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6897DF" w14:textId="4F23F7BC" w:rsidR="00934B3C" w:rsidRPr="00003490" w:rsidRDefault="00934B3C" w:rsidP="00934B3C">
      <w:pPr>
        <w:pStyle w:val="Ttulo"/>
        <w:rPr>
          <w:b w:val="0"/>
          <w:bCs/>
          <w:sz w:val="24"/>
          <w:szCs w:val="24"/>
          <w:lang w:val="es-ES"/>
        </w:rPr>
      </w:pPr>
      <w:bookmarkStart w:id="0" w:name="_Hlk44061752"/>
      <w:r w:rsidRPr="00003490">
        <w:rPr>
          <w:b w:val="0"/>
          <w:bCs/>
          <w:sz w:val="24"/>
          <w:szCs w:val="24"/>
          <w:lang w:val="es-ES"/>
        </w:rPr>
        <w:t xml:space="preserve">SISTEMA DE CONTROL AUTOMATIZADO PARA </w:t>
      </w:r>
      <w:r w:rsidR="00A575AE" w:rsidRPr="00003490">
        <w:rPr>
          <w:b w:val="0"/>
          <w:bCs/>
          <w:sz w:val="24"/>
          <w:szCs w:val="24"/>
          <w:lang w:val="es-ES"/>
        </w:rPr>
        <w:t xml:space="preserve">OPTIMIZAR </w:t>
      </w:r>
      <w:r w:rsidRPr="00003490">
        <w:rPr>
          <w:b w:val="0"/>
          <w:bCs/>
          <w:sz w:val="24"/>
          <w:szCs w:val="24"/>
          <w:lang w:val="es-ES"/>
        </w:rPr>
        <w:t>LA ATENCIÓN DE</w:t>
      </w:r>
      <w:r w:rsidR="004201C2" w:rsidRPr="00003490">
        <w:rPr>
          <w:b w:val="0"/>
          <w:bCs/>
          <w:sz w:val="24"/>
          <w:szCs w:val="24"/>
          <w:lang w:val="es-ES"/>
        </w:rPr>
        <w:t xml:space="preserve"> TRAMITES ACADEMICOS</w:t>
      </w:r>
      <w:r w:rsidRPr="00003490">
        <w:rPr>
          <w:b w:val="0"/>
          <w:bCs/>
          <w:sz w:val="24"/>
          <w:szCs w:val="24"/>
          <w:lang w:val="es-ES"/>
        </w:rPr>
        <w:t xml:space="preserve"> DE LA UNIVERSIDAD CESMAG MEDIANTE EL USO CÓDIGOS QR</w:t>
      </w:r>
    </w:p>
    <w:bookmarkEnd w:id="0"/>
    <w:p w14:paraId="3C36B18D" w14:textId="77777777" w:rsidR="00E43A70" w:rsidRPr="00003490" w:rsidRDefault="00E43A70" w:rsidP="00E43A70">
      <w:pPr>
        <w:pStyle w:val="Ttulo"/>
        <w:rPr>
          <w:b w:val="0"/>
          <w:bCs/>
          <w:lang w:val="es-ES"/>
        </w:rPr>
      </w:pPr>
    </w:p>
    <w:p w14:paraId="194638EE" w14:textId="77777777" w:rsidR="00E43A70" w:rsidRPr="00003490" w:rsidRDefault="00E43A70" w:rsidP="00E43A70">
      <w:pPr>
        <w:pStyle w:val="Ttulo"/>
        <w:rPr>
          <w:b w:val="0"/>
          <w:bCs/>
          <w:lang w:val="es-ES"/>
        </w:rPr>
      </w:pPr>
    </w:p>
    <w:p w14:paraId="3602B99C" w14:textId="77777777" w:rsidR="00E43A70" w:rsidRPr="00003490" w:rsidRDefault="00E43A70" w:rsidP="00E43A70">
      <w:pPr>
        <w:pStyle w:val="Ttulo"/>
        <w:rPr>
          <w:b w:val="0"/>
          <w:bCs/>
          <w:lang w:val="es-ES"/>
        </w:rPr>
      </w:pPr>
    </w:p>
    <w:p w14:paraId="21976386" w14:textId="77777777" w:rsidR="00E43A70" w:rsidRPr="00003490" w:rsidRDefault="00E43A70" w:rsidP="00E43A70">
      <w:pPr>
        <w:pStyle w:val="Ttulo"/>
        <w:rPr>
          <w:b w:val="0"/>
          <w:bCs/>
          <w:lang w:val="es-ES"/>
        </w:rPr>
      </w:pPr>
    </w:p>
    <w:p w14:paraId="47D1DAF4" w14:textId="77777777" w:rsidR="00E43A70" w:rsidRPr="00003490" w:rsidRDefault="00E43A70" w:rsidP="00E43A70">
      <w:pPr>
        <w:pStyle w:val="Ttulo"/>
        <w:rPr>
          <w:b w:val="0"/>
          <w:bCs/>
          <w:lang w:val="es-ES"/>
        </w:rPr>
      </w:pPr>
    </w:p>
    <w:p w14:paraId="58C9A339" w14:textId="77777777" w:rsidR="00E43A70" w:rsidRPr="00003490" w:rsidRDefault="00E43A70" w:rsidP="00E43A70">
      <w:pPr>
        <w:pStyle w:val="Ttulo"/>
        <w:rPr>
          <w:b w:val="0"/>
          <w:bCs/>
          <w:lang w:val="es-ES"/>
        </w:rPr>
      </w:pPr>
    </w:p>
    <w:p w14:paraId="4A87A0B7" w14:textId="0413C861" w:rsidR="00E43A70" w:rsidRPr="00003490" w:rsidRDefault="00E43A70" w:rsidP="00E43A70">
      <w:pPr>
        <w:pStyle w:val="Ttulo"/>
        <w:rPr>
          <w:b w:val="0"/>
          <w:bCs/>
          <w:lang w:val="es-ES"/>
        </w:rPr>
      </w:pPr>
    </w:p>
    <w:p w14:paraId="502D729B" w14:textId="77777777" w:rsidR="00E43A70" w:rsidRPr="00003490" w:rsidRDefault="00E43A70" w:rsidP="00E43A70">
      <w:pPr>
        <w:pStyle w:val="Ttulo"/>
        <w:rPr>
          <w:b w:val="0"/>
          <w:bCs/>
          <w:lang w:val="es-ES"/>
        </w:rPr>
      </w:pPr>
    </w:p>
    <w:p w14:paraId="2979AC88" w14:textId="476895A6" w:rsidR="00E43A70" w:rsidRPr="00003490" w:rsidRDefault="00E43A70" w:rsidP="00E43A70">
      <w:pPr>
        <w:pStyle w:val="Ttulo"/>
        <w:rPr>
          <w:b w:val="0"/>
          <w:bCs/>
          <w:lang w:val="es-ES"/>
        </w:rPr>
      </w:pPr>
    </w:p>
    <w:p w14:paraId="1241D8C0" w14:textId="77777777" w:rsidR="00E43A70" w:rsidRPr="00003490" w:rsidRDefault="00E43A70" w:rsidP="00E43A70">
      <w:pPr>
        <w:rPr>
          <w:bCs/>
          <w:lang w:val="es-ES"/>
        </w:rPr>
      </w:pPr>
    </w:p>
    <w:p w14:paraId="3BDCAE08" w14:textId="1F44ECBB" w:rsidR="00E43A70" w:rsidRPr="00003490" w:rsidRDefault="00E43A70" w:rsidP="00E43A70">
      <w:pPr>
        <w:pStyle w:val="Ttulo"/>
        <w:rPr>
          <w:b w:val="0"/>
          <w:bCs/>
          <w:lang w:val="es-ES"/>
        </w:rPr>
      </w:pPr>
    </w:p>
    <w:p w14:paraId="1C0D2D78" w14:textId="1F366856" w:rsidR="00E43A70" w:rsidRPr="00003490" w:rsidRDefault="00E43A70" w:rsidP="00E43A70">
      <w:pPr>
        <w:pStyle w:val="Ttulo"/>
        <w:rPr>
          <w:b w:val="0"/>
          <w:bCs/>
          <w:lang w:val="es-ES"/>
        </w:rPr>
      </w:pPr>
    </w:p>
    <w:p w14:paraId="054D5C19" w14:textId="77777777" w:rsidR="00934B3C" w:rsidRPr="00003490" w:rsidRDefault="00934B3C" w:rsidP="00934B3C">
      <w:pPr>
        <w:rPr>
          <w:bCs/>
          <w:lang w:val="es-ES"/>
        </w:rPr>
      </w:pPr>
    </w:p>
    <w:p w14:paraId="40960FCA" w14:textId="77777777" w:rsidR="00E43A70" w:rsidRPr="00003490" w:rsidRDefault="00E43A70" w:rsidP="00E43A70">
      <w:pPr>
        <w:pStyle w:val="Ttulo"/>
        <w:rPr>
          <w:b w:val="0"/>
          <w:bCs/>
          <w:sz w:val="24"/>
          <w:szCs w:val="24"/>
          <w:lang w:val="es-ES"/>
        </w:rPr>
      </w:pPr>
    </w:p>
    <w:p w14:paraId="76254145" w14:textId="77777777" w:rsidR="00E43A70" w:rsidRPr="00003490" w:rsidRDefault="00E43A70" w:rsidP="00E43A70">
      <w:pPr>
        <w:pStyle w:val="Ttulo"/>
        <w:rPr>
          <w:b w:val="0"/>
          <w:bCs/>
          <w:sz w:val="24"/>
          <w:szCs w:val="24"/>
          <w:lang w:val="es-ES"/>
        </w:rPr>
      </w:pPr>
      <w:r w:rsidRPr="00003490">
        <w:rPr>
          <w:b w:val="0"/>
          <w:bCs/>
          <w:sz w:val="24"/>
          <w:szCs w:val="24"/>
          <w:lang w:val="es-ES"/>
        </w:rPr>
        <w:t>BRAYAN FERNANDO RIVERA RAMOS</w:t>
      </w:r>
    </w:p>
    <w:p w14:paraId="21F3B8D7" w14:textId="77777777" w:rsidR="00E43A70" w:rsidRPr="00003490" w:rsidRDefault="00E43A70" w:rsidP="00E43A70">
      <w:pPr>
        <w:pStyle w:val="Ttulo"/>
        <w:rPr>
          <w:b w:val="0"/>
          <w:bCs/>
          <w:lang w:val="es-ES"/>
        </w:rPr>
      </w:pPr>
    </w:p>
    <w:p w14:paraId="1E06CA67" w14:textId="77777777" w:rsidR="00E43A70" w:rsidRPr="00003490" w:rsidRDefault="00E43A70" w:rsidP="00E43A70">
      <w:pPr>
        <w:pStyle w:val="Ttulo"/>
        <w:rPr>
          <w:b w:val="0"/>
          <w:bCs/>
          <w:lang w:val="es-ES"/>
        </w:rPr>
      </w:pPr>
    </w:p>
    <w:p w14:paraId="110AF7F7" w14:textId="77777777" w:rsidR="00E43A70" w:rsidRPr="00003490" w:rsidRDefault="00E43A70" w:rsidP="00E43A70">
      <w:pPr>
        <w:pStyle w:val="Ttulo"/>
        <w:rPr>
          <w:b w:val="0"/>
          <w:bCs/>
          <w:lang w:val="es-ES"/>
        </w:rPr>
      </w:pPr>
    </w:p>
    <w:p w14:paraId="6CD77CFE" w14:textId="77777777" w:rsidR="00E43A70" w:rsidRPr="00003490" w:rsidRDefault="00E43A70" w:rsidP="00E43A70">
      <w:pPr>
        <w:pStyle w:val="Ttulo"/>
        <w:rPr>
          <w:b w:val="0"/>
          <w:bCs/>
          <w:lang w:val="es-ES"/>
        </w:rPr>
      </w:pPr>
    </w:p>
    <w:p w14:paraId="21E31A4E" w14:textId="77777777" w:rsidR="00E43A70" w:rsidRPr="00003490" w:rsidRDefault="00E43A70" w:rsidP="00E43A70">
      <w:pPr>
        <w:pStyle w:val="Ttulo"/>
        <w:rPr>
          <w:b w:val="0"/>
          <w:bCs/>
          <w:lang w:val="es-ES"/>
        </w:rPr>
      </w:pPr>
    </w:p>
    <w:p w14:paraId="2074E9E5" w14:textId="77777777" w:rsidR="00E43A70" w:rsidRPr="00003490" w:rsidRDefault="00E43A70" w:rsidP="00E43A70">
      <w:pPr>
        <w:pStyle w:val="Ttulo"/>
        <w:rPr>
          <w:b w:val="0"/>
          <w:bCs/>
          <w:lang w:val="es-ES"/>
        </w:rPr>
      </w:pPr>
    </w:p>
    <w:p w14:paraId="403DBB93" w14:textId="77777777" w:rsidR="00E43A70" w:rsidRPr="00003490" w:rsidRDefault="00E43A70" w:rsidP="00E43A70">
      <w:pPr>
        <w:pStyle w:val="Ttulo"/>
        <w:rPr>
          <w:b w:val="0"/>
          <w:bCs/>
          <w:lang w:val="es-ES"/>
        </w:rPr>
      </w:pPr>
    </w:p>
    <w:p w14:paraId="1B51D7E3" w14:textId="0E45EF1A" w:rsidR="00E43A70" w:rsidRPr="00003490" w:rsidRDefault="00E43A70" w:rsidP="00E43A70">
      <w:pPr>
        <w:pStyle w:val="Ttulo"/>
        <w:rPr>
          <w:b w:val="0"/>
          <w:bCs/>
          <w:lang w:val="es-ES"/>
        </w:rPr>
      </w:pPr>
    </w:p>
    <w:p w14:paraId="2BF275D0" w14:textId="77777777" w:rsidR="00E43A70" w:rsidRPr="00003490" w:rsidRDefault="00E43A70" w:rsidP="00E43A70">
      <w:pPr>
        <w:rPr>
          <w:bCs/>
          <w:lang w:val="es-ES"/>
        </w:rPr>
      </w:pPr>
    </w:p>
    <w:p w14:paraId="2DD3DF01" w14:textId="77777777" w:rsidR="00E43A70" w:rsidRPr="00003490" w:rsidRDefault="00E43A70" w:rsidP="00E43A70">
      <w:pPr>
        <w:pStyle w:val="Ttulo"/>
        <w:rPr>
          <w:b w:val="0"/>
          <w:bCs/>
          <w:lang w:val="es-ES"/>
        </w:rPr>
      </w:pPr>
    </w:p>
    <w:p w14:paraId="0C57CC4A" w14:textId="111CE5BA" w:rsidR="00934B3C" w:rsidRPr="00003490" w:rsidRDefault="00934B3C" w:rsidP="00934B3C">
      <w:pPr>
        <w:rPr>
          <w:bCs/>
          <w:lang w:val="es-ES"/>
        </w:rPr>
      </w:pPr>
    </w:p>
    <w:p w14:paraId="617CF24E" w14:textId="77777777" w:rsidR="000A7ADC" w:rsidRPr="00003490" w:rsidRDefault="000A7ADC" w:rsidP="00934B3C">
      <w:pPr>
        <w:rPr>
          <w:bCs/>
          <w:lang w:val="es-ES"/>
        </w:rPr>
      </w:pPr>
    </w:p>
    <w:p w14:paraId="24F8B17F" w14:textId="77777777" w:rsidR="00E43A70" w:rsidRPr="00003490" w:rsidRDefault="00E43A70" w:rsidP="00E43A70">
      <w:pPr>
        <w:pStyle w:val="Ttulo"/>
        <w:rPr>
          <w:b w:val="0"/>
          <w:bCs/>
          <w:lang w:val="es-ES"/>
        </w:rPr>
      </w:pPr>
    </w:p>
    <w:p w14:paraId="7214174B" w14:textId="77777777" w:rsidR="00910EF5" w:rsidRPr="00003490" w:rsidRDefault="00910EF5" w:rsidP="00E43A70">
      <w:pPr>
        <w:pStyle w:val="Ttulo"/>
        <w:rPr>
          <w:b w:val="0"/>
          <w:bCs/>
          <w:sz w:val="24"/>
          <w:szCs w:val="24"/>
          <w:lang w:val="es-ES"/>
        </w:rPr>
      </w:pPr>
    </w:p>
    <w:p w14:paraId="07CE9EAC" w14:textId="77777777" w:rsidR="00910EF5" w:rsidRPr="00003490" w:rsidRDefault="00910EF5" w:rsidP="00E43A70">
      <w:pPr>
        <w:pStyle w:val="Ttulo"/>
        <w:rPr>
          <w:b w:val="0"/>
          <w:bCs/>
          <w:sz w:val="24"/>
          <w:szCs w:val="24"/>
          <w:lang w:val="es-ES"/>
        </w:rPr>
      </w:pPr>
    </w:p>
    <w:p w14:paraId="73BE12F3" w14:textId="310A95AA" w:rsidR="00E43A70" w:rsidRPr="00003490" w:rsidRDefault="00E43A70" w:rsidP="00E43A70">
      <w:pPr>
        <w:pStyle w:val="Ttulo"/>
        <w:rPr>
          <w:b w:val="0"/>
          <w:bCs/>
          <w:sz w:val="24"/>
          <w:szCs w:val="24"/>
          <w:lang w:val="es-ES"/>
        </w:rPr>
      </w:pPr>
      <w:r w:rsidRPr="00003490">
        <w:rPr>
          <w:b w:val="0"/>
          <w:bCs/>
          <w:sz w:val="24"/>
          <w:szCs w:val="24"/>
          <w:lang w:val="es-ES"/>
        </w:rPr>
        <w:t>UNIVERSIDAD CESMAG</w:t>
      </w:r>
    </w:p>
    <w:p w14:paraId="5DE9EEDC" w14:textId="251F1E57" w:rsidR="00E43A70" w:rsidRPr="00003490" w:rsidRDefault="00E43A70" w:rsidP="00E43A70">
      <w:pPr>
        <w:pStyle w:val="Ttulo"/>
        <w:rPr>
          <w:b w:val="0"/>
          <w:bCs/>
          <w:sz w:val="24"/>
          <w:szCs w:val="24"/>
          <w:lang w:val="es-ES"/>
        </w:rPr>
      </w:pPr>
      <w:r w:rsidRPr="00003490">
        <w:rPr>
          <w:b w:val="0"/>
          <w:bCs/>
          <w:sz w:val="24"/>
          <w:szCs w:val="24"/>
          <w:lang w:val="es-ES"/>
        </w:rPr>
        <w:t xml:space="preserve">FACULTAD DE </w:t>
      </w:r>
      <w:sdt>
        <w:sdtPr>
          <w:rPr>
            <w:b w:val="0"/>
            <w:bCs/>
            <w:sz w:val="24"/>
            <w:szCs w:val="24"/>
            <w:lang w:val="es-ES"/>
          </w:rPr>
          <w:id w:val="964151615"/>
          <w:placeholder>
            <w:docPart w:val="35CE71EF8A774DF99A78AE29C0DD348A"/>
          </w:placeholder>
          <w:dropDownList>
            <w:listItem w:displayText="CIENCIAS BÁSICAS" w:value="CIENCIAS BÁSICAS"/>
            <w:listItem w:displayText="CIENCIAS ADMINISTRATIVAS" w:value="CIENCIAS ADMINISTRATIVAS"/>
            <w:listItem w:displayText="COMUNICACIÓN Y CIENCIAS SOCIALES" w:value="COMUNICACIÓN Y CIENCIAS SOCIALES"/>
            <w:listItem w:displayText="HUMANIDADES Y ARTES" w:value="HUMANIDADES Y ARTES"/>
            <w:listItem w:displayText="INGENIERÍA" w:value="INGENIERÍA"/>
          </w:dropDownList>
        </w:sdtPr>
        <w:sdtEndPr/>
        <w:sdtContent>
          <w:r w:rsidR="00F83DFF" w:rsidRPr="00003490">
            <w:rPr>
              <w:b w:val="0"/>
              <w:bCs/>
              <w:sz w:val="24"/>
              <w:szCs w:val="24"/>
              <w:lang w:val="es-ES"/>
            </w:rPr>
            <w:t>INGENIERÍA</w:t>
          </w:r>
        </w:sdtContent>
      </w:sdt>
    </w:p>
    <w:p w14:paraId="4C284AA6" w14:textId="57BE892D" w:rsidR="00E43A70" w:rsidRPr="00003490" w:rsidRDefault="00016948" w:rsidP="00E43A70">
      <w:pPr>
        <w:pStyle w:val="Ttulo"/>
        <w:rPr>
          <w:b w:val="0"/>
          <w:bCs/>
          <w:sz w:val="24"/>
          <w:szCs w:val="24"/>
          <w:lang w:val="es-ES"/>
        </w:rPr>
      </w:pPr>
      <w:r w:rsidRPr="00003490">
        <w:rPr>
          <w:b w:val="0"/>
          <w:bCs/>
          <w:sz w:val="24"/>
          <w:szCs w:val="24"/>
          <w:lang w:val="es-ES"/>
        </w:rPr>
        <w:t xml:space="preserve">PROGRAMA DE </w:t>
      </w:r>
      <w:r w:rsidR="00934B3C" w:rsidRPr="00003490">
        <w:rPr>
          <w:b w:val="0"/>
          <w:bCs/>
          <w:sz w:val="24"/>
          <w:szCs w:val="24"/>
          <w:lang w:val="es-ES"/>
        </w:rPr>
        <w:t>INGENIERIA DE SISTEMAS</w:t>
      </w:r>
    </w:p>
    <w:p w14:paraId="40C49AF2" w14:textId="5A50C967" w:rsidR="00E43A70" w:rsidRPr="00003490" w:rsidRDefault="00934B3C" w:rsidP="00E43A70">
      <w:pPr>
        <w:pStyle w:val="Ttulo"/>
        <w:rPr>
          <w:b w:val="0"/>
          <w:bCs/>
          <w:sz w:val="24"/>
          <w:szCs w:val="24"/>
          <w:lang w:val="es-ES"/>
        </w:rPr>
      </w:pPr>
      <w:r w:rsidRPr="00003490">
        <w:rPr>
          <w:b w:val="0"/>
          <w:bCs/>
          <w:sz w:val="24"/>
          <w:szCs w:val="24"/>
          <w:lang w:val="es-ES"/>
        </w:rPr>
        <w:t>SAN JUAN DE PASTO</w:t>
      </w:r>
    </w:p>
    <w:p w14:paraId="51790B2F" w14:textId="07F28EAE" w:rsidR="00E43A70" w:rsidRPr="00003490" w:rsidRDefault="00E43A70" w:rsidP="00E43A70">
      <w:pPr>
        <w:pStyle w:val="Ttulo"/>
        <w:rPr>
          <w:b w:val="0"/>
          <w:bCs/>
          <w:sz w:val="24"/>
          <w:szCs w:val="24"/>
          <w:lang w:val="es-ES"/>
        </w:rPr>
        <w:sectPr w:rsidR="00E43A70" w:rsidRPr="00003490" w:rsidSect="00C01B9E">
          <w:footerReference w:type="default" r:id="rId8"/>
          <w:pgSz w:w="12240" w:h="15840" w:code="1"/>
          <w:pgMar w:top="1701" w:right="1134" w:bottom="1701" w:left="2268" w:header="709" w:footer="709" w:gutter="0"/>
          <w:cols w:space="708"/>
          <w:titlePg/>
          <w:docGrid w:linePitch="360"/>
        </w:sectPr>
      </w:pPr>
      <w:r w:rsidRPr="00003490">
        <w:rPr>
          <w:b w:val="0"/>
          <w:bCs/>
          <w:sz w:val="24"/>
          <w:szCs w:val="24"/>
          <w:lang w:val="es-ES"/>
        </w:rPr>
        <w:t>20</w:t>
      </w:r>
      <w:r w:rsidR="00C94713" w:rsidRPr="00003490">
        <w:rPr>
          <w:b w:val="0"/>
          <w:bCs/>
          <w:sz w:val="24"/>
          <w:szCs w:val="24"/>
          <w:lang w:val="es-ES"/>
        </w:rPr>
        <w:t>20</w:t>
      </w:r>
    </w:p>
    <w:p w14:paraId="5C878512" w14:textId="77777777" w:rsidR="00C94713" w:rsidRPr="00003490" w:rsidRDefault="00C94713" w:rsidP="00C94713">
      <w:pPr>
        <w:pStyle w:val="Ttulo"/>
        <w:rPr>
          <w:b w:val="0"/>
          <w:bCs/>
          <w:sz w:val="24"/>
          <w:szCs w:val="24"/>
          <w:lang w:val="es-ES"/>
        </w:rPr>
      </w:pPr>
      <w:r w:rsidRPr="00003490">
        <w:rPr>
          <w:b w:val="0"/>
          <w:bCs/>
          <w:sz w:val="24"/>
          <w:szCs w:val="24"/>
          <w:lang w:val="es-ES"/>
        </w:rPr>
        <w:lastRenderedPageBreak/>
        <w:t>SISTEMA DE CONTROL AUTOMATIZADO PARA OPTIMIZAR LA ATENCIÓN DE TRAMITES ACADEMICOS DE LA UNIVERSIDAD CESMAG MEDIANTE EL USO CÓDIGOS QR</w:t>
      </w:r>
    </w:p>
    <w:p w14:paraId="3F0EF8BA" w14:textId="77777777" w:rsidR="00F5408E" w:rsidRPr="00003490" w:rsidRDefault="00F5408E" w:rsidP="00F5408E">
      <w:pPr>
        <w:spacing w:line="360" w:lineRule="auto"/>
        <w:jc w:val="center"/>
        <w:rPr>
          <w:rFonts w:cs="Arial"/>
          <w:bCs/>
          <w:szCs w:val="24"/>
          <w:lang w:val="es-ES"/>
        </w:rPr>
      </w:pPr>
    </w:p>
    <w:p w14:paraId="3C68D2FC" w14:textId="77777777" w:rsidR="00F5408E" w:rsidRPr="00003490" w:rsidRDefault="00F5408E" w:rsidP="00F5408E">
      <w:pPr>
        <w:spacing w:line="360" w:lineRule="auto"/>
        <w:jc w:val="center"/>
        <w:rPr>
          <w:rFonts w:cs="Arial"/>
          <w:bCs/>
          <w:szCs w:val="24"/>
          <w:lang w:val="es-ES"/>
        </w:rPr>
      </w:pPr>
    </w:p>
    <w:p w14:paraId="1C72D81A" w14:textId="77777777" w:rsidR="00F5408E" w:rsidRPr="00003490" w:rsidRDefault="00F5408E" w:rsidP="00F5408E">
      <w:pPr>
        <w:spacing w:line="360" w:lineRule="auto"/>
        <w:jc w:val="center"/>
        <w:rPr>
          <w:rFonts w:cs="Arial"/>
          <w:bCs/>
          <w:szCs w:val="24"/>
          <w:lang w:val="es-ES"/>
        </w:rPr>
      </w:pPr>
    </w:p>
    <w:p w14:paraId="32A0EEE9" w14:textId="77777777" w:rsidR="00F5408E" w:rsidRPr="00003490" w:rsidRDefault="00F5408E" w:rsidP="00F5408E">
      <w:pPr>
        <w:spacing w:line="360" w:lineRule="auto"/>
        <w:jc w:val="center"/>
        <w:rPr>
          <w:rFonts w:cs="Arial"/>
          <w:bCs/>
          <w:szCs w:val="24"/>
          <w:lang w:val="es-ES"/>
        </w:rPr>
      </w:pPr>
    </w:p>
    <w:p w14:paraId="62FA2F3E" w14:textId="4D8434B2" w:rsidR="00223F2F" w:rsidRPr="00003490" w:rsidRDefault="00223F2F" w:rsidP="00F5408E">
      <w:pPr>
        <w:spacing w:line="360" w:lineRule="auto"/>
        <w:jc w:val="center"/>
        <w:rPr>
          <w:rFonts w:cs="Arial"/>
          <w:bCs/>
          <w:szCs w:val="24"/>
          <w:lang w:val="es-ES"/>
        </w:rPr>
      </w:pPr>
    </w:p>
    <w:p w14:paraId="32F34C1E" w14:textId="77777777" w:rsidR="00F5408E" w:rsidRPr="00003490" w:rsidRDefault="00F5408E" w:rsidP="00F5408E">
      <w:pPr>
        <w:spacing w:line="360" w:lineRule="auto"/>
        <w:jc w:val="center"/>
        <w:rPr>
          <w:rFonts w:cs="Arial"/>
          <w:bCs/>
          <w:szCs w:val="24"/>
          <w:lang w:val="es-ES"/>
        </w:rPr>
      </w:pPr>
    </w:p>
    <w:p w14:paraId="3ABBF8A2" w14:textId="6EE40CEB" w:rsidR="00F5408E" w:rsidRPr="00003490" w:rsidRDefault="00F5408E" w:rsidP="00934B3C">
      <w:pPr>
        <w:spacing w:line="240" w:lineRule="auto"/>
        <w:jc w:val="center"/>
        <w:rPr>
          <w:rFonts w:cs="Arial"/>
          <w:bCs/>
          <w:szCs w:val="24"/>
          <w:lang w:val="es-ES"/>
        </w:rPr>
      </w:pPr>
      <w:bookmarkStart w:id="1" w:name="_Hlk24881074"/>
      <w:r w:rsidRPr="00003490">
        <w:rPr>
          <w:rFonts w:cs="Arial"/>
          <w:bCs/>
          <w:szCs w:val="24"/>
          <w:lang w:val="es-ES"/>
        </w:rPr>
        <w:t>BRAYAN FERNANDO RIVERA RAMOS</w:t>
      </w:r>
    </w:p>
    <w:p w14:paraId="3DD08BA2" w14:textId="7107AB61" w:rsidR="0082709E" w:rsidRPr="00003490" w:rsidRDefault="0082709E" w:rsidP="00934B3C">
      <w:pPr>
        <w:spacing w:line="240" w:lineRule="auto"/>
        <w:jc w:val="center"/>
        <w:rPr>
          <w:rFonts w:cs="Arial"/>
          <w:bCs/>
          <w:szCs w:val="24"/>
          <w:lang w:val="es-ES"/>
        </w:rPr>
      </w:pPr>
    </w:p>
    <w:p w14:paraId="4E469422" w14:textId="77777777" w:rsidR="0082709E" w:rsidRPr="00003490" w:rsidRDefault="0082709E" w:rsidP="00934B3C">
      <w:pPr>
        <w:spacing w:line="240" w:lineRule="auto"/>
        <w:jc w:val="center"/>
        <w:rPr>
          <w:rFonts w:cs="Arial"/>
          <w:bCs/>
          <w:szCs w:val="24"/>
          <w:lang w:val="es-ES"/>
        </w:rPr>
      </w:pPr>
    </w:p>
    <w:bookmarkEnd w:id="1"/>
    <w:p w14:paraId="583E419B" w14:textId="1B087E0B" w:rsidR="00F5408E" w:rsidRPr="00003490" w:rsidRDefault="00016948" w:rsidP="00934B3C">
      <w:pPr>
        <w:spacing w:line="240" w:lineRule="auto"/>
        <w:jc w:val="center"/>
        <w:rPr>
          <w:rFonts w:cs="Arial"/>
          <w:bCs/>
          <w:szCs w:val="24"/>
          <w:lang w:val="es-ES"/>
        </w:rPr>
      </w:pPr>
      <w:r w:rsidRPr="00003490">
        <w:rPr>
          <w:rFonts w:cs="Arial"/>
          <w:bCs/>
          <w:szCs w:val="24"/>
          <w:lang w:val="es-ES"/>
        </w:rPr>
        <w:t>Proyecto</w:t>
      </w:r>
      <w:r w:rsidR="00F5408E" w:rsidRPr="00003490">
        <w:rPr>
          <w:rFonts w:cs="Arial"/>
          <w:bCs/>
          <w:szCs w:val="24"/>
          <w:lang w:val="es-ES"/>
        </w:rPr>
        <w:t xml:space="preserve"> de grado como requisito para obtener el título de ingeniero de sistemas</w:t>
      </w:r>
    </w:p>
    <w:p w14:paraId="50254CF4" w14:textId="3A8BC85B" w:rsidR="0082709E" w:rsidRPr="00003490" w:rsidRDefault="0082709E" w:rsidP="00934B3C">
      <w:pPr>
        <w:spacing w:line="240" w:lineRule="auto"/>
        <w:jc w:val="center"/>
        <w:rPr>
          <w:rFonts w:cs="Arial"/>
          <w:bCs/>
          <w:szCs w:val="24"/>
          <w:lang w:val="es-ES"/>
        </w:rPr>
      </w:pPr>
    </w:p>
    <w:p w14:paraId="1F9216F7" w14:textId="77777777" w:rsidR="0082709E" w:rsidRPr="00003490" w:rsidRDefault="0082709E" w:rsidP="00934B3C">
      <w:pPr>
        <w:spacing w:line="240" w:lineRule="auto"/>
        <w:jc w:val="center"/>
        <w:rPr>
          <w:rFonts w:cs="Arial"/>
          <w:bCs/>
          <w:szCs w:val="24"/>
          <w:lang w:val="es-ES"/>
        </w:rPr>
      </w:pPr>
    </w:p>
    <w:p w14:paraId="6767C095" w14:textId="09BF9061" w:rsidR="00F5408E" w:rsidRPr="00003490" w:rsidRDefault="00F5408E" w:rsidP="00934B3C">
      <w:pPr>
        <w:spacing w:line="240" w:lineRule="auto"/>
        <w:jc w:val="center"/>
        <w:rPr>
          <w:rFonts w:cs="Arial"/>
          <w:bCs/>
          <w:szCs w:val="24"/>
          <w:lang w:val="es-ES"/>
        </w:rPr>
      </w:pPr>
      <w:r w:rsidRPr="00003490">
        <w:rPr>
          <w:rFonts w:cs="Arial"/>
          <w:bCs/>
          <w:szCs w:val="24"/>
          <w:lang w:val="es-ES"/>
        </w:rPr>
        <w:t xml:space="preserve">Asesor: </w:t>
      </w:r>
      <w:r w:rsidR="00344514" w:rsidRPr="00003490">
        <w:rPr>
          <w:rFonts w:cs="Arial"/>
          <w:bCs/>
          <w:szCs w:val="24"/>
          <w:lang w:val="es-ES"/>
        </w:rPr>
        <w:t xml:space="preserve">Ing. </w:t>
      </w:r>
      <w:r w:rsidR="00910EF5" w:rsidRPr="00003490">
        <w:rPr>
          <w:rFonts w:cs="Arial"/>
          <w:bCs/>
          <w:szCs w:val="24"/>
          <w:lang w:val="es-ES"/>
        </w:rPr>
        <w:t>Joan Carlos Ayala Benavides</w:t>
      </w:r>
    </w:p>
    <w:p w14:paraId="15128AEB" w14:textId="79DC5DFD" w:rsidR="00344514" w:rsidRPr="00003490" w:rsidRDefault="00344514" w:rsidP="00934B3C">
      <w:pPr>
        <w:spacing w:line="240" w:lineRule="auto"/>
        <w:jc w:val="center"/>
        <w:rPr>
          <w:rFonts w:cs="Arial"/>
          <w:bCs/>
          <w:szCs w:val="24"/>
          <w:u w:val="single"/>
          <w:lang w:val="es-ES"/>
        </w:rPr>
      </w:pPr>
      <w:r w:rsidRPr="00003490">
        <w:rPr>
          <w:rFonts w:cs="Arial"/>
          <w:bCs/>
          <w:szCs w:val="24"/>
          <w:lang w:val="es-ES"/>
        </w:rPr>
        <w:t>Magister(c) Ingeniería computacional</w:t>
      </w:r>
    </w:p>
    <w:p w14:paraId="4F53EB1D" w14:textId="77777777" w:rsidR="00F5408E" w:rsidRPr="00003490" w:rsidRDefault="00F5408E" w:rsidP="00F5408E">
      <w:pPr>
        <w:spacing w:line="360" w:lineRule="auto"/>
        <w:jc w:val="center"/>
        <w:rPr>
          <w:rFonts w:cs="Arial"/>
          <w:bCs/>
          <w:szCs w:val="24"/>
          <w:lang w:val="es-ES"/>
        </w:rPr>
      </w:pPr>
    </w:p>
    <w:p w14:paraId="616F86BC" w14:textId="6D552F45" w:rsidR="00F5408E" w:rsidRPr="00003490" w:rsidRDefault="00F5408E" w:rsidP="00F5408E">
      <w:pPr>
        <w:spacing w:line="360" w:lineRule="auto"/>
        <w:jc w:val="center"/>
        <w:rPr>
          <w:rFonts w:cs="Arial"/>
          <w:bCs/>
          <w:szCs w:val="24"/>
          <w:lang w:val="es-ES"/>
        </w:rPr>
      </w:pPr>
    </w:p>
    <w:p w14:paraId="7803500A" w14:textId="4893B133" w:rsidR="00934B3C" w:rsidRPr="00003490" w:rsidRDefault="00934B3C" w:rsidP="00F5408E">
      <w:pPr>
        <w:spacing w:line="360" w:lineRule="auto"/>
        <w:jc w:val="center"/>
        <w:rPr>
          <w:rFonts w:cs="Arial"/>
          <w:bCs/>
          <w:szCs w:val="24"/>
          <w:lang w:val="es-ES"/>
        </w:rPr>
      </w:pPr>
    </w:p>
    <w:p w14:paraId="3E27B9AA" w14:textId="77777777" w:rsidR="00E3331E" w:rsidRPr="00003490" w:rsidRDefault="00E3331E" w:rsidP="00F5408E">
      <w:pPr>
        <w:spacing w:line="360" w:lineRule="auto"/>
        <w:jc w:val="center"/>
        <w:rPr>
          <w:rFonts w:cs="Arial"/>
          <w:bCs/>
          <w:szCs w:val="24"/>
          <w:lang w:val="es-ES"/>
        </w:rPr>
      </w:pPr>
    </w:p>
    <w:p w14:paraId="6052D4C6" w14:textId="4A027E2D" w:rsidR="007C77FC" w:rsidRPr="00003490" w:rsidRDefault="007C77FC" w:rsidP="00F5408E">
      <w:pPr>
        <w:spacing w:line="360" w:lineRule="auto"/>
        <w:jc w:val="center"/>
        <w:rPr>
          <w:rFonts w:cs="Arial"/>
          <w:bCs/>
          <w:szCs w:val="24"/>
          <w:lang w:val="es-ES"/>
        </w:rPr>
      </w:pPr>
    </w:p>
    <w:p w14:paraId="64B995AE" w14:textId="77777777" w:rsidR="000660DF" w:rsidRPr="00003490" w:rsidRDefault="000660DF" w:rsidP="00934B3C">
      <w:pPr>
        <w:pStyle w:val="Sinespaciado"/>
        <w:jc w:val="center"/>
        <w:rPr>
          <w:rFonts w:ascii="Arial" w:eastAsiaTheme="majorEastAsia" w:hAnsi="Arial" w:cstheme="majorBidi"/>
          <w:bCs/>
          <w:spacing w:val="-10"/>
          <w:kern w:val="28"/>
          <w:sz w:val="24"/>
          <w:szCs w:val="24"/>
          <w:lang w:val="es-ES"/>
        </w:rPr>
      </w:pPr>
      <w:r w:rsidRPr="00003490">
        <w:rPr>
          <w:rFonts w:ascii="Arial" w:eastAsiaTheme="majorEastAsia" w:hAnsi="Arial" w:cstheme="majorBidi"/>
          <w:bCs/>
          <w:spacing w:val="-10"/>
          <w:kern w:val="28"/>
          <w:sz w:val="24"/>
          <w:szCs w:val="24"/>
          <w:lang w:val="es-ES"/>
        </w:rPr>
        <w:t>UNIVERSIDAD CESMAG</w:t>
      </w:r>
    </w:p>
    <w:p w14:paraId="3EB027AD" w14:textId="77777777" w:rsidR="000660DF" w:rsidRPr="00003490" w:rsidRDefault="000660DF" w:rsidP="00934B3C">
      <w:pPr>
        <w:pStyle w:val="Sinespaciado"/>
        <w:jc w:val="center"/>
        <w:rPr>
          <w:rFonts w:ascii="Arial" w:eastAsiaTheme="majorEastAsia" w:hAnsi="Arial" w:cstheme="majorBidi"/>
          <w:bCs/>
          <w:spacing w:val="-10"/>
          <w:kern w:val="28"/>
          <w:sz w:val="24"/>
          <w:szCs w:val="24"/>
          <w:lang w:val="es-ES"/>
        </w:rPr>
      </w:pPr>
      <w:r w:rsidRPr="00003490">
        <w:rPr>
          <w:rFonts w:ascii="Arial" w:eastAsiaTheme="majorEastAsia" w:hAnsi="Arial" w:cstheme="majorBidi"/>
          <w:bCs/>
          <w:spacing w:val="-10"/>
          <w:kern w:val="28"/>
          <w:sz w:val="24"/>
          <w:szCs w:val="24"/>
          <w:lang w:val="es-ES"/>
        </w:rPr>
        <w:t>FACULTAD DE INGENIERIA</w:t>
      </w:r>
    </w:p>
    <w:p w14:paraId="06EEEE2B" w14:textId="54FDEC8E" w:rsidR="000660DF" w:rsidRPr="00003490" w:rsidRDefault="00016948" w:rsidP="00934B3C">
      <w:pPr>
        <w:pStyle w:val="Sinespaciado"/>
        <w:jc w:val="center"/>
        <w:rPr>
          <w:rFonts w:ascii="Arial" w:eastAsiaTheme="majorEastAsia" w:hAnsi="Arial" w:cstheme="majorBidi"/>
          <w:bCs/>
          <w:spacing w:val="-10"/>
          <w:kern w:val="28"/>
          <w:sz w:val="24"/>
          <w:szCs w:val="24"/>
          <w:lang w:val="es-ES"/>
        </w:rPr>
      </w:pPr>
      <w:r w:rsidRPr="00003490">
        <w:rPr>
          <w:rFonts w:ascii="Arial" w:eastAsiaTheme="majorEastAsia" w:hAnsi="Arial" w:cstheme="majorBidi"/>
          <w:bCs/>
          <w:spacing w:val="-10"/>
          <w:kern w:val="28"/>
          <w:sz w:val="24"/>
          <w:szCs w:val="24"/>
          <w:lang w:val="es-ES"/>
        </w:rPr>
        <w:t xml:space="preserve">PROGRAMA DE </w:t>
      </w:r>
      <w:r w:rsidR="000660DF" w:rsidRPr="00003490">
        <w:rPr>
          <w:rFonts w:ascii="Arial" w:eastAsiaTheme="majorEastAsia" w:hAnsi="Arial" w:cstheme="majorBidi"/>
          <w:bCs/>
          <w:spacing w:val="-10"/>
          <w:kern w:val="28"/>
          <w:sz w:val="24"/>
          <w:szCs w:val="24"/>
          <w:lang w:val="es-ES"/>
        </w:rPr>
        <w:t>INGENIERIA DE SISTEMAS</w:t>
      </w:r>
    </w:p>
    <w:p w14:paraId="1733A4B1" w14:textId="31B4FF7D" w:rsidR="000660DF" w:rsidRPr="00003490" w:rsidRDefault="00B71133" w:rsidP="00934B3C">
      <w:pPr>
        <w:pStyle w:val="Sinespaciado"/>
        <w:jc w:val="center"/>
        <w:rPr>
          <w:rFonts w:ascii="Arial" w:eastAsiaTheme="majorEastAsia" w:hAnsi="Arial" w:cstheme="majorBidi"/>
          <w:bCs/>
          <w:spacing w:val="-10"/>
          <w:kern w:val="28"/>
          <w:sz w:val="24"/>
          <w:szCs w:val="24"/>
          <w:lang w:val="es-ES"/>
        </w:rPr>
      </w:pPr>
      <w:r w:rsidRPr="00003490">
        <w:rPr>
          <w:rFonts w:ascii="Arial" w:eastAsiaTheme="majorEastAsia" w:hAnsi="Arial" w:cstheme="majorBidi"/>
          <w:bCs/>
          <w:spacing w:val="-10"/>
          <w:kern w:val="28"/>
          <w:sz w:val="24"/>
          <w:szCs w:val="24"/>
          <w:lang w:val="es-ES"/>
        </w:rPr>
        <w:t>SAN JUAN DE PASTO</w:t>
      </w:r>
    </w:p>
    <w:p w14:paraId="3341CF34" w14:textId="7D4EFD1A" w:rsidR="000660DF" w:rsidRPr="00003490" w:rsidRDefault="00016948" w:rsidP="00934B3C">
      <w:pPr>
        <w:pStyle w:val="Sinespaciado"/>
        <w:jc w:val="center"/>
        <w:rPr>
          <w:rFonts w:ascii="Arial" w:eastAsiaTheme="majorEastAsia" w:hAnsi="Arial" w:cstheme="majorBidi"/>
          <w:bCs/>
          <w:spacing w:val="-10"/>
          <w:kern w:val="28"/>
          <w:sz w:val="24"/>
          <w:szCs w:val="24"/>
          <w:lang w:val="es-ES"/>
        </w:rPr>
      </w:pPr>
      <w:r w:rsidRPr="00003490">
        <w:rPr>
          <w:rFonts w:ascii="Arial" w:eastAsiaTheme="majorEastAsia" w:hAnsi="Arial" w:cstheme="majorBidi"/>
          <w:bCs/>
          <w:spacing w:val="-10"/>
          <w:kern w:val="28"/>
          <w:sz w:val="24"/>
          <w:szCs w:val="24"/>
          <w:lang w:val="es-ES"/>
        </w:rPr>
        <w:t>2020</w:t>
      </w:r>
    </w:p>
    <w:sdt>
      <w:sdtPr>
        <w:rPr>
          <w:rFonts w:asciiTheme="minorHAnsi" w:eastAsiaTheme="minorHAnsi" w:hAnsiTheme="minorHAnsi" w:cstheme="minorBidi"/>
          <w:b w:val="0"/>
          <w:color w:val="auto"/>
          <w:sz w:val="22"/>
          <w:szCs w:val="22"/>
          <w:lang w:val="es-ES" w:eastAsia="en-US"/>
        </w:rPr>
        <w:id w:val="-517700787"/>
        <w:docPartObj>
          <w:docPartGallery w:val="Table of Contents"/>
          <w:docPartUnique/>
        </w:docPartObj>
      </w:sdtPr>
      <w:sdtEndPr>
        <w:rPr>
          <w:rFonts w:ascii="Arial" w:hAnsi="Arial"/>
          <w:bCs/>
          <w:sz w:val="24"/>
        </w:rPr>
      </w:sdtEndPr>
      <w:sdtContent>
        <w:p w14:paraId="1019DF28" w14:textId="561F9561" w:rsidR="000D14AF" w:rsidRPr="00003490" w:rsidRDefault="000D14AF" w:rsidP="00AF02D9">
          <w:pPr>
            <w:pStyle w:val="TtuloTDC"/>
            <w:spacing w:before="0"/>
            <w:rPr>
              <w:rFonts w:cs="Arial"/>
              <w:szCs w:val="28"/>
              <w:lang w:val="es-ES"/>
            </w:rPr>
          </w:pPr>
          <w:r w:rsidRPr="00003490">
            <w:rPr>
              <w:rFonts w:cs="Arial"/>
              <w:szCs w:val="28"/>
              <w:lang w:val="es-ES"/>
            </w:rPr>
            <w:t>Contenido</w:t>
          </w:r>
          <w:r w:rsidRPr="00003490">
            <w:rPr>
              <w:rFonts w:cs="Arial"/>
              <w:szCs w:val="28"/>
              <w:lang w:val="es-ES"/>
            </w:rPr>
            <w:tab/>
          </w:r>
          <w:r w:rsidRPr="00003490">
            <w:rPr>
              <w:rFonts w:cs="Arial"/>
              <w:szCs w:val="28"/>
              <w:lang w:val="es-ES"/>
            </w:rPr>
            <w:tab/>
          </w:r>
          <w:r w:rsidRPr="00003490">
            <w:rPr>
              <w:rFonts w:cs="Arial"/>
              <w:szCs w:val="28"/>
              <w:lang w:val="es-ES"/>
            </w:rPr>
            <w:tab/>
          </w:r>
          <w:r w:rsidRPr="00003490">
            <w:rPr>
              <w:rFonts w:cs="Arial"/>
              <w:szCs w:val="28"/>
              <w:lang w:val="es-ES"/>
            </w:rPr>
            <w:tab/>
          </w:r>
          <w:r w:rsidRPr="00003490">
            <w:rPr>
              <w:rFonts w:cs="Arial"/>
              <w:szCs w:val="28"/>
              <w:lang w:val="es-ES"/>
            </w:rPr>
            <w:tab/>
          </w:r>
          <w:r w:rsidRPr="00003490">
            <w:rPr>
              <w:rFonts w:cs="Arial"/>
              <w:szCs w:val="28"/>
              <w:lang w:val="es-ES"/>
            </w:rPr>
            <w:tab/>
          </w:r>
          <w:r w:rsidRPr="00003490">
            <w:rPr>
              <w:rFonts w:cs="Arial"/>
              <w:szCs w:val="28"/>
              <w:lang w:val="es-ES"/>
            </w:rPr>
            <w:tab/>
          </w:r>
          <w:r w:rsidRPr="00003490">
            <w:rPr>
              <w:rFonts w:cs="Arial"/>
              <w:szCs w:val="28"/>
              <w:lang w:val="es-ES"/>
            </w:rPr>
            <w:tab/>
          </w:r>
          <w:r w:rsidRPr="00003490">
            <w:rPr>
              <w:rFonts w:cs="Arial"/>
              <w:szCs w:val="28"/>
              <w:lang w:val="es-ES"/>
            </w:rPr>
            <w:tab/>
          </w:r>
          <w:r w:rsidRPr="00003490">
            <w:rPr>
              <w:rFonts w:cs="Arial"/>
              <w:szCs w:val="28"/>
              <w:lang w:val="es-ES"/>
            </w:rPr>
            <w:tab/>
            <w:t xml:space="preserve">    pág.</w:t>
          </w:r>
        </w:p>
        <w:p w14:paraId="14B29D7B" w14:textId="77777777" w:rsidR="00AF02D9" w:rsidRPr="00003490" w:rsidRDefault="00AF02D9" w:rsidP="00AF02D9">
          <w:pPr>
            <w:rPr>
              <w:lang w:val="es-ES" w:eastAsia="es-CO"/>
            </w:rPr>
          </w:pPr>
        </w:p>
        <w:p w14:paraId="5056A74D" w14:textId="64F6C3A7" w:rsidR="00F7429E" w:rsidRDefault="000D14AF">
          <w:pPr>
            <w:pStyle w:val="TDC1"/>
            <w:rPr>
              <w:rFonts w:asciiTheme="minorHAnsi" w:eastAsiaTheme="minorEastAsia" w:hAnsiTheme="minorHAnsi" w:cstheme="minorBidi"/>
              <w:b w:val="0"/>
              <w:bCs w:val="0"/>
              <w:iCs w:val="0"/>
              <w:caps w:val="0"/>
              <w:sz w:val="22"/>
              <w:szCs w:val="22"/>
              <w:lang w:val="es-ES" w:eastAsia="es-ES"/>
            </w:rPr>
          </w:pPr>
          <w:r w:rsidRPr="00003490">
            <w:rPr>
              <w:lang w:val="es-ES"/>
            </w:rPr>
            <w:fldChar w:fldCharType="begin"/>
          </w:r>
          <w:r w:rsidRPr="00003490">
            <w:rPr>
              <w:lang w:val="es-ES"/>
            </w:rPr>
            <w:instrText xml:space="preserve"> TOC \o "1-3" \h \z \u </w:instrText>
          </w:r>
          <w:r w:rsidRPr="00003490">
            <w:rPr>
              <w:lang w:val="es-ES"/>
            </w:rPr>
            <w:fldChar w:fldCharType="separate"/>
          </w:r>
          <w:hyperlink w:anchor="_Toc76994776" w:history="1">
            <w:r w:rsidR="00F7429E" w:rsidRPr="006830FC">
              <w:rPr>
                <w:rStyle w:val="Hipervnculo"/>
                <w:lang w:val="es-ES"/>
              </w:rPr>
              <w:t>INTRODUCCIÓN</w:t>
            </w:r>
            <w:r w:rsidR="00F7429E">
              <w:rPr>
                <w:webHidden/>
              </w:rPr>
              <w:tab/>
            </w:r>
            <w:r w:rsidR="00F7429E">
              <w:rPr>
                <w:webHidden/>
              </w:rPr>
              <w:fldChar w:fldCharType="begin"/>
            </w:r>
            <w:r w:rsidR="00F7429E">
              <w:rPr>
                <w:webHidden/>
              </w:rPr>
              <w:instrText xml:space="preserve"> PAGEREF _Toc76994776 \h </w:instrText>
            </w:r>
            <w:r w:rsidR="00F7429E">
              <w:rPr>
                <w:webHidden/>
              </w:rPr>
            </w:r>
            <w:r w:rsidR="00F7429E">
              <w:rPr>
                <w:webHidden/>
              </w:rPr>
              <w:fldChar w:fldCharType="separate"/>
            </w:r>
            <w:r w:rsidR="00F7429E">
              <w:rPr>
                <w:webHidden/>
              </w:rPr>
              <w:t>9</w:t>
            </w:r>
            <w:r w:rsidR="00F7429E">
              <w:rPr>
                <w:webHidden/>
              </w:rPr>
              <w:fldChar w:fldCharType="end"/>
            </w:r>
          </w:hyperlink>
        </w:p>
        <w:p w14:paraId="275D0C7E" w14:textId="2F09B320"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777" w:history="1">
            <w:r w:rsidR="00F7429E" w:rsidRPr="006830FC">
              <w:rPr>
                <w:rStyle w:val="Hipervnculo"/>
                <w:lang w:val="es-ES"/>
              </w:rPr>
              <w:t>1. PROBLEMA DE INVESTIGACIÓN</w:t>
            </w:r>
            <w:r w:rsidR="00F7429E">
              <w:rPr>
                <w:webHidden/>
              </w:rPr>
              <w:tab/>
            </w:r>
            <w:r w:rsidR="00F7429E">
              <w:rPr>
                <w:webHidden/>
              </w:rPr>
              <w:fldChar w:fldCharType="begin"/>
            </w:r>
            <w:r w:rsidR="00F7429E">
              <w:rPr>
                <w:webHidden/>
              </w:rPr>
              <w:instrText xml:space="preserve"> PAGEREF _Toc76994777 \h </w:instrText>
            </w:r>
            <w:r w:rsidR="00F7429E">
              <w:rPr>
                <w:webHidden/>
              </w:rPr>
            </w:r>
            <w:r w:rsidR="00F7429E">
              <w:rPr>
                <w:webHidden/>
              </w:rPr>
              <w:fldChar w:fldCharType="separate"/>
            </w:r>
            <w:r w:rsidR="00F7429E">
              <w:rPr>
                <w:webHidden/>
              </w:rPr>
              <w:t>11</w:t>
            </w:r>
            <w:r w:rsidR="00F7429E">
              <w:rPr>
                <w:webHidden/>
              </w:rPr>
              <w:fldChar w:fldCharType="end"/>
            </w:r>
          </w:hyperlink>
        </w:p>
        <w:p w14:paraId="37B4F73F" w14:textId="06880D74" w:rsidR="00F7429E" w:rsidRDefault="00F65C73">
          <w:pPr>
            <w:pStyle w:val="TDC2"/>
            <w:tabs>
              <w:tab w:val="left" w:pos="660"/>
            </w:tabs>
            <w:rPr>
              <w:rFonts w:asciiTheme="minorHAnsi" w:eastAsiaTheme="minorEastAsia" w:hAnsiTheme="minorHAnsi"/>
              <w:b w:val="0"/>
              <w:bCs w:val="0"/>
              <w:noProof/>
              <w:sz w:val="22"/>
              <w:lang w:val="es-ES" w:eastAsia="es-ES"/>
            </w:rPr>
          </w:pPr>
          <w:hyperlink w:anchor="_Toc76994778" w:history="1">
            <w:r w:rsidR="00F7429E" w:rsidRPr="006830FC">
              <w:rPr>
                <w:rStyle w:val="Hipervnculo"/>
                <w:noProof/>
                <w:lang w:val="es-ES"/>
              </w:rPr>
              <w:t>1.1</w:t>
            </w:r>
            <w:r w:rsidR="00F7429E">
              <w:rPr>
                <w:rFonts w:asciiTheme="minorHAnsi" w:eastAsiaTheme="minorEastAsia" w:hAnsiTheme="minorHAnsi"/>
                <w:b w:val="0"/>
                <w:bCs w:val="0"/>
                <w:noProof/>
                <w:sz w:val="22"/>
                <w:lang w:val="es-ES" w:eastAsia="es-ES"/>
              </w:rPr>
              <w:tab/>
            </w:r>
            <w:r w:rsidR="00F7429E" w:rsidRPr="006830FC">
              <w:rPr>
                <w:rStyle w:val="Hipervnculo"/>
                <w:noProof/>
                <w:lang w:val="es-ES"/>
              </w:rPr>
              <w:t>OBJETO O TEMA DE INVESTIGACIÓN</w:t>
            </w:r>
            <w:r w:rsidR="00F7429E">
              <w:rPr>
                <w:noProof/>
                <w:webHidden/>
              </w:rPr>
              <w:tab/>
            </w:r>
            <w:r w:rsidR="00F7429E">
              <w:rPr>
                <w:noProof/>
                <w:webHidden/>
              </w:rPr>
              <w:fldChar w:fldCharType="begin"/>
            </w:r>
            <w:r w:rsidR="00F7429E">
              <w:rPr>
                <w:noProof/>
                <w:webHidden/>
              </w:rPr>
              <w:instrText xml:space="preserve"> PAGEREF _Toc76994778 \h </w:instrText>
            </w:r>
            <w:r w:rsidR="00F7429E">
              <w:rPr>
                <w:noProof/>
                <w:webHidden/>
              </w:rPr>
            </w:r>
            <w:r w:rsidR="00F7429E">
              <w:rPr>
                <w:noProof/>
                <w:webHidden/>
              </w:rPr>
              <w:fldChar w:fldCharType="separate"/>
            </w:r>
            <w:r w:rsidR="00F7429E">
              <w:rPr>
                <w:noProof/>
                <w:webHidden/>
              </w:rPr>
              <w:t>11</w:t>
            </w:r>
            <w:r w:rsidR="00F7429E">
              <w:rPr>
                <w:noProof/>
                <w:webHidden/>
              </w:rPr>
              <w:fldChar w:fldCharType="end"/>
            </w:r>
          </w:hyperlink>
        </w:p>
        <w:p w14:paraId="347DEB94" w14:textId="74967FBB" w:rsidR="00F7429E" w:rsidRDefault="00F65C73">
          <w:pPr>
            <w:pStyle w:val="TDC2"/>
            <w:tabs>
              <w:tab w:val="left" w:pos="660"/>
            </w:tabs>
            <w:rPr>
              <w:rFonts w:asciiTheme="minorHAnsi" w:eastAsiaTheme="minorEastAsia" w:hAnsiTheme="minorHAnsi"/>
              <w:b w:val="0"/>
              <w:bCs w:val="0"/>
              <w:noProof/>
              <w:sz w:val="22"/>
              <w:lang w:val="es-ES" w:eastAsia="es-ES"/>
            </w:rPr>
          </w:pPr>
          <w:hyperlink w:anchor="_Toc76994779" w:history="1">
            <w:r w:rsidR="00F7429E" w:rsidRPr="006830FC">
              <w:rPr>
                <w:rStyle w:val="Hipervnculo"/>
                <w:noProof/>
                <w:lang w:val="es-ES"/>
              </w:rPr>
              <w:t>1.2</w:t>
            </w:r>
            <w:r w:rsidR="00F7429E">
              <w:rPr>
                <w:rFonts w:asciiTheme="minorHAnsi" w:eastAsiaTheme="minorEastAsia" w:hAnsiTheme="minorHAnsi"/>
                <w:b w:val="0"/>
                <w:bCs w:val="0"/>
                <w:noProof/>
                <w:sz w:val="22"/>
                <w:lang w:val="es-ES" w:eastAsia="es-ES"/>
              </w:rPr>
              <w:tab/>
            </w:r>
            <w:r w:rsidR="00F7429E" w:rsidRPr="006830FC">
              <w:rPr>
                <w:rStyle w:val="Hipervnculo"/>
                <w:noProof/>
                <w:lang w:val="es-ES"/>
              </w:rPr>
              <w:t>LINEA DE INVESTIGACIÓN</w:t>
            </w:r>
            <w:r w:rsidR="00F7429E">
              <w:rPr>
                <w:noProof/>
                <w:webHidden/>
              </w:rPr>
              <w:tab/>
            </w:r>
            <w:r w:rsidR="00F7429E">
              <w:rPr>
                <w:noProof/>
                <w:webHidden/>
              </w:rPr>
              <w:fldChar w:fldCharType="begin"/>
            </w:r>
            <w:r w:rsidR="00F7429E">
              <w:rPr>
                <w:noProof/>
                <w:webHidden/>
              </w:rPr>
              <w:instrText xml:space="preserve"> PAGEREF _Toc76994779 \h </w:instrText>
            </w:r>
            <w:r w:rsidR="00F7429E">
              <w:rPr>
                <w:noProof/>
                <w:webHidden/>
              </w:rPr>
            </w:r>
            <w:r w:rsidR="00F7429E">
              <w:rPr>
                <w:noProof/>
                <w:webHidden/>
              </w:rPr>
              <w:fldChar w:fldCharType="separate"/>
            </w:r>
            <w:r w:rsidR="00F7429E">
              <w:rPr>
                <w:noProof/>
                <w:webHidden/>
              </w:rPr>
              <w:t>11</w:t>
            </w:r>
            <w:r w:rsidR="00F7429E">
              <w:rPr>
                <w:noProof/>
                <w:webHidden/>
              </w:rPr>
              <w:fldChar w:fldCharType="end"/>
            </w:r>
          </w:hyperlink>
        </w:p>
        <w:p w14:paraId="5DC34F60" w14:textId="50F21C1A" w:rsidR="00F7429E" w:rsidRDefault="00F65C73">
          <w:pPr>
            <w:pStyle w:val="TDC2"/>
            <w:rPr>
              <w:rFonts w:asciiTheme="minorHAnsi" w:eastAsiaTheme="minorEastAsia" w:hAnsiTheme="minorHAnsi"/>
              <w:b w:val="0"/>
              <w:bCs w:val="0"/>
              <w:noProof/>
              <w:sz w:val="22"/>
              <w:lang w:val="es-ES" w:eastAsia="es-ES"/>
            </w:rPr>
          </w:pPr>
          <w:hyperlink w:anchor="_Toc76994780" w:history="1">
            <w:r w:rsidR="00F7429E" w:rsidRPr="006830FC">
              <w:rPr>
                <w:rStyle w:val="Hipervnculo"/>
                <w:noProof/>
                <w:lang w:val="es-ES"/>
              </w:rPr>
              <w:t>1.3. SUBLINEA DE INVESTIGACIÓN</w:t>
            </w:r>
            <w:r w:rsidR="00F7429E">
              <w:rPr>
                <w:noProof/>
                <w:webHidden/>
              </w:rPr>
              <w:tab/>
            </w:r>
            <w:r w:rsidR="00F7429E">
              <w:rPr>
                <w:noProof/>
                <w:webHidden/>
              </w:rPr>
              <w:fldChar w:fldCharType="begin"/>
            </w:r>
            <w:r w:rsidR="00F7429E">
              <w:rPr>
                <w:noProof/>
                <w:webHidden/>
              </w:rPr>
              <w:instrText xml:space="preserve"> PAGEREF _Toc76994780 \h </w:instrText>
            </w:r>
            <w:r w:rsidR="00F7429E">
              <w:rPr>
                <w:noProof/>
                <w:webHidden/>
              </w:rPr>
            </w:r>
            <w:r w:rsidR="00F7429E">
              <w:rPr>
                <w:noProof/>
                <w:webHidden/>
              </w:rPr>
              <w:fldChar w:fldCharType="separate"/>
            </w:r>
            <w:r w:rsidR="00F7429E">
              <w:rPr>
                <w:noProof/>
                <w:webHidden/>
              </w:rPr>
              <w:t>11</w:t>
            </w:r>
            <w:r w:rsidR="00F7429E">
              <w:rPr>
                <w:noProof/>
                <w:webHidden/>
              </w:rPr>
              <w:fldChar w:fldCharType="end"/>
            </w:r>
          </w:hyperlink>
        </w:p>
        <w:p w14:paraId="28C90213" w14:textId="29DD3675" w:rsidR="00F7429E" w:rsidRDefault="00F65C73">
          <w:pPr>
            <w:pStyle w:val="TDC2"/>
            <w:rPr>
              <w:rFonts w:asciiTheme="minorHAnsi" w:eastAsiaTheme="minorEastAsia" w:hAnsiTheme="minorHAnsi"/>
              <w:b w:val="0"/>
              <w:bCs w:val="0"/>
              <w:noProof/>
              <w:sz w:val="22"/>
              <w:lang w:val="es-ES" w:eastAsia="es-ES"/>
            </w:rPr>
          </w:pPr>
          <w:hyperlink w:anchor="_Toc76994781" w:history="1">
            <w:r w:rsidR="00F7429E" w:rsidRPr="006830FC">
              <w:rPr>
                <w:rStyle w:val="Hipervnculo"/>
                <w:noProof/>
                <w:lang w:val="es-ES"/>
              </w:rPr>
              <w:t>1.4. PLANTEAMIENTO DE EL PROBLEMA</w:t>
            </w:r>
            <w:r w:rsidR="00F7429E">
              <w:rPr>
                <w:noProof/>
                <w:webHidden/>
              </w:rPr>
              <w:tab/>
            </w:r>
            <w:r w:rsidR="00F7429E">
              <w:rPr>
                <w:noProof/>
                <w:webHidden/>
              </w:rPr>
              <w:fldChar w:fldCharType="begin"/>
            </w:r>
            <w:r w:rsidR="00F7429E">
              <w:rPr>
                <w:noProof/>
                <w:webHidden/>
              </w:rPr>
              <w:instrText xml:space="preserve"> PAGEREF _Toc76994781 \h </w:instrText>
            </w:r>
            <w:r w:rsidR="00F7429E">
              <w:rPr>
                <w:noProof/>
                <w:webHidden/>
              </w:rPr>
            </w:r>
            <w:r w:rsidR="00F7429E">
              <w:rPr>
                <w:noProof/>
                <w:webHidden/>
              </w:rPr>
              <w:fldChar w:fldCharType="separate"/>
            </w:r>
            <w:r w:rsidR="00F7429E">
              <w:rPr>
                <w:noProof/>
                <w:webHidden/>
              </w:rPr>
              <w:t>11</w:t>
            </w:r>
            <w:r w:rsidR="00F7429E">
              <w:rPr>
                <w:noProof/>
                <w:webHidden/>
              </w:rPr>
              <w:fldChar w:fldCharType="end"/>
            </w:r>
          </w:hyperlink>
        </w:p>
        <w:p w14:paraId="42615178" w14:textId="24CD95A7" w:rsidR="00F7429E" w:rsidRDefault="00F65C73">
          <w:pPr>
            <w:pStyle w:val="TDC2"/>
            <w:rPr>
              <w:rFonts w:asciiTheme="minorHAnsi" w:eastAsiaTheme="minorEastAsia" w:hAnsiTheme="minorHAnsi"/>
              <w:b w:val="0"/>
              <w:bCs w:val="0"/>
              <w:noProof/>
              <w:sz w:val="22"/>
              <w:lang w:val="es-ES" w:eastAsia="es-ES"/>
            </w:rPr>
          </w:pPr>
          <w:hyperlink w:anchor="_Toc76994782" w:history="1">
            <w:r w:rsidR="00F7429E" w:rsidRPr="006830FC">
              <w:rPr>
                <w:rStyle w:val="Hipervnculo"/>
                <w:noProof/>
                <w:lang w:val="es-ES"/>
              </w:rPr>
              <w:t>1.5. FORMULACIÓN DEL PROBLEMA</w:t>
            </w:r>
            <w:r w:rsidR="00F7429E">
              <w:rPr>
                <w:noProof/>
                <w:webHidden/>
              </w:rPr>
              <w:tab/>
            </w:r>
            <w:r w:rsidR="00F7429E">
              <w:rPr>
                <w:noProof/>
                <w:webHidden/>
              </w:rPr>
              <w:fldChar w:fldCharType="begin"/>
            </w:r>
            <w:r w:rsidR="00F7429E">
              <w:rPr>
                <w:noProof/>
                <w:webHidden/>
              </w:rPr>
              <w:instrText xml:space="preserve"> PAGEREF _Toc76994782 \h </w:instrText>
            </w:r>
            <w:r w:rsidR="00F7429E">
              <w:rPr>
                <w:noProof/>
                <w:webHidden/>
              </w:rPr>
            </w:r>
            <w:r w:rsidR="00F7429E">
              <w:rPr>
                <w:noProof/>
                <w:webHidden/>
              </w:rPr>
              <w:fldChar w:fldCharType="separate"/>
            </w:r>
            <w:r w:rsidR="00F7429E">
              <w:rPr>
                <w:noProof/>
                <w:webHidden/>
              </w:rPr>
              <w:t>13</w:t>
            </w:r>
            <w:r w:rsidR="00F7429E">
              <w:rPr>
                <w:noProof/>
                <w:webHidden/>
              </w:rPr>
              <w:fldChar w:fldCharType="end"/>
            </w:r>
          </w:hyperlink>
        </w:p>
        <w:p w14:paraId="2A7F35C6" w14:textId="5A25EC4C" w:rsidR="00F7429E" w:rsidRDefault="00F65C73">
          <w:pPr>
            <w:pStyle w:val="TDC2"/>
            <w:rPr>
              <w:rFonts w:asciiTheme="minorHAnsi" w:eastAsiaTheme="minorEastAsia" w:hAnsiTheme="minorHAnsi"/>
              <w:b w:val="0"/>
              <w:bCs w:val="0"/>
              <w:noProof/>
              <w:sz w:val="22"/>
              <w:lang w:val="es-ES" w:eastAsia="es-ES"/>
            </w:rPr>
          </w:pPr>
          <w:hyperlink w:anchor="_Toc76994783" w:history="1">
            <w:r w:rsidR="00F7429E" w:rsidRPr="006830FC">
              <w:rPr>
                <w:rStyle w:val="Hipervnculo"/>
                <w:noProof/>
                <w:lang w:val="es-ES"/>
              </w:rPr>
              <w:t>1.6. OBJETIVOS</w:t>
            </w:r>
            <w:r w:rsidR="00F7429E">
              <w:rPr>
                <w:noProof/>
                <w:webHidden/>
              </w:rPr>
              <w:tab/>
            </w:r>
            <w:r w:rsidR="00F7429E">
              <w:rPr>
                <w:noProof/>
                <w:webHidden/>
              </w:rPr>
              <w:fldChar w:fldCharType="begin"/>
            </w:r>
            <w:r w:rsidR="00F7429E">
              <w:rPr>
                <w:noProof/>
                <w:webHidden/>
              </w:rPr>
              <w:instrText xml:space="preserve"> PAGEREF _Toc76994783 \h </w:instrText>
            </w:r>
            <w:r w:rsidR="00F7429E">
              <w:rPr>
                <w:noProof/>
                <w:webHidden/>
              </w:rPr>
            </w:r>
            <w:r w:rsidR="00F7429E">
              <w:rPr>
                <w:noProof/>
                <w:webHidden/>
              </w:rPr>
              <w:fldChar w:fldCharType="separate"/>
            </w:r>
            <w:r w:rsidR="00F7429E">
              <w:rPr>
                <w:noProof/>
                <w:webHidden/>
              </w:rPr>
              <w:t>13</w:t>
            </w:r>
            <w:r w:rsidR="00F7429E">
              <w:rPr>
                <w:noProof/>
                <w:webHidden/>
              </w:rPr>
              <w:fldChar w:fldCharType="end"/>
            </w:r>
          </w:hyperlink>
        </w:p>
        <w:p w14:paraId="6D3EA3DA" w14:textId="760C8D9A" w:rsidR="00F7429E" w:rsidRDefault="00F65C73">
          <w:pPr>
            <w:pStyle w:val="TDC2"/>
            <w:rPr>
              <w:rFonts w:asciiTheme="minorHAnsi" w:eastAsiaTheme="minorEastAsia" w:hAnsiTheme="minorHAnsi"/>
              <w:b w:val="0"/>
              <w:bCs w:val="0"/>
              <w:noProof/>
              <w:sz w:val="22"/>
              <w:lang w:val="es-ES" w:eastAsia="es-ES"/>
            </w:rPr>
          </w:pPr>
          <w:hyperlink w:anchor="_Toc76994784" w:history="1">
            <w:r w:rsidR="00F7429E" w:rsidRPr="006830FC">
              <w:rPr>
                <w:rStyle w:val="Hipervnculo"/>
                <w:noProof/>
                <w:lang w:val="es-ES"/>
              </w:rPr>
              <w:t>1.6.1. General</w:t>
            </w:r>
            <w:r w:rsidR="00F7429E">
              <w:rPr>
                <w:noProof/>
                <w:webHidden/>
              </w:rPr>
              <w:tab/>
            </w:r>
            <w:r w:rsidR="00F7429E">
              <w:rPr>
                <w:noProof/>
                <w:webHidden/>
              </w:rPr>
              <w:fldChar w:fldCharType="begin"/>
            </w:r>
            <w:r w:rsidR="00F7429E">
              <w:rPr>
                <w:noProof/>
                <w:webHidden/>
              </w:rPr>
              <w:instrText xml:space="preserve"> PAGEREF _Toc76994784 \h </w:instrText>
            </w:r>
            <w:r w:rsidR="00F7429E">
              <w:rPr>
                <w:noProof/>
                <w:webHidden/>
              </w:rPr>
            </w:r>
            <w:r w:rsidR="00F7429E">
              <w:rPr>
                <w:noProof/>
                <w:webHidden/>
              </w:rPr>
              <w:fldChar w:fldCharType="separate"/>
            </w:r>
            <w:r w:rsidR="00F7429E">
              <w:rPr>
                <w:noProof/>
                <w:webHidden/>
              </w:rPr>
              <w:t>13</w:t>
            </w:r>
            <w:r w:rsidR="00F7429E">
              <w:rPr>
                <w:noProof/>
                <w:webHidden/>
              </w:rPr>
              <w:fldChar w:fldCharType="end"/>
            </w:r>
          </w:hyperlink>
        </w:p>
        <w:p w14:paraId="1720C182" w14:textId="40160894" w:rsidR="00F7429E" w:rsidRDefault="00F65C73">
          <w:pPr>
            <w:pStyle w:val="TDC2"/>
            <w:rPr>
              <w:rFonts w:asciiTheme="minorHAnsi" w:eastAsiaTheme="minorEastAsia" w:hAnsiTheme="minorHAnsi"/>
              <w:b w:val="0"/>
              <w:bCs w:val="0"/>
              <w:noProof/>
              <w:sz w:val="22"/>
              <w:lang w:val="es-ES" w:eastAsia="es-ES"/>
            </w:rPr>
          </w:pPr>
          <w:hyperlink w:anchor="_Toc76994785" w:history="1">
            <w:r w:rsidR="00F7429E" w:rsidRPr="006830FC">
              <w:rPr>
                <w:rStyle w:val="Hipervnculo"/>
                <w:noProof/>
                <w:lang w:val="es-ES"/>
              </w:rPr>
              <w:t>1.6.2. Específicos</w:t>
            </w:r>
            <w:r w:rsidR="00F7429E">
              <w:rPr>
                <w:noProof/>
                <w:webHidden/>
              </w:rPr>
              <w:tab/>
            </w:r>
            <w:r w:rsidR="00F7429E">
              <w:rPr>
                <w:noProof/>
                <w:webHidden/>
              </w:rPr>
              <w:fldChar w:fldCharType="begin"/>
            </w:r>
            <w:r w:rsidR="00F7429E">
              <w:rPr>
                <w:noProof/>
                <w:webHidden/>
              </w:rPr>
              <w:instrText xml:space="preserve"> PAGEREF _Toc76994785 \h </w:instrText>
            </w:r>
            <w:r w:rsidR="00F7429E">
              <w:rPr>
                <w:noProof/>
                <w:webHidden/>
              </w:rPr>
            </w:r>
            <w:r w:rsidR="00F7429E">
              <w:rPr>
                <w:noProof/>
                <w:webHidden/>
              </w:rPr>
              <w:fldChar w:fldCharType="separate"/>
            </w:r>
            <w:r w:rsidR="00F7429E">
              <w:rPr>
                <w:noProof/>
                <w:webHidden/>
              </w:rPr>
              <w:t>13</w:t>
            </w:r>
            <w:r w:rsidR="00F7429E">
              <w:rPr>
                <w:noProof/>
                <w:webHidden/>
              </w:rPr>
              <w:fldChar w:fldCharType="end"/>
            </w:r>
          </w:hyperlink>
        </w:p>
        <w:p w14:paraId="5EAC4D80" w14:textId="29458EC9" w:rsidR="00F7429E" w:rsidRDefault="00F65C73">
          <w:pPr>
            <w:pStyle w:val="TDC2"/>
            <w:rPr>
              <w:rFonts w:asciiTheme="minorHAnsi" w:eastAsiaTheme="minorEastAsia" w:hAnsiTheme="minorHAnsi"/>
              <w:b w:val="0"/>
              <w:bCs w:val="0"/>
              <w:noProof/>
              <w:sz w:val="22"/>
              <w:lang w:val="es-ES" w:eastAsia="es-ES"/>
            </w:rPr>
          </w:pPr>
          <w:hyperlink w:anchor="_Toc76994786" w:history="1">
            <w:r w:rsidR="00F7429E" w:rsidRPr="006830FC">
              <w:rPr>
                <w:rStyle w:val="Hipervnculo"/>
                <w:noProof/>
                <w:lang w:val="es-ES"/>
              </w:rPr>
              <w:t>1.7. JUSTIFICACIÓN</w:t>
            </w:r>
            <w:r w:rsidR="00F7429E">
              <w:rPr>
                <w:noProof/>
                <w:webHidden/>
              </w:rPr>
              <w:tab/>
            </w:r>
            <w:r w:rsidR="00F7429E">
              <w:rPr>
                <w:noProof/>
                <w:webHidden/>
              </w:rPr>
              <w:fldChar w:fldCharType="begin"/>
            </w:r>
            <w:r w:rsidR="00F7429E">
              <w:rPr>
                <w:noProof/>
                <w:webHidden/>
              </w:rPr>
              <w:instrText xml:space="preserve"> PAGEREF _Toc76994786 \h </w:instrText>
            </w:r>
            <w:r w:rsidR="00F7429E">
              <w:rPr>
                <w:noProof/>
                <w:webHidden/>
              </w:rPr>
            </w:r>
            <w:r w:rsidR="00F7429E">
              <w:rPr>
                <w:noProof/>
                <w:webHidden/>
              </w:rPr>
              <w:fldChar w:fldCharType="separate"/>
            </w:r>
            <w:r w:rsidR="00F7429E">
              <w:rPr>
                <w:noProof/>
                <w:webHidden/>
              </w:rPr>
              <w:t>13</w:t>
            </w:r>
            <w:r w:rsidR="00F7429E">
              <w:rPr>
                <w:noProof/>
                <w:webHidden/>
              </w:rPr>
              <w:fldChar w:fldCharType="end"/>
            </w:r>
          </w:hyperlink>
        </w:p>
        <w:p w14:paraId="132606F6" w14:textId="463872D4" w:rsidR="00F7429E" w:rsidRDefault="00F65C73">
          <w:pPr>
            <w:pStyle w:val="TDC2"/>
            <w:rPr>
              <w:rFonts w:asciiTheme="minorHAnsi" w:eastAsiaTheme="minorEastAsia" w:hAnsiTheme="minorHAnsi"/>
              <w:b w:val="0"/>
              <w:bCs w:val="0"/>
              <w:noProof/>
              <w:sz w:val="22"/>
              <w:lang w:val="es-ES" w:eastAsia="es-ES"/>
            </w:rPr>
          </w:pPr>
          <w:hyperlink w:anchor="_Toc76994787" w:history="1">
            <w:r w:rsidR="00F7429E" w:rsidRPr="006830FC">
              <w:rPr>
                <w:rStyle w:val="Hipervnculo"/>
                <w:noProof/>
                <w:lang w:val="es-ES"/>
              </w:rPr>
              <w:t>1.8. DELIMITACIÓN</w:t>
            </w:r>
            <w:r w:rsidR="00F7429E">
              <w:rPr>
                <w:noProof/>
                <w:webHidden/>
              </w:rPr>
              <w:tab/>
            </w:r>
            <w:r w:rsidR="00F7429E">
              <w:rPr>
                <w:noProof/>
                <w:webHidden/>
              </w:rPr>
              <w:fldChar w:fldCharType="begin"/>
            </w:r>
            <w:r w:rsidR="00F7429E">
              <w:rPr>
                <w:noProof/>
                <w:webHidden/>
              </w:rPr>
              <w:instrText xml:space="preserve"> PAGEREF _Toc76994787 \h </w:instrText>
            </w:r>
            <w:r w:rsidR="00F7429E">
              <w:rPr>
                <w:noProof/>
                <w:webHidden/>
              </w:rPr>
            </w:r>
            <w:r w:rsidR="00F7429E">
              <w:rPr>
                <w:noProof/>
                <w:webHidden/>
              </w:rPr>
              <w:fldChar w:fldCharType="separate"/>
            </w:r>
            <w:r w:rsidR="00F7429E">
              <w:rPr>
                <w:noProof/>
                <w:webHidden/>
              </w:rPr>
              <w:t>14</w:t>
            </w:r>
            <w:r w:rsidR="00F7429E">
              <w:rPr>
                <w:noProof/>
                <w:webHidden/>
              </w:rPr>
              <w:fldChar w:fldCharType="end"/>
            </w:r>
          </w:hyperlink>
        </w:p>
        <w:p w14:paraId="34E5CE94" w14:textId="1FB981A2"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788" w:history="1">
            <w:r w:rsidR="00F7429E" w:rsidRPr="006830FC">
              <w:rPr>
                <w:rStyle w:val="Hipervnculo"/>
                <w:lang w:val="es-ES"/>
              </w:rPr>
              <w:t>2. MARCO TEÓRICO</w:t>
            </w:r>
            <w:r w:rsidR="00F7429E">
              <w:rPr>
                <w:webHidden/>
              </w:rPr>
              <w:tab/>
            </w:r>
            <w:r w:rsidR="00F7429E">
              <w:rPr>
                <w:webHidden/>
              </w:rPr>
              <w:fldChar w:fldCharType="begin"/>
            </w:r>
            <w:r w:rsidR="00F7429E">
              <w:rPr>
                <w:webHidden/>
              </w:rPr>
              <w:instrText xml:space="preserve"> PAGEREF _Toc76994788 \h </w:instrText>
            </w:r>
            <w:r w:rsidR="00F7429E">
              <w:rPr>
                <w:webHidden/>
              </w:rPr>
            </w:r>
            <w:r w:rsidR="00F7429E">
              <w:rPr>
                <w:webHidden/>
              </w:rPr>
              <w:fldChar w:fldCharType="separate"/>
            </w:r>
            <w:r w:rsidR="00F7429E">
              <w:rPr>
                <w:webHidden/>
              </w:rPr>
              <w:t>15</w:t>
            </w:r>
            <w:r w:rsidR="00F7429E">
              <w:rPr>
                <w:webHidden/>
              </w:rPr>
              <w:fldChar w:fldCharType="end"/>
            </w:r>
          </w:hyperlink>
        </w:p>
        <w:p w14:paraId="6F32DAFB" w14:textId="685EA718"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789" w:history="1">
            <w:r w:rsidR="00F7429E" w:rsidRPr="006830FC">
              <w:rPr>
                <w:rStyle w:val="Hipervnculo"/>
                <w:lang w:val="es-ES"/>
              </w:rPr>
              <w:t>2.1 ANTECEDENTES</w:t>
            </w:r>
            <w:r w:rsidR="00F7429E">
              <w:rPr>
                <w:webHidden/>
              </w:rPr>
              <w:tab/>
            </w:r>
            <w:r w:rsidR="00F7429E">
              <w:rPr>
                <w:webHidden/>
              </w:rPr>
              <w:fldChar w:fldCharType="begin"/>
            </w:r>
            <w:r w:rsidR="00F7429E">
              <w:rPr>
                <w:webHidden/>
              </w:rPr>
              <w:instrText xml:space="preserve"> PAGEREF _Toc76994789 \h </w:instrText>
            </w:r>
            <w:r w:rsidR="00F7429E">
              <w:rPr>
                <w:webHidden/>
              </w:rPr>
            </w:r>
            <w:r w:rsidR="00F7429E">
              <w:rPr>
                <w:webHidden/>
              </w:rPr>
              <w:fldChar w:fldCharType="separate"/>
            </w:r>
            <w:r w:rsidR="00F7429E">
              <w:rPr>
                <w:webHidden/>
              </w:rPr>
              <w:t>15</w:t>
            </w:r>
            <w:r w:rsidR="00F7429E">
              <w:rPr>
                <w:webHidden/>
              </w:rPr>
              <w:fldChar w:fldCharType="end"/>
            </w:r>
          </w:hyperlink>
        </w:p>
        <w:p w14:paraId="0D07B983" w14:textId="14F152EF" w:rsidR="00F7429E" w:rsidRDefault="00F65C73">
          <w:pPr>
            <w:pStyle w:val="TDC2"/>
            <w:rPr>
              <w:rFonts w:asciiTheme="minorHAnsi" w:eastAsiaTheme="minorEastAsia" w:hAnsiTheme="minorHAnsi"/>
              <w:b w:val="0"/>
              <w:bCs w:val="0"/>
              <w:noProof/>
              <w:sz w:val="22"/>
              <w:lang w:val="es-ES" w:eastAsia="es-ES"/>
            </w:rPr>
          </w:pPr>
          <w:hyperlink w:anchor="_Toc76994790" w:history="1">
            <w:r w:rsidR="00F7429E" w:rsidRPr="006830FC">
              <w:rPr>
                <w:rStyle w:val="Hipervnculo"/>
                <w:noProof/>
                <w:lang w:val="es-ES"/>
              </w:rPr>
              <w:t>2.1.1 Antecedentes Internacionales</w:t>
            </w:r>
            <w:r w:rsidR="00F7429E">
              <w:rPr>
                <w:noProof/>
                <w:webHidden/>
              </w:rPr>
              <w:tab/>
            </w:r>
            <w:r w:rsidR="00F7429E">
              <w:rPr>
                <w:noProof/>
                <w:webHidden/>
              </w:rPr>
              <w:fldChar w:fldCharType="begin"/>
            </w:r>
            <w:r w:rsidR="00F7429E">
              <w:rPr>
                <w:noProof/>
                <w:webHidden/>
              </w:rPr>
              <w:instrText xml:space="preserve"> PAGEREF _Toc76994790 \h </w:instrText>
            </w:r>
            <w:r w:rsidR="00F7429E">
              <w:rPr>
                <w:noProof/>
                <w:webHidden/>
              </w:rPr>
            </w:r>
            <w:r w:rsidR="00F7429E">
              <w:rPr>
                <w:noProof/>
                <w:webHidden/>
              </w:rPr>
              <w:fldChar w:fldCharType="separate"/>
            </w:r>
            <w:r w:rsidR="00F7429E">
              <w:rPr>
                <w:noProof/>
                <w:webHidden/>
              </w:rPr>
              <w:t>15</w:t>
            </w:r>
            <w:r w:rsidR="00F7429E">
              <w:rPr>
                <w:noProof/>
                <w:webHidden/>
              </w:rPr>
              <w:fldChar w:fldCharType="end"/>
            </w:r>
          </w:hyperlink>
        </w:p>
        <w:p w14:paraId="7C648079" w14:textId="5FA9EA4E" w:rsidR="00F7429E" w:rsidRDefault="00F65C73">
          <w:pPr>
            <w:pStyle w:val="TDC2"/>
            <w:rPr>
              <w:rFonts w:asciiTheme="minorHAnsi" w:eastAsiaTheme="minorEastAsia" w:hAnsiTheme="minorHAnsi"/>
              <w:b w:val="0"/>
              <w:bCs w:val="0"/>
              <w:noProof/>
              <w:sz w:val="22"/>
              <w:lang w:val="es-ES" w:eastAsia="es-ES"/>
            </w:rPr>
          </w:pPr>
          <w:hyperlink w:anchor="_Toc76994791" w:history="1">
            <w:r w:rsidR="00F7429E" w:rsidRPr="006830FC">
              <w:rPr>
                <w:rStyle w:val="Hipervnculo"/>
                <w:noProof/>
                <w:lang w:val="es-ES"/>
              </w:rPr>
              <w:t>2.1.2 Antecedentes Nacionales</w:t>
            </w:r>
            <w:r w:rsidR="00F7429E">
              <w:rPr>
                <w:noProof/>
                <w:webHidden/>
              </w:rPr>
              <w:tab/>
            </w:r>
            <w:r w:rsidR="00F7429E">
              <w:rPr>
                <w:noProof/>
                <w:webHidden/>
              </w:rPr>
              <w:fldChar w:fldCharType="begin"/>
            </w:r>
            <w:r w:rsidR="00F7429E">
              <w:rPr>
                <w:noProof/>
                <w:webHidden/>
              </w:rPr>
              <w:instrText xml:space="preserve"> PAGEREF _Toc76994791 \h </w:instrText>
            </w:r>
            <w:r w:rsidR="00F7429E">
              <w:rPr>
                <w:noProof/>
                <w:webHidden/>
              </w:rPr>
            </w:r>
            <w:r w:rsidR="00F7429E">
              <w:rPr>
                <w:noProof/>
                <w:webHidden/>
              </w:rPr>
              <w:fldChar w:fldCharType="separate"/>
            </w:r>
            <w:r w:rsidR="00F7429E">
              <w:rPr>
                <w:noProof/>
                <w:webHidden/>
              </w:rPr>
              <w:t>16</w:t>
            </w:r>
            <w:r w:rsidR="00F7429E">
              <w:rPr>
                <w:noProof/>
                <w:webHidden/>
              </w:rPr>
              <w:fldChar w:fldCharType="end"/>
            </w:r>
          </w:hyperlink>
        </w:p>
        <w:p w14:paraId="36A19067" w14:textId="17ABA5D7" w:rsidR="00F7429E" w:rsidRDefault="00F65C73">
          <w:pPr>
            <w:pStyle w:val="TDC2"/>
            <w:rPr>
              <w:rFonts w:asciiTheme="minorHAnsi" w:eastAsiaTheme="minorEastAsia" w:hAnsiTheme="minorHAnsi"/>
              <w:b w:val="0"/>
              <w:bCs w:val="0"/>
              <w:noProof/>
              <w:sz w:val="22"/>
              <w:lang w:val="es-ES" w:eastAsia="es-ES"/>
            </w:rPr>
          </w:pPr>
          <w:hyperlink w:anchor="_Toc76994792" w:history="1">
            <w:r w:rsidR="00F7429E" w:rsidRPr="006830FC">
              <w:rPr>
                <w:rStyle w:val="Hipervnculo"/>
                <w:noProof/>
                <w:lang w:val="es-ES"/>
              </w:rPr>
              <w:t>2.1.3 Antecedentes Regionales</w:t>
            </w:r>
            <w:r w:rsidR="00F7429E">
              <w:rPr>
                <w:noProof/>
                <w:webHidden/>
              </w:rPr>
              <w:tab/>
            </w:r>
            <w:r w:rsidR="00F7429E">
              <w:rPr>
                <w:noProof/>
                <w:webHidden/>
              </w:rPr>
              <w:fldChar w:fldCharType="begin"/>
            </w:r>
            <w:r w:rsidR="00F7429E">
              <w:rPr>
                <w:noProof/>
                <w:webHidden/>
              </w:rPr>
              <w:instrText xml:space="preserve"> PAGEREF _Toc76994792 \h </w:instrText>
            </w:r>
            <w:r w:rsidR="00F7429E">
              <w:rPr>
                <w:noProof/>
                <w:webHidden/>
              </w:rPr>
            </w:r>
            <w:r w:rsidR="00F7429E">
              <w:rPr>
                <w:noProof/>
                <w:webHidden/>
              </w:rPr>
              <w:fldChar w:fldCharType="separate"/>
            </w:r>
            <w:r w:rsidR="00F7429E">
              <w:rPr>
                <w:noProof/>
                <w:webHidden/>
              </w:rPr>
              <w:t>19</w:t>
            </w:r>
            <w:r w:rsidR="00F7429E">
              <w:rPr>
                <w:noProof/>
                <w:webHidden/>
              </w:rPr>
              <w:fldChar w:fldCharType="end"/>
            </w:r>
          </w:hyperlink>
        </w:p>
        <w:p w14:paraId="6F2D8F5D" w14:textId="2E0FA998"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793" w:history="1">
            <w:r w:rsidR="00F7429E" w:rsidRPr="006830FC">
              <w:rPr>
                <w:rStyle w:val="Hipervnculo"/>
                <w:lang w:val="es-ES"/>
              </w:rPr>
              <w:t>2.2 SUPUESTOS TEÓRICOS DE LA INVESTIGACIÓN</w:t>
            </w:r>
            <w:r w:rsidR="00F7429E">
              <w:rPr>
                <w:webHidden/>
              </w:rPr>
              <w:tab/>
            </w:r>
            <w:r w:rsidR="00F7429E">
              <w:rPr>
                <w:webHidden/>
              </w:rPr>
              <w:fldChar w:fldCharType="begin"/>
            </w:r>
            <w:r w:rsidR="00F7429E">
              <w:rPr>
                <w:webHidden/>
              </w:rPr>
              <w:instrText xml:space="preserve"> PAGEREF _Toc76994793 \h </w:instrText>
            </w:r>
            <w:r w:rsidR="00F7429E">
              <w:rPr>
                <w:webHidden/>
              </w:rPr>
            </w:r>
            <w:r w:rsidR="00F7429E">
              <w:rPr>
                <w:webHidden/>
              </w:rPr>
              <w:fldChar w:fldCharType="separate"/>
            </w:r>
            <w:r w:rsidR="00F7429E">
              <w:rPr>
                <w:webHidden/>
              </w:rPr>
              <w:t>19</w:t>
            </w:r>
            <w:r w:rsidR="00F7429E">
              <w:rPr>
                <w:webHidden/>
              </w:rPr>
              <w:fldChar w:fldCharType="end"/>
            </w:r>
          </w:hyperlink>
        </w:p>
        <w:p w14:paraId="41E1DBB8" w14:textId="3AC0305C" w:rsidR="00F7429E" w:rsidRDefault="00F65C73">
          <w:pPr>
            <w:pStyle w:val="TDC2"/>
            <w:rPr>
              <w:rFonts w:asciiTheme="minorHAnsi" w:eastAsiaTheme="minorEastAsia" w:hAnsiTheme="minorHAnsi"/>
              <w:b w:val="0"/>
              <w:bCs w:val="0"/>
              <w:noProof/>
              <w:sz w:val="22"/>
              <w:lang w:val="es-ES" w:eastAsia="es-ES"/>
            </w:rPr>
          </w:pPr>
          <w:hyperlink w:anchor="_Toc76994794" w:history="1">
            <w:r w:rsidR="00F7429E" w:rsidRPr="006830FC">
              <w:rPr>
                <w:rStyle w:val="Hipervnculo"/>
                <w:noProof/>
                <w:lang w:val="es-ES"/>
              </w:rPr>
              <w:t>2.2.1 Atención al cliente</w:t>
            </w:r>
            <w:r w:rsidR="00F7429E">
              <w:rPr>
                <w:noProof/>
                <w:webHidden/>
              </w:rPr>
              <w:tab/>
            </w:r>
            <w:r w:rsidR="00F7429E">
              <w:rPr>
                <w:noProof/>
                <w:webHidden/>
              </w:rPr>
              <w:fldChar w:fldCharType="begin"/>
            </w:r>
            <w:r w:rsidR="00F7429E">
              <w:rPr>
                <w:noProof/>
                <w:webHidden/>
              </w:rPr>
              <w:instrText xml:space="preserve"> PAGEREF _Toc76994794 \h </w:instrText>
            </w:r>
            <w:r w:rsidR="00F7429E">
              <w:rPr>
                <w:noProof/>
                <w:webHidden/>
              </w:rPr>
            </w:r>
            <w:r w:rsidR="00F7429E">
              <w:rPr>
                <w:noProof/>
                <w:webHidden/>
              </w:rPr>
              <w:fldChar w:fldCharType="separate"/>
            </w:r>
            <w:r w:rsidR="00F7429E">
              <w:rPr>
                <w:noProof/>
                <w:webHidden/>
              </w:rPr>
              <w:t>19</w:t>
            </w:r>
            <w:r w:rsidR="00F7429E">
              <w:rPr>
                <w:noProof/>
                <w:webHidden/>
              </w:rPr>
              <w:fldChar w:fldCharType="end"/>
            </w:r>
          </w:hyperlink>
        </w:p>
        <w:p w14:paraId="10B70248" w14:textId="3F261CD1" w:rsidR="00F7429E" w:rsidRDefault="00F65C73">
          <w:pPr>
            <w:pStyle w:val="TDC2"/>
            <w:rPr>
              <w:rFonts w:asciiTheme="minorHAnsi" w:eastAsiaTheme="minorEastAsia" w:hAnsiTheme="minorHAnsi"/>
              <w:b w:val="0"/>
              <w:bCs w:val="0"/>
              <w:noProof/>
              <w:sz w:val="22"/>
              <w:lang w:val="es-ES" w:eastAsia="es-ES"/>
            </w:rPr>
          </w:pPr>
          <w:hyperlink w:anchor="_Toc76994795" w:history="1">
            <w:r w:rsidR="00F7429E" w:rsidRPr="006830FC">
              <w:rPr>
                <w:rStyle w:val="Hipervnculo"/>
                <w:noProof/>
                <w:lang w:val="es-ES"/>
              </w:rPr>
              <w:t>2.2.1.2 Calidad de atención</w:t>
            </w:r>
            <w:r w:rsidR="00F7429E">
              <w:rPr>
                <w:noProof/>
                <w:webHidden/>
              </w:rPr>
              <w:tab/>
            </w:r>
            <w:r w:rsidR="00F7429E">
              <w:rPr>
                <w:noProof/>
                <w:webHidden/>
              </w:rPr>
              <w:fldChar w:fldCharType="begin"/>
            </w:r>
            <w:r w:rsidR="00F7429E">
              <w:rPr>
                <w:noProof/>
                <w:webHidden/>
              </w:rPr>
              <w:instrText xml:space="preserve"> PAGEREF _Toc76994795 \h </w:instrText>
            </w:r>
            <w:r w:rsidR="00F7429E">
              <w:rPr>
                <w:noProof/>
                <w:webHidden/>
              </w:rPr>
            </w:r>
            <w:r w:rsidR="00F7429E">
              <w:rPr>
                <w:noProof/>
                <w:webHidden/>
              </w:rPr>
              <w:fldChar w:fldCharType="separate"/>
            </w:r>
            <w:r w:rsidR="00F7429E">
              <w:rPr>
                <w:noProof/>
                <w:webHidden/>
              </w:rPr>
              <w:t>20</w:t>
            </w:r>
            <w:r w:rsidR="00F7429E">
              <w:rPr>
                <w:noProof/>
                <w:webHidden/>
              </w:rPr>
              <w:fldChar w:fldCharType="end"/>
            </w:r>
          </w:hyperlink>
        </w:p>
        <w:p w14:paraId="57DF2EDD" w14:textId="69AF7344" w:rsidR="00F7429E" w:rsidRDefault="00F65C73">
          <w:pPr>
            <w:pStyle w:val="TDC2"/>
            <w:rPr>
              <w:rFonts w:asciiTheme="minorHAnsi" w:eastAsiaTheme="minorEastAsia" w:hAnsiTheme="minorHAnsi"/>
              <w:b w:val="0"/>
              <w:bCs w:val="0"/>
              <w:noProof/>
              <w:sz w:val="22"/>
              <w:lang w:val="es-ES" w:eastAsia="es-ES"/>
            </w:rPr>
          </w:pPr>
          <w:hyperlink w:anchor="_Toc76994796" w:history="1">
            <w:r w:rsidR="00F7429E" w:rsidRPr="006830FC">
              <w:rPr>
                <w:rStyle w:val="Hipervnculo"/>
                <w:noProof/>
                <w:lang w:val="es-ES"/>
              </w:rPr>
              <w:t>2.2.1.3 Satisfacción al cliente</w:t>
            </w:r>
            <w:r w:rsidR="00F7429E">
              <w:rPr>
                <w:noProof/>
                <w:webHidden/>
              </w:rPr>
              <w:tab/>
            </w:r>
            <w:r w:rsidR="00F7429E">
              <w:rPr>
                <w:noProof/>
                <w:webHidden/>
              </w:rPr>
              <w:fldChar w:fldCharType="begin"/>
            </w:r>
            <w:r w:rsidR="00F7429E">
              <w:rPr>
                <w:noProof/>
                <w:webHidden/>
              </w:rPr>
              <w:instrText xml:space="preserve"> PAGEREF _Toc76994796 \h </w:instrText>
            </w:r>
            <w:r w:rsidR="00F7429E">
              <w:rPr>
                <w:noProof/>
                <w:webHidden/>
              </w:rPr>
            </w:r>
            <w:r w:rsidR="00F7429E">
              <w:rPr>
                <w:noProof/>
                <w:webHidden/>
              </w:rPr>
              <w:fldChar w:fldCharType="separate"/>
            </w:r>
            <w:r w:rsidR="00F7429E">
              <w:rPr>
                <w:noProof/>
                <w:webHidden/>
              </w:rPr>
              <w:t>21</w:t>
            </w:r>
            <w:r w:rsidR="00F7429E">
              <w:rPr>
                <w:noProof/>
                <w:webHidden/>
              </w:rPr>
              <w:fldChar w:fldCharType="end"/>
            </w:r>
          </w:hyperlink>
        </w:p>
        <w:p w14:paraId="2815C2A8" w14:textId="33AAD886" w:rsidR="00F7429E" w:rsidRDefault="00F65C73">
          <w:pPr>
            <w:pStyle w:val="TDC2"/>
            <w:rPr>
              <w:rFonts w:asciiTheme="minorHAnsi" w:eastAsiaTheme="minorEastAsia" w:hAnsiTheme="minorHAnsi"/>
              <w:b w:val="0"/>
              <w:bCs w:val="0"/>
              <w:noProof/>
              <w:sz w:val="22"/>
              <w:lang w:val="es-ES" w:eastAsia="es-ES"/>
            </w:rPr>
          </w:pPr>
          <w:hyperlink w:anchor="_Toc76994797" w:history="1">
            <w:r w:rsidR="00F7429E" w:rsidRPr="006830FC">
              <w:rPr>
                <w:rStyle w:val="Hipervnculo"/>
                <w:noProof/>
                <w:lang w:val="es-ES"/>
              </w:rPr>
              <w:t>2.2.2 Marketing</w:t>
            </w:r>
            <w:r w:rsidR="00F7429E">
              <w:rPr>
                <w:noProof/>
                <w:webHidden/>
              </w:rPr>
              <w:tab/>
            </w:r>
            <w:r w:rsidR="00F7429E">
              <w:rPr>
                <w:noProof/>
                <w:webHidden/>
              </w:rPr>
              <w:fldChar w:fldCharType="begin"/>
            </w:r>
            <w:r w:rsidR="00F7429E">
              <w:rPr>
                <w:noProof/>
                <w:webHidden/>
              </w:rPr>
              <w:instrText xml:space="preserve"> PAGEREF _Toc76994797 \h </w:instrText>
            </w:r>
            <w:r w:rsidR="00F7429E">
              <w:rPr>
                <w:noProof/>
                <w:webHidden/>
              </w:rPr>
            </w:r>
            <w:r w:rsidR="00F7429E">
              <w:rPr>
                <w:noProof/>
                <w:webHidden/>
              </w:rPr>
              <w:fldChar w:fldCharType="separate"/>
            </w:r>
            <w:r w:rsidR="00F7429E">
              <w:rPr>
                <w:noProof/>
                <w:webHidden/>
              </w:rPr>
              <w:t>23</w:t>
            </w:r>
            <w:r w:rsidR="00F7429E">
              <w:rPr>
                <w:noProof/>
                <w:webHidden/>
              </w:rPr>
              <w:fldChar w:fldCharType="end"/>
            </w:r>
          </w:hyperlink>
        </w:p>
        <w:p w14:paraId="65D96FDC" w14:textId="339566A1" w:rsidR="00F7429E" w:rsidRDefault="00F65C73">
          <w:pPr>
            <w:pStyle w:val="TDC2"/>
            <w:rPr>
              <w:rFonts w:asciiTheme="minorHAnsi" w:eastAsiaTheme="minorEastAsia" w:hAnsiTheme="minorHAnsi"/>
              <w:b w:val="0"/>
              <w:bCs w:val="0"/>
              <w:noProof/>
              <w:sz w:val="22"/>
              <w:lang w:val="es-ES" w:eastAsia="es-ES"/>
            </w:rPr>
          </w:pPr>
          <w:hyperlink w:anchor="_Toc76994798" w:history="1">
            <w:r w:rsidR="00F7429E" w:rsidRPr="006830FC">
              <w:rPr>
                <w:rStyle w:val="Hipervnculo"/>
                <w:noProof/>
                <w:lang w:val="es-ES"/>
              </w:rPr>
              <w:t>2.2.3 Experiencia de usuario</w:t>
            </w:r>
            <w:r w:rsidR="00F7429E">
              <w:rPr>
                <w:noProof/>
                <w:webHidden/>
              </w:rPr>
              <w:tab/>
            </w:r>
            <w:r w:rsidR="00F7429E">
              <w:rPr>
                <w:noProof/>
                <w:webHidden/>
              </w:rPr>
              <w:fldChar w:fldCharType="begin"/>
            </w:r>
            <w:r w:rsidR="00F7429E">
              <w:rPr>
                <w:noProof/>
                <w:webHidden/>
              </w:rPr>
              <w:instrText xml:space="preserve"> PAGEREF _Toc76994798 \h </w:instrText>
            </w:r>
            <w:r w:rsidR="00F7429E">
              <w:rPr>
                <w:noProof/>
                <w:webHidden/>
              </w:rPr>
            </w:r>
            <w:r w:rsidR="00F7429E">
              <w:rPr>
                <w:noProof/>
                <w:webHidden/>
              </w:rPr>
              <w:fldChar w:fldCharType="separate"/>
            </w:r>
            <w:r w:rsidR="00F7429E">
              <w:rPr>
                <w:noProof/>
                <w:webHidden/>
              </w:rPr>
              <w:t>24</w:t>
            </w:r>
            <w:r w:rsidR="00F7429E">
              <w:rPr>
                <w:noProof/>
                <w:webHidden/>
              </w:rPr>
              <w:fldChar w:fldCharType="end"/>
            </w:r>
          </w:hyperlink>
        </w:p>
        <w:p w14:paraId="61A53A0A" w14:textId="32F15931" w:rsidR="00F7429E" w:rsidRDefault="00F65C73">
          <w:pPr>
            <w:pStyle w:val="TDC2"/>
            <w:rPr>
              <w:rFonts w:asciiTheme="minorHAnsi" w:eastAsiaTheme="minorEastAsia" w:hAnsiTheme="minorHAnsi"/>
              <w:b w:val="0"/>
              <w:bCs w:val="0"/>
              <w:noProof/>
              <w:sz w:val="22"/>
              <w:lang w:val="es-ES" w:eastAsia="es-ES"/>
            </w:rPr>
          </w:pPr>
          <w:hyperlink w:anchor="_Toc76994799" w:history="1">
            <w:r w:rsidR="00F7429E" w:rsidRPr="006830FC">
              <w:rPr>
                <w:rStyle w:val="Hipervnculo"/>
                <w:noProof/>
                <w:shd w:val="clear" w:color="auto" w:fill="FCFCFC"/>
                <w:lang w:val="es-ES"/>
              </w:rPr>
              <w:t>2.2.4 Tecnologías de información y comunicación (Tic)</w:t>
            </w:r>
            <w:r w:rsidR="00F7429E">
              <w:rPr>
                <w:noProof/>
                <w:webHidden/>
              </w:rPr>
              <w:tab/>
            </w:r>
            <w:r w:rsidR="00F7429E">
              <w:rPr>
                <w:noProof/>
                <w:webHidden/>
              </w:rPr>
              <w:fldChar w:fldCharType="begin"/>
            </w:r>
            <w:r w:rsidR="00F7429E">
              <w:rPr>
                <w:noProof/>
                <w:webHidden/>
              </w:rPr>
              <w:instrText xml:space="preserve"> PAGEREF _Toc76994799 \h </w:instrText>
            </w:r>
            <w:r w:rsidR="00F7429E">
              <w:rPr>
                <w:noProof/>
                <w:webHidden/>
              </w:rPr>
            </w:r>
            <w:r w:rsidR="00F7429E">
              <w:rPr>
                <w:noProof/>
                <w:webHidden/>
              </w:rPr>
              <w:fldChar w:fldCharType="separate"/>
            </w:r>
            <w:r w:rsidR="00F7429E">
              <w:rPr>
                <w:noProof/>
                <w:webHidden/>
              </w:rPr>
              <w:t>25</w:t>
            </w:r>
            <w:r w:rsidR="00F7429E">
              <w:rPr>
                <w:noProof/>
                <w:webHidden/>
              </w:rPr>
              <w:fldChar w:fldCharType="end"/>
            </w:r>
          </w:hyperlink>
        </w:p>
        <w:p w14:paraId="1AB079C9" w14:textId="715EBCD9" w:rsidR="00F7429E" w:rsidRDefault="00F65C73">
          <w:pPr>
            <w:pStyle w:val="TDC2"/>
            <w:rPr>
              <w:rFonts w:asciiTheme="minorHAnsi" w:eastAsiaTheme="minorEastAsia" w:hAnsiTheme="minorHAnsi"/>
              <w:b w:val="0"/>
              <w:bCs w:val="0"/>
              <w:noProof/>
              <w:sz w:val="22"/>
              <w:lang w:val="es-ES" w:eastAsia="es-ES"/>
            </w:rPr>
          </w:pPr>
          <w:hyperlink w:anchor="_Toc76994800" w:history="1">
            <w:r w:rsidR="00F7429E" w:rsidRPr="006830FC">
              <w:rPr>
                <w:rStyle w:val="Hipervnculo"/>
                <w:noProof/>
                <w:lang w:val="es-ES"/>
              </w:rPr>
              <w:t>2.2.5 Páginas web</w:t>
            </w:r>
            <w:r w:rsidR="00F7429E">
              <w:rPr>
                <w:noProof/>
                <w:webHidden/>
              </w:rPr>
              <w:tab/>
            </w:r>
            <w:r w:rsidR="00F7429E">
              <w:rPr>
                <w:noProof/>
                <w:webHidden/>
              </w:rPr>
              <w:fldChar w:fldCharType="begin"/>
            </w:r>
            <w:r w:rsidR="00F7429E">
              <w:rPr>
                <w:noProof/>
                <w:webHidden/>
              </w:rPr>
              <w:instrText xml:space="preserve"> PAGEREF _Toc76994800 \h </w:instrText>
            </w:r>
            <w:r w:rsidR="00F7429E">
              <w:rPr>
                <w:noProof/>
                <w:webHidden/>
              </w:rPr>
            </w:r>
            <w:r w:rsidR="00F7429E">
              <w:rPr>
                <w:noProof/>
                <w:webHidden/>
              </w:rPr>
              <w:fldChar w:fldCharType="separate"/>
            </w:r>
            <w:r w:rsidR="00F7429E">
              <w:rPr>
                <w:noProof/>
                <w:webHidden/>
              </w:rPr>
              <w:t>26</w:t>
            </w:r>
            <w:r w:rsidR="00F7429E">
              <w:rPr>
                <w:noProof/>
                <w:webHidden/>
              </w:rPr>
              <w:fldChar w:fldCharType="end"/>
            </w:r>
          </w:hyperlink>
        </w:p>
        <w:p w14:paraId="7F3CD9ED" w14:textId="7B6DA64E" w:rsidR="00F7429E" w:rsidRDefault="00F65C73">
          <w:pPr>
            <w:pStyle w:val="TDC2"/>
            <w:rPr>
              <w:rFonts w:asciiTheme="minorHAnsi" w:eastAsiaTheme="minorEastAsia" w:hAnsiTheme="minorHAnsi"/>
              <w:b w:val="0"/>
              <w:bCs w:val="0"/>
              <w:noProof/>
              <w:sz w:val="22"/>
              <w:lang w:val="es-ES" w:eastAsia="es-ES"/>
            </w:rPr>
          </w:pPr>
          <w:hyperlink w:anchor="_Toc76994801" w:history="1">
            <w:r w:rsidR="00F7429E" w:rsidRPr="006830FC">
              <w:rPr>
                <w:rStyle w:val="Hipervnculo"/>
                <w:noProof/>
                <w:lang w:val="es-ES"/>
              </w:rPr>
              <w:t>2.2.6 Códigos QR</w:t>
            </w:r>
            <w:r w:rsidR="00F7429E">
              <w:rPr>
                <w:noProof/>
                <w:webHidden/>
              </w:rPr>
              <w:tab/>
            </w:r>
            <w:r w:rsidR="00F7429E">
              <w:rPr>
                <w:noProof/>
                <w:webHidden/>
              </w:rPr>
              <w:fldChar w:fldCharType="begin"/>
            </w:r>
            <w:r w:rsidR="00F7429E">
              <w:rPr>
                <w:noProof/>
                <w:webHidden/>
              </w:rPr>
              <w:instrText xml:space="preserve"> PAGEREF _Toc76994801 \h </w:instrText>
            </w:r>
            <w:r w:rsidR="00F7429E">
              <w:rPr>
                <w:noProof/>
                <w:webHidden/>
              </w:rPr>
            </w:r>
            <w:r w:rsidR="00F7429E">
              <w:rPr>
                <w:noProof/>
                <w:webHidden/>
              </w:rPr>
              <w:fldChar w:fldCharType="separate"/>
            </w:r>
            <w:r w:rsidR="00F7429E">
              <w:rPr>
                <w:noProof/>
                <w:webHidden/>
              </w:rPr>
              <w:t>27</w:t>
            </w:r>
            <w:r w:rsidR="00F7429E">
              <w:rPr>
                <w:noProof/>
                <w:webHidden/>
              </w:rPr>
              <w:fldChar w:fldCharType="end"/>
            </w:r>
          </w:hyperlink>
        </w:p>
        <w:p w14:paraId="5C8144FE" w14:textId="3E3FFFC7" w:rsidR="00F7429E" w:rsidRDefault="00F65C73">
          <w:pPr>
            <w:pStyle w:val="TDC2"/>
            <w:rPr>
              <w:rFonts w:asciiTheme="minorHAnsi" w:eastAsiaTheme="minorEastAsia" w:hAnsiTheme="minorHAnsi"/>
              <w:b w:val="0"/>
              <w:bCs w:val="0"/>
              <w:noProof/>
              <w:sz w:val="22"/>
              <w:lang w:val="es-ES" w:eastAsia="es-ES"/>
            </w:rPr>
          </w:pPr>
          <w:hyperlink w:anchor="_Toc76994802" w:history="1">
            <w:r w:rsidR="00F7429E" w:rsidRPr="006830FC">
              <w:rPr>
                <w:rStyle w:val="Hipervnculo"/>
                <w:noProof/>
                <w:lang w:val="es-ES" w:eastAsia="es-ES"/>
              </w:rPr>
              <w:t>2.2.7 Aplicación móvil (App)</w:t>
            </w:r>
            <w:r w:rsidR="00F7429E">
              <w:rPr>
                <w:noProof/>
                <w:webHidden/>
              </w:rPr>
              <w:tab/>
            </w:r>
            <w:r w:rsidR="00F7429E">
              <w:rPr>
                <w:noProof/>
                <w:webHidden/>
              </w:rPr>
              <w:fldChar w:fldCharType="begin"/>
            </w:r>
            <w:r w:rsidR="00F7429E">
              <w:rPr>
                <w:noProof/>
                <w:webHidden/>
              </w:rPr>
              <w:instrText xml:space="preserve"> PAGEREF _Toc76994802 \h </w:instrText>
            </w:r>
            <w:r w:rsidR="00F7429E">
              <w:rPr>
                <w:noProof/>
                <w:webHidden/>
              </w:rPr>
            </w:r>
            <w:r w:rsidR="00F7429E">
              <w:rPr>
                <w:noProof/>
                <w:webHidden/>
              </w:rPr>
              <w:fldChar w:fldCharType="separate"/>
            </w:r>
            <w:r w:rsidR="00F7429E">
              <w:rPr>
                <w:noProof/>
                <w:webHidden/>
              </w:rPr>
              <w:t>28</w:t>
            </w:r>
            <w:r w:rsidR="00F7429E">
              <w:rPr>
                <w:noProof/>
                <w:webHidden/>
              </w:rPr>
              <w:fldChar w:fldCharType="end"/>
            </w:r>
          </w:hyperlink>
        </w:p>
        <w:p w14:paraId="5B3A6AF6" w14:textId="37382916"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04" w:history="1">
            <w:r w:rsidR="00F7429E" w:rsidRPr="006830FC">
              <w:rPr>
                <w:rStyle w:val="Hipervnculo"/>
                <w:lang w:val="es-ES"/>
              </w:rPr>
              <w:t>2.3 VARIABLES DE ESTUDIO</w:t>
            </w:r>
            <w:r w:rsidR="00F7429E">
              <w:rPr>
                <w:webHidden/>
              </w:rPr>
              <w:tab/>
            </w:r>
            <w:r w:rsidR="00F7429E">
              <w:rPr>
                <w:webHidden/>
              </w:rPr>
              <w:fldChar w:fldCharType="begin"/>
            </w:r>
            <w:r w:rsidR="00F7429E">
              <w:rPr>
                <w:webHidden/>
              </w:rPr>
              <w:instrText xml:space="preserve"> PAGEREF _Toc76994804 \h </w:instrText>
            </w:r>
            <w:r w:rsidR="00F7429E">
              <w:rPr>
                <w:webHidden/>
              </w:rPr>
            </w:r>
            <w:r w:rsidR="00F7429E">
              <w:rPr>
                <w:webHidden/>
              </w:rPr>
              <w:fldChar w:fldCharType="separate"/>
            </w:r>
            <w:r w:rsidR="00F7429E">
              <w:rPr>
                <w:webHidden/>
              </w:rPr>
              <w:t>32</w:t>
            </w:r>
            <w:r w:rsidR="00F7429E">
              <w:rPr>
                <w:webHidden/>
              </w:rPr>
              <w:fldChar w:fldCharType="end"/>
            </w:r>
          </w:hyperlink>
        </w:p>
        <w:p w14:paraId="6B263B27" w14:textId="51E60B81" w:rsidR="00F7429E" w:rsidRDefault="00F65C73">
          <w:pPr>
            <w:pStyle w:val="TDC2"/>
            <w:rPr>
              <w:rFonts w:asciiTheme="minorHAnsi" w:eastAsiaTheme="minorEastAsia" w:hAnsiTheme="minorHAnsi"/>
              <w:b w:val="0"/>
              <w:bCs w:val="0"/>
              <w:noProof/>
              <w:sz w:val="22"/>
              <w:lang w:val="es-ES" w:eastAsia="es-ES"/>
            </w:rPr>
          </w:pPr>
          <w:hyperlink w:anchor="_Toc76994805" w:history="1">
            <w:r w:rsidR="00F7429E" w:rsidRPr="006830FC">
              <w:rPr>
                <w:rStyle w:val="Hipervnculo"/>
                <w:noProof/>
                <w:lang w:val="es-ES"/>
              </w:rPr>
              <w:t>2.3.1 Variable independiente</w:t>
            </w:r>
            <w:r w:rsidR="00F7429E">
              <w:rPr>
                <w:noProof/>
                <w:webHidden/>
              </w:rPr>
              <w:tab/>
            </w:r>
            <w:r w:rsidR="00F7429E">
              <w:rPr>
                <w:noProof/>
                <w:webHidden/>
              </w:rPr>
              <w:fldChar w:fldCharType="begin"/>
            </w:r>
            <w:r w:rsidR="00F7429E">
              <w:rPr>
                <w:noProof/>
                <w:webHidden/>
              </w:rPr>
              <w:instrText xml:space="preserve"> PAGEREF _Toc76994805 \h </w:instrText>
            </w:r>
            <w:r w:rsidR="00F7429E">
              <w:rPr>
                <w:noProof/>
                <w:webHidden/>
              </w:rPr>
            </w:r>
            <w:r w:rsidR="00F7429E">
              <w:rPr>
                <w:noProof/>
                <w:webHidden/>
              </w:rPr>
              <w:fldChar w:fldCharType="separate"/>
            </w:r>
            <w:r w:rsidR="00F7429E">
              <w:rPr>
                <w:noProof/>
                <w:webHidden/>
              </w:rPr>
              <w:t>32</w:t>
            </w:r>
            <w:r w:rsidR="00F7429E">
              <w:rPr>
                <w:noProof/>
                <w:webHidden/>
              </w:rPr>
              <w:fldChar w:fldCharType="end"/>
            </w:r>
          </w:hyperlink>
        </w:p>
        <w:p w14:paraId="34B83490" w14:textId="56585449" w:rsidR="00F7429E" w:rsidRDefault="00F65C73">
          <w:pPr>
            <w:pStyle w:val="TDC2"/>
            <w:rPr>
              <w:rFonts w:asciiTheme="minorHAnsi" w:eastAsiaTheme="minorEastAsia" w:hAnsiTheme="minorHAnsi"/>
              <w:b w:val="0"/>
              <w:bCs w:val="0"/>
              <w:noProof/>
              <w:sz w:val="22"/>
              <w:lang w:val="es-ES" w:eastAsia="es-ES"/>
            </w:rPr>
          </w:pPr>
          <w:hyperlink w:anchor="_Toc76994806" w:history="1">
            <w:r w:rsidR="00F7429E" w:rsidRPr="006830FC">
              <w:rPr>
                <w:rStyle w:val="Hipervnculo"/>
                <w:noProof/>
                <w:lang w:val="es-ES"/>
              </w:rPr>
              <w:t>2.3.2 Variable dependiente</w:t>
            </w:r>
            <w:r w:rsidR="00F7429E">
              <w:rPr>
                <w:noProof/>
                <w:webHidden/>
              </w:rPr>
              <w:tab/>
            </w:r>
            <w:r w:rsidR="00F7429E">
              <w:rPr>
                <w:noProof/>
                <w:webHidden/>
              </w:rPr>
              <w:fldChar w:fldCharType="begin"/>
            </w:r>
            <w:r w:rsidR="00F7429E">
              <w:rPr>
                <w:noProof/>
                <w:webHidden/>
              </w:rPr>
              <w:instrText xml:space="preserve"> PAGEREF _Toc76994806 \h </w:instrText>
            </w:r>
            <w:r w:rsidR="00F7429E">
              <w:rPr>
                <w:noProof/>
                <w:webHidden/>
              </w:rPr>
            </w:r>
            <w:r w:rsidR="00F7429E">
              <w:rPr>
                <w:noProof/>
                <w:webHidden/>
              </w:rPr>
              <w:fldChar w:fldCharType="separate"/>
            </w:r>
            <w:r w:rsidR="00F7429E">
              <w:rPr>
                <w:noProof/>
                <w:webHidden/>
              </w:rPr>
              <w:t>32</w:t>
            </w:r>
            <w:r w:rsidR="00F7429E">
              <w:rPr>
                <w:noProof/>
                <w:webHidden/>
              </w:rPr>
              <w:fldChar w:fldCharType="end"/>
            </w:r>
          </w:hyperlink>
        </w:p>
        <w:p w14:paraId="19C559A6" w14:textId="08D74357" w:rsidR="00F7429E" w:rsidRDefault="00F65C73">
          <w:pPr>
            <w:pStyle w:val="TDC2"/>
            <w:rPr>
              <w:rFonts w:asciiTheme="minorHAnsi" w:eastAsiaTheme="minorEastAsia" w:hAnsiTheme="minorHAnsi"/>
              <w:b w:val="0"/>
              <w:bCs w:val="0"/>
              <w:noProof/>
              <w:sz w:val="22"/>
              <w:lang w:val="es-ES" w:eastAsia="es-ES"/>
            </w:rPr>
          </w:pPr>
          <w:hyperlink w:anchor="_Toc76994807" w:history="1">
            <w:r w:rsidR="00F7429E" w:rsidRPr="006830FC">
              <w:rPr>
                <w:rStyle w:val="Hipervnculo"/>
                <w:noProof/>
                <w:lang w:val="es-ES"/>
              </w:rPr>
              <w:t>2.4 DEFINICIÓN NOMINAL DE VARIABLES.</w:t>
            </w:r>
            <w:r w:rsidR="00F7429E">
              <w:rPr>
                <w:noProof/>
                <w:webHidden/>
              </w:rPr>
              <w:tab/>
            </w:r>
            <w:r w:rsidR="00F7429E">
              <w:rPr>
                <w:noProof/>
                <w:webHidden/>
              </w:rPr>
              <w:fldChar w:fldCharType="begin"/>
            </w:r>
            <w:r w:rsidR="00F7429E">
              <w:rPr>
                <w:noProof/>
                <w:webHidden/>
              </w:rPr>
              <w:instrText xml:space="preserve"> PAGEREF _Toc76994807 \h </w:instrText>
            </w:r>
            <w:r w:rsidR="00F7429E">
              <w:rPr>
                <w:noProof/>
                <w:webHidden/>
              </w:rPr>
            </w:r>
            <w:r w:rsidR="00F7429E">
              <w:rPr>
                <w:noProof/>
                <w:webHidden/>
              </w:rPr>
              <w:fldChar w:fldCharType="separate"/>
            </w:r>
            <w:r w:rsidR="00F7429E">
              <w:rPr>
                <w:noProof/>
                <w:webHidden/>
              </w:rPr>
              <w:t>32</w:t>
            </w:r>
            <w:r w:rsidR="00F7429E">
              <w:rPr>
                <w:noProof/>
                <w:webHidden/>
              </w:rPr>
              <w:fldChar w:fldCharType="end"/>
            </w:r>
          </w:hyperlink>
        </w:p>
        <w:p w14:paraId="430CE6E8" w14:textId="50DFC521" w:rsidR="00F7429E" w:rsidRDefault="00F65C73">
          <w:pPr>
            <w:pStyle w:val="TDC2"/>
            <w:rPr>
              <w:rFonts w:asciiTheme="minorHAnsi" w:eastAsiaTheme="minorEastAsia" w:hAnsiTheme="minorHAnsi"/>
              <w:b w:val="0"/>
              <w:bCs w:val="0"/>
              <w:noProof/>
              <w:sz w:val="22"/>
              <w:lang w:val="es-ES" w:eastAsia="es-ES"/>
            </w:rPr>
          </w:pPr>
          <w:hyperlink w:anchor="_Toc76994808" w:history="1">
            <w:r w:rsidR="00F7429E" w:rsidRPr="006830FC">
              <w:rPr>
                <w:rStyle w:val="Hipervnculo"/>
                <w:noProof/>
                <w:lang w:val="es-ES"/>
              </w:rPr>
              <w:t xml:space="preserve">2.5 </w:t>
            </w:r>
            <w:r w:rsidR="00F7429E" w:rsidRPr="006830FC">
              <w:rPr>
                <w:rStyle w:val="Hipervnculo"/>
                <w:rFonts w:cs="Arial"/>
                <w:noProof/>
                <w:lang w:val="es-ES"/>
              </w:rPr>
              <w:t>DEFINICIÓN OPERATIVA DE LAS VARIABLES</w:t>
            </w:r>
            <w:r w:rsidR="00F7429E">
              <w:rPr>
                <w:noProof/>
                <w:webHidden/>
              </w:rPr>
              <w:tab/>
            </w:r>
            <w:r w:rsidR="00F7429E">
              <w:rPr>
                <w:noProof/>
                <w:webHidden/>
              </w:rPr>
              <w:fldChar w:fldCharType="begin"/>
            </w:r>
            <w:r w:rsidR="00F7429E">
              <w:rPr>
                <w:noProof/>
                <w:webHidden/>
              </w:rPr>
              <w:instrText xml:space="preserve"> PAGEREF _Toc76994808 \h </w:instrText>
            </w:r>
            <w:r w:rsidR="00F7429E">
              <w:rPr>
                <w:noProof/>
                <w:webHidden/>
              </w:rPr>
            </w:r>
            <w:r w:rsidR="00F7429E">
              <w:rPr>
                <w:noProof/>
                <w:webHidden/>
              </w:rPr>
              <w:fldChar w:fldCharType="separate"/>
            </w:r>
            <w:r w:rsidR="00F7429E">
              <w:rPr>
                <w:noProof/>
                <w:webHidden/>
              </w:rPr>
              <w:t>33</w:t>
            </w:r>
            <w:r w:rsidR="00F7429E">
              <w:rPr>
                <w:noProof/>
                <w:webHidden/>
              </w:rPr>
              <w:fldChar w:fldCharType="end"/>
            </w:r>
          </w:hyperlink>
        </w:p>
        <w:p w14:paraId="6103358F" w14:textId="5248441C" w:rsidR="00F7429E" w:rsidRDefault="00F65C73">
          <w:pPr>
            <w:pStyle w:val="TDC2"/>
            <w:rPr>
              <w:rFonts w:asciiTheme="minorHAnsi" w:eastAsiaTheme="minorEastAsia" w:hAnsiTheme="minorHAnsi"/>
              <w:b w:val="0"/>
              <w:bCs w:val="0"/>
              <w:noProof/>
              <w:sz w:val="22"/>
              <w:lang w:val="es-ES" w:eastAsia="es-ES"/>
            </w:rPr>
          </w:pPr>
          <w:hyperlink w:anchor="_Toc76994809" w:history="1">
            <w:r w:rsidR="00F7429E" w:rsidRPr="006830FC">
              <w:rPr>
                <w:rStyle w:val="Hipervnculo"/>
                <w:rFonts w:cs="Arial"/>
                <w:noProof/>
                <w:lang w:val="es-ES"/>
              </w:rPr>
              <w:t>2.6 FORMULACIÓN DE HIPÓTESIS</w:t>
            </w:r>
            <w:r w:rsidR="00F7429E">
              <w:rPr>
                <w:noProof/>
                <w:webHidden/>
              </w:rPr>
              <w:tab/>
            </w:r>
            <w:r w:rsidR="00F7429E">
              <w:rPr>
                <w:noProof/>
                <w:webHidden/>
              </w:rPr>
              <w:fldChar w:fldCharType="begin"/>
            </w:r>
            <w:r w:rsidR="00F7429E">
              <w:rPr>
                <w:noProof/>
                <w:webHidden/>
              </w:rPr>
              <w:instrText xml:space="preserve"> PAGEREF _Toc76994809 \h </w:instrText>
            </w:r>
            <w:r w:rsidR="00F7429E">
              <w:rPr>
                <w:noProof/>
                <w:webHidden/>
              </w:rPr>
            </w:r>
            <w:r w:rsidR="00F7429E">
              <w:rPr>
                <w:noProof/>
                <w:webHidden/>
              </w:rPr>
              <w:fldChar w:fldCharType="separate"/>
            </w:r>
            <w:r w:rsidR="00F7429E">
              <w:rPr>
                <w:noProof/>
                <w:webHidden/>
              </w:rPr>
              <w:t>34</w:t>
            </w:r>
            <w:r w:rsidR="00F7429E">
              <w:rPr>
                <w:noProof/>
                <w:webHidden/>
              </w:rPr>
              <w:fldChar w:fldCharType="end"/>
            </w:r>
          </w:hyperlink>
        </w:p>
        <w:p w14:paraId="532AA2A3" w14:textId="75504267" w:rsidR="00F7429E" w:rsidRDefault="00F65C73">
          <w:pPr>
            <w:pStyle w:val="TDC2"/>
            <w:rPr>
              <w:rFonts w:asciiTheme="minorHAnsi" w:eastAsiaTheme="minorEastAsia" w:hAnsiTheme="minorHAnsi"/>
              <w:b w:val="0"/>
              <w:bCs w:val="0"/>
              <w:noProof/>
              <w:sz w:val="22"/>
              <w:lang w:val="es-ES" w:eastAsia="es-ES"/>
            </w:rPr>
          </w:pPr>
          <w:hyperlink w:anchor="_Toc76994810" w:history="1">
            <w:r w:rsidR="00F7429E" w:rsidRPr="006830FC">
              <w:rPr>
                <w:rStyle w:val="Hipervnculo"/>
                <w:noProof/>
                <w:lang w:val="es-ES"/>
              </w:rPr>
              <w:t>2.6.1 Hipótesis investigativa</w:t>
            </w:r>
            <w:r w:rsidR="00F7429E">
              <w:rPr>
                <w:noProof/>
                <w:webHidden/>
              </w:rPr>
              <w:tab/>
            </w:r>
            <w:r w:rsidR="00F7429E">
              <w:rPr>
                <w:noProof/>
                <w:webHidden/>
              </w:rPr>
              <w:fldChar w:fldCharType="begin"/>
            </w:r>
            <w:r w:rsidR="00F7429E">
              <w:rPr>
                <w:noProof/>
                <w:webHidden/>
              </w:rPr>
              <w:instrText xml:space="preserve"> PAGEREF _Toc76994810 \h </w:instrText>
            </w:r>
            <w:r w:rsidR="00F7429E">
              <w:rPr>
                <w:noProof/>
                <w:webHidden/>
              </w:rPr>
            </w:r>
            <w:r w:rsidR="00F7429E">
              <w:rPr>
                <w:noProof/>
                <w:webHidden/>
              </w:rPr>
              <w:fldChar w:fldCharType="separate"/>
            </w:r>
            <w:r w:rsidR="00F7429E">
              <w:rPr>
                <w:noProof/>
                <w:webHidden/>
              </w:rPr>
              <w:t>34</w:t>
            </w:r>
            <w:r w:rsidR="00F7429E">
              <w:rPr>
                <w:noProof/>
                <w:webHidden/>
              </w:rPr>
              <w:fldChar w:fldCharType="end"/>
            </w:r>
          </w:hyperlink>
        </w:p>
        <w:p w14:paraId="25AE3270" w14:textId="6A8B5D1F" w:rsidR="00F7429E" w:rsidRDefault="00F65C73">
          <w:pPr>
            <w:pStyle w:val="TDC2"/>
            <w:rPr>
              <w:rFonts w:asciiTheme="minorHAnsi" w:eastAsiaTheme="minorEastAsia" w:hAnsiTheme="minorHAnsi"/>
              <w:b w:val="0"/>
              <w:bCs w:val="0"/>
              <w:noProof/>
              <w:sz w:val="22"/>
              <w:lang w:val="es-ES" w:eastAsia="es-ES"/>
            </w:rPr>
          </w:pPr>
          <w:hyperlink w:anchor="_Toc76994811" w:history="1">
            <w:r w:rsidR="00F7429E" w:rsidRPr="006830FC">
              <w:rPr>
                <w:rStyle w:val="Hipervnculo"/>
                <w:noProof/>
                <w:lang w:val="es-ES"/>
              </w:rPr>
              <w:t>2.6.2 Hipótesis nula</w:t>
            </w:r>
            <w:r w:rsidR="00F7429E">
              <w:rPr>
                <w:noProof/>
                <w:webHidden/>
              </w:rPr>
              <w:tab/>
            </w:r>
            <w:r w:rsidR="00F7429E">
              <w:rPr>
                <w:noProof/>
                <w:webHidden/>
              </w:rPr>
              <w:fldChar w:fldCharType="begin"/>
            </w:r>
            <w:r w:rsidR="00F7429E">
              <w:rPr>
                <w:noProof/>
                <w:webHidden/>
              </w:rPr>
              <w:instrText xml:space="preserve"> PAGEREF _Toc76994811 \h </w:instrText>
            </w:r>
            <w:r w:rsidR="00F7429E">
              <w:rPr>
                <w:noProof/>
                <w:webHidden/>
              </w:rPr>
            </w:r>
            <w:r w:rsidR="00F7429E">
              <w:rPr>
                <w:noProof/>
                <w:webHidden/>
              </w:rPr>
              <w:fldChar w:fldCharType="separate"/>
            </w:r>
            <w:r w:rsidR="00F7429E">
              <w:rPr>
                <w:noProof/>
                <w:webHidden/>
              </w:rPr>
              <w:t>35</w:t>
            </w:r>
            <w:r w:rsidR="00F7429E">
              <w:rPr>
                <w:noProof/>
                <w:webHidden/>
              </w:rPr>
              <w:fldChar w:fldCharType="end"/>
            </w:r>
          </w:hyperlink>
        </w:p>
        <w:p w14:paraId="26D1C9C2" w14:textId="11C2AC8F" w:rsidR="00F7429E" w:rsidRDefault="00F65C73">
          <w:pPr>
            <w:pStyle w:val="TDC2"/>
            <w:rPr>
              <w:rFonts w:asciiTheme="minorHAnsi" w:eastAsiaTheme="minorEastAsia" w:hAnsiTheme="minorHAnsi"/>
              <w:b w:val="0"/>
              <w:bCs w:val="0"/>
              <w:noProof/>
              <w:sz w:val="22"/>
              <w:lang w:val="es-ES" w:eastAsia="es-ES"/>
            </w:rPr>
          </w:pPr>
          <w:hyperlink w:anchor="_Toc76994812" w:history="1">
            <w:r w:rsidR="00F7429E" w:rsidRPr="006830FC">
              <w:rPr>
                <w:rStyle w:val="Hipervnculo"/>
                <w:noProof/>
                <w:lang w:val="es-ES"/>
              </w:rPr>
              <w:t>2.6.3 Hipótesis alternativa</w:t>
            </w:r>
            <w:r w:rsidR="00F7429E">
              <w:rPr>
                <w:noProof/>
                <w:webHidden/>
              </w:rPr>
              <w:tab/>
            </w:r>
            <w:r w:rsidR="00F7429E">
              <w:rPr>
                <w:noProof/>
                <w:webHidden/>
              </w:rPr>
              <w:fldChar w:fldCharType="begin"/>
            </w:r>
            <w:r w:rsidR="00F7429E">
              <w:rPr>
                <w:noProof/>
                <w:webHidden/>
              </w:rPr>
              <w:instrText xml:space="preserve"> PAGEREF _Toc76994812 \h </w:instrText>
            </w:r>
            <w:r w:rsidR="00F7429E">
              <w:rPr>
                <w:noProof/>
                <w:webHidden/>
              </w:rPr>
            </w:r>
            <w:r w:rsidR="00F7429E">
              <w:rPr>
                <w:noProof/>
                <w:webHidden/>
              </w:rPr>
              <w:fldChar w:fldCharType="separate"/>
            </w:r>
            <w:r w:rsidR="00F7429E">
              <w:rPr>
                <w:noProof/>
                <w:webHidden/>
              </w:rPr>
              <w:t>35</w:t>
            </w:r>
            <w:r w:rsidR="00F7429E">
              <w:rPr>
                <w:noProof/>
                <w:webHidden/>
              </w:rPr>
              <w:fldChar w:fldCharType="end"/>
            </w:r>
          </w:hyperlink>
        </w:p>
        <w:p w14:paraId="5935CD80" w14:textId="76FE8B0B"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13" w:history="1">
            <w:r w:rsidR="00F7429E" w:rsidRPr="006830FC">
              <w:rPr>
                <w:rStyle w:val="Hipervnculo"/>
                <w:lang w:val="es-ES"/>
              </w:rPr>
              <w:t>3. METODOLOGÍA</w:t>
            </w:r>
            <w:r w:rsidR="00F7429E">
              <w:rPr>
                <w:webHidden/>
              </w:rPr>
              <w:tab/>
            </w:r>
            <w:r w:rsidR="00F7429E">
              <w:rPr>
                <w:webHidden/>
              </w:rPr>
              <w:fldChar w:fldCharType="begin"/>
            </w:r>
            <w:r w:rsidR="00F7429E">
              <w:rPr>
                <w:webHidden/>
              </w:rPr>
              <w:instrText xml:space="preserve"> PAGEREF _Toc76994813 \h </w:instrText>
            </w:r>
            <w:r w:rsidR="00F7429E">
              <w:rPr>
                <w:webHidden/>
              </w:rPr>
            </w:r>
            <w:r w:rsidR="00F7429E">
              <w:rPr>
                <w:webHidden/>
              </w:rPr>
              <w:fldChar w:fldCharType="separate"/>
            </w:r>
            <w:r w:rsidR="00F7429E">
              <w:rPr>
                <w:webHidden/>
              </w:rPr>
              <w:t>36</w:t>
            </w:r>
            <w:r w:rsidR="00F7429E">
              <w:rPr>
                <w:webHidden/>
              </w:rPr>
              <w:fldChar w:fldCharType="end"/>
            </w:r>
          </w:hyperlink>
        </w:p>
        <w:p w14:paraId="00197FEB" w14:textId="24B88A58" w:rsidR="00F7429E" w:rsidRDefault="00F65C73">
          <w:pPr>
            <w:pStyle w:val="TDC2"/>
            <w:rPr>
              <w:rFonts w:asciiTheme="minorHAnsi" w:eastAsiaTheme="minorEastAsia" w:hAnsiTheme="minorHAnsi"/>
              <w:b w:val="0"/>
              <w:bCs w:val="0"/>
              <w:noProof/>
              <w:sz w:val="22"/>
              <w:lang w:val="es-ES" w:eastAsia="es-ES"/>
            </w:rPr>
          </w:pPr>
          <w:hyperlink w:anchor="_Toc76994814" w:history="1">
            <w:r w:rsidR="00F7429E" w:rsidRPr="006830FC">
              <w:rPr>
                <w:rStyle w:val="Hipervnculo"/>
                <w:rFonts w:cs="Arial"/>
                <w:noProof/>
                <w:lang w:val="es-ES"/>
              </w:rPr>
              <w:t>3.1 PARADIGMA</w:t>
            </w:r>
            <w:r w:rsidR="00F7429E">
              <w:rPr>
                <w:noProof/>
                <w:webHidden/>
              </w:rPr>
              <w:tab/>
            </w:r>
            <w:r w:rsidR="00F7429E">
              <w:rPr>
                <w:noProof/>
                <w:webHidden/>
              </w:rPr>
              <w:fldChar w:fldCharType="begin"/>
            </w:r>
            <w:r w:rsidR="00F7429E">
              <w:rPr>
                <w:noProof/>
                <w:webHidden/>
              </w:rPr>
              <w:instrText xml:space="preserve"> PAGEREF _Toc76994814 \h </w:instrText>
            </w:r>
            <w:r w:rsidR="00F7429E">
              <w:rPr>
                <w:noProof/>
                <w:webHidden/>
              </w:rPr>
            </w:r>
            <w:r w:rsidR="00F7429E">
              <w:rPr>
                <w:noProof/>
                <w:webHidden/>
              </w:rPr>
              <w:fldChar w:fldCharType="separate"/>
            </w:r>
            <w:r w:rsidR="00F7429E">
              <w:rPr>
                <w:noProof/>
                <w:webHidden/>
              </w:rPr>
              <w:t>36</w:t>
            </w:r>
            <w:r w:rsidR="00F7429E">
              <w:rPr>
                <w:noProof/>
                <w:webHidden/>
              </w:rPr>
              <w:fldChar w:fldCharType="end"/>
            </w:r>
          </w:hyperlink>
        </w:p>
        <w:p w14:paraId="6D4D1ABB" w14:textId="76F039CE" w:rsidR="00F7429E" w:rsidRDefault="00F65C73">
          <w:pPr>
            <w:pStyle w:val="TDC2"/>
            <w:rPr>
              <w:rFonts w:asciiTheme="minorHAnsi" w:eastAsiaTheme="minorEastAsia" w:hAnsiTheme="minorHAnsi"/>
              <w:b w:val="0"/>
              <w:bCs w:val="0"/>
              <w:noProof/>
              <w:sz w:val="22"/>
              <w:lang w:val="es-ES" w:eastAsia="es-ES"/>
            </w:rPr>
          </w:pPr>
          <w:hyperlink w:anchor="_Toc76994815" w:history="1">
            <w:r w:rsidR="00F7429E" w:rsidRPr="006830FC">
              <w:rPr>
                <w:rStyle w:val="Hipervnculo"/>
                <w:rFonts w:cs="Arial"/>
                <w:noProof/>
                <w:lang w:val="es-ES"/>
              </w:rPr>
              <w:t>3.2 ENFOQUE</w:t>
            </w:r>
            <w:r w:rsidR="00F7429E">
              <w:rPr>
                <w:noProof/>
                <w:webHidden/>
              </w:rPr>
              <w:tab/>
            </w:r>
            <w:r w:rsidR="00F7429E">
              <w:rPr>
                <w:noProof/>
                <w:webHidden/>
              </w:rPr>
              <w:fldChar w:fldCharType="begin"/>
            </w:r>
            <w:r w:rsidR="00F7429E">
              <w:rPr>
                <w:noProof/>
                <w:webHidden/>
              </w:rPr>
              <w:instrText xml:space="preserve"> PAGEREF _Toc76994815 \h </w:instrText>
            </w:r>
            <w:r w:rsidR="00F7429E">
              <w:rPr>
                <w:noProof/>
                <w:webHidden/>
              </w:rPr>
            </w:r>
            <w:r w:rsidR="00F7429E">
              <w:rPr>
                <w:noProof/>
                <w:webHidden/>
              </w:rPr>
              <w:fldChar w:fldCharType="separate"/>
            </w:r>
            <w:r w:rsidR="00F7429E">
              <w:rPr>
                <w:noProof/>
                <w:webHidden/>
              </w:rPr>
              <w:t>36</w:t>
            </w:r>
            <w:r w:rsidR="00F7429E">
              <w:rPr>
                <w:noProof/>
                <w:webHidden/>
              </w:rPr>
              <w:fldChar w:fldCharType="end"/>
            </w:r>
          </w:hyperlink>
        </w:p>
        <w:p w14:paraId="42077943" w14:textId="12760ADF" w:rsidR="00F7429E" w:rsidRDefault="00F65C73">
          <w:pPr>
            <w:pStyle w:val="TDC2"/>
            <w:rPr>
              <w:rFonts w:asciiTheme="minorHAnsi" w:eastAsiaTheme="minorEastAsia" w:hAnsiTheme="minorHAnsi"/>
              <w:b w:val="0"/>
              <w:bCs w:val="0"/>
              <w:noProof/>
              <w:sz w:val="22"/>
              <w:lang w:val="es-ES" w:eastAsia="es-ES"/>
            </w:rPr>
          </w:pPr>
          <w:hyperlink w:anchor="_Toc76994816" w:history="1">
            <w:r w:rsidR="00F7429E" w:rsidRPr="006830FC">
              <w:rPr>
                <w:rStyle w:val="Hipervnculo"/>
                <w:rFonts w:cs="Arial"/>
                <w:noProof/>
                <w:lang w:val="es-ES"/>
              </w:rPr>
              <w:t>3.3 MÉTODO</w:t>
            </w:r>
            <w:r w:rsidR="00F7429E">
              <w:rPr>
                <w:noProof/>
                <w:webHidden/>
              </w:rPr>
              <w:tab/>
            </w:r>
            <w:r w:rsidR="00F7429E">
              <w:rPr>
                <w:noProof/>
                <w:webHidden/>
              </w:rPr>
              <w:fldChar w:fldCharType="begin"/>
            </w:r>
            <w:r w:rsidR="00F7429E">
              <w:rPr>
                <w:noProof/>
                <w:webHidden/>
              </w:rPr>
              <w:instrText xml:space="preserve"> PAGEREF _Toc76994816 \h </w:instrText>
            </w:r>
            <w:r w:rsidR="00F7429E">
              <w:rPr>
                <w:noProof/>
                <w:webHidden/>
              </w:rPr>
            </w:r>
            <w:r w:rsidR="00F7429E">
              <w:rPr>
                <w:noProof/>
                <w:webHidden/>
              </w:rPr>
              <w:fldChar w:fldCharType="separate"/>
            </w:r>
            <w:r w:rsidR="00F7429E">
              <w:rPr>
                <w:noProof/>
                <w:webHidden/>
              </w:rPr>
              <w:t>36</w:t>
            </w:r>
            <w:r w:rsidR="00F7429E">
              <w:rPr>
                <w:noProof/>
                <w:webHidden/>
              </w:rPr>
              <w:fldChar w:fldCharType="end"/>
            </w:r>
          </w:hyperlink>
        </w:p>
        <w:p w14:paraId="33C3D43C" w14:textId="557977C2" w:rsidR="00F7429E" w:rsidRDefault="00F65C73">
          <w:pPr>
            <w:pStyle w:val="TDC2"/>
            <w:rPr>
              <w:rFonts w:asciiTheme="minorHAnsi" w:eastAsiaTheme="minorEastAsia" w:hAnsiTheme="minorHAnsi"/>
              <w:b w:val="0"/>
              <w:bCs w:val="0"/>
              <w:noProof/>
              <w:sz w:val="22"/>
              <w:lang w:val="es-ES" w:eastAsia="es-ES"/>
            </w:rPr>
          </w:pPr>
          <w:hyperlink w:anchor="_Toc76994817" w:history="1">
            <w:r w:rsidR="00F7429E" w:rsidRPr="006830FC">
              <w:rPr>
                <w:rStyle w:val="Hipervnculo"/>
                <w:rFonts w:cs="Arial"/>
                <w:noProof/>
                <w:lang w:val="es-ES"/>
              </w:rPr>
              <w:t>3.4 TIPO DE INVESTIGACIÓN</w:t>
            </w:r>
            <w:r w:rsidR="00F7429E">
              <w:rPr>
                <w:noProof/>
                <w:webHidden/>
              </w:rPr>
              <w:tab/>
            </w:r>
            <w:r w:rsidR="00F7429E">
              <w:rPr>
                <w:noProof/>
                <w:webHidden/>
              </w:rPr>
              <w:fldChar w:fldCharType="begin"/>
            </w:r>
            <w:r w:rsidR="00F7429E">
              <w:rPr>
                <w:noProof/>
                <w:webHidden/>
              </w:rPr>
              <w:instrText xml:space="preserve"> PAGEREF _Toc76994817 \h </w:instrText>
            </w:r>
            <w:r w:rsidR="00F7429E">
              <w:rPr>
                <w:noProof/>
                <w:webHidden/>
              </w:rPr>
            </w:r>
            <w:r w:rsidR="00F7429E">
              <w:rPr>
                <w:noProof/>
                <w:webHidden/>
              </w:rPr>
              <w:fldChar w:fldCharType="separate"/>
            </w:r>
            <w:r w:rsidR="00F7429E">
              <w:rPr>
                <w:noProof/>
                <w:webHidden/>
              </w:rPr>
              <w:t>37</w:t>
            </w:r>
            <w:r w:rsidR="00F7429E">
              <w:rPr>
                <w:noProof/>
                <w:webHidden/>
              </w:rPr>
              <w:fldChar w:fldCharType="end"/>
            </w:r>
          </w:hyperlink>
        </w:p>
        <w:p w14:paraId="7AB1D3EA" w14:textId="7A41A522" w:rsidR="00F7429E" w:rsidRDefault="00F65C73">
          <w:pPr>
            <w:pStyle w:val="TDC2"/>
            <w:rPr>
              <w:rFonts w:asciiTheme="minorHAnsi" w:eastAsiaTheme="minorEastAsia" w:hAnsiTheme="minorHAnsi"/>
              <w:b w:val="0"/>
              <w:bCs w:val="0"/>
              <w:noProof/>
              <w:sz w:val="22"/>
              <w:lang w:val="es-ES" w:eastAsia="es-ES"/>
            </w:rPr>
          </w:pPr>
          <w:hyperlink w:anchor="_Toc76994818" w:history="1">
            <w:r w:rsidR="00F7429E" w:rsidRPr="006830FC">
              <w:rPr>
                <w:rStyle w:val="Hipervnculo"/>
                <w:rFonts w:cs="Arial"/>
                <w:noProof/>
                <w:lang w:val="es-ES"/>
              </w:rPr>
              <w:t>3.5 DISEÑO DE INVESTIGACIÓN</w:t>
            </w:r>
            <w:r w:rsidR="00F7429E">
              <w:rPr>
                <w:noProof/>
                <w:webHidden/>
              </w:rPr>
              <w:tab/>
            </w:r>
            <w:r w:rsidR="00F7429E">
              <w:rPr>
                <w:noProof/>
                <w:webHidden/>
              </w:rPr>
              <w:fldChar w:fldCharType="begin"/>
            </w:r>
            <w:r w:rsidR="00F7429E">
              <w:rPr>
                <w:noProof/>
                <w:webHidden/>
              </w:rPr>
              <w:instrText xml:space="preserve"> PAGEREF _Toc76994818 \h </w:instrText>
            </w:r>
            <w:r w:rsidR="00F7429E">
              <w:rPr>
                <w:noProof/>
                <w:webHidden/>
              </w:rPr>
            </w:r>
            <w:r w:rsidR="00F7429E">
              <w:rPr>
                <w:noProof/>
                <w:webHidden/>
              </w:rPr>
              <w:fldChar w:fldCharType="separate"/>
            </w:r>
            <w:r w:rsidR="00F7429E">
              <w:rPr>
                <w:noProof/>
                <w:webHidden/>
              </w:rPr>
              <w:t>37</w:t>
            </w:r>
            <w:r w:rsidR="00F7429E">
              <w:rPr>
                <w:noProof/>
                <w:webHidden/>
              </w:rPr>
              <w:fldChar w:fldCharType="end"/>
            </w:r>
          </w:hyperlink>
        </w:p>
        <w:p w14:paraId="131BBB36" w14:textId="3FB2BC65" w:rsidR="00F7429E" w:rsidRDefault="00F65C73">
          <w:pPr>
            <w:pStyle w:val="TDC2"/>
            <w:rPr>
              <w:rFonts w:asciiTheme="minorHAnsi" w:eastAsiaTheme="minorEastAsia" w:hAnsiTheme="minorHAnsi"/>
              <w:b w:val="0"/>
              <w:bCs w:val="0"/>
              <w:noProof/>
              <w:sz w:val="22"/>
              <w:lang w:val="es-ES" w:eastAsia="es-ES"/>
            </w:rPr>
          </w:pPr>
          <w:hyperlink w:anchor="_Toc76994819" w:history="1">
            <w:r w:rsidR="00F7429E" w:rsidRPr="006830FC">
              <w:rPr>
                <w:rStyle w:val="Hipervnculo"/>
                <w:noProof/>
                <w:lang w:val="es-ES"/>
              </w:rPr>
              <w:t>3.6 POBLACIÓN</w:t>
            </w:r>
            <w:r w:rsidR="00F7429E">
              <w:rPr>
                <w:noProof/>
                <w:webHidden/>
              </w:rPr>
              <w:tab/>
            </w:r>
            <w:r w:rsidR="00F7429E">
              <w:rPr>
                <w:noProof/>
                <w:webHidden/>
              </w:rPr>
              <w:fldChar w:fldCharType="begin"/>
            </w:r>
            <w:r w:rsidR="00F7429E">
              <w:rPr>
                <w:noProof/>
                <w:webHidden/>
              </w:rPr>
              <w:instrText xml:space="preserve"> PAGEREF _Toc76994819 \h </w:instrText>
            </w:r>
            <w:r w:rsidR="00F7429E">
              <w:rPr>
                <w:noProof/>
                <w:webHidden/>
              </w:rPr>
            </w:r>
            <w:r w:rsidR="00F7429E">
              <w:rPr>
                <w:noProof/>
                <w:webHidden/>
              </w:rPr>
              <w:fldChar w:fldCharType="separate"/>
            </w:r>
            <w:r w:rsidR="00F7429E">
              <w:rPr>
                <w:noProof/>
                <w:webHidden/>
              </w:rPr>
              <w:t>37</w:t>
            </w:r>
            <w:r w:rsidR="00F7429E">
              <w:rPr>
                <w:noProof/>
                <w:webHidden/>
              </w:rPr>
              <w:fldChar w:fldCharType="end"/>
            </w:r>
          </w:hyperlink>
        </w:p>
        <w:p w14:paraId="29E9BC31" w14:textId="5D464536" w:rsidR="00F7429E" w:rsidRDefault="00F65C73">
          <w:pPr>
            <w:pStyle w:val="TDC2"/>
            <w:rPr>
              <w:rFonts w:asciiTheme="minorHAnsi" w:eastAsiaTheme="minorEastAsia" w:hAnsiTheme="minorHAnsi"/>
              <w:b w:val="0"/>
              <w:bCs w:val="0"/>
              <w:noProof/>
              <w:sz w:val="22"/>
              <w:lang w:val="es-ES" w:eastAsia="es-ES"/>
            </w:rPr>
          </w:pPr>
          <w:hyperlink w:anchor="_Toc76994820" w:history="1">
            <w:r w:rsidR="00F7429E" w:rsidRPr="006830FC">
              <w:rPr>
                <w:rStyle w:val="Hipervnculo"/>
                <w:noProof/>
                <w:lang w:val="es-ES"/>
              </w:rPr>
              <w:t>3.7 MUESTRA</w:t>
            </w:r>
            <w:r w:rsidR="00F7429E">
              <w:rPr>
                <w:noProof/>
                <w:webHidden/>
              </w:rPr>
              <w:tab/>
            </w:r>
            <w:r w:rsidR="00F7429E">
              <w:rPr>
                <w:noProof/>
                <w:webHidden/>
              </w:rPr>
              <w:fldChar w:fldCharType="begin"/>
            </w:r>
            <w:r w:rsidR="00F7429E">
              <w:rPr>
                <w:noProof/>
                <w:webHidden/>
              </w:rPr>
              <w:instrText xml:space="preserve"> PAGEREF _Toc76994820 \h </w:instrText>
            </w:r>
            <w:r w:rsidR="00F7429E">
              <w:rPr>
                <w:noProof/>
                <w:webHidden/>
              </w:rPr>
            </w:r>
            <w:r w:rsidR="00F7429E">
              <w:rPr>
                <w:noProof/>
                <w:webHidden/>
              </w:rPr>
              <w:fldChar w:fldCharType="separate"/>
            </w:r>
            <w:r w:rsidR="00F7429E">
              <w:rPr>
                <w:noProof/>
                <w:webHidden/>
              </w:rPr>
              <w:t>38</w:t>
            </w:r>
            <w:r w:rsidR="00F7429E">
              <w:rPr>
                <w:noProof/>
                <w:webHidden/>
              </w:rPr>
              <w:fldChar w:fldCharType="end"/>
            </w:r>
          </w:hyperlink>
        </w:p>
        <w:p w14:paraId="2C56F6A8" w14:textId="11FFA184" w:rsidR="00F7429E" w:rsidRDefault="00F65C73">
          <w:pPr>
            <w:pStyle w:val="TDC2"/>
            <w:rPr>
              <w:rFonts w:asciiTheme="minorHAnsi" w:eastAsiaTheme="minorEastAsia" w:hAnsiTheme="minorHAnsi"/>
              <w:b w:val="0"/>
              <w:bCs w:val="0"/>
              <w:noProof/>
              <w:sz w:val="22"/>
              <w:lang w:val="es-ES" w:eastAsia="es-ES"/>
            </w:rPr>
          </w:pPr>
          <w:hyperlink w:anchor="_Toc76994822" w:history="1">
            <w:r w:rsidR="00F7429E" w:rsidRPr="006830FC">
              <w:rPr>
                <w:rStyle w:val="Hipervnculo"/>
                <w:noProof/>
                <w:lang w:val="es-ES"/>
              </w:rPr>
              <w:t>3.8 TÉCNICAS DE RECOLECCIÓN DE INFORMACIÓN</w:t>
            </w:r>
            <w:r w:rsidR="00F7429E">
              <w:rPr>
                <w:noProof/>
                <w:webHidden/>
              </w:rPr>
              <w:tab/>
            </w:r>
            <w:r w:rsidR="00F7429E">
              <w:rPr>
                <w:noProof/>
                <w:webHidden/>
              </w:rPr>
              <w:fldChar w:fldCharType="begin"/>
            </w:r>
            <w:r w:rsidR="00F7429E">
              <w:rPr>
                <w:noProof/>
                <w:webHidden/>
              </w:rPr>
              <w:instrText xml:space="preserve"> PAGEREF _Toc76994822 \h </w:instrText>
            </w:r>
            <w:r w:rsidR="00F7429E">
              <w:rPr>
                <w:noProof/>
                <w:webHidden/>
              </w:rPr>
            </w:r>
            <w:r w:rsidR="00F7429E">
              <w:rPr>
                <w:noProof/>
                <w:webHidden/>
              </w:rPr>
              <w:fldChar w:fldCharType="separate"/>
            </w:r>
            <w:r w:rsidR="00F7429E">
              <w:rPr>
                <w:noProof/>
                <w:webHidden/>
              </w:rPr>
              <w:t>39</w:t>
            </w:r>
            <w:r w:rsidR="00F7429E">
              <w:rPr>
                <w:noProof/>
                <w:webHidden/>
              </w:rPr>
              <w:fldChar w:fldCharType="end"/>
            </w:r>
          </w:hyperlink>
        </w:p>
        <w:p w14:paraId="1F4163C0" w14:textId="59CDF4E6" w:rsidR="00F7429E" w:rsidRDefault="00F65C73">
          <w:pPr>
            <w:pStyle w:val="TDC2"/>
            <w:rPr>
              <w:rFonts w:asciiTheme="minorHAnsi" w:eastAsiaTheme="minorEastAsia" w:hAnsiTheme="minorHAnsi"/>
              <w:b w:val="0"/>
              <w:bCs w:val="0"/>
              <w:noProof/>
              <w:sz w:val="22"/>
              <w:lang w:val="es-ES" w:eastAsia="es-ES"/>
            </w:rPr>
          </w:pPr>
          <w:hyperlink w:anchor="_Toc76994823" w:history="1">
            <w:r w:rsidR="00F7429E" w:rsidRPr="006830FC">
              <w:rPr>
                <w:rStyle w:val="Hipervnculo"/>
                <w:rFonts w:cs="Arial"/>
                <w:noProof/>
                <w:lang w:val="es-ES"/>
              </w:rPr>
              <w:t>3.9 VALIDÉZ DE LAS TÉCNICAS DE RECOLECCIÓN DE INFORMACIÓN</w:t>
            </w:r>
            <w:r w:rsidR="00F7429E">
              <w:rPr>
                <w:noProof/>
                <w:webHidden/>
              </w:rPr>
              <w:tab/>
            </w:r>
            <w:r w:rsidR="00F7429E">
              <w:rPr>
                <w:noProof/>
                <w:webHidden/>
              </w:rPr>
              <w:fldChar w:fldCharType="begin"/>
            </w:r>
            <w:r w:rsidR="00F7429E">
              <w:rPr>
                <w:noProof/>
                <w:webHidden/>
              </w:rPr>
              <w:instrText xml:space="preserve"> PAGEREF _Toc76994823 \h </w:instrText>
            </w:r>
            <w:r w:rsidR="00F7429E">
              <w:rPr>
                <w:noProof/>
                <w:webHidden/>
              </w:rPr>
            </w:r>
            <w:r w:rsidR="00F7429E">
              <w:rPr>
                <w:noProof/>
                <w:webHidden/>
              </w:rPr>
              <w:fldChar w:fldCharType="separate"/>
            </w:r>
            <w:r w:rsidR="00F7429E">
              <w:rPr>
                <w:noProof/>
                <w:webHidden/>
              </w:rPr>
              <w:t>40</w:t>
            </w:r>
            <w:r w:rsidR="00F7429E">
              <w:rPr>
                <w:noProof/>
                <w:webHidden/>
              </w:rPr>
              <w:fldChar w:fldCharType="end"/>
            </w:r>
          </w:hyperlink>
        </w:p>
        <w:p w14:paraId="2A9C72A0" w14:textId="45EB3D17" w:rsidR="00F7429E" w:rsidRDefault="00F65C73">
          <w:pPr>
            <w:pStyle w:val="TDC2"/>
            <w:rPr>
              <w:rFonts w:asciiTheme="minorHAnsi" w:eastAsiaTheme="minorEastAsia" w:hAnsiTheme="minorHAnsi"/>
              <w:b w:val="0"/>
              <w:bCs w:val="0"/>
              <w:noProof/>
              <w:sz w:val="22"/>
              <w:lang w:val="es-ES" w:eastAsia="es-ES"/>
            </w:rPr>
          </w:pPr>
          <w:hyperlink w:anchor="_Toc76994824" w:history="1">
            <w:r w:rsidR="00F7429E" w:rsidRPr="006830FC">
              <w:rPr>
                <w:rStyle w:val="Hipervnculo"/>
                <w:rFonts w:cs="Arial"/>
                <w:noProof/>
                <w:lang w:val="es-ES"/>
              </w:rPr>
              <w:t>3.10 CONFIABILIDAD DE LAS TÉCNICAS DE RECOLECCIÓN</w:t>
            </w:r>
            <w:r w:rsidR="00F7429E">
              <w:rPr>
                <w:noProof/>
                <w:webHidden/>
              </w:rPr>
              <w:tab/>
            </w:r>
            <w:r w:rsidR="00F7429E">
              <w:rPr>
                <w:noProof/>
                <w:webHidden/>
              </w:rPr>
              <w:fldChar w:fldCharType="begin"/>
            </w:r>
            <w:r w:rsidR="00F7429E">
              <w:rPr>
                <w:noProof/>
                <w:webHidden/>
              </w:rPr>
              <w:instrText xml:space="preserve"> PAGEREF _Toc76994824 \h </w:instrText>
            </w:r>
            <w:r w:rsidR="00F7429E">
              <w:rPr>
                <w:noProof/>
                <w:webHidden/>
              </w:rPr>
            </w:r>
            <w:r w:rsidR="00F7429E">
              <w:rPr>
                <w:noProof/>
                <w:webHidden/>
              </w:rPr>
              <w:fldChar w:fldCharType="separate"/>
            </w:r>
            <w:r w:rsidR="00F7429E">
              <w:rPr>
                <w:noProof/>
                <w:webHidden/>
              </w:rPr>
              <w:t>40</w:t>
            </w:r>
            <w:r w:rsidR="00F7429E">
              <w:rPr>
                <w:noProof/>
                <w:webHidden/>
              </w:rPr>
              <w:fldChar w:fldCharType="end"/>
            </w:r>
          </w:hyperlink>
        </w:p>
        <w:p w14:paraId="4EE62E9A" w14:textId="70A823B6" w:rsidR="00F7429E" w:rsidRDefault="00F65C73">
          <w:pPr>
            <w:pStyle w:val="TDC2"/>
            <w:rPr>
              <w:rFonts w:asciiTheme="minorHAnsi" w:eastAsiaTheme="minorEastAsia" w:hAnsiTheme="minorHAnsi"/>
              <w:b w:val="0"/>
              <w:bCs w:val="0"/>
              <w:noProof/>
              <w:sz w:val="22"/>
              <w:lang w:val="es-ES" w:eastAsia="es-ES"/>
            </w:rPr>
          </w:pPr>
          <w:hyperlink w:anchor="_Toc76994825" w:history="1">
            <w:r w:rsidR="00F7429E" w:rsidRPr="006830FC">
              <w:rPr>
                <w:rStyle w:val="Hipervnculo"/>
                <w:rFonts w:cs="Arial"/>
                <w:noProof/>
                <w:lang w:val="es-ES"/>
              </w:rPr>
              <w:t>3.11 INSTRUMENTOS DE RECOLECCIÓN DE INFORMACIÓN</w:t>
            </w:r>
            <w:r w:rsidR="00F7429E">
              <w:rPr>
                <w:noProof/>
                <w:webHidden/>
              </w:rPr>
              <w:tab/>
            </w:r>
            <w:r w:rsidR="00F7429E">
              <w:rPr>
                <w:noProof/>
                <w:webHidden/>
              </w:rPr>
              <w:fldChar w:fldCharType="begin"/>
            </w:r>
            <w:r w:rsidR="00F7429E">
              <w:rPr>
                <w:noProof/>
                <w:webHidden/>
              </w:rPr>
              <w:instrText xml:space="preserve"> PAGEREF _Toc76994825 \h </w:instrText>
            </w:r>
            <w:r w:rsidR="00F7429E">
              <w:rPr>
                <w:noProof/>
                <w:webHidden/>
              </w:rPr>
            </w:r>
            <w:r w:rsidR="00F7429E">
              <w:rPr>
                <w:noProof/>
                <w:webHidden/>
              </w:rPr>
              <w:fldChar w:fldCharType="separate"/>
            </w:r>
            <w:r w:rsidR="00F7429E">
              <w:rPr>
                <w:noProof/>
                <w:webHidden/>
              </w:rPr>
              <w:t>40</w:t>
            </w:r>
            <w:r w:rsidR="00F7429E">
              <w:rPr>
                <w:noProof/>
                <w:webHidden/>
              </w:rPr>
              <w:fldChar w:fldCharType="end"/>
            </w:r>
          </w:hyperlink>
        </w:p>
        <w:p w14:paraId="6F96B8E9" w14:textId="23CE3FEF"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26" w:history="1">
            <w:r w:rsidR="00F7429E" w:rsidRPr="006830FC">
              <w:rPr>
                <w:rStyle w:val="Hipervnculo"/>
                <w:lang w:val="es-ES"/>
              </w:rPr>
              <w:t>4. RESULTADOS DE LA INVESTIGACIÓN</w:t>
            </w:r>
            <w:r w:rsidR="00F7429E">
              <w:rPr>
                <w:webHidden/>
              </w:rPr>
              <w:tab/>
            </w:r>
            <w:r w:rsidR="00F7429E">
              <w:rPr>
                <w:webHidden/>
              </w:rPr>
              <w:fldChar w:fldCharType="begin"/>
            </w:r>
            <w:r w:rsidR="00F7429E">
              <w:rPr>
                <w:webHidden/>
              </w:rPr>
              <w:instrText xml:space="preserve"> PAGEREF _Toc76994826 \h </w:instrText>
            </w:r>
            <w:r w:rsidR="00F7429E">
              <w:rPr>
                <w:webHidden/>
              </w:rPr>
            </w:r>
            <w:r w:rsidR="00F7429E">
              <w:rPr>
                <w:webHidden/>
              </w:rPr>
              <w:fldChar w:fldCharType="separate"/>
            </w:r>
            <w:r w:rsidR="00F7429E">
              <w:rPr>
                <w:webHidden/>
              </w:rPr>
              <w:t>41</w:t>
            </w:r>
            <w:r w:rsidR="00F7429E">
              <w:rPr>
                <w:webHidden/>
              </w:rPr>
              <w:fldChar w:fldCharType="end"/>
            </w:r>
          </w:hyperlink>
        </w:p>
        <w:p w14:paraId="0440C33A" w14:textId="1992A15E" w:rsidR="00F7429E" w:rsidRDefault="00F65C73">
          <w:pPr>
            <w:pStyle w:val="TDC2"/>
            <w:rPr>
              <w:rFonts w:asciiTheme="minorHAnsi" w:eastAsiaTheme="minorEastAsia" w:hAnsiTheme="minorHAnsi"/>
              <w:b w:val="0"/>
              <w:bCs w:val="0"/>
              <w:noProof/>
              <w:sz w:val="22"/>
              <w:lang w:val="es-ES" w:eastAsia="es-ES"/>
            </w:rPr>
          </w:pPr>
          <w:hyperlink w:anchor="_Toc76994827" w:history="1">
            <w:r w:rsidR="00F7429E" w:rsidRPr="006830FC">
              <w:rPr>
                <w:rStyle w:val="Hipervnculo"/>
                <w:noProof/>
                <w:lang w:val="es-ES"/>
              </w:rPr>
              <w:t>4.1 IDENTIFICAR LAS QUEJAS Y RECLAMOS MÁS COMUNES QUE LOS USUARIOS ENCUENTRAN CON RESPECTO ATENCIÓN DE TRAMITES ACADÉMICOS.</w:t>
            </w:r>
            <w:r w:rsidR="00F7429E">
              <w:rPr>
                <w:noProof/>
                <w:webHidden/>
              </w:rPr>
              <w:tab/>
            </w:r>
            <w:r w:rsidR="00F7429E">
              <w:rPr>
                <w:noProof/>
                <w:webHidden/>
              </w:rPr>
              <w:fldChar w:fldCharType="begin"/>
            </w:r>
            <w:r w:rsidR="00F7429E">
              <w:rPr>
                <w:noProof/>
                <w:webHidden/>
              </w:rPr>
              <w:instrText xml:space="preserve"> PAGEREF _Toc76994827 \h </w:instrText>
            </w:r>
            <w:r w:rsidR="00F7429E">
              <w:rPr>
                <w:noProof/>
                <w:webHidden/>
              </w:rPr>
            </w:r>
            <w:r w:rsidR="00F7429E">
              <w:rPr>
                <w:noProof/>
                <w:webHidden/>
              </w:rPr>
              <w:fldChar w:fldCharType="separate"/>
            </w:r>
            <w:r w:rsidR="00F7429E">
              <w:rPr>
                <w:noProof/>
                <w:webHidden/>
              </w:rPr>
              <w:t>41</w:t>
            </w:r>
            <w:r w:rsidR="00F7429E">
              <w:rPr>
                <w:noProof/>
                <w:webHidden/>
              </w:rPr>
              <w:fldChar w:fldCharType="end"/>
            </w:r>
          </w:hyperlink>
        </w:p>
        <w:p w14:paraId="438E2FDB" w14:textId="3CD9FDD6" w:rsidR="00F7429E" w:rsidRDefault="00F65C73">
          <w:pPr>
            <w:pStyle w:val="TDC2"/>
            <w:rPr>
              <w:rFonts w:asciiTheme="minorHAnsi" w:eastAsiaTheme="minorEastAsia" w:hAnsiTheme="minorHAnsi"/>
              <w:b w:val="0"/>
              <w:bCs w:val="0"/>
              <w:noProof/>
              <w:sz w:val="22"/>
              <w:lang w:val="es-ES" w:eastAsia="es-ES"/>
            </w:rPr>
          </w:pPr>
          <w:hyperlink w:anchor="_Toc76994828" w:history="1">
            <w:r w:rsidR="00F7429E" w:rsidRPr="006830FC">
              <w:rPr>
                <w:rStyle w:val="Hipervnculo"/>
                <w:noProof/>
                <w:lang w:val="es-ES"/>
              </w:rPr>
              <w:t>4.2 DESARROLLAR UN SISTEMA DE CONTROL, QUE OPTIMICE EL ACCESO LOS TRAMITES ACADÉMICOS DE LAS DIFERENTES DEPENDENCIAS DE LOS PROGRAMAS DE LA INSTITUCIÓN.</w:t>
            </w:r>
            <w:r w:rsidR="00F7429E">
              <w:rPr>
                <w:noProof/>
                <w:webHidden/>
              </w:rPr>
              <w:tab/>
            </w:r>
            <w:r w:rsidR="00F7429E">
              <w:rPr>
                <w:noProof/>
                <w:webHidden/>
              </w:rPr>
              <w:fldChar w:fldCharType="begin"/>
            </w:r>
            <w:r w:rsidR="00F7429E">
              <w:rPr>
                <w:noProof/>
                <w:webHidden/>
              </w:rPr>
              <w:instrText xml:space="preserve"> PAGEREF _Toc76994828 \h </w:instrText>
            </w:r>
            <w:r w:rsidR="00F7429E">
              <w:rPr>
                <w:noProof/>
                <w:webHidden/>
              </w:rPr>
            </w:r>
            <w:r w:rsidR="00F7429E">
              <w:rPr>
                <w:noProof/>
                <w:webHidden/>
              </w:rPr>
              <w:fldChar w:fldCharType="separate"/>
            </w:r>
            <w:r w:rsidR="00F7429E">
              <w:rPr>
                <w:noProof/>
                <w:webHidden/>
              </w:rPr>
              <w:t>44</w:t>
            </w:r>
            <w:r w:rsidR="00F7429E">
              <w:rPr>
                <w:noProof/>
                <w:webHidden/>
              </w:rPr>
              <w:fldChar w:fldCharType="end"/>
            </w:r>
          </w:hyperlink>
        </w:p>
        <w:p w14:paraId="40CECFB5" w14:textId="5F0171DD" w:rsidR="00F7429E" w:rsidRDefault="00F65C73">
          <w:pPr>
            <w:pStyle w:val="TDC2"/>
            <w:rPr>
              <w:rFonts w:asciiTheme="minorHAnsi" w:eastAsiaTheme="minorEastAsia" w:hAnsiTheme="minorHAnsi"/>
              <w:b w:val="0"/>
              <w:bCs w:val="0"/>
              <w:noProof/>
              <w:sz w:val="22"/>
              <w:lang w:val="es-ES" w:eastAsia="es-ES"/>
            </w:rPr>
          </w:pPr>
          <w:hyperlink w:anchor="_Toc76994829" w:history="1">
            <w:r w:rsidR="00F7429E" w:rsidRPr="006830FC">
              <w:rPr>
                <w:rStyle w:val="Hipervnculo"/>
                <w:noProof/>
                <w:lang w:val="es-ES"/>
              </w:rPr>
              <w:t>4.2.1 Historias de Usuario</w:t>
            </w:r>
            <w:r w:rsidR="00F7429E">
              <w:rPr>
                <w:noProof/>
                <w:webHidden/>
              </w:rPr>
              <w:tab/>
            </w:r>
            <w:r w:rsidR="00F7429E">
              <w:rPr>
                <w:noProof/>
                <w:webHidden/>
              </w:rPr>
              <w:fldChar w:fldCharType="begin"/>
            </w:r>
            <w:r w:rsidR="00F7429E">
              <w:rPr>
                <w:noProof/>
                <w:webHidden/>
              </w:rPr>
              <w:instrText xml:space="preserve"> PAGEREF _Toc76994829 \h </w:instrText>
            </w:r>
            <w:r w:rsidR="00F7429E">
              <w:rPr>
                <w:noProof/>
                <w:webHidden/>
              </w:rPr>
            </w:r>
            <w:r w:rsidR="00F7429E">
              <w:rPr>
                <w:noProof/>
                <w:webHidden/>
              </w:rPr>
              <w:fldChar w:fldCharType="separate"/>
            </w:r>
            <w:r w:rsidR="00F7429E">
              <w:rPr>
                <w:noProof/>
                <w:webHidden/>
              </w:rPr>
              <w:t>44</w:t>
            </w:r>
            <w:r w:rsidR="00F7429E">
              <w:rPr>
                <w:noProof/>
                <w:webHidden/>
              </w:rPr>
              <w:fldChar w:fldCharType="end"/>
            </w:r>
          </w:hyperlink>
        </w:p>
        <w:p w14:paraId="590322DA" w14:textId="24356788" w:rsidR="00F7429E" w:rsidRDefault="00F65C73">
          <w:pPr>
            <w:pStyle w:val="TDC2"/>
            <w:rPr>
              <w:rFonts w:asciiTheme="minorHAnsi" w:eastAsiaTheme="minorEastAsia" w:hAnsiTheme="minorHAnsi"/>
              <w:b w:val="0"/>
              <w:bCs w:val="0"/>
              <w:noProof/>
              <w:sz w:val="22"/>
              <w:lang w:val="es-ES" w:eastAsia="es-ES"/>
            </w:rPr>
          </w:pPr>
          <w:hyperlink w:anchor="_Toc76994830" w:history="1">
            <w:r w:rsidR="00F7429E" w:rsidRPr="006830FC">
              <w:rPr>
                <w:rStyle w:val="Hipervnculo"/>
                <w:noProof/>
                <w:lang w:val="es-ES"/>
              </w:rPr>
              <w:t>4.2.2 Asignación De Roles Del Proyecto</w:t>
            </w:r>
            <w:r w:rsidR="00F7429E">
              <w:rPr>
                <w:noProof/>
                <w:webHidden/>
              </w:rPr>
              <w:tab/>
            </w:r>
            <w:r w:rsidR="00F7429E">
              <w:rPr>
                <w:noProof/>
                <w:webHidden/>
              </w:rPr>
              <w:fldChar w:fldCharType="begin"/>
            </w:r>
            <w:r w:rsidR="00F7429E">
              <w:rPr>
                <w:noProof/>
                <w:webHidden/>
              </w:rPr>
              <w:instrText xml:space="preserve"> PAGEREF _Toc76994830 \h </w:instrText>
            </w:r>
            <w:r w:rsidR="00F7429E">
              <w:rPr>
                <w:noProof/>
                <w:webHidden/>
              </w:rPr>
            </w:r>
            <w:r w:rsidR="00F7429E">
              <w:rPr>
                <w:noProof/>
                <w:webHidden/>
              </w:rPr>
              <w:fldChar w:fldCharType="separate"/>
            </w:r>
            <w:r w:rsidR="00F7429E">
              <w:rPr>
                <w:noProof/>
                <w:webHidden/>
              </w:rPr>
              <w:t>50</w:t>
            </w:r>
            <w:r w:rsidR="00F7429E">
              <w:rPr>
                <w:noProof/>
                <w:webHidden/>
              </w:rPr>
              <w:fldChar w:fldCharType="end"/>
            </w:r>
          </w:hyperlink>
        </w:p>
        <w:p w14:paraId="685CE5B3" w14:textId="0120B8E5" w:rsidR="00F7429E" w:rsidRDefault="00F65C73">
          <w:pPr>
            <w:pStyle w:val="TDC2"/>
            <w:rPr>
              <w:rFonts w:asciiTheme="minorHAnsi" w:eastAsiaTheme="minorEastAsia" w:hAnsiTheme="minorHAnsi"/>
              <w:b w:val="0"/>
              <w:bCs w:val="0"/>
              <w:noProof/>
              <w:sz w:val="22"/>
              <w:lang w:val="es-ES" w:eastAsia="es-ES"/>
            </w:rPr>
          </w:pPr>
          <w:hyperlink w:anchor="_Toc76994831" w:history="1">
            <w:r w:rsidR="00F7429E" w:rsidRPr="006830FC">
              <w:rPr>
                <w:rStyle w:val="Hipervnculo"/>
                <w:noProof/>
                <w:lang w:val="es-ES"/>
              </w:rPr>
              <w:t>4.2.3 Plan De Entrega Del Proyecto</w:t>
            </w:r>
            <w:r w:rsidR="00F7429E">
              <w:rPr>
                <w:noProof/>
                <w:webHidden/>
              </w:rPr>
              <w:tab/>
            </w:r>
            <w:r w:rsidR="00F7429E">
              <w:rPr>
                <w:noProof/>
                <w:webHidden/>
              </w:rPr>
              <w:fldChar w:fldCharType="begin"/>
            </w:r>
            <w:r w:rsidR="00F7429E">
              <w:rPr>
                <w:noProof/>
                <w:webHidden/>
              </w:rPr>
              <w:instrText xml:space="preserve"> PAGEREF _Toc76994831 \h </w:instrText>
            </w:r>
            <w:r w:rsidR="00F7429E">
              <w:rPr>
                <w:noProof/>
                <w:webHidden/>
              </w:rPr>
            </w:r>
            <w:r w:rsidR="00F7429E">
              <w:rPr>
                <w:noProof/>
                <w:webHidden/>
              </w:rPr>
              <w:fldChar w:fldCharType="separate"/>
            </w:r>
            <w:r w:rsidR="00F7429E">
              <w:rPr>
                <w:noProof/>
                <w:webHidden/>
              </w:rPr>
              <w:t>50</w:t>
            </w:r>
            <w:r w:rsidR="00F7429E">
              <w:rPr>
                <w:noProof/>
                <w:webHidden/>
              </w:rPr>
              <w:fldChar w:fldCharType="end"/>
            </w:r>
          </w:hyperlink>
        </w:p>
        <w:p w14:paraId="4EE5026E" w14:textId="385853FD" w:rsidR="00F7429E" w:rsidRDefault="00F65C73">
          <w:pPr>
            <w:pStyle w:val="TDC2"/>
            <w:rPr>
              <w:rFonts w:asciiTheme="minorHAnsi" w:eastAsiaTheme="minorEastAsia" w:hAnsiTheme="minorHAnsi"/>
              <w:b w:val="0"/>
              <w:bCs w:val="0"/>
              <w:noProof/>
              <w:sz w:val="22"/>
              <w:lang w:val="es-ES" w:eastAsia="es-ES"/>
            </w:rPr>
          </w:pPr>
          <w:hyperlink w:anchor="_Toc76994832" w:history="1">
            <w:r w:rsidR="00F7429E" w:rsidRPr="006830FC">
              <w:rPr>
                <w:rStyle w:val="Hipervnculo"/>
                <w:noProof/>
                <w:lang w:val="es-ES"/>
              </w:rPr>
              <w:t>4.2.4 Diagrama Relacional</w:t>
            </w:r>
            <w:r w:rsidR="00F7429E">
              <w:rPr>
                <w:noProof/>
                <w:webHidden/>
              </w:rPr>
              <w:tab/>
            </w:r>
            <w:r w:rsidR="00F7429E">
              <w:rPr>
                <w:noProof/>
                <w:webHidden/>
              </w:rPr>
              <w:fldChar w:fldCharType="begin"/>
            </w:r>
            <w:r w:rsidR="00F7429E">
              <w:rPr>
                <w:noProof/>
                <w:webHidden/>
              </w:rPr>
              <w:instrText xml:space="preserve"> PAGEREF _Toc76994832 \h </w:instrText>
            </w:r>
            <w:r w:rsidR="00F7429E">
              <w:rPr>
                <w:noProof/>
                <w:webHidden/>
              </w:rPr>
            </w:r>
            <w:r w:rsidR="00F7429E">
              <w:rPr>
                <w:noProof/>
                <w:webHidden/>
              </w:rPr>
              <w:fldChar w:fldCharType="separate"/>
            </w:r>
            <w:r w:rsidR="00F7429E">
              <w:rPr>
                <w:noProof/>
                <w:webHidden/>
              </w:rPr>
              <w:t>51</w:t>
            </w:r>
            <w:r w:rsidR="00F7429E">
              <w:rPr>
                <w:noProof/>
                <w:webHidden/>
              </w:rPr>
              <w:fldChar w:fldCharType="end"/>
            </w:r>
          </w:hyperlink>
        </w:p>
        <w:p w14:paraId="429B2036" w14:textId="10007617" w:rsidR="00F7429E" w:rsidRDefault="00F65C73">
          <w:pPr>
            <w:pStyle w:val="TDC2"/>
            <w:rPr>
              <w:rFonts w:asciiTheme="minorHAnsi" w:eastAsiaTheme="minorEastAsia" w:hAnsiTheme="minorHAnsi"/>
              <w:b w:val="0"/>
              <w:bCs w:val="0"/>
              <w:noProof/>
              <w:sz w:val="22"/>
              <w:lang w:val="es-ES" w:eastAsia="es-ES"/>
            </w:rPr>
          </w:pPr>
          <w:hyperlink w:anchor="_Toc76994833" w:history="1">
            <w:r w:rsidR="00F7429E" w:rsidRPr="006830FC">
              <w:rPr>
                <w:rStyle w:val="Hipervnculo"/>
                <w:noProof/>
                <w:lang w:val="es-ES"/>
              </w:rPr>
              <w:t>4.2.5 Primera Iteración</w:t>
            </w:r>
            <w:r w:rsidR="00F7429E">
              <w:rPr>
                <w:noProof/>
                <w:webHidden/>
              </w:rPr>
              <w:tab/>
            </w:r>
            <w:r w:rsidR="00F7429E">
              <w:rPr>
                <w:noProof/>
                <w:webHidden/>
              </w:rPr>
              <w:fldChar w:fldCharType="begin"/>
            </w:r>
            <w:r w:rsidR="00F7429E">
              <w:rPr>
                <w:noProof/>
                <w:webHidden/>
              </w:rPr>
              <w:instrText xml:space="preserve"> PAGEREF _Toc76994833 \h </w:instrText>
            </w:r>
            <w:r w:rsidR="00F7429E">
              <w:rPr>
                <w:noProof/>
                <w:webHidden/>
              </w:rPr>
            </w:r>
            <w:r w:rsidR="00F7429E">
              <w:rPr>
                <w:noProof/>
                <w:webHidden/>
              </w:rPr>
              <w:fldChar w:fldCharType="separate"/>
            </w:r>
            <w:r w:rsidR="00F7429E">
              <w:rPr>
                <w:noProof/>
                <w:webHidden/>
              </w:rPr>
              <w:t>51</w:t>
            </w:r>
            <w:r w:rsidR="00F7429E">
              <w:rPr>
                <w:noProof/>
                <w:webHidden/>
              </w:rPr>
              <w:fldChar w:fldCharType="end"/>
            </w:r>
          </w:hyperlink>
        </w:p>
        <w:p w14:paraId="542F80D2" w14:textId="6954C6B3" w:rsidR="00F7429E" w:rsidRDefault="00F65C73">
          <w:pPr>
            <w:pStyle w:val="TDC2"/>
            <w:rPr>
              <w:rFonts w:asciiTheme="minorHAnsi" w:eastAsiaTheme="minorEastAsia" w:hAnsiTheme="minorHAnsi"/>
              <w:b w:val="0"/>
              <w:bCs w:val="0"/>
              <w:noProof/>
              <w:sz w:val="22"/>
              <w:lang w:val="es-ES" w:eastAsia="es-ES"/>
            </w:rPr>
          </w:pPr>
          <w:hyperlink w:anchor="_Toc76994834" w:history="1">
            <w:r w:rsidR="00F7429E" w:rsidRPr="006830FC">
              <w:rPr>
                <w:rStyle w:val="Hipervnculo"/>
                <w:noProof/>
                <w:lang w:val="es-ES"/>
              </w:rPr>
              <w:t>DESCRIPCIÓN TAREAS DE INGENIERÍA</w:t>
            </w:r>
            <w:r w:rsidR="00F7429E">
              <w:rPr>
                <w:noProof/>
                <w:webHidden/>
              </w:rPr>
              <w:tab/>
            </w:r>
            <w:r w:rsidR="00F7429E">
              <w:rPr>
                <w:noProof/>
                <w:webHidden/>
              </w:rPr>
              <w:fldChar w:fldCharType="begin"/>
            </w:r>
            <w:r w:rsidR="00F7429E">
              <w:rPr>
                <w:noProof/>
                <w:webHidden/>
              </w:rPr>
              <w:instrText xml:space="preserve"> PAGEREF _Toc76994834 \h </w:instrText>
            </w:r>
            <w:r w:rsidR="00F7429E">
              <w:rPr>
                <w:noProof/>
                <w:webHidden/>
              </w:rPr>
            </w:r>
            <w:r w:rsidR="00F7429E">
              <w:rPr>
                <w:noProof/>
                <w:webHidden/>
              </w:rPr>
              <w:fldChar w:fldCharType="separate"/>
            </w:r>
            <w:r w:rsidR="00F7429E">
              <w:rPr>
                <w:noProof/>
                <w:webHidden/>
              </w:rPr>
              <w:t>53</w:t>
            </w:r>
            <w:r w:rsidR="00F7429E">
              <w:rPr>
                <w:noProof/>
                <w:webHidden/>
              </w:rPr>
              <w:fldChar w:fldCharType="end"/>
            </w:r>
          </w:hyperlink>
        </w:p>
        <w:p w14:paraId="3D6DE3E3" w14:textId="6C22B367"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35" w:history="1">
            <w:r w:rsidR="00F7429E" w:rsidRPr="006830FC">
              <w:rPr>
                <w:rStyle w:val="Hipervnculo"/>
                <w:lang w:val="es-ES"/>
              </w:rPr>
              <w:t>CAPTURAS</w:t>
            </w:r>
            <w:r w:rsidR="00F7429E" w:rsidRPr="006830FC">
              <w:rPr>
                <w:rStyle w:val="Hipervnculo"/>
                <w:spacing w:val="-3"/>
                <w:lang w:val="es-ES"/>
              </w:rPr>
              <w:t xml:space="preserve"> </w:t>
            </w:r>
            <w:r w:rsidR="00F7429E" w:rsidRPr="006830FC">
              <w:rPr>
                <w:rStyle w:val="Hipervnculo"/>
                <w:lang w:val="es-ES"/>
              </w:rPr>
              <w:t>DE</w:t>
            </w:r>
            <w:r w:rsidR="00F7429E" w:rsidRPr="006830FC">
              <w:rPr>
                <w:rStyle w:val="Hipervnculo"/>
                <w:spacing w:val="-5"/>
                <w:lang w:val="es-ES"/>
              </w:rPr>
              <w:t xml:space="preserve"> </w:t>
            </w:r>
            <w:r w:rsidR="00F7429E" w:rsidRPr="006830FC">
              <w:rPr>
                <w:rStyle w:val="Hipervnculo"/>
                <w:lang w:val="es-ES"/>
              </w:rPr>
              <w:t>PANTALLAS</w:t>
            </w:r>
            <w:r w:rsidR="00F7429E">
              <w:rPr>
                <w:webHidden/>
              </w:rPr>
              <w:tab/>
            </w:r>
            <w:r w:rsidR="00F7429E">
              <w:rPr>
                <w:webHidden/>
              </w:rPr>
              <w:fldChar w:fldCharType="begin"/>
            </w:r>
            <w:r w:rsidR="00F7429E">
              <w:rPr>
                <w:webHidden/>
              </w:rPr>
              <w:instrText xml:space="preserve"> PAGEREF _Toc76994835 \h </w:instrText>
            </w:r>
            <w:r w:rsidR="00F7429E">
              <w:rPr>
                <w:webHidden/>
              </w:rPr>
            </w:r>
            <w:r w:rsidR="00F7429E">
              <w:rPr>
                <w:webHidden/>
              </w:rPr>
              <w:fldChar w:fldCharType="separate"/>
            </w:r>
            <w:r w:rsidR="00F7429E">
              <w:rPr>
                <w:webHidden/>
              </w:rPr>
              <w:t>59</w:t>
            </w:r>
            <w:r w:rsidR="00F7429E">
              <w:rPr>
                <w:webHidden/>
              </w:rPr>
              <w:fldChar w:fldCharType="end"/>
            </w:r>
          </w:hyperlink>
        </w:p>
        <w:p w14:paraId="3BCC4F03" w14:textId="11CBD79B"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36" w:history="1">
            <w:r w:rsidR="00F7429E" w:rsidRPr="006830FC">
              <w:rPr>
                <w:rStyle w:val="Hipervnculo"/>
                <w:lang w:val="es-ES"/>
              </w:rPr>
              <w:t>4.2.6 Segunda</w:t>
            </w:r>
            <w:r w:rsidR="00F7429E" w:rsidRPr="006830FC">
              <w:rPr>
                <w:rStyle w:val="Hipervnculo"/>
                <w:spacing w:val="-10"/>
                <w:lang w:val="es-ES"/>
              </w:rPr>
              <w:t xml:space="preserve"> </w:t>
            </w:r>
            <w:r w:rsidR="00F7429E" w:rsidRPr="006830FC">
              <w:rPr>
                <w:rStyle w:val="Hipervnculo"/>
                <w:lang w:val="es-ES"/>
              </w:rPr>
              <w:t>Iteración</w:t>
            </w:r>
            <w:r w:rsidR="00F7429E">
              <w:rPr>
                <w:webHidden/>
              </w:rPr>
              <w:tab/>
            </w:r>
            <w:r w:rsidR="00F7429E">
              <w:rPr>
                <w:webHidden/>
              </w:rPr>
              <w:fldChar w:fldCharType="begin"/>
            </w:r>
            <w:r w:rsidR="00F7429E">
              <w:rPr>
                <w:webHidden/>
              </w:rPr>
              <w:instrText xml:space="preserve"> PAGEREF _Toc76994836 \h </w:instrText>
            </w:r>
            <w:r w:rsidR="00F7429E">
              <w:rPr>
                <w:webHidden/>
              </w:rPr>
            </w:r>
            <w:r w:rsidR="00F7429E">
              <w:rPr>
                <w:webHidden/>
              </w:rPr>
              <w:fldChar w:fldCharType="separate"/>
            </w:r>
            <w:r w:rsidR="00F7429E">
              <w:rPr>
                <w:webHidden/>
              </w:rPr>
              <w:t>62</w:t>
            </w:r>
            <w:r w:rsidR="00F7429E">
              <w:rPr>
                <w:webHidden/>
              </w:rPr>
              <w:fldChar w:fldCharType="end"/>
            </w:r>
          </w:hyperlink>
        </w:p>
        <w:p w14:paraId="27FFEDDF" w14:textId="22245A1F"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37" w:history="1">
            <w:r w:rsidR="00F7429E" w:rsidRPr="006830FC">
              <w:rPr>
                <w:rStyle w:val="Hipervnculo"/>
                <w:lang w:val="es-ES"/>
              </w:rPr>
              <w:t>HISTORIAS</w:t>
            </w:r>
            <w:r w:rsidR="00F7429E" w:rsidRPr="006830FC">
              <w:rPr>
                <w:rStyle w:val="Hipervnculo"/>
                <w:spacing w:val="-5"/>
                <w:lang w:val="es-ES"/>
              </w:rPr>
              <w:t xml:space="preserve"> </w:t>
            </w:r>
            <w:r w:rsidR="00F7429E" w:rsidRPr="006830FC">
              <w:rPr>
                <w:rStyle w:val="Hipervnculo"/>
                <w:lang w:val="es-ES"/>
              </w:rPr>
              <w:t>DE</w:t>
            </w:r>
            <w:r w:rsidR="00F7429E" w:rsidRPr="006830FC">
              <w:rPr>
                <w:rStyle w:val="Hipervnculo"/>
                <w:spacing w:val="-4"/>
                <w:lang w:val="es-ES"/>
              </w:rPr>
              <w:t xml:space="preserve"> </w:t>
            </w:r>
            <w:r w:rsidR="00F7429E" w:rsidRPr="006830FC">
              <w:rPr>
                <w:rStyle w:val="Hipervnculo"/>
                <w:lang w:val="es-ES"/>
              </w:rPr>
              <w:t>USUARIO</w:t>
            </w:r>
            <w:r w:rsidR="00F7429E">
              <w:rPr>
                <w:webHidden/>
              </w:rPr>
              <w:tab/>
            </w:r>
            <w:r w:rsidR="00F7429E">
              <w:rPr>
                <w:webHidden/>
              </w:rPr>
              <w:fldChar w:fldCharType="begin"/>
            </w:r>
            <w:r w:rsidR="00F7429E">
              <w:rPr>
                <w:webHidden/>
              </w:rPr>
              <w:instrText xml:space="preserve"> PAGEREF _Toc76994837 \h </w:instrText>
            </w:r>
            <w:r w:rsidR="00F7429E">
              <w:rPr>
                <w:webHidden/>
              </w:rPr>
            </w:r>
            <w:r w:rsidR="00F7429E">
              <w:rPr>
                <w:webHidden/>
              </w:rPr>
              <w:fldChar w:fldCharType="separate"/>
            </w:r>
            <w:r w:rsidR="00F7429E">
              <w:rPr>
                <w:webHidden/>
              </w:rPr>
              <w:t>62</w:t>
            </w:r>
            <w:r w:rsidR="00F7429E">
              <w:rPr>
                <w:webHidden/>
              </w:rPr>
              <w:fldChar w:fldCharType="end"/>
            </w:r>
          </w:hyperlink>
        </w:p>
        <w:p w14:paraId="20555E4D" w14:textId="20698BAE" w:rsidR="00F7429E" w:rsidRDefault="00F65C73">
          <w:pPr>
            <w:pStyle w:val="TDC2"/>
            <w:rPr>
              <w:rFonts w:asciiTheme="minorHAnsi" w:eastAsiaTheme="minorEastAsia" w:hAnsiTheme="minorHAnsi"/>
              <w:b w:val="0"/>
              <w:bCs w:val="0"/>
              <w:noProof/>
              <w:sz w:val="22"/>
              <w:lang w:val="es-ES" w:eastAsia="es-ES"/>
            </w:rPr>
          </w:pPr>
          <w:hyperlink w:anchor="_Toc76994838" w:history="1">
            <w:r w:rsidR="00F7429E" w:rsidRPr="006830FC">
              <w:rPr>
                <w:rStyle w:val="Hipervnculo"/>
                <w:noProof/>
                <w:lang w:val="es-ES"/>
              </w:rPr>
              <w:t>DESCRIPCIÓN TAREAS DE INGENIERÍA</w:t>
            </w:r>
            <w:r w:rsidR="00F7429E">
              <w:rPr>
                <w:noProof/>
                <w:webHidden/>
              </w:rPr>
              <w:tab/>
            </w:r>
            <w:r w:rsidR="00F7429E">
              <w:rPr>
                <w:noProof/>
                <w:webHidden/>
              </w:rPr>
              <w:fldChar w:fldCharType="begin"/>
            </w:r>
            <w:r w:rsidR="00F7429E">
              <w:rPr>
                <w:noProof/>
                <w:webHidden/>
              </w:rPr>
              <w:instrText xml:space="preserve"> PAGEREF _Toc76994838 \h </w:instrText>
            </w:r>
            <w:r w:rsidR="00F7429E">
              <w:rPr>
                <w:noProof/>
                <w:webHidden/>
              </w:rPr>
            </w:r>
            <w:r w:rsidR="00F7429E">
              <w:rPr>
                <w:noProof/>
                <w:webHidden/>
              </w:rPr>
              <w:fldChar w:fldCharType="separate"/>
            </w:r>
            <w:r w:rsidR="00F7429E">
              <w:rPr>
                <w:noProof/>
                <w:webHidden/>
              </w:rPr>
              <w:t>64</w:t>
            </w:r>
            <w:r w:rsidR="00F7429E">
              <w:rPr>
                <w:noProof/>
                <w:webHidden/>
              </w:rPr>
              <w:fldChar w:fldCharType="end"/>
            </w:r>
          </w:hyperlink>
        </w:p>
        <w:p w14:paraId="060F8518" w14:textId="54C29AAE"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39" w:history="1">
            <w:r w:rsidR="00F7429E" w:rsidRPr="006830FC">
              <w:rPr>
                <w:rStyle w:val="Hipervnculo"/>
                <w:lang w:val="es-ES"/>
              </w:rPr>
              <w:t>PRUEBAS</w:t>
            </w:r>
            <w:r w:rsidR="00F7429E" w:rsidRPr="006830FC">
              <w:rPr>
                <w:rStyle w:val="Hipervnculo"/>
                <w:spacing w:val="-7"/>
                <w:lang w:val="es-ES"/>
              </w:rPr>
              <w:t xml:space="preserve"> </w:t>
            </w:r>
            <w:r w:rsidR="00F7429E" w:rsidRPr="006830FC">
              <w:rPr>
                <w:rStyle w:val="Hipervnculo"/>
                <w:lang w:val="es-ES"/>
              </w:rPr>
              <w:t>DE</w:t>
            </w:r>
            <w:r w:rsidR="00F7429E" w:rsidRPr="006830FC">
              <w:rPr>
                <w:rStyle w:val="Hipervnculo"/>
                <w:spacing w:val="-2"/>
                <w:lang w:val="es-ES"/>
              </w:rPr>
              <w:t xml:space="preserve"> </w:t>
            </w:r>
            <w:r w:rsidR="00F7429E" w:rsidRPr="006830FC">
              <w:rPr>
                <w:rStyle w:val="Hipervnculo"/>
                <w:lang w:val="es-ES"/>
              </w:rPr>
              <w:t>ACEPTACIÓN</w:t>
            </w:r>
            <w:r w:rsidR="00F7429E">
              <w:rPr>
                <w:webHidden/>
              </w:rPr>
              <w:tab/>
            </w:r>
            <w:r w:rsidR="00F7429E">
              <w:rPr>
                <w:webHidden/>
              </w:rPr>
              <w:fldChar w:fldCharType="begin"/>
            </w:r>
            <w:r w:rsidR="00F7429E">
              <w:rPr>
                <w:webHidden/>
              </w:rPr>
              <w:instrText xml:space="preserve"> PAGEREF _Toc76994839 \h </w:instrText>
            </w:r>
            <w:r w:rsidR="00F7429E">
              <w:rPr>
                <w:webHidden/>
              </w:rPr>
            </w:r>
            <w:r w:rsidR="00F7429E">
              <w:rPr>
                <w:webHidden/>
              </w:rPr>
              <w:fldChar w:fldCharType="separate"/>
            </w:r>
            <w:r w:rsidR="00F7429E">
              <w:rPr>
                <w:webHidden/>
              </w:rPr>
              <w:t>69</w:t>
            </w:r>
            <w:r w:rsidR="00F7429E">
              <w:rPr>
                <w:webHidden/>
              </w:rPr>
              <w:fldChar w:fldCharType="end"/>
            </w:r>
          </w:hyperlink>
        </w:p>
        <w:p w14:paraId="1C71AA62" w14:textId="1B9826AA"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40" w:history="1">
            <w:r w:rsidR="00F7429E" w:rsidRPr="006830FC">
              <w:rPr>
                <w:rStyle w:val="Hipervnculo"/>
                <w:lang w:val="es-ES"/>
              </w:rPr>
              <w:t>CAPTURAS</w:t>
            </w:r>
            <w:r w:rsidR="00F7429E" w:rsidRPr="006830FC">
              <w:rPr>
                <w:rStyle w:val="Hipervnculo"/>
                <w:spacing w:val="-3"/>
                <w:lang w:val="es-ES"/>
              </w:rPr>
              <w:t xml:space="preserve"> </w:t>
            </w:r>
            <w:r w:rsidR="00F7429E" w:rsidRPr="006830FC">
              <w:rPr>
                <w:rStyle w:val="Hipervnculo"/>
                <w:lang w:val="es-ES"/>
              </w:rPr>
              <w:t>DE</w:t>
            </w:r>
            <w:r w:rsidR="00F7429E" w:rsidRPr="006830FC">
              <w:rPr>
                <w:rStyle w:val="Hipervnculo"/>
                <w:spacing w:val="-5"/>
                <w:lang w:val="es-ES"/>
              </w:rPr>
              <w:t xml:space="preserve"> </w:t>
            </w:r>
            <w:r w:rsidR="00F7429E" w:rsidRPr="006830FC">
              <w:rPr>
                <w:rStyle w:val="Hipervnculo"/>
                <w:lang w:val="es-ES"/>
              </w:rPr>
              <w:t>PANTALLAS</w:t>
            </w:r>
            <w:r w:rsidR="00F7429E">
              <w:rPr>
                <w:webHidden/>
              </w:rPr>
              <w:tab/>
            </w:r>
            <w:r w:rsidR="00F7429E">
              <w:rPr>
                <w:webHidden/>
              </w:rPr>
              <w:fldChar w:fldCharType="begin"/>
            </w:r>
            <w:r w:rsidR="00F7429E">
              <w:rPr>
                <w:webHidden/>
              </w:rPr>
              <w:instrText xml:space="preserve"> PAGEREF _Toc76994840 \h </w:instrText>
            </w:r>
            <w:r w:rsidR="00F7429E">
              <w:rPr>
                <w:webHidden/>
              </w:rPr>
            </w:r>
            <w:r w:rsidR="00F7429E">
              <w:rPr>
                <w:webHidden/>
              </w:rPr>
              <w:fldChar w:fldCharType="separate"/>
            </w:r>
            <w:r w:rsidR="00F7429E">
              <w:rPr>
                <w:webHidden/>
              </w:rPr>
              <w:t>73</w:t>
            </w:r>
            <w:r w:rsidR="00F7429E">
              <w:rPr>
                <w:webHidden/>
              </w:rPr>
              <w:fldChar w:fldCharType="end"/>
            </w:r>
          </w:hyperlink>
        </w:p>
        <w:p w14:paraId="4FA24213" w14:textId="0B89021C" w:rsidR="00F7429E" w:rsidRDefault="00F65C73">
          <w:pPr>
            <w:pStyle w:val="TDC2"/>
            <w:rPr>
              <w:rFonts w:asciiTheme="minorHAnsi" w:eastAsiaTheme="minorEastAsia" w:hAnsiTheme="minorHAnsi"/>
              <w:b w:val="0"/>
              <w:bCs w:val="0"/>
              <w:noProof/>
              <w:sz w:val="22"/>
              <w:lang w:val="es-ES" w:eastAsia="es-ES"/>
            </w:rPr>
          </w:pPr>
          <w:hyperlink w:anchor="_Toc76994841" w:history="1">
            <w:r w:rsidR="00F7429E" w:rsidRPr="006830FC">
              <w:rPr>
                <w:rStyle w:val="Hipervnculo"/>
                <w:rFonts w:eastAsia="Arial"/>
                <w:noProof/>
                <w:lang w:val="es-ES"/>
              </w:rPr>
              <w:t>4.5 CRONOGRAMA DE ACTIVIDADES</w:t>
            </w:r>
            <w:r w:rsidR="00F7429E">
              <w:rPr>
                <w:noProof/>
                <w:webHidden/>
              </w:rPr>
              <w:tab/>
            </w:r>
            <w:r w:rsidR="00F7429E">
              <w:rPr>
                <w:noProof/>
                <w:webHidden/>
              </w:rPr>
              <w:fldChar w:fldCharType="begin"/>
            </w:r>
            <w:r w:rsidR="00F7429E">
              <w:rPr>
                <w:noProof/>
                <w:webHidden/>
              </w:rPr>
              <w:instrText xml:space="preserve"> PAGEREF _Toc76994841 \h </w:instrText>
            </w:r>
            <w:r w:rsidR="00F7429E">
              <w:rPr>
                <w:noProof/>
                <w:webHidden/>
              </w:rPr>
            </w:r>
            <w:r w:rsidR="00F7429E">
              <w:rPr>
                <w:noProof/>
                <w:webHidden/>
              </w:rPr>
              <w:fldChar w:fldCharType="separate"/>
            </w:r>
            <w:r w:rsidR="00F7429E">
              <w:rPr>
                <w:noProof/>
                <w:webHidden/>
              </w:rPr>
              <w:t>78</w:t>
            </w:r>
            <w:r w:rsidR="00F7429E">
              <w:rPr>
                <w:noProof/>
                <w:webHidden/>
              </w:rPr>
              <w:fldChar w:fldCharType="end"/>
            </w:r>
          </w:hyperlink>
        </w:p>
        <w:p w14:paraId="1ECDAFE4" w14:textId="7FEF2B28" w:rsidR="00F7429E" w:rsidRDefault="00F65C73">
          <w:pPr>
            <w:pStyle w:val="TDC2"/>
            <w:rPr>
              <w:rFonts w:asciiTheme="minorHAnsi" w:eastAsiaTheme="minorEastAsia" w:hAnsiTheme="minorHAnsi"/>
              <w:b w:val="0"/>
              <w:bCs w:val="0"/>
              <w:noProof/>
              <w:sz w:val="22"/>
              <w:lang w:val="es-ES" w:eastAsia="es-ES"/>
            </w:rPr>
          </w:pPr>
          <w:hyperlink w:anchor="_Toc76994842" w:history="1">
            <w:r w:rsidR="00F7429E" w:rsidRPr="006830FC">
              <w:rPr>
                <w:rStyle w:val="Hipervnculo"/>
                <w:rFonts w:cs="Arial"/>
                <w:noProof/>
                <w:lang w:val="es-ES"/>
              </w:rPr>
              <w:t>BIBLIOGRAFÍA</w:t>
            </w:r>
            <w:r w:rsidR="00F7429E">
              <w:rPr>
                <w:noProof/>
                <w:webHidden/>
              </w:rPr>
              <w:tab/>
            </w:r>
            <w:r w:rsidR="00F7429E">
              <w:rPr>
                <w:noProof/>
                <w:webHidden/>
              </w:rPr>
              <w:fldChar w:fldCharType="begin"/>
            </w:r>
            <w:r w:rsidR="00F7429E">
              <w:rPr>
                <w:noProof/>
                <w:webHidden/>
              </w:rPr>
              <w:instrText xml:space="preserve"> PAGEREF _Toc76994842 \h </w:instrText>
            </w:r>
            <w:r w:rsidR="00F7429E">
              <w:rPr>
                <w:noProof/>
                <w:webHidden/>
              </w:rPr>
            </w:r>
            <w:r w:rsidR="00F7429E">
              <w:rPr>
                <w:noProof/>
                <w:webHidden/>
              </w:rPr>
              <w:fldChar w:fldCharType="separate"/>
            </w:r>
            <w:r w:rsidR="00F7429E">
              <w:rPr>
                <w:noProof/>
                <w:webHidden/>
              </w:rPr>
              <w:t>79</w:t>
            </w:r>
            <w:r w:rsidR="00F7429E">
              <w:rPr>
                <w:noProof/>
                <w:webHidden/>
              </w:rPr>
              <w:fldChar w:fldCharType="end"/>
            </w:r>
          </w:hyperlink>
        </w:p>
        <w:p w14:paraId="53E18143" w14:textId="684724D1" w:rsidR="00F7429E" w:rsidRDefault="00F65C73">
          <w:pPr>
            <w:pStyle w:val="TDC1"/>
            <w:rPr>
              <w:rFonts w:asciiTheme="minorHAnsi" w:eastAsiaTheme="minorEastAsia" w:hAnsiTheme="minorHAnsi" w:cstheme="minorBidi"/>
              <w:b w:val="0"/>
              <w:bCs w:val="0"/>
              <w:iCs w:val="0"/>
              <w:caps w:val="0"/>
              <w:sz w:val="22"/>
              <w:szCs w:val="22"/>
              <w:lang w:val="es-ES" w:eastAsia="es-ES"/>
            </w:rPr>
          </w:pPr>
          <w:hyperlink w:anchor="_Toc76994843" w:history="1">
            <w:r w:rsidR="00F7429E" w:rsidRPr="006830FC">
              <w:rPr>
                <w:rStyle w:val="Hipervnculo"/>
                <w:lang w:val="es-ES"/>
              </w:rPr>
              <w:t>ANEXOS</w:t>
            </w:r>
            <w:r w:rsidR="00F7429E">
              <w:rPr>
                <w:webHidden/>
              </w:rPr>
              <w:tab/>
            </w:r>
            <w:r w:rsidR="00F7429E">
              <w:rPr>
                <w:webHidden/>
              </w:rPr>
              <w:fldChar w:fldCharType="begin"/>
            </w:r>
            <w:r w:rsidR="00F7429E">
              <w:rPr>
                <w:webHidden/>
              </w:rPr>
              <w:instrText xml:space="preserve"> PAGEREF _Toc76994843 \h </w:instrText>
            </w:r>
            <w:r w:rsidR="00F7429E">
              <w:rPr>
                <w:webHidden/>
              </w:rPr>
            </w:r>
            <w:r w:rsidR="00F7429E">
              <w:rPr>
                <w:webHidden/>
              </w:rPr>
              <w:fldChar w:fldCharType="separate"/>
            </w:r>
            <w:r w:rsidR="00F7429E">
              <w:rPr>
                <w:webHidden/>
              </w:rPr>
              <w:t>1</w:t>
            </w:r>
            <w:r w:rsidR="00F7429E">
              <w:rPr>
                <w:webHidden/>
              </w:rPr>
              <w:fldChar w:fldCharType="end"/>
            </w:r>
          </w:hyperlink>
        </w:p>
        <w:p w14:paraId="4B92BE60" w14:textId="0D28D377" w:rsidR="000D14AF" w:rsidRPr="00003490" w:rsidRDefault="000D14AF" w:rsidP="00F50835">
          <w:pPr>
            <w:spacing w:after="0" w:line="360" w:lineRule="auto"/>
            <w:rPr>
              <w:lang w:val="es-ES"/>
            </w:rPr>
          </w:pPr>
          <w:r w:rsidRPr="00003490">
            <w:rPr>
              <w:rFonts w:cs="Arial"/>
              <w:b/>
              <w:bCs/>
              <w:szCs w:val="24"/>
              <w:lang w:val="es-ES"/>
            </w:rPr>
            <w:fldChar w:fldCharType="end"/>
          </w:r>
        </w:p>
      </w:sdtContent>
    </w:sdt>
    <w:p w14:paraId="764B0936" w14:textId="2BEC07EF" w:rsidR="00F5408E" w:rsidRPr="00003490" w:rsidRDefault="00F5408E" w:rsidP="000D14AF">
      <w:pPr>
        <w:spacing w:line="360" w:lineRule="auto"/>
        <w:rPr>
          <w:rFonts w:cs="Arial"/>
          <w:szCs w:val="24"/>
          <w:lang w:val="es-ES"/>
        </w:rPr>
      </w:pPr>
    </w:p>
    <w:p w14:paraId="18F9142C" w14:textId="2687A63D" w:rsidR="001B3CF5" w:rsidRPr="00003490" w:rsidRDefault="001B3CF5">
      <w:pPr>
        <w:rPr>
          <w:rFonts w:cs="Arial"/>
          <w:szCs w:val="24"/>
          <w:lang w:val="es-ES"/>
        </w:rPr>
      </w:pPr>
      <w:r w:rsidRPr="00003490">
        <w:rPr>
          <w:rFonts w:cs="Arial"/>
          <w:szCs w:val="24"/>
          <w:lang w:val="es-ES"/>
        </w:rPr>
        <w:br w:type="page"/>
      </w:r>
    </w:p>
    <w:p w14:paraId="7EEDE49C" w14:textId="19295E0E" w:rsidR="00D36FD2" w:rsidRPr="00003490" w:rsidRDefault="007C70BA" w:rsidP="00500896">
      <w:pPr>
        <w:pStyle w:val="Sinespaciado"/>
        <w:jc w:val="center"/>
        <w:rPr>
          <w:rFonts w:ascii="Arial" w:hAnsi="Arial" w:cs="Arial"/>
          <w:b/>
          <w:bCs/>
          <w:sz w:val="24"/>
          <w:szCs w:val="24"/>
          <w:lang w:val="es-ES"/>
        </w:rPr>
      </w:pPr>
      <w:bookmarkStart w:id="2" w:name="_Toc23506486"/>
      <w:bookmarkStart w:id="3" w:name="_Toc24656285"/>
      <w:bookmarkStart w:id="4" w:name="_Toc24973941"/>
      <w:bookmarkStart w:id="5" w:name="_Toc24974538"/>
      <w:bookmarkStart w:id="6" w:name="_Toc24974920"/>
      <w:bookmarkStart w:id="7" w:name="_Toc41328592"/>
      <w:bookmarkStart w:id="8" w:name="_Toc41328696"/>
      <w:bookmarkStart w:id="9" w:name="_Toc41333789"/>
      <w:bookmarkStart w:id="10" w:name="_Toc41333847"/>
      <w:r w:rsidRPr="00003490">
        <w:rPr>
          <w:rFonts w:ascii="Arial" w:hAnsi="Arial" w:cs="Arial"/>
          <w:b/>
          <w:bCs/>
          <w:sz w:val="24"/>
          <w:szCs w:val="24"/>
          <w:lang w:val="es-ES"/>
        </w:rPr>
        <w:lastRenderedPageBreak/>
        <w:t>LISTA DE TABLAS</w:t>
      </w:r>
      <w:bookmarkEnd w:id="2"/>
      <w:bookmarkEnd w:id="3"/>
      <w:bookmarkEnd w:id="4"/>
      <w:bookmarkEnd w:id="5"/>
      <w:bookmarkEnd w:id="6"/>
      <w:bookmarkEnd w:id="7"/>
      <w:bookmarkEnd w:id="8"/>
      <w:bookmarkEnd w:id="9"/>
      <w:bookmarkEnd w:id="10"/>
    </w:p>
    <w:p w14:paraId="7F64AE59" w14:textId="0EDA1960" w:rsidR="006E7C59" w:rsidRPr="00003490" w:rsidRDefault="00D36FD2" w:rsidP="00AF02D9">
      <w:pPr>
        <w:pStyle w:val="Sinespaciado"/>
        <w:jc w:val="right"/>
        <w:rPr>
          <w:b/>
          <w:bCs/>
          <w:lang w:val="es-ES"/>
        </w:rPr>
      </w:pPr>
      <w:r w:rsidRPr="00003490">
        <w:rPr>
          <w:lang w:val="es-ES"/>
        </w:rPr>
        <w:tab/>
      </w:r>
      <w:r w:rsidRPr="00003490">
        <w:rPr>
          <w:lang w:val="es-ES"/>
        </w:rPr>
        <w:tab/>
      </w:r>
      <w:r w:rsidRPr="00003490">
        <w:rPr>
          <w:lang w:val="es-ES"/>
        </w:rPr>
        <w:tab/>
      </w:r>
      <w:r w:rsidRPr="00003490">
        <w:rPr>
          <w:lang w:val="es-ES"/>
        </w:rPr>
        <w:tab/>
      </w:r>
      <w:r w:rsidR="006E7C59" w:rsidRPr="00003490">
        <w:rPr>
          <w:lang w:val="es-ES"/>
        </w:rPr>
        <w:tab/>
      </w:r>
      <w:r w:rsidR="006E7C59" w:rsidRPr="00003490">
        <w:rPr>
          <w:lang w:val="es-ES"/>
        </w:rPr>
        <w:tab/>
      </w:r>
      <w:r w:rsidR="006E7C59" w:rsidRPr="00003490">
        <w:rPr>
          <w:lang w:val="es-ES"/>
        </w:rPr>
        <w:tab/>
      </w:r>
      <w:bookmarkStart w:id="11" w:name="_Toc23506487"/>
      <w:bookmarkStart w:id="12" w:name="_Toc24656286"/>
      <w:bookmarkStart w:id="13" w:name="_Toc24973942"/>
      <w:bookmarkStart w:id="14" w:name="_Toc24974539"/>
      <w:bookmarkStart w:id="15" w:name="_Toc24974921"/>
      <w:r w:rsidR="004429B0" w:rsidRPr="00003490">
        <w:rPr>
          <w:lang w:val="es-ES"/>
        </w:rPr>
        <w:t xml:space="preserve">      </w:t>
      </w:r>
      <w:bookmarkEnd w:id="11"/>
      <w:bookmarkEnd w:id="12"/>
      <w:bookmarkEnd w:id="13"/>
      <w:bookmarkEnd w:id="14"/>
      <w:bookmarkEnd w:id="15"/>
      <w:r w:rsidR="009132A0" w:rsidRPr="00003490">
        <w:rPr>
          <w:b/>
          <w:bCs/>
          <w:szCs w:val="28"/>
          <w:lang w:val="es-ES"/>
        </w:rPr>
        <w:t>pág.</w:t>
      </w:r>
    </w:p>
    <w:p w14:paraId="54819560" w14:textId="77777777" w:rsidR="006E7C59" w:rsidRPr="00A561D4" w:rsidRDefault="006E7C59" w:rsidP="00A561D4">
      <w:pPr>
        <w:spacing w:line="360" w:lineRule="auto"/>
        <w:rPr>
          <w:rFonts w:cs="Arial"/>
          <w:b/>
          <w:szCs w:val="24"/>
          <w:lang w:val="es-ES"/>
        </w:rPr>
      </w:pPr>
    </w:p>
    <w:p w14:paraId="1559CA90" w14:textId="7C4D52AD" w:rsidR="00A561D4" w:rsidRPr="00A561D4" w:rsidRDefault="003948FD" w:rsidP="00A561D4">
      <w:pPr>
        <w:pStyle w:val="Tabladeilustraciones"/>
        <w:tabs>
          <w:tab w:val="right" w:pos="8828"/>
        </w:tabs>
        <w:spacing w:line="360" w:lineRule="auto"/>
        <w:rPr>
          <w:rFonts w:eastAsiaTheme="minorEastAsia" w:cs="Arial"/>
          <w:smallCaps w:val="0"/>
          <w:noProof/>
          <w:sz w:val="24"/>
          <w:szCs w:val="24"/>
          <w:lang w:val="es-ES" w:eastAsia="es-ES"/>
        </w:rPr>
      </w:pPr>
      <w:r w:rsidRPr="00A561D4">
        <w:rPr>
          <w:rFonts w:cs="Arial"/>
          <w:b/>
          <w:bCs/>
          <w:smallCaps w:val="0"/>
          <w:sz w:val="24"/>
          <w:szCs w:val="24"/>
          <w:lang w:val="es-ES"/>
        </w:rPr>
        <w:fldChar w:fldCharType="begin"/>
      </w:r>
      <w:r w:rsidR="006E7C59" w:rsidRPr="00A561D4">
        <w:rPr>
          <w:rFonts w:cs="Arial"/>
          <w:b/>
          <w:bCs/>
          <w:smallCaps w:val="0"/>
          <w:sz w:val="24"/>
          <w:szCs w:val="24"/>
          <w:lang w:val="es-ES"/>
        </w:rPr>
        <w:instrText xml:space="preserve"> TOC \h \z \c "Tabla" </w:instrText>
      </w:r>
      <w:r w:rsidRPr="00A561D4">
        <w:rPr>
          <w:rFonts w:cs="Arial"/>
          <w:b/>
          <w:bCs/>
          <w:smallCaps w:val="0"/>
          <w:sz w:val="24"/>
          <w:szCs w:val="24"/>
          <w:lang w:val="es-ES"/>
        </w:rPr>
        <w:fldChar w:fldCharType="separate"/>
      </w:r>
      <w:hyperlink w:anchor="_Toc45230081" w:history="1">
        <w:r w:rsidR="00A561D4" w:rsidRPr="00A561D4">
          <w:rPr>
            <w:rStyle w:val="Hipervnculo"/>
            <w:rFonts w:cs="Arial"/>
            <w:smallCaps w:val="0"/>
            <w:noProof/>
            <w:sz w:val="24"/>
            <w:szCs w:val="24"/>
            <w:lang w:val="es-ES"/>
          </w:rPr>
          <w:t>Tabla 1. Calidad de atención</w:t>
        </w:r>
        <w:r w:rsidR="00A561D4" w:rsidRPr="00A561D4">
          <w:rPr>
            <w:rFonts w:cs="Arial"/>
            <w:smallCaps w:val="0"/>
            <w:noProof/>
            <w:webHidden/>
            <w:sz w:val="24"/>
            <w:szCs w:val="24"/>
          </w:rPr>
          <w:tab/>
        </w:r>
        <w:r w:rsidR="00A561D4" w:rsidRPr="00A561D4">
          <w:rPr>
            <w:rFonts w:cs="Arial"/>
            <w:smallCaps w:val="0"/>
            <w:noProof/>
            <w:webHidden/>
            <w:sz w:val="24"/>
            <w:szCs w:val="24"/>
          </w:rPr>
          <w:fldChar w:fldCharType="begin"/>
        </w:r>
        <w:r w:rsidR="00A561D4" w:rsidRPr="00A561D4">
          <w:rPr>
            <w:rFonts w:cs="Arial"/>
            <w:smallCaps w:val="0"/>
            <w:noProof/>
            <w:webHidden/>
            <w:sz w:val="24"/>
            <w:szCs w:val="24"/>
          </w:rPr>
          <w:instrText xml:space="preserve"> PAGEREF _Toc45230081 \h </w:instrText>
        </w:r>
        <w:r w:rsidR="00A561D4" w:rsidRPr="00A561D4">
          <w:rPr>
            <w:rFonts w:cs="Arial"/>
            <w:smallCaps w:val="0"/>
            <w:noProof/>
            <w:webHidden/>
            <w:sz w:val="24"/>
            <w:szCs w:val="24"/>
          </w:rPr>
        </w:r>
        <w:r w:rsidR="00A561D4" w:rsidRPr="00A561D4">
          <w:rPr>
            <w:rFonts w:cs="Arial"/>
            <w:smallCaps w:val="0"/>
            <w:noProof/>
            <w:webHidden/>
            <w:sz w:val="24"/>
            <w:szCs w:val="24"/>
          </w:rPr>
          <w:fldChar w:fldCharType="separate"/>
        </w:r>
        <w:r w:rsidR="00A561D4" w:rsidRPr="00A561D4">
          <w:rPr>
            <w:rFonts w:cs="Arial"/>
            <w:smallCaps w:val="0"/>
            <w:noProof/>
            <w:webHidden/>
            <w:sz w:val="24"/>
            <w:szCs w:val="24"/>
          </w:rPr>
          <w:t>38</w:t>
        </w:r>
        <w:r w:rsidR="00A561D4" w:rsidRPr="00A561D4">
          <w:rPr>
            <w:rFonts w:cs="Arial"/>
            <w:smallCaps w:val="0"/>
            <w:noProof/>
            <w:webHidden/>
            <w:sz w:val="24"/>
            <w:szCs w:val="24"/>
          </w:rPr>
          <w:fldChar w:fldCharType="end"/>
        </w:r>
      </w:hyperlink>
    </w:p>
    <w:p w14:paraId="30BCB734" w14:textId="105AD5EF" w:rsidR="00A561D4" w:rsidRPr="00A561D4" w:rsidRDefault="00F65C73" w:rsidP="00A561D4">
      <w:pPr>
        <w:pStyle w:val="Tabladeilustraciones"/>
        <w:tabs>
          <w:tab w:val="right" w:pos="8828"/>
        </w:tabs>
        <w:spacing w:line="360" w:lineRule="auto"/>
        <w:rPr>
          <w:rFonts w:eastAsiaTheme="minorEastAsia" w:cs="Arial"/>
          <w:smallCaps w:val="0"/>
          <w:noProof/>
          <w:sz w:val="24"/>
          <w:szCs w:val="24"/>
          <w:lang w:val="es-ES" w:eastAsia="es-ES"/>
        </w:rPr>
      </w:pPr>
      <w:hyperlink w:anchor="_Toc45230082" w:history="1">
        <w:r w:rsidR="00A561D4" w:rsidRPr="00A561D4">
          <w:rPr>
            <w:rStyle w:val="Hipervnculo"/>
            <w:rFonts w:cs="Arial"/>
            <w:smallCaps w:val="0"/>
            <w:noProof/>
            <w:sz w:val="24"/>
            <w:szCs w:val="24"/>
            <w:lang w:val="es-ES"/>
          </w:rPr>
          <w:t>Tabla 2. Capacidad de respuesta</w:t>
        </w:r>
        <w:r w:rsidR="00A561D4" w:rsidRPr="00A561D4">
          <w:rPr>
            <w:rFonts w:cs="Arial"/>
            <w:smallCaps w:val="0"/>
            <w:noProof/>
            <w:webHidden/>
            <w:sz w:val="24"/>
            <w:szCs w:val="24"/>
          </w:rPr>
          <w:tab/>
        </w:r>
        <w:r w:rsidR="00A561D4" w:rsidRPr="00A561D4">
          <w:rPr>
            <w:rFonts w:cs="Arial"/>
            <w:smallCaps w:val="0"/>
            <w:noProof/>
            <w:webHidden/>
            <w:sz w:val="24"/>
            <w:szCs w:val="24"/>
          </w:rPr>
          <w:fldChar w:fldCharType="begin"/>
        </w:r>
        <w:r w:rsidR="00A561D4" w:rsidRPr="00A561D4">
          <w:rPr>
            <w:rFonts w:cs="Arial"/>
            <w:smallCaps w:val="0"/>
            <w:noProof/>
            <w:webHidden/>
            <w:sz w:val="24"/>
            <w:szCs w:val="24"/>
          </w:rPr>
          <w:instrText xml:space="preserve"> PAGEREF _Toc45230082 \h </w:instrText>
        </w:r>
        <w:r w:rsidR="00A561D4" w:rsidRPr="00A561D4">
          <w:rPr>
            <w:rFonts w:cs="Arial"/>
            <w:smallCaps w:val="0"/>
            <w:noProof/>
            <w:webHidden/>
            <w:sz w:val="24"/>
            <w:szCs w:val="24"/>
          </w:rPr>
        </w:r>
        <w:r w:rsidR="00A561D4" w:rsidRPr="00A561D4">
          <w:rPr>
            <w:rFonts w:cs="Arial"/>
            <w:smallCaps w:val="0"/>
            <w:noProof/>
            <w:webHidden/>
            <w:sz w:val="24"/>
            <w:szCs w:val="24"/>
          </w:rPr>
          <w:fldChar w:fldCharType="separate"/>
        </w:r>
        <w:r w:rsidR="00A561D4" w:rsidRPr="00A561D4">
          <w:rPr>
            <w:rFonts w:cs="Arial"/>
            <w:smallCaps w:val="0"/>
            <w:noProof/>
            <w:webHidden/>
            <w:sz w:val="24"/>
            <w:szCs w:val="24"/>
          </w:rPr>
          <w:t>38</w:t>
        </w:r>
        <w:r w:rsidR="00A561D4" w:rsidRPr="00A561D4">
          <w:rPr>
            <w:rFonts w:cs="Arial"/>
            <w:smallCaps w:val="0"/>
            <w:noProof/>
            <w:webHidden/>
            <w:sz w:val="24"/>
            <w:szCs w:val="24"/>
          </w:rPr>
          <w:fldChar w:fldCharType="end"/>
        </w:r>
      </w:hyperlink>
    </w:p>
    <w:p w14:paraId="52CD04E8" w14:textId="7D03F78E" w:rsidR="00A561D4" w:rsidRPr="00A561D4" w:rsidRDefault="00F65C73" w:rsidP="00A561D4">
      <w:pPr>
        <w:pStyle w:val="Tabladeilustraciones"/>
        <w:tabs>
          <w:tab w:val="right" w:pos="8828"/>
        </w:tabs>
        <w:spacing w:line="360" w:lineRule="auto"/>
        <w:rPr>
          <w:rFonts w:eastAsiaTheme="minorEastAsia" w:cs="Arial"/>
          <w:smallCaps w:val="0"/>
          <w:noProof/>
          <w:sz w:val="24"/>
          <w:szCs w:val="24"/>
          <w:lang w:val="es-ES" w:eastAsia="es-ES"/>
        </w:rPr>
      </w:pPr>
      <w:hyperlink w:anchor="_Toc45230083" w:history="1">
        <w:r w:rsidR="00A561D4" w:rsidRPr="00A561D4">
          <w:rPr>
            <w:rStyle w:val="Hipervnculo"/>
            <w:rFonts w:cs="Arial"/>
            <w:smallCaps w:val="0"/>
            <w:noProof/>
            <w:sz w:val="24"/>
            <w:szCs w:val="24"/>
            <w:lang w:val="es-ES"/>
          </w:rPr>
          <w:t>Tabla 3. Nivel de confianza</w:t>
        </w:r>
        <w:r w:rsidR="00A561D4" w:rsidRPr="00A561D4">
          <w:rPr>
            <w:rFonts w:cs="Arial"/>
            <w:smallCaps w:val="0"/>
            <w:noProof/>
            <w:webHidden/>
            <w:sz w:val="24"/>
            <w:szCs w:val="24"/>
          </w:rPr>
          <w:tab/>
        </w:r>
        <w:r w:rsidR="00A561D4" w:rsidRPr="00A561D4">
          <w:rPr>
            <w:rFonts w:cs="Arial"/>
            <w:smallCaps w:val="0"/>
            <w:noProof/>
            <w:webHidden/>
            <w:sz w:val="24"/>
            <w:szCs w:val="24"/>
          </w:rPr>
          <w:fldChar w:fldCharType="begin"/>
        </w:r>
        <w:r w:rsidR="00A561D4" w:rsidRPr="00A561D4">
          <w:rPr>
            <w:rFonts w:cs="Arial"/>
            <w:smallCaps w:val="0"/>
            <w:noProof/>
            <w:webHidden/>
            <w:sz w:val="24"/>
            <w:szCs w:val="24"/>
          </w:rPr>
          <w:instrText xml:space="preserve"> PAGEREF _Toc45230083 \h </w:instrText>
        </w:r>
        <w:r w:rsidR="00A561D4" w:rsidRPr="00A561D4">
          <w:rPr>
            <w:rFonts w:cs="Arial"/>
            <w:smallCaps w:val="0"/>
            <w:noProof/>
            <w:webHidden/>
            <w:sz w:val="24"/>
            <w:szCs w:val="24"/>
          </w:rPr>
        </w:r>
        <w:r w:rsidR="00A561D4" w:rsidRPr="00A561D4">
          <w:rPr>
            <w:rFonts w:cs="Arial"/>
            <w:smallCaps w:val="0"/>
            <w:noProof/>
            <w:webHidden/>
            <w:sz w:val="24"/>
            <w:szCs w:val="24"/>
          </w:rPr>
          <w:fldChar w:fldCharType="separate"/>
        </w:r>
        <w:r w:rsidR="00A561D4" w:rsidRPr="00A561D4">
          <w:rPr>
            <w:rFonts w:cs="Arial"/>
            <w:smallCaps w:val="0"/>
            <w:noProof/>
            <w:webHidden/>
            <w:sz w:val="24"/>
            <w:szCs w:val="24"/>
          </w:rPr>
          <w:t>43</w:t>
        </w:r>
        <w:r w:rsidR="00A561D4" w:rsidRPr="00A561D4">
          <w:rPr>
            <w:rFonts w:cs="Arial"/>
            <w:smallCaps w:val="0"/>
            <w:noProof/>
            <w:webHidden/>
            <w:sz w:val="24"/>
            <w:szCs w:val="24"/>
          </w:rPr>
          <w:fldChar w:fldCharType="end"/>
        </w:r>
      </w:hyperlink>
    </w:p>
    <w:p w14:paraId="1E4208E8" w14:textId="175F4A57" w:rsidR="00A561D4" w:rsidRPr="00A561D4" w:rsidRDefault="00F65C73" w:rsidP="00A561D4">
      <w:pPr>
        <w:pStyle w:val="Tabladeilustraciones"/>
        <w:tabs>
          <w:tab w:val="right" w:pos="8828"/>
        </w:tabs>
        <w:spacing w:line="360" w:lineRule="auto"/>
        <w:rPr>
          <w:rFonts w:eastAsiaTheme="minorEastAsia" w:cs="Arial"/>
          <w:smallCaps w:val="0"/>
          <w:noProof/>
          <w:sz w:val="24"/>
          <w:szCs w:val="24"/>
          <w:lang w:val="es-ES" w:eastAsia="es-ES"/>
        </w:rPr>
      </w:pPr>
      <w:hyperlink w:anchor="_Toc45230084" w:history="1">
        <w:r w:rsidR="00A561D4" w:rsidRPr="00A561D4">
          <w:rPr>
            <w:rStyle w:val="Hipervnculo"/>
            <w:rFonts w:cs="Arial"/>
            <w:smallCaps w:val="0"/>
            <w:noProof/>
            <w:sz w:val="24"/>
            <w:szCs w:val="24"/>
            <w:lang w:val="es-ES"/>
          </w:rPr>
          <w:t>Tabla 4. Talento humano</w:t>
        </w:r>
        <w:r w:rsidR="00A561D4" w:rsidRPr="00A561D4">
          <w:rPr>
            <w:rFonts w:cs="Arial"/>
            <w:smallCaps w:val="0"/>
            <w:noProof/>
            <w:webHidden/>
            <w:sz w:val="24"/>
            <w:szCs w:val="24"/>
          </w:rPr>
          <w:tab/>
        </w:r>
        <w:r w:rsidR="00A561D4" w:rsidRPr="00A561D4">
          <w:rPr>
            <w:rFonts w:cs="Arial"/>
            <w:smallCaps w:val="0"/>
            <w:noProof/>
            <w:webHidden/>
            <w:sz w:val="24"/>
            <w:szCs w:val="24"/>
          </w:rPr>
          <w:fldChar w:fldCharType="begin"/>
        </w:r>
        <w:r w:rsidR="00A561D4" w:rsidRPr="00A561D4">
          <w:rPr>
            <w:rFonts w:cs="Arial"/>
            <w:smallCaps w:val="0"/>
            <w:noProof/>
            <w:webHidden/>
            <w:sz w:val="24"/>
            <w:szCs w:val="24"/>
          </w:rPr>
          <w:instrText xml:space="preserve"> PAGEREF _Toc45230084 \h </w:instrText>
        </w:r>
        <w:r w:rsidR="00A561D4" w:rsidRPr="00A561D4">
          <w:rPr>
            <w:rFonts w:cs="Arial"/>
            <w:smallCaps w:val="0"/>
            <w:noProof/>
            <w:webHidden/>
            <w:sz w:val="24"/>
            <w:szCs w:val="24"/>
          </w:rPr>
        </w:r>
        <w:r w:rsidR="00A561D4" w:rsidRPr="00A561D4">
          <w:rPr>
            <w:rFonts w:cs="Arial"/>
            <w:smallCaps w:val="0"/>
            <w:noProof/>
            <w:webHidden/>
            <w:sz w:val="24"/>
            <w:szCs w:val="24"/>
          </w:rPr>
          <w:fldChar w:fldCharType="separate"/>
        </w:r>
        <w:r w:rsidR="00A561D4" w:rsidRPr="00A561D4">
          <w:rPr>
            <w:rFonts w:cs="Arial"/>
            <w:smallCaps w:val="0"/>
            <w:noProof/>
            <w:webHidden/>
            <w:sz w:val="24"/>
            <w:szCs w:val="24"/>
          </w:rPr>
          <w:t>46</w:t>
        </w:r>
        <w:r w:rsidR="00A561D4" w:rsidRPr="00A561D4">
          <w:rPr>
            <w:rFonts w:cs="Arial"/>
            <w:smallCaps w:val="0"/>
            <w:noProof/>
            <w:webHidden/>
            <w:sz w:val="24"/>
            <w:szCs w:val="24"/>
          </w:rPr>
          <w:fldChar w:fldCharType="end"/>
        </w:r>
      </w:hyperlink>
    </w:p>
    <w:p w14:paraId="665C70D7" w14:textId="72B70C84" w:rsidR="00A561D4" w:rsidRPr="00A561D4" w:rsidRDefault="00F65C73" w:rsidP="00A561D4">
      <w:pPr>
        <w:pStyle w:val="Tabladeilustraciones"/>
        <w:tabs>
          <w:tab w:val="right" w:pos="8828"/>
        </w:tabs>
        <w:spacing w:line="360" w:lineRule="auto"/>
        <w:rPr>
          <w:rFonts w:eastAsiaTheme="minorEastAsia" w:cs="Arial"/>
          <w:smallCaps w:val="0"/>
          <w:noProof/>
          <w:sz w:val="24"/>
          <w:szCs w:val="24"/>
          <w:lang w:val="es-ES" w:eastAsia="es-ES"/>
        </w:rPr>
      </w:pPr>
      <w:hyperlink w:anchor="_Toc45230085" w:history="1">
        <w:r w:rsidR="00A561D4" w:rsidRPr="00A561D4">
          <w:rPr>
            <w:rStyle w:val="Hipervnculo"/>
            <w:rFonts w:cs="Arial"/>
            <w:smallCaps w:val="0"/>
            <w:noProof/>
            <w:sz w:val="24"/>
            <w:szCs w:val="24"/>
            <w:lang w:val="es-ES"/>
          </w:rPr>
          <w:t>Tabla 5. Recursos físicos</w:t>
        </w:r>
        <w:r w:rsidR="00A561D4" w:rsidRPr="00A561D4">
          <w:rPr>
            <w:rFonts w:cs="Arial"/>
            <w:smallCaps w:val="0"/>
            <w:noProof/>
            <w:webHidden/>
            <w:sz w:val="24"/>
            <w:szCs w:val="24"/>
          </w:rPr>
          <w:tab/>
        </w:r>
        <w:r w:rsidR="00A561D4" w:rsidRPr="00A561D4">
          <w:rPr>
            <w:rFonts w:cs="Arial"/>
            <w:smallCaps w:val="0"/>
            <w:noProof/>
            <w:webHidden/>
            <w:sz w:val="24"/>
            <w:szCs w:val="24"/>
          </w:rPr>
          <w:fldChar w:fldCharType="begin"/>
        </w:r>
        <w:r w:rsidR="00A561D4" w:rsidRPr="00A561D4">
          <w:rPr>
            <w:rFonts w:cs="Arial"/>
            <w:smallCaps w:val="0"/>
            <w:noProof/>
            <w:webHidden/>
            <w:sz w:val="24"/>
            <w:szCs w:val="24"/>
          </w:rPr>
          <w:instrText xml:space="preserve"> PAGEREF _Toc45230085 \h </w:instrText>
        </w:r>
        <w:r w:rsidR="00A561D4" w:rsidRPr="00A561D4">
          <w:rPr>
            <w:rFonts w:cs="Arial"/>
            <w:smallCaps w:val="0"/>
            <w:noProof/>
            <w:webHidden/>
            <w:sz w:val="24"/>
            <w:szCs w:val="24"/>
          </w:rPr>
        </w:r>
        <w:r w:rsidR="00A561D4" w:rsidRPr="00A561D4">
          <w:rPr>
            <w:rFonts w:cs="Arial"/>
            <w:smallCaps w:val="0"/>
            <w:noProof/>
            <w:webHidden/>
            <w:sz w:val="24"/>
            <w:szCs w:val="24"/>
          </w:rPr>
          <w:fldChar w:fldCharType="separate"/>
        </w:r>
        <w:r w:rsidR="00A561D4" w:rsidRPr="00A561D4">
          <w:rPr>
            <w:rFonts w:cs="Arial"/>
            <w:smallCaps w:val="0"/>
            <w:noProof/>
            <w:webHidden/>
            <w:sz w:val="24"/>
            <w:szCs w:val="24"/>
          </w:rPr>
          <w:t>46</w:t>
        </w:r>
        <w:r w:rsidR="00A561D4" w:rsidRPr="00A561D4">
          <w:rPr>
            <w:rFonts w:cs="Arial"/>
            <w:smallCaps w:val="0"/>
            <w:noProof/>
            <w:webHidden/>
            <w:sz w:val="24"/>
            <w:szCs w:val="24"/>
          </w:rPr>
          <w:fldChar w:fldCharType="end"/>
        </w:r>
      </w:hyperlink>
    </w:p>
    <w:p w14:paraId="0361C9AB" w14:textId="692B083F" w:rsidR="00A561D4" w:rsidRPr="00A561D4" w:rsidRDefault="00F65C73" w:rsidP="00A561D4">
      <w:pPr>
        <w:pStyle w:val="Tabladeilustraciones"/>
        <w:tabs>
          <w:tab w:val="right" w:pos="8828"/>
        </w:tabs>
        <w:spacing w:line="360" w:lineRule="auto"/>
        <w:rPr>
          <w:rFonts w:eastAsiaTheme="minorEastAsia" w:cs="Arial"/>
          <w:smallCaps w:val="0"/>
          <w:noProof/>
          <w:sz w:val="24"/>
          <w:szCs w:val="24"/>
          <w:lang w:val="es-ES" w:eastAsia="es-ES"/>
        </w:rPr>
      </w:pPr>
      <w:hyperlink w:anchor="_Toc45230086" w:history="1">
        <w:r w:rsidR="00A561D4" w:rsidRPr="00A561D4">
          <w:rPr>
            <w:rStyle w:val="Hipervnculo"/>
            <w:rFonts w:cs="Arial"/>
            <w:smallCaps w:val="0"/>
            <w:noProof/>
            <w:sz w:val="24"/>
            <w:szCs w:val="24"/>
            <w:lang w:val="es-ES"/>
          </w:rPr>
          <w:t>Tabla 6. Presupuesto</w:t>
        </w:r>
        <w:r w:rsidR="00A561D4" w:rsidRPr="00A561D4">
          <w:rPr>
            <w:rFonts w:cs="Arial"/>
            <w:smallCaps w:val="0"/>
            <w:noProof/>
            <w:webHidden/>
            <w:sz w:val="24"/>
            <w:szCs w:val="24"/>
          </w:rPr>
          <w:tab/>
        </w:r>
        <w:r w:rsidR="00A561D4" w:rsidRPr="00A561D4">
          <w:rPr>
            <w:rFonts w:cs="Arial"/>
            <w:smallCaps w:val="0"/>
            <w:noProof/>
            <w:webHidden/>
            <w:sz w:val="24"/>
            <w:szCs w:val="24"/>
          </w:rPr>
          <w:fldChar w:fldCharType="begin"/>
        </w:r>
        <w:r w:rsidR="00A561D4" w:rsidRPr="00A561D4">
          <w:rPr>
            <w:rFonts w:cs="Arial"/>
            <w:smallCaps w:val="0"/>
            <w:noProof/>
            <w:webHidden/>
            <w:sz w:val="24"/>
            <w:szCs w:val="24"/>
          </w:rPr>
          <w:instrText xml:space="preserve"> PAGEREF _Toc45230086 \h </w:instrText>
        </w:r>
        <w:r w:rsidR="00A561D4" w:rsidRPr="00A561D4">
          <w:rPr>
            <w:rFonts w:cs="Arial"/>
            <w:smallCaps w:val="0"/>
            <w:noProof/>
            <w:webHidden/>
            <w:sz w:val="24"/>
            <w:szCs w:val="24"/>
          </w:rPr>
        </w:r>
        <w:r w:rsidR="00A561D4" w:rsidRPr="00A561D4">
          <w:rPr>
            <w:rFonts w:cs="Arial"/>
            <w:smallCaps w:val="0"/>
            <w:noProof/>
            <w:webHidden/>
            <w:sz w:val="24"/>
            <w:szCs w:val="24"/>
          </w:rPr>
          <w:fldChar w:fldCharType="separate"/>
        </w:r>
        <w:r w:rsidR="00A561D4" w:rsidRPr="00A561D4">
          <w:rPr>
            <w:rFonts w:cs="Arial"/>
            <w:smallCaps w:val="0"/>
            <w:noProof/>
            <w:webHidden/>
            <w:sz w:val="24"/>
            <w:szCs w:val="24"/>
          </w:rPr>
          <w:t>47</w:t>
        </w:r>
        <w:r w:rsidR="00A561D4" w:rsidRPr="00A561D4">
          <w:rPr>
            <w:rFonts w:cs="Arial"/>
            <w:smallCaps w:val="0"/>
            <w:noProof/>
            <w:webHidden/>
            <w:sz w:val="24"/>
            <w:szCs w:val="24"/>
          </w:rPr>
          <w:fldChar w:fldCharType="end"/>
        </w:r>
      </w:hyperlink>
    </w:p>
    <w:p w14:paraId="47559DAA" w14:textId="59824544" w:rsidR="007C77FC" w:rsidRPr="00003490" w:rsidRDefault="003948FD" w:rsidP="00A561D4">
      <w:pPr>
        <w:tabs>
          <w:tab w:val="left" w:pos="3450"/>
        </w:tabs>
        <w:spacing w:line="360" w:lineRule="auto"/>
        <w:rPr>
          <w:rFonts w:cs="Arial"/>
          <w:b/>
          <w:bCs/>
          <w:szCs w:val="24"/>
          <w:lang w:val="es-ES"/>
        </w:rPr>
      </w:pPr>
      <w:r w:rsidRPr="00A561D4">
        <w:rPr>
          <w:rFonts w:cs="Arial"/>
          <w:b/>
          <w:bCs/>
          <w:szCs w:val="24"/>
          <w:lang w:val="es-ES"/>
        </w:rPr>
        <w:fldChar w:fldCharType="end"/>
      </w:r>
      <w:r w:rsidR="00927DB9" w:rsidRPr="00003490">
        <w:rPr>
          <w:rFonts w:cs="Arial"/>
          <w:b/>
          <w:bCs/>
          <w:szCs w:val="24"/>
          <w:lang w:val="es-ES"/>
        </w:rPr>
        <w:tab/>
      </w:r>
    </w:p>
    <w:p w14:paraId="3868D2A7" w14:textId="38D6F230" w:rsidR="00927DB9" w:rsidRPr="00003490" w:rsidRDefault="00927DB9">
      <w:pPr>
        <w:rPr>
          <w:rFonts w:cs="Arial"/>
          <w:b/>
          <w:szCs w:val="24"/>
          <w:lang w:val="es-ES"/>
        </w:rPr>
      </w:pPr>
      <w:r w:rsidRPr="00003490">
        <w:rPr>
          <w:rFonts w:cs="Arial"/>
          <w:b/>
          <w:bCs/>
          <w:szCs w:val="24"/>
          <w:lang w:val="es-ES"/>
        </w:rPr>
        <w:br w:type="page"/>
      </w:r>
    </w:p>
    <w:p w14:paraId="7F9BE98C" w14:textId="77777777" w:rsidR="00927DB9" w:rsidRPr="00003490" w:rsidRDefault="00927DB9" w:rsidP="00927DB9">
      <w:pPr>
        <w:pStyle w:val="Sinespaciado"/>
        <w:jc w:val="center"/>
        <w:rPr>
          <w:rFonts w:ascii="Arial" w:hAnsi="Arial" w:cs="Arial"/>
          <w:b/>
          <w:bCs/>
          <w:sz w:val="24"/>
          <w:szCs w:val="24"/>
          <w:lang w:val="es-ES"/>
        </w:rPr>
      </w:pPr>
      <w:r w:rsidRPr="00003490">
        <w:rPr>
          <w:rFonts w:ascii="Arial" w:hAnsi="Arial" w:cs="Arial"/>
          <w:b/>
          <w:bCs/>
          <w:sz w:val="24"/>
          <w:szCs w:val="24"/>
          <w:lang w:val="es-ES"/>
        </w:rPr>
        <w:lastRenderedPageBreak/>
        <w:t>LISTA DE ANEXOS</w:t>
      </w:r>
    </w:p>
    <w:p w14:paraId="1B5BAB01" w14:textId="77777777" w:rsidR="00927DB9" w:rsidRPr="00003490" w:rsidRDefault="00927DB9" w:rsidP="00927DB9">
      <w:pPr>
        <w:pStyle w:val="Sinespaciado"/>
        <w:jc w:val="center"/>
        <w:rPr>
          <w:rFonts w:ascii="Arial" w:hAnsi="Arial" w:cs="Arial"/>
          <w:b/>
          <w:bCs/>
          <w:sz w:val="24"/>
          <w:szCs w:val="24"/>
          <w:lang w:val="es-ES"/>
        </w:rPr>
      </w:pPr>
    </w:p>
    <w:p w14:paraId="26BC04AE" w14:textId="42CDC61D" w:rsidR="00927DB9" w:rsidRPr="00003490" w:rsidRDefault="00927DB9" w:rsidP="00927DB9">
      <w:pPr>
        <w:rPr>
          <w:rFonts w:cs="Arial"/>
          <w:bCs/>
          <w:szCs w:val="24"/>
          <w:lang w:val="es-ES"/>
        </w:rPr>
      </w:pPr>
      <w:r w:rsidRPr="00003490">
        <w:rPr>
          <w:rFonts w:cs="Arial"/>
          <w:bCs/>
          <w:szCs w:val="24"/>
          <w:lang w:val="es-ES"/>
        </w:rPr>
        <w:t>Anexo A. Encuesta atención al cliente</w:t>
      </w:r>
    </w:p>
    <w:p w14:paraId="160C4D59" w14:textId="58FC1DC2" w:rsidR="00927DB9" w:rsidRPr="00003490" w:rsidRDefault="00927DB9" w:rsidP="00927DB9">
      <w:pPr>
        <w:rPr>
          <w:rFonts w:cs="Arial"/>
          <w:bCs/>
          <w:szCs w:val="24"/>
          <w:lang w:val="es-ES"/>
        </w:rPr>
      </w:pPr>
      <w:r w:rsidRPr="00003490">
        <w:rPr>
          <w:rFonts w:cs="Arial"/>
          <w:bCs/>
          <w:szCs w:val="24"/>
          <w:lang w:val="es-ES"/>
        </w:rPr>
        <w:t>Anexo B. Carta de asesor</w:t>
      </w:r>
    </w:p>
    <w:p w14:paraId="74D7462E" w14:textId="77777777" w:rsidR="00927DB9" w:rsidRPr="00003490" w:rsidRDefault="00927DB9" w:rsidP="00927DB9">
      <w:pPr>
        <w:tabs>
          <w:tab w:val="left" w:pos="3450"/>
        </w:tabs>
        <w:spacing w:line="360" w:lineRule="auto"/>
        <w:rPr>
          <w:rFonts w:cs="Arial"/>
          <w:b/>
          <w:szCs w:val="24"/>
          <w:lang w:val="es-ES"/>
        </w:rPr>
        <w:sectPr w:rsidR="00927DB9" w:rsidRPr="00003490" w:rsidSect="00F5408E">
          <w:pgSz w:w="12240" w:h="15840"/>
          <w:pgMar w:top="1701" w:right="1134" w:bottom="1701" w:left="2268" w:header="709" w:footer="709" w:gutter="0"/>
          <w:cols w:space="708"/>
          <w:docGrid w:linePitch="360"/>
        </w:sectPr>
      </w:pPr>
    </w:p>
    <w:p w14:paraId="70615A2A" w14:textId="77777777" w:rsidR="00F5408E" w:rsidRPr="00003490" w:rsidRDefault="00F5408E" w:rsidP="00500896">
      <w:pPr>
        <w:pStyle w:val="Ttulo1"/>
        <w:jc w:val="center"/>
        <w:rPr>
          <w:szCs w:val="24"/>
          <w:lang w:val="es-ES"/>
        </w:rPr>
      </w:pPr>
      <w:bookmarkStart w:id="16" w:name="_Toc23420313"/>
      <w:bookmarkStart w:id="17" w:name="_Toc24974540"/>
      <w:bookmarkStart w:id="18" w:name="_Toc76994776"/>
      <w:bookmarkStart w:id="19" w:name="_Hlk45227269"/>
      <w:r w:rsidRPr="00003490">
        <w:rPr>
          <w:szCs w:val="24"/>
          <w:lang w:val="es-ES"/>
        </w:rPr>
        <w:lastRenderedPageBreak/>
        <w:t>INTRODUCCIÓN</w:t>
      </w:r>
      <w:bookmarkEnd w:id="16"/>
      <w:bookmarkEnd w:id="17"/>
      <w:bookmarkEnd w:id="18"/>
    </w:p>
    <w:p w14:paraId="61CCE6D4" w14:textId="77777777" w:rsidR="00F5408E" w:rsidRPr="00003490" w:rsidRDefault="00F5408E" w:rsidP="00715526">
      <w:pPr>
        <w:spacing w:line="360" w:lineRule="auto"/>
        <w:jc w:val="both"/>
        <w:rPr>
          <w:rFonts w:cs="Arial"/>
          <w:szCs w:val="24"/>
          <w:lang w:val="es-ES"/>
        </w:rPr>
      </w:pPr>
    </w:p>
    <w:p w14:paraId="0CC050AC" w14:textId="1274F4B9" w:rsidR="00F5408E" w:rsidRPr="00003490" w:rsidRDefault="00F5408E" w:rsidP="00715526">
      <w:pPr>
        <w:spacing w:line="360" w:lineRule="auto"/>
        <w:jc w:val="both"/>
        <w:rPr>
          <w:rFonts w:cs="Arial"/>
          <w:szCs w:val="24"/>
          <w:lang w:val="es-ES"/>
        </w:rPr>
      </w:pPr>
      <w:r w:rsidRPr="00003490">
        <w:rPr>
          <w:rFonts w:cs="Arial"/>
          <w:szCs w:val="24"/>
          <w:lang w:val="es-ES"/>
        </w:rPr>
        <w:t>En la actualidad</w:t>
      </w:r>
      <w:r w:rsidR="001F1239" w:rsidRPr="00003490">
        <w:rPr>
          <w:rFonts w:cs="Arial"/>
          <w:szCs w:val="24"/>
          <w:lang w:val="es-ES"/>
        </w:rPr>
        <w:t>,</w:t>
      </w:r>
      <w:r w:rsidRPr="00003490">
        <w:rPr>
          <w:rFonts w:cs="Arial"/>
          <w:szCs w:val="24"/>
          <w:lang w:val="es-ES"/>
        </w:rPr>
        <w:t xml:space="preserve"> la ciencia, la tecnología e innovación (CTI) forman parte fundamental del día a día de las personas, puesto que es un motor de crecimiento económico </w:t>
      </w:r>
      <w:bookmarkStart w:id="20" w:name="_Hlk24907331"/>
      <w:r w:rsidRPr="00003490">
        <w:rPr>
          <w:rFonts w:cs="Arial"/>
          <w:szCs w:val="24"/>
          <w:lang w:val="es-ES"/>
        </w:rPr>
        <w:t>y desarrollo social</w:t>
      </w:r>
      <w:bookmarkEnd w:id="20"/>
      <w:r w:rsidRPr="00003490">
        <w:rPr>
          <w:rFonts w:cs="Arial"/>
          <w:szCs w:val="24"/>
          <w:lang w:val="es-ES"/>
        </w:rPr>
        <w:t xml:space="preserve">. </w:t>
      </w:r>
      <w:r w:rsidR="00051D22" w:rsidRPr="00003490">
        <w:rPr>
          <w:rFonts w:cs="Arial"/>
          <w:szCs w:val="24"/>
          <w:lang w:val="es-ES"/>
        </w:rPr>
        <w:t>E</w:t>
      </w:r>
      <w:r w:rsidRPr="00003490">
        <w:rPr>
          <w:rFonts w:cs="Arial"/>
          <w:szCs w:val="24"/>
          <w:lang w:val="es-ES"/>
        </w:rPr>
        <w:t>s importante resaltar</w:t>
      </w:r>
      <w:r w:rsidR="00344514" w:rsidRPr="00003490">
        <w:rPr>
          <w:rFonts w:cs="Arial"/>
          <w:szCs w:val="24"/>
          <w:lang w:val="es-ES"/>
        </w:rPr>
        <w:t>,</w:t>
      </w:r>
      <w:r w:rsidRPr="00003490">
        <w:rPr>
          <w:rFonts w:cs="Arial"/>
          <w:szCs w:val="24"/>
          <w:lang w:val="es-ES"/>
        </w:rPr>
        <w:t xml:space="preserve"> que la tecnología se hace cada vez más necesaria y útil, puesto que las </w:t>
      </w:r>
      <w:r w:rsidR="00051D22" w:rsidRPr="00003490">
        <w:rPr>
          <w:rFonts w:cs="Arial"/>
          <w:szCs w:val="24"/>
          <w:lang w:val="es-ES"/>
        </w:rPr>
        <w:t>exigencias</w:t>
      </w:r>
      <w:r w:rsidRPr="00003490">
        <w:rPr>
          <w:rFonts w:cs="Arial"/>
          <w:szCs w:val="24"/>
          <w:lang w:val="es-ES"/>
        </w:rPr>
        <w:t xml:space="preserve"> van cambiando y </w:t>
      </w:r>
      <w:r w:rsidR="00051D22" w:rsidRPr="00003490">
        <w:rPr>
          <w:rFonts w:cs="Arial"/>
          <w:szCs w:val="24"/>
          <w:lang w:val="es-ES"/>
        </w:rPr>
        <w:t xml:space="preserve">se </w:t>
      </w:r>
      <w:r w:rsidR="00B12702" w:rsidRPr="00003490">
        <w:rPr>
          <w:rFonts w:cs="Arial"/>
          <w:szCs w:val="24"/>
          <w:lang w:val="es-ES"/>
        </w:rPr>
        <w:t>renuevan</w:t>
      </w:r>
      <w:r w:rsidRPr="00003490">
        <w:rPr>
          <w:rFonts w:cs="Arial"/>
          <w:szCs w:val="24"/>
          <w:lang w:val="es-ES"/>
        </w:rPr>
        <w:t xml:space="preserve"> </w:t>
      </w:r>
      <w:r w:rsidR="002C024E" w:rsidRPr="00003490">
        <w:rPr>
          <w:rFonts w:cs="Arial"/>
          <w:szCs w:val="24"/>
          <w:lang w:val="es-ES"/>
        </w:rPr>
        <w:t>constantemente,</w:t>
      </w:r>
      <w:r w:rsidR="00E3331E" w:rsidRPr="00003490">
        <w:rPr>
          <w:rFonts w:cs="Arial"/>
          <w:szCs w:val="24"/>
          <w:lang w:val="es-ES"/>
        </w:rPr>
        <w:t xml:space="preserve"> </w:t>
      </w:r>
      <w:r w:rsidR="00CA1EB7" w:rsidRPr="00003490">
        <w:rPr>
          <w:rFonts w:cs="Arial"/>
          <w:szCs w:val="24"/>
          <w:lang w:val="es-ES"/>
        </w:rPr>
        <w:t xml:space="preserve">todo </w:t>
      </w:r>
      <w:r w:rsidR="00051D22" w:rsidRPr="00003490">
        <w:rPr>
          <w:rFonts w:cs="Arial"/>
          <w:szCs w:val="24"/>
          <w:lang w:val="es-ES"/>
        </w:rPr>
        <w:t>con el fin de</w:t>
      </w:r>
      <w:r w:rsidRPr="00003490">
        <w:rPr>
          <w:rFonts w:cs="Arial"/>
          <w:szCs w:val="24"/>
          <w:lang w:val="es-ES"/>
        </w:rPr>
        <w:t xml:space="preserve"> satisfacer el estilo de vi</w:t>
      </w:r>
      <w:r w:rsidR="00465E23" w:rsidRPr="00003490">
        <w:rPr>
          <w:rFonts w:cs="Arial"/>
          <w:szCs w:val="24"/>
          <w:lang w:val="es-ES"/>
        </w:rPr>
        <w:t>da de las personas de siglo XXI, p</w:t>
      </w:r>
      <w:r w:rsidRPr="00003490">
        <w:rPr>
          <w:rFonts w:cs="Arial"/>
          <w:szCs w:val="24"/>
          <w:lang w:val="es-ES"/>
        </w:rPr>
        <w:t>or lo cual</w:t>
      </w:r>
      <w:r w:rsidR="00051D22" w:rsidRPr="00003490">
        <w:rPr>
          <w:rFonts w:cs="Arial"/>
          <w:szCs w:val="24"/>
          <w:lang w:val="es-ES"/>
        </w:rPr>
        <w:t xml:space="preserve">, </w:t>
      </w:r>
      <w:r w:rsidRPr="00003490">
        <w:rPr>
          <w:rFonts w:cs="Arial"/>
          <w:szCs w:val="24"/>
          <w:lang w:val="es-ES"/>
        </w:rPr>
        <w:t xml:space="preserve">el desarrollo tecnológico </w:t>
      </w:r>
      <w:r w:rsidR="00465E23" w:rsidRPr="00003490">
        <w:rPr>
          <w:rFonts w:cs="Arial"/>
          <w:szCs w:val="24"/>
          <w:lang w:val="es-ES"/>
        </w:rPr>
        <w:t>h</w:t>
      </w:r>
      <w:r w:rsidRPr="00003490">
        <w:rPr>
          <w:rFonts w:cs="Arial"/>
          <w:szCs w:val="24"/>
          <w:lang w:val="es-ES"/>
        </w:rPr>
        <w:t xml:space="preserve">a avanzado </w:t>
      </w:r>
      <w:r w:rsidR="00051D22" w:rsidRPr="00003490">
        <w:rPr>
          <w:rFonts w:cs="Arial"/>
          <w:szCs w:val="24"/>
          <w:lang w:val="es-ES"/>
        </w:rPr>
        <w:t>d</w:t>
      </w:r>
      <w:r w:rsidR="00B71133" w:rsidRPr="00003490">
        <w:rPr>
          <w:rFonts w:cs="Arial"/>
          <w:szCs w:val="24"/>
          <w:lang w:val="es-ES"/>
        </w:rPr>
        <w:t>e manera exponencial</w:t>
      </w:r>
      <w:r w:rsidRPr="00003490">
        <w:rPr>
          <w:rFonts w:cs="Arial"/>
          <w:szCs w:val="24"/>
          <w:lang w:val="es-ES"/>
        </w:rPr>
        <w:t xml:space="preserve">, integrando dispositivos de información, almacenamiento y comunicación, que </w:t>
      </w:r>
      <w:r w:rsidR="00051D22" w:rsidRPr="00003490">
        <w:rPr>
          <w:rFonts w:cs="Arial"/>
          <w:szCs w:val="24"/>
          <w:lang w:val="es-ES"/>
        </w:rPr>
        <w:t xml:space="preserve">buscan </w:t>
      </w:r>
      <w:r w:rsidRPr="00003490">
        <w:rPr>
          <w:rFonts w:cs="Arial"/>
          <w:szCs w:val="24"/>
          <w:lang w:val="es-ES"/>
        </w:rPr>
        <w:t>soluciona</w:t>
      </w:r>
      <w:r w:rsidR="00051D22" w:rsidRPr="00003490">
        <w:rPr>
          <w:rFonts w:cs="Arial"/>
          <w:szCs w:val="24"/>
          <w:lang w:val="es-ES"/>
        </w:rPr>
        <w:t>r</w:t>
      </w:r>
      <w:r w:rsidRPr="00003490">
        <w:rPr>
          <w:rFonts w:cs="Arial"/>
          <w:szCs w:val="24"/>
          <w:lang w:val="es-ES"/>
        </w:rPr>
        <w:t xml:space="preserve"> problemas y necesidades cotidianas. </w:t>
      </w:r>
    </w:p>
    <w:p w14:paraId="06E46F7E" w14:textId="724CA07C" w:rsidR="004429B0" w:rsidRPr="00003490" w:rsidRDefault="003C0AF8" w:rsidP="00B71133">
      <w:pPr>
        <w:spacing w:line="360" w:lineRule="auto"/>
        <w:jc w:val="both"/>
        <w:rPr>
          <w:rFonts w:cs="Arial"/>
          <w:szCs w:val="24"/>
          <w:u w:val="single"/>
          <w:lang w:val="es-ES"/>
        </w:rPr>
      </w:pPr>
      <w:r w:rsidRPr="00003490">
        <w:rPr>
          <w:rFonts w:cs="Arial"/>
          <w:szCs w:val="24"/>
          <w:lang w:val="es-ES"/>
        </w:rPr>
        <w:t>P</w:t>
      </w:r>
      <w:r w:rsidR="00B71133" w:rsidRPr="00003490">
        <w:rPr>
          <w:rFonts w:cs="Arial"/>
          <w:szCs w:val="24"/>
          <w:lang w:val="es-ES"/>
        </w:rPr>
        <w:t xml:space="preserve">or consiguiente, se destaca que los medios más utilizados hoy en día son los dispositivos móviles y el </w:t>
      </w:r>
      <w:r w:rsidRPr="00003490">
        <w:rPr>
          <w:rFonts w:cs="Arial"/>
          <w:szCs w:val="24"/>
          <w:lang w:val="es-ES"/>
        </w:rPr>
        <w:t>I</w:t>
      </w:r>
      <w:r w:rsidR="00B71133" w:rsidRPr="00003490">
        <w:rPr>
          <w:rFonts w:cs="Arial"/>
          <w:szCs w:val="24"/>
          <w:lang w:val="es-ES"/>
        </w:rPr>
        <w:t>nternet,</w:t>
      </w:r>
      <w:r w:rsidR="00C01B9E" w:rsidRPr="00003490">
        <w:rPr>
          <w:lang w:val="es-ES"/>
        </w:rPr>
        <w:t xml:space="preserve"> </w:t>
      </w:r>
      <w:r w:rsidR="00C01B9E" w:rsidRPr="00003490">
        <w:rPr>
          <w:rFonts w:cs="Arial"/>
          <w:szCs w:val="24"/>
          <w:lang w:val="es-ES"/>
        </w:rPr>
        <w:t>dado que, que actualidad</w:t>
      </w:r>
      <w:r w:rsidR="00B71133" w:rsidRPr="00003490">
        <w:rPr>
          <w:rFonts w:cs="Arial"/>
          <w:szCs w:val="24"/>
          <w:lang w:val="es-ES"/>
        </w:rPr>
        <w:t xml:space="preserve"> </w:t>
      </w:r>
      <w:r w:rsidR="00C01B9E" w:rsidRPr="00003490">
        <w:rPr>
          <w:rFonts w:cs="Arial"/>
          <w:szCs w:val="24"/>
          <w:lang w:val="es-ES"/>
        </w:rPr>
        <w:t xml:space="preserve">existe un concepto llamado el internet de las cosas </w:t>
      </w:r>
      <w:r w:rsidR="00B71133" w:rsidRPr="00003490">
        <w:rPr>
          <w:rFonts w:cs="Arial"/>
          <w:szCs w:val="24"/>
          <w:lang w:val="es-ES"/>
        </w:rPr>
        <w:t>(o también conocido como IoT) que para Mora “El IoT no es más que la interconexión de objetos, cosas, elementos cotidianos a la Internet, a través de diferentes tecnologías como son los dispositivos habilitados con la tecnología inalámbrica abierta como bluetooth, la identificación por radiofrecuencia (RFID), Wi-Fi y los servicios que brindan teléfonos inteligentes”</w:t>
      </w:r>
      <w:r w:rsidR="00F65DDA">
        <w:rPr>
          <w:rStyle w:val="Refdenotaalpie"/>
          <w:rFonts w:cs="Arial"/>
          <w:szCs w:val="24"/>
          <w:lang w:val="es-ES"/>
        </w:rPr>
        <w:footnoteReference w:id="2"/>
      </w:r>
      <w:r w:rsidR="00B71133" w:rsidRPr="00003490">
        <w:rPr>
          <w:rFonts w:cs="Arial"/>
          <w:szCs w:val="24"/>
          <w:lang w:val="es-ES"/>
        </w:rPr>
        <w:t>. Además de que estos medios cuentan con un sinnúmero de herramientas que facilitan el desarrollo y el sostenimiento de la sociedad</w:t>
      </w:r>
      <w:r w:rsidR="004429B0" w:rsidRPr="00003490">
        <w:rPr>
          <w:rFonts w:cs="Arial"/>
          <w:szCs w:val="24"/>
          <w:lang w:val="es-ES"/>
        </w:rPr>
        <w:t>.</w:t>
      </w:r>
    </w:p>
    <w:p w14:paraId="65410D43" w14:textId="00B5ADB0" w:rsidR="00B71133" w:rsidRPr="00003490" w:rsidRDefault="00344514" w:rsidP="00B71133">
      <w:pPr>
        <w:spacing w:line="360" w:lineRule="auto"/>
        <w:jc w:val="both"/>
        <w:rPr>
          <w:rFonts w:cs="Arial"/>
          <w:szCs w:val="24"/>
          <w:lang w:val="es-ES"/>
        </w:rPr>
      </w:pPr>
      <w:r w:rsidRPr="00003490">
        <w:rPr>
          <w:rFonts w:cs="Arial"/>
          <w:szCs w:val="24"/>
          <w:lang w:val="es-ES"/>
        </w:rPr>
        <w:t xml:space="preserve">Pero </w:t>
      </w:r>
      <w:r w:rsidR="00B71133" w:rsidRPr="00003490">
        <w:rPr>
          <w:rFonts w:cs="Arial"/>
          <w:szCs w:val="24"/>
          <w:lang w:val="es-ES"/>
        </w:rPr>
        <w:t xml:space="preserve">pese a todo el desarrollo tecnológico y los avances </w:t>
      </w:r>
      <w:r w:rsidR="003C0AF8" w:rsidRPr="00003490">
        <w:rPr>
          <w:rFonts w:cs="Arial"/>
          <w:szCs w:val="24"/>
          <w:lang w:val="es-ES"/>
        </w:rPr>
        <w:t xml:space="preserve">en la </w:t>
      </w:r>
      <w:r w:rsidR="00B71133" w:rsidRPr="00003490">
        <w:rPr>
          <w:rFonts w:cs="Arial"/>
          <w:szCs w:val="24"/>
          <w:lang w:val="es-ES"/>
        </w:rPr>
        <w:t>ciencia, existen muchos campos por explorar y que necesitan de la atención e intervención de herramientas tecnológicas, como es el caso de la atención y el servicio los clientes. Para, Paz “el servicio al cliente es un elemento imprescindible para la existencia de una empresa y además constituye al centro de interés y es la clave de su éxito o fracaso”</w:t>
      </w:r>
      <w:r w:rsidR="00F65DDA">
        <w:rPr>
          <w:rStyle w:val="Refdenotaalpie"/>
          <w:rFonts w:cs="Arial"/>
          <w:szCs w:val="24"/>
          <w:lang w:val="es-ES"/>
        </w:rPr>
        <w:footnoteReference w:id="3"/>
      </w:r>
      <w:r w:rsidR="00B71133" w:rsidRPr="00003490">
        <w:rPr>
          <w:rFonts w:cs="Arial"/>
          <w:szCs w:val="24"/>
          <w:lang w:val="es-ES"/>
        </w:rPr>
        <w:t>, es decir que la atención prestada debe cumplir con todas las exigencias de los clientes</w:t>
      </w:r>
      <w:r w:rsidR="002C024E" w:rsidRPr="00003490">
        <w:rPr>
          <w:rFonts w:cs="Arial"/>
          <w:szCs w:val="24"/>
          <w:lang w:val="es-ES"/>
        </w:rPr>
        <w:t xml:space="preserve"> y debe estar encaminado a </w:t>
      </w:r>
      <w:r w:rsidR="00B71133" w:rsidRPr="00003490">
        <w:rPr>
          <w:rFonts w:cs="Arial"/>
          <w:szCs w:val="24"/>
          <w:lang w:val="es-ES"/>
        </w:rPr>
        <w:t>que servicio prestado sea el óptimo y de calidad.</w:t>
      </w:r>
    </w:p>
    <w:p w14:paraId="2680B8EA" w14:textId="4FCFE53F" w:rsidR="001124E6" w:rsidRPr="00003490" w:rsidRDefault="001124E6" w:rsidP="00715526">
      <w:pPr>
        <w:spacing w:line="360" w:lineRule="auto"/>
        <w:jc w:val="both"/>
        <w:rPr>
          <w:rFonts w:cs="Arial"/>
          <w:szCs w:val="24"/>
          <w:lang w:val="es-ES"/>
        </w:rPr>
      </w:pPr>
      <w:r w:rsidRPr="00003490">
        <w:rPr>
          <w:rFonts w:cs="Arial"/>
          <w:szCs w:val="24"/>
          <w:lang w:val="es-ES"/>
        </w:rPr>
        <w:t xml:space="preserve">Por lo tanto, lo que el proyecto intentará lograr es automatizar los tramites académicos </w:t>
      </w:r>
      <w:r w:rsidR="00F913B9" w:rsidRPr="00003490">
        <w:rPr>
          <w:rFonts w:cs="Arial"/>
          <w:szCs w:val="24"/>
          <w:lang w:val="es-ES"/>
        </w:rPr>
        <w:t>de</w:t>
      </w:r>
      <w:r w:rsidRPr="00003490">
        <w:rPr>
          <w:rFonts w:cs="Arial"/>
          <w:szCs w:val="24"/>
          <w:lang w:val="es-ES"/>
        </w:rPr>
        <w:t xml:space="preserve"> los estudiantes de la Universidad de Cesmag, para mejorar y hacer que la atención brindada por </w:t>
      </w:r>
      <w:r w:rsidRPr="00003490">
        <w:rPr>
          <w:rFonts w:cs="Arial"/>
          <w:szCs w:val="24"/>
          <w:lang w:val="es-ES"/>
        </w:rPr>
        <w:lastRenderedPageBreak/>
        <w:t>l</w:t>
      </w:r>
      <w:r w:rsidR="00F913B9" w:rsidRPr="00003490">
        <w:rPr>
          <w:rFonts w:cs="Arial"/>
          <w:szCs w:val="24"/>
          <w:lang w:val="es-ES"/>
        </w:rPr>
        <w:t>a</w:t>
      </w:r>
      <w:r w:rsidRPr="00003490">
        <w:rPr>
          <w:rFonts w:cs="Arial"/>
          <w:szCs w:val="24"/>
          <w:lang w:val="es-ES"/>
        </w:rPr>
        <w:t xml:space="preserve">s diferentes </w:t>
      </w:r>
      <w:r w:rsidR="00F913B9" w:rsidRPr="00003490">
        <w:rPr>
          <w:rFonts w:cs="Arial"/>
          <w:szCs w:val="24"/>
          <w:lang w:val="es-ES"/>
        </w:rPr>
        <w:t>dependencias</w:t>
      </w:r>
      <w:r w:rsidRPr="00003490">
        <w:rPr>
          <w:rFonts w:cs="Arial"/>
          <w:szCs w:val="24"/>
          <w:lang w:val="es-ES"/>
        </w:rPr>
        <w:t xml:space="preserve"> de la universidad sea más agradable. Para este fin, se deben incluir códigos QR para acceder a la información del sistema, y ​​se debe usar Tic como base para la interconexión con los dispositivos, porque esto es crucial para el desarrollo del sistema, ya que este tipo de aplicaciones pueden mejorar la calidad de vida de los usuarios y proporcionar una mejor Accesibilidad y reducir el tiempo de ejecución.</w:t>
      </w:r>
    </w:p>
    <w:p w14:paraId="1DF7F4CD" w14:textId="46C5468D" w:rsidR="007930D7" w:rsidRPr="00003490" w:rsidRDefault="007930D7" w:rsidP="00715526">
      <w:pPr>
        <w:spacing w:line="360" w:lineRule="auto"/>
        <w:jc w:val="both"/>
        <w:rPr>
          <w:rFonts w:cs="Arial"/>
          <w:szCs w:val="24"/>
          <w:lang w:val="es-ES"/>
        </w:rPr>
      </w:pPr>
      <w:r w:rsidRPr="00003490">
        <w:rPr>
          <w:rFonts w:cs="Arial"/>
          <w:szCs w:val="24"/>
          <w:lang w:val="es-ES"/>
        </w:rPr>
        <w:br w:type="page"/>
      </w:r>
    </w:p>
    <w:p w14:paraId="4C772CDF" w14:textId="5BA2AED0" w:rsidR="00F5408E" w:rsidRPr="00003490" w:rsidRDefault="00F5408E" w:rsidP="00500896">
      <w:pPr>
        <w:pStyle w:val="Ttulo1"/>
        <w:jc w:val="center"/>
        <w:rPr>
          <w:lang w:val="es-ES"/>
        </w:rPr>
      </w:pPr>
      <w:bookmarkStart w:id="21" w:name="_Toc24974541"/>
      <w:bookmarkStart w:id="22" w:name="_Toc76994777"/>
      <w:r w:rsidRPr="00003490">
        <w:rPr>
          <w:lang w:val="es-ES"/>
        </w:rPr>
        <w:lastRenderedPageBreak/>
        <w:t>1. PROBLEMA DE INVESTIGACI</w:t>
      </w:r>
      <w:r w:rsidR="003C0AF8" w:rsidRPr="00003490">
        <w:rPr>
          <w:lang w:val="es-ES"/>
        </w:rPr>
        <w:t>Ó</w:t>
      </w:r>
      <w:r w:rsidRPr="00003490">
        <w:rPr>
          <w:lang w:val="es-ES"/>
        </w:rPr>
        <w:t>N</w:t>
      </w:r>
      <w:bookmarkEnd w:id="21"/>
      <w:bookmarkEnd w:id="22"/>
    </w:p>
    <w:p w14:paraId="13013D08" w14:textId="77777777" w:rsidR="00F5408E" w:rsidRPr="00003490" w:rsidRDefault="00F5408E" w:rsidP="00715526">
      <w:pPr>
        <w:spacing w:line="360" w:lineRule="auto"/>
        <w:jc w:val="both"/>
        <w:rPr>
          <w:rFonts w:cs="Arial"/>
          <w:szCs w:val="24"/>
          <w:lang w:val="es-ES"/>
        </w:rPr>
      </w:pPr>
    </w:p>
    <w:p w14:paraId="318F2377" w14:textId="07DEC494" w:rsidR="00F5408E" w:rsidRPr="00003490" w:rsidRDefault="00A561D4" w:rsidP="00D36FD2">
      <w:pPr>
        <w:pStyle w:val="Ttulo2"/>
        <w:numPr>
          <w:ilvl w:val="1"/>
          <w:numId w:val="8"/>
        </w:numPr>
        <w:jc w:val="both"/>
        <w:rPr>
          <w:lang w:val="es-ES"/>
        </w:rPr>
      </w:pPr>
      <w:bookmarkStart w:id="23" w:name="_Toc24974542"/>
      <w:r>
        <w:rPr>
          <w:lang w:val="es-ES"/>
        </w:rPr>
        <w:t xml:space="preserve"> </w:t>
      </w:r>
      <w:bookmarkStart w:id="24" w:name="_Toc76994778"/>
      <w:r w:rsidR="00F5408E" w:rsidRPr="00003490">
        <w:rPr>
          <w:lang w:val="es-ES"/>
        </w:rPr>
        <w:t>OBJETO O TEMA DE INVESTIGAC</w:t>
      </w:r>
      <w:r w:rsidR="003C0AF8" w:rsidRPr="00003490">
        <w:rPr>
          <w:lang w:val="es-ES"/>
        </w:rPr>
        <w:t>IÓ</w:t>
      </w:r>
      <w:r w:rsidR="00F5408E" w:rsidRPr="00003490">
        <w:rPr>
          <w:lang w:val="es-ES"/>
        </w:rPr>
        <w:t>N</w:t>
      </w:r>
      <w:bookmarkEnd w:id="23"/>
      <w:bookmarkEnd w:id="24"/>
    </w:p>
    <w:p w14:paraId="265455CD" w14:textId="77777777" w:rsidR="00B71133" w:rsidRPr="00003490" w:rsidRDefault="00B71133" w:rsidP="00B71133">
      <w:pPr>
        <w:pStyle w:val="Sinespaciado"/>
        <w:rPr>
          <w:lang w:val="es-ES"/>
        </w:rPr>
      </w:pPr>
    </w:p>
    <w:p w14:paraId="5B50519D" w14:textId="5B64E743" w:rsidR="00F5408E" w:rsidRPr="00003490" w:rsidRDefault="00F5408E" w:rsidP="00B71133">
      <w:pPr>
        <w:spacing w:line="360" w:lineRule="auto"/>
        <w:jc w:val="both"/>
        <w:rPr>
          <w:rFonts w:cs="Arial"/>
          <w:szCs w:val="24"/>
          <w:lang w:val="es-ES"/>
        </w:rPr>
      </w:pPr>
      <w:r w:rsidRPr="00003490">
        <w:rPr>
          <w:rFonts w:cs="Arial"/>
          <w:szCs w:val="24"/>
          <w:lang w:val="es-ES"/>
        </w:rPr>
        <w:t xml:space="preserve">Atención </w:t>
      </w:r>
      <w:r w:rsidR="00016948" w:rsidRPr="00003490">
        <w:rPr>
          <w:rFonts w:cs="Arial"/>
          <w:szCs w:val="24"/>
          <w:lang w:val="es-ES"/>
        </w:rPr>
        <w:t>de tramites académicos de la universidad CESMAG</w:t>
      </w:r>
    </w:p>
    <w:p w14:paraId="4BA70EDB" w14:textId="08280536" w:rsidR="00C03D8D" w:rsidRPr="00003490" w:rsidRDefault="00A561D4" w:rsidP="00D36FD2">
      <w:pPr>
        <w:pStyle w:val="Ttulo2"/>
        <w:numPr>
          <w:ilvl w:val="1"/>
          <w:numId w:val="8"/>
        </w:numPr>
        <w:jc w:val="both"/>
        <w:rPr>
          <w:lang w:val="es-ES"/>
        </w:rPr>
      </w:pPr>
      <w:bookmarkStart w:id="25" w:name="_Toc24974543"/>
      <w:r>
        <w:rPr>
          <w:lang w:val="es-ES"/>
        </w:rPr>
        <w:t xml:space="preserve"> </w:t>
      </w:r>
      <w:bookmarkStart w:id="26" w:name="_Toc76994779"/>
      <w:r w:rsidR="00F5408E" w:rsidRPr="00003490">
        <w:rPr>
          <w:lang w:val="es-ES"/>
        </w:rPr>
        <w:t>LINEA DE INVESTIGACI</w:t>
      </w:r>
      <w:r w:rsidR="003C0AF8" w:rsidRPr="00003490">
        <w:rPr>
          <w:lang w:val="es-ES"/>
        </w:rPr>
        <w:t>Ó</w:t>
      </w:r>
      <w:r w:rsidR="00F5408E" w:rsidRPr="00003490">
        <w:rPr>
          <w:lang w:val="es-ES"/>
        </w:rPr>
        <w:t>N</w:t>
      </w:r>
      <w:bookmarkEnd w:id="25"/>
      <w:bookmarkEnd w:id="26"/>
    </w:p>
    <w:p w14:paraId="671FA7BA" w14:textId="77777777" w:rsidR="00B71133" w:rsidRPr="00003490" w:rsidRDefault="00B71133" w:rsidP="00B71133">
      <w:pPr>
        <w:pStyle w:val="Sinespaciado"/>
        <w:rPr>
          <w:lang w:val="es-ES"/>
        </w:rPr>
      </w:pPr>
    </w:p>
    <w:p w14:paraId="6FC335A8" w14:textId="1F90D1FD" w:rsidR="00F5408E" w:rsidRPr="00003490" w:rsidRDefault="00C03D8D" w:rsidP="008A4BED">
      <w:pPr>
        <w:spacing w:line="360" w:lineRule="auto"/>
        <w:jc w:val="both"/>
        <w:rPr>
          <w:rFonts w:cs="Arial"/>
          <w:szCs w:val="24"/>
          <w:lang w:val="es-ES"/>
        </w:rPr>
      </w:pPr>
      <w:r w:rsidRPr="00003490">
        <w:rPr>
          <w:rFonts w:cs="Arial"/>
          <w:szCs w:val="24"/>
          <w:lang w:val="es-ES"/>
        </w:rPr>
        <w:t>L</w:t>
      </w:r>
      <w:r w:rsidR="00F5408E" w:rsidRPr="00003490">
        <w:rPr>
          <w:rFonts w:cs="Arial"/>
          <w:szCs w:val="24"/>
          <w:lang w:val="es-ES"/>
        </w:rPr>
        <w:t>enguajes de programación</w:t>
      </w:r>
      <w:r w:rsidR="00457E43" w:rsidRPr="00003490">
        <w:rPr>
          <w:rFonts w:cs="Arial"/>
          <w:szCs w:val="24"/>
          <w:lang w:val="es-ES"/>
        </w:rPr>
        <w:t xml:space="preserve">, </w:t>
      </w:r>
      <w:r w:rsidR="00C063E0" w:rsidRPr="00003490">
        <w:rPr>
          <w:rFonts w:cs="Arial"/>
          <w:szCs w:val="24"/>
          <w:lang w:val="es-ES"/>
        </w:rPr>
        <w:t>desde el punto de vista computacional permiten la creación de nuevo software</w:t>
      </w:r>
      <w:r w:rsidR="003D19C8" w:rsidRPr="00003490">
        <w:rPr>
          <w:rFonts w:cs="Arial"/>
          <w:szCs w:val="24"/>
          <w:lang w:val="es-ES"/>
        </w:rPr>
        <w:t>,</w:t>
      </w:r>
      <w:r w:rsidR="00C063E0" w:rsidRPr="00003490">
        <w:rPr>
          <w:rFonts w:cs="Arial"/>
          <w:szCs w:val="24"/>
          <w:lang w:val="es-ES"/>
        </w:rPr>
        <w:t xml:space="preserve"> a través de las fases de diseño análisis codificación, implementación y prueba, en ellos se </w:t>
      </w:r>
      <w:r w:rsidR="00016948" w:rsidRPr="00003490">
        <w:rPr>
          <w:rFonts w:cs="Arial"/>
          <w:szCs w:val="24"/>
          <w:lang w:val="es-ES"/>
        </w:rPr>
        <w:t>requiere “</w:t>
      </w:r>
      <w:r w:rsidR="00F5408E" w:rsidRPr="00003490">
        <w:rPr>
          <w:rFonts w:cs="Arial"/>
          <w:szCs w:val="24"/>
          <w:lang w:val="es-ES"/>
        </w:rPr>
        <w:t>profundizar en el fortalecimiento y transferencia del domini</w:t>
      </w:r>
      <w:r w:rsidR="008628A6" w:rsidRPr="00003490">
        <w:rPr>
          <w:rFonts w:cs="Arial"/>
          <w:szCs w:val="24"/>
          <w:lang w:val="es-ES"/>
        </w:rPr>
        <w:t>o de lenguajes de programación”</w:t>
      </w:r>
      <w:r w:rsidR="00223F2F" w:rsidRPr="00003490">
        <w:rPr>
          <w:rStyle w:val="Refdenotaalpie"/>
          <w:lang w:val="es-ES"/>
        </w:rPr>
        <w:footnoteReference w:id="4"/>
      </w:r>
      <w:r w:rsidR="00C063E0" w:rsidRPr="00003490">
        <w:rPr>
          <w:rFonts w:cs="Arial"/>
          <w:szCs w:val="24"/>
          <w:lang w:val="es-ES"/>
        </w:rPr>
        <w:t>.</w:t>
      </w:r>
    </w:p>
    <w:p w14:paraId="2EEE5236" w14:textId="2616A2FB" w:rsidR="00F5408E" w:rsidRPr="00003490" w:rsidRDefault="00F5408E" w:rsidP="00715526">
      <w:pPr>
        <w:pStyle w:val="Ttulo2"/>
        <w:jc w:val="both"/>
        <w:rPr>
          <w:lang w:val="es-ES"/>
        </w:rPr>
      </w:pPr>
      <w:bookmarkStart w:id="27" w:name="_Toc24974544"/>
      <w:bookmarkStart w:id="28" w:name="_Toc76994780"/>
      <w:r w:rsidRPr="00003490">
        <w:rPr>
          <w:lang w:val="es-ES"/>
        </w:rPr>
        <w:t>1.3. SUBLINEA DE INVESTIGACI</w:t>
      </w:r>
      <w:r w:rsidR="003C0AF8" w:rsidRPr="00003490">
        <w:rPr>
          <w:lang w:val="es-ES"/>
        </w:rPr>
        <w:t>Ó</w:t>
      </w:r>
      <w:r w:rsidRPr="00003490">
        <w:rPr>
          <w:lang w:val="es-ES"/>
        </w:rPr>
        <w:t>N</w:t>
      </w:r>
      <w:bookmarkEnd w:id="27"/>
      <w:bookmarkEnd w:id="28"/>
    </w:p>
    <w:p w14:paraId="07D4B5EA" w14:textId="77777777" w:rsidR="00223F2F" w:rsidRPr="00003490" w:rsidRDefault="00223F2F" w:rsidP="00114130">
      <w:pPr>
        <w:pStyle w:val="Sinespaciado"/>
        <w:ind w:left="709" w:right="758"/>
        <w:rPr>
          <w:lang w:val="es-ES"/>
        </w:rPr>
      </w:pPr>
    </w:p>
    <w:p w14:paraId="4F3180D4" w14:textId="1525104E" w:rsidR="00F5408E" w:rsidRPr="00003490" w:rsidRDefault="00C03D8D" w:rsidP="00114130">
      <w:pPr>
        <w:spacing w:line="360" w:lineRule="auto"/>
        <w:ind w:left="709" w:right="758"/>
        <w:jc w:val="both"/>
        <w:rPr>
          <w:rFonts w:cs="Arial"/>
          <w:szCs w:val="24"/>
          <w:lang w:val="es-ES"/>
        </w:rPr>
      </w:pPr>
      <w:r w:rsidRPr="00003490">
        <w:rPr>
          <w:rFonts w:cs="Arial"/>
          <w:szCs w:val="24"/>
          <w:lang w:val="es-ES"/>
        </w:rPr>
        <w:t xml:space="preserve">Ingeniería Colaborativa </w:t>
      </w:r>
      <w:r w:rsidR="00457E43" w:rsidRPr="00003490">
        <w:rPr>
          <w:rFonts w:cs="Arial"/>
          <w:szCs w:val="24"/>
          <w:lang w:val="es-ES"/>
        </w:rPr>
        <w:t>que “Tiene</w:t>
      </w:r>
      <w:r w:rsidR="00F5408E" w:rsidRPr="00003490">
        <w:rPr>
          <w:rFonts w:cs="Arial"/>
          <w:szCs w:val="24"/>
          <w:lang w:val="es-ES"/>
        </w:rPr>
        <w:t xml:space="preserve"> su origen en la Ingeniería Concurrente, basada en una mejor organización empresarial, en el trabajo en equipo y en el aprovechamiento de las nuevas tecnologías de la información. La Ingeniería Colaborativa resalta los aspectos de trabajo en equipo, comunicación multidisciplinar y colaboración multidepartamental. Se apoya en Trabajo Cooperativo Asistido por Computador (CSCW), El Aprendizaje Colaborativo Apoyado por Computador (CSCL)”. </w:t>
      </w:r>
      <w:r w:rsidR="00223F2F" w:rsidRPr="00003490">
        <w:rPr>
          <w:rStyle w:val="Refdenotaalpie"/>
          <w:lang w:val="es-ES"/>
        </w:rPr>
        <w:footnoteReference w:id="5"/>
      </w:r>
    </w:p>
    <w:p w14:paraId="39281DE2" w14:textId="77777777" w:rsidR="00F5408E" w:rsidRPr="00003490" w:rsidRDefault="00F5408E" w:rsidP="00715526">
      <w:pPr>
        <w:pStyle w:val="Ttulo2"/>
        <w:jc w:val="both"/>
        <w:rPr>
          <w:lang w:val="es-ES"/>
        </w:rPr>
      </w:pPr>
      <w:bookmarkStart w:id="29" w:name="_Toc24974545"/>
      <w:bookmarkStart w:id="30" w:name="_Toc76994781"/>
      <w:bookmarkStart w:id="31" w:name="_Hlk44876107"/>
      <w:r w:rsidRPr="00003490">
        <w:rPr>
          <w:lang w:val="es-ES"/>
        </w:rPr>
        <w:t>1.4. PLANTEAMIENTO DE EL PROBLEMA</w:t>
      </w:r>
      <w:bookmarkEnd w:id="29"/>
      <w:bookmarkEnd w:id="30"/>
    </w:p>
    <w:p w14:paraId="530F2AE9" w14:textId="77777777" w:rsidR="00223F2F" w:rsidRPr="00003490" w:rsidRDefault="00223F2F" w:rsidP="00B71133">
      <w:pPr>
        <w:pStyle w:val="Sinespaciado"/>
        <w:rPr>
          <w:lang w:val="es-ES"/>
        </w:rPr>
      </w:pPr>
    </w:p>
    <w:p w14:paraId="7372E3F4" w14:textId="77777777" w:rsidR="00F913B9" w:rsidRPr="00003490" w:rsidRDefault="00F913B9" w:rsidP="00F913B9">
      <w:pPr>
        <w:spacing w:line="360" w:lineRule="auto"/>
        <w:jc w:val="both"/>
        <w:rPr>
          <w:rFonts w:cs="Arial"/>
          <w:strike/>
          <w:szCs w:val="24"/>
          <w:lang w:val="es-ES"/>
        </w:rPr>
      </w:pPr>
      <w:bookmarkStart w:id="32" w:name="_Toc24974546"/>
      <w:r w:rsidRPr="00003490">
        <w:rPr>
          <w:rFonts w:cs="Arial"/>
          <w:szCs w:val="24"/>
          <w:lang w:val="es-ES"/>
        </w:rPr>
        <w:t xml:space="preserve">Por la tendencia existente a actualizar los sistemas de información que permitan facilitar el desarrollo de las labores cotidianas del ser humano, surge este proyecto de investigación, que parte de una problemática, la cual es la anticuada forma de gestión y organización con la que se atiende a los usuarios de la universidad Cesmag, ya que no se cuenta con una herramienta que agilice la atención a los usuarios en términos de gestión y organización. Específicamente en la gestión de turnos, asignación de citas, tiempo de respuesta e información sobre los tramites académicos y de matrícula, en las diferentes dependencias de los programas académicos universidad CESMAG. Dado que, estos son frecuentados por una gran cantidad de usuarios, que probablemente están sujetos a recibir quejas, reclamos por alguna situación particular que se presente durante el servicio, esto a causa, de que en la </w:t>
      </w:r>
      <w:r w:rsidRPr="00003490">
        <w:rPr>
          <w:rFonts w:cs="Arial"/>
          <w:szCs w:val="24"/>
          <w:lang w:val="es-ES"/>
        </w:rPr>
        <w:lastRenderedPageBreak/>
        <w:t>atención al cliente existen diversas situaciones que se tornan un tanto complejas, debido a la acumulación de trabajo para el personal, acompañado de las aglomeraciones de usuarios en los diferentes programas académicos en periodos de matrícula. De hecho, los principales problemas que encuentran los clientes, radican en la forma en cómo se gestiona y administra la asignación de turnos de espera, la carencia de organización en cuanto a la asignación de citas y la falta de información sobre los tramites académicos y de matrícula para los estudiantes.</w:t>
      </w:r>
      <w:r w:rsidRPr="00003490">
        <w:rPr>
          <w:rFonts w:cs="Arial"/>
          <w:strike/>
          <w:szCs w:val="24"/>
          <w:lang w:val="es-ES"/>
        </w:rPr>
        <w:t xml:space="preserve"> </w:t>
      </w:r>
    </w:p>
    <w:p w14:paraId="199FF470" w14:textId="77777777" w:rsidR="00F913B9" w:rsidRPr="00003490" w:rsidRDefault="00F913B9" w:rsidP="00F913B9">
      <w:pPr>
        <w:spacing w:line="360" w:lineRule="auto"/>
        <w:jc w:val="both"/>
        <w:rPr>
          <w:rFonts w:cs="Arial"/>
          <w:szCs w:val="24"/>
          <w:lang w:val="es-ES"/>
        </w:rPr>
      </w:pPr>
      <w:r w:rsidRPr="00003490">
        <w:rPr>
          <w:rFonts w:cs="Arial"/>
          <w:szCs w:val="24"/>
          <w:lang w:val="es-ES"/>
        </w:rPr>
        <w:t>Ahora bien, en la Universidad CESMAG, existen algunos trámites académicos a los que se les debe prestar atención y encontrar una solución, ya que, estos son muy solicitados semestre a semestre por los estudiantes, y pueden ser causantes de inconformidad por la forma en que se gestiona la atención a los usuarios, uno de ellos se presenta en el período matrículas académicas, donde no existe herramienta de control u organización para atender a los clientes. Teniendo en cuenta que, en este periodo se puede observar un gran número de personas que pretenden inscribirse o matricularse a los programas académicos, quienes esperan recibir un servicio efectivo y de calidad, por lo tanto, está sujeto a tratar con largos tiempos de espera y alguna formar de inconformidad brindada, a causa de personal de la universidad. Por otra parte se identifica los trámites académicos en las diferentes dependencias cada programa, que aún no incorporan herramientas TIC que agilice los procesos y mejore la accesibilidad a tramites académicos como lo son: Actualizaciones, pagos, habilitaciones, información académica, certificados, etc. Es decir, todos aquellos servicios que requieren disponibilidad de tiempo y atención tanto para estudiante como para los funcionarios de la institución. Además, que la posible población más afectada sean los estudiantes de la jornada nocturna, esto a causa de que su tiempo es muy limitado y poco flexible, lo que ocasiona que tengan muy poca oportunidad para acceder a todos los servicios y le sea muy difícil realizar todos sus trámites académicos en  la universidad, más con los horarios que esta maneja, sin embargo, cabe mencionar que este problema no solo radica en esta población sino que puede afectar a todo los estudiantes por igual, ya que se pretende es mejorar este servicio en beneficio tanto para los estudiantes y funcionarios encargados de estos procesos académicos</w:t>
      </w:r>
      <w:r w:rsidRPr="00003490">
        <w:rPr>
          <w:lang w:val="es-ES"/>
        </w:rPr>
        <w:t>.</w:t>
      </w:r>
      <w:r w:rsidRPr="00003490">
        <w:rPr>
          <w:rFonts w:cs="Arial"/>
          <w:szCs w:val="24"/>
          <w:lang w:val="es-ES"/>
        </w:rPr>
        <w:t xml:space="preserve"> </w:t>
      </w:r>
    </w:p>
    <w:p w14:paraId="223C0A3A" w14:textId="28713CA3" w:rsidR="00F913B9" w:rsidRPr="00003490" w:rsidRDefault="00F913B9" w:rsidP="00F913B9">
      <w:pPr>
        <w:spacing w:line="360" w:lineRule="auto"/>
        <w:jc w:val="both"/>
        <w:rPr>
          <w:rFonts w:cs="Arial"/>
          <w:szCs w:val="24"/>
          <w:lang w:val="es-ES"/>
        </w:rPr>
      </w:pPr>
      <w:r w:rsidRPr="00003490">
        <w:rPr>
          <w:rFonts w:cs="Arial"/>
          <w:szCs w:val="24"/>
          <w:lang w:val="es-ES"/>
        </w:rPr>
        <w:t xml:space="preserve">Finalmente, con este proyecto de investigación, se facilitará la organización en algunos trámites y servicios por parte de la institución, ya que en este momento pueden ser los causantes de la inconformidad de los estudiantes, dado que, estos posiblemente consideren </w:t>
      </w:r>
      <w:r w:rsidRPr="00003490">
        <w:rPr>
          <w:rFonts w:cs="Arial"/>
          <w:szCs w:val="24"/>
          <w:lang w:val="es-ES"/>
        </w:rPr>
        <w:lastRenderedPageBreak/>
        <w:t>estar excluidos o desorientados frente a los procesos de atención en los tramites académicos y de matrícula. Ya que, no se ha incorporado una estrategia de control, que pueda acortar el tiempo de ejecución en los trámites académicos y que además pueda garantizar que todos los estudiantes puedan acceder al servicio de una forma ordenada y eficaz.</w:t>
      </w:r>
    </w:p>
    <w:p w14:paraId="1C74825F" w14:textId="759EEBCD" w:rsidR="00F5408E" w:rsidRPr="00003490" w:rsidRDefault="00F5408E" w:rsidP="00715526">
      <w:pPr>
        <w:pStyle w:val="Ttulo2"/>
        <w:jc w:val="both"/>
        <w:rPr>
          <w:lang w:val="es-ES"/>
        </w:rPr>
      </w:pPr>
      <w:bookmarkStart w:id="33" w:name="_Toc76994782"/>
      <w:bookmarkEnd w:id="31"/>
      <w:r w:rsidRPr="00003490">
        <w:rPr>
          <w:lang w:val="es-ES"/>
        </w:rPr>
        <w:t>1.5. FORMULACIÓN DEL PROBLEMA</w:t>
      </w:r>
      <w:bookmarkEnd w:id="32"/>
      <w:bookmarkEnd w:id="33"/>
    </w:p>
    <w:p w14:paraId="3CBA48C9" w14:textId="77777777" w:rsidR="00223F2F" w:rsidRPr="00003490" w:rsidRDefault="00223F2F" w:rsidP="007930D7">
      <w:pPr>
        <w:pStyle w:val="Sinespaciado"/>
        <w:rPr>
          <w:lang w:val="es-ES"/>
        </w:rPr>
      </w:pPr>
    </w:p>
    <w:p w14:paraId="650AA90A" w14:textId="399E1335" w:rsidR="007930D7" w:rsidRPr="00003490" w:rsidRDefault="0060357A" w:rsidP="000D14AF">
      <w:pPr>
        <w:pStyle w:val="Piedepgina"/>
        <w:rPr>
          <w:rFonts w:cs="Arial"/>
          <w:szCs w:val="24"/>
          <w:lang w:val="es-ES"/>
        </w:rPr>
      </w:pPr>
      <w:bookmarkStart w:id="34" w:name="_Toc24656294"/>
      <w:bookmarkStart w:id="35" w:name="_Toc24974547"/>
      <w:r w:rsidRPr="00003490">
        <w:rPr>
          <w:rFonts w:cs="Arial"/>
          <w:szCs w:val="24"/>
          <w:lang w:val="es-ES"/>
        </w:rPr>
        <w:t xml:space="preserve">¿Cómo </w:t>
      </w:r>
      <w:r w:rsidR="007F1B05" w:rsidRPr="00003490">
        <w:rPr>
          <w:rFonts w:cs="Arial"/>
          <w:szCs w:val="24"/>
          <w:lang w:val="es-ES"/>
        </w:rPr>
        <w:t xml:space="preserve">mejorar la calidad de atención </w:t>
      </w:r>
      <w:r w:rsidR="00860DBD" w:rsidRPr="00003490">
        <w:rPr>
          <w:rFonts w:cs="Arial"/>
          <w:szCs w:val="24"/>
          <w:lang w:val="es-ES"/>
        </w:rPr>
        <w:t>en tramites académicos</w:t>
      </w:r>
      <w:r w:rsidR="005670BC" w:rsidRPr="00003490">
        <w:rPr>
          <w:rFonts w:cs="Arial"/>
          <w:szCs w:val="24"/>
          <w:lang w:val="es-ES"/>
        </w:rPr>
        <w:t xml:space="preserve"> de los programas</w:t>
      </w:r>
      <w:r w:rsidR="007F1B05" w:rsidRPr="00003490">
        <w:rPr>
          <w:rFonts w:cs="Arial"/>
          <w:szCs w:val="24"/>
          <w:lang w:val="es-ES"/>
        </w:rPr>
        <w:t xml:space="preserve"> de la Universidad CESMAG</w:t>
      </w:r>
      <w:r w:rsidR="007930D7" w:rsidRPr="00003490">
        <w:rPr>
          <w:rFonts w:cs="Arial"/>
          <w:szCs w:val="24"/>
          <w:lang w:val="es-ES"/>
        </w:rPr>
        <w:t>?</w:t>
      </w:r>
      <w:bookmarkEnd w:id="34"/>
      <w:bookmarkEnd w:id="35"/>
    </w:p>
    <w:p w14:paraId="01AEE0F4" w14:textId="77777777" w:rsidR="007930D7" w:rsidRPr="00003490" w:rsidRDefault="007930D7" w:rsidP="007930D7">
      <w:pPr>
        <w:pStyle w:val="Sinespaciado"/>
        <w:rPr>
          <w:lang w:val="es-ES"/>
        </w:rPr>
      </w:pPr>
    </w:p>
    <w:p w14:paraId="44CE4E95" w14:textId="675FE615" w:rsidR="00F5408E" w:rsidRPr="00003490" w:rsidRDefault="00F5408E" w:rsidP="00715526">
      <w:pPr>
        <w:pStyle w:val="Ttulo2"/>
        <w:jc w:val="both"/>
        <w:rPr>
          <w:lang w:val="es-ES"/>
        </w:rPr>
      </w:pPr>
      <w:bookmarkStart w:id="36" w:name="_Toc24974548"/>
      <w:bookmarkStart w:id="37" w:name="_Toc76994783"/>
      <w:r w:rsidRPr="00003490">
        <w:rPr>
          <w:lang w:val="es-ES"/>
        </w:rPr>
        <w:t>1.6. OBJETIVOS</w:t>
      </w:r>
      <w:bookmarkEnd w:id="36"/>
      <w:bookmarkEnd w:id="37"/>
    </w:p>
    <w:p w14:paraId="39A978E1" w14:textId="77777777" w:rsidR="00223F2F" w:rsidRPr="00003490" w:rsidRDefault="00223F2F" w:rsidP="00B71133">
      <w:pPr>
        <w:pStyle w:val="Sinespaciado"/>
        <w:rPr>
          <w:lang w:val="es-ES"/>
        </w:rPr>
      </w:pPr>
    </w:p>
    <w:p w14:paraId="358F25E8" w14:textId="77777777" w:rsidR="00F5408E" w:rsidRPr="00003490" w:rsidRDefault="00F5408E" w:rsidP="00715526">
      <w:pPr>
        <w:pStyle w:val="Ttulo2"/>
        <w:jc w:val="both"/>
        <w:rPr>
          <w:lang w:val="es-ES"/>
        </w:rPr>
      </w:pPr>
      <w:bookmarkStart w:id="38" w:name="_Toc24974549"/>
      <w:bookmarkStart w:id="39" w:name="_Toc76994784"/>
      <w:r w:rsidRPr="00003490">
        <w:rPr>
          <w:lang w:val="es-ES"/>
        </w:rPr>
        <w:t>1.6.1. General</w:t>
      </w:r>
      <w:bookmarkEnd w:id="38"/>
      <w:bookmarkEnd w:id="39"/>
    </w:p>
    <w:p w14:paraId="4FAE0AC6" w14:textId="77777777" w:rsidR="00223F2F" w:rsidRPr="00003490" w:rsidRDefault="00223F2F" w:rsidP="007930D7">
      <w:pPr>
        <w:pStyle w:val="Sinespaciado"/>
        <w:rPr>
          <w:lang w:val="es-ES"/>
        </w:rPr>
      </w:pPr>
    </w:p>
    <w:p w14:paraId="3A0A0625" w14:textId="76BC7812" w:rsidR="00AA37BE" w:rsidRPr="00003490" w:rsidRDefault="00AA37BE" w:rsidP="008A275A">
      <w:pPr>
        <w:pStyle w:val="Piedepgina"/>
        <w:spacing w:line="360" w:lineRule="auto"/>
        <w:jc w:val="both"/>
        <w:rPr>
          <w:rFonts w:cs="Arial"/>
          <w:szCs w:val="24"/>
          <w:lang w:val="es-ES"/>
        </w:rPr>
      </w:pPr>
      <w:r w:rsidRPr="00003490">
        <w:rPr>
          <w:rFonts w:cs="Arial"/>
          <w:szCs w:val="24"/>
          <w:lang w:val="es-ES"/>
        </w:rPr>
        <w:t>Optimizar la gestión de tramites académicos para usuarios de la Universidad CESMAG a través de un sistema de control automatizado.</w:t>
      </w:r>
    </w:p>
    <w:p w14:paraId="051628C8" w14:textId="77777777" w:rsidR="007930D7" w:rsidRPr="00003490" w:rsidRDefault="007930D7" w:rsidP="007930D7">
      <w:pPr>
        <w:pStyle w:val="Sinespaciado"/>
        <w:rPr>
          <w:lang w:val="es-ES"/>
        </w:rPr>
      </w:pPr>
    </w:p>
    <w:p w14:paraId="4DD5518E" w14:textId="3D3B9423" w:rsidR="00F5408E" w:rsidRPr="00003490" w:rsidRDefault="00F5408E" w:rsidP="00715526">
      <w:pPr>
        <w:pStyle w:val="Ttulo2"/>
        <w:jc w:val="both"/>
        <w:rPr>
          <w:lang w:val="es-ES"/>
        </w:rPr>
      </w:pPr>
      <w:bookmarkStart w:id="40" w:name="_Toc24974551"/>
      <w:bookmarkStart w:id="41" w:name="_Toc76994785"/>
      <w:r w:rsidRPr="00003490">
        <w:rPr>
          <w:lang w:val="es-ES"/>
        </w:rPr>
        <w:t>1.6.2. Específicos</w:t>
      </w:r>
      <w:bookmarkEnd w:id="40"/>
      <w:bookmarkEnd w:id="41"/>
    </w:p>
    <w:p w14:paraId="0BA69373" w14:textId="77777777" w:rsidR="00223F2F" w:rsidRPr="00003490" w:rsidRDefault="00223F2F" w:rsidP="007930D7">
      <w:pPr>
        <w:pStyle w:val="Sinespaciado"/>
        <w:rPr>
          <w:lang w:val="es-ES"/>
        </w:rPr>
      </w:pPr>
    </w:p>
    <w:p w14:paraId="1073549C" w14:textId="34376A39" w:rsidR="00F5408E" w:rsidRPr="00003490" w:rsidRDefault="00820C6C" w:rsidP="000956B7">
      <w:pPr>
        <w:pStyle w:val="Prrafodelista"/>
      </w:pPr>
      <w:bookmarkStart w:id="42" w:name="_Hlk73381706"/>
      <w:r w:rsidRPr="00003490">
        <w:t>Identificar</w:t>
      </w:r>
      <w:r w:rsidR="00F5408E" w:rsidRPr="00003490">
        <w:t xml:space="preserve"> </w:t>
      </w:r>
      <w:r w:rsidR="00AA37BE" w:rsidRPr="00003490">
        <w:t>las quejas y reclamos</w:t>
      </w:r>
      <w:r w:rsidR="00F5408E" w:rsidRPr="00003490">
        <w:t xml:space="preserve"> más comunes </w:t>
      </w:r>
      <w:r w:rsidR="005D6830" w:rsidRPr="00003490">
        <w:t>que los usuarios</w:t>
      </w:r>
      <w:r w:rsidR="00AA37BE" w:rsidRPr="00003490">
        <w:t xml:space="preserve"> encuentran</w:t>
      </w:r>
      <w:r w:rsidR="005D6830" w:rsidRPr="00003490">
        <w:t xml:space="preserve"> </w:t>
      </w:r>
      <w:r w:rsidR="002D3BC0" w:rsidRPr="00003490">
        <w:t xml:space="preserve">con </w:t>
      </w:r>
      <w:r w:rsidR="00483719" w:rsidRPr="00003490">
        <w:t>respecto</w:t>
      </w:r>
      <w:r w:rsidR="00F5408E" w:rsidRPr="00003490">
        <w:t xml:space="preserve"> atención</w:t>
      </w:r>
      <w:r w:rsidR="002D4982" w:rsidRPr="00003490">
        <w:t xml:space="preserve"> </w:t>
      </w:r>
      <w:r w:rsidR="005D6830" w:rsidRPr="00003490">
        <w:t>de</w:t>
      </w:r>
      <w:r w:rsidR="004E1903" w:rsidRPr="00003490">
        <w:t xml:space="preserve"> tramites </w:t>
      </w:r>
      <w:r w:rsidR="00AA37BE" w:rsidRPr="00003490">
        <w:t xml:space="preserve">académicos en los programas </w:t>
      </w:r>
      <w:r w:rsidR="002D4982" w:rsidRPr="00003490">
        <w:t>de la Universidad CESMAG.</w:t>
      </w:r>
    </w:p>
    <w:p w14:paraId="33819022" w14:textId="6373E0B4" w:rsidR="00F5408E" w:rsidRPr="00003490" w:rsidRDefault="00F5408E" w:rsidP="000956B7">
      <w:pPr>
        <w:pStyle w:val="Prrafodelista"/>
      </w:pPr>
      <w:bookmarkStart w:id="43" w:name="_Hlk73463221"/>
      <w:bookmarkEnd w:id="42"/>
      <w:r w:rsidRPr="00003490">
        <w:t xml:space="preserve">Desarrollar un sistema de control, </w:t>
      </w:r>
      <w:r w:rsidR="005E39CD">
        <w:t xml:space="preserve">que </w:t>
      </w:r>
      <w:r w:rsidR="005D6830" w:rsidRPr="00003490">
        <w:t>optimice el acceso</w:t>
      </w:r>
      <w:r w:rsidRPr="00003490">
        <w:t xml:space="preserve"> </w:t>
      </w:r>
      <w:r w:rsidR="005B3DD9" w:rsidRPr="00003490">
        <w:t xml:space="preserve">los tramites </w:t>
      </w:r>
      <w:r w:rsidR="002D4BAB" w:rsidRPr="00003490">
        <w:t>académicos</w:t>
      </w:r>
      <w:r w:rsidR="007F0036" w:rsidRPr="00003490">
        <w:t xml:space="preserve"> </w:t>
      </w:r>
      <w:r w:rsidR="00483719" w:rsidRPr="00003490">
        <w:t>de</w:t>
      </w:r>
      <w:r w:rsidR="007F0036" w:rsidRPr="00003490">
        <w:t xml:space="preserve"> las diferentes </w:t>
      </w:r>
      <w:r w:rsidR="00AA37BE" w:rsidRPr="00003490">
        <w:t xml:space="preserve">dependencias de los programas </w:t>
      </w:r>
      <w:r w:rsidR="005D6830" w:rsidRPr="00003490">
        <w:t>de la institución</w:t>
      </w:r>
      <w:r w:rsidRPr="00003490">
        <w:t>.</w:t>
      </w:r>
    </w:p>
    <w:bookmarkEnd w:id="43"/>
    <w:p w14:paraId="0C832951" w14:textId="73708E25" w:rsidR="00F5408E" w:rsidRPr="00F25C65" w:rsidRDefault="00672B04" w:rsidP="000956B7">
      <w:pPr>
        <w:pStyle w:val="Prrafodelista"/>
      </w:pPr>
      <w:r w:rsidRPr="00F25C65">
        <w:t>Evaluar la implementación</w:t>
      </w:r>
      <w:r w:rsidR="00F5408E" w:rsidRPr="00F25C65">
        <w:t xml:space="preserve"> </w:t>
      </w:r>
      <w:r w:rsidRPr="00F25C65">
        <w:t>de</w:t>
      </w:r>
      <w:r w:rsidR="005744ED" w:rsidRPr="00F25C65">
        <w:t>l</w:t>
      </w:r>
      <w:r w:rsidR="00F5408E" w:rsidRPr="00F25C65">
        <w:t xml:space="preserve"> sistema</w:t>
      </w:r>
      <w:r w:rsidR="007D2CF4" w:rsidRPr="00F25C65">
        <w:t xml:space="preserve">, </w:t>
      </w:r>
      <w:r w:rsidR="00F5408E" w:rsidRPr="00F25C65">
        <w:t xml:space="preserve">en </w:t>
      </w:r>
      <w:r w:rsidR="005D6830" w:rsidRPr="00F25C65">
        <w:t xml:space="preserve">el programa de ingeniería de sistemas, crédito y cartera y caja </w:t>
      </w:r>
      <w:r w:rsidR="00C058E1" w:rsidRPr="00F25C65">
        <w:t>de la universidad CESMAG</w:t>
      </w:r>
      <w:r w:rsidRPr="00F25C65">
        <w:t>.</w:t>
      </w:r>
    </w:p>
    <w:p w14:paraId="1ED4CE69" w14:textId="77777777" w:rsidR="00F5408E" w:rsidRPr="00003490" w:rsidRDefault="00F5408E" w:rsidP="00715526">
      <w:pPr>
        <w:pStyle w:val="Ttulo2"/>
        <w:jc w:val="both"/>
        <w:rPr>
          <w:lang w:val="es-ES"/>
        </w:rPr>
      </w:pPr>
      <w:bookmarkStart w:id="44" w:name="_Toc24974552"/>
      <w:bookmarkStart w:id="45" w:name="_Toc45217947"/>
      <w:bookmarkStart w:id="46" w:name="_Toc76994786"/>
      <w:r w:rsidRPr="00003490">
        <w:rPr>
          <w:lang w:val="es-ES"/>
        </w:rPr>
        <w:t>1.7. JUSTIFICACIÓN</w:t>
      </w:r>
      <w:bookmarkEnd w:id="44"/>
      <w:bookmarkEnd w:id="45"/>
      <w:bookmarkEnd w:id="46"/>
    </w:p>
    <w:p w14:paraId="64FF5EA5" w14:textId="77777777" w:rsidR="00223F2F" w:rsidRPr="00003490" w:rsidRDefault="00223F2F" w:rsidP="00B71133">
      <w:pPr>
        <w:pStyle w:val="Sinespaciado"/>
        <w:rPr>
          <w:lang w:val="es-ES"/>
        </w:rPr>
      </w:pPr>
    </w:p>
    <w:p w14:paraId="1AD5A35F" w14:textId="30CFEBB1" w:rsidR="00817937" w:rsidRPr="00003490" w:rsidRDefault="00F93339" w:rsidP="00F93339">
      <w:pPr>
        <w:spacing w:line="360" w:lineRule="auto"/>
        <w:jc w:val="both"/>
        <w:rPr>
          <w:rFonts w:cs="Arial"/>
          <w:szCs w:val="24"/>
          <w:lang w:val="es-ES"/>
        </w:rPr>
      </w:pPr>
      <w:bookmarkStart w:id="47" w:name="_Hlk44877118"/>
      <w:bookmarkStart w:id="48" w:name="_Toc24974553"/>
      <w:r w:rsidRPr="00003490">
        <w:rPr>
          <w:rFonts w:cs="Arial"/>
          <w:szCs w:val="24"/>
          <w:lang w:val="es-ES"/>
        </w:rPr>
        <w:t xml:space="preserve">El propósito de este proyecto es mejorar </w:t>
      </w:r>
      <w:r w:rsidR="005D6830" w:rsidRPr="00003490">
        <w:rPr>
          <w:rFonts w:cs="Arial"/>
          <w:szCs w:val="24"/>
          <w:lang w:val="es-ES"/>
        </w:rPr>
        <w:t>la</w:t>
      </w:r>
      <w:r w:rsidRPr="00003490">
        <w:rPr>
          <w:rFonts w:cs="Arial"/>
          <w:szCs w:val="24"/>
          <w:lang w:val="es-ES"/>
        </w:rPr>
        <w:t xml:space="preserve"> gestión y organización </w:t>
      </w:r>
      <w:r w:rsidR="005D6830" w:rsidRPr="00003490">
        <w:rPr>
          <w:rFonts w:cs="Arial"/>
          <w:szCs w:val="24"/>
          <w:lang w:val="es-ES"/>
        </w:rPr>
        <w:t xml:space="preserve">en los tramites académicos </w:t>
      </w:r>
      <w:r w:rsidRPr="00003490">
        <w:rPr>
          <w:rFonts w:cs="Arial"/>
          <w:szCs w:val="24"/>
          <w:lang w:val="es-ES"/>
        </w:rPr>
        <w:t>en la institución</w:t>
      </w:r>
      <w:r w:rsidR="00817937" w:rsidRPr="00003490">
        <w:rPr>
          <w:rFonts w:cs="Arial"/>
          <w:szCs w:val="24"/>
          <w:lang w:val="es-ES"/>
        </w:rPr>
        <w:t xml:space="preserve">. Para ello, es necesario recopilar información sobre la calidad de la atención en la Universidad CESMAG relacionada con este tema, a fin de encontrar los aspectos más </w:t>
      </w:r>
      <w:r w:rsidR="00FE57E0" w:rsidRPr="00003490">
        <w:rPr>
          <w:rFonts w:cs="Arial"/>
          <w:szCs w:val="24"/>
          <w:lang w:val="es-ES"/>
        </w:rPr>
        <w:t>significativos</w:t>
      </w:r>
      <w:r w:rsidRPr="00003490">
        <w:rPr>
          <w:rFonts w:cs="Arial"/>
          <w:szCs w:val="24"/>
          <w:lang w:val="es-ES"/>
        </w:rPr>
        <w:t xml:space="preserve"> </w:t>
      </w:r>
      <w:r w:rsidR="00FE57E0" w:rsidRPr="00003490">
        <w:rPr>
          <w:rFonts w:cs="Arial"/>
          <w:szCs w:val="24"/>
          <w:lang w:val="es-ES"/>
        </w:rPr>
        <w:t xml:space="preserve">y alarmantes, </w:t>
      </w:r>
      <w:r w:rsidRPr="00003490">
        <w:rPr>
          <w:rFonts w:cs="Arial"/>
          <w:szCs w:val="24"/>
          <w:lang w:val="es-ES"/>
        </w:rPr>
        <w:t xml:space="preserve">que </w:t>
      </w:r>
      <w:r w:rsidR="008769E9" w:rsidRPr="00003490">
        <w:rPr>
          <w:rFonts w:cs="Arial"/>
          <w:szCs w:val="24"/>
          <w:lang w:val="es-ES"/>
        </w:rPr>
        <w:t>se</w:t>
      </w:r>
      <w:r w:rsidR="00FE57E0" w:rsidRPr="00003490">
        <w:rPr>
          <w:rFonts w:cs="Arial"/>
          <w:szCs w:val="24"/>
          <w:lang w:val="es-ES"/>
        </w:rPr>
        <w:t xml:space="preserve"> </w:t>
      </w:r>
      <w:r w:rsidRPr="00003490">
        <w:rPr>
          <w:rFonts w:cs="Arial"/>
          <w:szCs w:val="24"/>
          <w:lang w:val="es-ES"/>
        </w:rPr>
        <w:t xml:space="preserve">generan </w:t>
      </w:r>
      <w:r w:rsidR="00FE57E0" w:rsidRPr="00003490">
        <w:rPr>
          <w:rFonts w:cs="Arial"/>
          <w:szCs w:val="24"/>
          <w:lang w:val="es-ES"/>
        </w:rPr>
        <w:t>al momento</w:t>
      </w:r>
      <w:r w:rsidRPr="00003490">
        <w:rPr>
          <w:rFonts w:cs="Arial"/>
          <w:szCs w:val="24"/>
          <w:lang w:val="es-ES"/>
        </w:rPr>
        <w:t xml:space="preserve"> </w:t>
      </w:r>
      <w:r w:rsidR="00FE57E0" w:rsidRPr="00003490">
        <w:rPr>
          <w:rFonts w:cs="Arial"/>
          <w:szCs w:val="24"/>
          <w:lang w:val="es-ES"/>
        </w:rPr>
        <w:t>de</w:t>
      </w:r>
      <w:r w:rsidRPr="00003490">
        <w:rPr>
          <w:rFonts w:cs="Arial"/>
          <w:szCs w:val="24"/>
          <w:lang w:val="es-ES"/>
        </w:rPr>
        <w:t xml:space="preserve"> aten</w:t>
      </w:r>
      <w:r w:rsidR="00FE57E0" w:rsidRPr="00003490">
        <w:rPr>
          <w:rFonts w:cs="Arial"/>
          <w:szCs w:val="24"/>
          <w:lang w:val="es-ES"/>
        </w:rPr>
        <w:t>der</w:t>
      </w:r>
      <w:r w:rsidRPr="00003490">
        <w:rPr>
          <w:rFonts w:cs="Arial"/>
          <w:szCs w:val="24"/>
          <w:lang w:val="es-ES"/>
        </w:rPr>
        <w:t xml:space="preserve"> </w:t>
      </w:r>
      <w:r w:rsidR="00FE57E0" w:rsidRPr="00003490">
        <w:rPr>
          <w:rFonts w:cs="Arial"/>
          <w:szCs w:val="24"/>
          <w:lang w:val="es-ES"/>
        </w:rPr>
        <w:t>a los</w:t>
      </w:r>
      <w:r w:rsidRPr="00003490">
        <w:rPr>
          <w:rFonts w:cs="Arial"/>
          <w:szCs w:val="24"/>
          <w:lang w:val="es-ES"/>
        </w:rPr>
        <w:t xml:space="preserve"> usuarios </w:t>
      </w:r>
      <w:r w:rsidR="00FE57E0" w:rsidRPr="00003490">
        <w:rPr>
          <w:rFonts w:cs="Arial"/>
          <w:szCs w:val="24"/>
          <w:lang w:val="es-ES"/>
        </w:rPr>
        <w:t>en las dependencias de cada programa</w:t>
      </w:r>
      <w:r w:rsidR="00817937" w:rsidRPr="00003490">
        <w:rPr>
          <w:rFonts w:cs="Arial"/>
          <w:szCs w:val="24"/>
          <w:lang w:val="es-ES"/>
        </w:rPr>
        <w:t xml:space="preserve"> y en los tramites de matrícula en la institución</w:t>
      </w:r>
      <w:r w:rsidRPr="00003490">
        <w:rPr>
          <w:rFonts w:cs="Arial"/>
          <w:szCs w:val="24"/>
          <w:lang w:val="es-ES"/>
        </w:rPr>
        <w:t xml:space="preserve">. </w:t>
      </w:r>
    </w:p>
    <w:p w14:paraId="40FC52D6" w14:textId="4D00677C" w:rsidR="005279ED" w:rsidRPr="00003490" w:rsidRDefault="008769E9" w:rsidP="008769E9">
      <w:pPr>
        <w:spacing w:line="360" w:lineRule="auto"/>
        <w:jc w:val="both"/>
        <w:rPr>
          <w:rFonts w:cs="Arial"/>
          <w:szCs w:val="24"/>
          <w:lang w:val="es-ES"/>
        </w:rPr>
      </w:pPr>
      <w:r w:rsidRPr="00003490">
        <w:rPr>
          <w:rFonts w:cs="Arial"/>
          <w:szCs w:val="24"/>
          <w:lang w:val="es-ES"/>
        </w:rPr>
        <w:t>a continuación,</w:t>
      </w:r>
      <w:r w:rsidR="00F93339" w:rsidRPr="00003490">
        <w:rPr>
          <w:rFonts w:cs="Arial"/>
          <w:szCs w:val="24"/>
          <w:lang w:val="es-ES"/>
        </w:rPr>
        <w:t xml:space="preserve"> </w:t>
      </w:r>
      <w:r w:rsidRPr="00003490">
        <w:rPr>
          <w:rFonts w:cs="Arial"/>
          <w:szCs w:val="24"/>
          <w:lang w:val="es-ES"/>
        </w:rPr>
        <w:t>y con base en las</w:t>
      </w:r>
      <w:r w:rsidR="00F93339" w:rsidRPr="00003490">
        <w:rPr>
          <w:rFonts w:cs="Arial"/>
          <w:szCs w:val="24"/>
          <w:lang w:val="es-ES"/>
        </w:rPr>
        <w:t xml:space="preserve"> exigencias</w:t>
      </w:r>
      <w:r w:rsidRPr="00003490">
        <w:rPr>
          <w:rFonts w:cs="Arial"/>
          <w:szCs w:val="24"/>
          <w:lang w:val="es-ES"/>
        </w:rPr>
        <w:t xml:space="preserve"> que se encontraron en la recolección de información</w:t>
      </w:r>
      <w:r w:rsidR="00F93339" w:rsidRPr="00003490">
        <w:rPr>
          <w:rFonts w:cs="Arial"/>
          <w:szCs w:val="24"/>
          <w:lang w:val="es-ES"/>
        </w:rPr>
        <w:t xml:space="preserve"> </w:t>
      </w:r>
      <w:r w:rsidRPr="00003490">
        <w:rPr>
          <w:rFonts w:cs="Arial"/>
          <w:szCs w:val="24"/>
          <w:lang w:val="es-ES"/>
        </w:rPr>
        <w:t>de</w:t>
      </w:r>
      <w:r w:rsidR="00F93339" w:rsidRPr="00003490">
        <w:rPr>
          <w:rFonts w:cs="Arial"/>
          <w:szCs w:val="24"/>
          <w:lang w:val="es-ES"/>
        </w:rPr>
        <w:t xml:space="preserve"> universidad </w:t>
      </w:r>
      <w:r w:rsidRPr="00003490">
        <w:rPr>
          <w:rFonts w:cs="Arial"/>
          <w:szCs w:val="24"/>
          <w:lang w:val="es-ES"/>
        </w:rPr>
        <w:t xml:space="preserve">CESMAG </w:t>
      </w:r>
      <w:r w:rsidR="00F93339" w:rsidRPr="00003490">
        <w:rPr>
          <w:rFonts w:cs="Arial"/>
          <w:szCs w:val="24"/>
          <w:lang w:val="es-ES"/>
        </w:rPr>
        <w:t>frente a la calidad de atención</w:t>
      </w:r>
      <w:r w:rsidRPr="00003490">
        <w:rPr>
          <w:rFonts w:cs="Arial"/>
          <w:szCs w:val="24"/>
          <w:lang w:val="es-ES"/>
        </w:rPr>
        <w:t xml:space="preserve"> de tramites académicos y de matrícula</w:t>
      </w:r>
      <w:r w:rsidR="00F93339" w:rsidRPr="00003490">
        <w:rPr>
          <w:rFonts w:cs="Arial"/>
          <w:szCs w:val="24"/>
          <w:lang w:val="es-ES"/>
        </w:rPr>
        <w:t xml:space="preserve">, </w:t>
      </w:r>
      <w:r w:rsidR="00B9226B" w:rsidRPr="00003490">
        <w:rPr>
          <w:rFonts w:cs="Arial"/>
          <w:szCs w:val="24"/>
          <w:lang w:val="es-ES"/>
        </w:rPr>
        <w:t>s</w:t>
      </w:r>
      <w:r w:rsidR="00F93339" w:rsidRPr="00003490">
        <w:rPr>
          <w:rFonts w:cs="Arial"/>
          <w:szCs w:val="24"/>
          <w:lang w:val="es-ES"/>
        </w:rPr>
        <w:t xml:space="preserve">e elaborará una aplicación web y móvil, que incluirá herramientas automatizadas que </w:t>
      </w:r>
      <w:r w:rsidRPr="00003490">
        <w:rPr>
          <w:rFonts w:cs="Arial"/>
          <w:szCs w:val="24"/>
          <w:lang w:val="es-ES"/>
        </w:rPr>
        <w:t>mejoren</w:t>
      </w:r>
      <w:r w:rsidR="00F93339" w:rsidRPr="00003490">
        <w:rPr>
          <w:rFonts w:cs="Arial"/>
          <w:szCs w:val="24"/>
          <w:lang w:val="es-ES"/>
        </w:rPr>
        <w:t xml:space="preserve"> las técnicas de atención </w:t>
      </w:r>
      <w:r w:rsidRPr="00003490">
        <w:rPr>
          <w:rFonts w:cs="Arial"/>
          <w:szCs w:val="24"/>
          <w:lang w:val="es-ES"/>
        </w:rPr>
        <w:t>de</w:t>
      </w:r>
      <w:r w:rsidR="006E1411" w:rsidRPr="00003490">
        <w:rPr>
          <w:rFonts w:cs="Arial"/>
          <w:szCs w:val="24"/>
          <w:lang w:val="es-ES"/>
        </w:rPr>
        <w:t xml:space="preserve"> tramites académicos</w:t>
      </w:r>
      <w:r w:rsidRPr="00003490">
        <w:rPr>
          <w:rFonts w:cs="Arial"/>
          <w:szCs w:val="24"/>
          <w:lang w:val="es-ES"/>
        </w:rPr>
        <w:t xml:space="preserve"> y de matrícula</w:t>
      </w:r>
      <w:r w:rsidR="00F93339" w:rsidRPr="00003490">
        <w:rPr>
          <w:rFonts w:cs="Arial"/>
          <w:szCs w:val="24"/>
          <w:lang w:val="es-ES"/>
        </w:rPr>
        <w:t xml:space="preserve">, </w:t>
      </w:r>
      <w:r w:rsidR="00F93339" w:rsidRPr="00003490">
        <w:rPr>
          <w:rFonts w:cs="Arial"/>
          <w:szCs w:val="24"/>
          <w:lang w:val="es-ES"/>
        </w:rPr>
        <w:lastRenderedPageBreak/>
        <w:t xml:space="preserve">con </w:t>
      </w:r>
      <w:r w:rsidRPr="00003490">
        <w:rPr>
          <w:rFonts w:cs="Arial"/>
          <w:szCs w:val="24"/>
          <w:lang w:val="es-ES"/>
        </w:rPr>
        <w:t>ello</w:t>
      </w:r>
      <w:r w:rsidR="005279ED" w:rsidRPr="00003490">
        <w:rPr>
          <w:rFonts w:cs="Arial"/>
          <w:szCs w:val="24"/>
          <w:lang w:val="es-ES"/>
        </w:rPr>
        <w:t>,</w:t>
      </w:r>
      <w:r w:rsidR="00F93339" w:rsidRPr="00003490">
        <w:rPr>
          <w:rFonts w:cs="Arial"/>
          <w:szCs w:val="24"/>
          <w:lang w:val="es-ES"/>
        </w:rPr>
        <w:t xml:space="preserve"> se pretende beneficiar a los estudiantes</w:t>
      </w:r>
      <w:r w:rsidR="005279ED" w:rsidRPr="00003490">
        <w:rPr>
          <w:rFonts w:cs="Arial"/>
          <w:szCs w:val="24"/>
          <w:lang w:val="es-ES"/>
        </w:rPr>
        <w:t xml:space="preserve"> </w:t>
      </w:r>
      <w:r w:rsidR="00272F70" w:rsidRPr="00003490">
        <w:rPr>
          <w:rFonts w:cs="Arial"/>
          <w:szCs w:val="24"/>
          <w:lang w:val="es-ES"/>
        </w:rPr>
        <w:t>optimizando</w:t>
      </w:r>
      <w:r w:rsidR="00F93339" w:rsidRPr="00003490">
        <w:rPr>
          <w:rFonts w:cs="Arial"/>
          <w:szCs w:val="24"/>
          <w:lang w:val="es-ES"/>
        </w:rPr>
        <w:t xml:space="preserve"> el  tiempo de atención y </w:t>
      </w:r>
      <w:r w:rsidR="00272F70" w:rsidRPr="00003490">
        <w:rPr>
          <w:rFonts w:cs="Arial"/>
          <w:szCs w:val="24"/>
          <w:lang w:val="es-ES"/>
        </w:rPr>
        <w:t>facilitando</w:t>
      </w:r>
      <w:r w:rsidR="00F93339" w:rsidRPr="00003490">
        <w:rPr>
          <w:rFonts w:cs="Arial"/>
          <w:szCs w:val="24"/>
          <w:lang w:val="es-ES"/>
        </w:rPr>
        <w:t xml:space="preserve"> la accesibilidad a los diferentes </w:t>
      </w:r>
      <w:r w:rsidR="00EC3727" w:rsidRPr="00003490">
        <w:rPr>
          <w:rFonts w:cs="Arial"/>
          <w:szCs w:val="24"/>
          <w:lang w:val="es-ES"/>
        </w:rPr>
        <w:t xml:space="preserve">tramites </w:t>
      </w:r>
      <w:r w:rsidR="00A829C9" w:rsidRPr="00003490">
        <w:rPr>
          <w:rFonts w:cs="Arial"/>
          <w:szCs w:val="24"/>
          <w:lang w:val="es-ES"/>
        </w:rPr>
        <w:t xml:space="preserve">y </w:t>
      </w:r>
      <w:r w:rsidR="00F93339" w:rsidRPr="00003490">
        <w:rPr>
          <w:rFonts w:cs="Arial"/>
          <w:szCs w:val="24"/>
          <w:lang w:val="es-ES"/>
        </w:rPr>
        <w:t>servicios</w:t>
      </w:r>
      <w:r w:rsidR="00A829C9" w:rsidRPr="00003490">
        <w:rPr>
          <w:rFonts w:cs="Arial"/>
          <w:szCs w:val="24"/>
          <w:lang w:val="es-ES"/>
        </w:rPr>
        <w:t xml:space="preserve"> académicos</w:t>
      </w:r>
      <w:r w:rsidR="00F93339" w:rsidRPr="00003490">
        <w:rPr>
          <w:rFonts w:cs="Arial"/>
          <w:szCs w:val="24"/>
          <w:lang w:val="es-ES"/>
        </w:rPr>
        <w:t xml:space="preserve"> que ofrecen la institución, es decir, que el sistema va estar dirigido a automatizar ciertos procesos </w:t>
      </w:r>
      <w:r w:rsidR="005279ED" w:rsidRPr="00003490">
        <w:rPr>
          <w:rFonts w:cs="Arial"/>
          <w:szCs w:val="24"/>
          <w:lang w:val="es-ES"/>
        </w:rPr>
        <w:t xml:space="preserve">atención </w:t>
      </w:r>
      <w:r w:rsidR="00F93339" w:rsidRPr="00003490">
        <w:rPr>
          <w:rFonts w:cs="Arial"/>
          <w:szCs w:val="24"/>
          <w:lang w:val="es-ES"/>
        </w:rPr>
        <w:t xml:space="preserve">que la </w:t>
      </w:r>
      <w:r w:rsidR="007E2507" w:rsidRPr="00003490">
        <w:rPr>
          <w:rFonts w:cs="Arial"/>
          <w:szCs w:val="24"/>
          <w:lang w:val="es-ES"/>
        </w:rPr>
        <w:t>U</w:t>
      </w:r>
      <w:r w:rsidR="00F93339" w:rsidRPr="00003490">
        <w:rPr>
          <w:rFonts w:cs="Arial"/>
          <w:szCs w:val="24"/>
          <w:lang w:val="es-ES"/>
        </w:rPr>
        <w:t>niversidad CESMAG</w:t>
      </w:r>
      <w:r w:rsidR="007E2507" w:rsidRPr="00003490">
        <w:rPr>
          <w:rFonts w:cs="Arial"/>
          <w:szCs w:val="24"/>
          <w:lang w:val="es-ES"/>
        </w:rPr>
        <w:t>,</w:t>
      </w:r>
      <w:r w:rsidR="00F93339" w:rsidRPr="00003490">
        <w:rPr>
          <w:rFonts w:cs="Arial"/>
          <w:szCs w:val="24"/>
          <w:lang w:val="es-ES"/>
        </w:rPr>
        <w:t xml:space="preserve"> aún no ha incluido el sistema RUAH</w:t>
      </w:r>
      <w:r w:rsidR="0060446D" w:rsidRPr="00003490">
        <w:rPr>
          <w:rFonts w:cs="Arial"/>
          <w:szCs w:val="24"/>
          <w:lang w:val="es-ES"/>
        </w:rPr>
        <w:t>,</w:t>
      </w:r>
      <w:r w:rsidR="005279ED" w:rsidRPr="00003490">
        <w:rPr>
          <w:rFonts w:cs="Arial"/>
          <w:szCs w:val="24"/>
          <w:lang w:val="es-ES"/>
        </w:rPr>
        <w:t xml:space="preserve"> con respecto a los tramites académicos y de matrícula</w:t>
      </w:r>
      <w:r w:rsidR="00F93339" w:rsidRPr="00003490">
        <w:rPr>
          <w:rFonts w:cs="Arial"/>
          <w:szCs w:val="24"/>
          <w:lang w:val="es-ES"/>
        </w:rPr>
        <w:t xml:space="preserve">, como por ejemplo: asignación de citas, información </w:t>
      </w:r>
      <w:r w:rsidR="0080647C" w:rsidRPr="00003490">
        <w:rPr>
          <w:rFonts w:cs="Arial"/>
          <w:szCs w:val="24"/>
          <w:lang w:val="es-ES"/>
        </w:rPr>
        <w:t xml:space="preserve">académica </w:t>
      </w:r>
      <w:r w:rsidR="00B9226B" w:rsidRPr="00003490">
        <w:rPr>
          <w:rFonts w:cs="Arial"/>
          <w:szCs w:val="24"/>
          <w:lang w:val="es-ES"/>
        </w:rPr>
        <w:t>del</w:t>
      </w:r>
      <w:r w:rsidR="00F93339" w:rsidRPr="00003490">
        <w:rPr>
          <w:rFonts w:cs="Arial"/>
          <w:szCs w:val="24"/>
          <w:lang w:val="es-ES"/>
        </w:rPr>
        <w:t xml:space="preserve"> tiempo</w:t>
      </w:r>
      <w:r w:rsidR="00B9226B" w:rsidRPr="00003490">
        <w:rPr>
          <w:rFonts w:cs="Arial"/>
          <w:szCs w:val="24"/>
          <w:lang w:val="es-ES"/>
        </w:rPr>
        <w:t xml:space="preserve"> y disponibilidad de las dependencias, informes de</w:t>
      </w:r>
      <w:r w:rsidR="00F93339" w:rsidRPr="00003490">
        <w:rPr>
          <w:rFonts w:cs="Arial"/>
          <w:szCs w:val="24"/>
          <w:lang w:val="es-ES"/>
        </w:rPr>
        <w:t xml:space="preserve"> anomalía</w:t>
      </w:r>
      <w:r w:rsidR="00094905" w:rsidRPr="00003490">
        <w:rPr>
          <w:rFonts w:cs="Arial"/>
          <w:szCs w:val="24"/>
          <w:lang w:val="es-ES"/>
        </w:rPr>
        <w:t xml:space="preserve">, información de tramites, </w:t>
      </w:r>
      <w:r w:rsidR="009F0E37" w:rsidRPr="00003490">
        <w:rPr>
          <w:rFonts w:cs="Arial"/>
          <w:szCs w:val="24"/>
          <w:lang w:val="es-ES"/>
        </w:rPr>
        <w:t xml:space="preserve">información sobre </w:t>
      </w:r>
      <w:r w:rsidR="00094905" w:rsidRPr="00003490">
        <w:rPr>
          <w:rFonts w:cs="Arial"/>
          <w:szCs w:val="24"/>
          <w:lang w:val="es-ES"/>
        </w:rPr>
        <w:t>documentos</w:t>
      </w:r>
      <w:r w:rsidR="00F93339" w:rsidRPr="00003490">
        <w:rPr>
          <w:rFonts w:cs="Arial"/>
          <w:szCs w:val="24"/>
          <w:lang w:val="es-ES"/>
        </w:rPr>
        <w:t>, asignación de turnos para cualquier tipo de gestión</w:t>
      </w:r>
      <w:r w:rsidR="006E1411" w:rsidRPr="00003490">
        <w:rPr>
          <w:rFonts w:cs="Arial"/>
          <w:szCs w:val="24"/>
          <w:lang w:val="es-ES"/>
        </w:rPr>
        <w:t xml:space="preserve"> o tramite académico</w:t>
      </w:r>
      <w:r w:rsidR="00B9226B" w:rsidRPr="00003490">
        <w:rPr>
          <w:rFonts w:cs="Arial"/>
          <w:szCs w:val="24"/>
          <w:lang w:val="es-ES"/>
        </w:rPr>
        <w:t>, etc. Donde será</w:t>
      </w:r>
      <w:r w:rsidR="00F93339" w:rsidRPr="00003490">
        <w:rPr>
          <w:rFonts w:cs="Arial"/>
          <w:szCs w:val="24"/>
          <w:lang w:val="es-ES"/>
        </w:rPr>
        <w:t xml:space="preserve"> oportuno incluir los códigos QR para agilizar los procesos de transferencia de información, considerando que, estos </w:t>
      </w:r>
      <w:r w:rsidR="005279ED" w:rsidRPr="00003490">
        <w:rPr>
          <w:rFonts w:cs="Arial"/>
          <w:szCs w:val="24"/>
          <w:lang w:val="es-ES"/>
        </w:rPr>
        <w:t>serán</w:t>
      </w:r>
      <w:r w:rsidR="00F93339" w:rsidRPr="00003490">
        <w:rPr>
          <w:rFonts w:cs="Arial"/>
          <w:szCs w:val="24"/>
          <w:lang w:val="es-ES"/>
        </w:rPr>
        <w:t xml:space="preserve"> fundamentales al momento de atender a los usuarios, porque </w:t>
      </w:r>
      <w:r w:rsidR="005279ED" w:rsidRPr="00003490">
        <w:rPr>
          <w:rFonts w:cs="Arial"/>
          <w:szCs w:val="24"/>
          <w:lang w:val="es-ES"/>
        </w:rPr>
        <w:t>ofrecen una respuesta</w:t>
      </w:r>
      <w:r w:rsidR="00F93339" w:rsidRPr="00003490">
        <w:rPr>
          <w:rFonts w:cs="Arial"/>
          <w:szCs w:val="24"/>
          <w:lang w:val="es-ES"/>
        </w:rPr>
        <w:t xml:space="preserve"> rápida y eficiente</w:t>
      </w:r>
      <w:r w:rsidR="00D310A5" w:rsidRPr="00003490">
        <w:rPr>
          <w:rFonts w:cs="Arial"/>
          <w:szCs w:val="24"/>
          <w:lang w:val="es-ES"/>
        </w:rPr>
        <w:t xml:space="preserve">. </w:t>
      </w:r>
    </w:p>
    <w:p w14:paraId="02DBDF1C" w14:textId="4DFC3F48" w:rsidR="005279ED" w:rsidRPr="00003490" w:rsidRDefault="005279ED" w:rsidP="00F93339">
      <w:pPr>
        <w:spacing w:line="360" w:lineRule="auto"/>
        <w:jc w:val="both"/>
        <w:rPr>
          <w:rFonts w:cs="Arial"/>
          <w:szCs w:val="24"/>
          <w:lang w:val="es-ES"/>
        </w:rPr>
      </w:pPr>
      <w:r w:rsidRPr="00003490">
        <w:rPr>
          <w:rFonts w:cs="Arial"/>
          <w:szCs w:val="24"/>
          <w:lang w:val="es-ES"/>
        </w:rPr>
        <w:t xml:space="preserve">Por lo tanto, el proyecto proporcionará a los usuarios y estudiantes un sistema de control </w:t>
      </w:r>
      <w:r w:rsidR="0060446D" w:rsidRPr="00003490">
        <w:rPr>
          <w:rFonts w:cs="Arial"/>
          <w:szCs w:val="24"/>
          <w:lang w:val="es-ES"/>
        </w:rPr>
        <w:t>automatizado</w:t>
      </w:r>
      <w:r w:rsidRPr="00003490">
        <w:rPr>
          <w:rFonts w:cs="Arial"/>
          <w:szCs w:val="24"/>
          <w:lang w:val="es-ES"/>
        </w:rPr>
        <w:t xml:space="preserve"> que simplificará los procedimientos y servicios académicos a través de la colaboración de herramientas TIC, contribuyendo así al desarrollo tecnológico de la región y al desarrollo social. Con la ayuda de tecnologías nuevas y eficientes que contribuyen al desarrollo humano</w:t>
      </w:r>
      <w:r w:rsidR="0060446D" w:rsidRPr="00003490">
        <w:rPr>
          <w:rFonts w:cs="Arial"/>
          <w:szCs w:val="24"/>
          <w:lang w:val="es-ES"/>
        </w:rPr>
        <w:t xml:space="preserve"> y </w:t>
      </w:r>
      <w:r w:rsidRPr="00003490">
        <w:rPr>
          <w:rFonts w:cs="Arial"/>
          <w:szCs w:val="24"/>
          <w:lang w:val="es-ES"/>
        </w:rPr>
        <w:t>apoyan y mejoran la calidad de su trabajo en diferentes situaciones.</w:t>
      </w:r>
    </w:p>
    <w:p w14:paraId="7AB680C1" w14:textId="466CF765" w:rsidR="00F5408E" w:rsidRPr="00003490" w:rsidRDefault="00F5408E" w:rsidP="00715526">
      <w:pPr>
        <w:pStyle w:val="Ttulo2"/>
        <w:jc w:val="both"/>
        <w:rPr>
          <w:lang w:val="es-ES"/>
        </w:rPr>
      </w:pPr>
      <w:bookmarkStart w:id="49" w:name="_Toc24974558"/>
      <w:bookmarkStart w:id="50" w:name="_Toc76994787"/>
      <w:bookmarkEnd w:id="47"/>
      <w:bookmarkEnd w:id="48"/>
      <w:r w:rsidRPr="00003490">
        <w:rPr>
          <w:lang w:val="es-ES"/>
        </w:rPr>
        <w:t>1.</w:t>
      </w:r>
      <w:r w:rsidR="00E24ABA">
        <w:rPr>
          <w:lang w:val="es-ES"/>
        </w:rPr>
        <w:t>8</w:t>
      </w:r>
      <w:r w:rsidRPr="00003490">
        <w:rPr>
          <w:lang w:val="es-ES"/>
        </w:rPr>
        <w:t>. DELIMITACIÓN</w:t>
      </w:r>
      <w:bookmarkEnd w:id="49"/>
      <w:bookmarkEnd w:id="50"/>
    </w:p>
    <w:p w14:paraId="46765756" w14:textId="77777777" w:rsidR="00223F2F" w:rsidRPr="00003490" w:rsidRDefault="00223F2F" w:rsidP="00B71133">
      <w:pPr>
        <w:pStyle w:val="Sinespaciado"/>
        <w:rPr>
          <w:lang w:val="es-ES"/>
        </w:rPr>
      </w:pPr>
    </w:p>
    <w:p w14:paraId="45015562" w14:textId="174E9879" w:rsidR="00F5408E" w:rsidRPr="00003490" w:rsidRDefault="0041535F" w:rsidP="00715526">
      <w:pPr>
        <w:spacing w:line="360" w:lineRule="auto"/>
        <w:jc w:val="both"/>
        <w:rPr>
          <w:rFonts w:cs="Arial"/>
          <w:szCs w:val="24"/>
          <w:lang w:val="es-ES"/>
        </w:rPr>
      </w:pPr>
      <w:r w:rsidRPr="00003490">
        <w:rPr>
          <w:rFonts w:cs="Arial"/>
          <w:szCs w:val="24"/>
          <w:lang w:val="es-ES"/>
        </w:rPr>
        <w:t>El proyecto se realizará en el trascurso de los periodos académicos</w:t>
      </w:r>
      <w:r w:rsidR="00AA0E85" w:rsidRPr="00003490">
        <w:rPr>
          <w:rFonts w:cs="Arial"/>
          <w:szCs w:val="24"/>
          <w:lang w:val="es-ES"/>
        </w:rPr>
        <w:t xml:space="preserve"> del </w:t>
      </w:r>
      <w:r w:rsidR="003E3C5F" w:rsidRPr="00003490">
        <w:rPr>
          <w:rFonts w:cs="Arial"/>
          <w:szCs w:val="24"/>
          <w:lang w:val="es-ES"/>
        </w:rPr>
        <w:t>agosto</w:t>
      </w:r>
      <w:r w:rsidR="00AA0E85" w:rsidRPr="00003490">
        <w:rPr>
          <w:rFonts w:cs="Arial"/>
          <w:szCs w:val="24"/>
          <w:lang w:val="es-ES"/>
        </w:rPr>
        <w:t xml:space="preserve"> del </w:t>
      </w:r>
      <w:r w:rsidR="00910170" w:rsidRPr="00003490">
        <w:rPr>
          <w:rFonts w:cs="Arial"/>
          <w:szCs w:val="24"/>
          <w:lang w:val="es-ES"/>
        </w:rPr>
        <w:t>2020</w:t>
      </w:r>
      <w:r w:rsidR="00AA0E85" w:rsidRPr="00003490">
        <w:rPr>
          <w:rFonts w:cs="Arial"/>
          <w:szCs w:val="24"/>
          <w:lang w:val="es-ES"/>
        </w:rPr>
        <w:t xml:space="preserve"> </w:t>
      </w:r>
      <w:r w:rsidR="00EC0C3A" w:rsidRPr="00003490">
        <w:rPr>
          <w:rFonts w:cs="Arial"/>
          <w:szCs w:val="24"/>
          <w:lang w:val="es-ES"/>
        </w:rPr>
        <w:t>hasta el</w:t>
      </w:r>
      <w:r w:rsidR="00AA0E85" w:rsidRPr="00003490">
        <w:rPr>
          <w:rFonts w:cs="Arial"/>
          <w:szCs w:val="24"/>
          <w:lang w:val="es-ES"/>
        </w:rPr>
        <w:t xml:space="preserve"> </w:t>
      </w:r>
      <w:r w:rsidR="003E3C5F" w:rsidRPr="00003490">
        <w:rPr>
          <w:rFonts w:cs="Arial"/>
          <w:szCs w:val="24"/>
          <w:lang w:val="es-ES"/>
        </w:rPr>
        <w:t>abril</w:t>
      </w:r>
      <w:r w:rsidR="00AA0E85" w:rsidRPr="00003490">
        <w:rPr>
          <w:rFonts w:cs="Arial"/>
          <w:szCs w:val="24"/>
          <w:lang w:val="es-ES"/>
        </w:rPr>
        <w:t xml:space="preserve"> del 2021,</w:t>
      </w:r>
      <w:r w:rsidR="00D310A5" w:rsidRPr="00003490">
        <w:rPr>
          <w:rFonts w:cs="Arial"/>
          <w:szCs w:val="24"/>
          <w:lang w:val="es-ES"/>
        </w:rPr>
        <w:t xml:space="preserve"> donde se </w:t>
      </w:r>
      <w:r w:rsidR="00272F70" w:rsidRPr="00003490">
        <w:rPr>
          <w:rFonts w:cs="Arial"/>
          <w:szCs w:val="24"/>
          <w:lang w:val="es-ES"/>
        </w:rPr>
        <w:t>efectuará</w:t>
      </w:r>
      <w:r w:rsidR="00D310A5" w:rsidRPr="00003490">
        <w:rPr>
          <w:rFonts w:cs="Arial"/>
          <w:szCs w:val="24"/>
          <w:lang w:val="es-ES"/>
        </w:rPr>
        <w:t xml:space="preserve"> la implementación de</w:t>
      </w:r>
      <w:r w:rsidR="00717BAE" w:rsidRPr="00003490">
        <w:rPr>
          <w:rFonts w:cs="Arial"/>
          <w:szCs w:val="24"/>
          <w:lang w:val="es-ES"/>
        </w:rPr>
        <w:t>l</w:t>
      </w:r>
      <w:r w:rsidR="00D310A5" w:rsidRPr="00003490">
        <w:rPr>
          <w:rFonts w:cs="Arial"/>
          <w:szCs w:val="24"/>
          <w:lang w:val="es-ES"/>
        </w:rPr>
        <w:t xml:space="preserve"> sistema en</w:t>
      </w:r>
      <w:r w:rsidR="003E3C5F" w:rsidRPr="00003490">
        <w:rPr>
          <w:rFonts w:cs="Arial"/>
          <w:szCs w:val="24"/>
          <w:lang w:val="es-ES"/>
        </w:rPr>
        <w:t xml:space="preserve"> los tramites académicos y de matrícula de</w:t>
      </w:r>
      <w:r w:rsidR="00D310A5" w:rsidRPr="00003490">
        <w:rPr>
          <w:rFonts w:cs="Arial"/>
          <w:szCs w:val="24"/>
          <w:lang w:val="es-ES"/>
        </w:rPr>
        <w:t xml:space="preserve"> la dependencia</w:t>
      </w:r>
      <w:r w:rsidR="003E3C5F" w:rsidRPr="00003490">
        <w:rPr>
          <w:rFonts w:cs="Arial"/>
          <w:szCs w:val="24"/>
          <w:lang w:val="es-ES"/>
        </w:rPr>
        <w:t xml:space="preserve"> del programa de ingeniería de sistemas</w:t>
      </w:r>
      <w:r w:rsidR="00D310A5" w:rsidRPr="00003490">
        <w:rPr>
          <w:rFonts w:cs="Arial"/>
          <w:szCs w:val="24"/>
          <w:lang w:val="es-ES"/>
        </w:rPr>
        <w:t>,</w:t>
      </w:r>
      <w:r w:rsidR="00AA0E85" w:rsidRPr="00003490">
        <w:rPr>
          <w:rFonts w:cs="Arial"/>
          <w:szCs w:val="24"/>
          <w:lang w:val="es-ES"/>
        </w:rPr>
        <w:t xml:space="preserve"> por ende,</w:t>
      </w:r>
      <w:r w:rsidR="00F5408E" w:rsidRPr="00003490">
        <w:rPr>
          <w:rFonts w:cs="Arial"/>
          <w:szCs w:val="24"/>
          <w:lang w:val="es-ES"/>
        </w:rPr>
        <w:t xml:space="preserve"> </w:t>
      </w:r>
      <w:r w:rsidR="00AA0E85" w:rsidRPr="00003490">
        <w:rPr>
          <w:rFonts w:cs="Arial"/>
          <w:szCs w:val="24"/>
          <w:lang w:val="es-ES"/>
        </w:rPr>
        <w:t xml:space="preserve">se tendrá un </w:t>
      </w:r>
      <w:r w:rsidRPr="00003490">
        <w:rPr>
          <w:rFonts w:cs="Arial"/>
          <w:szCs w:val="24"/>
          <w:lang w:val="es-ES"/>
        </w:rPr>
        <w:t xml:space="preserve">periodo de ejecución </w:t>
      </w:r>
      <w:r w:rsidR="00717BAE" w:rsidRPr="00003490">
        <w:rPr>
          <w:rFonts w:cs="Arial"/>
          <w:szCs w:val="24"/>
          <w:lang w:val="es-ES"/>
        </w:rPr>
        <w:t>6</w:t>
      </w:r>
      <w:r w:rsidRPr="00003490">
        <w:rPr>
          <w:rFonts w:cs="Arial"/>
          <w:szCs w:val="24"/>
          <w:lang w:val="es-ES"/>
        </w:rPr>
        <w:t xml:space="preserve"> meses</w:t>
      </w:r>
      <w:r w:rsidR="00EC0C3A" w:rsidRPr="00003490">
        <w:rPr>
          <w:rFonts w:cs="Arial"/>
          <w:szCs w:val="24"/>
          <w:lang w:val="es-ES"/>
        </w:rPr>
        <w:t xml:space="preserve"> para</w:t>
      </w:r>
      <w:r w:rsidR="00AA0E85" w:rsidRPr="00003490">
        <w:rPr>
          <w:rFonts w:cs="Arial"/>
          <w:szCs w:val="24"/>
          <w:lang w:val="es-ES"/>
        </w:rPr>
        <w:t xml:space="preserve"> llegar a </w:t>
      </w:r>
      <w:r w:rsidR="00F5408E" w:rsidRPr="00003490">
        <w:rPr>
          <w:rFonts w:cs="Arial"/>
          <w:szCs w:val="24"/>
          <w:lang w:val="es-ES"/>
        </w:rPr>
        <w:t>la sustentación y entrega final del proyecto.</w:t>
      </w:r>
    </w:p>
    <w:p w14:paraId="62F70DFF" w14:textId="1A114BAC" w:rsidR="009B578C" w:rsidRPr="00003490" w:rsidRDefault="008A275A" w:rsidP="00717BAE">
      <w:pPr>
        <w:pStyle w:val="Ttulo1"/>
        <w:tabs>
          <w:tab w:val="left" w:pos="8647"/>
        </w:tabs>
        <w:jc w:val="center"/>
        <w:rPr>
          <w:szCs w:val="24"/>
          <w:lang w:val="es-ES"/>
        </w:rPr>
      </w:pPr>
      <w:r w:rsidRPr="00003490">
        <w:rPr>
          <w:rFonts w:cs="Arial"/>
          <w:szCs w:val="24"/>
          <w:lang w:val="es-ES"/>
        </w:rPr>
        <w:br w:type="page"/>
      </w:r>
      <w:bookmarkStart w:id="51" w:name="_Toc76994788"/>
      <w:r w:rsidR="009B578C" w:rsidRPr="00003490">
        <w:rPr>
          <w:szCs w:val="24"/>
          <w:lang w:val="es-ES"/>
        </w:rPr>
        <w:lastRenderedPageBreak/>
        <w:t xml:space="preserve">2. </w:t>
      </w:r>
      <w:r w:rsidR="003E3C5F" w:rsidRPr="00003490">
        <w:rPr>
          <w:szCs w:val="24"/>
          <w:lang w:val="es-ES"/>
        </w:rPr>
        <w:t>MARCO TEÓRICO</w:t>
      </w:r>
      <w:bookmarkEnd w:id="51"/>
    </w:p>
    <w:p w14:paraId="61D3E2FC" w14:textId="754D2547" w:rsidR="009B578C" w:rsidRPr="00003490" w:rsidRDefault="009B578C" w:rsidP="009B578C">
      <w:pPr>
        <w:pStyle w:val="Ttulo1"/>
        <w:spacing w:line="360" w:lineRule="auto"/>
        <w:rPr>
          <w:szCs w:val="24"/>
          <w:lang w:val="es-ES"/>
        </w:rPr>
      </w:pPr>
      <w:bookmarkStart w:id="52" w:name="_Toc76994789"/>
      <w:r w:rsidRPr="00003490">
        <w:rPr>
          <w:szCs w:val="24"/>
          <w:lang w:val="es-ES"/>
        </w:rPr>
        <w:t xml:space="preserve">2.1 </w:t>
      </w:r>
      <w:r w:rsidR="007734CB" w:rsidRPr="00003490">
        <w:rPr>
          <w:rFonts w:cs="Arial"/>
          <w:szCs w:val="24"/>
          <w:lang w:val="es-ES"/>
        </w:rPr>
        <w:t>ANTECEDENTES</w:t>
      </w:r>
      <w:bookmarkEnd w:id="52"/>
    </w:p>
    <w:p w14:paraId="1E620FE9" w14:textId="307BBD71" w:rsidR="009B578C" w:rsidRPr="00003490" w:rsidRDefault="009B578C" w:rsidP="009B578C">
      <w:pPr>
        <w:pStyle w:val="Ttulo2"/>
        <w:rPr>
          <w:b w:val="0"/>
          <w:bCs/>
          <w:lang w:val="es-ES"/>
        </w:rPr>
      </w:pPr>
      <w:bookmarkStart w:id="53" w:name="_Toc76994790"/>
      <w:r w:rsidRPr="00003490">
        <w:rPr>
          <w:bCs/>
          <w:lang w:val="es-ES"/>
        </w:rPr>
        <w:t xml:space="preserve">2.1.1 </w:t>
      </w:r>
      <w:r w:rsidR="00460413" w:rsidRPr="00003490">
        <w:rPr>
          <w:lang w:val="es-ES"/>
        </w:rPr>
        <w:t>Antecedentes</w:t>
      </w:r>
      <w:r w:rsidR="00460413" w:rsidRPr="00003490">
        <w:rPr>
          <w:bCs/>
          <w:lang w:val="es-ES"/>
        </w:rPr>
        <w:t xml:space="preserve"> </w:t>
      </w:r>
      <w:r w:rsidRPr="00003490">
        <w:rPr>
          <w:bCs/>
          <w:lang w:val="es-ES"/>
        </w:rPr>
        <w:t>Internacionales</w:t>
      </w:r>
      <w:bookmarkEnd w:id="53"/>
    </w:p>
    <w:p w14:paraId="3309152B" w14:textId="77777777" w:rsidR="009B578C" w:rsidRPr="00003490" w:rsidRDefault="009B578C" w:rsidP="009B578C">
      <w:pPr>
        <w:rPr>
          <w:lang w:val="es-ES"/>
        </w:rPr>
      </w:pPr>
    </w:p>
    <w:p w14:paraId="481ABC1C" w14:textId="64881F61" w:rsidR="00717BAE" w:rsidRPr="00003490" w:rsidRDefault="007734CB" w:rsidP="00ED6DA8">
      <w:pPr>
        <w:spacing w:line="360" w:lineRule="auto"/>
        <w:jc w:val="both"/>
        <w:rPr>
          <w:rFonts w:cs="Arial"/>
          <w:szCs w:val="24"/>
          <w:lang w:val="es-ES"/>
        </w:rPr>
      </w:pPr>
      <w:r w:rsidRPr="00003490">
        <w:rPr>
          <w:rFonts w:cs="Arial"/>
          <w:szCs w:val="24"/>
          <w:lang w:val="es-ES"/>
        </w:rPr>
        <w:t xml:space="preserve">Según el artículo </w:t>
      </w:r>
      <w:r w:rsidR="00717BAE" w:rsidRPr="00003490">
        <w:rPr>
          <w:rFonts w:cs="Arial"/>
          <w:szCs w:val="24"/>
          <w:lang w:val="es-ES"/>
        </w:rPr>
        <w:t>de Yépez</w:t>
      </w:r>
      <w:r w:rsidR="00ED6DA8" w:rsidRPr="00003490">
        <w:rPr>
          <w:rFonts w:cs="Arial"/>
          <w:szCs w:val="24"/>
          <w:lang w:val="es-ES"/>
        </w:rPr>
        <w:t xml:space="preserve">, Wilfrido, </w:t>
      </w:r>
      <w:r w:rsidR="00ED6DA8" w:rsidRPr="00003490">
        <w:rPr>
          <w:rFonts w:cs="Arial"/>
          <w:i/>
          <w:iCs/>
          <w:szCs w:val="24"/>
          <w:lang w:val="es-ES"/>
        </w:rPr>
        <w:t xml:space="preserve">et al., </w:t>
      </w:r>
      <w:r w:rsidRPr="00003490">
        <w:rPr>
          <w:rFonts w:cs="Arial"/>
          <w:szCs w:val="24"/>
          <w:lang w:val="es-ES"/>
        </w:rPr>
        <w:t>titulado</w:t>
      </w:r>
      <w:r w:rsidR="00ED6DA8" w:rsidRPr="00003490">
        <w:rPr>
          <w:rFonts w:cs="Arial"/>
          <w:szCs w:val="24"/>
          <w:lang w:val="es-ES"/>
        </w:rPr>
        <w:t xml:space="preserve"> </w:t>
      </w:r>
      <w:r w:rsidR="00ED6DA8" w:rsidRPr="00003490">
        <w:rPr>
          <w:rFonts w:cs="Arial"/>
          <w:b/>
          <w:bCs/>
          <w:szCs w:val="24"/>
          <w:lang w:val="es-ES"/>
        </w:rPr>
        <w:t>Diagnóstico de la calidad de servicio, en la atención al cliente, en la Universidad Nacional de Chimborazo- Ecuador</w:t>
      </w:r>
      <w:r w:rsidR="009B578C" w:rsidRPr="00003490">
        <w:rPr>
          <w:rFonts w:cs="Arial"/>
          <w:szCs w:val="24"/>
          <w:lang w:val="es-ES"/>
        </w:rPr>
        <w:t xml:space="preserve"> </w:t>
      </w:r>
      <w:r w:rsidR="00751C70" w:rsidRPr="00003490">
        <w:rPr>
          <w:rFonts w:cs="Arial"/>
          <w:szCs w:val="24"/>
          <w:lang w:val="es-ES"/>
        </w:rPr>
        <w:t xml:space="preserve">en ecuador, </w:t>
      </w:r>
      <w:r w:rsidR="00717BAE" w:rsidRPr="00003490">
        <w:rPr>
          <w:rFonts w:cs="Arial"/>
          <w:szCs w:val="24"/>
          <w:lang w:val="es-ES"/>
        </w:rPr>
        <w:t>plantea que:</w:t>
      </w:r>
    </w:p>
    <w:p w14:paraId="7DFC15EE" w14:textId="3B40B033" w:rsidR="007734CB" w:rsidRPr="00003490" w:rsidRDefault="00751C70" w:rsidP="00717BAE">
      <w:pPr>
        <w:tabs>
          <w:tab w:val="left" w:pos="6946"/>
          <w:tab w:val="left" w:pos="7655"/>
          <w:tab w:val="left" w:pos="7938"/>
        </w:tabs>
        <w:spacing w:line="360" w:lineRule="auto"/>
        <w:ind w:left="284" w:right="333"/>
        <w:jc w:val="both"/>
        <w:rPr>
          <w:rFonts w:cs="Arial"/>
          <w:lang w:val="es-ES"/>
        </w:rPr>
      </w:pPr>
      <w:r w:rsidRPr="00003490">
        <w:rPr>
          <w:rFonts w:cs="Arial"/>
          <w:lang w:val="es-ES"/>
        </w:rPr>
        <w:t>El s</w:t>
      </w:r>
      <w:r w:rsidR="009B578C" w:rsidRPr="00003490">
        <w:rPr>
          <w:rFonts w:cs="Arial"/>
          <w:lang w:val="es-ES"/>
        </w:rPr>
        <w:t xml:space="preserve">ervicio al cliente individualizado, logrando así resultados que muestran que la calidad del servicio es regular de acuerdo con la actitud </w:t>
      </w:r>
      <w:r w:rsidR="00717BAE" w:rsidRPr="00003490">
        <w:rPr>
          <w:rFonts w:cs="Arial"/>
          <w:lang w:val="es-ES"/>
        </w:rPr>
        <w:t>del cliente</w:t>
      </w:r>
      <w:r w:rsidR="009B578C" w:rsidRPr="00003490">
        <w:rPr>
          <w:rFonts w:cs="Arial"/>
          <w:lang w:val="es-ES"/>
        </w:rPr>
        <w:t>, para lo cual se puede concluir que los resultados revelaron que existen diferencias importantes entre el nivel de percepciones y expectativas que tiene el cliente sobre la calidad del servicio, es decir, el promedio general de la calidad del servicio es regular (3.3 / 5) según las actitudes de los clientes.</w:t>
      </w:r>
      <w:r w:rsidR="00F65DDA">
        <w:rPr>
          <w:rStyle w:val="Refdenotaalpie"/>
          <w:rFonts w:cs="Arial"/>
          <w:lang w:val="es-ES"/>
        </w:rPr>
        <w:footnoteReference w:id="6"/>
      </w:r>
    </w:p>
    <w:p w14:paraId="0D82EA96" w14:textId="18F52889" w:rsidR="00770030" w:rsidRPr="00003490" w:rsidRDefault="00751C70" w:rsidP="00770030">
      <w:pPr>
        <w:spacing w:line="360" w:lineRule="auto"/>
        <w:jc w:val="both"/>
        <w:rPr>
          <w:rFonts w:cs="Arial"/>
          <w:lang w:val="es-ES"/>
        </w:rPr>
      </w:pPr>
      <w:r w:rsidRPr="00003490">
        <w:rPr>
          <w:rFonts w:cs="Arial"/>
          <w:lang w:val="es-ES"/>
        </w:rPr>
        <w:t xml:space="preserve">El artículo es relevante para la investigación puesto que cuenta con </w:t>
      </w:r>
      <w:r w:rsidR="00770030" w:rsidRPr="00003490">
        <w:rPr>
          <w:rFonts w:cs="Arial"/>
          <w:lang w:val="es-ES"/>
        </w:rPr>
        <w:t>pruebas que puede identificar la interacción del usuario con el servicio, obteniendo así certeza de la diferencia entre las expectativas, percepción y experiencia.</w:t>
      </w:r>
    </w:p>
    <w:p w14:paraId="2DB5DA6A" w14:textId="13DB1992" w:rsidR="00DF25C3" w:rsidRPr="00003490" w:rsidRDefault="00751C70" w:rsidP="00ED6DA8">
      <w:pPr>
        <w:spacing w:line="360" w:lineRule="auto"/>
        <w:jc w:val="both"/>
        <w:rPr>
          <w:rFonts w:cs="Arial"/>
          <w:szCs w:val="24"/>
          <w:lang w:val="es-ES"/>
        </w:rPr>
      </w:pPr>
      <w:r w:rsidRPr="00003490">
        <w:rPr>
          <w:rStyle w:val="Refdecomentario"/>
          <w:rFonts w:cs="Arial"/>
          <w:sz w:val="24"/>
          <w:szCs w:val="24"/>
          <w:lang w:val="es-ES"/>
        </w:rPr>
        <w:t>Por otra parte</w:t>
      </w:r>
      <w:r w:rsidRPr="00003490">
        <w:rPr>
          <w:rFonts w:cs="Arial"/>
          <w:szCs w:val="24"/>
          <w:lang w:val="es-ES"/>
        </w:rPr>
        <w:t xml:space="preserve">, en </w:t>
      </w:r>
      <w:r w:rsidR="00345ADE" w:rsidRPr="00003490">
        <w:rPr>
          <w:rFonts w:cs="Arial"/>
          <w:szCs w:val="24"/>
          <w:lang w:val="es-ES"/>
        </w:rPr>
        <w:t>la tesis</w:t>
      </w:r>
      <w:r w:rsidRPr="00003490">
        <w:rPr>
          <w:rFonts w:cs="Arial"/>
          <w:szCs w:val="24"/>
          <w:lang w:val="es-ES"/>
        </w:rPr>
        <w:t xml:space="preserve"> de </w:t>
      </w:r>
      <w:r w:rsidR="00ED6DA8" w:rsidRPr="00003490">
        <w:rPr>
          <w:rFonts w:cs="Arial"/>
          <w:szCs w:val="24"/>
          <w:lang w:val="es-ES"/>
        </w:rPr>
        <w:t>Maharjan y Khadka</w:t>
      </w:r>
      <w:r w:rsidR="00201AB2" w:rsidRPr="00003490">
        <w:rPr>
          <w:rFonts w:cs="Arial"/>
          <w:szCs w:val="24"/>
          <w:lang w:val="es-ES"/>
        </w:rPr>
        <w:t xml:space="preserve"> </w:t>
      </w:r>
      <w:r w:rsidR="00770030" w:rsidRPr="00003490">
        <w:rPr>
          <w:rFonts w:cs="Arial"/>
          <w:szCs w:val="24"/>
          <w:lang w:val="es-ES"/>
        </w:rPr>
        <w:t>titulado</w:t>
      </w:r>
      <w:r w:rsidR="00ED6DA8" w:rsidRPr="00003490">
        <w:rPr>
          <w:rFonts w:cs="Arial"/>
          <w:szCs w:val="24"/>
          <w:lang w:val="es-ES"/>
        </w:rPr>
        <w:t xml:space="preserve"> </w:t>
      </w:r>
      <w:r w:rsidR="00345ADE" w:rsidRPr="00003490">
        <w:rPr>
          <w:rFonts w:cs="Arial"/>
          <w:b/>
          <w:noProof/>
          <w:szCs w:val="24"/>
          <w:lang w:val="es-ES"/>
        </w:rPr>
        <w:t>Value, satisfaction and customer loyalty</w:t>
      </w:r>
      <w:r w:rsidR="0025654C" w:rsidRPr="00003490">
        <w:rPr>
          <w:rFonts w:cs="Arial"/>
          <w:szCs w:val="24"/>
          <w:lang w:val="es-ES"/>
        </w:rPr>
        <w:t>,</w:t>
      </w:r>
      <w:r w:rsidR="009B578C" w:rsidRPr="00003490">
        <w:rPr>
          <w:rFonts w:cs="Arial"/>
          <w:szCs w:val="24"/>
          <w:lang w:val="es-ES"/>
        </w:rPr>
        <w:t xml:space="preserve"> </w:t>
      </w:r>
      <w:r w:rsidR="00345ADE" w:rsidRPr="00003490">
        <w:rPr>
          <w:rFonts w:cs="Arial"/>
          <w:szCs w:val="24"/>
          <w:lang w:val="es-ES"/>
        </w:rPr>
        <w:t>plantea que:</w:t>
      </w:r>
    </w:p>
    <w:p w14:paraId="3D92374F" w14:textId="3BB45830" w:rsidR="009B578C" w:rsidRPr="00003490" w:rsidRDefault="00345ADE" w:rsidP="00345ADE">
      <w:pPr>
        <w:spacing w:line="360" w:lineRule="auto"/>
        <w:ind w:left="284" w:right="333"/>
        <w:jc w:val="both"/>
        <w:rPr>
          <w:rFonts w:cs="Arial"/>
          <w:lang w:val="es-ES"/>
        </w:rPr>
      </w:pPr>
      <w:r w:rsidRPr="00003490">
        <w:rPr>
          <w:rFonts w:cs="Arial"/>
          <w:lang w:val="es-ES"/>
        </w:rPr>
        <w:t>La satisfacción del cliente es dinámica y relativa. Sólo la idea "centrada en el cliente" puede ayudar a las empresas mejorar la satisfacción y mantener al cliente verdaderamente, por el contrario, si los competidores mejoran la satisfacción del cliente, entonces puede perder clientes corporativos. Al mismo tiempo que la mejora de la satisfacción del cliente, eleva las expectativas de los clientes</w:t>
      </w:r>
      <w:r w:rsidR="009B578C" w:rsidRPr="00003490">
        <w:rPr>
          <w:rFonts w:cs="Arial"/>
          <w:lang w:val="es-ES"/>
        </w:rPr>
        <w:t>.</w:t>
      </w:r>
      <w:r w:rsidR="00F65DDA">
        <w:rPr>
          <w:rStyle w:val="Refdenotaalpie"/>
          <w:rFonts w:cs="Arial"/>
          <w:lang w:val="es-ES"/>
        </w:rPr>
        <w:footnoteReference w:id="7"/>
      </w:r>
      <w:r w:rsidR="009B578C" w:rsidRPr="00003490">
        <w:rPr>
          <w:rFonts w:cs="Arial"/>
          <w:lang w:val="es-ES"/>
        </w:rPr>
        <w:t xml:space="preserve"> </w:t>
      </w:r>
    </w:p>
    <w:p w14:paraId="3FAADA51" w14:textId="7B917D6B" w:rsidR="00F819C3" w:rsidRPr="00003490" w:rsidRDefault="00F819C3" w:rsidP="00F819C3">
      <w:pPr>
        <w:tabs>
          <w:tab w:val="left" w:pos="8222"/>
        </w:tabs>
        <w:spacing w:line="360" w:lineRule="auto"/>
        <w:ind w:right="49"/>
        <w:jc w:val="both"/>
        <w:rPr>
          <w:rFonts w:cs="Arial"/>
          <w:szCs w:val="24"/>
          <w:lang w:val="es-ES"/>
        </w:rPr>
      </w:pPr>
      <w:r w:rsidRPr="00003490">
        <w:rPr>
          <w:rFonts w:cs="Arial"/>
          <w:szCs w:val="24"/>
          <w:lang w:val="es-ES"/>
        </w:rPr>
        <w:t xml:space="preserve">El objetivo de este proyecto es mejorar la satisfacción de los clientes de la Universidad de Cesmag, ya que es muy necesario proporcionar cualquier servicio con la mejor calidad. </w:t>
      </w:r>
      <w:r w:rsidRPr="00003490">
        <w:rPr>
          <w:rFonts w:cs="Arial"/>
          <w:szCs w:val="24"/>
          <w:lang w:val="es-ES"/>
        </w:rPr>
        <w:lastRenderedPageBreak/>
        <w:t xml:space="preserve">Además, esta tesis está relacionada con descubrir qué estrategias son las mejores para satisfacer a los clientes y dar a conocer su importancia. </w:t>
      </w:r>
    </w:p>
    <w:p w14:paraId="2D60B43B" w14:textId="1A54315C" w:rsidR="009B578C" w:rsidRPr="00003490" w:rsidRDefault="009B578C" w:rsidP="009B578C">
      <w:pPr>
        <w:spacing w:line="360" w:lineRule="auto"/>
        <w:jc w:val="both"/>
        <w:rPr>
          <w:rFonts w:cs="Arial"/>
          <w:szCs w:val="24"/>
          <w:lang w:val="es-ES"/>
        </w:rPr>
      </w:pPr>
      <w:r w:rsidRPr="00003490">
        <w:rPr>
          <w:rFonts w:cs="Arial"/>
          <w:szCs w:val="24"/>
          <w:lang w:val="es-ES"/>
        </w:rPr>
        <w:t xml:space="preserve">De igual forma, la investigación abarca temas </w:t>
      </w:r>
      <w:r w:rsidR="00F819C3" w:rsidRPr="00003490">
        <w:rPr>
          <w:rFonts w:cs="Arial"/>
          <w:szCs w:val="24"/>
          <w:lang w:val="es-ES"/>
        </w:rPr>
        <w:t xml:space="preserve">importantes </w:t>
      </w:r>
      <w:r w:rsidRPr="00003490">
        <w:rPr>
          <w:rFonts w:cs="Arial"/>
          <w:szCs w:val="24"/>
          <w:lang w:val="es-ES"/>
        </w:rPr>
        <w:t xml:space="preserve">como por ejemplo internet de </w:t>
      </w:r>
      <w:r w:rsidR="00201AB2" w:rsidRPr="00003490">
        <w:rPr>
          <w:rFonts w:cs="Arial"/>
          <w:szCs w:val="24"/>
          <w:lang w:val="es-ES"/>
        </w:rPr>
        <w:t>las cosas</w:t>
      </w:r>
      <w:r w:rsidRPr="00003490">
        <w:rPr>
          <w:rFonts w:cs="Arial"/>
          <w:szCs w:val="24"/>
          <w:lang w:val="es-ES"/>
        </w:rPr>
        <w:t xml:space="preserve"> (IoT),</w:t>
      </w:r>
      <w:r w:rsidR="00201AB2" w:rsidRPr="00003490">
        <w:rPr>
          <w:rFonts w:cs="Arial"/>
          <w:szCs w:val="24"/>
          <w:lang w:val="es-ES"/>
        </w:rPr>
        <w:t xml:space="preserve"> </w:t>
      </w:r>
      <w:r w:rsidR="00F819C3" w:rsidRPr="00003490">
        <w:rPr>
          <w:rFonts w:cs="Arial"/>
          <w:szCs w:val="24"/>
          <w:lang w:val="es-ES"/>
        </w:rPr>
        <w:t xml:space="preserve">que según el artículo de </w:t>
      </w:r>
      <w:r w:rsidRPr="00003490">
        <w:rPr>
          <w:rFonts w:cs="Arial"/>
          <w:szCs w:val="24"/>
          <w:lang w:val="es-ES"/>
        </w:rPr>
        <w:t>Bayani, Alberto</w:t>
      </w:r>
      <w:r w:rsidR="00201AB2" w:rsidRPr="00003490">
        <w:rPr>
          <w:rFonts w:cs="Arial"/>
          <w:szCs w:val="24"/>
          <w:lang w:val="es-ES"/>
        </w:rPr>
        <w:t xml:space="preserve">, </w:t>
      </w:r>
      <w:r w:rsidR="00201AB2" w:rsidRPr="00003490">
        <w:rPr>
          <w:rFonts w:cs="Arial"/>
          <w:i/>
          <w:iCs/>
          <w:szCs w:val="24"/>
          <w:lang w:val="es-ES"/>
        </w:rPr>
        <w:t xml:space="preserve">et </w:t>
      </w:r>
      <w:r w:rsidR="00416C6F" w:rsidRPr="00003490">
        <w:rPr>
          <w:rFonts w:cs="Arial"/>
          <w:i/>
          <w:iCs/>
          <w:szCs w:val="24"/>
          <w:lang w:val="es-ES"/>
        </w:rPr>
        <w:t>al.,</w:t>
      </w:r>
      <w:r w:rsidR="00F819C3" w:rsidRPr="00003490">
        <w:rPr>
          <w:rFonts w:cs="Arial"/>
          <w:i/>
          <w:iCs/>
          <w:szCs w:val="24"/>
          <w:lang w:val="es-ES"/>
        </w:rPr>
        <w:t xml:space="preserve"> </w:t>
      </w:r>
      <w:r w:rsidR="00F819C3" w:rsidRPr="00003490">
        <w:rPr>
          <w:rFonts w:cs="Arial"/>
          <w:szCs w:val="24"/>
          <w:lang w:val="es-ES"/>
        </w:rPr>
        <w:t>titulado</w:t>
      </w:r>
      <w:r w:rsidR="00201AB2" w:rsidRPr="00003490">
        <w:rPr>
          <w:rFonts w:cs="Arial"/>
          <w:szCs w:val="24"/>
          <w:lang w:val="es-ES"/>
        </w:rPr>
        <w:t xml:space="preserve"> </w:t>
      </w:r>
      <w:r w:rsidR="00201AB2" w:rsidRPr="00003490">
        <w:rPr>
          <w:rFonts w:cs="Arial"/>
          <w:b/>
          <w:bCs/>
          <w:szCs w:val="24"/>
          <w:lang w:val="es-ES"/>
        </w:rPr>
        <w:t>IoT-Based Library Automation &amp; Monitoring system: Developing an Implementation framework</w:t>
      </w:r>
      <w:r w:rsidRPr="00003490">
        <w:rPr>
          <w:rFonts w:cs="Arial"/>
          <w:szCs w:val="24"/>
          <w:lang w:val="es-ES"/>
        </w:rPr>
        <w:t xml:space="preserve"> </w:t>
      </w:r>
      <w:r w:rsidR="000C3531" w:rsidRPr="00003490">
        <w:rPr>
          <w:rFonts w:cs="Arial"/>
          <w:szCs w:val="24"/>
          <w:lang w:val="es-ES"/>
        </w:rPr>
        <w:t xml:space="preserve">de Costa Rica, plantea lo siguente: </w:t>
      </w:r>
    </w:p>
    <w:p w14:paraId="34888D10" w14:textId="10A8041B" w:rsidR="00F819C3" w:rsidRPr="00003490" w:rsidRDefault="00F819C3" w:rsidP="00F819C3">
      <w:pPr>
        <w:spacing w:line="360" w:lineRule="auto"/>
        <w:ind w:left="284" w:right="333"/>
        <w:jc w:val="both"/>
        <w:rPr>
          <w:rFonts w:cs="Arial"/>
          <w:lang w:val="es-ES"/>
        </w:rPr>
      </w:pPr>
      <w:r w:rsidRPr="00003490">
        <w:rPr>
          <w:rFonts w:cs="Arial"/>
          <w:lang w:val="es-ES"/>
        </w:rPr>
        <w:t>la aplicación de la tecnología IoT en la implementación de sistemas de administración de bibliotecas es prometedora para el futuro cercano. Puede desempeñar un papel clave en el acceso global a los datos humanos y la difusión del conocimiento de una manera más rápida, eficiente e inteligente, dando como conclusión que hoy en día, la tecnología de la información y temas relacionados como Internet, tecnología de comunicación, conexiones de teléfonos inteligentes y servicios en línea tienen un gran impacto en todos los aspectos de la vida humana.</w:t>
      </w:r>
      <w:r w:rsidR="00F65DDA">
        <w:rPr>
          <w:rStyle w:val="Refdenotaalpie"/>
          <w:rFonts w:cs="Arial"/>
          <w:lang w:val="es-ES"/>
        </w:rPr>
        <w:footnoteReference w:id="8"/>
      </w:r>
    </w:p>
    <w:p w14:paraId="200B9FBE" w14:textId="5A51C816" w:rsidR="000C3531" w:rsidRPr="00003490" w:rsidRDefault="009B578C" w:rsidP="009B578C">
      <w:pPr>
        <w:spacing w:line="360" w:lineRule="auto"/>
        <w:jc w:val="both"/>
        <w:rPr>
          <w:rFonts w:cs="Arial"/>
          <w:szCs w:val="24"/>
          <w:lang w:val="es-ES"/>
        </w:rPr>
      </w:pPr>
      <w:r w:rsidRPr="00003490">
        <w:rPr>
          <w:rFonts w:cs="Arial"/>
          <w:szCs w:val="24"/>
          <w:lang w:val="es-ES"/>
        </w:rPr>
        <w:t>Por consiguiente, es necesario hablar sobre la experiencia de usuario,</w:t>
      </w:r>
      <w:r w:rsidR="00201AB2" w:rsidRPr="00003490">
        <w:rPr>
          <w:rFonts w:cs="Arial"/>
          <w:szCs w:val="24"/>
          <w:lang w:val="es-ES"/>
        </w:rPr>
        <w:t xml:space="preserve"> ya que es un tema importante en el desarrollo de cualquier app, página web y demás sitios electrónicos que tienen </w:t>
      </w:r>
      <w:r w:rsidR="006437C9" w:rsidRPr="00003490">
        <w:rPr>
          <w:rFonts w:cs="Arial"/>
          <w:szCs w:val="24"/>
          <w:lang w:val="es-ES"/>
        </w:rPr>
        <w:t>como base la interacción persona-ordenador (IPO</w:t>
      </w:r>
      <w:r w:rsidR="000C3531" w:rsidRPr="00003490">
        <w:rPr>
          <w:rFonts w:cs="Arial"/>
          <w:szCs w:val="24"/>
          <w:lang w:val="es-ES"/>
        </w:rPr>
        <w:t>),</w:t>
      </w:r>
      <w:r w:rsidR="006437C9" w:rsidRPr="00003490">
        <w:rPr>
          <w:rFonts w:cs="Arial"/>
          <w:szCs w:val="24"/>
          <w:lang w:val="es-ES"/>
        </w:rPr>
        <w:t xml:space="preserve"> </w:t>
      </w:r>
      <w:r w:rsidR="000C3531" w:rsidRPr="00003490">
        <w:rPr>
          <w:rFonts w:cs="Arial"/>
          <w:szCs w:val="24"/>
          <w:lang w:val="es-ES"/>
        </w:rPr>
        <w:t xml:space="preserve">según el artículo de </w:t>
      </w:r>
      <w:r w:rsidR="000F307F" w:rsidRPr="00003490">
        <w:rPr>
          <w:rFonts w:cs="Arial"/>
          <w:szCs w:val="24"/>
          <w:lang w:val="es-ES"/>
        </w:rPr>
        <w:t>Alkhalifah, Ali</w:t>
      </w:r>
      <w:r w:rsidR="006437C9" w:rsidRPr="00003490">
        <w:rPr>
          <w:rFonts w:cs="Arial"/>
          <w:szCs w:val="24"/>
          <w:lang w:val="es-ES"/>
        </w:rPr>
        <w:t xml:space="preserve"> </w:t>
      </w:r>
      <w:r w:rsidR="000C3531" w:rsidRPr="00003490">
        <w:rPr>
          <w:rFonts w:cs="Arial"/>
          <w:szCs w:val="24"/>
          <w:lang w:val="es-ES"/>
        </w:rPr>
        <w:t>titulado</w:t>
      </w:r>
      <w:r w:rsidR="00201AB2" w:rsidRPr="00003490">
        <w:rPr>
          <w:rFonts w:cs="Arial"/>
          <w:szCs w:val="24"/>
          <w:lang w:val="es-ES"/>
        </w:rPr>
        <w:t xml:space="preserve"> </w:t>
      </w:r>
      <w:r w:rsidR="000F307F" w:rsidRPr="00003490">
        <w:rPr>
          <w:rFonts w:cs="Arial"/>
          <w:b/>
          <w:bCs/>
          <w:szCs w:val="24"/>
          <w:lang w:val="es-ES"/>
        </w:rPr>
        <w:t xml:space="preserve">Developing Mobile Commerce Website Design to Enhance Users Experience </w:t>
      </w:r>
      <w:r w:rsidR="000C3531" w:rsidRPr="00003490">
        <w:rPr>
          <w:rFonts w:cs="Arial"/>
          <w:szCs w:val="24"/>
          <w:lang w:val="es-ES"/>
        </w:rPr>
        <w:t>en</w:t>
      </w:r>
      <w:r w:rsidRPr="00003490">
        <w:rPr>
          <w:rFonts w:cs="Arial"/>
          <w:szCs w:val="24"/>
          <w:lang w:val="es-ES"/>
        </w:rPr>
        <w:t xml:space="preserve"> </w:t>
      </w:r>
      <w:r w:rsidR="000F307F" w:rsidRPr="00003490">
        <w:rPr>
          <w:rFonts w:cs="Arial"/>
          <w:szCs w:val="24"/>
          <w:lang w:val="es-ES"/>
        </w:rPr>
        <w:t>kasim</w:t>
      </w:r>
      <w:r w:rsidRPr="00003490">
        <w:rPr>
          <w:rFonts w:cs="Arial"/>
          <w:szCs w:val="24"/>
          <w:lang w:val="es-ES"/>
        </w:rPr>
        <w:t xml:space="preserve">, </w:t>
      </w:r>
      <w:r w:rsidR="0025654C" w:rsidRPr="00003490">
        <w:rPr>
          <w:rFonts w:cs="Arial"/>
          <w:szCs w:val="24"/>
          <w:lang w:val="es-ES"/>
        </w:rPr>
        <w:t>plantea que la experiencia de usuario</w:t>
      </w:r>
      <w:r w:rsidR="000F307F" w:rsidRPr="00003490">
        <w:rPr>
          <w:rFonts w:cs="Arial"/>
          <w:szCs w:val="24"/>
          <w:lang w:val="es-ES"/>
        </w:rPr>
        <w:t xml:space="preserve"> </w:t>
      </w:r>
    </w:p>
    <w:p w14:paraId="4A14E92B" w14:textId="18B22B0C" w:rsidR="0025654C" w:rsidRPr="00003490" w:rsidRDefault="0025654C" w:rsidP="0025654C">
      <w:pPr>
        <w:spacing w:after="0" w:line="360" w:lineRule="auto"/>
        <w:ind w:left="284" w:right="333"/>
        <w:jc w:val="both"/>
        <w:rPr>
          <w:rFonts w:cs="Arial"/>
          <w:szCs w:val="24"/>
          <w:lang w:val="es-ES"/>
        </w:rPr>
      </w:pPr>
      <w:r w:rsidRPr="00003490">
        <w:rPr>
          <w:rFonts w:cs="Arial"/>
          <w:lang w:val="es-ES"/>
        </w:rPr>
        <w:t>Requiere la consideración del número de elementos, cómo fácil de navegar, estética, contenido del sitio web, accesibilidad y función de personalización. Todos estos combinados entre sí influirán en la experiencia de usuarios con el sitio web y, finalmente, su satisfacción y adopción. Cómo medir la efectividad del sitio web. diseñar desde la perspectiva del usuario? Hay dos Los factores que podrían servir a este objetivo son la utilidad y facilidad de uso percibida.</w:t>
      </w:r>
      <w:r w:rsidR="00F65DDA">
        <w:rPr>
          <w:rStyle w:val="Refdenotaalpie"/>
          <w:rFonts w:cs="Arial"/>
          <w:lang w:val="es-ES"/>
        </w:rPr>
        <w:footnoteReference w:id="9"/>
      </w:r>
    </w:p>
    <w:p w14:paraId="7BBD1F78" w14:textId="77777777" w:rsidR="0025654C" w:rsidRPr="00003490" w:rsidRDefault="0025654C" w:rsidP="0025654C">
      <w:pPr>
        <w:spacing w:after="0" w:line="360" w:lineRule="auto"/>
        <w:jc w:val="both"/>
        <w:rPr>
          <w:rFonts w:cs="Arial"/>
          <w:szCs w:val="24"/>
          <w:lang w:val="es-ES"/>
        </w:rPr>
      </w:pPr>
    </w:p>
    <w:p w14:paraId="3869571D" w14:textId="054D6D63" w:rsidR="009B578C" w:rsidRPr="00003490" w:rsidRDefault="009B578C" w:rsidP="009B578C">
      <w:pPr>
        <w:pStyle w:val="Ttulo2"/>
        <w:rPr>
          <w:lang w:val="es-ES"/>
        </w:rPr>
      </w:pPr>
      <w:bookmarkStart w:id="54" w:name="_Toc76994791"/>
      <w:r w:rsidRPr="00003490">
        <w:rPr>
          <w:lang w:val="es-ES"/>
        </w:rPr>
        <w:t xml:space="preserve">2.1.2 </w:t>
      </w:r>
      <w:r w:rsidR="00460413" w:rsidRPr="00003490">
        <w:rPr>
          <w:lang w:val="es-ES"/>
        </w:rPr>
        <w:t xml:space="preserve">Antecedentes </w:t>
      </w:r>
      <w:r w:rsidRPr="00003490">
        <w:rPr>
          <w:lang w:val="es-ES"/>
        </w:rPr>
        <w:t>Nacionales</w:t>
      </w:r>
      <w:bookmarkEnd w:id="54"/>
    </w:p>
    <w:p w14:paraId="3C3FB6AC" w14:textId="77777777" w:rsidR="009B578C" w:rsidRPr="00003490" w:rsidRDefault="009B578C" w:rsidP="009B578C">
      <w:pPr>
        <w:rPr>
          <w:lang w:val="es-ES"/>
        </w:rPr>
      </w:pPr>
    </w:p>
    <w:p w14:paraId="4FEEBAAC" w14:textId="58021392" w:rsidR="006D240C" w:rsidRPr="00003490" w:rsidRDefault="006D240C" w:rsidP="009B578C">
      <w:pPr>
        <w:spacing w:line="360" w:lineRule="auto"/>
        <w:jc w:val="both"/>
        <w:rPr>
          <w:rFonts w:cs="Arial"/>
          <w:szCs w:val="24"/>
          <w:lang w:val="es-ES"/>
        </w:rPr>
      </w:pPr>
      <w:r w:rsidRPr="00003490">
        <w:rPr>
          <w:rFonts w:cs="Arial"/>
          <w:szCs w:val="24"/>
          <w:lang w:val="es-ES"/>
        </w:rPr>
        <w:lastRenderedPageBreak/>
        <w:t xml:space="preserve">Según el artículo de Agudelo, César, </w:t>
      </w:r>
      <w:r w:rsidRPr="00003490">
        <w:rPr>
          <w:rFonts w:cs="Arial"/>
          <w:i/>
          <w:iCs/>
          <w:szCs w:val="24"/>
          <w:lang w:val="es-ES"/>
        </w:rPr>
        <w:t>et al.</w:t>
      </w:r>
      <w:r w:rsidRPr="00003490">
        <w:rPr>
          <w:rFonts w:cs="Arial"/>
          <w:szCs w:val="24"/>
          <w:lang w:val="es-ES"/>
        </w:rPr>
        <w:t>,</w:t>
      </w:r>
      <w:r w:rsidR="002F5214" w:rsidRPr="00003490">
        <w:rPr>
          <w:rFonts w:cs="Arial"/>
          <w:szCs w:val="24"/>
          <w:lang w:val="es-ES"/>
        </w:rPr>
        <w:t xml:space="preserve"> </w:t>
      </w:r>
      <w:r w:rsidR="00241822" w:rsidRPr="00003490">
        <w:rPr>
          <w:rFonts w:cs="Arial"/>
          <w:szCs w:val="24"/>
          <w:lang w:val="es-ES"/>
        </w:rPr>
        <w:t xml:space="preserve">titulado </w:t>
      </w:r>
      <w:r w:rsidR="00241822" w:rsidRPr="00003490">
        <w:rPr>
          <w:rFonts w:cs="Arial"/>
          <w:b/>
          <w:bCs/>
          <w:szCs w:val="24"/>
          <w:lang w:val="es-ES"/>
        </w:rPr>
        <w:t>CRM</w:t>
      </w:r>
      <w:r w:rsidR="00144187" w:rsidRPr="00003490">
        <w:rPr>
          <w:rFonts w:cs="Arial"/>
          <w:b/>
          <w:bCs/>
          <w:szCs w:val="24"/>
          <w:lang w:val="es-ES"/>
        </w:rPr>
        <w:t xml:space="preserve"> como herramienta para el servicio al cliente en la organización</w:t>
      </w:r>
      <w:r w:rsidR="00144187" w:rsidRPr="00003490">
        <w:rPr>
          <w:rFonts w:cs="Arial"/>
          <w:szCs w:val="24"/>
          <w:lang w:val="es-ES"/>
        </w:rPr>
        <w:t xml:space="preserve"> </w:t>
      </w:r>
      <w:r w:rsidR="009B578C" w:rsidRPr="00003490">
        <w:rPr>
          <w:rFonts w:cs="Arial"/>
          <w:szCs w:val="24"/>
          <w:lang w:val="es-ES"/>
        </w:rPr>
        <w:t xml:space="preserve">en Medellín, </w:t>
      </w:r>
      <w:r w:rsidRPr="00003490">
        <w:rPr>
          <w:rFonts w:cs="Arial"/>
          <w:szCs w:val="24"/>
          <w:lang w:val="es-ES"/>
        </w:rPr>
        <w:t>plantea que:</w:t>
      </w:r>
    </w:p>
    <w:p w14:paraId="49306631" w14:textId="062A176C" w:rsidR="000F307F" w:rsidRPr="00003490" w:rsidRDefault="00144187" w:rsidP="00144187">
      <w:pPr>
        <w:spacing w:line="360" w:lineRule="auto"/>
        <w:ind w:left="284" w:right="333"/>
        <w:jc w:val="both"/>
        <w:rPr>
          <w:rFonts w:cs="Arial"/>
          <w:lang w:val="es-ES"/>
        </w:rPr>
      </w:pPr>
      <w:r w:rsidRPr="00003490">
        <w:rPr>
          <w:rFonts w:cs="Arial"/>
          <w:lang w:val="es-ES"/>
        </w:rPr>
        <w:t xml:space="preserve">El </w:t>
      </w:r>
      <w:r w:rsidR="006D240C" w:rsidRPr="00003490">
        <w:rPr>
          <w:rFonts w:cs="Arial"/>
          <w:lang w:val="es-ES"/>
        </w:rPr>
        <w:t xml:space="preserve">CRM determina cuáles son los aspectos estratégicos que se pueden aplicar a los servicios ofrecidos en las organizaciones, ya que los clientes son el elemento fundamental para el desarrollo organizacional y, por lo tanto, deben ser el objetivo hacia el cual todas las energías para su satisfacción. </w:t>
      </w:r>
      <w:r w:rsidR="000F307F" w:rsidRPr="00003490">
        <w:rPr>
          <w:rFonts w:cs="Arial"/>
          <w:lang w:val="es-ES"/>
        </w:rPr>
        <w:t>Cuando la organización le da un verdadero valor al cliente, no permite que éste invierta demasiado tiempo para que les den soluciones a sus problemas. Es preciso entonces que el cliente obtenga satisfacción con cada contacto que tenga con la empresa, de forma que sea posible un espacio de experiencias exitosas que permitan la construcción de relaciones verdaderas entre cliente y organización.</w:t>
      </w:r>
      <w:r w:rsidR="00F65DDA">
        <w:rPr>
          <w:rStyle w:val="Refdenotaalpie"/>
          <w:rFonts w:cs="Arial"/>
          <w:lang w:val="es-ES"/>
        </w:rPr>
        <w:footnoteReference w:id="10"/>
      </w:r>
    </w:p>
    <w:p w14:paraId="298DA006" w14:textId="7F2F49EA" w:rsidR="006D240C" w:rsidRPr="00003490" w:rsidRDefault="00144187" w:rsidP="00144187">
      <w:pPr>
        <w:spacing w:line="360" w:lineRule="auto"/>
        <w:ind w:right="49"/>
        <w:jc w:val="both"/>
        <w:rPr>
          <w:rFonts w:cs="Arial"/>
          <w:szCs w:val="24"/>
          <w:lang w:val="es-ES"/>
        </w:rPr>
      </w:pPr>
      <w:r w:rsidRPr="00003490">
        <w:rPr>
          <w:rFonts w:cs="Arial"/>
          <w:szCs w:val="24"/>
          <w:lang w:val="es-ES"/>
        </w:rPr>
        <w:t>Dado que el objetivo al que va encaminada la investigación es la calidad de atención y la satisfacción percibida, el artículo aporta información específica sobre qué método usar y cuál es más beneficioso al proporcionar servicios a los usuarios con la herramienta CRM.</w:t>
      </w:r>
    </w:p>
    <w:p w14:paraId="3876F795" w14:textId="498F10E4" w:rsidR="003C410E" w:rsidRPr="00003490" w:rsidRDefault="00144187" w:rsidP="009B578C">
      <w:pPr>
        <w:spacing w:line="360" w:lineRule="auto"/>
        <w:jc w:val="both"/>
        <w:rPr>
          <w:rFonts w:cs="Arial"/>
          <w:szCs w:val="24"/>
          <w:lang w:val="es-ES"/>
        </w:rPr>
      </w:pPr>
      <w:r w:rsidRPr="00003490">
        <w:rPr>
          <w:rFonts w:cs="Arial"/>
          <w:szCs w:val="24"/>
          <w:lang w:val="es-ES"/>
        </w:rPr>
        <w:t>por otra parte</w:t>
      </w:r>
      <w:r w:rsidR="002F5214" w:rsidRPr="00003490">
        <w:rPr>
          <w:rFonts w:cs="Arial"/>
          <w:szCs w:val="24"/>
          <w:lang w:val="es-ES"/>
        </w:rPr>
        <w:t xml:space="preserve">, </w:t>
      </w:r>
      <w:r w:rsidR="003C410E" w:rsidRPr="00003490">
        <w:rPr>
          <w:rFonts w:cs="Arial"/>
          <w:szCs w:val="24"/>
          <w:lang w:val="es-ES"/>
        </w:rPr>
        <w:t xml:space="preserve">según el artículo de Sánchez, Paloma, </w:t>
      </w:r>
      <w:r w:rsidR="003C410E" w:rsidRPr="00003490">
        <w:rPr>
          <w:rFonts w:cs="Arial"/>
          <w:i/>
          <w:iCs/>
          <w:szCs w:val="24"/>
          <w:lang w:val="es-ES"/>
        </w:rPr>
        <w:t>et al.</w:t>
      </w:r>
      <w:r w:rsidR="003C410E" w:rsidRPr="00003490">
        <w:rPr>
          <w:rFonts w:cs="Arial"/>
          <w:szCs w:val="24"/>
          <w:lang w:val="es-ES"/>
        </w:rPr>
        <w:t xml:space="preserve">, </w:t>
      </w:r>
      <w:r w:rsidR="003C410E" w:rsidRPr="00003490">
        <w:rPr>
          <w:rFonts w:cs="Arial"/>
          <w:b/>
          <w:bCs/>
          <w:szCs w:val="24"/>
          <w:lang w:val="es-ES"/>
        </w:rPr>
        <w:t>Mejora</w:t>
      </w:r>
      <w:r w:rsidR="003E2140" w:rsidRPr="00003490">
        <w:rPr>
          <w:rFonts w:cs="Arial"/>
          <w:b/>
          <w:bCs/>
          <w:szCs w:val="24"/>
          <w:lang w:val="es-ES"/>
        </w:rPr>
        <w:t xml:space="preserve"> en el tiempo de atención al paciente en una unidad de urgencias gineco-obstétricas mediante la aplicación de Lean Manufacturing</w:t>
      </w:r>
      <w:r w:rsidR="009B578C" w:rsidRPr="00003490">
        <w:rPr>
          <w:rFonts w:cs="Arial"/>
          <w:szCs w:val="24"/>
          <w:lang w:val="es-ES"/>
        </w:rPr>
        <w:t xml:space="preserve"> </w:t>
      </w:r>
      <w:r w:rsidR="003C410E" w:rsidRPr="00003490">
        <w:rPr>
          <w:rFonts w:cs="Arial"/>
          <w:szCs w:val="24"/>
          <w:lang w:val="es-ES"/>
        </w:rPr>
        <w:t>en Antioquia</w:t>
      </w:r>
      <w:r w:rsidR="009B578C" w:rsidRPr="00003490">
        <w:rPr>
          <w:rFonts w:cs="Arial"/>
          <w:szCs w:val="24"/>
          <w:lang w:val="es-ES"/>
        </w:rPr>
        <w:t>,</w:t>
      </w:r>
      <w:r w:rsidR="003C410E" w:rsidRPr="00003490">
        <w:rPr>
          <w:rFonts w:cs="Arial"/>
          <w:szCs w:val="24"/>
          <w:lang w:val="es-ES"/>
        </w:rPr>
        <w:t xml:space="preserve"> plantea que:</w:t>
      </w:r>
    </w:p>
    <w:p w14:paraId="734FB4BB" w14:textId="17D13638" w:rsidR="009B578C" w:rsidRPr="00003490" w:rsidRDefault="009B578C" w:rsidP="003C410E">
      <w:pPr>
        <w:spacing w:line="360" w:lineRule="auto"/>
        <w:ind w:left="284" w:right="333"/>
        <w:jc w:val="both"/>
        <w:rPr>
          <w:rFonts w:cs="Arial"/>
          <w:lang w:val="es-ES"/>
        </w:rPr>
      </w:pPr>
      <w:r w:rsidRPr="00003490">
        <w:rPr>
          <w:rFonts w:cs="Arial"/>
          <w:lang w:val="es-ES"/>
        </w:rPr>
        <w:t>se identificaron las áreas y/o procesos que no agregan valor al paciente generando planes de acción que contribuyeran a la mejora en los tiempos de atención, arrojando así resultados en los tiempos de atención y la aplicabilidad de la propuesta se evaluó a través de simulaciones basadas en el software Arena, demostrando mejoras en los tiempos de atención de hasta el 56 %, concluyendo que el proyecto muestra la aplicabilidad de Lean Manufacturing y sus principales herramientas, en clínicas u hospitales en Bogotá, lo que permite establecer los procesos que deben mejorarse o eliminarse para reducir los tiempos de atención al paciente.</w:t>
      </w:r>
      <w:r w:rsidR="00F65DDA">
        <w:rPr>
          <w:rStyle w:val="Refdenotaalpie"/>
          <w:rFonts w:cs="Arial"/>
          <w:lang w:val="es-ES"/>
        </w:rPr>
        <w:footnoteReference w:id="11"/>
      </w:r>
    </w:p>
    <w:p w14:paraId="3220562A" w14:textId="3D054A19" w:rsidR="003C410E" w:rsidRPr="00003490" w:rsidRDefault="00FC1B4A" w:rsidP="003C410E">
      <w:pPr>
        <w:spacing w:line="360" w:lineRule="auto"/>
        <w:ind w:right="333"/>
        <w:jc w:val="both"/>
        <w:rPr>
          <w:rFonts w:cs="Arial"/>
          <w:szCs w:val="24"/>
          <w:lang w:val="es-ES"/>
        </w:rPr>
      </w:pPr>
      <w:r w:rsidRPr="00003490">
        <w:rPr>
          <w:rFonts w:cs="Arial"/>
          <w:szCs w:val="24"/>
          <w:lang w:val="es-ES"/>
        </w:rPr>
        <w:lastRenderedPageBreak/>
        <w:t>L</w:t>
      </w:r>
      <w:r w:rsidR="003C410E" w:rsidRPr="00003490">
        <w:rPr>
          <w:rFonts w:cs="Arial"/>
          <w:szCs w:val="24"/>
          <w:lang w:val="es-ES"/>
        </w:rPr>
        <w:t>a estrategia de este proyecto es optimizar la atención en la universidad Cesmag, con respecto a los tramites académico</w:t>
      </w:r>
      <w:r w:rsidRPr="00003490">
        <w:rPr>
          <w:rFonts w:cs="Arial"/>
          <w:szCs w:val="24"/>
          <w:lang w:val="es-ES"/>
        </w:rPr>
        <w:t>s, por lo cual es necesario determinar cuáles son más relevantes y cuales requieren más tiempo para realizar la atención, es por esta razón que el articulo contribuye con estrategias de selección y optimización de servicios para mejorar el tiempo de atención.</w:t>
      </w:r>
    </w:p>
    <w:p w14:paraId="79D1D9B6" w14:textId="75526586" w:rsidR="00416C6F" w:rsidRPr="00003490" w:rsidRDefault="00416C6F" w:rsidP="009B578C">
      <w:pPr>
        <w:spacing w:line="360" w:lineRule="auto"/>
        <w:jc w:val="both"/>
        <w:rPr>
          <w:rFonts w:cs="Arial"/>
          <w:szCs w:val="24"/>
          <w:lang w:val="es-ES"/>
        </w:rPr>
      </w:pPr>
      <w:r w:rsidRPr="00003490">
        <w:rPr>
          <w:rFonts w:cs="Arial"/>
          <w:szCs w:val="24"/>
          <w:lang w:val="es-ES"/>
        </w:rPr>
        <w:t xml:space="preserve">Es importante resaltar en artículo de Castro, Santiago, </w:t>
      </w:r>
      <w:r w:rsidRPr="00003490">
        <w:rPr>
          <w:rFonts w:cs="Arial"/>
          <w:i/>
          <w:iCs/>
          <w:szCs w:val="24"/>
          <w:lang w:val="es-ES"/>
        </w:rPr>
        <w:t>et al.</w:t>
      </w:r>
      <w:r w:rsidRPr="00003490">
        <w:rPr>
          <w:rFonts w:cs="Arial"/>
          <w:szCs w:val="24"/>
          <w:lang w:val="es-ES"/>
        </w:rPr>
        <w:t>,</w:t>
      </w:r>
      <w:r w:rsidR="00871330" w:rsidRPr="00003490">
        <w:rPr>
          <w:rFonts w:cs="Arial"/>
          <w:szCs w:val="24"/>
          <w:lang w:val="es-ES"/>
        </w:rPr>
        <w:t xml:space="preserve"> </w:t>
      </w:r>
      <w:r w:rsidRPr="00003490">
        <w:rPr>
          <w:rFonts w:cs="Arial"/>
          <w:szCs w:val="24"/>
          <w:lang w:val="es-ES"/>
        </w:rPr>
        <w:t>titulado “</w:t>
      </w:r>
      <w:r w:rsidR="00BE4101" w:rsidRPr="00003490">
        <w:rPr>
          <w:rFonts w:cs="Arial"/>
          <w:b/>
          <w:bCs/>
          <w:szCs w:val="24"/>
          <w:lang w:val="es-ES"/>
        </w:rPr>
        <w:t>Límites de velocidad y distancia en la transmisión de información por un enlace óptico de bajo costo con recuperación libre de ruido</w:t>
      </w:r>
      <w:r w:rsidRPr="00003490">
        <w:rPr>
          <w:rFonts w:cs="Arial"/>
          <w:szCs w:val="24"/>
          <w:lang w:val="es-ES"/>
        </w:rPr>
        <w:t>”,</w:t>
      </w:r>
      <w:r w:rsidR="009B578C" w:rsidRPr="00003490">
        <w:rPr>
          <w:rFonts w:cs="Arial"/>
          <w:szCs w:val="24"/>
          <w:lang w:val="es-ES"/>
        </w:rPr>
        <w:t xml:space="preserve"> Medellín, </w:t>
      </w:r>
      <w:r w:rsidRPr="00003490">
        <w:rPr>
          <w:rFonts w:cs="Arial"/>
          <w:szCs w:val="24"/>
          <w:lang w:val="es-ES"/>
        </w:rPr>
        <w:t>platea que:</w:t>
      </w:r>
    </w:p>
    <w:p w14:paraId="3AAC5130" w14:textId="5019CDB9" w:rsidR="009B578C" w:rsidRPr="00003490" w:rsidRDefault="00416C6F" w:rsidP="00416C6F">
      <w:pPr>
        <w:spacing w:line="360" w:lineRule="auto"/>
        <w:ind w:left="284" w:right="333"/>
        <w:jc w:val="both"/>
        <w:rPr>
          <w:rFonts w:cs="Arial"/>
          <w:lang w:val="es-ES"/>
        </w:rPr>
      </w:pPr>
      <w:r w:rsidRPr="00003490">
        <w:rPr>
          <w:rFonts w:cs="Arial"/>
          <w:lang w:val="es-ES"/>
        </w:rPr>
        <w:t xml:space="preserve">Para </w:t>
      </w:r>
      <w:r w:rsidR="009B578C" w:rsidRPr="00003490">
        <w:rPr>
          <w:rFonts w:cs="Arial"/>
          <w:lang w:val="es-ES"/>
        </w:rPr>
        <w:t xml:space="preserve">demostrar que la información a transmitir se almacena en un código de respuesta rápida (código QR) y los efectos de la transmisión en el código QR se analizan en busca de diferentes valores de velocidad de bits y longitud de fibra </w:t>
      </w:r>
      <w:r w:rsidRPr="00003490">
        <w:rPr>
          <w:rFonts w:cs="Arial"/>
          <w:lang w:val="es-ES"/>
        </w:rPr>
        <w:t xml:space="preserve">, lo que da como resultado que para </w:t>
      </w:r>
      <w:r w:rsidR="009B578C" w:rsidRPr="00003490">
        <w:rPr>
          <w:rFonts w:cs="Arial"/>
          <w:lang w:val="es-ES"/>
        </w:rPr>
        <w:t>leer el código QR recibido en el etapa final de transmisión, puede usar diferentes métodos, de los cuales tres de ellos se usan en este trabajo: 1) lea el código QR a través de una aplicación móvil nativa con un teléfono inteligente que no necesita una conexión a Internet, 2) lea el código QR mediante el uso de una aplicación web y 3) hacer uso de técnicas de procesamiento de imágenes digitales (POI) para binarizar el código QR recibido y luego leerlo y  dejando como conclusión un sistema óptico bajo costo que ha permitido identificar los límites en la velocidad de bits y la distancia de transmisión a la que es posible recuperar información libre de ruido.</w:t>
      </w:r>
      <w:r w:rsidR="00F65DDA">
        <w:rPr>
          <w:rStyle w:val="Refdenotaalpie"/>
          <w:rFonts w:cs="Arial"/>
          <w:lang w:val="es-ES"/>
        </w:rPr>
        <w:footnoteReference w:id="12"/>
      </w:r>
      <w:r w:rsidRPr="00003490">
        <w:rPr>
          <w:rFonts w:cs="Arial"/>
          <w:lang w:val="es-ES"/>
        </w:rPr>
        <w:t xml:space="preserve"> </w:t>
      </w:r>
    </w:p>
    <w:p w14:paraId="1DD0C5A0" w14:textId="2E2D0B6F" w:rsidR="00416C6F" w:rsidRPr="00003490" w:rsidRDefault="00416C6F" w:rsidP="00416C6F">
      <w:pPr>
        <w:spacing w:line="360" w:lineRule="auto"/>
        <w:ind w:right="333"/>
        <w:jc w:val="both"/>
        <w:rPr>
          <w:rFonts w:cs="Arial"/>
          <w:lang w:val="es-ES"/>
        </w:rPr>
      </w:pPr>
      <w:r w:rsidRPr="00003490">
        <w:rPr>
          <w:rFonts w:cs="Arial"/>
          <w:lang w:val="es-ES"/>
        </w:rPr>
        <w:t xml:space="preserve">Dado que el proyecto de investigación </w:t>
      </w:r>
      <w:r w:rsidR="00F913B9" w:rsidRPr="00003490">
        <w:rPr>
          <w:rFonts w:cs="Arial"/>
          <w:lang w:val="es-ES"/>
        </w:rPr>
        <w:t>está</w:t>
      </w:r>
      <w:r w:rsidRPr="00003490">
        <w:rPr>
          <w:rFonts w:cs="Arial"/>
          <w:lang w:val="es-ES"/>
        </w:rPr>
        <w:t xml:space="preserve"> encaminado a la trasmisión y respuesta de información de forma rápida, este articulo aporta las características y beneficios </w:t>
      </w:r>
      <w:r w:rsidR="00A62620" w:rsidRPr="00003490">
        <w:rPr>
          <w:rFonts w:cs="Arial"/>
          <w:lang w:val="es-ES"/>
        </w:rPr>
        <w:t>más</w:t>
      </w:r>
      <w:r w:rsidRPr="00003490">
        <w:rPr>
          <w:rFonts w:cs="Arial"/>
          <w:lang w:val="es-ES"/>
        </w:rPr>
        <w:t xml:space="preserve"> importantes de los códigos Qr en la trasmisión de información, además, de que muestra cual es el </w:t>
      </w:r>
      <w:r w:rsidR="00A62620" w:rsidRPr="00003490">
        <w:rPr>
          <w:rFonts w:cs="Arial"/>
          <w:lang w:val="es-ES"/>
        </w:rPr>
        <w:t>funcionamiento.</w:t>
      </w:r>
    </w:p>
    <w:p w14:paraId="4100D093" w14:textId="77777777" w:rsidR="00416C6F" w:rsidRPr="00003490" w:rsidRDefault="00416C6F" w:rsidP="00416C6F">
      <w:pPr>
        <w:spacing w:line="360" w:lineRule="auto"/>
        <w:jc w:val="both"/>
        <w:rPr>
          <w:rFonts w:cs="Arial"/>
          <w:szCs w:val="24"/>
          <w:lang w:val="es-ES"/>
        </w:rPr>
      </w:pPr>
      <w:r w:rsidRPr="00003490">
        <w:rPr>
          <w:rFonts w:cs="Arial"/>
          <w:szCs w:val="24"/>
          <w:lang w:val="es-ES"/>
        </w:rPr>
        <w:t xml:space="preserve">Para concluir, se encuentra temas importantes y de gran relevancia para la investigación con son los códigos Qr, que según Fernández, María, </w:t>
      </w:r>
      <w:r w:rsidRPr="00003490">
        <w:rPr>
          <w:rFonts w:cs="Arial"/>
          <w:i/>
          <w:iCs/>
          <w:szCs w:val="24"/>
          <w:lang w:val="es-ES"/>
        </w:rPr>
        <w:t>et al.,</w:t>
      </w:r>
      <w:r w:rsidRPr="00003490">
        <w:rPr>
          <w:rFonts w:cs="Arial"/>
          <w:szCs w:val="24"/>
          <w:lang w:val="es-ES"/>
        </w:rPr>
        <w:t xml:space="preserve"> </w:t>
      </w:r>
      <w:r w:rsidRPr="00003490">
        <w:rPr>
          <w:rFonts w:cs="Arial"/>
          <w:b/>
          <w:bCs/>
          <w:szCs w:val="24"/>
          <w:lang w:val="es-ES"/>
        </w:rPr>
        <w:t>Audio visualización del papel. Usos del código QR para innovar en la industria periodística impresa</w:t>
      </w:r>
      <w:r w:rsidRPr="00003490">
        <w:rPr>
          <w:rFonts w:cs="Arial"/>
          <w:szCs w:val="24"/>
          <w:lang w:val="es-ES"/>
        </w:rPr>
        <w:t xml:space="preserve"> en Bogotá, plantea que:</w:t>
      </w:r>
    </w:p>
    <w:p w14:paraId="574E7AFB" w14:textId="08F601B6" w:rsidR="00416C6F" w:rsidRPr="00003490" w:rsidRDefault="00416C6F" w:rsidP="00416C6F">
      <w:pPr>
        <w:spacing w:line="360" w:lineRule="auto"/>
        <w:ind w:left="284" w:right="333"/>
        <w:jc w:val="both"/>
        <w:rPr>
          <w:rFonts w:cs="Arial"/>
          <w:szCs w:val="24"/>
          <w:lang w:val="es-ES"/>
        </w:rPr>
      </w:pPr>
      <w:r w:rsidRPr="00003490">
        <w:rPr>
          <w:rFonts w:cs="Arial"/>
          <w:szCs w:val="24"/>
          <w:lang w:val="es-ES"/>
        </w:rPr>
        <w:lastRenderedPageBreak/>
        <w:t>Con los QR la sociedad asiste al surgimiento de una herramienta que comienza a despuntar, con versatilidad y originalidad, en periódicos y revistas de ámbito nacional y extranjero, yendo más allá de su uso en anuncios publicitarios. Esta tecnología es utilizada en arquitectura, educación, marketing, propaganda, publicidad, turismo y ahora se suma la industria periodística.</w:t>
      </w:r>
      <w:r w:rsidR="00F65DDA">
        <w:rPr>
          <w:rStyle w:val="Refdenotaalpie"/>
          <w:rFonts w:cs="Arial"/>
          <w:szCs w:val="24"/>
          <w:lang w:val="es-ES"/>
        </w:rPr>
        <w:footnoteReference w:id="13"/>
      </w:r>
    </w:p>
    <w:p w14:paraId="4894A7BE" w14:textId="54EB726C" w:rsidR="00416C6F" w:rsidRPr="00003490" w:rsidRDefault="00416C6F" w:rsidP="00A62620">
      <w:pPr>
        <w:spacing w:line="360" w:lineRule="auto"/>
        <w:ind w:right="49"/>
        <w:jc w:val="both"/>
        <w:rPr>
          <w:rFonts w:cs="Arial"/>
          <w:lang w:val="es-ES"/>
        </w:rPr>
      </w:pPr>
      <w:r w:rsidRPr="00003490">
        <w:rPr>
          <w:rFonts w:cs="Arial"/>
          <w:szCs w:val="24"/>
          <w:lang w:val="es-ES"/>
        </w:rPr>
        <w:t>Este artículo es relevante para la investigación, ya que aporta información y da a conocer la importancia de los códigos Qr en la sociedad, demostrando los beneficios que esta aporta y que campos se los utiliza.</w:t>
      </w:r>
    </w:p>
    <w:p w14:paraId="67732D44" w14:textId="491DD5E6" w:rsidR="00F168E1" w:rsidRPr="00003490" w:rsidRDefault="00F168E1" w:rsidP="00F168E1">
      <w:pPr>
        <w:pStyle w:val="Ttulo2"/>
        <w:rPr>
          <w:lang w:val="es-ES"/>
        </w:rPr>
      </w:pPr>
      <w:bookmarkStart w:id="55" w:name="_Toc76994792"/>
      <w:r w:rsidRPr="00003490">
        <w:rPr>
          <w:lang w:val="es-ES"/>
        </w:rPr>
        <w:t>2.1.3 Antecedentes Regionales</w:t>
      </w:r>
      <w:bookmarkEnd w:id="55"/>
    </w:p>
    <w:p w14:paraId="489C875C" w14:textId="77777777" w:rsidR="00F168E1" w:rsidRPr="00003490" w:rsidRDefault="00F168E1" w:rsidP="00F168E1">
      <w:pPr>
        <w:spacing w:after="0"/>
        <w:rPr>
          <w:lang w:val="es-ES"/>
        </w:rPr>
      </w:pPr>
    </w:p>
    <w:p w14:paraId="3EEB6449" w14:textId="314B0BC0" w:rsidR="00F168E1" w:rsidRPr="00003490" w:rsidRDefault="00F168E1" w:rsidP="00F168E1">
      <w:pPr>
        <w:spacing w:after="0" w:line="360" w:lineRule="auto"/>
        <w:jc w:val="both"/>
        <w:rPr>
          <w:rFonts w:cs="Arial"/>
          <w:szCs w:val="24"/>
          <w:lang w:val="es-ES"/>
        </w:rPr>
      </w:pPr>
      <w:r w:rsidRPr="00003490">
        <w:rPr>
          <w:rFonts w:cs="Arial"/>
          <w:szCs w:val="24"/>
          <w:lang w:val="es-ES"/>
        </w:rPr>
        <w:t>A nivel regional no se ha encontrado investigaciones al respecto, por lo cual no se hace alusión a ninguna investigación.</w:t>
      </w:r>
    </w:p>
    <w:p w14:paraId="5ACFDB0B" w14:textId="5E85141C" w:rsidR="007875C8" w:rsidRPr="00003490" w:rsidRDefault="009B578C" w:rsidP="007734CB">
      <w:pPr>
        <w:pStyle w:val="Ttulo1"/>
        <w:spacing w:after="240" w:line="360" w:lineRule="auto"/>
        <w:rPr>
          <w:rFonts w:cs="Arial"/>
          <w:szCs w:val="24"/>
          <w:lang w:val="es-ES"/>
        </w:rPr>
      </w:pPr>
      <w:bookmarkStart w:id="56" w:name="_Toc76994793"/>
      <w:r w:rsidRPr="00003490">
        <w:rPr>
          <w:rFonts w:cs="Arial"/>
          <w:szCs w:val="24"/>
          <w:lang w:val="es-ES"/>
        </w:rPr>
        <w:t>2.2 SUPUESTOS TEÓRICOS DE LA INVESTIGACIÓN</w:t>
      </w:r>
      <w:bookmarkEnd w:id="56"/>
      <w:r w:rsidRPr="00003490">
        <w:rPr>
          <w:rFonts w:cs="Arial"/>
          <w:szCs w:val="24"/>
          <w:lang w:val="es-ES"/>
        </w:rPr>
        <w:t xml:space="preserve"> </w:t>
      </w:r>
    </w:p>
    <w:p w14:paraId="5F54DA90" w14:textId="2EDF5A98" w:rsidR="009132A0" w:rsidRPr="00003490" w:rsidRDefault="003E2140" w:rsidP="007734CB">
      <w:pPr>
        <w:pStyle w:val="Ttulo2"/>
        <w:spacing w:before="0" w:after="240" w:line="360" w:lineRule="auto"/>
        <w:rPr>
          <w:lang w:val="es-ES"/>
        </w:rPr>
      </w:pPr>
      <w:bookmarkStart w:id="57" w:name="_Toc76994794"/>
      <w:r w:rsidRPr="00003490">
        <w:rPr>
          <w:lang w:val="es-ES"/>
        </w:rPr>
        <w:t xml:space="preserve">2.2.1 </w:t>
      </w:r>
      <w:r w:rsidR="00460413" w:rsidRPr="00003490">
        <w:rPr>
          <w:lang w:val="es-ES"/>
        </w:rPr>
        <w:t>Atención al cliente</w:t>
      </w:r>
      <w:bookmarkEnd w:id="57"/>
    </w:p>
    <w:p w14:paraId="14279FD4" w14:textId="6F39D902" w:rsidR="00460413" w:rsidRPr="00003490" w:rsidRDefault="007734CB" w:rsidP="006C0A48">
      <w:pPr>
        <w:spacing w:after="0" w:line="360" w:lineRule="auto"/>
        <w:jc w:val="both"/>
        <w:rPr>
          <w:rFonts w:cs="Arial"/>
          <w:szCs w:val="24"/>
          <w:lang w:val="es-ES"/>
        </w:rPr>
      </w:pPr>
      <w:r w:rsidRPr="00003490">
        <w:rPr>
          <w:rFonts w:cs="Arial"/>
          <w:szCs w:val="24"/>
          <w:lang w:val="es-ES"/>
        </w:rPr>
        <w:t>L</w:t>
      </w:r>
      <w:r w:rsidR="00460413" w:rsidRPr="00003490">
        <w:rPr>
          <w:rFonts w:cs="Arial"/>
          <w:szCs w:val="24"/>
          <w:lang w:val="es-ES"/>
        </w:rPr>
        <w:t>a atención o servicio al cliente, es un tema central en el desarrollo de la investigación, según Montoya y Boyero</w:t>
      </w:r>
      <w:r w:rsidR="008D1621">
        <w:rPr>
          <w:rFonts w:cs="Arial"/>
          <w:szCs w:val="24"/>
          <w:lang w:val="es-ES"/>
        </w:rPr>
        <w:t xml:space="preserve"> en su artículo declaran que</w:t>
      </w:r>
      <w:r w:rsidR="00460413" w:rsidRPr="00003490">
        <w:rPr>
          <w:rFonts w:cs="Arial"/>
          <w:szCs w:val="24"/>
          <w:lang w:val="es-ES"/>
        </w:rPr>
        <w:t xml:space="preserve"> “el servicio consiste en el conjunto de vivencias resultado del contacto entre la organización y el cliente”</w:t>
      </w:r>
      <w:r w:rsidR="00F65DDA">
        <w:rPr>
          <w:rStyle w:val="Refdenotaalpie"/>
          <w:rFonts w:cs="Arial"/>
          <w:szCs w:val="24"/>
          <w:lang w:val="es-ES"/>
        </w:rPr>
        <w:footnoteReference w:id="14"/>
      </w:r>
      <w:r w:rsidR="002F6D77" w:rsidRPr="00003490">
        <w:rPr>
          <w:rFonts w:cs="Arial"/>
          <w:szCs w:val="24"/>
          <w:lang w:val="es-ES"/>
        </w:rPr>
        <w:t>,</w:t>
      </w:r>
      <w:r w:rsidR="00460413" w:rsidRPr="00003490">
        <w:rPr>
          <w:rFonts w:cs="Arial"/>
          <w:szCs w:val="24"/>
          <w:lang w:val="es-ES"/>
        </w:rPr>
        <w:t xml:space="preserve"> </w:t>
      </w:r>
      <w:r w:rsidR="002F6D77" w:rsidRPr="00003490">
        <w:rPr>
          <w:rFonts w:cs="Arial"/>
          <w:szCs w:val="24"/>
          <w:lang w:val="es-ES"/>
        </w:rPr>
        <w:t>p</w:t>
      </w:r>
      <w:r w:rsidR="00460413" w:rsidRPr="00003490">
        <w:rPr>
          <w:rFonts w:cs="Arial"/>
          <w:szCs w:val="24"/>
          <w:lang w:val="es-ES"/>
        </w:rPr>
        <w:t xml:space="preserve">or lo </w:t>
      </w:r>
      <w:r w:rsidR="002F6D77" w:rsidRPr="00003490">
        <w:rPr>
          <w:rFonts w:cs="Arial"/>
          <w:szCs w:val="24"/>
          <w:lang w:val="es-ES"/>
        </w:rPr>
        <w:t>tanto</w:t>
      </w:r>
      <w:r w:rsidR="00460413" w:rsidRPr="00003490">
        <w:rPr>
          <w:rFonts w:cs="Arial"/>
          <w:szCs w:val="24"/>
          <w:lang w:val="es-ES"/>
        </w:rPr>
        <w:t xml:space="preserve"> la interacción entre los dos se considera la mejor manera de producir una relación, de la cual dependen su supervivencia y </w:t>
      </w:r>
      <w:r w:rsidR="008D1621">
        <w:rPr>
          <w:rFonts w:cs="Arial"/>
          <w:szCs w:val="24"/>
          <w:lang w:val="es-ES"/>
        </w:rPr>
        <w:t xml:space="preserve">el </w:t>
      </w:r>
      <w:r w:rsidR="00460413" w:rsidRPr="00003490">
        <w:rPr>
          <w:rFonts w:cs="Arial"/>
          <w:szCs w:val="24"/>
          <w:lang w:val="es-ES"/>
        </w:rPr>
        <w:t xml:space="preserve">éxito. Según </w:t>
      </w:r>
      <w:r w:rsidR="002F6D77" w:rsidRPr="00003490">
        <w:rPr>
          <w:rFonts w:cs="Arial"/>
          <w:szCs w:val="24"/>
          <w:lang w:val="es-ES"/>
        </w:rPr>
        <w:t>Montoya y Boyero</w:t>
      </w:r>
      <w:r w:rsidR="008D1621">
        <w:rPr>
          <w:rFonts w:cs="Arial"/>
          <w:szCs w:val="24"/>
          <w:lang w:val="es-ES"/>
        </w:rPr>
        <w:t xml:space="preserve"> en su artículo plantean que</w:t>
      </w:r>
      <w:r w:rsidR="00F65DDA">
        <w:rPr>
          <w:rStyle w:val="Refdenotaalpie"/>
          <w:rFonts w:cs="Arial"/>
          <w:szCs w:val="24"/>
          <w:lang w:val="es-ES"/>
        </w:rPr>
        <w:footnoteReference w:id="15"/>
      </w:r>
      <w:r w:rsidR="00460413" w:rsidRPr="00003490">
        <w:rPr>
          <w:rFonts w:cs="Arial"/>
          <w:szCs w:val="24"/>
          <w:lang w:val="es-ES"/>
        </w:rPr>
        <w:t xml:space="preserve"> </w:t>
      </w:r>
      <w:r w:rsidR="004D4918" w:rsidRPr="00003490">
        <w:rPr>
          <w:rFonts w:cs="Arial"/>
          <w:szCs w:val="24"/>
          <w:lang w:val="es-ES"/>
        </w:rPr>
        <w:t>“</w:t>
      </w:r>
      <w:r w:rsidR="00460413" w:rsidRPr="00003490">
        <w:rPr>
          <w:rFonts w:cs="Arial"/>
          <w:szCs w:val="24"/>
          <w:lang w:val="es-ES"/>
        </w:rPr>
        <w:t>el bienestar que se brinde a través del servicio, deriva en que la organización o empresa conserve el cliente y, por eso, debe aprender la importancia esencial de esta práctica</w:t>
      </w:r>
      <w:r w:rsidR="004D4918" w:rsidRPr="00003490">
        <w:rPr>
          <w:rFonts w:cs="Arial"/>
          <w:szCs w:val="24"/>
          <w:lang w:val="es-ES"/>
        </w:rPr>
        <w:t>”</w:t>
      </w:r>
      <w:r w:rsidR="00460413" w:rsidRPr="00003490">
        <w:rPr>
          <w:rFonts w:cs="Arial"/>
          <w:szCs w:val="24"/>
          <w:lang w:val="es-ES"/>
        </w:rPr>
        <w:t xml:space="preserve">. </w:t>
      </w:r>
      <w:r w:rsidR="00A4679B" w:rsidRPr="00003490">
        <w:rPr>
          <w:rFonts w:cs="Arial"/>
          <w:szCs w:val="24"/>
          <w:lang w:val="es-ES"/>
        </w:rPr>
        <w:t>Así mismo, se debería hacer referencia al denominado triángulo del servicio que según</w:t>
      </w:r>
      <w:r w:rsidR="00460413" w:rsidRPr="00003490">
        <w:rPr>
          <w:rFonts w:cs="Arial"/>
          <w:szCs w:val="24"/>
          <w:lang w:val="es-ES"/>
        </w:rPr>
        <w:t xml:space="preserve"> García</w:t>
      </w:r>
      <w:r w:rsidR="008D1621">
        <w:rPr>
          <w:rFonts w:cs="Arial"/>
          <w:szCs w:val="24"/>
          <w:lang w:val="es-ES"/>
        </w:rPr>
        <w:t xml:space="preserve"> en su </w:t>
      </w:r>
      <w:r w:rsidR="00CC2DFC">
        <w:rPr>
          <w:rFonts w:cs="Arial"/>
          <w:szCs w:val="24"/>
          <w:lang w:val="es-ES"/>
        </w:rPr>
        <w:t>artículo describe que</w:t>
      </w:r>
      <w:r w:rsidR="00460413" w:rsidRPr="00003490">
        <w:rPr>
          <w:rFonts w:cs="Arial"/>
          <w:szCs w:val="24"/>
          <w:lang w:val="es-ES"/>
        </w:rPr>
        <w:t xml:space="preserve"> “</w:t>
      </w:r>
      <w:r w:rsidR="006C0A48" w:rsidRPr="00003490">
        <w:rPr>
          <w:rFonts w:cs="Arial"/>
          <w:szCs w:val="24"/>
          <w:lang w:val="es-ES"/>
        </w:rPr>
        <w:t>la interacción de tres elementos responsables de la optimización del servicio: las estrategias, los empleados y los sistemas orientados al cliente</w:t>
      </w:r>
      <w:r w:rsidR="00460413" w:rsidRPr="00003490">
        <w:rPr>
          <w:rFonts w:cs="Arial"/>
          <w:szCs w:val="24"/>
          <w:lang w:val="es-ES"/>
        </w:rPr>
        <w:t>”</w:t>
      </w:r>
      <w:r w:rsidR="00F65DDA">
        <w:rPr>
          <w:rStyle w:val="Refdenotaalpie"/>
          <w:rFonts w:cs="Arial"/>
          <w:szCs w:val="24"/>
          <w:lang w:val="es-ES"/>
        </w:rPr>
        <w:footnoteReference w:id="16"/>
      </w:r>
      <w:r w:rsidR="00460413" w:rsidRPr="00003490">
        <w:rPr>
          <w:rFonts w:cs="Arial"/>
          <w:szCs w:val="24"/>
          <w:lang w:val="es-ES"/>
        </w:rPr>
        <w:t xml:space="preserve">, dejando en claro que la relación entre la empresa y sus clientes debe ser la mejor, </w:t>
      </w:r>
      <w:r w:rsidR="00A62620" w:rsidRPr="00003490">
        <w:rPr>
          <w:rFonts w:cs="Arial"/>
          <w:szCs w:val="24"/>
          <w:lang w:val="es-ES"/>
        </w:rPr>
        <w:t>más aun con</w:t>
      </w:r>
      <w:r w:rsidR="00460413" w:rsidRPr="00003490">
        <w:rPr>
          <w:rFonts w:cs="Arial"/>
          <w:szCs w:val="24"/>
          <w:lang w:val="es-ES"/>
        </w:rPr>
        <w:t xml:space="preserve"> los empleados, dado </w:t>
      </w:r>
      <w:r w:rsidR="00460413" w:rsidRPr="00003490">
        <w:rPr>
          <w:rFonts w:cs="Arial"/>
          <w:szCs w:val="24"/>
          <w:lang w:val="es-ES"/>
        </w:rPr>
        <w:lastRenderedPageBreak/>
        <w:t>que, son ellos los que mantienen en contacto con el público</w:t>
      </w:r>
      <w:r w:rsidR="00A62620" w:rsidRPr="00003490">
        <w:rPr>
          <w:rFonts w:cs="Arial"/>
          <w:szCs w:val="24"/>
          <w:lang w:val="es-ES"/>
        </w:rPr>
        <w:t xml:space="preserve"> y son</w:t>
      </w:r>
      <w:r w:rsidR="00460413" w:rsidRPr="00003490">
        <w:rPr>
          <w:rFonts w:cs="Arial"/>
          <w:szCs w:val="24"/>
          <w:lang w:val="es-ES"/>
        </w:rPr>
        <w:t xml:space="preserve"> según García</w:t>
      </w:r>
      <w:r w:rsidR="00F65DDA">
        <w:rPr>
          <w:rStyle w:val="Refdenotaalpie"/>
          <w:rFonts w:cs="Arial"/>
          <w:szCs w:val="24"/>
          <w:lang w:val="es-ES"/>
        </w:rPr>
        <w:footnoteReference w:id="17"/>
      </w:r>
      <w:r w:rsidR="00460413" w:rsidRPr="00003490">
        <w:rPr>
          <w:rFonts w:cs="Arial"/>
          <w:szCs w:val="24"/>
          <w:lang w:val="es-ES"/>
        </w:rPr>
        <w:t>, quienes deben ser sensibilizados para aceptar la obligación de enfocarse en el cliente y su satisfacción</w:t>
      </w:r>
      <w:r w:rsidR="00A62620" w:rsidRPr="00003490">
        <w:rPr>
          <w:rFonts w:cs="Arial"/>
          <w:szCs w:val="24"/>
          <w:lang w:val="es-ES"/>
        </w:rPr>
        <w:t>.</w:t>
      </w:r>
      <w:r w:rsidR="00460413" w:rsidRPr="00003490">
        <w:rPr>
          <w:rFonts w:cs="Arial"/>
          <w:szCs w:val="24"/>
          <w:lang w:val="es-ES"/>
        </w:rPr>
        <w:t xml:space="preserve"> Por lo tanto, el </w:t>
      </w:r>
      <w:r w:rsidR="00EE494D" w:rsidRPr="00003490">
        <w:rPr>
          <w:rFonts w:cs="Arial"/>
          <w:szCs w:val="24"/>
          <w:lang w:val="es-ES"/>
        </w:rPr>
        <w:t>nivel de calidad al momento de atender a los clientes,</w:t>
      </w:r>
      <w:r w:rsidR="00460413" w:rsidRPr="00003490">
        <w:rPr>
          <w:rFonts w:cs="Arial"/>
          <w:szCs w:val="24"/>
          <w:lang w:val="es-ES"/>
        </w:rPr>
        <w:t xml:space="preserve"> es un requisito previo e importante para la satisfacción</w:t>
      </w:r>
      <w:r w:rsidR="00EE494D" w:rsidRPr="00003490">
        <w:rPr>
          <w:rFonts w:cs="Arial"/>
          <w:szCs w:val="24"/>
          <w:lang w:val="es-ES"/>
        </w:rPr>
        <w:t xml:space="preserve"> del mismo</w:t>
      </w:r>
      <w:r w:rsidR="00460413" w:rsidRPr="00003490">
        <w:rPr>
          <w:rFonts w:cs="Arial"/>
          <w:szCs w:val="24"/>
          <w:lang w:val="es-ES"/>
        </w:rPr>
        <w:t xml:space="preserve">, </w:t>
      </w:r>
      <w:r w:rsidR="00EE494D" w:rsidRPr="00003490">
        <w:rPr>
          <w:rFonts w:cs="Arial"/>
          <w:szCs w:val="24"/>
          <w:lang w:val="es-ES"/>
        </w:rPr>
        <w:t>con miras a,</w:t>
      </w:r>
      <w:r w:rsidR="00460413" w:rsidRPr="00003490">
        <w:rPr>
          <w:rFonts w:cs="Arial"/>
          <w:szCs w:val="24"/>
          <w:lang w:val="es-ES"/>
        </w:rPr>
        <w:t xml:space="preserve"> que haya compras repetitivas y </w:t>
      </w:r>
      <w:r w:rsidR="00EE494D" w:rsidRPr="00003490">
        <w:rPr>
          <w:rFonts w:cs="Arial"/>
          <w:szCs w:val="24"/>
          <w:lang w:val="es-ES"/>
        </w:rPr>
        <w:t>una</w:t>
      </w:r>
      <w:r w:rsidR="00460413" w:rsidRPr="00003490">
        <w:rPr>
          <w:rFonts w:cs="Arial"/>
          <w:szCs w:val="24"/>
          <w:lang w:val="es-ES"/>
        </w:rPr>
        <w:t xml:space="preserve"> comunicación positiva de boca en boca sobre</w:t>
      </w:r>
      <w:r w:rsidR="00EE494D" w:rsidRPr="00003490">
        <w:rPr>
          <w:rFonts w:cs="Arial"/>
          <w:szCs w:val="24"/>
          <w:lang w:val="es-ES"/>
        </w:rPr>
        <w:t xml:space="preserve"> los servicios que provee</w:t>
      </w:r>
      <w:r w:rsidR="00460413" w:rsidRPr="00003490">
        <w:rPr>
          <w:rFonts w:cs="Arial"/>
          <w:szCs w:val="24"/>
          <w:lang w:val="es-ES"/>
        </w:rPr>
        <w:t xml:space="preserve"> la empresa. </w:t>
      </w:r>
    </w:p>
    <w:p w14:paraId="27616A5F" w14:textId="05B4FD87" w:rsidR="00EE494D" w:rsidRPr="00003490" w:rsidRDefault="00EE494D" w:rsidP="00EE494D">
      <w:pPr>
        <w:spacing w:after="0" w:line="360" w:lineRule="auto"/>
        <w:jc w:val="both"/>
        <w:rPr>
          <w:rFonts w:cs="Arial"/>
          <w:szCs w:val="24"/>
          <w:lang w:val="es-ES"/>
        </w:rPr>
      </w:pPr>
      <w:r w:rsidRPr="00003490">
        <w:rPr>
          <w:rFonts w:cs="Arial"/>
          <w:szCs w:val="24"/>
          <w:lang w:val="es-ES"/>
        </w:rPr>
        <w:t>El grado de orientación que una empresa depender del nivel de adaptación y propuesta del equipo comercial para ofrecer a los clientes soluciones innovadoras, en el grado en que las ventas gestionan</w:t>
      </w:r>
      <w:r w:rsidR="00183155" w:rsidRPr="00003490">
        <w:rPr>
          <w:rFonts w:cs="Arial"/>
          <w:szCs w:val="24"/>
          <w:lang w:val="es-ES"/>
        </w:rPr>
        <w:t xml:space="preserve"> </w:t>
      </w:r>
      <w:r w:rsidRPr="00003490">
        <w:rPr>
          <w:rFonts w:cs="Arial"/>
          <w:szCs w:val="24"/>
          <w:lang w:val="es-ES"/>
        </w:rPr>
        <w:t xml:space="preserve">recursos disponibles para la empresa con el fin de asegurar la correcta interacción con el cliente, y sobre la capacidad de recopilar, almacenar y distribuir información </w:t>
      </w:r>
    </w:p>
    <w:p w14:paraId="4F2B53BB" w14:textId="71982D9F" w:rsidR="00460413" w:rsidRPr="00003490" w:rsidRDefault="00EE494D" w:rsidP="00CC2DFC">
      <w:pPr>
        <w:spacing w:after="0" w:line="360" w:lineRule="auto"/>
        <w:jc w:val="both"/>
        <w:rPr>
          <w:rFonts w:cs="Arial"/>
          <w:szCs w:val="24"/>
          <w:lang w:val="es-ES"/>
        </w:rPr>
      </w:pPr>
      <w:r w:rsidRPr="00003490">
        <w:rPr>
          <w:rFonts w:eastAsia="Times New Roman" w:cs="Arial"/>
          <w:szCs w:val="24"/>
          <w:lang w:val="es-ES" w:eastAsia="es-CO"/>
        </w:rPr>
        <w:t xml:space="preserve">Por otro lado, según </w:t>
      </w:r>
      <w:r w:rsidR="00460413" w:rsidRPr="00003490">
        <w:rPr>
          <w:rFonts w:eastAsia="Times New Roman" w:cs="Arial"/>
          <w:szCs w:val="24"/>
          <w:lang w:val="es-ES" w:eastAsia="es-CO"/>
        </w:rPr>
        <w:t xml:space="preserve">Fernández Y Pinuer </w:t>
      </w:r>
      <w:r w:rsidR="00CC2DFC">
        <w:rPr>
          <w:rFonts w:eastAsia="Times New Roman" w:cs="Arial"/>
          <w:szCs w:val="24"/>
          <w:lang w:val="es-ES" w:eastAsia="es-CO"/>
        </w:rPr>
        <w:t xml:space="preserve"> en su artículo definen que</w:t>
      </w:r>
      <w:r w:rsidR="00CC2DFC" w:rsidRPr="00003490">
        <w:rPr>
          <w:rFonts w:cs="Arial"/>
          <w:szCs w:val="24"/>
          <w:lang w:val="es-ES"/>
        </w:rPr>
        <w:t xml:space="preserve"> “el</w:t>
      </w:r>
      <w:r w:rsidR="00183155" w:rsidRPr="00003490">
        <w:rPr>
          <w:rFonts w:cs="Arial"/>
          <w:szCs w:val="24"/>
          <w:lang w:val="es-ES"/>
        </w:rPr>
        <w:t xml:space="preserve"> grado de orientación de una empresa depender del nivel de adaptación y propuesta del equipo comercial para ofrecer a los clientes soluciones innovadoras, en el grado en que las ventas gestionan recursos disponibles para la empresa con el fin de asegurar la correcta interacción con el cliente, y sobre la capacidad de recopilar, almacenar y distribuir información</w:t>
      </w:r>
      <w:r w:rsidR="00460413" w:rsidRPr="00003490">
        <w:rPr>
          <w:rFonts w:cs="Arial"/>
          <w:szCs w:val="24"/>
          <w:lang w:val="es-ES"/>
        </w:rPr>
        <w:t>”</w:t>
      </w:r>
      <w:r w:rsidR="00F65DDA">
        <w:rPr>
          <w:rStyle w:val="Refdenotaalpie"/>
          <w:rFonts w:cs="Arial"/>
          <w:szCs w:val="24"/>
          <w:lang w:val="es-ES"/>
        </w:rPr>
        <w:footnoteReference w:id="18"/>
      </w:r>
      <w:r w:rsidR="00183155" w:rsidRPr="00003490">
        <w:rPr>
          <w:rFonts w:cs="Arial"/>
          <w:szCs w:val="24"/>
          <w:lang w:val="es-ES"/>
        </w:rPr>
        <w:t>, es decir,</w:t>
      </w:r>
      <w:r w:rsidR="00460413" w:rsidRPr="00003490">
        <w:rPr>
          <w:rFonts w:cs="Arial"/>
          <w:szCs w:val="24"/>
          <w:lang w:val="es-ES"/>
        </w:rPr>
        <w:t xml:space="preserve"> la atención agradable fomenta la sensación de comodidad, logrando que el cliente se sienta satisfecho con la decisión de haber confiado en dicha organización o empresa, que para este caso implica lealtad y un posible comunicador de los servicios que ofrece, consiguiendo una estrategia de marketing para su empresa. De igual forma</w:t>
      </w:r>
      <w:r w:rsidR="00183155" w:rsidRPr="00003490">
        <w:rPr>
          <w:rFonts w:cs="Arial"/>
          <w:szCs w:val="24"/>
          <w:lang w:val="es-ES"/>
        </w:rPr>
        <w:t>,</w:t>
      </w:r>
      <w:r w:rsidR="00460413" w:rsidRPr="00003490">
        <w:rPr>
          <w:rFonts w:cs="Arial"/>
          <w:szCs w:val="24"/>
          <w:lang w:val="es-ES"/>
        </w:rPr>
        <w:t xml:space="preserve"> se debe contar con un componente de atención, constituido por sistemas amigables para el cliente, los cuales deben diseñarse observando sus intereses, gustos y preferencias, por encima del interés de la empresa, según Rodríguez, María, </w:t>
      </w:r>
      <w:r w:rsidR="00460413" w:rsidRPr="00003490">
        <w:rPr>
          <w:rFonts w:cs="Arial"/>
          <w:i/>
          <w:iCs/>
          <w:szCs w:val="24"/>
          <w:lang w:val="es-ES"/>
        </w:rPr>
        <w:t>et al</w:t>
      </w:r>
      <w:r w:rsidR="00460413" w:rsidRPr="00003490">
        <w:rPr>
          <w:rFonts w:cs="Arial"/>
          <w:szCs w:val="24"/>
          <w:lang w:val="es-ES"/>
        </w:rPr>
        <w:t>.</w:t>
      </w:r>
      <w:r w:rsidR="00CC2DFC">
        <w:rPr>
          <w:rFonts w:cs="Arial"/>
          <w:szCs w:val="24"/>
          <w:lang w:val="es-ES"/>
        </w:rPr>
        <w:t>, en su artículo declaaran que</w:t>
      </w:r>
      <w:r w:rsidR="00460413" w:rsidRPr="00003490">
        <w:rPr>
          <w:rFonts w:cs="Arial"/>
          <w:szCs w:val="24"/>
          <w:lang w:val="es-ES"/>
        </w:rPr>
        <w:t xml:space="preserve"> “la clave del éxito de la atracción y retención de los clientes, no es suficiente trabajar por tener o conseguir un cliente, lo importante es mantenerlo”</w:t>
      </w:r>
      <w:r w:rsidR="00F65DDA">
        <w:rPr>
          <w:rStyle w:val="Refdenotaalpie"/>
          <w:rFonts w:cs="Arial"/>
          <w:szCs w:val="24"/>
          <w:lang w:val="es-ES"/>
        </w:rPr>
        <w:footnoteReference w:id="19"/>
      </w:r>
      <w:r w:rsidR="00460413" w:rsidRPr="00003490">
        <w:rPr>
          <w:rFonts w:cs="Arial"/>
          <w:szCs w:val="24"/>
          <w:lang w:val="es-ES"/>
        </w:rPr>
        <w:t xml:space="preserve">. </w:t>
      </w:r>
    </w:p>
    <w:p w14:paraId="4C38089C" w14:textId="6BCB95E5" w:rsidR="00460413" w:rsidRPr="00003490" w:rsidRDefault="00BE4101" w:rsidP="00BE4101">
      <w:pPr>
        <w:pStyle w:val="Ttulo2"/>
        <w:rPr>
          <w:lang w:val="es-ES"/>
        </w:rPr>
      </w:pPr>
      <w:bookmarkStart w:id="58" w:name="_Toc76994795"/>
      <w:r w:rsidRPr="00003490">
        <w:rPr>
          <w:lang w:val="es-ES"/>
        </w:rPr>
        <w:t>2.2.</w:t>
      </w:r>
      <w:r w:rsidR="00F85925" w:rsidRPr="00003490">
        <w:rPr>
          <w:lang w:val="es-ES"/>
        </w:rPr>
        <w:t>1.2</w:t>
      </w:r>
      <w:r w:rsidRPr="00003490">
        <w:rPr>
          <w:lang w:val="es-ES"/>
        </w:rPr>
        <w:t xml:space="preserve"> </w:t>
      </w:r>
      <w:r w:rsidR="00460413" w:rsidRPr="00003490">
        <w:rPr>
          <w:lang w:val="es-ES"/>
        </w:rPr>
        <w:t>Calidad de atención</w:t>
      </w:r>
      <w:bookmarkEnd w:id="58"/>
    </w:p>
    <w:p w14:paraId="4E8855AE" w14:textId="77777777" w:rsidR="00BE4101" w:rsidRPr="00003490" w:rsidRDefault="00BE4101" w:rsidP="00BE4101">
      <w:pPr>
        <w:rPr>
          <w:lang w:val="es-ES"/>
        </w:rPr>
      </w:pPr>
    </w:p>
    <w:p w14:paraId="1CAF1866" w14:textId="439DBAE1" w:rsidR="00460413" w:rsidRPr="00003490" w:rsidRDefault="00183155" w:rsidP="00460413">
      <w:pPr>
        <w:spacing w:line="360" w:lineRule="auto"/>
        <w:jc w:val="both"/>
        <w:rPr>
          <w:rFonts w:cs="Arial"/>
          <w:szCs w:val="24"/>
          <w:lang w:val="es-ES"/>
        </w:rPr>
      </w:pPr>
      <w:r w:rsidRPr="00003490">
        <w:rPr>
          <w:rFonts w:cs="Arial"/>
          <w:szCs w:val="24"/>
          <w:lang w:val="es-ES"/>
        </w:rPr>
        <w:lastRenderedPageBreak/>
        <w:t>La calidad de la atención es la única forma de buscar el más alto nivel de servicio al cliente, según</w:t>
      </w:r>
      <w:r w:rsidR="00460413" w:rsidRPr="00003490">
        <w:rPr>
          <w:rFonts w:cs="Arial"/>
          <w:szCs w:val="24"/>
          <w:lang w:val="es-ES"/>
        </w:rPr>
        <w:t xml:space="preserve"> Granadillo</w:t>
      </w:r>
      <w:r w:rsidR="00EF3C4D" w:rsidRPr="00003490">
        <w:rPr>
          <w:rFonts w:cs="Arial"/>
          <w:szCs w:val="24"/>
          <w:lang w:val="es-ES"/>
        </w:rPr>
        <w:t xml:space="preserve"> y </w:t>
      </w:r>
      <w:r w:rsidR="005D5AAD" w:rsidRPr="00003490">
        <w:rPr>
          <w:rFonts w:cs="Arial"/>
          <w:szCs w:val="24"/>
          <w:lang w:val="es-ES"/>
        </w:rPr>
        <w:t>López</w:t>
      </w:r>
      <w:r w:rsidR="00CC2DFC">
        <w:rPr>
          <w:rFonts w:cs="Arial"/>
          <w:szCs w:val="24"/>
          <w:lang w:val="es-ES"/>
        </w:rPr>
        <w:t xml:space="preserve"> en su artículo declaran que</w:t>
      </w:r>
      <w:r w:rsidR="00460413" w:rsidRPr="00003490">
        <w:rPr>
          <w:rFonts w:cs="Arial"/>
          <w:szCs w:val="24"/>
          <w:lang w:val="es-ES"/>
        </w:rPr>
        <w:t xml:space="preserve">” </w:t>
      </w:r>
      <w:r w:rsidR="005D5AAD" w:rsidRPr="00003490">
        <w:rPr>
          <w:rFonts w:cs="Arial"/>
          <w:szCs w:val="24"/>
          <w:lang w:val="es-ES"/>
        </w:rPr>
        <w:t xml:space="preserve">la calidad </w:t>
      </w:r>
      <w:r w:rsidR="00460413" w:rsidRPr="00003490">
        <w:rPr>
          <w:rFonts w:cs="Arial"/>
          <w:szCs w:val="24"/>
          <w:lang w:val="es-ES"/>
        </w:rPr>
        <w:t>debe ser ofrecida bajo unos altos estándares y una gestión de las relaciones clara y bien estructurada que sea el centro de las estrategias de la organización”</w:t>
      </w:r>
      <w:r w:rsidR="00F65DDA">
        <w:rPr>
          <w:rStyle w:val="Refdenotaalpie"/>
          <w:rFonts w:cs="Arial"/>
          <w:szCs w:val="24"/>
          <w:lang w:val="es-ES"/>
        </w:rPr>
        <w:footnoteReference w:id="20"/>
      </w:r>
      <w:r w:rsidR="00EF3C4D" w:rsidRPr="00003490">
        <w:rPr>
          <w:rFonts w:cs="Arial"/>
          <w:szCs w:val="24"/>
          <w:lang w:val="es-ES"/>
        </w:rPr>
        <w:t>.</w:t>
      </w:r>
      <w:r w:rsidR="00460413" w:rsidRPr="00003490">
        <w:rPr>
          <w:rFonts w:cs="Arial"/>
          <w:szCs w:val="24"/>
          <w:lang w:val="es-ES"/>
        </w:rPr>
        <w:t xml:space="preserve"> </w:t>
      </w:r>
      <w:r w:rsidR="00EF3C4D" w:rsidRPr="00003490">
        <w:rPr>
          <w:rFonts w:cs="Arial"/>
          <w:szCs w:val="24"/>
          <w:lang w:val="es-ES"/>
        </w:rPr>
        <w:t>Es por esto,</w:t>
      </w:r>
      <w:r w:rsidR="00460413" w:rsidRPr="00003490">
        <w:rPr>
          <w:rFonts w:cs="Arial"/>
          <w:szCs w:val="24"/>
          <w:lang w:val="es-ES"/>
        </w:rPr>
        <w:t xml:space="preserve"> </w:t>
      </w:r>
      <w:r w:rsidR="00EF3C4D" w:rsidRPr="00003490">
        <w:rPr>
          <w:rFonts w:cs="Arial"/>
          <w:szCs w:val="24"/>
          <w:lang w:val="es-ES"/>
        </w:rPr>
        <w:t>que</w:t>
      </w:r>
      <w:r w:rsidR="00460413" w:rsidRPr="00003490">
        <w:rPr>
          <w:rFonts w:cs="Arial"/>
          <w:szCs w:val="24"/>
          <w:lang w:val="es-ES"/>
        </w:rPr>
        <w:t xml:space="preserve"> el objetivo esencial de toda organización es cumplir con todos los estándares de calidad</w:t>
      </w:r>
      <w:r w:rsidR="00EF3C4D" w:rsidRPr="00003490">
        <w:rPr>
          <w:rFonts w:cs="Arial"/>
          <w:szCs w:val="24"/>
          <w:lang w:val="es-ES"/>
        </w:rPr>
        <w:t xml:space="preserve"> para encontrar la mejor forma de satisfacer </w:t>
      </w:r>
      <w:r w:rsidR="005D5AAD" w:rsidRPr="00003490">
        <w:rPr>
          <w:rFonts w:cs="Arial"/>
          <w:szCs w:val="24"/>
          <w:lang w:val="es-ES"/>
        </w:rPr>
        <w:t>las necesidades</w:t>
      </w:r>
      <w:r w:rsidR="00EF3C4D" w:rsidRPr="00003490">
        <w:rPr>
          <w:rFonts w:cs="Arial"/>
          <w:szCs w:val="24"/>
          <w:lang w:val="es-ES"/>
        </w:rPr>
        <w:t xml:space="preserve"> del cliente</w:t>
      </w:r>
      <w:r w:rsidR="005D5AAD" w:rsidRPr="00003490">
        <w:rPr>
          <w:rFonts w:cs="Arial"/>
          <w:szCs w:val="24"/>
          <w:lang w:val="es-ES"/>
        </w:rPr>
        <w:t>. Por otra parte</w:t>
      </w:r>
      <w:r w:rsidR="00CC2DFC">
        <w:rPr>
          <w:rFonts w:cs="Arial"/>
          <w:szCs w:val="24"/>
          <w:lang w:val="es-ES"/>
        </w:rPr>
        <w:t>,</w:t>
      </w:r>
      <w:r w:rsidR="005D5AAD" w:rsidRPr="00003490">
        <w:rPr>
          <w:rFonts w:cs="Arial"/>
          <w:szCs w:val="24"/>
          <w:lang w:val="es-ES"/>
        </w:rPr>
        <w:t xml:space="preserve"> </w:t>
      </w:r>
      <w:r w:rsidR="00460413" w:rsidRPr="00003490">
        <w:rPr>
          <w:rFonts w:cs="Arial"/>
          <w:szCs w:val="24"/>
          <w:lang w:val="es-ES"/>
        </w:rPr>
        <w:t>según Guerrero</w:t>
      </w:r>
      <w:r w:rsidR="005D5AAD" w:rsidRPr="00003490">
        <w:rPr>
          <w:lang w:val="es-ES"/>
        </w:rPr>
        <w:t xml:space="preserve"> </w:t>
      </w:r>
      <w:r w:rsidR="00CC2DFC" w:rsidRPr="00CC2DFC">
        <w:rPr>
          <w:rFonts w:cs="Arial"/>
          <w:szCs w:val="24"/>
          <w:lang w:val="es-ES"/>
        </w:rPr>
        <w:t>en su artículo</w:t>
      </w:r>
      <w:r w:rsidR="00CC2DFC">
        <w:rPr>
          <w:lang w:val="es-ES"/>
        </w:rPr>
        <w:t xml:space="preserve"> </w:t>
      </w:r>
      <w:r w:rsidR="005D5AAD" w:rsidRPr="00003490">
        <w:rPr>
          <w:lang w:val="es-ES"/>
        </w:rPr>
        <w:t>“</w:t>
      </w:r>
      <w:r w:rsidR="00D57DDC" w:rsidRPr="00003490">
        <w:rPr>
          <w:rFonts w:cs="Arial"/>
          <w:szCs w:val="24"/>
          <w:lang w:val="es-ES"/>
        </w:rPr>
        <w:t>define el término calidad como la totalidad de características de un producto o servicio, que le confieren su habilidad para satisfacer necesidades explícitas o implícitas e igualmente que la calidad puede representarse de manera objetiva y subjetiva, en el primero de los casos se refiere a la calidad actual y en el segundo caso a la percepción de la calidad del consumidor</w:t>
      </w:r>
      <w:r w:rsidR="00460413" w:rsidRPr="00003490">
        <w:rPr>
          <w:rFonts w:cs="Arial"/>
          <w:szCs w:val="24"/>
          <w:lang w:val="es-ES"/>
        </w:rPr>
        <w:t>”</w:t>
      </w:r>
      <w:r w:rsidR="00F65DDA">
        <w:rPr>
          <w:rStyle w:val="Refdenotaalpie"/>
          <w:rFonts w:cs="Arial"/>
          <w:szCs w:val="24"/>
          <w:lang w:val="es-ES"/>
        </w:rPr>
        <w:footnoteReference w:id="21"/>
      </w:r>
      <w:r w:rsidR="00460413" w:rsidRPr="00003490">
        <w:rPr>
          <w:rFonts w:cs="Arial"/>
          <w:szCs w:val="24"/>
          <w:lang w:val="es-ES"/>
        </w:rPr>
        <w:t xml:space="preserve">. Es decir, </w:t>
      </w:r>
      <w:r w:rsidR="00D57DDC" w:rsidRPr="00003490">
        <w:rPr>
          <w:rFonts w:cs="Arial"/>
          <w:szCs w:val="24"/>
          <w:lang w:val="es-ES"/>
        </w:rPr>
        <w:t>el</w:t>
      </w:r>
      <w:r w:rsidR="00460413" w:rsidRPr="00003490">
        <w:rPr>
          <w:rFonts w:cs="Arial"/>
          <w:szCs w:val="24"/>
          <w:lang w:val="es-ES"/>
        </w:rPr>
        <w:t xml:space="preserve"> cliente mira si la empresa cuenta con buena gestión y organización frente atención </w:t>
      </w:r>
      <w:r w:rsidR="005D5AAD" w:rsidRPr="00003490">
        <w:rPr>
          <w:rFonts w:cs="Arial"/>
          <w:szCs w:val="24"/>
          <w:lang w:val="es-ES"/>
        </w:rPr>
        <w:t>en</w:t>
      </w:r>
      <w:r w:rsidR="00460413" w:rsidRPr="00003490">
        <w:rPr>
          <w:rFonts w:cs="Arial"/>
          <w:szCs w:val="24"/>
          <w:lang w:val="es-ES"/>
        </w:rPr>
        <w:t xml:space="preserve"> el servicio </w:t>
      </w:r>
      <w:r w:rsidR="005D5AAD" w:rsidRPr="00003490">
        <w:rPr>
          <w:rFonts w:cs="Arial"/>
          <w:szCs w:val="24"/>
          <w:lang w:val="es-ES"/>
        </w:rPr>
        <w:t>al</w:t>
      </w:r>
      <w:r w:rsidR="00460413" w:rsidRPr="00003490">
        <w:rPr>
          <w:rFonts w:cs="Arial"/>
          <w:szCs w:val="24"/>
          <w:lang w:val="es-ES"/>
        </w:rPr>
        <w:t xml:space="preserve"> cliente, esto</w:t>
      </w:r>
      <w:r w:rsidR="00D57DDC" w:rsidRPr="00003490">
        <w:rPr>
          <w:rFonts w:cs="Arial"/>
          <w:szCs w:val="24"/>
          <w:lang w:val="es-ES"/>
        </w:rPr>
        <w:t xml:space="preserve"> puede ser a</w:t>
      </w:r>
      <w:r w:rsidR="00460413" w:rsidRPr="00003490">
        <w:rPr>
          <w:rFonts w:cs="Arial"/>
          <w:szCs w:val="24"/>
          <w:lang w:val="es-ES"/>
        </w:rPr>
        <w:t>clara</w:t>
      </w:r>
      <w:r w:rsidR="00D57DDC" w:rsidRPr="00003490">
        <w:rPr>
          <w:rFonts w:cs="Arial"/>
          <w:szCs w:val="24"/>
          <w:lang w:val="es-ES"/>
        </w:rPr>
        <w:t>do por</w:t>
      </w:r>
      <w:r w:rsidR="00460413" w:rsidRPr="00003490">
        <w:rPr>
          <w:rFonts w:cs="Arial"/>
          <w:szCs w:val="24"/>
          <w:lang w:val="es-ES"/>
        </w:rPr>
        <w:t xml:space="preserve"> </w:t>
      </w:r>
      <w:r w:rsidR="005D5AAD" w:rsidRPr="00003490">
        <w:rPr>
          <w:rFonts w:cs="Arial"/>
          <w:szCs w:val="24"/>
          <w:lang w:val="es-ES"/>
        </w:rPr>
        <w:t>Miyahira</w:t>
      </w:r>
      <w:r w:rsidR="00D57DDC" w:rsidRPr="00003490">
        <w:rPr>
          <w:rFonts w:cs="Arial"/>
          <w:szCs w:val="24"/>
          <w:lang w:val="es-ES"/>
        </w:rPr>
        <w:t>,</w:t>
      </w:r>
      <w:r w:rsidR="00460413" w:rsidRPr="00003490">
        <w:rPr>
          <w:rFonts w:cs="Arial"/>
          <w:szCs w:val="24"/>
          <w:lang w:val="es-ES"/>
        </w:rPr>
        <w:t xml:space="preserve"> desde el punto de vista de la gestión</w:t>
      </w:r>
      <w:r w:rsidR="005D5AAD" w:rsidRPr="00003490">
        <w:rPr>
          <w:rFonts w:cs="Arial"/>
          <w:szCs w:val="24"/>
          <w:lang w:val="es-ES"/>
        </w:rPr>
        <w:t>, platea que</w:t>
      </w:r>
      <w:r w:rsidR="00460413" w:rsidRPr="00003490">
        <w:rPr>
          <w:rFonts w:cs="Arial"/>
          <w:szCs w:val="24"/>
          <w:lang w:val="es-ES"/>
        </w:rPr>
        <w:t xml:space="preserve"> “la calidad total implica la calidad en todos los procesos, la calidad del producto y la satisfacción del cliente o usuario. La calidad es idea y esfuerzo de todos, en otras palabras, la calidad está en la filosofía de toda la organización”</w:t>
      </w:r>
      <w:r w:rsidR="00F65DDA">
        <w:rPr>
          <w:rStyle w:val="Refdenotaalpie"/>
          <w:rFonts w:cs="Arial"/>
          <w:szCs w:val="24"/>
          <w:lang w:val="es-ES"/>
        </w:rPr>
        <w:footnoteReference w:id="22"/>
      </w:r>
      <w:r w:rsidR="007412FE" w:rsidRPr="00003490">
        <w:rPr>
          <w:rFonts w:cs="Arial"/>
          <w:szCs w:val="24"/>
          <w:lang w:val="es-ES"/>
        </w:rPr>
        <w:t xml:space="preserve">. </w:t>
      </w:r>
      <w:r w:rsidR="00F85925" w:rsidRPr="00003490">
        <w:rPr>
          <w:rFonts w:cs="Arial"/>
          <w:szCs w:val="24"/>
          <w:lang w:val="es-ES"/>
        </w:rPr>
        <w:t>Así</w:t>
      </w:r>
      <w:r w:rsidR="007412FE" w:rsidRPr="00003490">
        <w:rPr>
          <w:rFonts w:cs="Arial"/>
          <w:szCs w:val="24"/>
          <w:lang w:val="es-ES"/>
        </w:rPr>
        <w:t xml:space="preserve"> mismo</w:t>
      </w:r>
      <w:r w:rsidR="00F85925" w:rsidRPr="00003490">
        <w:rPr>
          <w:rFonts w:cs="Arial"/>
          <w:szCs w:val="24"/>
          <w:lang w:val="es-ES"/>
        </w:rPr>
        <w:t>,</w:t>
      </w:r>
      <w:r w:rsidR="00460413" w:rsidRPr="00003490">
        <w:rPr>
          <w:rFonts w:cs="Arial"/>
          <w:szCs w:val="24"/>
          <w:lang w:val="es-ES"/>
        </w:rPr>
        <w:t xml:space="preserve"> </w:t>
      </w:r>
      <w:r w:rsidR="00D57DDC" w:rsidRPr="00003490">
        <w:rPr>
          <w:rFonts w:cs="Arial"/>
          <w:szCs w:val="24"/>
          <w:lang w:val="es-ES"/>
        </w:rPr>
        <w:t>concuerda</w:t>
      </w:r>
      <w:r w:rsidR="00F85925" w:rsidRPr="00003490">
        <w:rPr>
          <w:rFonts w:cs="Arial"/>
          <w:szCs w:val="24"/>
          <w:lang w:val="es-ES"/>
        </w:rPr>
        <w:t>n</w:t>
      </w:r>
      <w:r w:rsidR="00D57DDC" w:rsidRPr="00003490">
        <w:rPr>
          <w:rFonts w:cs="Arial"/>
          <w:szCs w:val="24"/>
          <w:lang w:val="es-ES"/>
        </w:rPr>
        <w:t xml:space="preserve"> </w:t>
      </w:r>
      <w:r w:rsidR="00A4679B" w:rsidRPr="00003490">
        <w:rPr>
          <w:rFonts w:cs="Arial"/>
          <w:szCs w:val="24"/>
          <w:lang w:val="es-ES"/>
        </w:rPr>
        <w:t>Morales</w:t>
      </w:r>
      <w:r w:rsidR="00F85925" w:rsidRPr="00003490">
        <w:rPr>
          <w:rFonts w:cs="Arial"/>
          <w:szCs w:val="24"/>
          <w:lang w:val="es-ES"/>
        </w:rPr>
        <w:t xml:space="preserve"> y</w:t>
      </w:r>
      <w:r w:rsidR="00A4679B" w:rsidRPr="00003490">
        <w:rPr>
          <w:rFonts w:cs="Arial"/>
          <w:szCs w:val="24"/>
          <w:lang w:val="es-ES"/>
        </w:rPr>
        <w:t xml:space="preserve"> Medina</w:t>
      </w:r>
      <w:r w:rsidR="00F85925" w:rsidRPr="00003490">
        <w:rPr>
          <w:rFonts w:cs="Arial"/>
          <w:szCs w:val="24"/>
          <w:lang w:val="es-ES"/>
        </w:rPr>
        <w:t>, ya que</w:t>
      </w:r>
      <w:r w:rsidR="00CC2DFC">
        <w:rPr>
          <w:rFonts w:cs="Arial"/>
          <w:szCs w:val="24"/>
          <w:lang w:val="es-ES"/>
        </w:rPr>
        <w:t xml:space="preserve"> en su artículo</w:t>
      </w:r>
      <w:r w:rsidR="00F85925" w:rsidRPr="00003490">
        <w:rPr>
          <w:rFonts w:cs="Arial"/>
          <w:szCs w:val="24"/>
          <w:lang w:val="es-ES"/>
        </w:rPr>
        <w:t xml:space="preserve"> plantean que </w:t>
      </w:r>
      <w:r w:rsidR="00460413" w:rsidRPr="00003490">
        <w:rPr>
          <w:rFonts w:cs="Arial"/>
          <w:szCs w:val="24"/>
          <w:lang w:val="es-ES"/>
        </w:rPr>
        <w:t>“la calidad percibida de los servicios se considera la mejor manera de conceptualizar y evaluar la calidad del servicio”</w:t>
      </w:r>
      <w:r w:rsidR="00F65DDA">
        <w:rPr>
          <w:rStyle w:val="Refdenotaalpie"/>
          <w:rFonts w:cs="Arial"/>
          <w:szCs w:val="24"/>
          <w:lang w:val="es-ES"/>
        </w:rPr>
        <w:footnoteReference w:id="23"/>
      </w:r>
      <w:r w:rsidR="00460413" w:rsidRPr="00003490">
        <w:rPr>
          <w:rFonts w:cs="Arial"/>
          <w:szCs w:val="24"/>
          <w:lang w:val="es-ES"/>
        </w:rPr>
        <w:t>, en otras palabras</w:t>
      </w:r>
      <w:r w:rsidR="00F85925" w:rsidRPr="00003490">
        <w:rPr>
          <w:rFonts w:cs="Arial"/>
          <w:szCs w:val="24"/>
          <w:lang w:val="es-ES"/>
        </w:rPr>
        <w:t>,</w:t>
      </w:r>
      <w:r w:rsidR="00460413" w:rsidRPr="00003490">
        <w:rPr>
          <w:rFonts w:cs="Arial"/>
          <w:szCs w:val="24"/>
          <w:lang w:val="es-ES"/>
        </w:rPr>
        <w:t xml:space="preserve"> lo que el cliente quiere, es que toda sensación y vivencia obtenida en su estadía en dicha empresa</w:t>
      </w:r>
      <w:r w:rsidR="00F85925" w:rsidRPr="00003490">
        <w:rPr>
          <w:rFonts w:cs="Arial"/>
          <w:szCs w:val="24"/>
          <w:lang w:val="es-ES"/>
        </w:rPr>
        <w:t>,</w:t>
      </w:r>
      <w:r w:rsidR="00460413" w:rsidRPr="00003490">
        <w:rPr>
          <w:rFonts w:cs="Arial"/>
          <w:szCs w:val="24"/>
          <w:lang w:val="es-ES"/>
        </w:rPr>
        <w:t xml:space="preserve"> sea la mejor y cumpla con todas las expectativas que ellos buscan. </w:t>
      </w:r>
    </w:p>
    <w:p w14:paraId="0447BEBA" w14:textId="481FA46E" w:rsidR="00460413" w:rsidRPr="00003490" w:rsidRDefault="00BE4101" w:rsidP="009132A0">
      <w:pPr>
        <w:pStyle w:val="Ttulo2"/>
        <w:spacing w:before="0" w:after="240" w:line="360" w:lineRule="auto"/>
        <w:rPr>
          <w:lang w:val="es-ES"/>
        </w:rPr>
      </w:pPr>
      <w:bookmarkStart w:id="59" w:name="_Toc76994796"/>
      <w:r w:rsidRPr="00003490">
        <w:rPr>
          <w:lang w:val="es-ES"/>
        </w:rPr>
        <w:t>2.2.</w:t>
      </w:r>
      <w:r w:rsidR="00F85925" w:rsidRPr="00003490">
        <w:rPr>
          <w:lang w:val="es-ES"/>
        </w:rPr>
        <w:t>1.3</w:t>
      </w:r>
      <w:r w:rsidRPr="00003490">
        <w:rPr>
          <w:lang w:val="es-ES"/>
        </w:rPr>
        <w:t xml:space="preserve"> </w:t>
      </w:r>
      <w:r w:rsidR="00460413" w:rsidRPr="00003490">
        <w:rPr>
          <w:lang w:val="es-ES"/>
        </w:rPr>
        <w:t>Satisfacción al cliente</w:t>
      </w:r>
      <w:bookmarkEnd w:id="59"/>
      <w:r w:rsidR="00460413" w:rsidRPr="00003490">
        <w:rPr>
          <w:lang w:val="es-ES"/>
        </w:rPr>
        <w:t xml:space="preserve"> </w:t>
      </w:r>
    </w:p>
    <w:p w14:paraId="4F6C857D" w14:textId="7C147E0E" w:rsidR="00460413" w:rsidRPr="00003490" w:rsidRDefault="00976688" w:rsidP="007477FC">
      <w:pPr>
        <w:spacing w:line="360" w:lineRule="auto"/>
        <w:jc w:val="both"/>
        <w:rPr>
          <w:rFonts w:cs="Arial"/>
          <w:szCs w:val="24"/>
          <w:lang w:val="es-ES"/>
        </w:rPr>
      </w:pPr>
      <w:r w:rsidRPr="00003490">
        <w:rPr>
          <w:rFonts w:cs="Arial"/>
          <w:szCs w:val="24"/>
          <w:lang w:val="es-ES"/>
        </w:rPr>
        <w:t>Debido a que las preferencias de las personas son diferentes, la satisfacción del cliente es un tema muy relevante y difícil de encontrar.</w:t>
      </w:r>
      <w:r w:rsidR="00460413" w:rsidRPr="00003490">
        <w:rPr>
          <w:rFonts w:cs="Arial"/>
          <w:szCs w:val="24"/>
          <w:lang w:val="es-ES"/>
        </w:rPr>
        <w:t xml:space="preserve"> </w:t>
      </w:r>
      <w:r w:rsidRPr="00003490">
        <w:rPr>
          <w:rFonts w:cs="Arial"/>
          <w:szCs w:val="24"/>
          <w:lang w:val="es-ES"/>
        </w:rPr>
        <w:t xml:space="preserve">Sin embargo, </w:t>
      </w:r>
      <w:r w:rsidR="00460413" w:rsidRPr="00003490">
        <w:rPr>
          <w:rFonts w:cs="Arial"/>
          <w:szCs w:val="24"/>
          <w:lang w:val="es-ES"/>
        </w:rPr>
        <w:t>cuando se logra es muy importante</w:t>
      </w:r>
      <w:r w:rsidRPr="00003490">
        <w:rPr>
          <w:rFonts w:cs="Arial"/>
          <w:szCs w:val="24"/>
          <w:lang w:val="es-ES"/>
        </w:rPr>
        <w:t xml:space="preserve"> para la empresa, s</w:t>
      </w:r>
      <w:r w:rsidR="00460413" w:rsidRPr="00003490">
        <w:rPr>
          <w:rFonts w:cs="Arial"/>
          <w:szCs w:val="24"/>
          <w:lang w:val="es-ES"/>
        </w:rPr>
        <w:t xml:space="preserve">egún </w:t>
      </w:r>
      <w:r w:rsidR="007734CB" w:rsidRPr="00003490">
        <w:rPr>
          <w:rFonts w:cs="Arial"/>
          <w:szCs w:val="24"/>
          <w:lang w:val="es-ES"/>
        </w:rPr>
        <w:t>Bobes</w:t>
      </w:r>
      <w:r w:rsidR="00460413" w:rsidRPr="00003490">
        <w:rPr>
          <w:rFonts w:cs="Arial"/>
          <w:szCs w:val="24"/>
          <w:lang w:val="es-ES"/>
        </w:rPr>
        <w:t xml:space="preserve">, Alonso, </w:t>
      </w:r>
      <w:r w:rsidR="00460413" w:rsidRPr="00003490">
        <w:rPr>
          <w:rFonts w:cs="Arial"/>
          <w:i/>
          <w:iCs/>
          <w:szCs w:val="24"/>
          <w:lang w:val="es-ES"/>
        </w:rPr>
        <w:t>et al.</w:t>
      </w:r>
      <w:r w:rsidR="00460413" w:rsidRPr="00003490">
        <w:rPr>
          <w:rFonts w:cs="Arial"/>
          <w:szCs w:val="24"/>
          <w:lang w:val="es-ES"/>
        </w:rPr>
        <w:t xml:space="preserve"> </w:t>
      </w:r>
      <w:r w:rsidR="00364AD5">
        <w:rPr>
          <w:rFonts w:cs="Arial"/>
          <w:szCs w:val="24"/>
          <w:lang w:val="es-ES"/>
        </w:rPr>
        <w:t xml:space="preserve"> en su artículo declara que</w:t>
      </w:r>
      <w:r w:rsidR="00364AD5" w:rsidRPr="00003490">
        <w:rPr>
          <w:rFonts w:cs="Arial"/>
          <w:szCs w:val="24"/>
          <w:lang w:val="es-ES"/>
        </w:rPr>
        <w:t xml:space="preserve"> “la</w:t>
      </w:r>
      <w:r w:rsidR="00460413" w:rsidRPr="00003490">
        <w:rPr>
          <w:rFonts w:cs="Arial"/>
          <w:szCs w:val="24"/>
          <w:lang w:val="es-ES"/>
        </w:rPr>
        <w:t xml:space="preserve"> correcta interacción entre los resultados que brindan cada una de las áreas dependerá el éxito de la </w:t>
      </w:r>
      <w:r w:rsidR="00460413" w:rsidRPr="00003490">
        <w:rPr>
          <w:rFonts w:cs="Arial"/>
          <w:szCs w:val="24"/>
          <w:lang w:val="es-ES"/>
        </w:rPr>
        <w:lastRenderedPageBreak/>
        <w:t>satisfacción del cliente”</w:t>
      </w:r>
      <w:r w:rsidR="00F65DDA">
        <w:rPr>
          <w:rStyle w:val="Refdenotaalpie"/>
          <w:rFonts w:cs="Arial"/>
          <w:szCs w:val="24"/>
          <w:lang w:val="es-ES"/>
        </w:rPr>
        <w:footnoteReference w:id="24"/>
      </w:r>
      <w:r w:rsidR="00460413" w:rsidRPr="00003490">
        <w:rPr>
          <w:rFonts w:cs="Arial"/>
          <w:szCs w:val="24"/>
          <w:lang w:val="es-ES"/>
        </w:rPr>
        <w:t xml:space="preserve"> ,</w:t>
      </w:r>
      <w:r w:rsidRPr="00003490">
        <w:rPr>
          <w:rFonts w:cs="Arial"/>
          <w:szCs w:val="24"/>
          <w:lang w:val="es-ES"/>
        </w:rPr>
        <w:t>el decir, que el</w:t>
      </w:r>
      <w:r w:rsidR="00460413" w:rsidRPr="00003490">
        <w:rPr>
          <w:rFonts w:cs="Arial"/>
          <w:szCs w:val="24"/>
          <w:lang w:val="es-ES"/>
        </w:rPr>
        <w:t xml:space="preserve"> objetivo </w:t>
      </w:r>
      <w:r w:rsidRPr="00003490">
        <w:rPr>
          <w:rFonts w:cs="Arial"/>
          <w:szCs w:val="24"/>
          <w:lang w:val="es-ES"/>
        </w:rPr>
        <w:t xml:space="preserve">debería ser </w:t>
      </w:r>
      <w:r w:rsidR="00460413" w:rsidRPr="00003490">
        <w:rPr>
          <w:rFonts w:cs="Arial"/>
          <w:szCs w:val="24"/>
          <w:lang w:val="es-ES"/>
        </w:rPr>
        <w:t>fortalecer la relación entre la empresa y el cliente,</w:t>
      </w:r>
      <w:r w:rsidR="00286EA3" w:rsidRPr="00003490">
        <w:rPr>
          <w:rFonts w:cs="Arial"/>
          <w:szCs w:val="24"/>
          <w:lang w:val="es-ES"/>
        </w:rPr>
        <w:t xml:space="preserve"> por esta razón</w:t>
      </w:r>
      <w:r w:rsidR="00460413" w:rsidRPr="00003490">
        <w:rPr>
          <w:rFonts w:cs="Arial"/>
          <w:szCs w:val="24"/>
          <w:lang w:val="es-ES"/>
        </w:rPr>
        <w:t xml:space="preserve"> </w:t>
      </w:r>
      <w:r w:rsidR="00286EA3" w:rsidRPr="00003490">
        <w:rPr>
          <w:rFonts w:cs="Arial"/>
          <w:szCs w:val="24"/>
          <w:lang w:val="es-ES"/>
        </w:rPr>
        <w:t>Auruskeviciene</w:t>
      </w:r>
      <w:r w:rsidR="00460413" w:rsidRPr="00003490">
        <w:rPr>
          <w:rFonts w:cs="Arial"/>
          <w:szCs w:val="24"/>
          <w:lang w:val="es-ES"/>
        </w:rPr>
        <w:t xml:space="preserve">, Vilte, </w:t>
      </w:r>
      <w:r w:rsidR="00460413" w:rsidRPr="00003490">
        <w:rPr>
          <w:rFonts w:cs="Arial"/>
          <w:i/>
          <w:iCs/>
          <w:szCs w:val="24"/>
          <w:lang w:val="es-ES"/>
        </w:rPr>
        <w:t>et al</w:t>
      </w:r>
      <w:r w:rsidR="00460413" w:rsidRPr="00003490">
        <w:rPr>
          <w:rFonts w:cs="Arial"/>
          <w:szCs w:val="24"/>
          <w:lang w:val="es-ES"/>
        </w:rPr>
        <w:t>.</w:t>
      </w:r>
      <w:r w:rsidR="00286EA3" w:rsidRPr="00003490">
        <w:rPr>
          <w:rFonts w:cs="Arial"/>
          <w:szCs w:val="24"/>
          <w:lang w:val="es-ES"/>
        </w:rPr>
        <w:t>, plantea que</w:t>
      </w:r>
      <w:r w:rsidR="00460413" w:rsidRPr="00003490">
        <w:rPr>
          <w:rFonts w:cs="Arial"/>
          <w:szCs w:val="24"/>
          <w:lang w:val="es-ES"/>
        </w:rPr>
        <w:t xml:space="preserve"> “las relaciones a largo plazo fomentan la honestidad del cliente, lo que motiva a ambas partes a reconocerse mejor y permite al proveedor de servicios comprender y satisfacer mejor las demandas del cliente, lo que a su vez desarrolla una mayor confianza del cliente”</w:t>
      </w:r>
      <w:r w:rsidR="00460413" w:rsidRPr="00003490">
        <w:rPr>
          <w:rStyle w:val="Refdenotaalpie"/>
          <w:rFonts w:cs="Arial"/>
          <w:szCs w:val="24"/>
          <w:lang w:val="es-ES"/>
        </w:rPr>
        <w:footnoteReference w:id="25"/>
      </w:r>
      <w:r w:rsidR="00460413" w:rsidRPr="00003490">
        <w:rPr>
          <w:rFonts w:cs="Arial"/>
          <w:szCs w:val="24"/>
          <w:lang w:val="es-ES"/>
        </w:rPr>
        <w:t xml:space="preserve">. </w:t>
      </w:r>
      <w:r w:rsidR="000B0C08" w:rsidRPr="00003490">
        <w:rPr>
          <w:rFonts w:cs="Arial"/>
          <w:szCs w:val="24"/>
          <w:lang w:val="es-ES"/>
        </w:rPr>
        <w:t>Además</w:t>
      </w:r>
      <w:r w:rsidR="00286EA3" w:rsidRPr="00003490">
        <w:rPr>
          <w:rFonts w:cs="Arial"/>
          <w:szCs w:val="24"/>
          <w:lang w:val="es-ES"/>
        </w:rPr>
        <w:t>,</w:t>
      </w:r>
      <w:r w:rsidR="00460413" w:rsidRPr="00003490">
        <w:rPr>
          <w:rFonts w:cs="Arial"/>
          <w:szCs w:val="24"/>
          <w:lang w:val="es-ES"/>
        </w:rPr>
        <w:t xml:space="preserve"> </w:t>
      </w:r>
      <w:r w:rsidR="00286EA3" w:rsidRPr="00003490">
        <w:rPr>
          <w:rFonts w:cs="Arial"/>
          <w:szCs w:val="24"/>
          <w:lang w:val="es-ES"/>
        </w:rPr>
        <w:t xml:space="preserve">que </w:t>
      </w:r>
      <w:r w:rsidR="007477FC" w:rsidRPr="00003490">
        <w:rPr>
          <w:rFonts w:cs="Arial"/>
          <w:szCs w:val="24"/>
          <w:lang w:val="es-ES"/>
        </w:rPr>
        <w:t xml:space="preserve">Yu, Kangkang, </w:t>
      </w:r>
      <w:r w:rsidR="007477FC" w:rsidRPr="00003490">
        <w:rPr>
          <w:rFonts w:cs="Arial"/>
          <w:i/>
          <w:iCs/>
          <w:szCs w:val="24"/>
          <w:lang w:val="es-ES"/>
        </w:rPr>
        <w:t>et al.,</w:t>
      </w:r>
      <w:r w:rsidR="007477FC" w:rsidRPr="00003490">
        <w:rPr>
          <w:rStyle w:val="Refdenotaalpie"/>
          <w:rFonts w:cs="Arial"/>
          <w:szCs w:val="24"/>
          <w:lang w:val="es-ES"/>
        </w:rPr>
        <w:t xml:space="preserve"> </w:t>
      </w:r>
      <w:r w:rsidR="00F65DDA">
        <w:rPr>
          <w:rStyle w:val="Refdenotaalpie"/>
          <w:rFonts w:cs="Arial"/>
          <w:szCs w:val="24"/>
          <w:lang w:val="es-ES"/>
        </w:rPr>
        <w:footnoteReference w:id="26"/>
      </w:r>
      <w:r w:rsidR="007477FC" w:rsidRPr="00003490">
        <w:rPr>
          <w:rFonts w:cs="Arial"/>
          <w:szCs w:val="24"/>
          <w:lang w:val="es-ES"/>
        </w:rPr>
        <w:t xml:space="preserve"> </w:t>
      </w:r>
      <w:r w:rsidR="00CC2DFC">
        <w:rPr>
          <w:rFonts w:cs="Arial"/>
          <w:szCs w:val="24"/>
          <w:lang w:val="es-ES"/>
        </w:rPr>
        <w:t xml:space="preserve">en su artículo </w:t>
      </w:r>
      <w:r w:rsidR="007477FC" w:rsidRPr="00003490">
        <w:rPr>
          <w:rFonts w:cs="Arial"/>
          <w:szCs w:val="24"/>
          <w:lang w:val="es-ES"/>
        </w:rPr>
        <w:t>plantea que</w:t>
      </w:r>
      <w:r w:rsidR="00460413" w:rsidRPr="00003490">
        <w:rPr>
          <w:rFonts w:cs="Arial"/>
          <w:szCs w:val="24"/>
          <w:lang w:val="es-ES"/>
        </w:rPr>
        <w:t xml:space="preserve"> para garantizar la confianza del cliente, se ha encontrado que la coordinación y el comportamiento entre los miembros del canal son importantes para garantizar servicios de calidad. A su vez, la calidad del servicio es la clave para hacer que la empresa sea </w:t>
      </w:r>
      <w:r w:rsidR="007477FC" w:rsidRPr="00003490">
        <w:rPr>
          <w:rFonts w:cs="Arial"/>
          <w:szCs w:val="24"/>
          <w:lang w:val="es-ES"/>
        </w:rPr>
        <w:t>única</w:t>
      </w:r>
      <w:r w:rsidR="00B86C2C" w:rsidRPr="00003490">
        <w:rPr>
          <w:rFonts w:cs="Arial"/>
          <w:szCs w:val="24"/>
          <w:lang w:val="es-ES"/>
        </w:rPr>
        <w:t>. Por ende,</w:t>
      </w:r>
      <w:r w:rsidR="007477FC" w:rsidRPr="00003490">
        <w:rPr>
          <w:rFonts w:cs="Arial"/>
          <w:szCs w:val="24"/>
          <w:lang w:val="es-ES"/>
        </w:rPr>
        <w:t xml:space="preserve"> Maciel</w:t>
      </w:r>
      <w:r w:rsidR="00460413" w:rsidRPr="00003490">
        <w:rPr>
          <w:rFonts w:cs="Arial"/>
          <w:szCs w:val="24"/>
          <w:lang w:val="es-ES"/>
        </w:rPr>
        <w:t>, Jorge</w:t>
      </w:r>
      <w:r w:rsidR="00460413" w:rsidRPr="00003490">
        <w:rPr>
          <w:rStyle w:val="Refdenotaalpie"/>
          <w:rFonts w:cs="Arial"/>
          <w:szCs w:val="24"/>
          <w:lang w:val="es-ES"/>
        </w:rPr>
        <w:footnoteReference w:id="27"/>
      </w:r>
      <w:r w:rsidR="00CC2DFC">
        <w:rPr>
          <w:rFonts w:cs="Arial"/>
          <w:szCs w:val="24"/>
          <w:lang w:val="es-ES"/>
        </w:rPr>
        <w:t xml:space="preserve"> declara que </w:t>
      </w:r>
      <w:r w:rsidR="00460413" w:rsidRPr="00003490">
        <w:rPr>
          <w:rFonts w:cs="Arial"/>
          <w:szCs w:val="24"/>
          <w:lang w:val="es-ES"/>
        </w:rPr>
        <w:t xml:space="preserve">quien encuentra que la calidad en el servicio </w:t>
      </w:r>
      <w:r w:rsidR="00B86C2C" w:rsidRPr="00003490">
        <w:rPr>
          <w:rFonts w:cs="Arial"/>
          <w:szCs w:val="24"/>
          <w:lang w:val="es-ES"/>
        </w:rPr>
        <w:t>tendrá</w:t>
      </w:r>
      <w:r w:rsidR="00460413" w:rsidRPr="00003490">
        <w:rPr>
          <w:rFonts w:cs="Arial"/>
          <w:szCs w:val="24"/>
          <w:lang w:val="es-ES"/>
        </w:rPr>
        <w:t xml:space="preserve"> la variable más influyente en la satisfacción del cliente</w:t>
      </w:r>
      <w:r w:rsidR="00B86C2C" w:rsidRPr="00003490">
        <w:rPr>
          <w:rFonts w:cs="Arial"/>
          <w:szCs w:val="24"/>
          <w:lang w:val="es-ES"/>
        </w:rPr>
        <w:t xml:space="preserve">, como se </w:t>
      </w:r>
      <w:r w:rsidR="00460413" w:rsidRPr="00003490">
        <w:rPr>
          <w:rFonts w:cs="Arial"/>
          <w:szCs w:val="24"/>
          <w:lang w:val="es-ES"/>
        </w:rPr>
        <w:t>ha visto que en el caso de los servicios logísticos</w:t>
      </w:r>
      <w:r w:rsidR="00B86C2C" w:rsidRPr="00003490">
        <w:rPr>
          <w:rFonts w:cs="Arial"/>
          <w:szCs w:val="24"/>
          <w:lang w:val="es-ES"/>
        </w:rPr>
        <w:t>,</w:t>
      </w:r>
      <w:r w:rsidR="00460413" w:rsidRPr="00003490">
        <w:rPr>
          <w:rFonts w:cs="Arial"/>
          <w:szCs w:val="24"/>
          <w:lang w:val="es-ES"/>
        </w:rPr>
        <w:t xml:space="preserve"> el cliente prioriza en la confiabilidad, seguridad, atención, sensibilidad y la velocidad de entrega sobre el costo del mismo. Desde otro punto de vista García, Antonio, </w:t>
      </w:r>
      <w:r w:rsidR="00460413" w:rsidRPr="00003490">
        <w:rPr>
          <w:rFonts w:cs="Arial"/>
          <w:i/>
          <w:iCs/>
          <w:szCs w:val="24"/>
          <w:lang w:val="es-ES"/>
        </w:rPr>
        <w:t>et al</w:t>
      </w:r>
      <w:r w:rsidR="00460413" w:rsidRPr="00003490">
        <w:rPr>
          <w:rFonts w:cs="Arial"/>
          <w:szCs w:val="24"/>
          <w:lang w:val="es-ES"/>
        </w:rPr>
        <w:t>.</w:t>
      </w:r>
      <w:r w:rsidR="00CC2DFC">
        <w:rPr>
          <w:rFonts w:cs="Arial"/>
          <w:szCs w:val="24"/>
          <w:lang w:val="es-ES"/>
        </w:rPr>
        <w:t>, en su artículo define</w:t>
      </w:r>
      <w:r w:rsidR="00460413" w:rsidRPr="00003490">
        <w:rPr>
          <w:rFonts w:cs="Arial"/>
          <w:szCs w:val="24"/>
          <w:lang w:val="es-ES"/>
        </w:rPr>
        <w:t xml:space="preserve"> “La satisfacción se da cuando se resuelven las expectativas de compra, de esta forma se contribuye a la mejora de la actitud hacia el establecimiento, al aumento de la predisposición a repetir la compra en el tiempo, a recomendar a otros y ser menos receptivos de las ofertas de los consumidores”</w:t>
      </w:r>
      <w:r w:rsidR="00460413" w:rsidRPr="00003490">
        <w:rPr>
          <w:rStyle w:val="Refdenotaalpie"/>
          <w:rFonts w:cs="Arial"/>
          <w:szCs w:val="24"/>
          <w:lang w:val="es-ES"/>
        </w:rPr>
        <w:footnoteReference w:id="28"/>
      </w:r>
      <w:r w:rsidR="00460413" w:rsidRPr="00003490">
        <w:rPr>
          <w:rFonts w:cs="Arial"/>
          <w:szCs w:val="24"/>
          <w:lang w:val="es-ES"/>
        </w:rPr>
        <w:t>.</w:t>
      </w:r>
    </w:p>
    <w:p w14:paraId="1149F4CA" w14:textId="57BA02D4" w:rsidR="00460413" w:rsidRPr="00003490" w:rsidRDefault="00460413" w:rsidP="00460413">
      <w:pPr>
        <w:spacing w:line="360" w:lineRule="auto"/>
        <w:jc w:val="both"/>
        <w:rPr>
          <w:rFonts w:cs="Arial"/>
          <w:szCs w:val="24"/>
          <w:lang w:val="es-ES"/>
        </w:rPr>
      </w:pPr>
      <w:r w:rsidRPr="00003490">
        <w:rPr>
          <w:rFonts w:cs="Arial"/>
          <w:szCs w:val="24"/>
          <w:lang w:val="es-ES"/>
        </w:rPr>
        <w:t xml:space="preserve">De igual manera, según </w:t>
      </w:r>
      <w:r w:rsidR="007477FC" w:rsidRPr="00003490">
        <w:rPr>
          <w:rFonts w:cs="Arial"/>
          <w:szCs w:val="24"/>
          <w:lang w:val="es-ES"/>
        </w:rPr>
        <w:t xml:space="preserve">Nápoles, </w:t>
      </w:r>
      <w:r w:rsidRPr="00003490">
        <w:rPr>
          <w:rFonts w:cs="Arial"/>
          <w:szCs w:val="24"/>
          <w:lang w:val="es-ES"/>
        </w:rPr>
        <w:t>Lisney</w:t>
      </w:r>
      <w:r w:rsidR="00F65DDA">
        <w:rPr>
          <w:rStyle w:val="Refdenotaalpie"/>
          <w:rFonts w:cs="Arial"/>
          <w:szCs w:val="24"/>
          <w:lang w:val="es-ES"/>
        </w:rPr>
        <w:footnoteReference w:id="29"/>
      </w:r>
      <w:r w:rsidRPr="00003490">
        <w:rPr>
          <w:rFonts w:cs="Arial"/>
          <w:szCs w:val="24"/>
          <w:lang w:val="es-ES"/>
        </w:rPr>
        <w:t xml:space="preserve">, </w:t>
      </w:r>
      <w:r w:rsidRPr="00003490">
        <w:rPr>
          <w:rFonts w:cs="Arial"/>
          <w:i/>
          <w:iCs/>
          <w:szCs w:val="24"/>
          <w:lang w:val="es-ES"/>
        </w:rPr>
        <w:t>et al.</w:t>
      </w:r>
      <w:r w:rsidR="00B86C2C" w:rsidRPr="00003490">
        <w:rPr>
          <w:rFonts w:cs="Arial"/>
          <w:i/>
          <w:iCs/>
          <w:szCs w:val="24"/>
          <w:lang w:val="es-ES"/>
        </w:rPr>
        <w:t>,</w:t>
      </w:r>
      <w:r w:rsidRPr="00003490">
        <w:rPr>
          <w:rFonts w:cs="Arial"/>
          <w:szCs w:val="24"/>
          <w:lang w:val="es-ES"/>
        </w:rPr>
        <w:t xml:space="preserve"> </w:t>
      </w:r>
      <w:r w:rsidR="00CC2DFC">
        <w:rPr>
          <w:rFonts w:cs="Arial"/>
          <w:szCs w:val="24"/>
          <w:lang w:val="es-ES"/>
        </w:rPr>
        <w:t>en su artículo declaran que p</w:t>
      </w:r>
      <w:r w:rsidRPr="00003490">
        <w:rPr>
          <w:rFonts w:cs="Arial"/>
          <w:szCs w:val="24"/>
          <w:lang w:val="es-ES"/>
        </w:rPr>
        <w:t xml:space="preserve">ara lograr la satisfacción de los clientes internos y externos se debe adoptar e implementar estrategias de mejora para mitigar los impactos negativos y tener un impacto positivo en la mejora de la calidad del servicio como base para su mejora progresiva. </w:t>
      </w:r>
      <w:r w:rsidR="00B86C2C" w:rsidRPr="00003490">
        <w:rPr>
          <w:rFonts w:cs="Arial"/>
          <w:szCs w:val="24"/>
          <w:lang w:val="es-ES"/>
        </w:rPr>
        <w:t>Es así que,</w:t>
      </w:r>
      <w:r w:rsidR="007477FC" w:rsidRPr="00003490">
        <w:rPr>
          <w:rFonts w:cs="Arial"/>
          <w:szCs w:val="24"/>
          <w:lang w:val="es-ES"/>
        </w:rPr>
        <w:t xml:space="preserve"> </w:t>
      </w:r>
      <w:r w:rsidR="00B86C2C" w:rsidRPr="00003490">
        <w:rPr>
          <w:rFonts w:cs="Arial"/>
          <w:szCs w:val="24"/>
          <w:lang w:val="es-ES"/>
        </w:rPr>
        <w:t>según</w:t>
      </w:r>
      <w:r w:rsidRPr="00003490">
        <w:rPr>
          <w:rFonts w:cs="Arial"/>
          <w:szCs w:val="24"/>
          <w:lang w:val="es-ES"/>
        </w:rPr>
        <w:t xml:space="preserve"> </w:t>
      </w:r>
      <w:r w:rsidR="007477FC" w:rsidRPr="00003490">
        <w:rPr>
          <w:rFonts w:cs="Arial"/>
          <w:szCs w:val="24"/>
          <w:lang w:val="es-ES"/>
        </w:rPr>
        <w:t>Requejo</w:t>
      </w:r>
      <w:r w:rsidRPr="00003490">
        <w:rPr>
          <w:rFonts w:cs="Arial"/>
          <w:szCs w:val="24"/>
          <w:lang w:val="es-ES"/>
        </w:rPr>
        <w:t xml:space="preserve">, </w:t>
      </w:r>
      <w:r w:rsidRPr="00003490">
        <w:rPr>
          <w:rFonts w:cs="Arial"/>
          <w:szCs w:val="24"/>
          <w:lang w:val="es-ES"/>
        </w:rPr>
        <w:lastRenderedPageBreak/>
        <w:t>Cinthy</w:t>
      </w:r>
      <w:r w:rsidR="00F65DDA">
        <w:rPr>
          <w:rStyle w:val="Refdenotaalpie"/>
          <w:rFonts w:cs="Arial"/>
          <w:szCs w:val="24"/>
          <w:lang w:val="es-ES"/>
        </w:rPr>
        <w:footnoteReference w:id="30"/>
      </w:r>
      <w:r w:rsidRPr="00003490">
        <w:rPr>
          <w:rFonts w:cs="Arial"/>
          <w:szCs w:val="24"/>
          <w:lang w:val="es-ES"/>
        </w:rPr>
        <w:t xml:space="preserve"> </w:t>
      </w:r>
      <w:r w:rsidR="00CC2DFC">
        <w:rPr>
          <w:rFonts w:cs="Arial"/>
          <w:szCs w:val="24"/>
          <w:lang w:val="es-ES"/>
        </w:rPr>
        <w:t xml:space="preserve">en su artículo define que </w:t>
      </w:r>
      <w:r w:rsidRPr="00003490">
        <w:rPr>
          <w:rFonts w:cs="Arial"/>
          <w:szCs w:val="24"/>
          <w:lang w:val="es-ES"/>
        </w:rPr>
        <w:t xml:space="preserve">la satisfacción y el descontento constituyen en el juicio de valor de la persona sobre la calidad de la atención </w:t>
      </w:r>
      <w:r w:rsidR="00B86C2C" w:rsidRPr="00003490">
        <w:rPr>
          <w:rFonts w:cs="Arial"/>
          <w:szCs w:val="24"/>
          <w:lang w:val="es-ES"/>
        </w:rPr>
        <w:t>recibida dejando</w:t>
      </w:r>
      <w:r w:rsidRPr="00003490">
        <w:rPr>
          <w:rFonts w:cs="Arial"/>
          <w:szCs w:val="24"/>
          <w:lang w:val="es-ES"/>
        </w:rPr>
        <w:t xml:space="preserve"> como conclusión que centrarse en la satisfacción del cliente aporta estrategias de marketing y la fidelidad hacia la empresa por parte de sus clientes.</w:t>
      </w:r>
    </w:p>
    <w:p w14:paraId="5D409DD5" w14:textId="29C19F1C" w:rsidR="00460413" w:rsidRPr="00003490" w:rsidRDefault="00BE4101" w:rsidP="00BE4101">
      <w:pPr>
        <w:pStyle w:val="Ttulo2"/>
        <w:rPr>
          <w:lang w:val="es-ES"/>
        </w:rPr>
      </w:pPr>
      <w:bookmarkStart w:id="60" w:name="_Toc76994797"/>
      <w:r w:rsidRPr="00003490">
        <w:rPr>
          <w:lang w:val="es-ES"/>
        </w:rPr>
        <w:t>2.2.</w:t>
      </w:r>
      <w:r w:rsidR="00F85925" w:rsidRPr="00003490">
        <w:rPr>
          <w:lang w:val="es-ES"/>
        </w:rPr>
        <w:t>2</w:t>
      </w:r>
      <w:r w:rsidRPr="00003490">
        <w:rPr>
          <w:lang w:val="es-ES"/>
        </w:rPr>
        <w:t xml:space="preserve"> </w:t>
      </w:r>
      <w:r w:rsidR="00460413" w:rsidRPr="00003490">
        <w:rPr>
          <w:lang w:val="es-ES"/>
        </w:rPr>
        <w:t>Marketing</w:t>
      </w:r>
      <w:bookmarkEnd w:id="60"/>
    </w:p>
    <w:p w14:paraId="588D84B0" w14:textId="77777777" w:rsidR="00BE4101" w:rsidRPr="00003490" w:rsidRDefault="00BE4101" w:rsidP="00BE4101">
      <w:pPr>
        <w:rPr>
          <w:lang w:val="es-ES"/>
        </w:rPr>
      </w:pPr>
    </w:p>
    <w:p w14:paraId="340426D3" w14:textId="2E6DEA14" w:rsidR="004D4273" w:rsidRPr="00003490" w:rsidRDefault="00460413" w:rsidP="004D4273">
      <w:pPr>
        <w:spacing w:line="360" w:lineRule="auto"/>
        <w:jc w:val="both"/>
        <w:rPr>
          <w:rFonts w:cs="Arial"/>
          <w:szCs w:val="24"/>
          <w:lang w:val="es-ES"/>
        </w:rPr>
      </w:pPr>
      <w:r w:rsidRPr="00003490">
        <w:rPr>
          <w:rFonts w:cs="Arial"/>
          <w:szCs w:val="24"/>
          <w:lang w:val="es-ES"/>
        </w:rPr>
        <w:t xml:space="preserve">El marketing permite que </w:t>
      </w:r>
      <w:r w:rsidR="00AD1988" w:rsidRPr="00003490">
        <w:rPr>
          <w:rFonts w:cs="Arial"/>
          <w:szCs w:val="24"/>
          <w:lang w:val="es-ES"/>
        </w:rPr>
        <w:t>se</w:t>
      </w:r>
      <w:r w:rsidRPr="00003490">
        <w:rPr>
          <w:rFonts w:cs="Arial"/>
          <w:szCs w:val="24"/>
          <w:lang w:val="es-ES"/>
        </w:rPr>
        <w:t xml:space="preserve"> defina, mida y cuantifique el tamaño y el beneficio potencial del mercado identificado. Existen dos tipos importantes de marketing: clásico y relacional, según </w:t>
      </w:r>
      <w:r w:rsidR="00AD1988" w:rsidRPr="00003490">
        <w:rPr>
          <w:rFonts w:cs="Arial"/>
          <w:szCs w:val="24"/>
          <w:lang w:val="es-ES"/>
        </w:rPr>
        <w:t>Tavira, Enrique</w:t>
      </w:r>
      <w:r w:rsidR="00F65DDA">
        <w:rPr>
          <w:rStyle w:val="Refdenotaalpie"/>
          <w:rFonts w:cs="Arial"/>
          <w:szCs w:val="24"/>
          <w:lang w:val="es-ES"/>
        </w:rPr>
        <w:footnoteReference w:id="31"/>
      </w:r>
      <w:r w:rsidRPr="00003490">
        <w:rPr>
          <w:rFonts w:cs="Arial"/>
          <w:szCs w:val="24"/>
          <w:lang w:val="es-ES"/>
        </w:rPr>
        <w:t xml:space="preserve">, </w:t>
      </w:r>
      <w:r w:rsidR="00CC2DFC">
        <w:rPr>
          <w:rFonts w:cs="Arial"/>
          <w:szCs w:val="24"/>
          <w:lang w:val="es-ES"/>
        </w:rPr>
        <w:t>en su artículo declara que a</w:t>
      </w:r>
      <w:r w:rsidR="00727002" w:rsidRPr="00003490">
        <w:rPr>
          <w:rFonts w:cs="Arial"/>
          <w:szCs w:val="24"/>
          <w:lang w:val="es-ES"/>
        </w:rPr>
        <w:t>l comparar el marketing transaccional con el marketing basado en el cliente, se cree que el primero se enfoca en entregar mensajes a los clientes, mientras que el segundo produce conversaciones continuas</w:t>
      </w:r>
      <w:r w:rsidR="004D4273" w:rsidRPr="00003490">
        <w:rPr>
          <w:rFonts w:cs="Arial"/>
          <w:szCs w:val="24"/>
          <w:lang w:val="es-ES"/>
        </w:rPr>
        <w:t>,</w:t>
      </w:r>
      <w:r w:rsidR="00C74F07" w:rsidRPr="00003490">
        <w:rPr>
          <w:rFonts w:cs="Arial"/>
          <w:szCs w:val="24"/>
          <w:lang w:val="es-ES"/>
        </w:rPr>
        <w:t xml:space="preserve"> lo</w:t>
      </w:r>
      <w:r w:rsidR="004D4273" w:rsidRPr="00003490">
        <w:rPr>
          <w:rFonts w:cs="Arial"/>
          <w:szCs w:val="24"/>
          <w:lang w:val="es-ES"/>
        </w:rPr>
        <w:t xml:space="preserve"> </w:t>
      </w:r>
      <w:r w:rsidR="00C74F07" w:rsidRPr="00003490">
        <w:rPr>
          <w:rFonts w:cs="Arial"/>
          <w:szCs w:val="24"/>
          <w:lang w:val="es-ES"/>
        </w:rPr>
        <w:t>que</w:t>
      </w:r>
      <w:r w:rsidR="00727002" w:rsidRPr="00003490">
        <w:rPr>
          <w:rFonts w:cs="Arial"/>
          <w:szCs w:val="24"/>
          <w:lang w:val="es-ES"/>
        </w:rPr>
        <w:t xml:space="preserve"> significa</w:t>
      </w:r>
      <w:r w:rsidRPr="00003490">
        <w:rPr>
          <w:rFonts w:cs="Arial"/>
          <w:szCs w:val="24"/>
          <w:lang w:val="es-ES"/>
        </w:rPr>
        <w:t xml:space="preserve"> </w:t>
      </w:r>
      <w:r w:rsidR="00727002" w:rsidRPr="00003490">
        <w:rPr>
          <w:rFonts w:cs="Arial"/>
          <w:szCs w:val="24"/>
          <w:lang w:val="es-ES"/>
        </w:rPr>
        <w:t>que</w:t>
      </w:r>
      <w:r w:rsidRPr="00003490">
        <w:rPr>
          <w:rFonts w:cs="Arial"/>
          <w:szCs w:val="24"/>
          <w:lang w:val="es-ES"/>
        </w:rPr>
        <w:t xml:space="preserve"> el marketing relacional</w:t>
      </w:r>
      <w:r w:rsidR="00727002" w:rsidRPr="00003490">
        <w:rPr>
          <w:rFonts w:cs="Arial"/>
          <w:szCs w:val="24"/>
          <w:lang w:val="es-ES"/>
        </w:rPr>
        <w:t xml:space="preserve"> es una opción favorable</w:t>
      </w:r>
      <w:r w:rsidR="004D4273" w:rsidRPr="00003490">
        <w:rPr>
          <w:rFonts w:cs="Arial"/>
          <w:szCs w:val="24"/>
          <w:lang w:val="es-ES"/>
        </w:rPr>
        <w:t xml:space="preserve"> y necesaria</w:t>
      </w:r>
      <w:r w:rsidR="00C74F07" w:rsidRPr="00003490">
        <w:rPr>
          <w:rFonts w:cs="Arial"/>
          <w:szCs w:val="24"/>
          <w:lang w:val="es-ES"/>
        </w:rPr>
        <w:t xml:space="preserve"> para la interacción entre el cliente y la empresa</w:t>
      </w:r>
      <w:r w:rsidRPr="00003490">
        <w:rPr>
          <w:rFonts w:cs="Arial"/>
          <w:szCs w:val="24"/>
          <w:lang w:val="es-ES"/>
        </w:rPr>
        <w:t xml:space="preserve">, según </w:t>
      </w:r>
      <w:r w:rsidR="00AD1988" w:rsidRPr="00003490">
        <w:rPr>
          <w:rFonts w:cs="Arial"/>
          <w:szCs w:val="24"/>
          <w:lang w:val="es-ES"/>
        </w:rPr>
        <w:t>Niño</w:t>
      </w:r>
      <w:r w:rsidRPr="00003490">
        <w:rPr>
          <w:rFonts w:cs="Arial"/>
          <w:szCs w:val="24"/>
          <w:lang w:val="es-ES"/>
        </w:rPr>
        <w:t>, Juan</w:t>
      </w:r>
      <w:r w:rsidR="00727002" w:rsidRPr="00003490">
        <w:rPr>
          <w:rFonts w:cs="Arial"/>
          <w:szCs w:val="24"/>
          <w:lang w:val="es-ES"/>
        </w:rPr>
        <w:t xml:space="preserve"> </w:t>
      </w:r>
      <w:r w:rsidR="008D1621">
        <w:rPr>
          <w:rFonts w:cs="Arial"/>
          <w:szCs w:val="24"/>
          <w:lang w:val="es-ES"/>
        </w:rPr>
        <w:t xml:space="preserve">en su artículo describe </w:t>
      </w:r>
      <w:r w:rsidR="00727002" w:rsidRPr="00003490">
        <w:rPr>
          <w:rFonts w:cs="Arial"/>
          <w:szCs w:val="24"/>
          <w:lang w:val="es-ES"/>
        </w:rPr>
        <w:t>este tipo de marketing</w:t>
      </w:r>
      <w:r w:rsidRPr="00003490">
        <w:rPr>
          <w:rFonts w:cs="Arial"/>
          <w:szCs w:val="24"/>
          <w:lang w:val="es-ES"/>
        </w:rPr>
        <w:t xml:space="preserve"> “es una de las vertientes del marketing que en el presente se ha convertido en una estrategia eficaz para que las organizaciones puedan mantener clientes satisfechos y con la posibilidad de considerarse fieles”</w:t>
      </w:r>
      <w:r w:rsidR="00F65DDA">
        <w:rPr>
          <w:rStyle w:val="Refdenotaalpie"/>
          <w:rFonts w:cs="Arial"/>
          <w:szCs w:val="24"/>
          <w:lang w:val="es-ES"/>
        </w:rPr>
        <w:footnoteReference w:id="32"/>
      </w:r>
      <w:r w:rsidR="00C74F07" w:rsidRPr="00003490">
        <w:rPr>
          <w:rFonts w:cs="Arial"/>
          <w:szCs w:val="24"/>
          <w:lang w:val="es-ES"/>
        </w:rPr>
        <w:t xml:space="preserve">. Por esta </w:t>
      </w:r>
      <w:r w:rsidR="00A41FC7" w:rsidRPr="00003490">
        <w:rPr>
          <w:rFonts w:cs="Arial"/>
          <w:szCs w:val="24"/>
          <w:lang w:val="es-ES"/>
        </w:rPr>
        <w:t>razón</w:t>
      </w:r>
      <w:r w:rsidR="00AD1988" w:rsidRPr="00003490">
        <w:rPr>
          <w:rFonts w:cs="Arial"/>
          <w:szCs w:val="24"/>
          <w:lang w:val="es-ES"/>
        </w:rPr>
        <w:t>, en la actualidad</w:t>
      </w:r>
      <w:r w:rsidRPr="00003490">
        <w:rPr>
          <w:rFonts w:cs="Arial"/>
          <w:szCs w:val="24"/>
          <w:lang w:val="es-ES"/>
        </w:rPr>
        <w:t xml:space="preserve"> las empresas </w:t>
      </w:r>
      <w:r w:rsidR="00AD1988" w:rsidRPr="00003490">
        <w:rPr>
          <w:rFonts w:cs="Arial"/>
          <w:szCs w:val="24"/>
          <w:lang w:val="es-ES"/>
        </w:rPr>
        <w:t>buscan ir a la vanguardia con las tecnologías del siglo XXI</w:t>
      </w:r>
      <w:r w:rsidR="00C74F07" w:rsidRPr="00003490">
        <w:rPr>
          <w:rFonts w:cs="Arial"/>
          <w:szCs w:val="24"/>
          <w:lang w:val="es-ES"/>
        </w:rPr>
        <w:t xml:space="preserve"> para incluir herramientas dirigidas a satisfacer necesidades y ampliar beneficios</w:t>
      </w:r>
      <w:r w:rsidRPr="00003490">
        <w:rPr>
          <w:rFonts w:cs="Arial"/>
          <w:szCs w:val="24"/>
          <w:lang w:val="es-ES"/>
        </w:rPr>
        <w:t>,</w:t>
      </w:r>
      <w:r w:rsidR="00AD1988" w:rsidRPr="00003490">
        <w:rPr>
          <w:rFonts w:cs="Arial"/>
          <w:szCs w:val="24"/>
          <w:lang w:val="es-ES"/>
        </w:rPr>
        <w:t xml:space="preserve"> esto lo </w:t>
      </w:r>
      <w:r w:rsidR="00C74F07" w:rsidRPr="00003490">
        <w:rPr>
          <w:rFonts w:cs="Arial"/>
          <w:szCs w:val="24"/>
          <w:lang w:val="es-ES"/>
        </w:rPr>
        <w:t>aclara</w:t>
      </w:r>
      <w:r w:rsidRPr="00003490">
        <w:rPr>
          <w:rFonts w:cs="Arial"/>
          <w:szCs w:val="24"/>
          <w:lang w:val="es-ES"/>
        </w:rPr>
        <w:t xml:space="preserve"> </w:t>
      </w:r>
      <w:r w:rsidR="00AD1988" w:rsidRPr="00003490">
        <w:rPr>
          <w:rFonts w:cs="Arial"/>
          <w:szCs w:val="24"/>
          <w:lang w:val="es-ES"/>
        </w:rPr>
        <w:t>Kimura</w:t>
      </w:r>
      <w:r w:rsidRPr="00003490">
        <w:rPr>
          <w:rFonts w:cs="Arial"/>
          <w:szCs w:val="24"/>
          <w:lang w:val="es-ES"/>
        </w:rPr>
        <w:t xml:space="preserve">, Roger, </w:t>
      </w:r>
      <w:r w:rsidRPr="00003490">
        <w:rPr>
          <w:rFonts w:cs="Arial"/>
          <w:i/>
          <w:iCs/>
          <w:szCs w:val="24"/>
          <w:lang w:val="es-ES"/>
        </w:rPr>
        <w:t xml:space="preserve">et al </w:t>
      </w:r>
      <w:r w:rsidR="00F65DDA">
        <w:rPr>
          <w:rStyle w:val="Refdenotaalpie"/>
          <w:rFonts w:cs="Arial"/>
          <w:i/>
          <w:iCs/>
          <w:szCs w:val="24"/>
          <w:lang w:val="es-ES"/>
        </w:rPr>
        <w:footnoteReference w:id="33"/>
      </w:r>
      <w:r w:rsidRPr="00003490">
        <w:rPr>
          <w:rFonts w:cs="Arial"/>
          <w:i/>
          <w:iCs/>
          <w:szCs w:val="24"/>
          <w:lang w:val="es-ES"/>
        </w:rPr>
        <w:t>.</w:t>
      </w:r>
      <w:r w:rsidR="00AD1988" w:rsidRPr="00003490">
        <w:rPr>
          <w:rFonts w:cs="Arial"/>
          <w:i/>
          <w:iCs/>
          <w:szCs w:val="24"/>
          <w:lang w:val="es-ES"/>
        </w:rPr>
        <w:t>,</w:t>
      </w:r>
      <w:r w:rsidR="00CC2DFC">
        <w:rPr>
          <w:rFonts w:cs="Arial"/>
          <w:i/>
          <w:iCs/>
          <w:szCs w:val="24"/>
          <w:lang w:val="es-ES"/>
        </w:rPr>
        <w:t xml:space="preserve"> </w:t>
      </w:r>
      <w:r w:rsidR="00CC2DFC" w:rsidRPr="00CC2DFC">
        <w:rPr>
          <w:rFonts w:cs="Arial"/>
          <w:szCs w:val="24"/>
          <w:lang w:val="es-ES"/>
        </w:rPr>
        <w:t>en su artículo</w:t>
      </w:r>
      <w:r w:rsidR="00AD1988" w:rsidRPr="00003490">
        <w:rPr>
          <w:rFonts w:cs="Arial"/>
          <w:i/>
          <w:iCs/>
          <w:szCs w:val="24"/>
          <w:lang w:val="es-ES"/>
        </w:rPr>
        <w:t xml:space="preserve"> </w:t>
      </w:r>
      <w:r w:rsidR="00AD1988" w:rsidRPr="00003490">
        <w:rPr>
          <w:rFonts w:cs="Arial"/>
          <w:szCs w:val="24"/>
          <w:lang w:val="es-ES"/>
        </w:rPr>
        <w:t>quienes</w:t>
      </w:r>
      <w:r w:rsidRPr="00003490">
        <w:rPr>
          <w:rFonts w:cs="Arial"/>
          <w:i/>
          <w:iCs/>
          <w:szCs w:val="24"/>
          <w:lang w:val="es-ES"/>
        </w:rPr>
        <w:t xml:space="preserve"> </w:t>
      </w:r>
      <w:r w:rsidRPr="00003490">
        <w:rPr>
          <w:rFonts w:cs="Arial"/>
          <w:szCs w:val="24"/>
          <w:lang w:val="es-ES"/>
        </w:rPr>
        <w:t>dicen que los cambios en el marketing, A través del marketing digital, permiten a las empresas conocer y alcanzar mercados objetivo, más rápido</w:t>
      </w:r>
      <w:r w:rsidR="00727002" w:rsidRPr="00003490">
        <w:rPr>
          <w:rFonts w:cs="Arial"/>
          <w:szCs w:val="24"/>
          <w:lang w:val="es-ES"/>
        </w:rPr>
        <w:t>,</w:t>
      </w:r>
      <w:r w:rsidRPr="00003490">
        <w:rPr>
          <w:rFonts w:cs="Arial"/>
          <w:szCs w:val="24"/>
          <w:lang w:val="es-ES"/>
        </w:rPr>
        <w:t xml:space="preserve"> con mayor precisión y de manera más beneficiosa</w:t>
      </w:r>
      <w:r w:rsidR="00727002" w:rsidRPr="00003490">
        <w:rPr>
          <w:rFonts w:cs="Arial"/>
          <w:szCs w:val="24"/>
          <w:lang w:val="es-ES"/>
        </w:rPr>
        <w:t xml:space="preserve"> en </w:t>
      </w:r>
      <w:r w:rsidRPr="00003490">
        <w:rPr>
          <w:rFonts w:cs="Arial"/>
          <w:szCs w:val="24"/>
          <w:lang w:val="es-ES"/>
        </w:rPr>
        <w:t xml:space="preserve">el desarrollo de los </w:t>
      </w:r>
      <w:r w:rsidR="004D4273" w:rsidRPr="00003490">
        <w:rPr>
          <w:rFonts w:cs="Arial"/>
          <w:szCs w:val="24"/>
          <w:lang w:val="es-ES"/>
        </w:rPr>
        <w:t>clientes, También</w:t>
      </w:r>
      <w:r w:rsidR="00727002" w:rsidRPr="00003490">
        <w:rPr>
          <w:rFonts w:cs="Arial"/>
          <w:szCs w:val="24"/>
          <w:lang w:val="es-ES"/>
        </w:rPr>
        <w:t xml:space="preserve">, según </w:t>
      </w:r>
      <w:r w:rsidRPr="00003490">
        <w:rPr>
          <w:rFonts w:cs="Arial"/>
          <w:szCs w:val="24"/>
          <w:lang w:val="es-ES"/>
        </w:rPr>
        <w:t xml:space="preserve"> </w:t>
      </w:r>
      <w:r w:rsidR="00AD1988" w:rsidRPr="00003490">
        <w:rPr>
          <w:rFonts w:cs="Arial"/>
          <w:szCs w:val="24"/>
          <w:lang w:val="es-ES"/>
        </w:rPr>
        <w:t>Kimura</w:t>
      </w:r>
      <w:r w:rsidRPr="00003490">
        <w:rPr>
          <w:rFonts w:cs="Arial"/>
          <w:szCs w:val="24"/>
          <w:lang w:val="es-ES"/>
        </w:rPr>
        <w:t xml:space="preserve">, Roger, </w:t>
      </w:r>
      <w:r w:rsidRPr="00003490">
        <w:rPr>
          <w:rFonts w:cs="Arial"/>
          <w:i/>
          <w:iCs/>
          <w:szCs w:val="24"/>
          <w:lang w:val="es-ES"/>
        </w:rPr>
        <w:t>et al</w:t>
      </w:r>
      <w:r w:rsidR="008D1621">
        <w:rPr>
          <w:rFonts w:cs="Arial"/>
          <w:i/>
          <w:iCs/>
          <w:szCs w:val="24"/>
          <w:lang w:val="es-ES"/>
        </w:rPr>
        <w:t xml:space="preserve">., </w:t>
      </w:r>
      <w:r w:rsidR="008D1621" w:rsidRPr="008D1621">
        <w:rPr>
          <w:rFonts w:cs="Arial"/>
          <w:szCs w:val="24"/>
          <w:lang w:val="es-ES"/>
        </w:rPr>
        <w:t>en</w:t>
      </w:r>
      <w:r w:rsidR="008D1621">
        <w:rPr>
          <w:rFonts w:cs="Arial"/>
          <w:i/>
          <w:iCs/>
          <w:szCs w:val="24"/>
          <w:lang w:val="es-ES"/>
        </w:rPr>
        <w:t xml:space="preserve"> </w:t>
      </w:r>
      <w:r w:rsidR="008D1621" w:rsidRPr="008D1621">
        <w:rPr>
          <w:rFonts w:cs="Arial"/>
          <w:szCs w:val="24"/>
          <w:lang w:val="es-ES"/>
        </w:rPr>
        <w:t>su artículo define</w:t>
      </w:r>
      <w:r w:rsidR="00CC2DFC">
        <w:rPr>
          <w:rFonts w:cs="Arial"/>
          <w:szCs w:val="24"/>
          <w:lang w:val="es-ES"/>
        </w:rPr>
        <w:t>n</w:t>
      </w:r>
      <w:r w:rsidRPr="00003490">
        <w:rPr>
          <w:rFonts w:cs="Arial"/>
          <w:i/>
          <w:iCs/>
          <w:szCs w:val="24"/>
          <w:lang w:val="es-ES"/>
        </w:rPr>
        <w:t xml:space="preserve"> </w:t>
      </w:r>
      <w:r w:rsidRPr="00003490">
        <w:rPr>
          <w:rFonts w:cs="Arial"/>
          <w:szCs w:val="24"/>
          <w:lang w:val="es-ES"/>
        </w:rPr>
        <w:t>“</w:t>
      </w:r>
      <w:r w:rsidR="00727002" w:rsidRPr="00003490">
        <w:rPr>
          <w:rFonts w:cs="Arial"/>
          <w:szCs w:val="24"/>
          <w:lang w:val="es-ES"/>
        </w:rPr>
        <w:t>e</w:t>
      </w:r>
      <w:r w:rsidRPr="00003490">
        <w:rPr>
          <w:rFonts w:cs="Arial"/>
          <w:szCs w:val="24"/>
          <w:lang w:val="es-ES"/>
        </w:rPr>
        <w:t>l marketing digital impulsa la demanda utilizando el poder de Internet, satisfaciéndola de una manera innovadora, ya que la interactividad permite el intercambio de valor”</w:t>
      </w:r>
      <w:r w:rsidR="00F65DDA">
        <w:rPr>
          <w:rStyle w:val="Refdenotaalpie"/>
          <w:rFonts w:cs="Arial"/>
          <w:szCs w:val="24"/>
          <w:lang w:val="es-ES"/>
        </w:rPr>
        <w:footnoteReference w:id="34"/>
      </w:r>
      <w:r w:rsidRPr="00003490">
        <w:rPr>
          <w:rFonts w:cs="Arial"/>
          <w:szCs w:val="24"/>
          <w:lang w:val="es-ES"/>
        </w:rPr>
        <w:t xml:space="preserve">. </w:t>
      </w:r>
      <w:r w:rsidR="00AD1988" w:rsidRPr="00003490">
        <w:rPr>
          <w:rFonts w:cs="Arial"/>
          <w:szCs w:val="24"/>
          <w:lang w:val="es-ES"/>
        </w:rPr>
        <w:t>En otras palabras</w:t>
      </w:r>
      <w:r w:rsidRPr="00003490">
        <w:rPr>
          <w:rFonts w:cs="Arial"/>
          <w:szCs w:val="24"/>
          <w:lang w:val="es-ES"/>
        </w:rPr>
        <w:t>, el marketing digital es una opción viable y efectiva para el comercio en búsqueda de optimizar sus servicios</w:t>
      </w:r>
      <w:r w:rsidR="00C74F07" w:rsidRPr="00003490">
        <w:rPr>
          <w:rFonts w:cs="Arial"/>
          <w:szCs w:val="24"/>
          <w:lang w:val="es-ES"/>
        </w:rPr>
        <w:t>.</w:t>
      </w:r>
      <w:r w:rsidRPr="00003490">
        <w:rPr>
          <w:rFonts w:cs="Arial"/>
          <w:szCs w:val="24"/>
          <w:lang w:val="es-ES"/>
        </w:rPr>
        <w:t xml:space="preserve"> </w:t>
      </w:r>
      <w:r w:rsidR="004D4273" w:rsidRPr="00003490">
        <w:rPr>
          <w:rFonts w:cs="Arial"/>
          <w:szCs w:val="24"/>
          <w:lang w:val="es-ES"/>
        </w:rPr>
        <w:t>según</w:t>
      </w:r>
      <w:r w:rsidR="00AD1988" w:rsidRPr="00003490">
        <w:rPr>
          <w:rFonts w:cs="Arial"/>
          <w:szCs w:val="24"/>
          <w:lang w:val="es-ES"/>
        </w:rPr>
        <w:t xml:space="preserve"> </w:t>
      </w:r>
      <w:r w:rsidRPr="00003490">
        <w:rPr>
          <w:rFonts w:cs="Arial"/>
          <w:szCs w:val="24"/>
          <w:lang w:val="es-ES"/>
        </w:rPr>
        <w:t>Arredondo, Sara, “a través de Internet</w:t>
      </w:r>
      <w:r w:rsidR="00AD1988" w:rsidRPr="00003490">
        <w:rPr>
          <w:rFonts w:cs="Arial"/>
          <w:szCs w:val="24"/>
          <w:lang w:val="es-ES"/>
        </w:rPr>
        <w:t>,</w:t>
      </w:r>
      <w:r w:rsidRPr="00003490">
        <w:rPr>
          <w:rFonts w:cs="Arial"/>
          <w:szCs w:val="24"/>
          <w:lang w:val="es-ES"/>
        </w:rPr>
        <w:t xml:space="preserve"> la información y </w:t>
      </w:r>
      <w:r w:rsidRPr="00003490">
        <w:rPr>
          <w:rFonts w:cs="Arial"/>
          <w:szCs w:val="24"/>
          <w:lang w:val="es-ES"/>
        </w:rPr>
        <w:lastRenderedPageBreak/>
        <w:t xml:space="preserve">publicidad </w:t>
      </w:r>
      <w:r w:rsidR="00AD1988" w:rsidRPr="00003490">
        <w:rPr>
          <w:rFonts w:cs="Arial"/>
          <w:szCs w:val="24"/>
          <w:lang w:val="es-ES"/>
        </w:rPr>
        <w:t xml:space="preserve">se </w:t>
      </w:r>
      <w:r w:rsidRPr="00003490">
        <w:rPr>
          <w:rFonts w:cs="Arial"/>
          <w:szCs w:val="24"/>
          <w:lang w:val="es-ES"/>
        </w:rPr>
        <w:t>puede llegar a cualquier parte del mundo a bajo costo, lo cual ha hecho que las empresas y los comerciantes adopten este medio para impulsar sus ventas y llegar a más personas promocionando sus productos o servicios sin necesidad de tener un lugar físico para exhibirlos y promoviendo beneficios al comercio y la economía mundial”</w:t>
      </w:r>
      <w:r w:rsidR="00F65DDA">
        <w:rPr>
          <w:rStyle w:val="Refdenotaalpie"/>
          <w:rFonts w:cs="Arial"/>
          <w:szCs w:val="24"/>
          <w:lang w:val="es-ES"/>
        </w:rPr>
        <w:footnoteReference w:id="35"/>
      </w:r>
      <w:r w:rsidRPr="00003490">
        <w:rPr>
          <w:rFonts w:cs="Arial"/>
          <w:szCs w:val="24"/>
          <w:lang w:val="es-ES"/>
        </w:rPr>
        <w:t>.</w:t>
      </w:r>
      <w:r w:rsidR="004D4273" w:rsidRPr="00003490">
        <w:rPr>
          <w:rFonts w:cs="Arial"/>
          <w:szCs w:val="24"/>
          <w:lang w:val="es-ES"/>
        </w:rPr>
        <w:t xml:space="preserve"> </w:t>
      </w:r>
    </w:p>
    <w:p w14:paraId="12F3D3EA" w14:textId="327107E4" w:rsidR="00460413" w:rsidRPr="00003490" w:rsidRDefault="004D4273" w:rsidP="004D4273">
      <w:pPr>
        <w:spacing w:line="360" w:lineRule="auto"/>
        <w:jc w:val="both"/>
        <w:rPr>
          <w:rFonts w:cs="Arial"/>
          <w:szCs w:val="24"/>
          <w:lang w:val="es-ES"/>
        </w:rPr>
      </w:pPr>
      <w:r w:rsidRPr="00003490">
        <w:rPr>
          <w:rFonts w:cs="Arial"/>
          <w:szCs w:val="24"/>
          <w:lang w:val="es-ES"/>
        </w:rPr>
        <w:t>De igual modo</w:t>
      </w:r>
      <w:r w:rsidR="00460413" w:rsidRPr="00003490">
        <w:rPr>
          <w:rFonts w:cs="Arial"/>
          <w:szCs w:val="24"/>
          <w:lang w:val="es-ES"/>
        </w:rPr>
        <w:t>,</w:t>
      </w:r>
      <w:r w:rsidR="00C74F07" w:rsidRPr="00003490">
        <w:rPr>
          <w:rFonts w:cs="Arial"/>
          <w:szCs w:val="24"/>
          <w:lang w:val="es-ES"/>
        </w:rPr>
        <w:t xml:space="preserve"> </w:t>
      </w:r>
      <w:r w:rsidR="000B0C08" w:rsidRPr="00003490">
        <w:rPr>
          <w:rFonts w:cs="Arial"/>
          <w:szCs w:val="24"/>
          <w:lang w:val="es-ES"/>
        </w:rPr>
        <w:t>según</w:t>
      </w:r>
      <w:r w:rsidR="00460413" w:rsidRPr="00003490">
        <w:rPr>
          <w:rFonts w:cs="Arial"/>
          <w:szCs w:val="24"/>
          <w:lang w:val="es-ES"/>
        </w:rPr>
        <w:t xml:space="preserve"> Kannan y Li, hay</w:t>
      </w:r>
      <w:r w:rsidR="008D1621">
        <w:rPr>
          <w:rFonts w:cs="Arial"/>
          <w:szCs w:val="24"/>
          <w:lang w:val="es-ES"/>
        </w:rPr>
        <w:t xml:space="preserve"> en su </w:t>
      </w:r>
      <w:r w:rsidR="00CC2DFC">
        <w:rPr>
          <w:rFonts w:cs="Arial"/>
          <w:szCs w:val="24"/>
          <w:lang w:val="es-ES"/>
        </w:rPr>
        <w:t>artículo declaran que</w:t>
      </w:r>
      <w:r w:rsidR="00460413" w:rsidRPr="00003490">
        <w:rPr>
          <w:rFonts w:cs="Arial"/>
          <w:szCs w:val="24"/>
          <w:lang w:val="es-ES"/>
        </w:rPr>
        <w:t xml:space="preserve"> “algunos clientes que aún no conocen estas estrategias de venta o tienen mala información acerca de los procesos que se requieren para hacer compras usando Internet”</w:t>
      </w:r>
      <w:r w:rsidR="00F65DDA">
        <w:rPr>
          <w:rStyle w:val="Refdenotaalpie"/>
          <w:rFonts w:cs="Arial"/>
          <w:szCs w:val="24"/>
          <w:lang w:val="es-ES"/>
        </w:rPr>
        <w:footnoteReference w:id="36"/>
      </w:r>
      <w:r w:rsidR="00C74F07" w:rsidRPr="00003490">
        <w:rPr>
          <w:rFonts w:cs="Arial"/>
          <w:szCs w:val="24"/>
          <w:lang w:val="es-ES"/>
        </w:rPr>
        <w:t>,</w:t>
      </w:r>
      <w:r w:rsidR="00460413" w:rsidRPr="00003490">
        <w:rPr>
          <w:rFonts w:cs="Arial"/>
          <w:szCs w:val="24"/>
          <w:lang w:val="es-ES"/>
        </w:rPr>
        <w:t xml:space="preserve"> </w:t>
      </w:r>
      <w:r w:rsidR="00C74F07" w:rsidRPr="00003490">
        <w:rPr>
          <w:rFonts w:cs="Arial"/>
          <w:szCs w:val="24"/>
          <w:lang w:val="es-ES"/>
        </w:rPr>
        <w:t>por lo cual,</w:t>
      </w:r>
      <w:r w:rsidR="00460413" w:rsidRPr="00003490">
        <w:rPr>
          <w:rFonts w:cs="Arial"/>
          <w:szCs w:val="24"/>
          <w:lang w:val="es-ES"/>
        </w:rPr>
        <w:t xml:space="preserve"> para aquellos clientes </w:t>
      </w:r>
      <w:r w:rsidR="00C74F07" w:rsidRPr="00003490">
        <w:rPr>
          <w:rFonts w:cs="Arial"/>
          <w:szCs w:val="24"/>
          <w:lang w:val="es-ES"/>
        </w:rPr>
        <w:t xml:space="preserve">existen </w:t>
      </w:r>
      <w:r w:rsidR="00460413" w:rsidRPr="00003490">
        <w:rPr>
          <w:rFonts w:cs="Arial"/>
          <w:szCs w:val="24"/>
          <w:lang w:val="es-ES"/>
        </w:rPr>
        <w:t>herramientas</w:t>
      </w:r>
      <w:r w:rsidR="00C74F07" w:rsidRPr="00003490">
        <w:rPr>
          <w:rFonts w:cs="Arial"/>
          <w:szCs w:val="24"/>
          <w:lang w:val="es-ES"/>
        </w:rPr>
        <w:t xml:space="preserve"> de optimización</w:t>
      </w:r>
      <w:r w:rsidR="00460413" w:rsidRPr="00003490">
        <w:rPr>
          <w:rFonts w:cs="Arial"/>
          <w:szCs w:val="24"/>
          <w:lang w:val="es-ES"/>
        </w:rPr>
        <w:t>,</w:t>
      </w:r>
      <w:r w:rsidR="00C74F07" w:rsidRPr="00003490">
        <w:rPr>
          <w:rFonts w:cs="Arial"/>
          <w:szCs w:val="24"/>
          <w:lang w:val="es-ES"/>
        </w:rPr>
        <w:t xml:space="preserve"> que para</w:t>
      </w:r>
      <w:r w:rsidR="00460413" w:rsidRPr="00003490">
        <w:rPr>
          <w:rFonts w:cs="Arial"/>
          <w:szCs w:val="24"/>
          <w:lang w:val="es-ES"/>
        </w:rPr>
        <w:t xml:space="preserve"> Arredondo</w:t>
      </w:r>
      <w:r w:rsidR="00CC2DFC">
        <w:rPr>
          <w:rFonts w:cs="Arial"/>
          <w:szCs w:val="24"/>
          <w:lang w:val="es-ES"/>
        </w:rPr>
        <w:t xml:space="preserve"> en su artículo declara que</w:t>
      </w:r>
      <w:r w:rsidR="00460413" w:rsidRPr="00003490">
        <w:rPr>
          <w:rFonts w:cs="Arial"/>
          <w:szCs w:val="24"/>
          <w:lang w:val="es-ES"/>
        </w:rPr>
        <w:t xml:space="preserve"> “el principal motivo que los lleva a hacer uso de estas herramientas es el ahorro de tiempo”</w:t>
      </w:r>
      <w:r w:rsidR="00F65DDA">
        <w:rPr>
          <w:rStyle w:val="Refdenotaalpie"/>
          <w:rFonts w:cs="Arial"/>
          <w:szCs w:val="24"/>
          <w:lang w:val="es-ES"/>
        </w:rPr>
        <w:footnoteReference w:id="37"/>
      </w:r>
      <w:r w:rsidR="00460413" w:rsidRPr="00003490">
        <w:rPr>
          <w:rFonts w:cs="Arial"/>
          <w:szCs w:val="24"/>
          <w:lang w:val="es-ES"/>
        </w:rPr>
        <w:t>.</w:t>
      </w:r>
    </w:p>
    <w:p w14:paraId="78997F27" w14:textId="33AFE8DD" w:rsidR="005B73CC" w:rsidRPr="00003490" w:rsidRDefault="005B73CC" w:rsidP="004D4273">
      <w:pPr>
        <w:spacing w:line="360" w:lineRule="auto"/>
        <w:jc w:val="both"/>
        <w:rPr>
          <w:rFonts w:cs="Arial"/>
          <w:szCs w:val="24"/>
          <w:lang w:val="es-ES"/>
        </w:rPr>
      </w:pPr>
    </w:p>
    <w:p w14:paraId="7E853D20" w14:textId="77777777" w:rsidR="005B73CC" w:rsidRPr="00003490" w:rsidRDefault="005B73CC" w:rsidP="004D4273">
      <w:pPr>
        <w:spacing w:line="360" w:lineRule="auto"/>
        <w:jc w:val="both"/>
        <w:rPr>
          <w:rFonts w:cs="Arial"/>
          <w:szCs w:val="24"/>
          <w:lang w:val="es-ES"/>
        </w:rPr>
      </w:pPr>
    </w:p>
    <w:p w14:paraId="2F158230" w14:textId="7AC4B8C5" w:rsidR="00460413" w:rsidRPr="00003490" w:rsidRDefault="00BE4101" w:rsidP="00BE4101">
      <w:pPr>
        <w:pStyle w:val="Ttulo2"/>
        <w:rPr>
          <w:lang w:val="es-ES"/>
        </w:rPr>
      </w:pPr>
      <w:bookmarkStart w:id="61" w:name="_Toc76994798"/>
      <w:r w:rsidRPr="00003490">
        <w:rPr>
          <w:lang w:val="es-ES"/>
        </w:rPr>
        <w:t>2.2.</w:t>
      </w:r>
      <w:r w:rsidR="00F85925" w:rsidRPr="00003490">
        <w:rPr>
          <w:lang w:val="es-ES"/>
        </w:rPr>
        <w:t>3</w:t>
      </w:r>
      <w:r w:rsidRPr="00003490">
        <w:rPr>
          <w:lang w:val="es-ES"/>
        </w:rPr>
        <w:t xml:space="preserve"> </w:t>
      </w:r>
      <w:r w:rsidR="00460413" w:rsidRPr="00003490">
        <w:rPr>
          <w:lang w:val="es-ES"/>
        </w:rPr>
        <w:t>Experiencia de usuario</w:t>
      </w:r>
      <w:bookmarkEnd w:id="61"/>
    </w:p>
    <w:p w14:paraId="5F22CF14" w14:textId="77777777" w:rsidR="00BE4101" w:rsidRPr="00003490" w:rsidRDefault="00BE4101" w:rsidP="00BE4101">
      <w:pPr>
        <w:rPr>
          <w:lang w:val="es-ES"/>
        </w:rPr>
      </w:pPr>
    </w:p>
    <w:p w14:paraId="67303E88" w14:textId="1F67ADBD" w:rsidR="00460413" w:rsidRPr="00003490" w:rsidRDefault="000B0C08" w:rsidP="000B0C08">
      <w:pPr>
        <w:spacing w:line="360" w:lineRule="auto"/>
        <w:jc w:val="both"/>
        <w:rPr>
          <w:rFonts w:cs="Arial"/>
          <w:color w:val="000000"/>
          <w:szCs w:val="24"/>
          <w:shd w:val="clear" w:color="auto" w:fill="FCFCFC"/>
          <w:lang w:val="es-ES"/>
        </w:rPr>
      </w:pPr>
      <w:r w:rsidRPr="00003490">
        <w:rPr>
          <w:rFonts w:cs="Arial"/>
          <w:color w:val="000000"/>
          <w:szCs w:val="24"/>
          <w:shd w:val="clear" w:color="auto" w:fill="FCFCFC"/>
          <w:lang w:val="es-ES"/>
        </w:rPr>
        <w:t>Según</w:t>
      </w:r>
      <w:r w:rsidR="00460413" w:rsidRPr="00003490">
        <w:rPr>
          <w:rFonts w:cs="Arial"/>
          <w:color w:val="000000"/>
          <w:szCs w:val="24"/>
          <w:shd w:val="clear" w:color="auto" w:fill="FCFCFC"/>
          <w:lang w:val="es-ES"/>
        </w:rPr>
        <w:t xml:space="preserve"> </w:t>
      </w:r>
      <w:r w:rsidR="00460413" w:rsidRPr="00003490">
        <w:rPr>
          <w:rFonts w:cs="Arial"/>
          <w:noProof/>
          <w:szCs w:val="24"/>
          <w:lang w:val="es-ES"/>
        </w:rPr>
        <w:t xml:space="preserve">Valerdi </w:t>
      </w:r>
      <w:r w:rsidR="005B73CC" w:rsidRPr="00003490">
        <w:rPr>
          <w:rFonts w:cs="Arial"/>
          <w:noProof/>
          <w:szCs w:val="24"/>
          <w:lang w:val="es-ES"/>
        </w:rPr>
        <w:t>y</w:t>
      </w:r>
      <w:r w:rsidR="00460413" w:rsidRPr="00003490">
        <w:rPr>
          <w:rFonts w:cs="Arial"/>
          <w:noProof/>
          <w:szCs w:val="24"/>
          <w:lang w:val="es-ES"/>
        </w:rPr>
        <w:t xml:space="preserve"> García,</w:t>
      </w:r>
      <w:r w:rsidR="00460413" w:rsidRPr="00003490">
        <w:rPr>
          <w:rFonts w:cs="Arial"/>
          <w:color w:val="000000"/>
          <w:szCs w:val="24"/>
          <w:shd w:val="clear" w:color="auto" w:fill="FCFCFC"/>
          <w:lang w:val="es-ES"/>
        </w:rPr>
        <w:t xml:space="preserve"> “</w:t>
      </w:r>
      <w:r w:rsidRPr="00003490">
        <w:rPr>
          <w:rFonts w:cs="Arial"/>
          <w:color w:val="000000"/>
          <w:szCs w:val="24"/>
          <w:shd w:val="clear" w:color="auto" w:fill="FCFCFC"/>
          <w:lang w:val="es-ES"/>
        </w:rPr>
        <w:t xml:space="preserve">el término experiencia de usuario fue introducido para definir las percepciones y respuestas de una persona </w:t>
      </w:r>
      <w:r w:rsidR="005B73CC" w:rsidRPr="00003490">
        <w:rPr>
          <w:rFonts w:cs="Arial"/>
          <w:color w:val="000000"/>
          <w:szCs w:val="24"/>
          <w:shd w:val="clear" w:color="auto" w:fill="FCFCFC"/>
          <w:lang w:val="es-ES"/>
        </w:rPr>
        <w:t>sobre</w:t>
      </w:r>
      <w:r w:rsidRPr="00003490">
        <w:rPr>
          <w:rFonts w:cs="Arial"/>
          <w:color w:val="000000"/>
          <w:szCs w:val="24"/>
          <w:shd w:val="clear" w:color="auto" w:fill="FCFCFC"/>
          <w:lang w:val="es-ES"/>
        </w:rPr>
        <w:t xml:space="preserve"> el uso de un sistema</w:t>
      </w:r>
      <w:r w:rsidR="00460413" w:rsidRPr="00003490">
        <w:rPr>
          <w:rFonts w:cs="Arial"/>
          <w:color w:val="000000"/>
          <w:szCs w:val="24"/>
          <w:shd w:val="clear" w:color="auto" w:fill="FCFCFC"/>
          <w:lang w:val="es-ES"/>
        </w:rPr>
        <w:t>”</w:t>
      </w:r>
      <w:r w:rsidR="00F65DDA">
        <w:rPr>
          <w:rStyle w:val="Refdenotaalpie"/>
          <w:rFonts w:cs="Arial"/>
          <w:color w:val="000000"/>
          <w:szCs w:val="24"/>
          <w:shd w:val="clear" w:color="auto" w:fill="FCFCFC"/>
          <w:lang w:val="es-ES"/>
        </w:rPr>
        <w:footnoteReference w:id="38"/>
      </w:r>
      <w:r w:rsidR="00460413" w:rsidRPr="00003490">
        <w:rPr>
          <w:rFonts w:cs="Arial"/>
          <w:color w:val="000000"/>
          <w:szCs w:val="24"/>
          <w:shd w:val="clear" w:color="auto" w:fill="FCFCFC"/>
          <w:lang w:val="es-ES"/>
        </w:rPr>
        <w:t>, es decir</w:t>
      </w:r>
      <w:r w:rsidR="005B73CC" w:rsidRPr="00003490">
        <w:rPr>
          <w:rFonts w:cs="Arial"/>
          <w:color w:val="000000"/>
          <w:szCs w:val="24"/>
          <w:shd w:val="clear" w:color="auto" w:fill="FCFCFC"/>
          <w:lang w:val="es-ES"/>
        </w:rPr>
        <w:t xml:space="preserve">, </w:t>
      </w:r>
      <w:r w:rsidR="00460413" w:rsidRPr="00003490">
        <w:rPr>
          <w:rFonts w:cs="Arial"/>
          <w:color w:val="000000"/>
          <w:szCs w:val="24"/>
          <w:shd w:val="clear" w:color="auto" w:fill="FCFCFC"/>
          <w:lang w:val="es-ES"/>
        </w:rPr>
        <w:t>todo vivencia</w:t>
      </w:r>
      <w:r w:rsidR="005B73CC" w:rsidRPr="00003490">
        <w:rPr>
          <w:rFonts w:cs="Arial"/>
          <w:color w:val="000000"/>
          <w:szCs w:val="24"/>
          <w:shd w:val="clear" w:color="auto" w:fill="FCFCFC"/>
          <w:lang w:val="es-ES"/>
        </w:rPr>
        <w:t xml:space="preserve"> y experticias</w:t>
      </w:r>
      <w:r w:rsidR="00460413" w:rsidRPr="00003490">
        <w:rPr>
          <w:rFonts w:cs="Arial"/>
          <w:color w:val="000000"/>
          <w:szCs w:val="24"/>
          <w:shd w:val="clear" w:color="auto" w:fill="FCFCFC"/>
          <w:lang w:val="es-ES"/>
        </w:rPr>
        <w:t xml:space="preserve"> a la que el cliente está expuesto</w:t>
      </w:r>
      <w:r w:rsidR="005B73CC" w:rsidRPr="00003490">
        <w:rPr>
          <w:rFonts w:cs="Arial"/>
          <w:color w:val="000000"/>
          <w:szCs w:val="24"/>
          <w:shd w:val="clear" w:color="auto" w:fill="FCFCFC"/>
          <w:lang w:val="es-ES"/>
        </w:rPr>
        <w:t xml:space="preserve"> al usar Software</w:t>
      </w:r>
      <w:r w:rsidR="00460413" w:rsidRPr="00003490">
        <w:rPr>
          <w:rFonts w:cs="Arial"/>
          <w:color w:val="000000"/>
          <w:szCs w:val="24"/>
          <w:shd w:val="clear" w:color="auto" w:fill="FCFCFC"/>
          <w:lang w:val="es-ES"/>
        </w:rPr>
        <w:t>,</w:t>
      </w:r>
      <w:r w:rsidR="005B73CC" w:rsidRPr="00003490">
        <w:rPr>
          <w:rFonts w:cs="Arial"/>
          <w:color w:val="000000"/>
          <w:szCs w:val="24"/>
          <w:shd w:val="clear" w:color="auto" w:fill="FCFCFC"/>
          <w:lang w:val="es-ES"/>
        </w:rPr>
        <w:t xml:space="preserve"> para</w:t>
      </w:r>
      <w:r w:rsidR="00460413" w:rsidRPr="00003490">
        <w:rPr>
          <w:rFonts w:cs="Arial"/>
          <w:color w:val="000000"/>
          <w:szCs w:val="24"/>
          <w:shd w:val="clear" w:color="auto" w:fill="FCFCFC"/>
          <w:lang w:val="es-ES"/>
        </w:rPr>
        <w:t xml:space="preserve"> </w:t>
      </w:r>
      <w:r w:rsidR="005B73CC" w:rsidRPr="00003490">
        <w:rPr>
          <w:rFonts w:cs="Arial"/>
          <w:color w:val="000000"/>
          <w:szCs w:val="24"/>
          <w:shd w:val="clear" w:color="auto" w:fill="FCFCFC"/>
          <w:lang w:val="es-ES"/>
        </w:rPr>
        <w:t>Montero</w:t>
      </w:r>
      <w:r w:rsidR="00C522E4">
        <w:rPr>
          <w:rFonts w:cs="Arial"/>
          <w:color w:val="000000"/>
          <w:szCs w:val="24"/>
          <w:shd w:val="clear" w:color="auto" w:fill="FCFCFC"/>
          <w:lang w:val="es-ES"/>
        </w:rPr>
        <w:t xml:space="preserve"> en su artículo define que</w:t>
      </w:r>
      <w:r w:rsidR="00460413" w:rsidRPr="00003490">
        <w:rPr>
          <w:rFonts w:cs="Arial"/>
          <w:color w:val="000000"/>
          <w:szCs w:val="24"/>
          <w:shd w:val="clear" w:color="auto" w:fill="FCFCFC"/>
          <w:lang w:val="es-ES"/>
        </w:rPr>
        <w:t xml:space="preserve"> “la experiencia de usuario consiste en la vivencia real que tienen los usuarios con determinado producto, al relacionarse o interactuar con él. Esta vivencia incluye sensaciones y valoraciones hacia el producto, donde los diseñadores procuran que la experiencia final sea lo más agradable, positiva y satisfactoria posible, recibiendo como satisfacción final la fidelidad del usuario”</w:t>
      </w:r>
      <w:r w:rsidR="00F65DDA">
        <w:rPr>
          <w:rStyle w:val="Refdenotaalpie"/>
          <w:rFonts w:cs="Arial"/>
          <w:color w:val="000000"/>
          <w:szCs w:val="24"/>
          <w:shd w:val="clear" w:color="auto" w:fill="FCFCFC"/>
          <w:lang w:val="es-ES"/>
        </w:rPr>
        <w:footnoteReference w:id="39"/>
      </w:r>
      <w:r w:rsidR="00460413" w:rsidRPr="00003490">
        <w:rPr>
          <w:rFonts w:cs="Arial"/>
          <w:color w:val="000000"/>
          <w:szCs w:val="24"/>
          <w:shd w:val="clear" w:color="auto" w:fill="FCFCFC"/>
          <w:lang w:val="es-ES"/>
        </w:rPr>
        <w:t>.</w:t>
      </w:r>
      <w:r w:rsidR="005B73CC" w:rsidRPr="00003490">
        <w:rPr>
          <w:rFonts w:cs="Arial"/>
          <w:color w:val="000000"/>
          <w:szCs w:val="24"/>
          <w:shd w:val="clear" w:color="auto" w:fill="FCFCFC"/>
          <w:lang w:val="es-ES"/>
        </w:rPr>
        <w:t xml:space="preserve"> Por otra parte, según</w:t>
      </w:r>
      <w:r w:rsidR="00460413" w:rsidRPr="00003490">
        <w:rPr>
          <w:rFonts w:cs="Arial"/>
          <w:color w:val="000000"/>
          <w:szCs w:val="24"/>
          <w:shd w:val="clear" w:color="auto" w:fill="FCFCFC"/>
          <w:lang w:val="es-ES"/>
        </w:rPr>
        <w:t xml:space="preserve"> Montero, Yusef</w:t>
      </w:r>
      <w:r w:rsidR="00F65DDA">
        <w:rPr>
          <w:rStyle w:val="Refdenotaalpie"/>
          <w:rFonts w:cs="Arial"/>
          <w:color w:val="000000"/>
          <w:szCs w:val="24"/>
          <w:shd w:val="clear" w:color="auto" w:fill="FCFCFC"/>
          <w:lang w:val="es-ES"/>
        </w:rPr>
        <w:footnoteReference w:id="40"/>
      </w:r>
      <w:r w:rsidR="00460413" w:rsidRPr="00003490">
        <w:rPr>
          <w:rFonts w:cs="Arial"/>
          <w:color w:val="000000"/>
          <w:szCs w:val="24"/>
          <w:shd w:val="clear" w:color="auto" w:fill="FCFCFC"/>
          <w:lang w:val="es-ES"/>
        </w:rPr>
        <w:t>,</w:t>
      </w:r>
      <w:r w:rsidR="00460413" w:rsidRPr="00003490">
        <w:rPr>
          <w:rFonts w:cs="Arial"/>
          <w:szCs w:val="24"/>
          <w:lang w:val="es-ES"/>
        </w:rPr>
        <w:t xml:space="preserve"> </w:t>
      </w:r>
      <w:r w:rsidR="005B73CC" w:rsidRPr="00003490">
        <w:rPr>
          <w:rFonts w:cs="Arial"/>
          <w:color w:val="000000"/>
          <w:szCs w:val="24"/>
          <w:shd w:val="clear" w:color="auto" w:fill="FCFCFC"/>
          <w:lang w:val="es-ES"/>
        </w:rPr>
        <w:t>l</w:t>
      </w:r>
      <w:r w:rsidR="00460413" w:rsidRPr="00003490">
        <w:rPr>
          <w:rFonts w:cs="Arial"/>
          <w:color w:val="000000"/>
          <w:szCs w:val="24"/>
          <w:shd w:val="clear" w:color="auto" w:fill="FCFCFC"/>
          <w:lang w:val="es-ES"/>
        </w:rPr>
        <w:t xml:space="preserve">a facilidad de uso es relativa, porque el usuario final proporciona una variedad de términos sobre el nivel de conocimiento, dominio de herramientas digitales, características sociológicas, </w:t>
      </w:r>
      <w:r w:rsidR="00460413" w:rsidRPr="00003490">
        <w:rPr>
          <w:rFonts w:cs="Arial"/>
          <w:color w:val="000000"/>
          <w:szCs w:val="24"/>
          <w:shd w:val="clear" w:color="auto" w:fill="FCFCFC"/>
          <w:lang w:val="es-ES"/>
        </w:rPr>
        <w:lastRenderedPageBreak/>
        <w:t xml:space="preserve">psicológicas y ambientales o del entorno, </w:t>
      </w:r>
      <w:r w:rsidR="005B73CC" w:rsidRPr="00003490">
        <w:rPr>
          <w:rFonts w:cs="Arial"/>
          <w:color w:val="000000"/>
          <w:szCs w:val="24"/>
          <w:shd w:val="clear" w:color="auto" w:fill="FCFCFC"/>
          <w:lang w:val="es-ES"/>
        </w:rPr>
        <w:t xml:space="preserve">lo que </w:t>
      </w:r>
      <w:r w:rsidR="00460413" w:rsidRPr="00003490">
        <w:rPr>
          <w:rFonts w:cs="Arial"/>
          <w:color w:val="000000"/>
          <w:szCs w:val="24"/>
          <w:shd w:val="clear" w:color="auto" w:fill="FCFCFC"/>
          <w:lang w:val="es-ES"/>
        </w:rPr>
        <w:t xml:space="preserve">ayudar al diseñador a determinar el lenguaje, la función y las características gráficas apropiadas para que el usuario comprenda y use esta interfaz. </w:t>
      </w:r>
      <w:r w:rsidR="005B73CC" w:rsidRPr="00003490">
        <w:rPr>
          <w:rFonts w:cs="Arial"/>
          <w:color w:val="000000"/>
          <w:szCs w:val="24"/>
          <w:shd w:val="clear" w:color="auto" w:fill="FCFCFC"/>
          <w:lang w:val="es-ES"/>
        </w:rPr>
        <w:t>Además,</w:t>
      </w:r>
      <w:r w:rsidR="00C522E4">
        <w:rPr>
          <w:rFonts w:cs="Arial"/>
          <w:color w:val="000000"/>
          <w:szCs w:val="24"/>
          <w:shd w:val="clear" w:color="auto" w:fill="FCFCFC"/>
          <w:lang w:val="es-ES"/>
        </w:rPr>
        <w:t xml:space="preserve"> que</w:t>
      </w:r>
      <w:r w:rsidR="005B73CC" w:rsidRPr="00003490">
        <w:rPr>
          <w:rFonts w:cs="Arial"/>
          <w:color w:val="000000"/>
          <w:szCs w:val="24"/>
          <w:shd w:val="clear" w:color="auto" w:fill="FCFCFC"/>
          <w:lang w:val="es-ES"/>
        </w:rPr>
        <w:t xml:space="preserve"> </w:t>
      </w:r>
      <w:r w:rsidR="00460413" w:rsidRPr="00003490">
        <w:rPr>
          <w:rFonts w:cs="Arial"/>
          <w:color w:val="000000"/>
          <w:szCs w:val="24"/>
          <w:shd w:val="clear" w:color="auto" w:fill="FCFCFC"/>
          <w:lang w:val="es-ES"/>
        </w:rPr>
        <w:t>Fleming, Jennifer sustenta que:</w:t>
      </w:r>
    </w:p>
    <w:p w14:paraId="40DBD21B" w14:textId="0B9CF1CA" w:rsidR="00460413" w:rsidRPr="00003490" w:rsidRDefault="00460413" w:rsidP="005B73CC">
      <w:pPr>
        <w:spacing w:before="240" w:line="360" w:lineRule="auto"/>
        <w:ind w:left="284" w:right="333"/>
        <w:jc w:val="both"/>
        <w:rPr>
          <w:rFonts w:cs="Arial"/>
          <w:color w:val="000000"/>
          <w:shd w:val="clear" w:color="auto" w:fill="FCFCFC"/>
          <w:lang w:val="es-ES"/>
        </w:rPr>
      </w:pPr>
      <w:r w:rsidRPr="00003490">
        <w:rPr>
          <w:rFonts w:cs="Arial"/>
          <w:color w:val="000000"/>
          <w:shd w:val="clear" w:color="auto" w:fill="FCFCFC"/>
          <w:lang w:val="es-ES"/>
        </w:rPr>
        <w:t>Un buen diseño de comunicación no tiene nada que ver con la decoración, aunque puede hacer que la gente se vea hermosa. Para el éxito del sitio web, es tan importante como contenido de calidad, planificación de arquitectura, orientación técnica y pruebas de usabilidad. Cuando estos campos se fusionan, cada campo propone soluciones de manera unificada, y cada campo comprende las ventajas de otros campos para proporcionar a los usuarios una experiencia de usuario cuidadosamente diseñada”</w:t>
      </w:r>
      <w:r w:rsidR="00F65DDA">
        <w:rPr>
          <w:rStyle w:val="Refdenotaalpie"/>
          <w:rFonts w:cs="Arial"/>
          <w:color w:val="000000"/>
          <w:shd w:val="clear" w:color="auto" w:fill="FCFCFC"/>
          <w:lang w:val="es-ES"/>
        </w:rPr>
        <w:footnoteReference w:id="41"/>
      </w:r>
      <w:r w:rsidRPr="00003490">
        <w:rPr>
          <w:rFonts w:cs="Arial"/>
          <w:color w:val="000000"/>
          <w:shd w:val="clear" w:color="auto" w:fill="FCFCFC"/>
          <w:lang w:val="es-ES"/>
        </w:rPr>
        <w:t>.</w:t>
      </w:r>
    </w:p>
    <w:p w14:paraId="54EEDBBD" w14:textId="1F7CBC45" w:rsidR="00460413" w:rsidRPr="00003490" w:rsidRDefault="00537BD6" w:rsidP="009132A0">
      <w:pPr>
        <w:pStyle w:val="Ttulo2"/>
        <w:spacing w:before="240" w:after="240" w:line="360" w:lineRule="auto"/>
        <w:rPr>
          <w:shd w:val="clear" w:color="auto" w:fill="FCFCFC"/>
          <w:lang w:val="es-ES"/>
        </w:rPr>
      </w:pPr>
      <w:bookmarkStart w:id="62" w:name="_Toc76994799"/>
      <w:r w:rsidRPr="00003490">
        <w:rPr>
          <w:shd w:val="clear" w:color="auto" w:fill="FCFCFC"/>
          <w:lang w:val="es-ES"/>
        </w:rPr>
        <w:t>2.2.</w:t>
      </w:r>
      <w:r w:rsidR="00F85925" w:rsidRPr="00003490">
        <w:rPr>
          <w:shd w:val="clear" w:color="auto" w:fill="FCFCFC"/>
          <w:lang w:val="es-ES"/>
        </w:rPr>
        <w:t>4</w:t>
      </w:r>
      <w:r w:rsidRPr="00003490">
        <w:rPr>
          <w:shd w:val="clear" w:color="auto" w:fill="FCFCFC"/>
          <w:lang w:val="es-ES"/>
        </w:rPr>
        <w:t xml:space="preserve"> </w:t>
      </w:r>
      <w:r w:rsidR="00460413" w:rsidRPr="00003490">
        <w:rPr>
          <w:shd w:val="clear" w:color="auto" w:fill="FCFCFC"/>
          <w:lang w:val="es-ES"/>
        </w:rPr>
        <w:t xml:space="preserve">Tecnologías </w:t>
      </w:r>
      <w:r w:rsidR="00060404" w:rsidRPr="00003490">
        <w:rPr>
          <w:shd w:val="clear" w:color="auto" w:fill="FCFCFC"/>
          <w:lang w:val="es-ES"/>
        </w:rPr>
        <w:t xml:space="preserve">de información </w:t>
      </w:r>
      <w:r w:rsidR="00A4679B" w:rsidRPr="00003490">
        <w:rPr>
          <w:shd w:val="clear" w:color="auto" w:fill="FCFCFC"/>
          <w:lang w:val="es-ES"/>
        </w:rPr>
        <w:t>y</w:t>
      </w:r>
      <w:r w:rsidR="00460413" w:rsidRPr="00003490">
        <w:rPr>
          <w:shd w:val="clear" w:color="auto" w:fill="FCFCFC"/>
          <w:lang w:val="es-ES"/>
        </w:rPr>
        <w:t xml:space="preserve"> </w:t>
      </w:r>
      <w:r w:rsidR="00A4679B" w:rsidRPr="00003490">
        <w:rPr>
          <w:shd w:val="clear" w:color="auto" w:fill="FCFCFC"/>
          <w:lang w:val="es-ES"/>
        </w:rPr>
        <w:t>c</w:t>
      </w:r>
      <w:r w:rsidR="00460413" w:rsidRPr="00003490">
        <w:rPr>
          <w:shd w:val="clear" w:color="auto" w:fill="FCFCFC"/>
          <w:lang w:val="es-ES"/>
        </w:rPr>
        <w:t>omunicación (Tic)</w:t>
      </w:r>
      <w:bookmarkEnd w:id="62"/>
    </w:p>
    <w:p w14:paraId="336A585C" w14:textId="619B88B1" w:rsidR="0042577D" w:rsidRPr="00003490" w:rsidRDefault="002C24A6" w:rsidP="0042577D">
      <w:pPr>
        <w:spacing w:after="240" w:line="360" w:lineRule="auto"/>
        <w:jc w:val="both"/>
        <w:rPr>
          <w:rFonts w:cs="Arial"/>
          <w:szCs w:val="24"/>
          <w:lang w:val="es-ES"/>
        </w:rPr>
      </w:pPr>
      <w:r w:rsidRPr="00003490">
        <w:rPr>
          <w:rFonts w:cs="Arial"/>
          <w:szCs w:val="24"/>
          <w:lang w:val="es-ES"/>
        </w:rPr>
        <w:t xml:space="preserve">Las herramientas de información se actualizan constantemente, lo que lleva a más conexiones con dispositivos electrónicos que con otros medios de información, todo gracias a la inclusión (Tic), </w:t>
      </w:r>
      <w:r w:rsidR="00A4679B" w:rsidRPr="00003490">
        <w:rPr>
          <w:rFonts w:cs="Arial"/>
          <w:szCs w:val="24"/>
          <w:lang w:val="es-ES"/>
        </w:rPr>
        <w:t>Buenrostro y Hernández</w:t>
      </w:r>
      <w:r w:rsidR="00F65DDA">
        <w:rPr>
          <w:rStyle w:val="Refdenotaalpie"/>
          <w:rFonts w:cs="Arial"/>
          <w:szCs w:val="24"/>
          <w:lang w:val="es-ES"/>
        </w:rPr>
        <w:footnoteReference w:id="42"/>
      </w:r>
      <w:r w:rsidR="00460413" w:rsidRPr="00003490">
        <w:rPr>
          <w:rFonts w:cs="Arial"/>
          <w:szCs w:val="24"/>
          <w:lang w:val="es-ES"/>
        </w:rPr>
        <w:t xml:space="preserve"> declaran que estudios empíricos realizados en diferentes países </w:t>
      </w:r>
      <w:r w:rsidRPr="00003490">
        <w:rPr>
          <w:rFonts w:cs="Arial"/>
          <w:szCs w:val="24"/>
          <w:lang w:val="es-ES"/>
        </w:rPr>
        <w:t>han mostrado resultados positivos, no solo en términos de aumento de la intensidad de capital y automatización, sino también en términos de productividad, eficiencia, participación en el mercado, rentabilidad y beneficios indirectos. En otras palabras, es un beneficio importante para la empresa</w:t>
      </w:r>
      <w:r w:rsidR="0042577D" w:rsidRPr="00003490">
        <w:rPr>
          <w:rFonts w:cs="Arial"/>
          <w:szCs w:val="24"/>
          <w:lang w:val="es-ES"/>
        </w:rPr>
        <w:t>,</w:t>
      </w:r>
      <w:r w:rsidRPr="00003490">
        <w:rPr>
          <w:rFonts w:cs="Arial"/>
          <w:szCs w:val="24"/>
          <w:lang w:val="es-ES"/>
        </w:rPr>
        <w:t xml:space="preserve"> </w:t>
      </w:r>
      <w:r w:rsidR="0042577D" w:rsidRPr="00003490">
        <w:rPr>
          <w:rFonts w:cs="Arial"/>
          <w:szCs w:val="24"/>
          <w:lang w:val="es-ES"/>
        </w:rPr>
        <w:t>p</w:t>
      </w:r>
      <w:r w:rsidRPr="00003490">
        <w:rPr>
          <w:rFonts w:cs="Arial"/>
          <w:szCs w:val="24"/>
          <w:lang w:val="es-ES"/>
        </w:rPr>
        <w:t>or lo tanto, cada empresa debe considerar incluir las TIC en sus operaciones</w:t>
      </w:r>
      <w:r w:rsidR="0042577D" w:rsidRPr="00003490">
        <w:rPr>
          <w:rFonts w:cs="Arial"/>
          <w:szCs w:val="24"/>
          <w:lang w:val="es-ES"/>
        </w:rPr>
        <w:t xml:space="preserve"> </w:t>
      </w:r>
      <w:r w:rsidRPr="00003490">
        <w:rPr>
          <w:rFonts w:cs="Arial"/>
          <w:szCs w:val="24"/>
          <w:lang w:val="es-ES"/>
        </w:rPr>
        <w:t>y el mundo entero</w:t>
      </w:r>
      <w:r w:rsidR="0042577D" w:rsidRPr="00003490">
        <w:rPr>
          <w:rFonts w:cs="Arial"/>
          <w:szCs w:val="24"/>
          <w:lang w:val="es-ES"/>
        </w:rPr>
        <w:t xml:space="preserve">, para </w:t>
      </w:r>
      <w:r w:rsidR="00460413" w:rsidRPr="00003490">
        <w:rPr>
          <w:rFonts w:cs="Arial"/>
          <w:szCs w:val="24"/>
          <w:lang w:val="es-ES"/>
        </w:rPr>
        <w:t>C</w:t>
      </w:r>
      <w:r w:rsidR="00A4679B" w:rsidRPr="00003490">
        <w:rPr>
          <w:rFonts w:cs="Arial"/>
          <w:szCs w:val="24"/>
          <w:lang w:val="es-ES"/>
        </w:rPr>
        <w:t>astel</w:t>
      </w:r>
      <w:r w:rsidR="00C522E4">
        <w:rPr>
          <w:rFonts w:cs="Arial"/>
          <w:szCs w:val="24"/>
          <w:lang w:val="es-ES"/>
        </w:rPr>
        <w:t xml:space="preserve"> en su artículo declara</w:t>
      </w:r>
      <w:r w:rsidR="00460413" w:rsidRPr="00003490">
        <w:rPr>
          <w:rFonts w:cs="Arial"/>
          <w:szCs w:val="24"/>
          <w:lang w:val="es-ES"/>
        </w:rPr>
        <w:t xml:space="preserve"> </w:t>
      </w:r>
      <w:r w:rsidR="00C522E4">
        <w:rPr>
          <w:rFonts w:cs="Arial"/>
          <w:szCs w:val="24"/>
          <w:lang w:val="es-ES"/>
        </w:rPr>
        <w:t xml:space="preserve">que </w:t>
      </w:r>
      <w:r w:rsidR="00460413" w:rsidRPr="00003490">
        <w:rPr>
          <w:rFonts w:cs="Arial"/>
          <w:szCs w:val="24"/>
          <w:lang w:val="es-ES"/>
        </w:rPr>
        <w:t>“</w:t>
      </w:r>
      <w:r w:rsidR="0042577D" w:rsidRPr="00003490">
        <w:rPr>
          <w:rFonts w:cs="Arial"/>
          <w:szCs w:val="24"/>
          <w:lang w:val="es-ES"/>
        </w:rPr>
        <w:t xml:space="preserve">la </w:t>
      </w:r>
      <w:r w:rsidR="00460413" w:rsidRPr="00003490">
        <w:rPr>
          <w:rFonts w:cs="Arial"/>
          <w:szCs w:val="24"/>
          <w:lang w:val="es-ES"/>
        </w:rPr>
        <w:t xml:space="preserve">predisposición al cambio y a la mejora </w:t>
      </w:r>
      <w:r w:rsidR="0042577D" w:rsidRPr="00003490">
        <w:rPr>
          <w:rFonts w:cs="Arial"/>
          <w:szCs w:val="24"/>
          <w:lang w:val="es-ES"/>
        </w:rPr>
        <w:t>continua</w:t>
      </w:r>
      <w:r w:rsidR="00460413" w:rsidRPr="00003490">
        <w:rPr>
          <w:rFonts w:cs="Arial"/>
          <w:szCs w:val="24"/>
          <w:lang w:val="es-ES"/>
        </w:rPr>
        <w:t xml:space="preserve"> </w:t>
      </w:r>
      <w:r w:rsidR="0042577D" w:rsidRPr="00003490">
        <w:rPr>
          <w:rFonts w:cs="Arial"/>
          <w:szCs w:val="24"/>
          <w:lang w:val="es-ES"/>
        </w:rPr>
        <w:t xml:space="preserve">debe ser </w:t>
      </w:r>
      <w:r w:rsidR="00460413" w:rsidRPr="00003490">
        <w:rPr>
          <w:rFonts w:cs="Arial"/>
          <w:szCs w:val="24"/>
          <w:lang w:val="es-ES"/>
        </w:rPr>
        <w:t xml:space="preserve">apoyada </w:t>
      </w:r>
      <w:r w:rsidR="0042577D" w:rsidRPr="00003490">
        <w:rPr>
          <w:rFonts w:cs="Arial"/>
          <w:szCs w:val="24"/>
          <w:lang w:val="es-ES"/>
        </w:rPr>
        <w:t>por las</w:t>
      </w:r>
      <w:r w:rsidR="00460413" w:rsidRPr="00003490">
        <w:rPr>
          <w:rFonts w:cs="Arial"/>
          <w:szCs w:val="24"/>
          <w:lang w:val="es-ES"/>
        </w:rPr>
        <w:t xml:space="preserve"> nuevas tecnologías”</w:t>
      </w:r>
      <w:r w:rsidR="00F65DDA">
        <w:rPr>
          <w:rStyle w:val="Refdenotaalpie"/>
          <w:rFonts w:cs="Arial"/>
          <w:szCs w:val="24"/>
          <w:lang w:val="es-ES"/>
        </w:rPr>
        <w:footnoteReference w:id="43"/>
      </w:r>
      <w:r w:rsidR="00460413" w:rsidRPr="00003490">
        <w:rPr>
          <w:rFonts w:cs="Arial"/>
          <w:szCs w:val="24"/>
          <w:lang w:val="es-ES"/>
        </w:rPr>
        <w:t>.</w:t>
      </w:r>
      <w:r w:rsidR="0042577D" w:rsidRPr="00003490">
        <w:rPr>
          <w:rFonts w:cs="Arial"/>
          <w:szCs w:val="24"/>
          <w:lang w:val="es-ES"/>
        </w:rPr>
        <w:t xml:space="preserve">Por otra parte, según </w:t>
      </w:r>
      <w:r w:rsidR="00460413" w:rsidRPr="00003490">
        <w:rPr>
          <w:rFonts w:cs="Arial"/>
          <w:szCs w:val="24"/>
          <w:lang w:val="es-ES"/>
        </w:rPr>
        <w:t>M</w:t>
      </w:r>
      <w:r w:rsidR="00537BD6" w:rsidRPr="00003490">
        <w:rPr>
          <w:rFonts w:cs="Arial"/>
          <w:szCs w:val="24"/>
          <w:lang w:val="es-ES"/>
        </w:rPr>
        <w:t>oreno</w:t>
      </w:r>
      <w:r w:rsidR="00460413" w:rsidRPr="00003490">
        <w:rPr>
          <w:rFonts w:cs="Arial"/>
          <w:szCs w:val="24"/>
          <w:lang w:val="es-ES"/>
        </w:rPr>
        <w:t xml:space="preserve"> “el desarrollo de redes sociales y TIC han generado importantes cambios en los modelos de comportamiento de los turistas y en la forma en que buscan, evalúan, compran y consumen información, productos y servicios”</w:t>
      </w:r>
      <w:r w:rsidR="00F65DDA">
        <w:rPr>
          <w:rStyle w:val="Refdenotaalpie"/>
          <w:rFonts w:cs="Arial"/>
          <w:szCs w:val="24"/>
          <w:lang w:val="es-ES"/>
        </w:rPr>
        <w:footnoteReference w:id="44"/>
      </w:r>
      <w:r w:rsidR="0042577D" w:rsidRPr="00003490">
        <w:rPr>
          <w:rFonts w:cs="Arial"/>
          <w:szCs w:val="24"/>
          <w:lang w:val="es-ES"/>
        </w:rPr>
        <w:t xml:space="preserve">. </w:t>
      </w:r>
    </w:p>
    <w:p w14:paraId="013AB629" w14:textId="1FE79949" w:rsidR="00460413" w:rsidRPr="00003490" w:rsidRDefault="0042577D" w:rsidP="0042577D">
      <w:pPr>
        <w:spacing w:after="240" w:line="360" w:lineRule="auto"/>
        <w:jc w:val="both"/>
        <w:rPr>
          <w:rFonts w:cs="Arial"/>
          <w:lang w:val="es-ES"/>
        </w:rPr>
      </w:pPr>
      <w:r w:rsidRPr="00003490">
        <w:rPr>
          <w:rFonts w:cs="Arial"/>
          <w:szCs w:val="24"/>
          <w:lang w:val="es-ES"/>
        </w:rPr>
        <w:lastRenderedPageBreak/>
        <w:t>Igualmente, en ámbito</w:t>
      </w:r>
      <w:r w:rsidR="00460413" w:rsidRPr="00003490">
        <w:rPr>
          <w:rFonts w:cs="Arial"/>
          <w:szCs w:val="24"/>
          <w:lang w:val="es-ES"/>
        </w:rPr>
        <w:t xml:space="preserve"> educativo</w:t>
      </w:r>
      <w:r w:rsidRPr="00003490">
        <w:rPr>
          <w:rFonts w:cs="Arial"/>
          <w:szCs w:val="24"/>
          <w:lang w:val="es-ES"/>
        </w:rPr>
        <w:t>,</w:t>
      </w:r>
      <w:r w:rsidR="00460413" w:rsidRPr="00003490">
        <w:rPr>
          <w:rFonts w:cs="Arial"/>
          <w:szCs w:val="24"/>
          <w:lang w:val="es-ES"/>
        </w:rPr>
        <w:t xml:space="preserve"> </w:t>
      </w:r>
      <w:r w:rsidRPr="00003490">
        <w:rPr>
          <w:rFonts w:cs="Arial"/>
          <w:szCs w:val="24"/>
          <w:lang w:val="es-ES"/>
        </w:rPr>
        <w:t>según</w:t>
      </w:r>
      <w:r w:rsidR="00460413" w:rsidRPr="00003490">
        <w:rPr>
          <w:rFonts w:cs="Arial"/>
          <w:szCs w:val="24"/>
          <w:lang w:val="es-ES"/>
        </w:rPr>
        <w:t xml:space="preserve"> </w:t>
      </w:r>
      <w:r w:rsidRPr="00003490">
        <w:rPr>
          <w:rFonts w:cs="Arial"/>
          <w:szCs w:val="24"/>
          <w:lang w:val="es-ES"/>
        </w:rPr>
        <w:t>Ordorica</w:t>
      </w:r>
      <w:r w:rsidR="00460413" w:rsidRPr="00003490">
        <w:rPr>
          <w:rFonts w:cs="Arial"/>
          <w:szCs w:val="24"/>
          <w:lang w:val="es-ES"/>
        </w:rPr>
        <w:t xml:space="preserve">, Sandra, </w:t>
      </w:r>
      <w:r w:rsidR="00460413" w:rsidRPr="00003490">
        <w:rPr>
          <w:rFonts w:cs="Arial"/>
          <w:i/>
          <w:iCs/>
          <w:szCs w:val="24"/>
          <w:lang w:val="es-ES"/>
        </w:rPr>
        <w:t>et al</w:t>
      </w:r>
      <w:r w:rsidR="00F65DDA">
        <w:rPr>
          <w:rStyle w:val="Refdenotaalpie"/>
          <w:rFonts w:cs="Arial"/>
          <w:i/>
          <w:iCs/>
          <w:szCs w:val="24"/>
          <w:lang w:val="es-ES"/>
        </w:rPr>
        <w:footnoteReference w:id="45"/>
      </w:r>
      <w:r w:rsidRPr="00003490">
        <w:rPr>
          <w:rFonts w:cs="Arial"/>
          <w:i/>
          <w:iCs/>
          <w:szCs w:val="24"/>
          <w:lang w:val="es-ES"/>
        </w:rPr>
        <w:t xml:space="preserve">., </w:t>
      </w:r>
      <w:r w:rsidR="00CE2ACE" w:rsidRPr="00003490">
        <w:rPr>
          <w:rFonts w:cs="Arial"/>
          <w:szCs w:val="24"/>
          <w:lang w:val="es-ES"/>
        </w:rPr>
        <w:t>con la aplicación de las TIC en la práctica educativa, las habilidades técnicas han tenido un gran impacto en las habilidades de enseñanza. Las redes de computadoras e Internet son fáciles de usar en los centros educativos porque ayuda a los maestros y estudiantes a desarrollar sus habilidades más fácilmente. En otras palabras, la incorporación de las TIC en cualquier campo es propicio para el aprendizaje y la racionalización de los procesos, y es la herramienta más complementaria y necesaria en la actualidad.</w:t>
      </w:r>
    </w:p>
    <w:p w14:paraId="5543FA27" w14:textId="7FD9FC40" w:rsidR="00460413" w:rsidRPr="00003490" w:rsidRDefault="00537BD6" w:rsidP="00537BD6">
      <w:pPr>
        <w:pStyle w:val="Ttulo2"/>
        <w:rPr>
          <w:lang w:val="es-ES"/>
        </w:rPr>
      </w:pPr>
      <w:bookmarkStart w:id="63" w:name="_Toc76994800"/>
      <w:r w:rsidRPr="00003490">
        <w:rPr>
          <w:lang w:val="es-ES"/>
        </w:rPr>
        <w:t>2.2.</w:t>
      </w:r>
      <w:r w:rsidR="00F85925" w:rsidRPr="00003490">
        <w:rPr>
          <w:lang w:val="es-ES"/>
        </w:rPr>
        <w:t>5</w:t>
      </w:r>
      <w:r w:rsidRPr="00003490">
        <w:rPr>
          <w:lang w:val="es-ES"/>
        </w:rPr>
        <w:t xml:space="preserve"> </w:t>
      </w:r>
      <w:r w:rsidR="00460413" w:rsidRPr="00003490">
        <w:rPr>
          <w:lang w:val="es-ES"/>
        </w:rPr>
        <w:t>Páginas web</w:t>
      </w:r>
      <w:bookmarkEnd w:id="63"/>
    </w:p>
    <w:p w14:paraId="5B78B436" w14:textId="77777777" w:rsidR="00537BD6" w:rsidRPr="00003490" w:rsidRDefault="00537BD6" w:rsidP="00537BD6">
      <w:pPr>
        <w:rPr>
          <w:lang w:val="es-ES"/>
        </w:rPr>
      </w:pPr>
    </w:p>
    <w:p w14:paraId="08F19252" w14:textId="60E768C4" w:rsidR="00335717" w:rsidRPr="00003490" w:rsidRDefault="00460413" w:rsidP="00460413">
      <w:pPr>
        <w:spacing w:line="360" w:lineRule="auto"/>
        <w:jc w:val="both"/>
        <w:rPr>
          <w:rFonts w:cs="Arial"/>
          <w:color w:val="000000"/>
          <w:szCs w:val="24"/>
          <w:shd w:val="clear" w:color="auto" w:fill="FCFCFC"/>
          <w:lang w:val="es-ES"/>
        </w:rPr>
      </w:pPr>
      <w:r w:rsidRPr="00003490">
        <w:rPr>
          <w:rFonts w:cs="Arial"/>
          <w:color w:val="000000"/>
          <w:szCs w:val="24"/>
          <w:shd w:val="clear" w:color="auto" w:fill="FCFCFC"/>
          <w:lang w:val="es-ES"/>
        </w:rPr>
        <w:t>Las empresas de todos los tamaños son forzadas a reconsiderar sus estrategias para competir en el mundo hiperconectado e inteligente, según Shuen</w:t>
      </w:r>
      <w:r w:rsidR="00C522E4">
        <w:rPr>
          <w:rFonts w:cs="Arial"/>
          <w:color w:val="000000"/>
          <w:szCs w:val="24"/>
          <w:shd w:val="clear" w:color="auto" w:fill="FCFCFC"/>
          <w:lang w:val="es-ES"/>
        </w:rPr>
        <w:t xml:space="preserve"> en su artículo declara que </w:t>
      </w:r>
      <w:r w:rsidRPr="00003490">
        <w:rPr>
          <w:rFonts w:cs="Arial"/>
          <w:color w:val="000000"/>
          <w:szCs w:val="24"/>
          <w:shd w:val="clear" w:color="auto" w:fill="FCFCFC"/>
          <w:lang w:val="es-ES"/>
        </w:rPr>
        <w:t>“las empresas están adoptando la tecnología Web 2.0 para la productividad empresarial (74%), presión competitiva (64%), solución de problemas específicos (53%), recomendación de socios (53%), solicitud de empleado (45%) y servicio combinado (25%)”</w:t>
      </w:r>
      <w:r w:rsidRPr="00003490">
        <w:rPr>
          <w:rStyle w:val="Refdenotaalpie"/>
          <w:rFonts w:cs="Arial"/>
          <w:color w:val="000000"/>
          <w:szCs w:val="24"/>
          <w:shd w:val="clear" w:color="auto" w:fill="FCFCFC"/>
          <w:lang w:val="es-ES"/>
        </w:rPr>
        <w:footnoteReference w:id="46"/>
      </w:r>
      <w:r w:rsidRPr="00003490">
        <w:rPr>
          <w:rFonts w:cs="Arial"/>
          <w:color w:val="000000"/>
          <w:szCs w:val="24"/>
          <w:shd w:val="clear" w:color="auto" w:fill="FCFCFC"/>
          <w:lang w:val="es-ES"/>
        </w:rPr>
        <w:t>. Es decir</w:t>
      </w:r>
      <w:r w:rsidR="00241822" w:rsidRPr="00003490">
        <w:rPr>
          <w:rFonts w:cs="Arial"/>
          <w:color w:val="000000"/>
          <w:szCs w:val="24"/>
          <w:shd w:val="clear" w:color="auto" w:fill="FCFCFC"/>
          <w:lang w:val="es-ES"/>
        </w:rPr>
        <w:t>,</w:t>
      </w:r>
      <w:r w:rsidRPr="00003490">
        <w:rPr>
          <w:rFonts w:cs="Arial"/>
          <w:color w:val="000000"/>
          <w:szCs w:val="24"/>
          <w:shd w:val="clear" w:color="auto" w:fill="FCFCFC"/>
          <w:lang w:val="es-ES"/>
        </w:rPr>
        <w:t xml:space="preserve"> la </w:t>
      </w:r>
      <w:r w:rsidR="00A3267F" w:rsidRPr="00003490">
        <w:rPr>
          <w:rFonts w:cs="Arial"/>
          <w:color w:val="000000"/>
          <w:szCs w:val="24"/>
          <w:shd w:val="clear" w:color="auto" w:fill="FCFCFC"/>
          <w:lang w:val="es-ES"/>
        </w:rPr>
        <w:t>W</w:t>
      </w:r>
      <w:r w:rsidRPr="00003490">
        <w:rPr>
          <w:rFonts w:cs="Arial"/>
          <w:color w:val="000000"/>
          <w:szCs w:val="24"/>
          <w:shd w:val="clear" w:color="auto" w:fill="FCFCFC"/>
          <w:lang w:val="es-ES"/>
        </w:rPr>
        <w:t xml:space="preserve">eb </w:t>
      </w:r>
      <w:r w:rsidR="00A3267F" w:rsidRPr="00003490">
        <w:rPr>
          <w:rFonts w:cs="Arial"/>
          <w:color w:val="000000"/>
          <w:szCs w:val="24"/>
          <w:shd w:val="clear" w:color="auto" w:fill="FCFCFC"/>
          <w:lang w:val="es-ES"/>
        </w:rPr>
        <w:t>para</w:t>
      </w:r>
      <w:r w:rsidRPr="00003490">
        <w:rPr>
          <w:rFonts w:cs="Arial"/>
          <w:color w:val="000000"/>
          <w:szCs w:val="24"/>
          <w:shd w:val="clear" w:color="auto" w:fill="FCFCFC"/>
          <w:lang w:val="es-ES"/>
        </w:rPr>
        <w:t xml:space="preserve"> los diferentes campos de la sociedad </w:t>
      </w:r>
      <w:r w:rsidR="00241822" w:rsidRPr="00003490">
        <w:rPr>
          <w:rFonts w:cs="Arial"/>
          <w:color w:val="000000"/>
          <w:szCs w:val="24"/>
          <w:shd w:val="clear" w:color="auto" w:fill="FCFCFC"/>
          <w:lang w:val="es-ES"/>
        </w:rPr>
        <w:t>(</w:t>
      </w:r>
      <w:r w:rsidRPr="00003490">
        <w:rPr>
          <w:rFonts w:cs="Arial"/>
          <w:color w:val="000000"/>
          <w:szCs w:val="24"/>
          <w:shd w:val="clear" w:color="auto" w:fill="FCFCFC"/>
          <w:lang w:val="es-ES"/>
        </w:rPr>
        <w:t>el comercio, la atención al cliente, salud</w:t>
      </w:r>
      <w:r w:rsidR="00241822" w:rsidRPr="00003490">
        <w:rPr>
          <w:rFonts w:cs="Arial"/>
          <w:color w:val="000000"/>
          <w:szCs w:val="24"/>
          <w:shd w:val="clear" w:color="auto" w:fill="FCFCFC"/>
          <w:lang w:val="es-ES"/>
        </w:rPr>
        <w:t>,</w:t>
      </w:r>
      <w:r w:rsidRPr="00003490">
        <w:rPr>
          <w:rFonts w:cs="Arial"/>
          <w:color w:val="000000"/>
          <w:szCs w:val="24"/>
          <w:shd w:val="clear" w:color="auto" w:fill="FCFCFC"/>
          <w:lang w:val="es-ES"/>
        </w:rPr>
        <w:t xml:space="preserve"> </w:t>
      </w:r>
      <w:r w:rsidR="00241822" w:rsidRPr="00003490">
        <w:rPr>
          <w:rFonts w:cs="Arial"/>
          <w:color w:val="000000"/>
          <w:szCs w:val="24"/>
          <w:shd w:val="clear" w:color="auto" w:fill="FCFCFC"/>
          <w:lang w:val="es-ES"/>
        </w:rPr>
        <w:t xml:space="preserve">entre otros), dado que, este </w:t>
      </w:r>
      <w:r w:rsidRPr="00003490">
        <w:rPr>
          <w:rFonts w:cs="Arial"/>
          <w:color w:val="000000"/>
          <w:szCs w:val="24"/>
          <w:shd w:val="clear" w:color="auto" w:fill="FCFCFC"/>
          <w:lang w:val="es-ES"/>
        </w:rPr>
        <w:t>proporciona soluciones agiles y productivas</w:t>
      </w:r>
      <w:r w:rsidR="00A3267F" w:rsidRPr="00003490">
        <w:rPr>
          <w:rFonts w:cs="Arial"/>
          <w:color w:val="000000"/>
          <w:szCs w:val="24"/>
          <w:shd w:val="clear" w:color="auto" w:fill="FCFCFC"/>
          <w:lang w:val="es-ES"/>
        </w:rPr>
        <w:t xml:space="preserve"> para las</w:t>
      </w:r>
      <w:r w:rsidRPr="00003490">
        <w:rPr>
          <w:rFonts w:cs="Arial"/>
          <w:color w:val="000000"/>
          <w:szCs w:val="24"/>
          <w:shd w:val="clear" w:color="auto" w:fill="FCFCFC"/>
          <w:lang w:val="es-ES"/>
        </w:rPr>
        <w:t xml:space="preserve"> empresas</w:t>
      </w:r>
      <w:r w:rsidR="00A3267F" w:rsidRPr="00003490">
        <w:rPr>
          <w:rFonts w:cs="Arial"/>
          <w:color w:val="000000"/>
          <w:szCs w:val="24"/>
          <w:shd w:val="clear" w:color="auto" w:fill="FCFCFC"/>
          <w:lang w:val="es-ES"/>
        </w:rPr>
        <w:t xml:space="preserve">, por lo tanto, </w:t>
      </w:r>
      <w:r w:rsidRPr="00003490">
        <w:rPr>
          <w:rFonts w:cs="Arial"/>
          <w:color w:val="000000"/>
          <w:szCs w:val="24"/>
          <w:shd w:val="clear" w:color="auto" w:fill="FCFCFC"/>
          <w:lang w:val="es-ES"/>
        </w:rPr>
        <w:t>necesari</w:t>
      </w:r>
      <w:r w:rsidR="00A3267F" w:rsidRPr="00003490">
        <w:rPr>
          <w:rFonts w:cs="Arial"/>
          <w:color w:val="000000"/>
          <w:szCs w:val="24"/>
          <w:shd w:val="clear" w:color="auto" w:fill="FCFCFC"/>
          <w:lang w:val="es-ES"/>
        </w:rPr>
        <w:t>as para</w:t>
      </w:r>
      <w:r w:rsidRPr="00003490">
        <w:rPr>
          <w:rFonts w:cs="Arial"/>
          <w:color w:val="000000"/>
          <w:szCs w:val="24"/>
          <w:shd w:val="clear" w:color="auto" w:fill="FCFCFC"/>
          <w:lang w:val="es-ES"/>
        </w:rPr>
        <w:t xml:space="preserve"> compartir información</w:t>
      </w:r>
      <w:r w:rsidR="00A3267F" w:rsidRPr="00003490">
        <w:rPr>
          <w:rFonts w:cs="Arial"/>
          <w:color w:val="000000"/>
          <w:szCs w:val="24"/>
          <w:shd w:val="clear" w:color="auto" w:fill="FCFCFC"/>
          <w:lang w:val="es-ES"/>
        </w:rPr>
        <w:t xml:space="preserve"> y</w:t>
      </w:r>
      <w:r w:rsidRPr="00003490">
        <w:rPr>
          <w:rFonts w:cs="Arial"/>
          <w:color w:val="000000"/>
          <w:szCs w:val="24"/>
          <w:shd w:val="clear" w:color="auto" w:fill="FCFCFC"/>
          <w:lang w:val="es-ES"/>
        </w:rPr>
        <w:t xml:space="preserve"> servicios. </w:t>
      </w:r>
      <w:r w:rsidR="00A3267F" w:rsidRPr="00003490">
        <w:rPr>
          <w:rFonts w:cs="Arial"/>
          <w:color w:val="000000"/>
          <w:szCs w:val="24"/>
          <w:shd w:val="clear" w:color="auto" w:fill="FCFCFC"/>
          <w:lang w:val="es-ES"/>
        </w:rPr>
        <w:t>Por otra parte</w:t>
      </w:r>
      <w:r w:rsidRPr="00003490">
        <w:rPr>
          <w:rFonts w:cs="Arial"/>
          <w:color w:val="000000"/>
          <w:szCs w:val="24"/>
          <w:shd w:val="clear" w:color="auto" w:fill="FCFCFC"/>
          <w:lang w:val="es-ES"/>
        </w:rPr>
        <w:t>, Lozano</w:t>
      </w:r>
      <w:r w:rsidR="00C522E4">
        <w:rPr>
          <w:rFonts w:cs="Arial"/>
          <w:color w:val="000000"/>
          <w:szCs w:val="24"/>
          <w:shd w:val="clear" w:color="auto" w:fill="FCFCFC"/>
          <w:lang w:val="es-ES"/>
        </w:rPr>
        <w:t xml:space="preserve"> en su artículo </w:t>
      </w:r>
      <w:r w:rsidRPr="00003490">
        <w:rPr>
          <w:rFonts w:cs="Arial"/>
          <w:color w:val="000000"/>
          <w:szCs w:val="24"/>
          <w:shd w:val="clear" w:color="auto" w:fill="FCFCFC"/>
          <w:lang w:val="es-ES"/>
        </w:rPr>
        <w:t>dice que “los principales cambios que ha experimentado Internet desde su aparición, ha sido el paso de la llamada web estática o 1.0 a la denominada web social 2.0. La posibilidad de compartir contenidos y la de poner en marcha blogs de información”</w:t>
      </w:r>
      <w:r w:rsidR="00F65DDA">
        <w:rPr>
          <w:rStyle w:val="Refdenotaalpie"/>
          <w:rFonts w:cs="Arial"/>
          <w:color w:val="000000"/>
          <w:szCs w:val="24"/>
          <w:shd w:val="clear" w:color="auto" w:fill="FCFCFC"/>
          <w:lang w:val="es-ES"/>
        </w:rPr>
        <w:footnoteReference w:id="47"/>
      </w:r>
      <w:r w:rsidRPr="00003490">
        <w:rPr>
          <w:rFonts w:cs="Arial"/>
          <w:color w:val="000000"/>
          <w:szCs w:val="24"/>
          <w:shd w:val="clear" w:color="auto" w:fill="FCFCFC"/>
          <w:lang w:val="es-ES"/>
        </w:rPr>
        <w:t>,</w:t>
      </w:r>
      <w:r w:rsidR="00A63768" w:rsidRPr="00003490">
        <w:rPr>
          <w:rFonts w:cs="Arial"/>
          <w:color w:val="000000"/>
          <w:szCs w:val="24"/>
          <w:shd w:val="clear" w:color="auto" w:fill="FCFCFC"/>
          <w:lang w:val="es-ES"/>
        </w:rPr>
        <w:t xml:space="preserve"> fundamentan el uso del internet en la actualidad,</w:t>
      </w:r>
      <w:r w:rsidRPr="00003490">
        <w:rPr>
          <w:rFonts w:cs="Arial"/>
          <w:color w:val="000000"/>
          <w:szCs w:val="24"/>
          <w:shd w:val="clear" w:color="auto" w:fill="FCFCFC"/>
          <w:lang w:val="es-ES"/>
        </w:rPr>
        <w:t xml:space="preserve"> </w:t>
      </w:r>
      <w:r w:rsidR="00A63768" w:rsidRPr="00003490">
        <w:rPr>
          <w:rFonts w:cs="Arial"/>
          <w:color w:val="000000"/>
          <w:szCs w:val="24"/>
          <w:shd w:val="clear" w:color="auto" w:fill="FCFCFC"/>
          <w:lang w:val="es-ES"/>
        </w:rPr>
        <w:t xml:space="preserve">pero al ser </w:t>
      </w:r>
      <w:r w:rsidRPr="00003490">
        <w:rPr>
          <w:rFonts w:cs="Arial"/>
          <w:color w:val="000000"/>
          <w:szCs w:val="24"/>
          <w:shd w:val="clear" w:color="auto" w:fill="FCFCFC"/>
          <w:lang w:val="es-ES"/>
        </w:rPr>
        <w:t>solo las primeras versiones de la web</w:t>
      </w:r>
      <w:r w:rsidR="00A63768" w:rsidRPr="00003490">
        <w:rPr>
          <w:rFonts w:cs="Arial"/>
          <w:color w:val="000000"/>
          <w:szCs w:val="24"/>
          <w:shd w:val="clear" w:color="auto" w:fill="FCFCFC"/>
          <w:lang w:val="es-ES"/>
        </w:rPr>
        <w:t xml:space="preserve"> tienen mucho que mejorar. </w:t>
      </w:r>
    </w:p>
    <w:p w14:paraId="5E9139C5" w14:textId="34474312" w:rsidR="00460413" w:rsidRPr="00003490" w:rsidRDefault="00EE5A83" w:rsidP="00460413">
      <w:pPr>
        <w:spacing w:line="360" w:lineRule="auto"/>
        <w:jc w:val="both"/>
        <w:rPr>
          <w:rFonts w:cs="Arial"/>
          <w:color w:val="000000"/>
          <w:szCs w:val="24"/>
          <w:shd w:val="clear" w:color="auto" w:fill="FCFCFC"/>
          <w:lang w:val="es-ES"/>
        </w:rPr>
      </w:pPr>
      <w:r w:rsidRPr="00003490">
        <w:rPr>
          <w:rFonts w:cs="Arial"/>
          <w:color w:val="000000"/>
          <w:szCs w:val="24"/>
          <w:shd w:val="clear" w:color="auto" w:fill="FCFCFC"/>
          <w:lang w:val="es-ES"/>
        </w:rPr>
        <w:t>Por esta razón</w:t>
      </w:r>
      <w:r w:rsidR="00A63768" w:rsidRPr="00003490">
        <w:rPr>
          <w:rFonts w:cs="Arial"/>
          <w:color w:val="000000"/>
          <w:szCs w:val="24"/>
          <w:shd w:val="clear" w:color="auto" w:fill="FCFCFC"/>
          <w:lang w:val="es-ES"/>
        </w:rPr>
        <w:t>,</w:t>
      </w:r>
      <w:r w:rsidR="00460413" w:rsidRPr="00003490">
        <w:rPr>
          <w:rFonts w:cs="Arial"/>
          <w:color w:val="000000"/>
          <w:szCs w:val="24"/>
          <w:shd w:val="clear" w:color="auto" w:fill="FCFCFC"/>
          <w:lang w:val="es-ES"/>
        </w:rPr>
        <w:t xml:space="preserve"> </w:t>
      </w:r>
      <w:r w:rsidRPr="00003490">
        <w:rPr>
          <w:rFonts w:cs="Arial"/>
          <w:color w:val="000000"/>
          <w:szCs w:val="24"/>
          <w:shd w:val="clear" w:color="auto" w:fill="FCFCFC"/>
          <w:lang w:val="es-ES"/>
        </w:rPr>
        <w:t xml:space="preserve">se fueron actualizando </w:t>
      </w:r>
      <w:r w:rsidR="00187DF8" w:rsidRPr="00003490">
        <w:rPr>
          <w:rFonts w:cs="Arial"/>
          <w:color w:val="000000"/>
          <w:szCs w:val="24"/>
          <w:shd w:val="clear" w:color="auto" w:fill="FCFCFC"/>
          <w:lang w:val="es-ES"/>
        </w:rPr>
        <w:t>hasta</w:t>
      </w:r>
      <w:r w:rsidR="00335717" w:rsidRPr="00003490">
        <w:rPr>
          <w:rFonts w:cs="Arial"/>
          <w:color w:val="000000"/>
          <w:szCs w:val="24"/>
          <w:shd w:val="clear" w:color="auto" w:fill="FCFCFC"/>
          <w:lang w:val="es-ES"/>
        </w:rPr>
        <w:t xml:space="preserve"> </w:t>
      </w:r>
      <w:r w:rsidR="00187DF8" w:rsidRPr="00003490">
        <w:rPr>
          <w:rFonts w:cs="Arial"/>
          <w:color w:val="000000"/>
          <w:szCs w:val="24"/>
          <w:shd w:val="clear" w:color="auto" w:fill="FCFCFC"/>
          <w:lang w:val="es-ES"/>
        </w:rPr>
        <w:t>llegar a la denominada</w:t>
      </w:r>
      <w:r w:rsidR="00460413" w:rsidRPr="00003490">
        <w:rPr>
          <w:rFonts w:cs="Arial"/>
          <w:color w:val="000000"/>
          <w:szCs w:val="24"/>
          <w:shd w:val="clear" w:color="auto" w:fill="FCFCFC"/>
          <w:lang w:val="es-ES"/>
        </w:rPr>
        <w:t xml:space="preserve"> web 4.0</w:t>
      </w:r>
      <w:r w:rsidRPr="00003490">
        <w:rPr>
          <w:rFonts w:cs="Arial"/>
          <w:color w:val="000000"/>
          <w:szCs w:val="24"/>
          <w:shd w:val="clear" w:color="auto" w:fill="FCFCFC"/>
          <w:lang w:val="es-ES"/>
        </w:rPr>
        <w:t xml:space="preserve"> que,</w:t>
      </w:r>
      <w:r w:rsidR="00460413" w:rsidRPr="00003490">
        <w:rPr>
          <w:rFonts w:cs="Arial"/>
          <w:color w:val="000000"/>
          <w:szCs w:val="24"/>
          <w:shd w:val="clear" w:color="auto" w:fill="FCFCFC"/>
          <w:lang w:val="es-ES"/>
        </w:rPr>
        <w:t xml:space="preserve"> para Almeida</w:t>
      </w:r>
      <w:r w:rsidR="00C522E4">
        <w:rPr>
          <w:rFonts w:cs="Arial"/>
          <w:color w:val="000000"/>
          <w:szCs w:val="24"/>
          <w:shd w:val="clear" w:color="auto" w:fill="FCFCFC"/>
          <w:lang w:val="es-ES"/>
        </w:rPr>
        <w:t xml:space="preserve"> en su artículo declara que la web 4.0 </w:t>
      </w:r>
      <w:r w:rsidR="00335717" w:rsidRPr="00003490">
        <w:rPr>
          <w:rFonts w:cs="Arial"/>
          <w:color w:val="000000"/>
          <w:szCs w:val="24"/>
          <w:shd w:val="clear" w:color="auto" w:fill="FCFCFC"/>
          <w:lang w:val="es-ES"/>
        </w:rPr>
        <w:t xml:space="preserve">es </w:t>
      </w:r>
      <w:r w:rsidR="00460413" w:rsidRPr="00003490">
        <w:rPr>
          <w:rFonts w:cs="Arial"/>
          <w:color w:val="000000"/>
          <w:szCs w:val="24"/>
          <w:shd w:val="clear" w:color="auto" w:fill="FCFCFC"/>
          <w:lang w:val="es-ES"/>
        </w:rPr>
        <w:t>“una nueva generación de Web y afirma que la Web 4.0 combinará todos los aspectos</w:t>
      </w:r>
      <w:r w:rsidR="00187DF8" w:rsidRPr="00003490">
        <w:rPr>
          <w:rFonts w:cs="Arial"/>
          <w:color w:val="000000"/>
          <w:szCs w:val="24"/>
          <w:shd w:val="clear" w:color="auto" w:fill="FCFCFC"/>
          <w:lang w:val="es-ES"/>
        </w:rPr>
        <w:t xml:space="preserve"> y</w:t>
      </w:r>
      <w:r w:rsidR="00460413" w:rsidRPr="00003490">
        <w:rPr>
          <w:rFonts w:cs="Arial"/>
          <w:color w:val="000000"/>
          <w:szCs w:val="24"/>
          <w:shd w:val="clear" w:color="auto" w:fill="FCFCFC"/>
          <w:lang w:val="es-ES"/>
        </w:rPr>
        <w:t xml:space="preserve"> se volverá realmente popular”</w:t>
      </w:r>
      <w:r w:rsidR="00F65DDA">
        <w:rPr>
          <w:rStyle w:val="Refdenotaalpie"/>
          <w:rFonts w:cs="Arial"/>
          <w:color w:val="000000"/>
          <w:szCs w:val="24"/>
          <w:shd w:val="clear" w:color="auto" w:fill="FCFCFC"/>
          <w:lang w:val="es-ES"/>
        </w:rPr>
        <w:footnoteReference w:id="48"/>
      </w:r>
      <w:r w:rsidR="00335717" w:rsidRPr="00003490">
        <w:rPr>
          <w:rFonts w:cs="Arial"/>
          <w:color w:val="000000"/>
          <w:szCs w:val="24"/>
          <w:shd w:val="clear" w:color="auto" w:fill="FCFCFC"/>
          <w:lang w:val="es-ES"/>
        </w:rPr>
        <w:t xml:space="preserve">, </w:t>
      </w:r>
      <w:r w:rsidR="00187DF8" w:rsidRPr="00003490">
        <w:rPr>
          <w:rFonts w:cs="Arial"/>
          <w:color w:val="000000"/>
          <w:szCs w:val="24"/>
          <w:shd w:val="clear" w:color="auto" w:fill="FCFCFC"/>
          <w:lang w:val="es-ES"/>
        </w:rPr>
        <w:t xml:space="preserve">además, </w:t>
      </w:r>
      <w:r w:rsidR="00460413" w:rsidRPr="00003490">
        <w:rPr>
          <w:rFonts w:cs="Arial"/>
          <w:color w:val="000000"/>
          <w:szCs w:val="24"/>
          <w:shd w:val="clear" w:color="auto" w:fill="FCFCFC"/>
          <w:lang w:val="es-ES"/>
        </w:rPr>
        <w:lastRenderedPageBreak/>
        <w:t xml:space="preserve">Perera, Zaslavsky, </w:t>
      </w:r>
      <w:r w:rsidR="00460413" w:rsidRPr="00003490">
        <w:rPr>
          <w:rFonts w:cs="Arial"/>
          <w:i/>
          <w:iCs/>
          <w:color w:val="000000"/>
          <w:szCs w:val="24"/>
          <w:shd w:val="clear" w:color="auto" w:fill="FCFCFC"/>
          <w:lang w:val="es-ES"/>
        </w:rPr>
        <w:t>et al</w:t>
      </w:r>
      <w:r w:rsidR="00F65DDA">
        <w:rPr>
          <w:rStyle w:val="Refdenotaalpie"/>
          <w:rFonts w:cs="Arial"/>
          <w:i/>
          <w:iCs/>
          <w:color w:val="000000"/>
          <w:szCs w:val="24"/>
          <w:shd w:val="clear" w:color="auto" w:fill="FCFCFC"/>
          <w:lang w:val="es-ES"/>
        </w:rPr>
        <w:footnoteReference w:id="49"/>
      </w:r>
      <w:r w:rsidR="00460413" w:rsidRPr="00003490">
        <w:rPr>
          <w:rFonts w:cs="Arial"/>
          <w:i/>
          <w:iCs/>
          <w:color w:val="000000"/>
          <w:szCs w:val="24"/>
          <w:shd w:val="clear" w:color="auto" w:fill="FCFCFC"/>
          <w:lang w:val="es-ES"/>
        </w:rPr>
        <w:t>.</w:t>
      </w:r>
      <w:r w:rsidR="00460413" w:rsidRPr="00003490">
        <w:rPr>
          <w:rFonts w:cs="Arial"/>
          <w:color w:val="000000"/>
          <w:szCs w:val="24"/>
          <w:shd w:val="clear" w:color="auto" w:fill="FCFCFC"/>
          <w:lang w:val="es-ES"/>
        </w:rPr>
        <w:t xml:space="preserve">  vinculan la Web 4.0 con el concepto de Internet de las cosas. </w:t>
      </w:r>
      <w:r w:rsidR="00187DF8" w:rsidRPr="00003490">
        <w:rPr>
          <w:rFonts w:cs="Arial"/>
          <w:color w:val="000000"/>
          <w:szCs w:val="24"/>
          <w:shd w:val="clear" w:color="auto" w:fill="FCFCFC"/>
          <w:lang w:val="es-ES"/>
        </w:rPr>
        <w:t>De manera similar,</w:t>
      </w:r>
      <w:r w:rsidR="00460413" w:rsidRPr="00003490">
        <w:rPr>
          <w:rFonts w:cs="Arial"/>
          <w:color w:val="000000"/>
          <w:szCs w:val="24"/>
          <w:shd w:val="clear" w:color="auto" w:fill="FCFCFC"/>
          <w:lang w:val="es-ES"/>
        </w:rPr>
        <w:t xml:space="preserve"> White</w:t>
      </w:r>
      <w:r w:rsidR="00C522E4">
        <w:rPr>
          <w:rFonts w:cs="Arial"/>
          <w:color w:val="000000"/>
          <w:szCs w:val="24"/>
          <w:shd w:val="clear" w:color="auto" w:fill="FCFCFC"/>
          <w:lang w:val="es-ES"/>
        </w:rPr>
        <w:t xml:space="preserve">, </w:t>
      </w:r>
      <w:r w:rsidR="00187DF8" w:rsidRPr="00003490">
        <w:rPr>
          <w:rFonts w:cs="Arial"/>
          <w:color w:val="000000"/>
          <w:szCs w:val="24"/>
          <w:shd w:val="clear" w:color="auto" w:fill="FCFCFC"/>
          <w:lang w:val="es-ES"/>
        </w:rPr>
        <w:t>Bebo</w:t>
      </w:r>
      <w:r w:rsidR="00F65DDA">
        <w:rPr>
          <w:rStyle w:val="Refdenotaalpie"/>
          <w:rFonts w:cs="Arial"/>
          <w:color w:val="000000"/>
          <w:szCs w:val="24"/>
          <w:shd w:val="clear" w:color="auto" w:fill="FCFCFC"/>
          <w:lang w:val="es-ES"/>
        </w:rPr>
        <w:footnoteReference w:id="50"/>
      </w:r>
      <w:r w:rsidR="00460413" w:rsidRPr="00003490">
        <w:rPr>
          <w:rFonts w:cs="Arial"/>
          <w:color w:val="000000"/>
          <w:szCs w:val="24"/>
          <w:shd w:val="clear" w:color="auto" w:fill="FCFCFC"/>
          <w:lang w:val="es-ES"/>
        </w:rPr>
        <w:t>, señaló que Web 4.0 es lo mismo que Web of Things, que es un subconjunto del concepto general de Internet de las Cosas, en otras palabras la web 4.0 está siendo ligada cada vez más a la tecnología, es decir cada vez está más conectada con el internet, es por esto que todos los elementos electrónicos vas dirigidos hoy en día a incorporar en su sistema el llamado internet de las cosas o la web 4.0, Aclarado esto se puede considerar que para toda empresa u organización la página web es el centro de cualquier estrategia en línea. Puesto que puede ser utilizada para que todos los que no conocen su marca, empresa o PYME, productos o servicios sepan más de ellos.</w:t>
      </w:r>
    </w:p>
    <w:p w14:paraId="046218AE" w14:textId="23846CFA" w:rsidR="00460413" w:rsidRPr="00003490" w:rsidRDefault="0090225A" w:rsidP="00460413">
      <w:pPr>
        <w:spacing w:line="360" w:lineRule="auto"/>
        <w:jc w:val="both"/>
        <w:rPr>
          <w:rFonts w:cs="Arial"/>
          <w:color w:val="000000"/>
          <w:szCs w:val="24"/>
          <w:shd w:val="clear" w:color="auto" w:fill="FCFCFC"/>
          <w:lang w:val="es-ES"/>
        </w:rPr>
      </w:pPr>
      <w:r w:rsidRPr="00003490">
        <w:rPr>
          <w:rFonts w:cs="Arial"/>
          <w:color w:val="000000"/>
          <w:szCs w:val="24"/>
          <w:shd w:val="clear" w:color="auto" w:fill="FCFCFC"/>
          <w:lang w:val="es-ES"/>
        </w:rPr>
        <w:t>Resumiendo,</w:t>
      </w:r>
      <w:r w:rsidR="00460413" w:rsidRPr="00003490">
        <w:rPr>
          <w:rFonts w:cs="Arial"/>
          <w:color w:val="000000"/>
          <w:szCs w:val="24"/>
          <w:shd w:val="clear" w:color="auto" w:fill="FCFCFC"/>
          <w:lang w:val="es-ES"/>
        </w:rPr>
        <w:t xml:space="preserve"> las páginas web sirven como un sistema para generar confianza a través del contenido, artículos y fotos</w:t>
      </w:r>
      <w:r w:rsidR="005049E0" w:rsidRPr="00003490">
        <w:rPr>
          <w:rFonts w:cs="Arial"/>
          <w:color w:val="000000"/>
          <w:szCs w:val="24"/>
          <w:shd w:val="clear" w:color="auto" w:fill="FCFCFC"/>
          <w:lang w:val="es-ES"/>
        </w:rPr>
        <w:t>, s</w:t>
      </w:r>
      <w:r w:rsidR="00460413" w:rsidRPr="00003490">
        <w:rPr>
          <w:rFonts w:cs="Arial"/>
          <w:color w:val="000000"/>
          <w:szCs w:val="24"/>
          <w:shd w:val="clear" w:color="auto" w:fill="FCFCFC"/>
          <w:lang w:val="es-ES"/>
        </w:rPr>
        <w:t xml:space="preserve">egún Vallejo, Katherine, </w:t>
      </w:r>
      <w:r w:rsidR="00460413" w:rsidRPr="00003490">
        <w:rPr>
          <w:rFonts w:cs="Arial"/>
          <w:i/>
          <w:iCs/>
          <w:color w:val="000000"/>
          <w:szCs w:val="24"/>
          <w:shd w:val="clear" w:color="auto" w:fill="FCFCFC"/>
          <w:lang w:val="es-ES"/>
        </w:rPr>
        <w:t>et al</w:t>
      </w:r>
      <w:r w:rsidR="00C522E4">
        <w:rPr>
          <w:rFonts w:cs="Arial"/>
          <w:i/>
          <w:iCs/>
          <w:color w:val="000000"/>
          <w:szCs w:val="24"/>
          <w:shd w:val="clear" w:color="auto" w:fill="FCFCFC"/>
          <w:lang w:val="es-ES"/>
        </w:rPr>
        <w:t xml:space="preserve">., </w:t>
      </w:r>
      <w:r w:rsidR="00C522E4" w:rsidRPr="00C522E4">
        <w:rPr>
          <w:rFonts w:cs="Arial"/>
          <w:color w:val="000000"/>
          <w:szCs w:val="24"/>
          <w:shd w:val="clear" w:color="auto" w:fill="FCFCFC"/>
          <w:lang w:val="es-ES"/>
        </w:rPr>
        <w:t>en su artículo define las que</w:t>
      </w:r>
      <w:r w:rsidR="00460413" w:rsidRPr="00003490">
        <w:rPr>
          <w:rFonts w:cs="Arial"/>
          <w:color w:val="000000"/>
          <w:szCs w:val="24"/>
          <w:shd w:val="clear" w:color="auto" w:fill="FCFCFC"/>
          <w:lang w:val="es-ES"/>
        </w:rPr>
        <w:t xml:space="preserve"> “</w:t>
      </w:r>
      <w:r w:rsidRPr="00003490">
        <w:rPr>
          <w:rFonts w:cs="Arial"/>
          <w:color w:val="000000"/>
          <w:szCs w:val="24"/>
          <w:shd w:val="clear" w:color="auto" w:fill="FCFCFC"/>
          <w:lang w:val="es-ES"/>
        </w:rPr>
        <w:t>e</w:t>
      </w:r>
      <w:r w:rsidR="00460413" w:rsidRPr="00003490">
        <w:rPr>
          <w:rFonts w:cs="Arial"/>
          <w:color w:val="000000"/>
          <w:szCs w:val="24"/>
          <w:shd w:val="clear" w:color="auto" w:fill="FCFCFC"/>
          <w:lang w:val="es-ES"/>
        </w:rPr>
        <w:t>l diseño y arquitectura web permiten que los usuarios puedan comparar y contrastar los productos y servicios de la competencia con un mínimo gasto de tiempo y esfuerzo personal”</w:t>
      </w:r>
      <w:r w:rsidR="00F65DDA">
        <w:rPr>
          <w:rStyle w:val="Refdenotaalpie"/>
          <w:rFonts w:cs="Arial"/>
          <w:color w:val="000000"/>
          <w:szCs w:val="24"/>
          <w:shd w:val="clear" w:color="auto" w:fill="FCFCFC"/>
          <w:lang w:val="es-ES"/>
        </w:rPr>
        <w:footnoteReference w:id="51"/>
      </w:r>
      <w:r w:rsidR="00460413" w:rsidRPr="00003490">
        <w:rPr>
          <w:rFonts w:cs="Arial"/>
          <w:color w:val="000000"/>
          <w:szCs w:val="24"/>
          <w:shd w:val="clear" w:color="auto" w:fill="FCFCFC"/>
          <w:lang w:val="es-ES"/>
        </w:rPr>
        <w:t xml:space="preserve">, además con la dependencia que tienen la mayoría de usuarios a los dispositivos móviles como smartphones y laptops, es necesario la incorporación </w:t>
      </w:r>
      <w:r w:rsidRPr="00003490">
        <w:rPr>
          <w:rFonts w:cs="Arial"/>
          <w:color w:val="000000"/>
          <w:szCs w:val="24"/>
          <w:shd w:val="clear" w:color="auto" w:fill="FCFCFC"/>
          <w:lang w:val="es-ES"/>
        </w:rPr>
        <w:t xml:space="preserve">el diseño web responsivo (RWD), que para </w:t>
      </w:r>
      <w:r w:rsidR="00460413" w:rsidRPr="00003490">
        <w:rPr>
          <w:rFonts w:cs="Arial"/>
          <w:color w:val="000000"/>
          <w:szCs w:val="24"/>
          <w:shd w:val="clear" w:color="auto" w:fill="FCFCFC"/>
          <w:lang w:val="es-ES"/>
        </w:rPr>
        <w:t>Cazañas y Parra</w:t>
      </w:r>
      <w:r w:rsidR="00C522E4">
        <w:rPr>
          <w:rFonts w:cs="Arial"/>
          <w:color w:val="000000"/>
          <w:szCs w:val="24"/>
          <w:shd w:val="clear" w:color="auto" w:fill="FCFCFC"/>
          <w:lang w:val="es-ES"/>
        </w:rPr>
        <w:t xml:space="preserve"> en su artículo declaran que</w:t>
      </w:r>
      <w:r w:rsidR="00460413" w:rsidRPr="00003490">
        <w:rPr>
          <w:rFonts w:cs="Arial"/>
          <w:color w:val="000000"/>
          <w:szCs w:val="24"/>
          <w:shd w:val="clear" w:color="auto" w:fill="FCFCFC"/>
          <w:lang w:val="es-ES"/>
        </w:rPr>
        <w:t xml:space="preserve"> “es un enfoque para proporcionar diseños personalizados en múltiples dispositivos”</w:t>
      </w:r>
      <w:r w:rsidR="00F65DDA">
        <w:rPr>
          <w:rStyle w:val="Refdenotaalpie"/>
          <w:rFonts w:cs="Arial"/>
          <w:color w:val="000000"/>
          <w:szCs w:val="24"/>
          <w:shd w:val="clear" w:color="auto" w:fill="FCFCFC"/>
          <w:lang w:val="es-ES"/>
        </w:rPr>
        <w:footnoteReference w:id="52"/>
      </w:r>
      <w:r w:rsidR="00460413" w:rsidRPr="00003490">
        <w:rPr>
          <w:rFonts w:cs="Arial"/>
          <w:color w:val="000000"/>
          <w:szCs w:val="24"/>
          <w:shd w:val="clear" w:color="auto" w:fill="FCFCFC"/>
          <w:lang w:val="es-ES"/>
        </w:rPr>
        <w:t xml:space="preserve">. Donde su finalidad es que cualquier persona desde cualquier dispositivo </w:t>
      </w:r>
      <w:r w:rsidR="005049E0" w:rsidRPr="00003490">
        <w:rPr>
          <w:rFonts w:cs="Arial"/>
          <w:color w:val="000000"/>
          <w:szCs w:val="24"/>
          <w:shd w:val="clear" w:color="auto" w:fill="FCFCFC"/>
          <w:lang w:val="es-ES"/>
        </w:rPr>
        <w:t>pueda</w:t>
      </w:r>
      <w:r w:rsidR="00460413" w:rsidRPr="00003490">
        <w:rPr>
          <w:rFonts w:cs="Arial"/>
          <w:color w:val="000000"/>
          <w:szCs w:val="24"/>
          <w:shd w:val="clear" w:color="auto" w:fill="FCFCFC"/>
          <w:lang w:val="es-ES"/>
        </w:rPr>
        <w:t xml:space="preserve"> acceder a los servicios y a la información </w:t>
      </w:r>
      <w:r w:rsidR="005049E0" w:rsidRPr="00003490">
        <w:rPr>
          <w:rFonts w:cs="Arial"/>
          <w:color w:val="000000"/>
          <w:szCs w:val="24"/>
          <w:shd w:val="clear" w:color="auto" w:fill="FCFCFC"/>
          <w:lang w:val="es-ES"/>
        </w:rPr>
        <w:t>que este requiera. Finalmente, para</w:t>
      </w:r>
      <w:r w:rsidR="00460413" w:rsidRPr="00003490">
        <w:rPr>
          <w:rFonts w:cs="Arial"/>
          <w:color w:val="000000"/>
          <w:szCs w:val="24"/>
          <w:shd w:val="clear" w:color="auto" w:fill="FCFCFC"/>
          <w:lang w:val="es-ES"/>
        </w:rPr>
        <w:t xml:space="preserve"> Vallejo, Katherine, </w:t>
      </w:r>
      <w:r w:rsidR="00460413" w:rsidRPr="00003490">
        <w:rPr>
          <w:rFonts w:cs="Arial"/>
          <w:i/>
          <w:iCs/>
          <w:color w:val="000000"/>
          <w:szCs w:val="24"/>
          <w:shd w:val="clear" w:color="auto" w:fill="FCFCFC"/>
          <w:lang w:val="es-ES"/>
        </w:rPr>
        <w:t>et al,</w:t>
      </w:r>
      <w:r w:rsidR="00460413" w:rsidRPr="00003490">
        <w:rPr>
          <w:rFonts w:cs="Arial"/>
          <w:color w:val="000000"/>
          <w:szCs w:val="24"/>
          <w:shd w:val="clear" w:color="auto" w:fill="FCFCFC"/>
          <w:lang w:val="es-ES"/>
        </w:rPr>
        <w:t xml:space="preserve"> </w:t>
      </w:r>
      <w:r w:rsidR="00C522E4">
        <w:rPr>
          <w:rFonts w:cs="Arial"/>
          <w:color w:val="000000"/>
          <w:szCs w:val="24"/>
          <w:shd w:val="clear" w:color="auto" w:fill="FCFCFC"/>
          <w:lang w:val="es-ES"/>
        </w:rPr>
        <w:t>en su artículo declara n que</w:t>
      </w:r>
      <w:r w:rsidR="00C522E4" w:rsidRPr="00003490">
        <w:rPr>
          <w:rFonts w:cs="Arial"/>
          <w:color w:val="000000"/>
          <w:szCs w:val="24"/>
          <w:shd w:val="clear" w:color="auto" w:fill="FCFCFC"/>
          <w:lang w:val="es-ES"/>
        </w:rPr>
        <w:t xml:space="preserve"> “la</w:t>
      </w:r>
      <w:r w:rsidR="00460413" w:rsidRPr="00003490">
        <w:rPr>
          <w:rFonts w:cs="Arial"/>
          <w:color w:val="000000"/>
          <w:szCs w:val="24"/>
          <w:shd w:val="clear" w:color="auto" w:fill="FCFCFC"/>
          <w:lang w:val="es-ES"/>
        </w:rPr>
        <w:t xml:space="preserve"> gestión estructurada del contenido debe corresponder a la percepción del usuario. Los factores más importantes fueron: la velocidad o eficiencia del sitio, la facilidad de navegación, y los atributos visuales”</w:t>
      </w:r>
      <w:r w:rsidR="00F65DDA">
        <w:rPr>
          <w:rStyle w:val="Refdenotaalpie"/>
          <w:rFonts w:cs="Arial"/>
          <w:color w:val="000000"/>
          <w:szCs w:val="24"/>
          <w:shd w:val="clear" w:color="auto" w:fill="FCFCFC"/>
          <w:lang w:val="es-ES"/>
        </w:rPr>
        <w:footnoteReference w:id="53"/>
      </w:r>
      <w:r w:rsidR="00460413" w:rsidRPr="00003490">
        <w:rPr>
          <w:rFonts w:cs="Arial"/>
          <w:color w:val="000000"/>
          <w:szCs w:val="24"/>
          <w:shd w:val="clear" w:color="auto" w:fill="FCFCFC"/>
          <w:lang w:val="es-ES"/>
        </w:rPr>
        <w:t>.</w:t>
      </w:r>
    </w:p>
    <w:p w14:paraId="42598415" w14:textId="5A03C9D4" w:rsidR="00460413" w:rsidRPr="00003490" w:rsidRDefault="00537BD6" w:rsidP="00537BD6">
      <w:pPr>
        <w:pStyle w:val="Ttulo2"/>
        <w:rPr>
          <w:rStyle w:val="Ttulo2Car"/>
          <w:b/>
          <w:lang w:val="es-ES"/>
        </w:rPr>
      </w:pPr>
      <w:bookmarkStart w:id="64" w:name="_Toc76994801"/>
      <w:r w:rsidRPr="00003490">
        <w:rPr>
          <w:lang w:val="es-ES"/>
        </w:rPr>
        <w:t>2.2.</w:t>
      </w:r>
      <w:r w:rsidR="00F85925" w:rsidRPr="00003490">
        <w:rPr>
          <w:lang w:val="es-ES"/>
        </w:rPr>
        <w:t>6</w:t>
      </w:r>
      <w:r w:rsidRPr="00003490">
        <w:rPr>
          <w:lang w:val="es-ES"/>
        </w:rPr>
        <w:t xml:space="preserve"> </w:t>
      </w:r>
      <w:r w:rsidR="00460413" w:rsidRPr="00003490">
        <w:rPr>
          <w:rStyle w:val="Ttulo2Car"/>
          <w:b/>
          <w:lang w:val="es-ES"/>
        </w:rPr>
        <w:t>Código</w:t>
      </w:r>
      <w:r w:rsidR="005049E0" w:rsidRPr="00003490">
        <w:rPr>
          <w:rStyle w:val="Ttulo2Car"/>
          <w:b/>
          <w:lang w:val="es-ES"/>
        </w:rPr>
        <w:t>s</w:t>
      </w:r>
      <w:r w:rsidR="00460413" w:rsidRPr="00003490">
        <w:rPr>
          <w:rStyle w:val="Ttulo2Car"/>
          <w:b/>
          <w:lang w:val="es-ES"/>
        </w:rPr>
        <w:t xml:space="preserve"> </w:t>
      </w:r>
      <w:r w:rsidR="005049E0" w:rsidRPr="00003490">
        <w:rPr>
          <w:rStyle w:val="Ttulo2Car"/>
          <w:b/>
          <w:lang w:val="es-ES"/>
        </w:rPr>
        <w:t>QR</w:t>
      </w:r>
      <w:bookmarkEnd w:id="64"/>
    </w:p>
    <w:p w14:paraId="7EBC124D" w14:textId="77777777" w:rsidR="00537BD6" w:rsidRPr="00003490" w:rsidRDefault="00537BD6" w:rsidP="00537BD6">
      <w:pPr>
        <w:rPr>
          <w:lang w:val="es-ES"/>
        </w:rPr>
      </w:pPr>
    </w:p>
    <w:p w14:paraId="7F2CEE4B" w14:textId="517B0F72" w:rsidR="00460413" w:rsidRPr="00003490" w:rsidRDefault="00460413" w:rsidP="00A24C58">
      <w:pPr>
        <w:spacing w:after="0" w:line="360" w:lineRule="auto"/>
        <w:jc w:val="both"/>
        <w:rPr>
          <w:rFonts w:ascii="Times New Roman" w:hAnsi="Times New Roman" w:cs="Times New Roman"/>
          <w:szCs w:val="24"/>
          <w:lang w:val="es-ES" w:eastAsia="es-ES"/>
        </w:rPr>
      </w:pPr>
      <w:r w:rsidRPr="00003490">
        <w:rPr>
          <w:rFonts w:cs="Arial"/>
          <w:color w:val="000000"/>
          <w:szCs w:val="24"/>
          <w:shd w:val="clear" w:color="auto" w:fill="FCFCFC"/>
          <w:lang w:val="es-ES"/>
        </w:rPr>
        <w:lastRenderedPageBreak/>
        <w:t xml:space="preserve">El acceso a la información es una necesidad hoy en día, dado que todo conocimiento e investigación </w:t>
      </w:r>
      <w:r w:rsidR="00A24C58" w:rsidRPr="00003490">
        <w:rPr>
          <w:rFonts w:cs="Arial"/>
          <w:color w:val="000000"/>
          <w:szCs w:val="24"/>
          <w:shd w:val="clear" w:color="auto" w:fill="FCFCFC"/>
          <w:lang w:val="es-ES"/>
        </w:rPr>
        <w:t>está</w:t>
      </w:r>
      <w:r w:rsidRPr="00003490">
        <w:rPr>
          <w:rFonts w:cs="Arial"/>
          <w:color w:val="000000"/>
          <w:szCs w:val="24"/>
          <w:shd w:val="clear" w:color="auto" w:fill="FCFCFC"/>
          <w:lang w:val="es-ES"/>
        </w:rPr>
        <w:t xml:space="preserve"> expuesto y se puede encontrar en el internet, con la llegada de las (TIC) el desarrollo y la evolución han sido continuos, y sus usos ilimitados, es por esto que se han creado los códigos de respuesta rápida o código Qr como principal estrategia de acceso a la información, Fernández, María, </w:t>
      </w:r>
      <w:r w:rsidRPr="00003490">
        <w:rPr>
          <w:rFonts w:cs="Arial"/>
          <w:i/>
          <w:iCs/>
          <w:color w:val="000000"/>
          <w:szCs w:val="24"/>
          <w:shd w:val="clear" w:color="auto" w:fill="FCFCFC"/>
          <w:lang w:val="es-ES"/>
        </w:rPr>
        <w:t xml:space="preserve">et al. </w:t>
      </w:r>
      <w:r w:rsidRPr="00003490">
        <w:rPr>
          <w:rFonts w:cs="Arial"/>
          <w:color w:val="000000"/>
          <w:szCs w:val="24"/>
          <w:shd w:val="clear" w:color="auto" w:fill="FCFCFC"/>
          <w:lang w:val="es-ES"/>
        </w:rPr>
        <w:t xml:space="preserve">Lo define </w:t>
      </w:r>
      <w:r w:rsidRPr="00003490">
        <w:rPr>
          <w:rFonts w:cs="Arial"/>
          <w:i/>
          <w:iCs/>
          <w:color w:val="000000"/>
          <w:szCs w:val="24"/>
          <w:shd w:val="clear" w:color="auto" w:fill="FCFCFC"/>
          <w:lang w:val="es-ES"/>
        </w:rPr>
        <w:t>“</w:t>
      </w:r>
      <w:r w:rsidRPr="00003490">
        <w:rPr>
          <w:rFonts w:cs="Arial"/>
          <w:color w:val="000000"/>
          <w:szCs w:val="24"/>
          <w:shd w:val="clear" w:color="auto" w:fill="FCFCFC"/>
          <w:lang w:val="es-ES"/>
        </w:rPr>
        <w:t>como un sistema de almacenaje de información alfanumérica basado en una matriz de puntos o códigos de barras bidimensionales; son decodificables mediante una cámara y un software específico”</w:t>
      </w:r>
      <w:r w:rsidR="00F65DDA">
        <w:rPr>
          <w:rStyle w:val="Refdenotaalpie"/>
          <w:rFonts w:cs="Arial"/>
          <w:color w:val="000000"/>
          <w:szCs w:val="24"/>
          <w:shd w:val="clear" w:color="auto" w:fill="FCFCFC"/>
          <w:lang w:val="es-ES"/>
        </w:rPr>
        <w:footnoteReference w:id="54"/>
      </w:r>
      <w:r w:rsidRPr="00003490">
        <w:rPr>
          <w:rFonts w:cs="Arial"/>
          <w:color w:val="000000"/>
          <w:szCs w:val="24"/>
          <w:shd w:val="clear" w:color="auto" w:fill="FCFCFC"/>
          <w:lang w:val="es-ES"/>
        </w:rPr>
        <w:t xml:space="preserve">,es decir los códigos Qr son un medio eficiente para dejar atrás todos los medios contemporáneos de trasmisión de información, además según Fernández, María, </w:t>
      </w:r>
      <w:r w:rsidRPr="00003490">
        <w:rPr>
          <w:rFonts w:cs="Arial"/>
          <w:i/>
          <w:iCs/>
          <w:color w:val="000000"/>
          <w:szCs w:val="24"/>
          <w:shd w:val="clear" w:color="auto" w:fill="FCFCFC"/>
          <w:lang w:val="es-ES"/>
        </w:rPr>
        <w:t>et al</w:t>
      </w:r>
      <w:r w:rsidR="00F65DDA">
        <w:rPr>
          <w:rStyle w:val="Refdenotaalpie"/>
          <w:rFonts w:cs="Arial"/>
          <w:i/>
          <w:iCs/>
          <w:color w:val="000000"/>
          <w:szCs w:val="24"/>
          <w:shd w:val="clear" w:color="auto" w:fill="FCFCFC"/>
          <w:lang w:val="es-ES"/>
        </w:rPr>
        <w:footnoteReference w:id="55"/>
      </w:r>
      <w:r w:rsidRPr="00003490">
        <w:rPr>
          <w:rFonts w:cs="Arial"/>
          <w:i/>
          <w:iCs/>
          <w:color w:val="000000"/>
          <w:szCs w:val="24"/>
          <w:shd w:val="clear" w:color="auto" w:fill="FCFCFC"/>
          <w:lang w:val="es-ES"/>
        </w:rPr>
        <w:t xml:space="preserve">, </w:t>
      </w:r>
      <w:r w:rsidRPr="00003490">
        <w:rPr>
          <w:rFonts w:cs="Arial"/>
          <w:color w:val="000000"/>
          <w:szCs w:val="24"/>
          <w:shd w:val="clear" w:color="auto" w:fill="FCFCFC"/>
          <w:lang w:val="es-ES"/>
        </w:rPr>
        <w:t>Con la ayuda de QR, la sociedad puede incorpora de una herramienta que se destaque, con su versatilidad y originalidad, en lugar de solo ser utilizada en publicidad. Esta tecnología puede ayudar en la construcción, educación, marketing, publicidad, propaganda, viajes y periodismo</w:t>
      </w:r>
      <w:r w:rsidRPr="00003490">
        <w:rPr>
          <w:rFonts w:cs="Arial"/>
          <w:i/>
          <w:iCs/>
          <w:color w:val="000000"/>
          <w:szCs w:val="24"/>
          <w:shd w:val="clear" w:color="auto" w:fill="FCFCFC"/>
          <w:lang w:val="es-ES"/>
        </w:rPr>
        <w:t xml:space="preserve">. </w:t>
      </w:r>
      <w:r w:rsidRPr="00003490">
        <w:rPr>
          <w:rFonts w:cs="Arial"/>
          <w:color w:val="000000"/>
          <w:szCs w:val="24"/>
          <w:shd w:val="clear" w:color="auto" w:fill="FCFCFC"/>
          <w:lang w:val="es-ES"/>
        </w:rPr>
        <w:t>Debido esto, es posible ver que el acceso actual a las aplicaciones, la descarga directa y la información se usa con más frecuencia. Schaefer y Gaede,</w:t>
      </w:r>
      <w:r w:rsidR="00F65DDA">
        <w:rPr>
          <w:rStyle w:val="Refdenotaalpie"/>
          <w:rFonts w:cs="Arial"/>
          <w:color w:val="000000"/>
          <w:szCs w:val="24"/>
          <w:shd w:val="clear" w:color="auto" w:fill="FCFCFC"/>
          <w:lang w:val="es-ES"/>
        </w:rPr>
        <w:footnoteReference w:id="56"/>
      </w:r>
      <w:r w:rsidRPr="00003490">
        <w:rPr>
          <w:rFonts w:cs="Arial"/>
          <w:color w:val="000000"/>
          <w:szCs w:val="24"/>
          <w:shd w:val="clear" w:color="auto" w:fill="FCFCFC"/>
          <w:lang w:val="es-ES"/>
        </w:rPr>
        <w:t xml:space="preserve"> dieron algunos ejemplos de uso y declararon que es posible proporcionar a los usuarios su propio contenido alternativo pero relacionado con el que ellos buscan. Tal contenido alternativo puede ser, por ejemplo, una página web o un enlace a ella, avatar de realidad aumentada, acceso a juegos de video e innumerables otros tipos de contenido alternativo. En el caso de los dispositivos móviles hay usos como el inicio de sesión directamente desde el dispositivo móvil, esto lo aclara Molnar y Bakos, “el dispositivo móvil puede almacenar de forma segura las credenciales de inicio de sesión del usuario (por ejemplo, un nombre de usuario, contraseña, PIN u otra autenticación de usuario para el sitio web. Después de escanear el código QR, el dispositivo móvil puede proporcionar las credenciales de inicio de sesión para el en lugar del ID del dispositivo al sitio web”</w:t>
      </w:r>
      <w:r w:rsidR="00F65DDA">
        <w:rPr>
          <w:rStyle w:val="Refdenotaalpie"/>
          <w:rFonts w:cs="Arial"/>
          <w:color w:val="000000"/>
          <w:szCs w:val="24"/>
          <w:shd w:val="clear" w:color="auto" w:fill="FCFCFC"/>
          <w:lang w:val="es-ES"/>
        </w:rPr>
        <w:footnoteReference w:id="57"/>
      </w:r>
      <w:r w:rsidRPr="00003490">
        <w:rPr>
          <w:rFonts w:cs="Arial"/>
          <w:color w:val="000000"/>
          <w:szCs w:val="24"/>
          <w:shd w:val="clear" w:color="auto" w:fill="FCFCFC"/>
          <w:lang w:val="es-ES"/>
        </w:rPr>
        <w:t>.</w:t>
      </w:r>
      <w:r w:rsidRPr="00003490">
        <w:rPr>
          <w:rFonts w:ascii="Times New Roman" w:hAnsi="Times New Roman" w:cs="Times New Roman"/>
          <w:szCs w:val="24"/>
          <w:lang w:val="es-ES" w:eastAsia="es-ES"/>
        </w:rPr>
        <w:t xml:space="preserve"> </w:t>
      </w:r>
    </w:p>
    <w:p w14:paraId="12651588" w14:textId="77777777" w:rsidR="0013782E" w:rsidRPr="00003490" w:rsidRDefault="0013782E" w:rsidP="00A24C58">
      <w:pPr>
        <w:spacing w:after="0" w:line="360" w:lineRule="auto"/>
        <w:jc w:val="both"/>
        <w:rPr>
          <w:rFonts w:ascii="Times New Roman" w:hAnsi="Times New Roman" w:cs="Times New Roman"/>
          <w:szCs w:val="24"/>
          <w:lang w:val="es-ES" w:eastAsia="es-ES"/>
        </w:rPr>
      </w:pPr>
    </w:p>
    <w:p w14:paraId="3617723C" w14:textId="57F7F9CF" w:rsidR="0013782E" w:rsidRPr="00003490" w:rsidRDefault="0013782E" w:rsidP="0013782E">
      <w:pPr>
        <w:pStyle w:val="Ttulo2"/>
        <w:rPr>
          <w:lang w:val="es-ES" w:eastAsia="es-ES"/>
        </w:rPr>
      </w:pPr>
      <w:bookmarkStart w:id="65" w:name="_Toc76994802"/>
      <w:r w:rsidRPr="00003490">
        <w:rPr>
          <w:lang w:val="es-ES" w:eastAsia="es-ES"/>
        </w:rPr>
        <w:t>2.2.</w:t>
      </w:r>
      <w:r w:rsidR="00F85925" w:rsidRPr="00003490">
        <w:rPr>
          <w:lang w:val="es-ES" w:eastAsia="es-ES"/>
        </w:rPr>
        <w:t>7</w:t>
      </w:r>
      <w:r w:rsidRPr="00003490">
        <w:rPr>
          <w:lang w:val="es-ES" w:eastAsia="es-ES"/>
        </w:rPr>
        <w:t xml:space="preserve"> Aplicación móvil (App)</w:t>
      </w:r>
      <w:bookmarkEnd w:id="65"/>
    </w:p>
    <w:p w14:paraId="4B089B8C" w14:textId="4AF7C145" w:rsidR="00460413" w:rsidRPr="00003490" w:rsidRDefault="00460413" w:rsidP="00460413">
      <w:pPr>
        <w:rPr>
          <w:lang w:val="es-ES"/>
        </w:rPr>
      </w:pPr>
    </w:p>
    <w:p w14:paraId="015C3BD0" w14:textId="20B767D7" w:rsidR="00D86344" w:rsidRPr="00003490" w:rsidRDefault="00805DE5" w:rsidP="006439E9">
      <w:pPr>
        <w:spacing w:line="360" w:lineRule="auto"/>
        <w:jc w:val="both"/>
        <w:rPr>
          <w:rFonts w:cs="Arial"/>
          <w:szCs w:val="24"/>
          <w:lang w:val="es-ES"/>
        </w:rPr>
      </w:pPr>
      <w:r w:rsidRPr="00003490">
        <w:rPr>
          <w:rFonts w:cs="Arial"/>
          <w:szCs w:val="24"/>
          <w:lang w:val="es-ES"/>
        </w:rPr>
        <w:lastRenderedPageBreak/>
        <w:t>Se podrían resumir como software especializado para dispositivos móviles como smartphone y Tablet, para Cabrero, Mario</w:t>
      </w:r>
      <w:r w:rsidR="00F65DDA">
        <w:rPr>
          <w:rStyle w:val="Refdenotaalpie"/>
          <w:rFonts w:cs="Arial"/>
          <w:szCs w:val="24"/>
          <w:lang w:val="es-ES"/>
        </w:rPr>
        <w:footnoteReference w:id="58"/>
      </w:r>
      <w:r w:rsidR="00B735CD" w:rsidRPr="00003490">
        <w:rPr>
          <w:rFonts w:cs="Arial"/>
          <w:szCs w:val="24"/>
          <w:lang w:val="es-ES"/>
        </w:rPr>
        <w:t xml:space="preserve"> </w:t>
      </w:r>
      <w:r w:rsidRPr="00003490">
        <w:rPr>
          <w:rFonts w:cs="Arial"/>
          <w:szCs w:val="24"/>
          <w:lang w:val="es-ES"/>
        </w:rPr>
        <w:t>las Apps “están pensadas para satisfacer una necesidad concreta del usuario relacionada con la información, compra, entretenimiento, comunicación y socialización, educación, productividad, artísticas y creativas, etc.” es decir, que son muy importantes para el día a día</w:t>
      </w:r>
      <w:r w:rsidR="00A33269" w:rsidRPr="00003490">
        <w:rPr>
          <w:rFonts w:cs="Arial"/>
          <w:szCs w:val="24"/>
          <w:lang w:val="es-ES"/>
        </w:rPr>
        <w:t>,</w:t>
      </w:r>
      <w:r w:rsidRPr="00003490">
        <w:rPr>
          <w:rFonts w:cs="Arial"/>
          <w:szCs w:val="24"/>
          <w:lang w:val="es-ES"/>
        </w:rPr>
        <w:t xml:space="preserve"> ya que la</w:t>
      </w:r>
      <w:r w:rsidR="00B735CD" w:rsidRPr="00003490">
        <w:rPr>
          <w:rFonts w:cs="Arial"/>
          <w:szCs w:val="24"/>
          <w:lang w:val="es-ES"/>
        </w:rPr>
        <w:t>s</w:t>
      </w:r>
      <w:r w:rsidRPr="00003490">
        <w:rPr>
          <w:rFonts w:cs="Arial"/>
          <w:szCs w:val="24"/>
          <w:lang w:val="es-ES"/>
        </w:rPr>
        <w:t xml:space="preserve"> utilizamos en un gran número de tareas,</w:t>
      </w:r>
      <w:r w:rsidR="00A33269" w:rsidRPr="00003490">
        <w:rPr>
          <w:rFonts w:cs="Arial"/>
          <w:szCs w:val="24"/>
          <w:lang w:val="es-ES"/>
        </w:rPr>
        <w:t xml:space="preserve"> para Lorenzo, Francisco, </w:t>
      </w:r>
      <w:r w:rsidR="00A33269" w:rsidRPr="00003490">
        <w:rPr>
          <w:rFonts w:cs="Arial"/>
          <w:i/>
          <w:iCs/>
          <w:szCs w:val="24"/>
          <w:lang w:val="es-ES"/>
        </w:rPr>
        <w:t>et al</w:t>
      </w:r>
      <w:r w:rsidR="00F65DDA">
        <w:rPr>
          <w:rStyle w:val="Refdenotaalpie"/>
          <w:rFonts w:cs="Arial"/>
          <w:i/>
          <w:iCs/>
          <w:szCs w:val="24"/>
          <w:lang w:val="es-ES"/>
        </w:rPr>
        <w:footnoteReference w:id="59"/>
      </w:r>
      <w:r w:rsidR="00A33269" w:rsidRPr="00003490">
        <w:rPr>
          <w:rFonts w:cs="Arial"/>
          <w:i/>
          <w:iCs/>
          <w:szCs w:val="24"/>
          <w:lang w:val="es-ES"/>
        </w:rPr>
        <w:t>.,</w:t>
      </w:r>
      <w:r w:rsidR="00C522E4">
        <w:rPr>
          <w:rFonts w:cs="Arial"/>
          <w:i/>
          <w:iCs/>
          <w:szCs w:val="24"/>
          <w:lang w:val="es-ES"/>
        </w:rPr>
        <w:t xml:space="preserve"> </w:t>
      </w:r>
      <w:r w:rsidR="00C522E4" w:rsidRPr="00C522E4">
        <w:rPr>
          <w:rFonts w:cs="Arial"/>
          <w:szCs w:val="24"/>
          <w:lang w:val="es-ES"/>
        </w:rPr>
        <w:t>en su artículo definen que</w:t>
      </w:r>
      <w:r w:rsidR="00A33269" w:rsidRPr="00C522E4">
        <w:rPr>
          <w:rFonts w:cs="Arial"/>
          <w:szCs w:val="24"/>
          <w:lang w:val="es-ES"/>
        </w:rPr>
        <w:t xml:space="preserve"> </w:t>
      </w:r>
      <w:r w:rsidR="00A33269" w:rsidRPr="00003490">
        <w:rPr>
          <w:rFonts w:cs="Arial"/>
          <w:i/>
          <w:iCs/>
          <w:szCs w:val="24"/>
          <w:lang w:val="es-ES"/>
        </w:rPr>
        <w:t>“</w:t>
      </w:r>
      <w:r w:rsidR="00D86344" w:rsidRPr="00003490">
        <w:rPr>
          <w:rFonts w:cs="Arial"/>
          <w:szCs w:val="24"/>
          <w:lang w:val="es-ES"/>
        </w:rPr>
        <w:t>las aplicaciones</w:t>
      </w:r>
      <w:r w:rsidR="00D86344" w:rsidRPr="00003490">
        <w:rPr>
          <w:rFonts w:cs="Arial"/>
          <w:i/>
          <w:iCs/>
          <w:szCs w:val="24"/>
          <w:lang w:val="es-ES"/>
        </w:rPr>
        <w:t xml:space="preserve"> </w:t>
      </w:r>
      <w:r w:rsidR="00A33269" w:rsidRPr="00003490">
        <w:rPr>
          <w:rFonts w:cs="Arial"/>
          <w:szCs w:val="24"/>
          <w:lang w:val="es-ES"/>
        </w:rPr>
        <w:t xml:space="preserve">ayudan a los usuarios en su vida cotidiana a acceder a una amplia tipología de contenidos como son el ocio, la cultura, el turismo, la salud, la educación o el comercio electrónico”. </w:t>
      </w:r>
      <w:r w:rsidR="00D86344" w:rsidRPr="00003490">
        <w:rPr>
          <w:rFonts w:cs="Arial"/>
          <w:szCs w:val="24"/>
          <w:lang w:val="es-ES"/>
        </w:rPr>
        <w:t>Desde una perspectiva empresarial, Sánchez, Carmen</w:t>
      </w:r>
      <w:r w:rsidR="00F65DDA">
        <w:rPr>
          <w:rStyle w:val="Refdenotaalpie"/>
          <w:rFonts w:cs="Arial"/>
          <w:szCs w:val="24"/>
          <w:lang w:val="es-ES"/>
        </w:rPr>
        <w:footnoteReference w:id="60"/>
      </w:r>
      <w:r w:rsidR="00D86344" w:rsidRPr="00003490">
        <w:rPr>
          <w:rFonts w:cs="Arial"/>
          <w:szCs w:val="24"/>
          <w:lang w:val="es-ES"/>
        </w:rPr>
        <w:t xml:space="preserve"> cree que además de proporcionar nuevos servicios a los usuarios, puede ser una forma interesante de consolidar una marca, darla a conocer y es un nuevo canal de financiación</w:t>
      </w:r>
      <w:r w:rsidR="009067BC" w:rsidRPr="00003490">
        <w:rPr>
          <w:rFonts w:cs="Arial"/>
          <w:szCs w:val="24"/>
          <w:lang w:val="es-ES"/>
        </w:rPr>
        <w:t xml:space="preserve"> para las empresas en general</w:t>
      </w:r>
      <w:r w:rsidR="00D86344" w:rsidRPr="00003490">
        <w:rPr>
          <w:rFonts w:cs="Arial"/>
          <w:szCs w:val="24"/>
          <w:lang w:val="es-ES"/>
        </w:rPr>
        <w:t>.</w:t>
      </w:r>
    </w:p>
    <w:p w14:paraId="1DBE5D1E" w14:textId="1BD53230" w:rsidR="0013782E" w:rsidRPr="00003490" w:rsidRDefault="00B735CD" w:rsidP="006439E9">
      <w:pPr>
        <w:spacing w:line="360" w:lineRule="auto"/>
        <w:jc w:val="both"/>
        <w:rPr>
          <w:rFonts w:cs="Arial"/>
          <w:szCs w:val="24"/>
          <w:lang w:val="es-ES"/>
        </w:rPr>
      </w:pPr>
      <w:r w:rsidRPr="00003490">
        <w:rPr>
          <w:rFonts w:cs="Arial"/>
          <w:szCs w:val="24"/>
          <w:lang w:val="es-ES"/>
        </w:rPr>
        <w:t xml:space="preserve">Por lo tanto, las aplicaciones o apps son una forma muy efectiva de transmisión de información, que simplifica los procesos y sirve como un medio de comunicación, es decir, las aplicaciones actuales proporcionan todos los recursos necesarios para que los usuarios puedan mejorar sus métodos de comunicación. En tiempo real, y </w:t>
      </w:r>
      <w:r w:rsidR="00664431" w:rsidRPr="00003490">
        <w:rPr>
          <w:rFonts w:cs="Arial"/>
          <w:szCs w:val="24"/>
          <w:lang w:val="es-ES"/>
        </w:rPr>
        <w:t xml:space="preserve">la usabilidad debe ser un aspecto esencial en el </w:t>
      </w:r>
      <w:r w:rsidRPr="00003490">
        <w:rPr>
          <w:rFonts w:cs="Arial"/>
          <w:szCs w:val="24"/>
          <w:lang w:val="es-ES"/>
        </w:rPr>
        <w:t>uso de aplicaciones de móviles,</w:t>
      </w:r>
      <w:r w:rsidR="009067BC" w:rsidRPr="00003490">
        <w:rPr>
          <w:rFonts w:cs="Arial"/>
          <w:szCs w:val="24"/>
          <w:lang w:val="es-ES"/>
        </w:rPr>
        <w:t xml:space="preserve"> </w:t>
      </w:r>
      <w:r w:rsidR="00664431" w:rsidRPr="00003490">
        <w:rPr>
          <w:rFonts w:cs="Arial"/>
          <w:szCs w:val="24"/>
          <w:lang w:val="es-ES"/>
        </w:rPr>
        <w:t>por esta razón para Enríquez</w:t>
      </w:r>
      <w:r w:rsidR="009067BC" w:rsidRPr="00003490">
        <w:rPr>
          <w:rFonts w:cs="Arial"/>
          <w:szCs w:val="24"/>
          <w:lang w:val="es-ES"/>
        </w:rPr>
        <w:t xml:space="preserve"> y Casas</w:t>
      </w:r>
      <w:r w:rsidR="00C522E4">
        <w:rPr>
          <w:rFonts w:cs="Arial"/>
          <w:szCs w:val="24"/>
          <w:lang w:val="es-ES"/>
        </w:rPr>
        <w:t xml:space="preserve"> definen en su artículo que</w:t>
      </w:r>
      <w:r w:rsidR="00F65DDA">
        <w:rPr>
          <w:rStyle w:val="Refdenotaalpie"/>
          <w:rFonts w:cs="Arial"/>
          <w:szCs w:val="24"/>
          <w:lang w:val="es-ES"/>
        </w:rPr>
        <w:footnoteReference w:id="61"/>
      </w:r>
      <w:r w:rsidR="009067BC" w:rsidRPr="00003490">
        <w:rPr>
          <w:rFonts w:cs="Arial"/>
          <w:szCs w:val="24"/>
          <w:lang w:val="es-ES"/>
        </w:rPr>
        <w:t xml:space="preserve">, “la usabilidad en general tiene que ver con la forma en que se usa algún elemento (herramienta, dispositivo electrónico, aplicación, etc.), es la facilidad con que se usa y si permite hacer lo que se necesita. Particularmente la usabilidad de una aplicación de software se refiere a la facilidad con que los usuarios pueden utilizar la misma para alcanzar un objetivo concreto”. </w:t>
      </w:r>
      <w:r w:rsidR="00AB3110" w:rsidRPr="00003490">
        <w:rPr>
          <w:rFonts w:cs="Arial"/>
          <w:szCs w:val="24"/>
          <w:lang w:val="es-ES"/>
        </w:rPr>
        <w:t xml:space="preserve">En resumidas </w:t>
      </w:r>
      <w:r w:rsidR="00664431" w:rsidRPr="00003490">
        <w:rPr>
          <w:rFonts w:cs="Arial"/>
          <w:szCs w:val="24"/>
          <w:lang w:val="es-ES"/>
        </w:rPr>
        <w:t>cuentas,</w:t>
      </w:r>
      <w:r w:rsidR="00AB3110" w:rsidRPr="00003490">
        <w:rPr>
          <w:rFonts w:cs="Arial"/>
          <w:szCs w:val="24"/>
          <w:lang w:val="es-ES"/>
        </w:rPr>
        <w:t xml:space="preserve"> la aplicación móvil esta diseñadas especialmente para hacernos el trabajo más fácil y comprimir en nuestro pequeño dispositivo todo un mundo de herramientas y accesorios que utilizamos en nuestra vida cotidiana.</w:t>
      </w:r>
    </w:p>
    <w:p w14:paraId="5EA30D7D" w14:textId="63661C28" w:rsidR="001F2B06" w:rsidRPr="00003490" w:rsidRDefault="001F2B06" w:rsidP="001F2B06">
      <w:pPr>
        <w:pStyle w:val="Ttulo3"/>
        <w:rPr>
          <w:rFonts w:cs="Arial"/>
          <w:bCs/>
          <w:color w:val="auto"/>
          <w:lang w:val="es-ES"/>
        </w:rPr>
      </w:pPr>
      <w:bookmarkStart w:id="66" w:name="_Toc35380525"/>
      <w:bookmarkStart w:id="67" w:name="_Toc76994803"/>
      <w:r w:rsidRPr="00003490">
        <w:rPr>
          <w:rFonts w:cs="Arial"/>
          <w:bCs/>
          <w:color w:val="auto"/>
          <w:lang w:val="es-ES"/>
        </w:rPr>
        <w:lastRenderedPageBreak/>
        <w:t>2.2.</w:t>
      </w:r>
      <w:r w:rsidR="00B25403" w:rsidRPr="00003490">
        <w:rPr>
          <w:rFonts w:cs="Arial"/>
          <w:bCs/>
          <w:color w:val="auto"/>
          <w:lang w:val="es-ES"/>
        </w:rPr>
        <w:t>8</w:t>
      </w:r>
      <w:r w:rsidRPr="00003490">
        <w:rPr>
          <w:rFonts w:cs="Arial"/>
          <w:bCs/>
          <w:color w:val="auto"/>
          <w:lang w:val="es-ES"/>
        </w:rPr>
        <w:t xml:space="preserve"> Metodología </w:t>
      </w:r>
      <w:bookmarkEnd w:id="66"/>
      <w:r w:rsidR="00B25403" w:rsidRPr="00003490">
        <w:rPr>
          <w:rFonts w:cs="Arial"/>
          <w:bCs/>
          <w:color w:val="auto"/>
          <w:lang w:val="es-ES"/>
        </w:rPr>
        <w:t>XP</w:t>
      </w:r>
      <w:bookmarkEnd w:id="67"/>
    </w:p>
    <w:p w14:paraId="5F5312AE" w14:textId="77777777" w:rsidR="00C00D03" w:rsidRPr="00003490" w:rsidRDefault="00C00D03" w:rsidP="00C00D03">
      <w:pPr>
        <w:spacing w:after="0"/>
        <w:rPr>
          <w:lang w:val="es-ES"/>
        </w:rPr>
      </w:pPr>
    </w:p>
    <w:p w14:paraId="6A42C7F7" w14:textId="647ABE75" w:rsidR="00B25403" w:rsidRPr="00003490" w:rsidRDefault="00B25403" w:rsidP="00C00D03">
      <w:pPr>
        <w:spacing w:after="0" w:line="360" w:lineRule="auto"/>
        <w:jc w:val="both"/>
        <w:rPr>
          <w:rFonts w:cs="Arial"/>
          <w:szCs w:val="24"/>
          <w:lang w:val="es-ES"/>
        </w:rPr>
      </w:pPr>
      <w:r w:rsidRPr="00003490">
        <w:rPr>
          <w:rFonts w:cs="Arial"/>
          <w:szCs w:val="24"/>
          <w:lang w:val="es-ES"/>
        </w:rPr>
        <w:t xml:space="preserve">La metodología XP se usa principalmente en proyectos de desarrollo de software y es uno de </w:t>
      </w:r>
      <w:r w:rsidR="00C00D03" w:rsidRPr="00003490">
        <w:rPr>
          <w:rFonts w:cs="Arial"/>
          <w:szCs w:val="24"/>
          <w:lang w:val="es-ES"/>
        </w:rPr>
        <w:t>las muchas metodologías ágiles</w:t>
      </w:r>
      <w:r w:rsidRPr="00003490">
        <w:rPr>
          <w:rFonts w:cs="Arial"/>
          <w:szCs w:val="24"/>
          <w:lang w:val="es-ES"/>
        </w:rPr>
        <w:t xml:space="preserve">. </w:t>
      </w:r>
      <w:r w:rsidR="00C00D03" w:rsidRPr="00003490">
        <w:rPr>
          <w:rFonts w:cs="Arial"/>
          <w:szCs w:val="24"/>
          <w:lang w:val="es-ES"/>
        </w:rPr>
        <w:t>según Rodríguez</w:t>
      </w:r>
      <w:r w:rsidR="00C522E4">
        <w:rPr>
          <w:rFonts w:cs="Arial"/>
          <w:szCs w:val="24"/>
          <w:lang w:val="es-ES"/>
        </w:rPr>
        <w:t xml:space="preserve"> en su artículo declara que</w:t>
      </w:r>
      <w:r w:rsidR="00C00D03" w:rsidRPr="00003490">
        <w:rPr>
          <w:rFonts w:cs="Arial"/>
          <w:szCs w:val="24"/>
          <w:lang w:val="es-ES"/>
        </w:rPr>
        <w:t xml:space="preserve"> “esta metodología permite una revisión continua del código elaborado por el grupo de trabajo, permite la ejecución de pruebas unitarias y elaboración de prototipos mostrados al cliente en intervalos de tiempo más cortos”</w:t>
      </w:r>
      <w:r w:rsidR="004D04B6" w:rsidRPr="00003490">
        <w:rPr>
          <w:rStyle w:val="Refdenotaalpie"/>
          <w:rFonts w:cs="Arial"/>
          <w:szCs w:val="24"/>
          <w:lang w:val="es-ES"/>
        </w:rPr>
        <w:footnoteReference w:id="62"/>
      </w:r>
      <w:r w:rsidRPr="00003490">
        <w:rPr>
          <w:rFonts w:cs="Arial"/>
          <w:szCs w:val="24"/>
          <w:lang w:val="es-ES"/>
        </w:rPr>
        <w:t>.</w:t>
      </w:r>
    </w:p>
    <w:p w14:paraId="18863BB2" w14:textId="4C4A522A" w:rsidR="00C00D03" w:rsidRPr="00003490" w:rsidRDefault="00C00D03" w:rsidP="00C00D03">
      <w:pPr>
        <w:pStyle w:val="Ttulo4"/>
        <w:jc w:val="both"/>
        <w:rPr>
          <w:rFonts w:ascii="Arial" w:hAnsi="Arial" w:cs="Arial"/>
          <w:b/>
          <w:bCs/>
          <w:i w:val="0"/>
          <w:iCs w:val="0"/>
          <w:color w:val="auto"/>
          <w:szCs w:val="24"/>
          <w:lang w:val="es-ES"/>
        </w:rPr>
      </w:pPr>
      <w:r w:rsidRPr="00003490">
        <w:rPr>
          <w:rFonts w:ascii="Arial" w:hAnsi="Arial" w:cs="Arial"/>
          <w:b/>
          <w:bCs/>
          <w:i w:val="0"/>
          <w:iCs w:val="0"/>
          <w:color w:val="auto"/>
          <w:szCs w:val="24"/>
          <w:lang w:val="es-ES"/>
        </w:rPr>
        <w:t>2.2.8.1 Principales características de XP</w:t>
      </w:r>
    </w:p>
    <w:p w14:paraId="1537143A" w14:textId="7D0FB129" w:rsidR="00C00D03" w:rsidRPr="00003490" w:rsidRDefault="00C00D03" w:rsidP="004D04B6">
      <w:pPr>
        <w:spacing w:after="0"/>
        <w:rPr>
          <w:lang w:val="es-ES"/>
        </w:rPr>
      </w:pPr>
    </w:p>
    <w:p w14:paraId="27B534E9" w14:textId="77777777" w:rsidR="00C00D03" w:rsidRPr="00003490" w:rsidRDefault="00C00D03" w:rsidP="00C00D03">
      <w:pPr>
        <w:numPr>
          <w:ilvl w:val="0"/>
          <w:numId w:val="21"/>
        </w:numPr>
        <w:rPr>
          <w:rFonts w:cs="Arial"/>
          <w:szCs w:val="24"/>
          <w:lang w:val="es-ES"/>
        </w:rPr>
      </w:pPr>
      <w:r w:rsidRPr="00003490">
        <w:rPr>
          <w:rFonts w:cs="Arial"/>
          <w:szCs w:val="24"/>
          <w:lang w:val="es-ES"/>
        </w:rPr>
        <w:t>Comunicación constante entre el cliente y el equipo de desarrollo</w:t>
      </w:r>
      <w:r w:rsidRPr="00003490">
        <w:rPr>
          <w:rFonts w:cs="Arial"/>
          <w:i/>
          <w:iCs/>
          <w:szCs w:val="24"/>
          <w:lang w:val="es-ES"/>
        </w:rPr>
        <w:t>.</w:t>
      </w:r>
    </w:p>
    <w:p w14:paraId="6DBBA599" w14:textId="77777777" w:rsidR="00C00D03" w:rsidRPr="00003490" w:rsidRDefault="00C00D03" w:rsidP="00C00D03">
      <w:pPr>
        <w:numPr>
          <w:ilvl w:val="0"/>
          <w:numId w:val="21"/>
        </w:numPr>
        <w:rPr>
          <w:rFonts w:cs="Arial"/>
          <w:szCs w:val="24"/>
          <w:lang w:val="es-ES"/>
        </w:rPr>
      </w:pPr>
      <w:r w:rsidRPr="00003490">
        <w:rPr>
          <w:rFonts w:cs="Arial"/>
          <w:szCs w:val="24"/>
          <w:lang w:val="es-ES"/>
        </w:rPr>
        <w:t>Respuesta rápida a los cambios constantes.</w:t>
      </w:r>
    </w:p>
    <w:p w14:paraId="52CCC3B2" w14:textId="77777777" w:rsidR="00C00D03" w:rsidRPr="00003490" w:rsidRDefault="00C00D03" w:rsidP="00C00D03">
      <w:pPr>
        <w:numPr>
          <w:ilvl w:val="0"/>
          <w:numId w:val="21"/>
        </w:numPr>
        <w:rPr>
          <w:rFonts w:cs="Arial"/>
          <w:szCs w:val="24"/>
          <w:lang w:val="es-ES"/>
        </w:rPr>
      </w:pPr>
      <w:r w:rsidRPr="00003490">
        <w:rPr>
          <w:rFonts w:cs="Arial"/>
          <w:szCs w:val="24"/>
          <w:lang w:val="es-ES"/>
        </w:rPr>
        <w:t>La planificación es abierta con un</w:t>
      </w:r>
      <w:r w:rsidRPr="00003490">
        <w:rPr>
          <w:rFonts w:cs="Arial"/>
          <w:color w:val="000000" w:themeColor="text1"/>
          <w:szCs w:val="24"/>
          <w:lang w:val="es-ES"/>
        </w:rPr>
        <w:t> </w:t>
      </w:r>
      <w:hyperlink r:id="rId9" w:tgtFrame="_blank" w:history="1">
        <w:r w:rsidRPr="00003490">
          <w:rPr>
            <w:rStyle w:val="Hipervnculo"/>
            <w:rFonts w:cs="Arial"/>
            <w:color w:val="000000" w:themeColor="text1"/>
            <w:szCs w:val="24"/>
            <w:u w:val="none"/>
            <w:lang w:val="es-ES"/>
          </w:rPr>
          <w:t>cronograma de actividades</w:t>
        </w:r>
      </w:hyperlink>
      <w:r w:rsidRPr="00003490">
        <w:rPr>
          <w:rFonts w:cs="Arial"/>
          <w:szCs w:val="24"/>
          <w:lang w:val="es-ES"/>
        </w:rPr>
        <w:t> flexible.</w:t>
      </w:r>
    </w:p>
    <w:p w14:paraId="147C757C" w14:textId="77777777" w:rsidR="00C00D03" w:rsidRPr="00003490" w:rsidRDefault="00C00D03" w:rsidP="00C00D03">
      <w:pPr>
        <w:numPr>
          <w:ilvl w:val="0"/>
          <w:numId w:val="21"/>
        </w:numPr>
        <w:rPr>
          <w:rFonts w:cs="Arial"/>
          <w:szCs w:val="24"/>
          <w:lang w:val="es-ES"/>
        </w:rPr>
      </w:pPr>
      <w:r w:rsidRPr="00003490">
        <w:rPr>
          <w:rFonts w:cs="Arial"/>
          <w:szCs w:val="24"/>
          <w:lang w:val="es-ES"/>
        </w:rPr>
        <w:t>El software que funciona está por encima de cualquier otra documentación.</w:t>
      </w:r>
    </w:p>
    <w:p w14:paraId="05B3C628" w14:textId="15E08644" w:rsidR="00C00D03" w:rsidRPr="00003490" w:rsidRDefault="00C00D03" w:rsidP="00D5412B">
      <w:pPr>
        <w:numPr>
          <w:ilvl w:val="0"/>
          <w:numId w:val="21"/>
        </w:numPr>
        <w:spacing w:line="360" w:lineRule="auto"/>
        <w:rPr>
          <w:rFonts w:cs="Arial"/>
          <w:szCs w:val="24"/>
          <w:lang w:val="es-ES"/>
        </w:rPr>
      </w:pPr>
      <w:r w:rsidRPr="00003490">
        <w:rPr>
          <w:rFonts w:cs="Arial"/>
          <w:szCs w:val="24"/>
          <w:lang w:val="es-ES"/>
        </w:rPr>
        <w:t>Los requisitos del cliente y el trabajo del equipo del proyecto son los principales factores de éxito del mismo.</w:t>
      </w:r>
    </w:p>
    <w:p w14:paraId="618BA3DC" w14:textId="6B416E4F" w:rsidR="004D04B6" w:rsidRPr="00003490" w:rsidRDefault="004D04B6" w:rsidP="004D04B6">
      <w:pPr>
        <w:rPr>
          <w:rFonts w:cs="Arial"/>
          <w:b/>
          <w:bCs/>
          <w:szCs w:val="24"/>
          <w:lang w:val="es-ES"/>
        </w:rPr>
      </w:pPr>
      <w:r w:rsidRPr="00003490">
        <w:rPr>
          <w:rFonts w:cs="Arial"/>
          <w:b/>
          <w:bCs/>
          <w:szCs w:val="24"/>
          <w:lang w:val="es-ES"/>
        </w:rPr>
        <w:t>2.2.8.2 Ciclo de vida de la metodología</w:t>
      </w:r>
    </w:p>
    <w:p w14:paraId="7D6E7256" w14:textId="3F62A677" w:rsidR="00193F23" w:rsidRPr="00003490" w:rsidRDefault="004D04B6" w:rsidP="00193F23">
      <w:pPr>
        <w:spacing w:after="0" w:line="360" w:lineRule="auto"/>
        <w:jc w:val="both"/>
        <w:rPr>
          <w:rFonts w:cs="Arial"/>
          <w:szCs w:val="24"/>
          <w:lang w:val="es-ES"/>
        </w:rPr>
      </w:pPr>
      <w:r w:rsidRPr="00003490">
        <w:rPr>
          <w:rFonts w:cs="Arial"/>
          <w:szCs w:val="24"/>
          <w:lang w:val="es-ES"/>
        </w:rPr>
        <w:t xml:space="preserve">Según </w:t>
      </w:r>
      <w:r w:rsidR="00193F23" w:rsidRPr="00003490">
        <w:rPr>
          <w:rFonts w:cs="Arial"/>
          <w:szCs w:val="24"/>
          <w:lang w:val="es-ES"/>
        </w:rPr>
        <w:t>Penadés y Torres plantean que el ciclo de vida de la metodología se divide en seis faces: “Exploración, Planificación de la Entrega (Reléase), Iteraciones, Producción, Mantenimiento y Muerte del Proyecto”</w:t>
      </w:r>
      <w:r w:rsidR="000A48AA" w:rsidRPr="00003490">
        <w:rPr>
          <w:rFonts w:cs="Arial"/>
          <w:szCs w:val="24"/>
          <w:lang w:val="es-ES"/>
        </w:rPr>
        <w:t>.</w:t>
      </w:r>
      <w:r w:rsidR="00F65DDA">
        <w:rPr>
          <w:rStyle w:val="Refdenotaalpie"/>
          <w:rFonts w:cs="Arial"/>
          <w:szCs w:val="24"/>
          <w:lang w:val="es-ES"/>
        </w:rPr>
        <w:footnoteReference w:id="63"/>
      </w:r>
    </w:p>
    <w:p w14:paraId="435EBA7C" w14:textId="28A6B2C7" w:rsidR="00193F23" w:rsidRPr="00003490" w:rsidRDefault="00193F23" w:rsidP="000956B7">
      <w:pPr>
        <w:pStyle w:val="Prrafodelista"/>
        <w:numPr>
          <w:ilvl w:val="0"/>
          <w:numId w:val="22"/>
        </w:numPr>
      </w:pPr>
      <w:r w:rsidRPr="00003490">
        <w:t>Exploración</w:t>
      </w:r>
    </w:p>
    <w:p w14:paraId="0C4969D0" w14:textId="2D0E077A" w:rsidR="00193F23" w:rsidRPr="00003490" w:rsidRDefault="00193F23" w:rsidP="000A48AA">
      <w:pPr>
        <w:spacing w:line="360" w:lineRule="auto"/>
        <w:jc w:val="both"/>
        <w:rPr>
          <w:rFonts w:cs="Arial"/>
          <w:szCs w:val="24"/>
          <w:lang w:val="es-ES"/>
        </w:rPr>
      </w:pPr>
      <w:r w:rsidRPr="00003490">
        <w:rPr>
          <w:rFonts w:cs="Arial"/>
          <w:szCs w:val="24"/>
          <w:lang w:val="es-ES"/>
        </w:rPr>
        <w:t>En esta fase, los clientes plantean a grandes rasgos las historias de usuario que son de interés para la primera entrega del producto. Al mismo tiempo, el equipo de desarrollo está familiarizado con las herramientas, técnicas y prácticas que se utilizarán en el proyecto. Pruebe la tecnología construyendo prototipos y explore las posibilidades de la arquitectura del sistema. La fase de exploración puede llevar semanas o meses, dependiendo de la escala y la familiaridad del programador con la tecnología.</w:t>
      </w:r>
    </w:p>
    <w:p w14:paraId="289BF5F9" w14:textId="171DBB30" w:rsidR="00193F23" w:rsidRPr="00003490" w:rsidRDefault="00193F23" w:rsidP="000956B7">
      <w:pPr>
        <w:pStyle w:val="Prrafodelista"/>
        <w:numPr>
          <w:ilvl w:val="0"/>
          <w:numId w:val="22"/>
        </w:numPr>
      </w:pPr>
      <w:r w:rsidRPr="00003490">
        <w:t>Planificación de la Entrega (</w:t>
      </w:r>
      <w:r w:rsidR="001F6CFF" w:rsidRPr="00003490">
        <w:t>Reléase</w:t>
      </w:r>
      <w:r w:rsidRPr="00003490">
        <w:t>)</w:t>
      </w:r>
    </w:p>
    <w:p w14:paraId="02380709" w14:textId="276DA581" w:rsidR="00193F23" w:rsidRPr="00003490" w:rsidRDefault="002D7A82" w:rsidP="000A48AA">
      <w:pPr>
        <w:spacing w:line="360" w:lineRule="auto"/>
        <w:jc w:val="both"/>
        <w:rPr>
          <w:rFonts w:cs="Arial"/>
          <w:szCs w:val="24"/>
          <w:lang w:val="es-ES"/>
        </w:rPr>
      </w:pPr>
      <w:r w:rsidRPr="00003490">
        <w:rPr>
          <w:rFonts w:cs="Arial"/>
          <w:szCs w:val="24"/>
          <w:lang w:val="es-ES"/>
        </w:rPr>
        <w:lastRenderedPageBreak/>
        <w:t>En esta etapa, el cliente determina la prioridad de cada historia de usuario y, en consecuencia, el programador estima el trabajo necesario de cada historia, para que llegue a un acuerdo sobre el primer lote de contenido y determine un horario con los clientes. La entrega debe completarse en no más de tres meses. Esta fase dura unos días. El programador determina la estimación de la carga de trabajo relacionada y las</w:t>
      </w:r>
      <w:r w:rsidR="00193F23" w:rsidRPr="00003490">
        <w:rPr>
          <w:rFonts w:cs="Arial"/>
          <w:szCs w:val="24"/>
          <w:lang w:val="es-ES"/>
        </w:rPr>
        <w:t xml:space="preserve"> historias generalmente valen de 1 a 3 puntos. Por otra parte, 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w:t>
      </w:r>
    </w:p>
    <w:p w14:paraId="4675E8F3" w14:textId="6BE0C180" w:rsidR="00193F23" w:rsidRPr="00003490" w:rsidRDefault="00193F23" w:rsidP="000956B7">
      <w:pPr>
        <w:pStyle w:val="Prrafodelista"/>
        <w:numPr>
          <w:ilvl w:val="0"/>
          <w:numId w:val="22"/>
        </w:numPr>
      </w:pPr>
      <w:r w:rsidRPr="00003490">
        <w:t>Iteraciones</w:t>
      </w:r>
    </w:p>
    <w:p w14:paraId="34768573" w14:textId="601B0EAA" w:rsidR="00193F23" w:rsidRPr="00003490" w:rsidRDefault="00193F23" w:rsidP="000A48AA">
      <w:pPr>
        <w:spacing w:line="360" w:lineRule="auto"/>
        <w:jc w:val="both"/>
        <w:rPr>
          <w:rFonts w:cs="Arial"/>
          <w:szCs w:val="24"/>
          <w:lang w:val="es-ES"/>
        </w:rPr>
      </w:pPr>
      <w:r w:rsidRPr="00003490">
        <w:rPr>
          <w:rFonts w:cs="Arial"/>
          <w:szCs w:val="24"/>
          <w:lang w:val="es-ES"/>
        </w:rPr>
        <w:t xml:space="preserve">Esta fase incluye varias iteraciones sobre el sistema antes de ser entregado. El </w:t>
      </w:r>
      <w:r w:rsidR="000A48AA" w:rsidRPr="00003490">
        <w:rPr>
          <w:rFonts w:cs="Arial"/>
          <w:szCs w:val="24"/>
          <w:lang w:val="es-ES"/>
        </w:rPr>
        <w:t>p</w:t>
      </w:r>
      <w:r w:rsidRPr="00003490">
        <w:rPr>
          <w:rFonts w:cs="Arial"/>
          <w:szCs w:val="24"/>
          <w:lang w:val="es-ES"/>
        </w:rPr>
        <w:t xml:space="preserve">lan de </w:t>
      </w:r>
      <w:r w:rsidR="000A48AA" w:rsidRPr="00003490">
        <w:rPr>
          <w:rFonts w:cs="Arial"/>
          <w:szCs w:val="24"/>
          <w:lang w:val="es-ES"/>
        </w:rPr>
        <w:t>e</w:t>
      </w:r>
      <w:r w:rsidRPr="00003490">
        <w:rPr>
          <w:rFonts w:cs="Arial"/>
          <w:szCs w:val="24"/>
          <w:lang w:val="es-ES"/>
        </w:rPr>
        <w:t xml:space="preserv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w:t>
      </w:r>
    </w:p>
    <w:p w14:paraId="39278624" w14:textId="69BA663C" w:rsidR="00193F23" w:rsidRPr="00003490" w:rsidRDefault="00193F23" w:rsidP="000956B7">
      <w:pPr>
        <w:pStyle w:val="Prrafodelista"/>
        <w:numPr>
          <w:ilvl w:val="0"/>
          <w:numId w:val="22"/>
        </w:numPr>
      </w:pPr>
      <w:r w:rsidRPr="00003490">
        <w:t>Producción</w:t>
      </w:r>
    </w:p>
    <w:p w14:paraId="674666EA" w14:textId="77777777" w:rsidR="002D7A82" w:rsidRPr="00003490" w:rsidRDefault="002D7A82" w:rsidP="000A48AA">
      <w:pPr>
        <w:spacing w:line="360" w:lineRule="auto"/>
        <w:jc w:val="both"/>
        <w:rPr>
          <w:rFonts w:cs="Arial"/>
          <w:szCs w:val="24"/>
          <w:lang w:val="es-ES"/>
        </w:rPr>
      </w:pPr>
      <w:r w:rsidRPr="00003490">
        <w:rPr>
          <w:rFonts w:cs="Arial"/>
          <w:szCs w:val="24"/>
          <w:lang w:val="es-ES"/>
        </w:rPr>
        <w:t>Antes de mover el sistema al entorno del cliente, se requieren pruebas adicionales y verificaciones de rendimiento durante la fase de producción. Al mismo tiempo, debido a los cambios realizados en esta etapa, debe decidir agregar nuevas funciones a la versión actual. El tiempo requerido para cada iteración se puede reducir de tres semanas a una semana. Las ideas y sugerencias que se hayan realizado se registrarán para su posterior implementación (por ejemplo, durante la fase de mantenimiento).</w:t>
      </w:r>
    </w:p>
    <w:p w14:paraId="0173CFB7" w14:textId="73ADA2AB" w:rsidR="00193F23" w:rsidRPr="00003490" w:rsidRDefault="00193F23" w:rsidP="000956B7">
      <w:pPr>
        <w:pStyle w:val="Prrafodelista"/>
        <w:numPr>
          <w:ilvl w:val="0"/>
          <w:numId w:val="22"/>
        </w:numPr>
      </w:pPr>
      <w:r w:rsidRPr="00003490">
        <w:t>Mantenimiento</w:t>
      </w:r>
    </w:p>
    <w:p w14:paraId="09D09A63" w14:textId="66F13AB8" w:rsidR="002D7A82" w:rsidRDefault="002D7A82" w:rsidP="000A48AA">
      <w:pPr>
        <w:spacing w:line="360" w:lineRule="auto"/>
        <w:jc w:val="both"/>
        <w:rPr>
          <w:rFonts w:cs="Arial"/>
          <w:szCs w:val="24"/>
          <w:lang w:val="es-ES"/>
        </w:rPr>
      </w:pPr>
      <w:r w:rsidRPr="00003490">
        <w:rPr>
          <w:rFonts w:cs="Arial"/>
          <w:szCs w:val="24"/>
          <w:lang w:val="es-ES"/>
        </w:rPr>
        <w:t xml:space="preserve">Cuando la primera versión se pone en producción, el proyecto XP debe mantener el sistema en funcionamiento mientras se desarrollan nuevas iteraciones. Para esto, se requieren tareas </w:t>
      </w:r>
      <w:r w:rsidRPr="00003490">
        <w:rPr>
          <w:rFonts w:cs="Arial"/>
          <w:szCs w:val="24"/>
          <w:lang w:val="es-ES"/>
        </w:rPr>
        <w:lastRenderedPageBreak/>
        <w:t>de atención al cliente. De esta manera, una vez que el sistema se pone en producción, la velocidad de desarrollo puede reducirse. La fase de mantenimiento puede requerir nuevas personas en el equipo y cambiar su estructura.</w:t>
      </w:r>
    </w:p>
    <w:p w14:paraId="4F6696E2" w14:textId="2DB7477A" w:rsidR="00D5412B" w:rsidRDefault="00D5412B" w:rsidP="000A48AA">
      <w:pPr>
        <w:spacing w:line="360" w:lineRule="auto"/>
        <w:jc w:val="both"/>
        <w:rPr>
          <w:rFonts w:cs="Arial"/>
          <w:szCs w:val="24"/>
          <w:lang w:val="es-ES"/>
        </w:rPr>
      </w:pPr>
    </w:p>
    <w:p w14:paraId="6B3DD1F5" w14:textId="77777777" w:rsidR="00D5412B" w:rsidRPr="00003490" w:rsidRDefault="00D5412B" w:rsidP="000A48AA">
      <w:pPr>
        <w:spacing w:line="360" w:lineRule="auto"/>
        <w:jc w:val="both"/>
        <w:rPr>
          <w:rFonts w:cs="Arial"/>
          <w:szCs w:val="24"/>
          <w:lang w:val="es-ES"/>
        </w:rPr>
      </w:pPr>
    </w:p>
    <w:p w14:paraId="6B39570E" w14:textId="009907E5" w:rsidR="00193F23" w:rsidRPr="00003490" w:rsidRDefault="00193F23" w:rsidP="000956B7">
      <w:pPr>
        <w:pStyle w:val="Prrafodelista"/>
        <w:numPr>
          <w:ilvl w:val="0"/>
          <w:numId w:val="22"/>
        </w:numPr>
      </w:pPr>
      <w:r w:rsidRPr="00003490">
        <w:t>Muerte del Proyecto</w:t>
      </w:r>
    </w:p>
    <w:p w14:paraId="1E0DCC16" w14:textId="2780EAC2" w:rsidR="006329DE" w:rsidRPr="00003490" w:rsidRDefault="000A48AA" w:rsidP="000A48AA">
      <w:pPr>
        <w:spacing w:line="360" w:lineRule="auto"/>
        <w:jc w:val="both"/>
        <w:rPr>
          <w:rFonts w:cs="Arial"/>
          <w:szCs w:val="24"/>
          <w:lang w:val="es-ES"/>
        </w:rPr>
      </w:pPr>
      <w:r w:rsidRPr="00003490">
        <w:rPr>
          <w:rFonts w:cs="Arial"/>
          <w:szCs w:val="24"/>
          <w:lang w:val="es-ES"/>
        </w:rPr>
        <w:t xml:space="preserve">Cuando el cliente no tiene más requerimientos para incluir en el sistema. Esto requiere satisfacer las necesidades del cliente en otras áreas, como el rendimiento y la confiabilidad del sistema. Se ha generado la documentación final del sistema y no hay más cambios en la arquitectura. Cuando el sistema no puede producir los ingresos esperados por el cliente o no hay presupuesto para mantener el proyecto, el proyecto también </w:t>
      </w:r>
      <w:r w:rsidR="001D6966" w:rsidRPr="00003490">
        <w:rPr>
          <w:rFonts w:cs="Arial"/>
          <w:szCs w:val="24"/>
          <w:lang w:val="es-ES"/>
        </w:rPr>
        <w:t>finalizará.</w:t>
      </w:r>
    </w:p>
    <w:p w14:paraId="5BD7D911" w14:textId="77777777" w:rsidR="009B578C" w:rsidRPr="00003490" w:rsidRDefault="009B578C" w:rsidP="009B578C">
      <w:pPr>
        <w:pStyle w:val="Ttulo1"/>
        <w:spacing w:line="360" w:lineRule="auto"/>
        <w:rPr>
          <w:lang w:val="es-ES"/>
        </w:rPr>
      </w:pPr>
      <w:bookmarkStart w:id="68" w:name="_Toc76994804"/>
      <w:r w:rsidRPr="00003490">
        <w:rPr>
          <w:lang w:val="es-ES"/>
        </w:rPr>
        <w:t>2.3 VARIABLES DE ESTUDIO</w:t>
      </w:r>
      <w:bookmarkEnd w:id="68"/>
    </w:p>
    <w:p w14:paraId="02AF3C84" w14:textId="77777777" w:rsidR="009B578C" w:rsidRPr="00003490" w:rsidRDefault="009B578C" w:rsidP="009B578C">
      <w:pPr>
        <w:pStyle w:val="Ttulo2"/>
        <w:spacing w:line="360" w:lineRule="auto"/>
        <w:rPr>
          <w:lang w:val="es-ES"/>
        </w:rPr>
      </w:pPr>
      <w:bookmarkStart w:id="69" w:name="_Toc76994805"/>
      <w:r w:rsidRPr="00003490">
        <w:rPr>
          <w:lang w:val="es-ES"/>
        </w:rPr>
        <w:t>2.3.1 Variable independiente</w:t>
      </w:r>
      <w:bookmarkEnd w:id="69"/>
      <w:r w:rsidRPr="00003490">
        <w:rPr>
          <w:lang w:val="es-ES"/>
        </w:rPr>
        <w:t xml:space="preserve"> </w:t>
      </w:r>
    </w:p>
    <w:p w14:paraId="09781CD5" w14:textId="2EF92221" w:rsidR="009B578C" w:rsidRPr="00003490" w:rsidRDefault="001D6966" w:rsidP="000956B7">
      <w:pPr>
        <w:pStyle w:val="Prrafodelista"/>
        <w:numPr>
          <w:ilvl w:val="0"/>
          <w:numId w:val="9"/>
        </w:numPr>
      </w:pPr>
      <w:r w:rsidRPr="00003490">
        <w:t>Sistema de control</w:t>
      </w:r>
    </w:p>
    <w:p w14:paraId="5FF6DDBC" w14:textId="77777777" w:rsidR="009B578C" w:rsidRPr="00003490" w:rsidRDefault="009B578C" w:rsidP="009B578C">
      <w:pPr>
        <w:pStyle w:val="Ttulo2"/>
        <w:spacing w:line="360" w:lineRule="auto"/>
        <w:rPr>
          <w:lang w:val="es-ES"/>
        </w:rPr>
      </w:pPr>
      <w:bookmarkStart w:id="70" w:name="_Toc76994806"/>
      <w:r w:rsidRPr="00003490">
        <w:rPr>
          <w:lang w:val="es-ES"/>
        </w:rPr>
        <w:t>2.3.2 Variable dependiente</w:t>
      </w:r>
      <w:bookmarkEnd w:id="70"/>
      <w:r w:rsidRPr="00003490">
        <w:rPr>
          <w:lang w:val="es-ES"/>
        </w:rPr>
        <w:t xml:space="preserve"> </w:t>
      </w:r>
    </w:p>
    <w:p w14:paraId="1CA564A5" w14:textId="0242829B" w:rsidR="009B578C" w:rsidRPr="00003490" w:rsidRDefault="009B578C" w:rsidP="000956B7">
      <w:pPr>
        <w:pStyle w:val="Prrafodelista"/>
        <w:numPr>
          <w:ilvl w:val="0"/>
          <w:numId w:val="10"/>
        </w:numPr>
      </w:pPr>
      <w:r w:rsidRPr="00003490">
        <w:t>Satisfacción del cliente</w:t>
      </w:r>
    </w:p>
    <w:p w14:paraId="1FF2EE8F" w14:textId="4BD4BBDD" w:rsidR="009B578C" w:rsidRPr="00003490" w:rsidRDefault="009B578C" w:rsidP="000956B7">
      <w:pPr>
        <w:pStyle w:val="Prrafodelista"/>
        <w:numPr>
          <w:ilvl w:val="0"/>
          <w:numId w:val="10"/>
        </w:numPr>
      </w:pPr>
      <w:r w:rsidRPr="00003490">
        <w:t>Capacidad de respuesta</w:t>
      </w:r>
    </w:p>
    <w:p w14:paraId="45B69EFE" w14:textId="32A20FEB" w:rsidR="009B578C" w:rsidRPr="00003490" w:rsidRDefault="009B578C" w:rsidP="009B578C">
      <w:pPr>
        <w:pStyle w:val="Ttulo2"/>
        <w:spacing w:line="360" w:lineRule="auto"/>
        <w:rPr>
          <w:lang w:val="es-ES"/>
        </w:rPr>
      </w:pPr>
      <w:bookmarkStart w:id="71" w:name="_Toc76994807"/>
      <w:r w:rsidRPr="00003490">
        <w:rPr>
          <w:lang w:val="es-ES"/>
        </w:rPr>
        <w:t>2.4 DEFINICIÓN NOMINAL DE VARIABLES.</w:t>
      </w:r>
      <w:bookmarkEnd w:id="71"/>
    </w:p>
    <w:p w14:paraId="0E49730E" w14:textId="77777777" w:rsidR="001D6966" w:rsidRPr="00003490" w:rsidRDefault="001D6966" w:rsidP="001D6966">
      <w:pPr>
        <w:spacing w:after="0"/>
        <w:rPr>
          <w:lang w:val="es-ES"/>
        </w:rPr>
      </w:pPr>
    </w:p>
    <w:p w14:paraId="09FE5536" w14:textId="7351D300" w:rsidR="009B578C" w:rsidRPr="00003490" w:rsidRDefault="009B578C" w:rsidP="009B578C">
      <w:pPr>
        <w:spacing w:line="360" w:lineRule="auto"/>
        <w:jc w:val="both"/>
        <w:rPr>
          <w:rFonts w:cs="Arial"/>
          <w:szCs w:val="24"/>
          <w:lang w:val="es-ES"/>
        </w:rPr>
      </w:pPr>
      <w:r w:rsidRPr="00003490">
        <w:rPr>
          <w:rFonts w:cs="Arial"/>
          <w:b/>
          <w:bCs/>
          <w:szCs w:val="24"/>
          <w:lang w:val="es-ES"/>
        </w:rPr>
        <w:t>Calidad de atención:</w:t>
      </w:r>
      <w:r w:rsidRPr="00003490">
        <w:rPr>
          <w:rFonts w:cs="Arial"/>
          <w:szCs w:val="24"/>
          <w:lang w:val="es-ES"/>
        </w:rPr>
        <w:t xml:space="preserve"> </w:t>
      </w:r>
      <w:r w:rsidR="00747186" w:rsidRPr="00003490">
        <w:rPr>
          <w:rFonts w:cs="Arial"/>
          <w:szCs w:val="24"/>
          <w:lang w:val="es-ES"/>
        </w:rPr>
        <w:t xml:space="preserve">el concepto general de calidad comprende que todo servicio o producto debe cumplir con las expectativas </w:t>
      </w:r>
      <w:r w:rsidR="005D3CE3" w:rsidRPr="00003490">
        <w:rPr>
          <w:rFonts w:cs="Arial"/>
          <w:szCs w:val="24"/>
          <w:lang w:val="es-ES"/>
        </w:rPr>
        <w:t>del cliente y se debe desarrollar para todas las áreas de la empresa y sus miembros. Según</w:t>
      </w:r>
      <w:r w:rsidRPr="00003490">
        <w:rPr>
          <w:rFonts w:cs="Arial"/>
          <w:szCs w:val="24"/>
          <w:lang w:val="es-ES"/>
        </w:rPr>
        <w:t xml:space="preserve"> Granadillo,</w:t>
      </w:r>
      <w:r w:rsidR="005D3CE3" w:rsidRPr="00003490">
        <w:rPr>
          <w:rFonts w:cs="Arial"/>
          <w:szCs w:val="24"/>
          <w:lang w:val="es-ES"/>
        </w:rPr>
        <w:t xml:space="preserve"> </w:t>
      </w:r>
      <w:r w:rsidR="00C522E4">
        <w:rPr>
          <w:rFonts w:cs="Arial"/>
          <w:szCs w:val="24"/>
          <w:lang w:val="es-ES"/>
        </w:rPr>
        <w:t xml:space="preserve">en su artículo declara que </w:t>
      </w:r>
      <w:r w:rsidR="005D3CE3" w:rsidRPr="00003490">
        <w:rPr>
          <w:rFonts w:cs="Arial"/>
          <w:szCs w:val="24"/>
          <w:lang w:val="es-ES"/>
        </w:rPr>
        <w:t>la calidad de atención</w:t>
      </w:r>
      <w:r w:rsidRPr="00003490">
        <w:rPr>
          <w:rFonts w:cs="Arial"/>
          <w:szCs w:val="24"/>
          <w:lang w:val="es-ES"/>
        </w:rPr>
        <w:t xml:space="preserve"> “puede definirse como el conjunto de atributos de un producto o servicio que proporcionan valor por su capacidad para satisfacer las necesidades de los clientes”</w:t>
      </w:r>
      <w:r w:rsidR="00F65DDA">
        <w:rPr>
          <w:rStyle w:val="Refdenotaalpie"/>
          <w:rFonts w:cs="Arial"/>
          <w:szCs w:val="24"/>
          <w:lang w:val="es-ES"/>
        </w:rPr>
        <w:footnoteReference w:id="64"/>
      </w:r>
      <w:r w:rsidRPr="00003490">
        <w:rPr>
          <w:rFonts w:cs="Arial"/>
          <w:szCs w:val="24"/>
          <w:lang w:val="es-ES"/>
        </w:rPr>
        <w:t xml:space="preserve"> </w:t>
      </w:r>
      <w:r w:rsidR="005D3CE3" w:rsidRPr="00003490">
        <w:rPr>
          <w:rFonts w:cs="Arial"/>
          <w:szCs w:val="24"/>
          <w:lang w:val="es-ES"/>
        </w:rPr>
        <w:t>, por otra parte,</w:t>
      </w:r>
      <w:r w:rsidRPr="00003490">
        <w:rPr>
          <w:rFonts w:cs="Arial"/>
          <w:szCs w:val="24"/>
          <w:lang w:val="es-ES"/>
        </w:rPr>
        <w:t xml:space="preserve"> </w:t>
      </w:r>
      <w:r w:rsidR="0040331E" w:rsidRPr="00003490">
        <w:rPr>
          <w:rFonts w:cs="Arial"/>
          <w:szCs w:val="24"/>
          <w:lang w:val="es-ES"/>
        </w:rPr>
        <w:lastRenderedPageBreak/>
        <w:t>según</w:t>
      </w:r>
      <w:r w:rsidRPr="00003490">
        <w:rPr>
          <w:rFonts w:cs="Arial"/>
          <w:szCs w:val="24"/>
          <w:lang w:val="es-ES"/>
        </w:rPr>
        <w:t xml:space="preserve"> Morales, Luis, </w:t>
      </w:r>
      <w:r w:rsidRPr="00003490">
        <w:rPr>
          <w:rFonts w:cs="Arial"/>
          <w:i/>
          <w:iCs/>
          <w:szCs w:val="24"/>
          <w:lang w:val="es-ES"/>
        </w:rPr>
        <w:t>et al.,</w:t>
      </w:r>
      <w:r w:rsidRPr="00003490">
        <w:rPr>
          <w:rFonts w:cs="Arial"/>
          <w:szCs w:val="24"/>
          <w:lang w:val="es-ES"/>
        </w:rPr>
        <w:t xml:space="preserve"> </w:t>
      </w:r>
      <w:r w:rsidR="00C522E4">
        <w:rPr>
          <w:rFonts w:cs="Arial"/>
          <w:szCs w:val="24"/>
          <w:lang w:val="es-ES"/>
        </w:rPr>
        <w:t xml:space="preserve">en su artículo definen que </w:t>
      </w:r>
      <w:r w:rsidRPr="00003490">
        <w:rPr>
          <w:rFonts w:cs="Arial"/>
          <w:szCs w:val="24"/>
          <w:lang w:val="es-ES"/>
        </w:rPr>
        <w:t>“la calidad de atención se centra en alcanzar las necesidades y los requerimientos de los consumidores”</w:t>
      </w:r>
      <w:r w:rsidR="00F65DDA">
        <w:rPr>
          <w:rStyle w:val="Refdenotaalpie"/>
          <w:rFonts w:cs="Arial"/>
          <w:szCs w:val="24"/>
          <w:lang w:val="es-ES"/>
        </w:rPr>
        <w:footnoteReference w:id="65"/>
      </w:r>
      <w:r w:rsidRPr="00003490">
        <w:rPr>
          <w:rFonts w:cs="Arial"/>
          <w:szCs w:val="24"/>
          <w:lang w:val="es-ES"/>
        </w:rPr>
        <w:t>.</w:t>
      </w:r>
    </w:p>
    <w:p w14:paraId="7D17B169" w14:textId="7FFE9364" w:rsidR="009B578C" w:rsidRPr="00003490" w:rsidRDefault="009B578C" w:rsidP="009B578C">
      <w:pPr>
        <w:spacing w:line="360" w:lineRule="auto"/>
        <w:jc w:val="both"/>
        <w:rPr>
          <w:rFonts w:cs="Arial"/>
          <w:szCs w:val="24"/>
          <w:lang w:val="es-ES"/>
        </w:rPr>
      </w:pPr>
      <w:r w:rsidRPr="00003490">
        <w:rPr>
          <w:rFonts w:cs="Arial"/>
          <w:b/>
          <w:bCs/>
          <w:szCs w:val="24"/>
          <w:lang w:val="es-ES"/>
        </w:rPr>
        <w:t xml:space="preserve">Satisfacción del cliente: </w:t>
      </w:r>
      <w:r w:rsidR="005D3CE3" w:rsidRPr="00003490">
        <w:rPr>
          <w:rFonts w:cs="Arial"/>
          <w:szCs w:val="24"/>
          <w:lang w:val="es-ES"/>
        </w:rPr>
        <w:t xml:space="preserve">se centra en cumplir con las necesidades y solventar las </w:t>
      </w:r>
      <w:r w:rsidR="0040331E" w:rsidRPr="00003490">
        <w:rPr>
          <w:rFonts w:cs="Arial"/>
          <w:szCs w:val="24"/>
          <w:lang w:val="es-ES"/>
        </w:rPr>
        <w:t>expectativas</w:t>
      </w:r>
      <w:r w:rsidR="005D3CE3" w:rsidRPr="00003490">
        <w:rPr>
          <w:rFonts w:cs="Arial"/>
          <w:szCs w:val="24"/>
          <w:lang w:val="es-ES"/>
        </w:rPr>
        <w:t xml:space="preserve"> de los clientes, según</w:t>
      </w:r>
      <w:r w:rsidRPr="00003490">
        <w:rPr>
          <w:rFonts w:cs="Arial"/>
          <w:szCs w:val="24"/>
          <w:lang w:val="es-ES"/>
        </w:rPr>
        <w:t xml:space="preserve"> Iqbal, Muhammad, </w:t>
      </w:r>
      <w:r w:rsidRPr="00003490">
        <w:rPr>
          <w:rFonts w:cs="Arial"/>
          <w:i/>
          <w:iCs/>
          <w:szCs w:val="24"/>
          <w:lang w:val="es-ES"/>
        </w:rPr>
        <w:t>et al., “</w:t>
      </w:r>
      <w:r w:rsidRPr="00003490">
        <w:rPr>
          <w:rFonts w:cs="Arial"/>
          <w:szCs w:val="24"/>
          <w:lang w:val="es-ES"/>
        </w:rPr>
        <w:t>la satisfacción del cliente se concibe como sentimientos o respuesta emocional</w:t>
      </w:r>
      <w:r w:rsidRPr="00003490">
        <w:rPr>
          <w:rFonts w:cs="Arial"/>
          <w:i/>
          <w:iCs/>
          <w:szCs w:val="24"/>
          <w:lang w:val="es-ES"/>
        </w:rPr>
        <w:t>”</w:t>
      </w:r>
      <w:r w:rsidR="00F65DDA">
        <w:rPr>
          <w:rStyle w:val="Refdenotaalpie"/>
          <w:rFonts w:cs="Arial"/>
          <w:i/>
          <w:iCs/>
          <w:szCs w:val="24"/>
          <w:lang w:val="es-ES"/>
        </w:rPr>
        <w:footnoteReference w:id="66"/>
      </w:r>
      <w:r w:rsidRPr="00003490">
        <w:rPr>
          <w:rFonts w:cs="Arial"/>
          <w:i/>
          <w:iCs/>
          <w:szCs w:val="24"/>
          <w:lang w:val="es-ES"/>
        </w:rPr>
        <w:t xml:space="preserve"> </w:t>
      </w:r>
      <w:r w:rsidRPr="00003490">
        <w:rPr>
          <w:rFonts w:cs="Arial"/>
          <w:szCs w:val="24"/>
          <w:lang w:val="es-ES"/>
        </w:rPr>
        <w:t xml:space="preserve"> a un producto o servicio. De igual manera Requejo, Cinthy declara que “la satisfacción y el descontento constituyen juicios de valor de la persona sobre la calidad de la atención recibida”</w:t>
      </w:r>
      <w:r w:rsidR="00F65DDA">
        <w:rPr>
          <w:rStyle w:val="Refdenotaalpie"/>
          <w:rFonts w:cs="Arial"/>
          <w:szCs w:val="24"/>
          <w:lang w:val="es-ES"/>
        </w:rPr>
        <w:footnoteReference w:id="67"/>
      </w:r>
    </w:p>
    <w:p w14:paraId="10FDFD36" w14:textId="7C8D52F5" w:rsidR="009B578C" w:rsidRPr="00003490" w:rsidRDefault="009B578C" w:rsidP="009B578C">
      <w:pPr>
        <w:spacing w:line="360" w:lineRule="auto"/>
        <w:jc w:val="both"/>
        <w:rPr>
          <w:rFonts w:cs="Arial"/>
          <w:color w:val="222222"/>
          <w:shd w:val="clear" w:color="auto" w:fill="FFFFFF"/>
          <w:lang w:val="es-ES"/>
        </w:rPr>
      </w:pPr>
      <w:r w:rsidRPr="00003490">
        <w:rPr>
          <w:rFonts w:cs="Arial"/>
          <w:b/>
          <w:bCs/>
          <w:szCs w:val="24"/>
          <w:lang w:val="es-ES"/>
        </w:rPr>
        <w:t xml:space="preserve">Capacidad de respuesta: </w:t>
      </w:r>
      <w:r w:rsidRPr="00003490">
        <w:rPr>
          <w:rFonts w:cs="Arial"/>
          <w:color w:val="222222"/>
          <w:shd w:val="clear" w:color="auto" w:fill="FFFFFF"/>
          <w:lang w:val="es-ES"/>
        </w:rPr>
        <w:t xml:space="preserve">se define como la disposición que tiene una empresa para ayudar a los clientes y proporcionarles un servicio </w:t>
      </w:r>
      <w:r w:rsidR="005D3CE3" w:rsidRPr="00003490">
        <w:rPr>
          <w:rFonts w:cs="Arial"/>
          <w:color w:val="222222"/>
          <w:shd w:val="clear" w:color="auto" w:fill="FFFFFF"/>
          <w:lang w:val="es-ES"/>
        </w:rPr>
        <w:t xml:space="preserve">oportuno a sus necesidades. Según </w:t>
      </w:r>
      <w:r w:rsidRPr="00003490">
        <w:rPr>
          <w:rFonts w:cs="Arial"/>
          <w:color w:val="222222"/>
          <w:shd w:val="clear" w:color="auto" w:fill="FFFFFF"/>
          <w:lang w:val="es-ES"/>
        </w:rPr>
        <w:t xml:space="preserve">Rodríguez, María, </w:t>
      </w:r>
      <w:r w:rsidRPr="00003490">
        <w:rPr>
          <w:rFonts w:cs="Arial"/>
          <w:i/>
          <w:iCs/>
          <w:color w:val="222222"/>
          <w:shd w:val="clear" w:color="auto" w:fill="FFFFFF"/>
          <w:lang w:val="es-ES"/>
        </w:rPr>
        <w:t>et al.</w:t>
      </w:r>
      <w:r w:rsidR="005D3CE3" w:rsidRPr="00003490">
        <w:rPr>
          <w:rFonts w:cs="Arial"/>
          <w:i/>
          <w:iCs/>
          <w:color w:val="222222"/>
          <w:shd w:val="clear" w:color="auto" w:fill="FFFFFF"/>
          <w:lang w:val="es-ES"/>
        </w:rPr>
        <w:t>,</w:t>
      </w:r>
      <w:r w:rsidR="005D3CE3" w:rsidRPr="00003490">
        <w:rPr>
          <w:rFonts w:cs="Arial"/>
          <w:color w:val="222222"/>
          <w:shd w:val="clear" w:color="auto" w:fill="FFFFFF"/>
          <w:lang w:val="es-ES"/>
        </w:rPr>
        <w:t xml:space="preserve"> </w:t>
      </w:r>
      <w:r w:rsidR="00C522E4">
        <w:rPr>
          <w:rFonts w:cs="Arial"/>
          <w:color w:val="222222"/>
          <w:shd w:val="clear" w:color="auto" w:fill="FFFFFF"/>
          <w:lang w:val="es-ES"/>
        </w:rPr>
        <w:t xml:space="preserve">en su artículo declara que </w:t>
      </w:r>
      <w:r w:rsidR="002D4758">
        <w:rPr>
          <w:rFonts w:cs="Arial"/>
          <w:color w:val="222222"/>
          <w:shd w:val="clear" w:color="auto" w:fill="FFFFFF"/>
          <w:lang w:val="es-ES"/>
        </w:rPr>
        <w:t xml:space="preserve">capacidad de respuesta </w:t>
      </w:r>
      <w:r w:rsidR="005D3CE3" w:rsidRPr="00003490">
        <w:rPr>
          <w:rFonts w:cs="Arial"/>
          <w:color w:val="222222"/>
          <w:shd w:val="clear" w:color="auto" w:fill="FFFFFF"/>
          <w:lang w:val="es-ES"/>
        </w:rPr>
        <w:t xml:space="preserve">es </w:t>
      </w:r>
      <w:r w:rsidRPr="00003490">
        <w:rPr>
          <w:rFonts w:cs="Arial"/>
          <w:color w:val="222222"/>
          <w:shd w:val="clear" w:color="auto" w:fill="FFFFFF"/>
          <w:lang w:val="es-ES"/>
        </w:rPr>
        <w:t>“la actitud que se muestra para ayudar a los clientes y suministrar un servicio rápido; también es considerado parte de este punto, el cumplimiento a tiempo de los compromisos contraídos, así como también lo accesible que pueda ser la organización para el cliente, es decir, las posibilidades de entrar en contacto con la misma y la factibilidad con que se pueda lograr”</w:t>
      </w:r>
      <w:r w:rsidR="00F65DDA">
        <w:rPr>
          <w:rStyle w:val="Refdenotaalpie"/>
          <w:rFonts w:cs="Arial"/>
          <w:color w:val="222222"/>
          <w:shd w:val="clear" w:color="auto" w:fill="FFFFFF"/>
          <w:lang w:val="es-ES"/>
        </w:rPr>
        <w:footnoteReference w:id="68"/>
      </w:r>
      <w:r w:rsidRPr="00003490">
        <w:rPr>
          <w:rFonts w:cs="Arial"/>
          <w:color w:val="222222"/>
          <w:shd w:val="clear" w:color="auto" w:fill="FFFFFF"/>
          <w:lang w:val="es-ES"/>
        </w:rPr>
        <w:t>.</w:t>
      </w:r>
    </w:p>
    <w:p w14:paraId="0EEE2FF7" w14:textId="784E898B" w:rsidR="00AD41F8" w:rsidRPr="00003490" w:rsidRDefault="00AD41F8" w:rsidP="009B578C">
      <w:pPr>
        <w:spacing w:line="360" w:lineRule="auto"/>
        <w:jc w:val="both"/>
        <w:rPr>
          <w:rFonts w:cs="Arial"/>
          <w:color w:val="222222"/>
          <w:szCs w:val="24"/>
          <w:shd w:val="clear" w:color="auto" w:fill="FFFFFF"/>
          <w:lang w:val="es-ES"/>
        </w:rPr>
      </w:pPr>
      <w:r w:rsidRPr="00003490">
        <w:rPr>
          <w:rFonts w:cs="Arial"/>
          <w:b/>
          <w:bCs/>
          <w:color w:val="222222"/>
          <w:szCs w:val="24"/>
          <w:shd w:val="clear" w:color="auto" w:fill="FFFFFF"/>
          <w:lang w:val="es-ES"/>
        </w:rPr>
        <w:t xml:space="preserve">Información general: </w:t>
      </w:r>
      <w:r w:rsidRPr="00003490">
        <w:rPr>
          <w:rFonts w:cs="Arial"/>
          <w:color w:val="222222"/>
          <w:szCs w:val="24"/>
          <w:shd w:val="clear" w:color="auto" w:fill="FFFFFF"/>
          <w:lang w:val="es-ES"/>
        </w:rPr>
        <w:t>sección encargada de recolectar datos sobre el usuario, información específica del cliente.</w:t>
      </w:r>
    </w:p>
    <w:p w14:paraId="7A2B729B" w14:textId="3642010E" w:rsidR="00A24C58" w:rsidRPr="00003490" w:rsidRDefault="009B578C" w:rsidP="001238AC">
      <w:pPr>
        <w:pStyle w:val="Ttulo2"/>
        <w:spacing w:line="360" w:lineRule="auto"/>
        <w:ind w:left="720" w:hanging="720"/>
        <w:rPr>
          <w:rFonts w:cs="Arial"/>
          <w:szCs w:val="24"/>
          <w:lang w:val="es-ES"/>
        </w:rPr>
      </w:pPr>
      <w:bookmarkStart w:id="72" w:name="_Toc76994808"/>
      <w:r w:rsidRPr="00003490">
        <w:rPr>
          <w:lang w:val="es-ES"/>
        </w:rPr>
        <w:t xml:space="preserve">2.5 </w:t>
      </w:r>
      <w:r w:rsidRPr="00003490">
        <w:rPr>
          <w:rFonts w:cs="Arial"/>
          <w:szCs w:val="24"/>
          <w:lang w:val="es-ES"/>
        </w:rPr>
        <w:t>DEFINICIÓN OPERATIVA DE LAS VARIABLES</w:t>
      </w:r>
      <w:bookmarkEnd w:id="72"/>
    </w:p>
    <w:p w14:paraId="5F6CF397" w14:textId="4EBDC9C3" w:rsidR="00BC4BD9" w:rsidRPr="00003490" w:rsidRDefault="00C17E4D" w:rsidP="00C17E4D">
      <w:pPr>
        <w:spacing w:line="360" w:lineRule="auto"/>
        <w:jc w:val="both"/>
        <w:rPr>
          <w:rFonts w:cs="Arial"/>
          <w:color w:val="222222"/>
          <w:szCs w:val="24"/>
          <w:shd w:val="clear" w:color="auto" w:fill="FFFFFF"/>
          <w:lang w:val="es-ES"/>
        </w:rPr>
      </w:pPr>
      <w:r w:rsidRPr="00003490">
        <w:rPr>
          <w:rFonts w:cs="Arial"/>
          <w:b/>
          <w:bCs/>
          <w:color w:val="222222"/>
          <w:szCs w:val="24"/>
          <w:shd w:val="clear" w:color="auto" w:fill="FFFFFF"/>
          <w:lang w:val="es-ES"/>
        </w:rPr>
        <w:t xml:space="preserve">Información general: </w:t>
      </w:r>
      <w:r w:rsidRPr="00003490">
        <w:rPr>
          <w:rFonts w:cs="Arial"/>
          <w:color w:val="222222"/>
          <w:szCs w:val="24"/>
          <w:shd w:val="clear" w:color="auto" w:fill="FFFFFF"/>
          <w:lang w:val="es-ES"/>
        </w:rPr>
        <w:t xml:space="preserve">se utiliza para recolectar datos específicos del usuario como: </w:t>
      </w:r>
    </w:p>
    <w:p w14:paraId="38B5C2EA" w14:textId="177B28AF" w:rsidR="00C17E4D" w:rsidRPr="00003490" w:rsidRDefault="00C17E4D" w:rsidP="000956B7">
      <w:pPr>
        <w:pStyle w:val="Prrafodelista"/>
        <w:numPr>
          <w:ilvl w:val="0"/>
          <w:numId w:val="18"/>
        </w:numPr>
      </w:pPr>
      <w:r w:rsidRPr="00003490">
        <w:t>Situación académica</w:t>
      </w:r>
    </w:p>
    <w:p w14:paraId="6AD48049" w14:textId="39E32618" w:rsidR="00C17E4D" w:rsidRPr="00003490" w:rsidRDefault="00C17E4D" w:rsidP="000956B7">
      <w:pPr>
        <w:pStyle w:val="Prrafodelista"/>
        <w:numPr>
          <w:ilvl w:val="0"/>
          <w:numId w:val="18"/>
        </w:numPr>
      </w:pPr>
      <w:r w:rsidRPr="00003490">
        <w:t>Programa</w:t>
      </w:r>
    </w:p>
    <w:p w14:paraId="5A3928F4" w14:textId="43BDD0ED" w:rsidR="002C55EA" w:rsidRPr="00003490" w:rsidRDefault="002C55EA" w:rsidP="000956B7">
      <w:pPr>
        <w:pStyle w:val="Prrafodelista"/>
        <w:numPr>
          <w:ilvl w:val="0"/>
          <w:numId w:val="18"/>
        </w:numPr>
      </w:pPr>
      <w:r w:rsidRPr="00003490">
        <w:t xml:space="preserve">Jornada </w:t>
      </w:r>
    </w:p>
    <w:p w14:paraId="792D286E" w14:textId="769CD3B9" w:rsidR="00C17E4D" w:rsidRPr="00003490" w:rsidRDefault="00C17E4D" w:rsidP="000956B7">
      <w:pPr>
        <w:pStyle w:val="Prrafodelista"/>
        <w:numPr>
          <w:ilvl w:val="0"/>
          <w:numId w:val="18"/>
        </w:numPr>
      </w:pPr>
      <w:r w:rsidRPr="00003490">
        <w:t>Semestre</w:t>
      </w:r>
    </w:p>
    <w:p w14:paraId="69E791FB" w14:textId="5BA9888F" w:rsidR="00C17E4D" w:rsidRPr="00003490" w:rsidRDefault="00C17E4D" w:rsidP="000956B7">
      <w:pPr>
        <w:pStyle w:val="Prrafodelista"/>
        <w:numPr>
          <w:ilvl w:val="0"/>
          <w:numId w:val="18"/>
        </w:numPr>
      </w:pPr>
      <w:r w:rsidRPr="00003490">
        <w:lastRenderedPageBreak/>
        <w:t>Sexo</w:t>
      </w:r>
    </w:p>
    <w:p w14:paraId="5C2A41AE" w14:textId="1751CB76" w:rsidR="009B578C" w:rsidRPr="00003490" w:rsidRDefault="009B578C" w:rsidP="009B578C">
      <w:pPr>
        <w:spacing w:line="360" w:lineRule="auto"/>
        <w:jc w:val="both"/>
        <w:rPr>
          <w:rFonts w:cs="Arial"/>
          <w:szCs w:val="24"/>
          <w:lang w:val="es-ES"/>
        </w:rPr>
      </w:pPr>
      <w:r w:rsidRPr="00003490">
        <w:rPr>
          <w:rFonts w:cs="Arial"/>
          <w:b/>
          <w:bCs/>
          <w:szCs w:val="24"/>
          <w:lang w:val="es-ES"/>
        </w:rPr>
        <w:t xml:space="preserve">Calidad de atención: </w:t>
      </w:r>
      <w:r w:rsidRPr="00003490">
        <w:rPr>
          <w:rFonts w:cs="Arial"/>
          <w:szCs w:val="24"/>
          <w:lang w:val="es-ES"/>
        </w:rPr>
        <w:t xml:space="preserve"> Para medir la calidad percibida por los clientes es necesario encontrar todas las variables de la experiencia recibida por parte del servicio</w:t>
      </w:r>
    </w:p>
    <w:p w14:paraId="37F739B2" w14:textId="15456412" w:rsidR="007C70BA" w:rsidRPr="00003490" w:rsidRDefault="007C70BA" w:rsidP="009B578C">
      <w:pPr>
        <w:spacing w:line="360" w:lineRule="auto"/>
        <w:jc w:val="both"/>
        <w:rPr>
          <w:rFonts w:cs="Arial"/>
          <w:szCs w:val="24"/>
          <w:lang w:val="es-ES"/>
        </w:rPr>
      </w:pPr>
    </w:p>
    <w:p w14:paraId="1459E8A9" w14:textId="77777777" w:rsidR="007C70BA" w:rsidRPr="00003490" w:rsidRDefault="007C70BA" w:rsidP="007C70BA">
      <w:pPr>
        <w:rPr>
          <w:lang w:val="es-ES"/>
        </w:rPr>
      </w:pPr>
    </w:p>
    <w:p w14:paraId="48C52EE9" w14:textId="2AF6AAAD" w:rsidR="007C70BA" w:rsidRPr="00003490" w:rsidRDefault="007C70BA" w:rsidP="004153F9">
      <w:pPr>
        <w:pStyle w:val="Descripcin"/>
        <w:keepNext/>
        <w:spacing w:after="240"/>
        <w:jc w:val="left"/>
        <w:rPr>
          <w:lang w:val="es-ES"/>
        </w:rPr>
      </w:pPr>
      <w:bookmarkStart w:id="73" w:name="_Toc45230081"/>
      <w:r w:rsidRPr="00003490">
        <w:rPr>
          <w:i w:val="0"/>
          <w:color w:val="000000" w:themeColor="text1"/>
          <w:sz w:val="24"/>
          <w:lang w:val="es-ES"/>
        </w:rPr>
        <w:t xml:space="preserve">Tabla </w:t>
      </w:r>
      <w:r w:rsidRPr="00003490">
        <w:rPr>
          <w:i w:val="0"/>
          <w:color w:val="000000" w:themeColor="text1"/>
          <w:sz w:val="24"/>
          <w:lang w:val="es-ES"/>
        </w:rPr>
        <w:fldChar w:fldCharType="begin"/>
      </w:r>
      <w:r w:rsidRPr="00003490">
        <w:rPr>
          <w:i w:val="0"/>
          <w:color w:val="000000" w:themeColor="text1"/>
          <w:sz w:val="24"/>
          <w:lang w:val="es-ES"/>
        </w:rPr>
        <w:instrText xml:space="preserve"> SEQ Tabla \* ARABIC </w:instrText>
      </w:r>
      <w:r w:rsidRPr="00003490">
        <w:rPr>
          <w:i w:val="0"/>
          <w:color w:val="000000" w:themeColor="text1"/>
          <w:sz w:val="24"/>
          <w:lang w:val="es-ES"/>
        </w:rPr>
        <w:fldChar w:fldCharType="separate"/>
      </w:r>
      <w:r w:rsidR="00815265">
        <w:rPr>
          <w:i w:val="0"/>
          <w:noProof/>
          <w:color w:val="000000" w:themeColor="text1"/>
          <w:sz w:val="24"/>
          <w:lang w:val="es-ES"/>
        </w:rPr>
        <w:t>1</w:t>
      </w:r>
      <w:r w:rsidRPr="00003490">
        <w:rPr>
          <w:i w:val="0"/>
          <w:color w:val="000000" w:themeColor="text1"/>
          <w:sz w:val="24"/>
          <w:lang w:val="es-ES"/>
        </w:rPr>
        <w:fldChar w:fldCharType="end"/>
      </w:r>
      <w:r w:rsidR="00003490">
        <w:rPr>
          <w:i w:val="0"/>
          <w:color w:val="000000" w:themeColor="text1"/>
          <w:sz w:val="24"/>
          <w:lang w:val="es-ES"/>
        </w:rPr>
        <w:t>.</w:t>
      </w:r>
      <w:r w:rsidRPr="00003490">
        <w:rPr>
          <w:i w:val="0"/>
          <w:color w:val="000000" w:themeColor="text1"/>
          <w:sz w:val="24"/>
          <w:lang w:val="es-ES"/>
        </w:rPr>
        <w:t xml:space="preserve"> Calidad de atención</w:t>
      </w:r>
      <w:bookmarkEnd w:id="73"/>
    </w:p>
    <w:tbl>
      <w:tblPr>
        <w:tblStyle w:val="Tablaconcuadrcula"/>
        <w:tblW w:w="9044" w:type="dxa"/>
        <w:tblInd w:w="-289" w:type="dxa"/>
        <w:tblLook w:val="04A0" w:firstRow="1" w:lastRow="0" w:firstColumn="1" w:lastColumn="0" w:noHBand="0" w:noVBand="1"/>
      </w:tblPr>
      <w:tblGrid>
        <w:gridCol w:w="3474"/>
        <w:gridCol w:w="2625"/>
        <w:gridCol w:w="2945"/>
      </w:tblGrid>
      <w:tr w:rsidR="009B578C" w:rsidRPr="00003490" w14:paraId="7C351A00" w14:textId="77777777" w:rsidTr="00003490">
        <w:trPr>
          <w:trHeight w:val="372"/>
        </w:trPr>
        <w:tc>
          <w:tcPr>
            <w:tcW w:w="3474" w:type="dxa"/>
            <w:vAlign w:val="center"/>
          </w:tcPr>
          <w:p w14:paraId="5C26A925" w14:textId="3E936934" w:rsidR="009B578C" w:rsidRPr="00003490" w:rsidRDefault="006439E9" w:rsidP="009B578C">
            <w:pPr>
              <w:spacing w:line="360" w:lineRule="auto"/>
              <w:jc w:val="center"/>
              <w:rPr>
                <w:rFonts w:cs="Arial"/>
                <w:b/>
                <w:bCs/>
                <w:szCs w:val="24"/>
                <w:lang w:val="es-ES"/>
              </w:rPr>
            </w:pPr>
            <w:r w:rsidRPr="00003490">
              <w:rPr>
                <w:rFonts w:cs="Arial"/>
                <w:b/>
                <w:bCs/>
                <w:szCs w:val="24"/>
                <w:lang w:val="es-ES"/>
              </w:rPr>
              <w:t>N</w:t>
            </w:r>
            <w:r w:rsidR="009B578C" w:rsidRPr="00003490">
              <w:rPr>
                <w:rFonts w:cs="Arial"/>
                <w:b/>
                <w:bCs/>
                <w:szCs w:val="24"/>
                <w:lang w:val="es-ES"/>
              </w:rPr>
              <w:t>ivel de satisfacción</w:t>
            </w:r>
          </w:p>
        </w:tc>
        <w:tc>
          <w:tcPr>
            <w:tcW w:w="2625" w:type="dxa"/>
          </w:tcPr>
          <w:p w14:paraId="5233D0B9" w14:textId="77777777" w:rsidR="009B578C" w:rsidRPr="00003490" w:rsidRDefault="009B578C" w:rsidP="009B578C">
            <w:pPr>
              <w:spacing w:line="360" w:lineRule="auto"/>
              <w:jc w:val="center"/>
              <w:rPr>
                <w:rFonts w:cs="Arial"/>
                <w:b/>
                <w:bCs/>
                <w:szCs w:val="24"/>
                <w:lang w:val="es-ES"/>
              </w:rPr>
            </w:pPr>
            <w:r w:rsidRPr="00003490">
              <w:rPr>
                <w:rFonts w:cs="Arial"/>
                <w:b/>
                <w:bCs/>
                <w:szCs w:val="24"/>
                <w:lang w:val="es-ES"/>
              </w:rPr>
              <w:t>Calidad del servicio</w:t>
            </w:r>
          </w:p>
        </w:tc>
        <w:tc>
          <w:tcPr>
            <w:tcW w:w="2945" w:type="dxa"/>
          </w:tcPr>
          <w:p w14:paraId="28DB32B5" w14:textId="77777777" w:rsidR="009B578C" w:rsidRPr="00003490" w:rsidRDefault="009B578C" w:rsidP="009B578C">
            <w:pPr>
              <w:spacing w:line="360" w:lineRule="auto"/>
              <w:jc w:val="center"/>
              <w:rPr>
                <w:rFonts w:cs="Arial"/>
                <w:b/>
                <w:bCs/>
                <w:szCs w:val="24"/>
                <w:lang w:val="es-ES"/>
              </w:rPr>
            </w:pPr>
            <w:r w:rsidRPr="00003490">
              <w:rPr>
                <w:rFonts w:cs="Arial"/>
                <w:b/>
                <w:bCs/>
                <w:szCs w:val="24"/>
                <w:lang w:val="es-ES"/>
              </w:rPr>
              <w:t>profesionalismo</w:t>
            </w:r>
          </w:p>
        </w:tc>
      </w:tr>
      <w:tr w:rsidR="009B578C" w:rsidRPr="00003490" w14:paraId="7429AA7D" w14:textId="77777777" w:rsidTr="00003490">
        <w:trPr>
          <w:trHeight w:val="386"/>
        </w:trPr>
        <w:tc>
          <w:tcPr>
            <w:tcW w:w="3474" w:type="dxa"/>
            <w:vAlign w:val="center"/>
          </w:tcPr>
          <w:p w14:paraId="1C336072" w14:textId="77777777" w:rsidR="009B578C" w:rsidRPr="00003490" w:rsidRDefault="009B578C" w:rsidP="009B578C">
            <w:pPr>
              <w:spacing w:line="360" w:lineRule="auto"/>
              <w:jc w:val="center"/>
              <w:rPr>
                <w:rFonts w:cs="Arial"/>
                <w:szCs w:val="24"/>
                <w:lang w:val="es-ES"/>
              </w:rPr>
            </w:pPr>
            <w:r w:rsidRPr="00003490">
              <w:rPr>
                <w:rFonts w:cs="Arial"/>
                <w:szCs w:val="24"/>
                <w:lang w:val="es-ES"/>
              </w:rPr>
              <w:t>Muy satisfecho</w:t>
            </w:r>
          </w:p>
        </w:tc>
        <w:tc>
          <w:tcPr>
            <w:tcW w:w="2625" w:type="dxa"/>
          </w:tcPr>
          <w:p w14:paraId="7A07C55C" w14:textId="77777777" w:rsidR="009B578C" w:rsidRPr="00003490" w:rsidRDefault="009B578C" w:rsidP="009B578C">
            <w:pPr>
              <w:spacing w:line="360" w:lineRule="auto"/>
              <w:jc w:val="center"/>
              <w:rPr>
                <w:rFonts w:cs="Arial"/>
                <w:szCs w:val="24"/>
                <w:lang w:val="es-ES"/>
              </w:rPr>
            </w:pPr>
            <w:r w:rsidRPr="00003490">
              <w:rPr>
                <w:rFonts w:cs="Arial"/>
                <w:szCs w:val="24"/>
                <w:lang w:val="es-ES"/>
              </w:rPr>
              <w:t>Muy buena</w:t>
            </w:r>
          </w:p>
        </w:tc>
        <w:tc>
          <w:tcPr>
            <w:tcW w:w="2945" w:type="dxa"/>
          </w:tcPr>
          <w:p w14:paraId="172B535C" w14:textId="77777777" w:rsidR="009B578C" w:rsidRPr="00003490" w:rsidRDefault="009B578C" w:rsidP="009B578C">
            <w:pPr>
              <w:spacing w:line="360" w:lineRule="auto"/>
              <w:jc w:val="center"/>
              <w:rPr>
                <w:rFonts w:cs="Arial"/>
                <w:szCs w:val="24"/>
                <w:lang w:val="es-ES"/>
              </w:rPr>
            </w:pPr>
            <w:r w:rsidRPr="00003490">
              <w:rPr>
                <w:rFonts w:cs="Arial"/>
                <w:szCs w:val="24"/>
                <w:lang w:val="es-ES"/>
              </w:rPr>
              <w:t>Muy buena</w:t>
            </w:r>
          </w:p>
        </w:tc>
      </w:tr>
      <w:tr w:rsidR="009B578C" w:rsidRPr="00003490" w14:paraId="5ADE63AB" w14:textId="77777777" w:rsidTr="00003490">
        <w:trPr>
          <w:trHeight w:val="372"/>
        </w:trPr>
        <w:tc>
          <w:tcPr>
            <w:tcW w:w="3474" w:type="dxa"/>
            <w:vAlign w:val="center"/>
          </w:tcPr>
          <w:p w14:paraId="7D7E74D8" w14:textId="77777777" w:rsidR="009B578C" w:rsidRPr="00003490" w:rsidRDefault="009B578C" w:rsidP="009B578C">
            <w:pPr>
              <w:spacing w:line="360" w:lineRule="auto"/>
              <w:jc w:val="center"/>
              <w:rPr>
                <w:rFonts w:cs="Arial"/>
                <w:szCs w:val="24"/>
                <w:lang w:val="es-ES"/>
              </w:rPr>
            </w:pPr>
            <w:r w:rsidRPr="00003490">
              <w:rPr>
                <w:rFonts w:cs="Arial"/>
                <w:szCs w:val="24"/>
                <w:lang w:val="es-ES"/>
              </w:rPr>
              <w:t>Satisfecho</w:t>
            </w:r>
          </w:p>
        </w:tc>
        <w:tc>
          <w:tcPr>
            <w:tcW w:w="2625" w:type="dxa"/>
          </w:tcPr>
          <w:p w14:paraId="775570FC" w14:textId="77777777" w:rsidR="009B578C" w:rsidRPr="00003490" w:rsidRDefault="009B578C" w:rsidP="009B578C">
            <w:pPr>
              <w:spacing w:line="360" w:lineRule="auto"/>
              <w:jc w:val="center"/>
              <w:rPr>
                <w:rFonts w:cs="Arial"/>
                <w:szCs w:val="24"/>
                <w:lang w:val="es-ES"/>
              </w:rPr>
            </w:pPr>
            <w:r w:rsidRPr="00003490">
              <w:rPr>
                <w:rFonts w:cs="Arial"/>
                <w:szCs w:val="24"/>
                <w:lang w:val="es-ES"/>
              </w:rPr>
              <w:t>Buena</w:t>
            </w:r>
          </w:p>
        </w:tc>
        <w:tc>
          <w:tcPr>
            <w:tcW w:w="2945" w:type="dxa"/>
          </w:tcPr>
          <w:p w14:paraId="23DC70C1" w14:textId="77777777" w:rsidR="009B578C" w:rsidRPr="00003490" w:rsidRDefault="009B578C" w:rsidP="009B578C">
            <w:pPr>
              <w:spacing w:line="360" w:lineRule="auto"/>
              <w:jc w:val="center"/>
              <w:rPr>
                <w:rFonts w:cs="Arial"/>
                <w:szCs w:val="24"/>
                <w:lang w:val="es-ES"/>
              </w:rPr>
            </w:pPr>
            <w:r w:rsidRPr="00003490">
              <w:rPr>
                <w:rFonts w:cs="Arial"/>
                <w:szCs w:val="24"/>
                <w:lang w:val="es-ES"/>
              </w:rPr>
              <w:t>Buena</w:t>
            </w:r>
          </w:p>
        </w:tc>
      </w:tr>
      <w:tr w:rsidR="009B578C" w:rsidRPr="00003490" w14:paraId="189A80DE" w14:textId="77777777" w:rsidTr="00003490">
        <w:trPr>
          <w:trHeight w:val="372"/>
        </w:trPr>
        <w:tc>
          <w:tcPr>
            <w:tcW w:w="3474" w:type="dxa"/>
            <w:vAlign w:val="center"/>
          </w:tcPr>
          <w:p w14:paraId="20A282DF" w14:textId="77777777" w:rsidR="009B578C" w:rsidRPr="00003490" w:rsidRDefault="009B578C" w:rsidP="009B578C">
            <w:pPr>
              <w:spacing w:line="360" w:lineRule="auto"/>
              <w:jc w:val="center"/>
              <w:rPr>
                <w:rFonts w:cs="Arial"/>
                <w:szCs w:val="24"/>
                <w:lang w:val="es-ES"/>
              </w:rPr>
            </w:pPr>
            <w:r w:rsidRPr="00003490">
              <w:rPr>
                <w:rFonts w:cs="Arial"/>
                <w:szCs w:val="24"/>
                <w:lang w:val="es-ES"/>
              </w:rPr>
              <w:t>Normal</w:t>
            </w:r>
          </w:p>
        </w:tc>
        <w:tc>
          <w:tcPr>
            <w:tcW w:w="2625" w:type="dxa"/>
          </w:tcPr>
          <w:p w14:paraId="15836022" w14:textId="77777777" w:rsidR="009B578C" w:rsidRPr="00003490" w:rsidRDefault="009B578C" w:rsidP="009B578C">
            <w:pPr>
              <w:spacing w:line="360" w:lineRule="auto"/>
              <w:jc w:val="center"/>
              <w:rPr>
                <w:rFonts w:cs="Arial"/>
                <w:szCs w:val="24"/>
                <w:lang w:val="es-ES"/>
              </w:rPr>
            </w:pPr>
            <w:r w:rsidRPr="00003490">
              <w:rPr>
                <w:rFonts w:cs="Arial"/>
                <w:szCs w:val="24"/>
                <w:lang w:val="es-ES"/>
              </w:rPr>
              <w:t>regular</w:t>
            </w:r>
          </w:p>
        </w:tc>
        <w:tc>
          <w:tcPr>
            <w:tcW w:w="2945" w:type="dxa"/>
          </w:tcPr>
          <w:p w14:paraId="6C0BB7E3" w14:textId="77777777" w:rsidR="009B578C" w:rsidRPr="00003490" w:rsidRDefault="009B578C" w:rsidP="009B578C">
            <w:pPr>
              <w:spacing w:line="360" w:lineRule="auto"/>
              <w:jc w:val="center"/>
              <w:rPr>
                <w:rFonts w:cs="Arial"/>
                <w:szCs w:val="24"/>
                <w:lang w:val="es-ES"/>
              </w:rPr>
            </w:pPr>
            <w:r w:rsidRPr="00003490">
              <w:rPr>
                <w:rFonts w:cs="Arial"/>
                <w:szCs w:val="24"/>
                <w:lang w:val="es-ES"/>
              </w:rPr>
              <w:t>regular</w:t>
            </w:r>
          </w:p>
        </w:tc>
      </w:tr>
      <w:tr w:rsidR="009B578C" w:rsidRPr="00003490" w14:paraId="2013DC27" w14:textId="77777777" w:rsidTr="00003490">
        <w:trPr>
          <w:trHeight w:val="372"/>
        </w:trPr>
        <w:tc>
          <w:tcPr>
            <w:tcW w:w="3474" w:type="dxa"/>
            <w:vAlign w:val="center"/>
          </w:tcPr>
          <w:p w14:paraId="7A4E92CC" w14:textId="77777777" w:rsidR="009B578C" w:rsidRPr="00003490" w:rsidRDefault="009B578C" w:rsidP="009B578C">
            <w:pPr>
              <w:spacing w:line="360" w:lineRule="auto"/>
              <w:jc w:val="center"/>
              <w:rPr>
                <w:rFonts w:cs="Arial"/>
                <w:szCs w:val="24"/>
                <w:lang w:val="es-ES"/>
              </w:rPr>
            </w:pPr>
            <w:r w:rsidRPr="00003490">
              <w:rPr>
                <w:rFonts w:cs="Arial"/>
                <w:szCs w:val="24"/>
                <w:lang w:val="es-ES"/>
              </w:rPr>
              <w:t>Insatisfecho</w:t>
            </w:r>
          </w:p>
        </w:tc>
        <w:tc>
          <w:tcPr>
            <w:tcW w:w="2625" w:type="dxa"/>
          </w:tcPr>
          <w:p w14:paraId="33628742" w14:textId="77777777" w:rsidR="009B578C" w:rsidRPr="00003490" w:rsidRDefault="009B578C" w:rsidP="009B578C">
            <w:pPr>
              <w:spacing w:line="360" w:lineRule="auto"/>
              <w:jc w:val="center"/>
              <w:rPr>
                <w:rFonts w:cs="Arial"/>
                <w:szCs w:val="24"/>
                <w:lang w:val="es-ES"/>
              </w:rPr>
            </w:pPr>
            <w:r w:rsidRPr="00003490">
              <w:rPr>
                <w:rFonts w:cs="Arial"/>
                <w:szCs w:val="24"/>
                <w:lang w:val="es-ES"/>
              </w:rPr>
              <w:t>mala</w:t>
            </w:r>
          </w:p>
        </w:tc>
        <w:tc>
          <w:tcPr>
            <w:tcW w:w="2945" w:type="dxa"/>
          </w:tcPr>
          <w:p w14:paraId="65EBBF39" w14:textId="77777777" w:rsidR="009B578C" w:rsidRPr="00003490" w:rsidRDefault="009B578C" w:rsidP="009B578C">
            <w:pPr>
              <w:spacing w:line="360" w:lineRule="auto"/>
              <w:jc w:val="center"/>
              <w:rPr>
                <w:rFonts w:cs="Arial"/>
                <w:szCs w:val="24"/>
                <w:lang w:val="es-ES"/>
              </w:rPr>
            </w:pPr>
            <w:r w:rsidRPr="00003490">
              <w:rPr>
                <w:rFonts w:cs="Arial"/>
                <w:szCs w:val="24"/>
                <w:lang w:val="es-ES"/>
              </w:rPr>
              <w:t>mala</w:t>
            </w:r>
          </w:p>
        </w:tc>
      </w:tr>
      <w:tr w:rsidR="009B578C" w:rsidRPr="00003490" w14:paraId="3C0AE678" w14:textId="77777777" w:rsidTr="00003490">
        <w:trPr>
          <w:trHeight w:val="760"/>
        </w:trPr>
        <w:tc>
          <w:tcPr>
            <w:tcW w:w="3474" w:type="dxa"/>
            <w:vAlign w:val="center"/>
          </w:tcPr>
          <w:p w14:paraId="34F193F8" w14:textId="77777777" w:rsidR="009B578C" w:rsidRPr="00003490" w:rsidRDefault="009B578C" w:rsidP="009B578C">
            <w:pPr>
              <w:spacing w:line="360" w:lineRule="auto"/>
              <w:jc w:val="center"/>
              <w:rPr>
                <w:rFonts w:cs="Arial"/>
                <w:szCs w:val="24"/>
                <w:lang w:val="es-ES"/>
              </w:rPr>
            </w:pPr>
            <w:r w:rsidRPr="00003490">
              <w:rPr>
                <w:rFonts w:cs="Arial"/>
                <w:szCs w:val="24"/>
                <w:lang w:val="es-ES"/>
              </w:rPr>
              <w:t>Terriblemente insatisfecho</w:t>
            </w:r>
          </w:p>
        </w:tc>
        <w:tc>
          <w:tcPr>
            <w:tcW w:w="2625" w:type="dxa"/>
          </w:tcPr>
          <w:p w14:paraId="32C655BB" w14:textId="77777777" w:rsidR="009B578C" w:rsidRPr="00003490" w:rsidRDefault="009B578C" w:rsidP="009B578C">
            <w:pPr>
              <w:spacing w:line="360" w:lineRule="auto"/>
              <w:jc w:val="center"/>
              <w:rPr>
                <w:rFonts w:cs="Arial"/>
                <w:szCs w:val="24"/>
                <w:lang w:val="es-ES"/>
              </w:rPr>
            </w:pPr>
            <w:r w:rsidRPr="00003490">
              <w:rPr>
                <w:rFonts w:cs="Arial"/>
                <w:szCs w:val="24"/>
                <w:lang w:val="es-ES"/>
              </w:rPr>
              <w:t>Muy mala</w:t>
            </w:r>
          </w:p>
        </w:tc>
        <w:tc>
          <w:tcPr>
            <w:tcW w:w="2945" w:type="dxa"/>
          </w:tcPr>
          <w:p w14:paraId="7DD3A918" w14:textId="77777777" w:rsidR="009B578C" w:rsidRPr="00003490" w:rsidRDefault="009B578C" w:rsidP="00EB1FCC">
            <w:pPr>
              <w:keepNext/>
              <w:spacing w:line="360" w:lineRule="auto"/>
              <w:jc w:val="center"/>
              <w:rPr>
                <w:rFonts w:cs="Arial"/>
                <w:szCs w:val="24"/>
                <w:lang w:val="es-ES"/>
              </w:rPr>
            </w:pPr>
            <w:r w:rsidRPr="00003490">
              <w:rPr>
                <w:rFonts w:cs="Arial"/>
                <w:szCs w:val="24"/>
                <w:lang w:val="es-ES"/>
              </w:rPr>
              <w:t>Muy mala</w:t>
            </w:r>
          </w:p>
        </w:tc>
      </w:tr>
    </w:tbl>
    <w:p w14:paraId="52EF6F22" w14:textId="48FA1C08" w:rsidR="009B578C" w:rsidRPr="00003490" w:rsidRDefault="009B578C" w:rsidP="00003490">
      <w:pPr>
        <w:pStyle w:val="Descripcin"/>
        <w:rPr>
          <w:rFonts w:cs="Arial"/>
          <w:i w:val="0"/>
          <w:iCs w:val="0"/>
          <w:color w:val="auto"/>
          <w:sz w:val="24"/>
          <w:szCs w:val="24"/>
          <w:lang w:val="es-ES"/>
        </w:rPr>
      </w:pPr>
      <w:r w:rsidRPr="00003490">
        <w:rPr>
          <w:rFonts w:cs="Arial"/>
          <w:i w:val="0"/>
          <w:iCs w:val="0"/>
          <w:color w:val="auto"/>
          <w:sz w:val="24"/>
          <w:szCs w:val="24"/>
          <w:lang w:val="es-ES"/>
        </w:rPr>
        <w:t>Fuente: Investigación propia</w:t>
      </w:r>
    </w:p>
    <w:p w14:paraId="46875586" w14:textId="77777777" w:rsidR="009B578C" w:rsidRPr="00003490" w:rsidRDefault="009B578C" w:rsidP="009B578C">
      <w:pPr>
        <w:spacing w:line="360" w:lineRule="auto"/>
        <w:ind w:left="720" w:right="758"/>
        <w:jc w:val="both"/>
        <w:rPr>
          <w:rFonts w:cs="Arial"/>
          <w:szCs w:val="24"/>
          <w:lang w:val="es-ES"/>
        </w:rPr>
      </w:pPr>
    </w:p>
    <w:p w14:paraId="50E8DE47" w14:textId="0FC7C5A5" w:rsidR="009B578C" w:rsidRPr="00003490" w:rsidRDefault="009B578C" w:rsidP="009B578C">
      <w:pPr>
        <w:spacing w:line="360" w:lineRule="auto"/>
        <w:ind w:right="758"/>
        <w:jc w:val="both"/>
        <w:rPr>
          <w:rFonts w:cs="Arial"/>
          <w:szCs w:val="24"/>
          <w:lang w:val="es-ES"/>
        </w:rPr>
      </w:pPr>
      <w:r w:rsidRPr="00003490">
        <w:rPr>
          <w:rFonts w:cs="Arial"/>
          <w:b/>
          <w:bCs/>
          <w:szCs w:val="24"/>
          <w:lang w:val="es-ES"/>
        </w:rPr>
        <w:t>Capacidad de respuesta:</w:t>
      </w:r>
      <w:r w:rsidRPr="00003490">
        <w:rPr>
          <w:rFonts w:cs="Arial"/>
          <w:szCs w:val="24"/>
          <w:lang w:val="es-ES"/>
        </w:rPr>
        <w:t xml:space="preserve"> se mide el nivel de rapidez y efectividad del servicio recibido.</w:t>
      </w:r>
    </w:p>
    <w:p w14:paraId="7DF6157E" w14:textId="1C8F45C5" w:rsidR="007C70BA" w:rsidRPr="00003490" w:rsidRDefault="007C70BA" w:rsidP="004153F9">
      <w:pPr>
        <w:pStyle w:val="Descripcin"/>
        <w:spacing w:after="240"/>
        <w:ind w:left="1440" w:hanging="306"/>
        <w:jc w:val="left"/>
        <w:rPr>
          <w:rFonts w:cs="Arial"/>
          <w:sz w:val="24"/>
          <w:szCs w:val="24"/>
          <w:lang w:val="es-ES"/>
        </w:rPr>
      </w:pPr>
      <w:r w:rsidRPr="00003490">
        <w:rPr>
          <w:lang w:val="es-ES"/>
        </w:rPr>
        <w:t xml:space="preserve">         </w:t>
      </w:r>
      <w:r w:rsidR="00003490">
        <w:rPr>
          <w:lang w:val="es-ES"/>
        </w:rPr>
        <w:t xml:space="preserve">       </w:t>
      </w:r>
      <w:r w:rsidRPr="00003490">
        <w:rPr>
          <w:lang w:val="es-ES"/>
        </w:rPr>
        <w:t xml:space="preserve">  </w:t>
      </w:r>
      <w:bookmarkStart w:id="74" w:name="_Toc45230082"/>
      <w:r w:rsidRPr="00003490">
        <w:rPr>
          <w:i w:val="0"/>
          <w:color w:val="000000" w:themeColor="text1"/>
          <w:sz w:val="24"/>
          <w:lang w:val="es-ES"/>
        </w:rPr>
        <w:t xml:space="preserve">Tabla </w:t>
      </w:r>
      <w:r w:rsidRPr="00003490">
        <w:rPr>
          <w:i w:val="0"/>
          <w:color w:val="000000" w:themeColor="text1"/>
          <w:sz w:val="24"/>
          <w:lang w:val="es-ES"/>
        </w:rPr>
        <w:fldChar w:fldCharType="begin"/>
      </w:r>
      <w:r w:rsidRPr="00003490">
        <w:rPr>
          <w:i w:val="0"/>
          <w:color w:val="000000" w:themeColor="text1"/>
          <w:sz w:val="24"/>
          <w:lang w:val="es-ES"/>
        </w:rPr>
        <w:instrText xml:space="preserve"> SEQ Tabla \* ARABIC </w:instrText>
      </w:r>
      <w:r w:rsidRPr="00003490">
        <w:rPr>
          <w:i w:val="0"/>
          <w:color w:val="000000" w:themeColor="text1"/>
          <w:sz w:val="24"/>
          <w:lang w:val="es-ES"/>
        </w:rPr>
        <w:fldChar w:fldCharType="separate"/>
      </w:r>
      <w:r w:rsidR="00815265">
        <w:rPr>
          <w:i w:val="0"/>
          <w:noProof/>
          <w:color w:val="000000" w:themeColor="text1"/>
          <w:sz w:val="24"/>
          <w:lang w:val="es-ES"/>
        </w:rPr>
        <w:t>2</w:t>
      </w:r>
      <w:r w:rsidRPr="00003490">
        <w:rPr>
          <w:i w:val="0"/>
          <w:color w:val="000000" w:themeColor="text1"/>
          <w:sz w:val="24"/>
          <w:lang w:val="es-ES"/>
        </w:rPr>
        <w:fldChar w:fldCharType="end"/>
      </w:r>
      <w:r w:rsidR="00003490">
        <w:rPr>
          <w:i w:val="0"/>
          <w:color w:val="000000" w:themeColor="text1"/>
          <w:sz w:val="24"/>
          <w:lang w:val="es-ES"/>
        </w:rPr>
        <w:t>.</w:t>
      </w:r>
      <w:r w:rsidRPr="00003490">
        <w:rPr>
          <w:i w:val="0"/>
          <w:color w:val="000000" w:themeColor="text1"/>
          <w:sz w:val="24"/>
          <w:lang w:val="es-ES"/>
        </w:rPr>
        <w:t xml:space="preserve"> Capacidad de respuesta</w:t>
      </w:r>
      <w:bookmarkEnd w:id="74"/>
    </w:p>
    <w:tbl>
      <w:tblPr>
        <w:tblStyle w:val="Tablaconcuadrcula"/>
        <w:tblW w:w="4961" w:type="dxa"/>
        <w:jc w:val="center"/>
        <w:tblLook w:val="04A0" w:firstRow="1" w:lastRow="0" w:firstColumn="1" w:lastColumn="0" w:noHBand="0" w:noVBand="1"/>
      </w:tblPr>
      <w:tblGrid>
        <w:gridCol w:w="4961"/>
      </w:tblGrid>
      <w:tr w:rsidR="009B578C" w:rsidRPr="00003490" w14:paraId="073F29C4" w14:textId="77777777" w:rsidTr="00003490">
        <w:trPr>
          <w:trHeight w:val="497"/>
          <w:jc w:val="center"/>
        </w:trPr>
        <w:tc>
          <w:tcPr>
            <w:tcW w:w="4961" w:type="dxa"/>
            <w:vAlign w:val="center"/>
          </w:tcPr>
          <w:p w14:paraId="10A43984" w14:textId="77777777" w:rsidR="009B578C" w:rsidRPr="00003490" w:rsidRDefault="009B578C" w:rsidP="00003490">
            <w:pPr>
              <w:spacing w:line="360" w:lineRule="auto"/>
              <w:ind w:right="-72"/>
              <w:jc w:val="center"/>
              <w:rPr>
                <w:rFonts w:cs="Arial"/>
                <w:b/>
                <w:bCs/>
                <w:szCs w:val="24"/>
                <w:lang w:val="es-ES"/>
              </w:rPr>
            </w:pPr>
            <w:r w:rsidRPr="00003490">
              <w:rPr>
                <w:rFonts w:cs="Arial"/>
                <w:b/>
                <w:bCs/>
                <w:szCs w:val="24"/>
                <w:lang w:val="es-ES"/>
              </w:rPr>
              <w:t>capacidad de respuesta</w:t>
            </w:r>
          </w:p>
        </w:tc>
      </w:tr>
      <w:tr w:rsidR="009B578C" w:rsidRPr="00003490" w14:paraId="1EC9F8F9" w14:textId="77777777" w:rsidTr="00003490">
        <w:trPr>
          <w:trHeight w:val="516"/>
          <w:jc w:val="center"/>
        </w:trPr>
        <w:tc>
          <w:tcPr>
            <w:tcW w:w="4961" w:type="dxa"/>
            <w:vAlign w:val="center"/>
          </w:tcPr>
          <w:p w14:paraId="1D31E925" w14:textId="77777777" w:rsidR="009B578C" w:rsidRPr="00003490" w:rsidRDefault="009B578C" w:rsidP="009B578C">
            <w:pPr>
              <w:spacing w:line="360" w:lineRule="auto"/>
              <w:ind w:right="-51"/>
              <w:jc w:val="center"/>
              <w:rPr>
                <w:rFonts w:cs="Arial"/>
                <w:szCs w:val="24"/>
                <w:lang w:val="es-ES"/>
              </w:rPr>
            </w:pPr>
            <w:r w:rsidRPr="00003490">
              <w:rPr>
                <w:rFonts w:cs="Arial"/>
                <w:szCs w:val="24"/>
                <w:lang w:val="es-ES"/>
              </w:rPr>
              <w:t>Muy alto</w:t>
            </w:r>
          </w:p>
        </w:tc>
      </w:tr>
      <w:tr w:rsidR="009B578C" w:rsidRPr="00003490" w14:paraId="3E3C3AAA" w14:textId="77777777" w:rsidTr="00003490">
        <w:trPr>
          <w:trHeight w:val="497"/>
          <w:jc w:val="center"/>
        </w:trPr>
        <w:tc>
          <w:tcPr>
            <w:tcW w:w="4961" w:type="dxa"/>
            <w:vAlign w:val="center"/>
          </w:tcPr>
          <w:p w14:paraId="45613BB4" w14:textId="77777777" w:rsidR="009B578C" w:rsidRPr="00003490" w:rsidRDefault="009B578C" w:rsidP="009B578C">
            <w:pPr>
              <w:spacing w:line="360" w:lineRule="auto"/>
              <w:ind w:right="-51"/>
              <w:jc w:val="center"/>
              <w:rPr>
                <w:rFonts w:cs="Arial"/>
                <w:szCs w:val="24"/>
                <w:lang w:val="es-ES"/>
              </w:rPr>
            </w:pPr>
            <w:r w:rsidRPr="00003490">
              <w:rPr>
                <w:rFonts w:cs="Arial"/>
                <w:szCs w:val="24"/>
                <w:lang w:val="es-ES"/>
              </w:rPr>
              <w:t>Alto</w:t>
            </w:r>
          </w:p>
        </w:tc>
      </w:tr>
      <w:tr w:rsidR="009B578C" w:rsidRPr="00003490" w14:paraId="3F47553E" w14:textId="77777777" w:rsidTr="00003490">
        <w:trPr>
          <w:trHeight w:val="497"/>
          <w:jc w:val="center"/>
        </w:trPr>
        <w:tc>
          <w:tcPr>
            <w:tcW w:w="4961" w:type="dxa"/>
            <w:vAlign w:val="center"/>
          </w:tcPr>
          <w:p w14:paraId="27A3502B" w14:textId="77777777" w:rsidR="009B578C" w:rsidRPr="00003490" w:rsidRDefault="009B578C" w:rsidP="009B578C">
            <w:pPr>
              <w:spacing w:line="360" w:lineRule="auto"/>
              <w:ind w:right="-51"/>
              <w:jc w:val="center"/>
              <w:rPr>
                <w:rFonts w:cs="Arial"/>
                <w:szCs w:val="24"/>
                <w:lang w:val="es-ES"/>
              </w:rPr>
            </w:pPr>
            <w:r w:rsidRPr="00003490">
              <w:rPr>
                <w:rFonts w:cs="Arial"/>
                <w:szCs w:val="24"/>
                <w:lang w:val="es-ES"/>
              </w:rPr>
              <w:t>Intermedio</w:t>
            </w:r>
          </w:p>
        </w:tc>
      </w:tr>
      <w:tr w:rsidR="009B578C" w:rsidRPr="00003490" w14:paraId="7D972598" w14:textId="77777777" w:rsidTr="00003490">
        <w:trPr>
          <w:trHeight w:val="497"/>
          <w:jc w:val="center"/>
        </w:trPr>
        <w:tc>
          <w:tcPr>
            <w:tcW w:w="4961" w:type="dxa"/>
            <w:vAlign w:val="center"/>
          </w:tcPr>
          <w:p w14:paraId="2E9DFA46" w14:textId="77777777" w:rsidR="009B578C" w:rsidRPr="00003490" w:rsidRDefault="009B578C" w:rsidP="009B578C">
            <w:pPr>
              <w:spacing w:line="360" w:lineRule="auto"/>
              <w:ind w:right="-51"/>
              <w:jc w:val="center"/>
              <w:rPr>
                <w:rFonts w:cs="Arial"/>
                <w:szCs w:val="24"/>
                <w:lang w:val="es-ES"/>
              </w:rPr>
            </w:pPr>
            <w:r w:rsidRPr="00003490">
              <w:rPr>
                <w:rFonts w:cs="Arial"/>
                <w:szCs w:val="24"/>
                <w:lang w:val="es-ES"/>
              </w:rPr>
              <w:t>Bajo</w:t>
            </w:r>
          </w:p>
        </w:tc>
      </w:tr>
      <w:tr w:rsidR="009B578C" w:rsidRPr="00003490" w14:paraId="12FCA07C" w14:textId="77777777" w:rsidTr="00003490">
        <w:trPr>
          <w:trHeight w:val="497"/>
          <w:jc w:val="center"/>
        </w:trPr>
        <w:tc>
          <w:tcPr>
            <w:tcW w:w="4961" w:type="dxa"/>
            <w:vAlign w:val="center"/>
          </w:tcPr>
          <w:p w14:paraId="2A8A3414" w14:textId="77777777" w:rsidR="009B578C" w:rsidRPr="00003490" w:rsidRDefault="009B578C" w:rsidP="00EB1FCC">
            <w:pPr>
              <w:keepNext/>
              <w:spacing w:line="360" w:lineRule="auto"/>
              <w:ind w:right="-51"/>
              <w:jc w:val="center"/>
              <w:rPr>
                <w:rFonts w:cs="Arial"/>
                <w:szCs w:val="24"/>
                <w:lang w:val="es-ES"/>
              </w:rPr>
            </w:pPr>
            <w:r w:rsidRPr="00003490">
              <w:rPr>
                <w:rFonts w:cs="Arial"/>
                <w:szCs w:val="24"/>
                <w:lang w:val="es-ES"/>
              </w:rPr>
              <w:t>Muy bajo</w:t>
            </w:r>
          </w:p>
        </w:tc>
      </w:tr>
    </w:tbl>
    <w:p w14:paraId="0D8C1FB3" w14:textId="0EF4B81B" w:rsidR="00AD41F8" w:rsidRPr="00003490" w:rsidRDefault="00EB1FCC" w:rsidP="00003490">
      <w:pPr>
        <w:pStyle w:val="Descripcin"/>
        <w:rPr>
          <w:rFonts w:cs="Arial"/>
          <w:i w:val="0"/>
          <w:iCs w:val="0"/>
          <w:color w:val="auto"/>
          <w:sz w:val="24"/>
          <w:szCs w:val="24"/>
          <w:highlight w:val="yellow"/>
          <w:lang w:val="es-ES"/>
        </w:rPr>
      </w:pPr>
      <w:r w:rsidRPr="00003490">
        <w:rPr>
          <w:rFonts w:cs="Arial"/>
          <w:i w:val="0"/>
          <w:iCs w:val="0"/>
          <w:color w:val="auto"/>
          <w:sz w:val="24"/>
          <w:szCs w:val="24"/>
          <w:lang w:val="es-ES"/>
        </w:rPr>
        <w:t>Fuente: Investigación propia</w:t>
      </w:r>
    </w:p>
    <w:p w14:paraId="0DE2648E" w14:textId="41385641" w:rsidR="00AD41F8" w:rsidRPr="00003490" w:rsidRDefault="00AD41F8" w:rsidP="009132A0">
      <w:pPr>
        <w:spacing w:line="360" w:lineRule="auto"/>
        <w:rPr>
          <w:highlight w:val="yellow"/>
          <w:lang w:val="es-ES"/>
        </w:rPr>
      </w:pPr>
    </w:p>
    <w:p w14:paraId="7098B07E" w14:textId="6FD8A063" w:rsidR="009B578C" w:rsidRPr="00003490" w:rsidRDefault="009B578C" w:rsidP="00A24C58">
      <w:pPr>
        <w:pStyle w:val="Ttulo2"/>
        <w:spacing w:line="360" w:lineRule="auto"/>
        <w:rPr>
          <w:lang w:val="es-ES"/>
        </w:rPr>
      </w:pPr>
      <w:bookmarkStart w:id="75" w:name="_Toc76994809"/>
      <w:r w:rsidRPr="00003490">
        <w:rPr>
          <w:rFonts w:cs="Arial"/>
          <w:szCs w:val="24"/>
          <w:lang w:val="es-ES"/>
        </w:rPr>
        <w:t>2.6 FORMULACIÓN DE HIPÓTESIS</w:t>
      </w:r>
      <w:bookmarkEnd w:id="75"/>
    </w:p>
    <w:p w14:paraId="2CB7CB62" w14:textId="2B435CA1" w:rsidR="009B578C" w:rsidRPr="00003490" w:rsidRDefault="009B578C" w:rsidP="00C1572F">
      <w:pPr>
        <w:pStyle w:val="Ttulo2"/>
        <w:rPr>
          <w:lang w:val="es-ES"/>
        </w:rPr>
      </w:pPr>
      <w:bookmarkStart w:id="76" w:name="_Toc76994810"/>
      <w:r w:rsidRPr="00003490">
        <w:rPr>
          <w:lang w:val="es-ES"/>
        </w:rPr>
        <w:t>2.6.1 Hipótesis investigativa</w:t>
      </w:r>
      <w:bookmarkEnd w:id="76"/>
      <w:r w:rsidRPr="00003490">
        <w:rPr>
          <w:lang w:val="es-ES"/>
        </w:rPr>
        <w:t xml:space="preserve"> </w:t>
      </w:r>
    </w:p>
    <w:p w14:paraId="52455325" w14:textId="77777777" w:rsidR="00C1572F" w:rsidRPr="00003490" w:rsidRDefault="00C1572F" w:rsidP="00C1572F">
      <w:pPr>
        <w:rPr>
          <w:lang w:val="es-ES"/>
        </w:rPr>
      </w:pPr>
    </w:p>
    <w:p w14:paraId="220240F3" w14:textId="55D22D88" w:rsidR="009B578C" w:rsidRPr="00003490" w:rsidRDefault="009B578C" w:rsidP="009B578C">
      <w:pPr>
        <w:spacing w:line="360" w:lineRule="auto"/>
        <w:jc w:val="both"/>
        <w:rPr>
          <w:rFonts w:cs="Arial"/>
          <w:sz w:val="28"/>
          <w:lang w:val="es-ES"/>
        </w:rPr>
      </w:pPr>
      <w:r w:rsidRPr="00003490">
        <w:rPr>
          <w:rFonts w:cs="Arial"/>
          <w:lang w:val="es-ES"/>
        </w:rPr>
        <w:lastRenderedPageBreak/>
        <w:t xml:space="preserve">A través de la investigación se </w:t>
      </w:r>
      <w:r w:rsidR="0040331E" w:rsidRPr="00003490">
        <w:rPr>
          <w:rFonts w:cs="Arial"/>
          <w:lang w:val="es-ES"/>
        </w:rPr>
        <w:t>logrará</w:t>
      </w:r>
      <w:r w:rsidRPr="00003490">
        <w:rPr>
          <w:rFonts w:cs="Arial"/>
          <w:lang w:val="es-ES"/>
        </w:rPr>
        <w:t xml:space="preserve"> encontrar los factores negativos </w:t>
      </w:r>
      <w:r w:rsidR="0040331E" w:rsidRPr="00003490">
        <w:rPr>
          <w:rFonts w:cs="Arial"/>
          <w:lang w:val="es-ES"/>
        </w:rPr>
        <w:t>de la</w:t>
      </w:r>
      <w:r w:rsidRPr="00003490">
        <w:rPr>
          <w:rFonts w:cs="Arial"/>
          <w:lang w:val="es-ES"/>
        </w:rPr>
        <w:t xml:space="preserve"> atención al cliente</w:t>
      </w:r>
      <w:r w:rsidR="0040331E" w:rsidRPr="00003490">
        <w:rPr>
          <w:rFonts w:cs="Arial"/>
          <w:lang w:val="es-ES"/>
        </w:rPr>
        <w:t xml:space="preserve"> en tramites académicos y de matrícula en la universidad Cesmag</w:t>
      </w:r>
      <w:r w:rsidRPr="00003490">
        <w:rPr>
          <w:rFonts w:cs="Arial"/>
          <w:lang w:val="es-ES"/>
        </w:rPr>
        <w:t>,</w:t>
      </w:r>
      <w:r w:rsidR="0040331E" w:rsidRPr="00003490">
        <w:rPr>
          <w:rFonts w:cs="Arial"/>
          <w:lang w:val="es-ES"/>
        </w:rPr>
        <w:t xml:space="preserve"> con el fin, de incorporar </w:t>
      </w:r>
      <w:r w:rsidRPr="00003490">
        <w:rPr>
          <w:rFonts w:cs="Arial"/>
          <w:lang w:val="es-ES"/>
        </w:rPr>
        <w:t>un sistema de control que</w:t>
      </w:r>
      <w:r w:rsidR="0040331E" w:rsidRPr="00003490">
        <w:rPr>
          <w:rFonts w:cs="Arial"/>
          <w:lang w:val="es-ES"/>
        </w:rPr>
        <w:t xml:space="preserve"> consiga</w:t>
      </w:r>
      <w:r w:rsidRPr="00003490">
        <w:rPr>
          <w:rFonts w:cs="Arial"/>
          <w:lang w:val="es-ES"/>
        </w:rPr>
        <w:t xml:space="preserve"> agilizar y automatizar</w:t>
      </w:r>
      <w:r w:rsidR="0040331E" w:rsidRPr="00003490">
        <w:rPr>
          <w:rFonts w:cs="Arial"/>
          <w:lang w:val="es-ES"/>
        </w:rPr>
        <w:t xml:space="preserve"> los</w:t>
      </w:r>
      <w:r w:rsidRPr="00003490">
        <w:rPr>
          <w:rFonts w:cs="Arial"/>
          <w:lang w:val="es-ES"/>
        </w:rPr>
        <w:t xml:space="preserve"> procesos de atención </w:t>
      </w:r>
      <w:r w:rsidR="0040331E" w:rsidRPr="00003490">
        <w:rPr>
          <w:rFonts w:cs="Arial"/>
          <w:lang w:val="es-ES"/>
        </w:rPr>
        <w:t>en tramites académicos de</w:t>
      </w:r>
      <w:r w:rsidRPr="00003490">
        <w:rPr>
          <w:rFonts w:cs="Arial"/>
          <w:lang w:val="es-ES"/>
        </w:rPr>
        <w:t xml:space="preserve"> la </w:t>
      </w:r>
      <w:r w:rsidR="0040331E" w:rsidRPr="00003490">
        <w:rPr>
          <w:rFonts w:cs="Arial"/>
          <w:lang w:val="es-ES"/>
        </w:rPr>
        <w:t>institución</w:t>
      </w:r>
      <w:r w:rsidRPr="00003490">
        <w:rPr>
          <w:rFonts w:cs="Arial"/>
          <w:lang w:val="es-ES"/>
        </w:rPr>
        <w:t>.</w:t>
      </w:r>
    </w:p>
    <w:p w14:paraId="4B8275A8" w14:textId="4893974B" w:rsidR="009B578C" w:rsidRPr="00003490" w:rsidRDefault="009B578C" w:rsidP="00C1572F">
      <w:pPr>
        <w:pStyle w:val="Ttulo2"/>
        <w:rPr>
          <w:lang w:val="es-ES"/>
        </w:rPr>
      </w:pPr>
      <w:bookmarkStart w:id="77" w:name="_Toc76994811"/>
      <w:r w:rsidRPr="00003490">
        <w:rPr>
          <w:lang w:val="es-ES"/>
        </w:rPr>
        <w:t>2.6.2 Hipótesis nula</w:t>
      </w:r>
      <w:bookmarkEnd w:id="77"/>
    </w:p>
    <w:p w14:paraId="612004D1" w14:textId="77777777" w:rsidR="00C1572F" w:rsidRPr="00003490" w:rsidRDefault="00C1572F" w:rsidP="00C1572F">
      <w:pPr>
        <w:rPr>
          <w:lang w:val="es-ES"/>
        </w:rPr>
      </w:pPr>
    </w:p>
    <w:p w14:paraId="3F3B578B" w14:textId="2930A3E6" w:rsidR="00BC4BD9" w:rsidRPr="00003490" w:rsidRDefault="009B578C" w:rsidP="009B578C">
      <w:pPr>
        <w:spacing w:line="360" w:lineRule="auto"/>
        <w:jc w:val="both"/>
        <w:rPr>
          <w:rFonts w:cs="Arial"/>
          <w:lang w:val="es-ES"/>
        </w:rPr>
      </w:pPr>
      <w:r w:rsidRPr="00003490">
        <w:rPr>
          <w:rFonts w:cs="Arial"/>
          <w:lang w:val="es-ES"/>
        </w:rPr>
        <w:t xml:space="preserve">Mediante la implementación del sistema de control automatizado se </w:t>
      </w:r>
      <w:r w:rsidR="00EE59F9" w:rsidRPr="00003490">
        <w:rPr>
          <w:rFonts w:cs="Arial"/>
          <w:lang w:val="es-ES"/>
        </w:rPr>
        <w:t>podría reducir el tiempo de atención y mejorar la accesibilidad a los tramites académicos en el Universidad de Cesmag.</w:t>
      </w:r>
    </w:p>
    <w:p w14:paraId="00249989" w14:textId="2465A756" w:rsidR="009B578C" w:rsidRPr="00003490" w:rsidRDefault="009B578C" w:rsidP="00C1572F">
      <w:pPr>
        <w:pStyle w:val="Ttulo2"/>
        <w:rPr>
          <w:lang w:val="es-ES"/>
        </w:rPr>
      </w:pPr>
      <w:bookmarkStart w:id="78" w:name="_Toc76994812"/>
      <w:r w:rsidRPr="00003490">
        <w:rPr>
          <w:lang w:val="es-ES"/>
        </w:rPr>
        <w:t>2.6.3 Hipótesis alternativa</w:t>
      </w:r>
      <w:bookmarkEnd w:id="78"/>
    </w:p>
    <w:p w14:paraId="6AD146D0" w14:textId="77777777" w:rsidR="00C1572F" w:rsidRPr="00003490" w:rsidRDefault="00C1572F" w:rsidP="00C1572F">
      <w:pPr>
        <w:rPr>
          <w:lang w:val="es-ES"/>
        </w:rPr>
      </w:pPr>
    </w:p>
    <w:p w14:paraId="1DBA6743" w14:textId="0B50B2D7" w:rsidR="00EE59F9" w:rsidRPr="00003490" w:rsidRDefault="009B578C" w:rsidP="00A24C58">
      <w:pPr>
        <w:spacing w:line="360" w:lineRule="auto"/>
        <w:jc w:val="both"/>
        <w:rPr>
          <w:rFonts w:cs="Arial"/>
          <w:lang w:val="es-ES"/>
        </w:rPr>
      </w:pPr>
      <w:r w:rsidRPr="00003490">
        <w:rPr>
          <w:rFonts w:cs="Arial"/>
          <w:lang w:val="es-ES"/>
        </w:rPr>
        <w:t>La Implementación del sistema de control otorga una mejora en los procesos</w:t>
      </w:r>
      <w:r w:rsidR="00EE59F9" w:rsidRPr="00003490">
        <w:rPr>
          <w:rFonts w:cs="Arial"/>
          <w:lang w:val="es-ES"/>
        </w:rPr>
        <w:t xml:space="preserve"> atención y</w:t>
      </w:r>
      <w:r w:rsidRPr="00003490">
        <w:rPr>
          <w:rFonts w:cs="Arial"/>
          <w:lang w:val="es-ES"/>
        </w:rPr>
        <w:t xml:space="preserve"> </w:t>
      </w:r>
      <w:r w:rsidR="00EE59F9" w:rsidRPr="00003490">
        <w:rPr>
          <w:rFonts w:cs="Arial"/>
          <w:lang w:val="es-ES"/>
        </w:rPr>
        <w:t xml:space="preserve">en </w:t>
      </w:r>
      <w:r w:rsidRPr="00003490">
        <w:rPr>
          <w:rFonts w:cs="Arial"/>
          <w:lang w:val="es-ES"/>
        </w:rPr>
        <w:t xml:space="preserve">la accesibilidad </w:t>
      </w:r>
      <w:r w:rsidR="00EE59F9" w:rsidRPr="00003490">
        <w:rPr>
          <w:rFonts w:cs="Arial"/>
          <w:lang w:val="es-ES"/>
        </w:rPr>
        <w:t>a la</w:t>
      </w:r>
      <w:r w:rsidRPr="00003490">
        <w:rPr>
          <w:rFonts w:cs="Arial"/>
          <w:lang w:val="es-ES"/>
        </w:rPr>
        <w:t xml:space="preserve"> información de cada dependencia para los estudiantes</w:t>
      </w:r>
      <w:r w:rsidR="00EE59F9" w:rsidRPr="00003490">
        <w:rPr>
          <w:rFonts w:cs="Arial"/>
          <w:lang w:val="es-ES"/>
        </w:rPr>
        <w:t xml:space="preserve"> de la universidad Cesmag</w:t>
      </w:r>
    </w:p>
    <w:p w14:paraId="2C87DEFA" w14:textId="740277CA" w:rsidR="009B578C" w:rsidRPr="00003490" w:rsidRDefault="009B578C" w:rsidP="00A24C58">
      <w:pPr>
        <w:spacing w:line="360" w:lineRule="auto"/>
        <w:jc w:val="both"/>
        <w:rPr>
          <w:rFonts w:cs="Arial"/>
          <w:lang w:val="es-ES"/>
        </w:rPr>
      </w:pPr>
      <w:r w:rsidRPr="00003490">
        <w:rPr>
          <w:rFonts w:cs="Arial"/>
          <w:lang w:val="es-ES"/>
        </w:rPr>
        <w:t>.</w:t>
      </w:r>
      <w:r w:rsidRPr="00003490">
        <w:rPr>
          <w:rFonts w:cs="Arial"/>
          <w:lang w:val="es-ES"/>
        </w:rPr>
        <w:br w:type="page"/>
      </w:r>
    </w:p>
    <w:p w14:paraId="7381EA33" w14:textId="77777777" w:rsidR="009B578C" w:rsidRPr="00003490" w:rsidRDefault="009B578C" w:rsidP="00FB2BA4">
      <w:pPr>
        <w:pStyle w:val="Ttulo1"/>
        <w:jc w:val="center"/>
        <w:rPr>
          <w:szCs w:val="24"/>
          <w:lang w:val="es-ES"/>
        </w:rPr>
      </w:pPr>
      <w:bookmarkStart w:id="79" w:name="_Toc76994813"/>
      <w:r w:rsidRPr="00003490">
        <w:rPr>
          <w:szCs w:val="24"/>
          <w:lang w:val="es-ES"/>
        </w:rPr>
        <w:lastRenderedPageBreak/>
        <w:t>3. METODOLOGÍA</w:t>
      </w:r>
      <w:bookmarkEnd w:id="79"/>
    </w:p>
    <w:p w14:paraId="5A02A096" w14:textId="77777777" w:rsidR="009B578C" w:rsidRPr="00003490" w:rsidRDefault="009B578C" w:rsidP="009B578C">
      <w:pPr>
        <w:spacing w:after="0" w:line="240" w:lineRule="auto"/>
        <w:jc w:val="both"/>
        <w:rPr>
          <w:rFonts w:eastAsia="Times New Roman" w:cs="Arial"/>
          <w:color w:val="000000" w:themeColor="text1"/>
          <w:szCs w:val="24"/>
          <w:lang w:val="es-ES" w:eastAsia="es-CO"/>
        </w:rPr>
      </w:pPr>
    </w:p>
    <w:p w14:paraId="31D77049" w14:textId="77777777" w:rsidR="009B578C" w:rsidRPr="00003490" w:rsidRDefault="009B578C" w:rsidP="009B578C">
      <w:pPr>
        <w:pStyle w:val="Ttulo2"/>
        <w:jc w:val="both"/>
        <w:rPr>
          <w:rFonts w:cs="Arial"/>
          <w:b w:val="0"/>
          <w:lang w:val="es-ES"/>
        </w:rPr>
      </w:pPr>
      <w:bookmarkStart w:id="80" w:name="_Toc76994814"/>
      <w:r w:rsidRPr="00003490">
        <w:rPr>
          <w:rFonts w:cs="Arial"/>
          <w:lang w:val="es-ES"/>
        </w:rPr>
        <w:t>3.1 PARADIGMA</w:t>
      </w:r>
      <w:bookmarkEnd w:id="80"/>
    </w:p>
    <w:p w14:paraId="30FB7989" w14:textId="77777777" w:rsidR="009B578C" w:rsidRPr="00003490" w:rsidRDefault="009B578C" w:rsidP="009B578C">
      <w:pPr>
        <w:pStyle w:val="Sinespaciado"/>
        <w:rPr>
          <w:lang w:val="es-ES"/>
        </w:rPr>
      </w:pPr>
    </w:p>
    <w:p w14:paraId="3A724E84" w14:textId="77777777" w:rsidR="009B578C" w:rsidRPr="00003490" w:rsidRDefault="009B578C" w:rsidP="009B578C">
      <w:pPr>
        <w:spacing w:line="360" w:lineRule="auto"/>
        <w:jc w:val="both"/>
        <w:rPr>
          <w:rFonts w:cs="Arial"/>
          <w:color w:val="000000" w:themeColor="text1"/>
          <w:szCs w:val="24"/>
          <w:lang w:val="es-ES"/>
        </w:rPr>
      </w:pPr>
      <w:r w:rsidRPr="00003490">
        <w:rPr>
          <w:rFonts w:cs="Arial"/>
          <w:color w:val="000000" w:themeColor="text1"/>
          <w:szCs w:val="24"/>
          <w:lang w:val="es-ES"/>
        </w:rPr>
        <w:t>Desde una perspectiva metodológica, el paradigma positivista produce diferentes puntos de vista, estos puntos de vista ayudan a desarrollar una encuesta con una base sólida, y así proponer hipótesis que debe ajustarse al proceso de verificación y producir resultados bajo la premisa de determinar el grado de los resultados esperados o qué medidas de mejora deben tomarse. Según Agüero Pedro:</w:t>
      </w:r>
    </w:p>
    <w:p w14:paraId="4E3AFE4F" w14:textId="77777777" w:rsidR="009B578C" w:rsidRPr="00003490" w:rsidRDefault="009B578C" w:rsidP="009B578C">
      <w:pPr>
        <w:tabs>
          <w:tab w:val="left" w:pos="567"/>
        </w:tabs>
        <w:spacing w:line="360" w:lineRule="auto"/>
        <w:ind w:left="426" w:right="758"/>
        <w:jc w:val="both"/>
        <w:rPr>
          <w:rFonts w:cs="Arial"/>
          <w:i/>
          <w:iCs/>
          <w:color w:val="000000" w:themeColor="text1"/>
          <w:lang w:val="es-ES"/>
        </w:rPr>
      </w:pPr>
      <w:r w:rsidRPr="00003490">
        <w:rPr>
          <w:rFonts w:cs="Arial"/>
          <w:i/>
          <w:iCs/>
          <w:color w:val="000000" w:themeColor="text1"/>
          <w:lang w:val="es-ES"/>
        </w:rPr>
        <w:t>Entre las principales características del paradigma positivista se encuentran la orientación nomotética de la investigación, la formulación de hipótesis, su verificación y la predicción a partir de las mismas, la sobrevaloración del experimento, el empleo de métodos cuantitativos y de técnicas estadísticas para el procesamiento de la información, así como niega o trata de eliminar el papel de la subjetividad del investigador y los elementos de carácter axiológico e ideológicos presentes en la ciencia, como forma de la conciencia social, pretendiendo erigirse como la filosofía de las ciencias”.</w:t>
      </w:r>
      <w:r w:rsidRPr="00003490">
        <w:rPr>
          <w:rStyle w:val="Refdenotaalpie"/>
          <w:rFonts w:cs="Arial"/>
          <w:i/>
          <w:iCs/>
          <w:lang w:val="es-ES"/>
        </w:rPr>
        <w:footnoteReference w:id="69"/>
      </w:r>
    </w:p>
    <w:p w14:paraId="483B0D2B" w14:textId="77777777" w:rsidR="009B578C" w:rsidRPr="00003490" w:rsidRDefault="009B578C" w:rsidP="009B578C">
      <w:pPr>
        <w:pStyle w:val="Sinespaciado"/>
        <w:rPr>
          <w:lang w:val="es-ES"/>
        </w:rPr>
      </w:pPr>
    </w:p>
    <w:p w14:paraId="1C74F6C0" w14:textId="77777777" w:rsidR="009B578C" w:rsidRPr="00003490" w:rsidRDefault="009B578C" w:rsidP="009B578C">
      <w:pPr>
        <w:pStyle w:val="Ttulo2"/>
        <w:jc w:val="both"/>
        <w:rPr>
          <w:rFonts w:cs="Arial"/>
          <w:b w:val="0"/>
          <w:lang w:val="es-ES"/>
        </w:rPr>
      </w:pPr>
      <w:bookmarkStart w:id="81" w:name="_Toc76994815"/>
      <w:r w:rsidRPr="00003490">
        <w:rPr>
          <w:rFonts w:cs="Arial"/>
          <w:lang w:val="es-ES"/>
        </w:rPr>
        <w:t>3.2 ENFOQUE</w:t>
      </w:r>
      <w:bookmarkEnd w:id="81"/>
    </w:p>
    <w:p w14:paraId="4E2AEC35" w14:textId="77777777" w:rsidR="009B578C" w:rsidRPr="00003490" w:rsidRDefault="009B578C" w:rsidP="009B578C">
      <w:pPr>
        <w:pStyle w:val="Sinespaciado"/>
        <w:rPr>
          <w:lang w:val="es-ES"/>
        </w:rPr>
      </w:pPr>
    </w:p>
    <w:p w14:paraId="29A72CCD" w14:textId="5288E6A1" w:rsidR="009B578C" w:rsidRPr="00003490" w:rsidRDefault="009B578C" w:rsidP="009B578C">
      <w:pPr>
        <w:spacing w:line="360" w:lineRule="auto"/>
        <w:jc w:val="both"/>
        <w:rPr>
          <w:rFonts w:cs="Arial"/>
          <w:color w:val="000000" w:themeColor="text1"/>
          <w:szCs w:val="24"/>
          <w:lang w:val="es-ES"/>
        </w:rPr>
      </w:pPr>
      <w:r w:rsidRPr="00003490">
        <w:rPr>
          <w:rFonts w:cs="Arial"/>
          <w:color w:val="000000" w:themeColor="text1"/>
          <w:szCs w:val="24"/>
          <w:lang w:val="es-ES"/>
        </w:rPr>
        <w:t>La investigación se divide por métodos cuantitativos que se centran en el uso de la lógica estricta, la verdad, las leyes y las reglas de predicción para producir resultados.</w:t>
      </w:r>
      <w:r w:rsidR="005924BA" w:rsidRPr="00003490">
        <w:rPr>
          <w:rFonts w:cs="Arial"/>
          <w:color w:val="000000" w:themeColor="text1"/>
          <w:szCs w:val="24"/>
          <w:lang w:val="es-ES"/>
        </w:rPr>
        <w:t xml:space="preserve"> Según Iñiguez, Pedro, </w:t>
      </w:r>
      <w:r w:rsidR="005924BA" w:rsidRPr="00003490">
        <w:rPr>
          <w:rFonts w:cs="Arial"/>
          <w:i/>
          <w:iCs/>
          <w:color w:val="000000" w:themeColor="text1"/>
          <w:szCs w:val="24"/>
          <w:lang w:val="es-ES"/>
        </w:rPr>
        <w:t xml:space="preserve">et al., </w:t>
      </w:r>
      <w:r w:rsidR="002D4758">
        <w:rPr>
          <w:rFonts w:cs="Arial"/>
          <w:color w:val="000000" w:themeColor="text1"/>
          <w:szCs w:val="24"/>
          <w:lang w:val="es-ES"/>
        </w:rPr>
        <w:t xml:space="preserve">en su artículo declara que </w:t>
      </w:r>
      <w:r w:rsidR="005924BA" w:rsidRPr="00003490">
        <w:rPr>
          <w:rFonts w:cs="Arial"/>
          <w:color w:val="000000" w:themeColor="text1"/>
          <w:szCs w:val="24"/>
          <w:lang w:val="es-ES"/>
        </w:rPr>
        <w:t>se</w:t>
      </w:r>
      <w:r w:rsidR="005924BA" w:rsidRPr="00003490">
        <w:rPr>
          <w:rFonts w:cs="Arial"/>
          <w:i/>
          <w:iCs/>
          <w:color w:val="000000" w:themeColor="text1"/>
          <w:szCs w:val="24"/>
          <w:lang w:val="es-ES"/>
        </w:rPr>
        <w:t xml:space="preserve"> </w:t>
      </w:r>
      <w:r w:rsidR="005924BA" w:rsidRPr="00003490">
        <w:rPr>
          <w:rFonts w:cs="Arial"/>
          <w:color w:val="000000" w:themeColor="text1"/>
          <w:szCs w:val="24"/>
          <w:lang w:val="es-ES"/>
        </w:rPr>
        <w:t>“trata de determinar la fuerza de las asociaciones o correlación entre variables, la generalización y objetivación de los resultados a través de una muestra para ser inferencia en una población</w:t>
      </w:r>
      <w:r w:rsidR="002D4758">
        <w:rPr>
          <w:rFonts w:cs="Arial"/>
          <w:color w:val="000000" w:themeColor="text1"/>
          <w:szCs w:val="24"/>
          <w:lang w:val="es-ES"/>
        </w:rPr>
        <w:t>”</w:t>
      </w:r>
      <w:r w:rsidR="005924BA" w:rsidRPr="00003490">
        <w:rPr>
          <w:rFonts w:cs="Arial"/>
          <w:color w:val="000000" w:themeColor="text1"/>
          <w:szCs w:val="24"/>
          <w:lang w:val="es-ES"/>
        </w:rPr>
        <w:t xml:space="preserve">. Es Decir, que </w:t>
      </w:r>
      <w:r w:rsidRPr="00003490">
        <w:rPr>
          <w:rFonts w:cs="Arial"/>
          <w:color w:val="000000" w:themeColor="text1"/>
          <w:szCs w:val="24"/>
          <w:lang w:val="es-ES"/>
        </w:rPr>
        <w:t>a través de las mediciones de conocimiento a un grupo dado de personas</w:t>
      </w:r>
      <w:r w:rsidR="005924BA" w:rsidRPr="00003490">
        <w:rPr>
          <w:rFonts w:cs="Arial"/>
          <w:color w:val="000000" w:themeColor="text1"/>
          <w:szCs w:val="24"/>
          <w:lang w:val="es-ES"/>
        </w:rPr>
        <w:t>, se</w:t>
      </w:r>
      <w:r w:rsidRPr="00003490">
        <w:rPr>
          <w:rFonts w:cs="Arial"/>
          <w:color w:val="000000" w:themeColor="text1"/>
          <w:szCs w:val="24"/>
          <w:lang w:val="es-ES"/>
        </w:rPr>
        <w:t xml:space="preserve"> </w:t>
      </w:r>
      <w:r w:rsidR="005924BA" w:rsidRPr="00003490">
        <w:rPr>
          <w:rFonts w:cs="Arial"/>
          <w:color w:val="000000" w:themeColor="text1"/>
          <w:szCs w:val="24"/>
          <w:lang w:val="es-ES"/>
        </w:rPr>
        <w:t>encontrara</w:t>
      </w:r>
      <w:r w:rsidRPr="00003490">
        <w:rPr>
          <w:rFonts w:cs="Arial"/>
          <w:color w:val="000000" w:themeColor="text1"/>
          <w:szCs w:val="24"/>
          <w:lang w:val="es-ES"/>
        </w:rPr>
        <w:t xml:space="preserve"> las ideas, las respuestas a preguntas y suposiciones previamente </w:t>
      </w:r>
      <w:r w:rsidR="005924BA" w:rsidRPr="00003490">
        <w:rPr>
          <w:rFonts w:cs="Arial"/>
          <w:color w:val="000000" w:themeColor="text1"/>
          <w:szCs w:val="24"/>
          <w:lang w:val="es-ES"/>
        </w:rPr>
        <w:t>establecidas. Además que los</w:t>
      </w:r>
      <w:r w:rsidRPr="00003490">
        <w:rPr>
          <w:rFonts w:cs="Arial"/>
          <w:color w:val="000000" w:themeColor="text1"/>
          <w:szCs w:val="24"/>
          <w:lang w:val="es-ES"/>
        </w:rPr>
        <w:t xml:space="preserve"> métodos cuantitativos se basan en ciencia precisa, medición numérica y</w:t>
      </w:r>
      <w:r w:rsidR="005924BA" w:rsidRPr="00003490">
        <w:rPr>
          <w:rFonts w:cs="Arial"/>
          <w:color w:val="000000" w:themeColor="text1"/>
          <w:szCs w:val="24"/>
          <w:lang w:val="es-ES"/>
        </w:rPr>
        <w:t xml:space="preserve"> </w:t>
      </w:r>
      <w:r w:rsidRPr="00003490">
        <w:rPr>
          <w:rFonts w:cs="Arial"/>
          <w:color w:val="000000" w:themeColor="text1"/>
          <w:szCs w:val="24"/>
          <w:lang w:val="es-ES"/>
        </w:rPr>
        <w:t>estadística, y proporcionan un alto grado de confiabilidad al analizar los datos recopilados.</w:t>
      </w:r>
    </w:p>
    <w:p w14:paraId="0D6E7883" w14:textId="77777777" w:rsidR="009B578C" w:rsidRPr="00003490" w:rsidRDefault="009B578C" w:rsidP="009B578C">
      <w:pPr>
        <w:pStyle w:val="Sinespaciado"/>
        <w:rPr>
          <w:lang w:val="es-ES"/>
        </w:rPr>
      </w:pPr>
    </w:p>
    <w:p w14:paraId="6211EA5E" w14:textId="77777777" w:rsidR="009B578C" w:rsidRPr="00003490" w:rsidRDefault="009B578C" w:rsidP="009B578C">
      <w:pPr>
        <w:pStyle w:val="Ttulo2"/>
        <w:jc w:val="both"/>
        <w:rPr>
          <w:rFonts w:cs="Arial"/>
          <w:b w:val="0"/>
          <w:lang w:val="es-ES"/>
        </w:rPr>
      </w:pPr>
      <w:bookmarkStart w:id="82" w:name="_Toc76994816"/>
      <w:r w:rsidRPr="00003490">
        <w:rPr>
          <w:rFonts w:cs="Arial"/>
          <w:lang w:val="es-ES"/>
        </w:rPr>
        <w:t>3.3 MÉTODO</w:t>
      </w:r>
      <w:bookmarkEnd w:id="82"/>
    </w:p>
    <w:p w14:paraId="6458FB80" w14:textId="77777777" w:rsidR="009B578C" w:rsidRPr="00003490" w:rsidRDefault="009B578C" w:rsidP="009B578C">
      <w:pPr>
        <w:pStyle w:val="Sinespaciado"/>
        <w:rPr>
          <w:lang w:val="es-ES"/>
        </w:rPr>
      </w:pPr>
    </w:p>
    <w:p w14:paraId="44B55828" w14:textId="66EA4968" w:rsidR="009B578C" w:rsidRPr="00003490" w:rsidRDefault="009B578C" w:rsidP="009B578C">
      <w:pPr>
        <w:pStyle w:val="Sinespaciado"/>
        <w:spacing w:line="360" w:lineRule="auto"/>
        <w:jc w:val="both"/>
        <w:rPr>
          <w:rFonts w:ascii="Arial" w:hAnsi="Arial" w:cs="Arial"/>
          <w:color w:val="000000" w:themeColor="text1"/>
          <w:sz w:val="24"/>
          <w:lang w:val="es-ES"/>
        </w:rPr>
      </w:pPr>
      <w:r w:rsidRPr="00003490">
        <w:rPr>
          <w:rFonts w:ascii="Arial" w:hAnsi="Arial" w:cs="Arial"/>
          <w:color w:val="000000" w:themeColor="text1"/>
          <w:sz w:val="24"/>
          <w:lang w:val="es-ES"/>
        </w:rPr>
        <w:lastRenderedPageBreak/>
        <w:t xml:space="preserve">Un método científico </w:t>
      </w:r>
      <w:r w:rsidR="00FA231E" w:rsidRPr="00003490">
        <w:rPr>
          <w:rFonts w:ascii="Arial" w:hAnsi="Arial" w:cs="Arial"/>
          <w:color w:val="000000" w:themeColor="text1"/>
          <w:sz w:val="24"/>
          <w:lang w:val="es-ES"/>
        </w:rPr>
        <w:t>esta defendida</w:t>
      </w:r>
      <w:r w:rsidRPr="00003490">
        <w:rPr>
          <w:rFonts w:ascii="Arial" w:hAnsi="Arial" w:cs="Arial"/>
          <w:color w:val="000000" w:themeColor="text1"/>
          <w:sz w:val="24"/>
          <w:lang w:val="es-ES"/>
        </w:rPr>
        <w:t xml:space="preserve"> por un conjunto de tecnologías y procedimientos utilizados para resolver un problema basado en la comparación de variables con métodos científicos</w:t>
      </w:r>
      <w:r w:rsidR="00FA231E" w:rsidRPr="00003490">
        <w:rPr>
          <w:rFonts w:ascii="Arial" w:hAnsi="Arial" w:cs="Arial"/>
          <w:color w:val="000000" w:themeColor="text1"/>
          <w:sz w:val="24"/>
          <w:lang w:val="es-ES"/>
        </w:rPr>
        <w:t xml:space="preserve"> o también definido como un</w:t>
      </w:r>
      <w:r w:rsidR="00F12A21" w:rsidRPr="00003490">
        <w:rPr>
          <w:rFonts w:ascii="Arial" w:hAnsi="Arial" w:cs="Arial"/>
          <w:color w:val="000000" w:themeColor="text1"/>
          <w:sz w:val="24"/>
          <w:lang w:val="es-ES"/>
        </w:rPr>
        <w:t xml:space="preserve"> “</w:t>
      </w:r>
      <w:r w:rsidR="00FA231E" w:rsidRPr="00003490">
        <w:rPr>
          <w:rFonts w:ascii="Arial" w:hAnsi="Arial" w:cs="Arial"/>
          <w:color w:val="000000" w:themeColor="text1"/>
          <w:sz w:val="24"/>
          <w:lang w:val="es-ES"/>
        </w:rPr>
        <w:t>p</w:t>
      </w:r>
      <w:r w:rsidR="00F12A21" w:rsidRPr="00003490">
        <w:rPr>
          <w:rFonts w:ascii="Arial" w:hAnsi="Arial" w:cs="Arial"/>
          <w:color w:val="000000" w:themeColor="text1"/>
          <w:sz w:val="24"/>
          <w:lang w:val="es-ES"/>
        </w:rPr>
        <w:t>roceso destinado a explicar fenómenos, establecer relaciones entre los hechos y enunciar leyes que expliquen los fenómenos físicos del mundo y permitan obtener, con estos conocimientos, aplicaciones útiles al hombre"</w:t>
      </w:r>
      <w:r w:rsidR="00F12A21" w:rsidRPr="00003490">
        <w:rPr>
          <w:rStyle w:val="Refdenotaalpie"/>
          <w:rFonts w:cs="Arial"/>
          <w:lang w:val="es-ES"/>
        </w:rPr>
        <w:footnoteReference w:id="70"/>
      </w:r>
      <w:r w:rsidR="00FA231E" w:rsidRPr="00003490">
        <w:rPr>
          <w:rFonts w:ascii="Arial" w:hAnsi="Arial" w:cs="Arial"/>
          <w:color w:val="000000" w:themeColor="text1"/>
          <w:sz w:val="24"/>
          <w:lang w:val="es-ES"/>
        </w:rPr>
        <w:t xml:space="preserve">. Conjuntamente, </w:t>
      </w:r>
      <w:r w:rsidRPr="00003490">
        <w:rPr>
          <w:rFonts w:ascii="Arial" w:hAnsi="Arial" w:cs="Arial"/>
          <w:color w:val="000000" w:themeColor="text1"/>
          <w:sz w:val="24"/>
          <w:lang w:val="es-ES"/>
        </w:rPr>
        <w:t>se esfuerza por generar hipótesis que puedan verificarse o ejecutarse en secuencia a través de la descomposición de temas basada en macros de investigación. En términos de ideas, este método inicialmente sugirió el establecimiento de un método de observación, a través del cual puede enfocarse claramente en el tema, luego analizar el contexto, luego generar hipótesis, para así usar la ciencia para verificarlas.</w:t>
      </w:r>
    </w:p>
    <w:p w14:paraId="7C03DDA1" w14:textId="77777777" w:rsidR="009B578C" w:rsidRPr="00003490" w:rsidRDefault="009B578C" w:rsidP="009B578C">
      <w:pPr>
        <w:pStyle w:val="Sinespaciado"/>
        <w:rPr>
          <w:lang w:val="es-ES"/>
        </w:rPr>
      </w:pPr>
    </w:p>
    <w:p w14:paraId="3B5A674B" w14:textId="77777777" w:rsidR="009B578C" w:rsidRPr="00003490" w:rsidRDefault="009B578C" w:rsidP="009B578C">
      <w:pPr>
        <w:pStyle w:val="Ttulo2"/>
        <w:jc w:val="both"/>
        <w:rPr>
          <w:rFonts w:cs="Arial"/>
          <w:b w:val="0"/>
          <w:lang w:val="es-ES"/>
        </w:rPr>
      </w:pPr>
      <w:bookmarkStart w:id="83" w:name="_Toc76994817"/>
      <w:r w:rsidRPr="00003490">
        <w:rPr>
          <w:rFonts w:cs="Arial"/>
          <w:lang w:val="es-ES"/>
        </w:rPr>
        <w:t>3.4 TIPO DE INVESTIGACIÓN</w:t>
      </w:r>
      <w:bookmarkEnd w:id="83"/>
    </w:p>
    <w:p w14:paraId="16398130" w14:textId="77777777" w:rsidR="009B578C" w:rsidRPr="00003490" w:rsidRDefault="009B578C" w:rsidP="009B578C">
      <w:pPr>
        <w:pStyle w:val="Sinespaciado"/>
        <w:rPr>
          <w:lang w:val="es-ES"/>
        </w:rPr>
      </w:pPr>
    </w:p>
    <w:p w14:paraId="371DD938" w14:textId="126D80A8" w:rsidR="009B578C" w:rsidRPr="00003490" w:rsidRDefault="00FA231E" w:rsidP="009B578C">
      <w:pPr>
        <w:spacing w:line="360" w:lineRule="auto"/>
        <w:jc w:val="both"/>
        <w:rPr>
          <w:rFonts w:cs="Arial"/>
          <w:szCs w:val="24"/>
          <w:lang w:val="es-ES"/>
        </w:rPr>
      </w:pPr>
      <w:r w:rsidRPr="00003490">
        <w:rPr>
          <w:rFonts w:cs="Arial"/>
          <w:szCs w:val="24"/>
          <w:lang w:val="es-ES"/>
        </w:rPr>
        <w:t>E</w:t>
      </w:r>
      <w:r w:rsidR="009B578C" w:rsidRPr="00003490">
        <w:rPr>
          <w:rFonts w:cs="Arial"/>
          <w:szCs w:val="24"/>
          <w:lang w:val="es-ES"/>
        </w:rPr>
        <w:t xml:space="preserve">l desarrollo de la investigación se hace desde un tipo </w:t>
      </w:r>
      <w:r w:rsidR="00A41FC7" w:rsidRPr="00003490">
        <w:rPr>
          <w:rFonts w:cs="Arial"/>
          <w:szCs w:val="24"/>
          <w:lang w:val="es-ES"/>
        </w:rPr>
        <w:t>descripti</w:t>
      </w:r>
      <w:r w:rsidR="00CC7D73" w:rsidRPr="00003490">
        <w:rPr>
          <w:rFonts w:cs="Arial"/>
          <w:szCs w:val="24"/>
          <w:lang w:val="es-ES"/>
        </w:rPr>
        <w:t>vo</w:t>
      </w:r>
      <w:r w:rsidR="009B578C" w:rsidRPr="00003490">
        <w:rPr>
          <w:rFonts w:cs="Arial"/>
          <w:szCs w:val="24"/>
          <w:lang w:val="es-ES"/>
        </w:rPr>
        <w:t>, dirigido a un contexto específico que es el campo de la atención al usuarios o servicio al cliente en este caso. Las mediciones cuantitativas dan resultados sobre la relación entre cada variable, por lo que se mide y analiza la correlación entre ellas. Cabe señalar que la correlación se expresa a través de supuestos, y de la valoración de experiencias son extraídas del sujeto de prueba que para ese caso son los estudiantes de la Universidad Cesmag.</w:t>
      </w:r>
    </w:p>
    <w:p w14:paraId="0F22F776" w14:textId="77777777" w:rsidR="009B578C" w:rsidRPr="00003490" w:rsidRDefault="009B578C" w:rsidP="009B578C">
      <w:pPr>
        <w:pStyle w:val="Ttulo2"/>
        <w:jc w:val="both"/>
        <w:rPr>
          <w:rFonts w:eastAsiaTheme="minorHAnsi" w:cs="Arial"/>
          <w:b w:val="0"/>
          <w:szCs w:val="24"/>
          <w:lang w:val="es-ES"/>
        </w:rPr>
      </w:pPr>
    </w:p>
    <w:p w14:paraId="4B7C3399" w14:textId="77777777" w:rsidR="009B578C" w:rsidRPr="00003490" w:rsidRDefault="009B578C" w:rsidP="009B578C">
      <w:pPr>
        <w:pStyle w:val="Ttulo2"/>
        <w:jc w:val="both"/>
        <w:rPr>
          <w:rFonts w:cs="Arial"/>
          <w:lang w:val="es-ES"/>
        </w:rPr>
      </w:pPr>
      <w:bookmarkStart w:id="84" w:name="_Toc76994818"/>
      <w:r w:rsidRPr="00003490">
        <w:rPr>
          <w:rFonts w:cs="Arial"/>
          <w:lang w:val="es-ES"/>
        </w:rPr>
        <w:t>3.5 DISEÑO DE INVESTIGACIÓN</w:t>
      </w:r>
      <w:bookmarkEnd w:id="84"/>
    </w:p>
    <w:p w14:paraId="76D4443A" w14:textId="77777777" w:rsidR="009B578C" w:rsidRPr="00003490" w:rsidRDefault="009B578C" w:rsidP="009B578C">
      <w:pPr>
        <w:rPr>
          <w:lang w:val="es-ES"/>
        </w:rPr>
      </w:pPr>
    </w:p>
    <w:p w14:paraId="7B52BCB6" w14:textId="0E6A5DF5" w:rsidR="0095163F" w:rsidRPr="0095163F" w:rsidRDefault="0095163F" w:rsidP="0095163F">
      <w:pPr>
        <w:spacing w:line="360" w:lineRule="auto"/>
        <w:jc w:val="both"/>
        <w:rPr>
          <w:rFonts w:cs="Arial"/>
          <w:szCs w:val="24"/>
          <w:lang w:val="es-ES"/>
        </w:rPr>
      </w:pPr>
      <w:r w:rsidRPr="0095163F">
        <w:rPr>
          <w:rFonts w:cs="Arial"/>
          <w:szCs w:val="24"/>
          <w:lang w:val="es-ES"/>
        </w:rPr>
        <w:t>La metodología que se plantea en el presente proyecto es de tipo cuasiexperimental puesto que se contara con un re</w:t>
      </w:r>
      <w:r>
        <w:rPr>
          <w:rFonts w:cs="Arial"/>
          <w:szCs w:val="24"/>
          <w:lang w:val="es-ES"/>
        </w:rPr>
        <w:t>colección</w:t>
      </w:r>
      <w:r w:rsidRPr="0095163F">
        <w:rPr>
          <w:rFonts w:cs="Arial"/>
          <w:szCs w:val="24"/>
          <w:lang w:val="es-ES"/>
        </w:rPr>
        <w:t xml:space="preserve"> inicial de información de posibles variables que afectan </w:t>
      </w:r>
      <w:r>
        <w:rPr>
          <w:rFonts w:cs="Arial"/>
          <w:szCs w:val="24"/>
          <w:lang w:val="es-ES"/>
        </w:rPr>
        <w:t>la atención al cliente en los tramites académicos de la Universidad Cesmag</w:t>
      </w:r>
      <w:r w:rsidRPr="0095163F">
        <w:rPr>
          <w:rFonts w:cs="Arial"/>
          <w:szCs w:val="24"/>
          <w:lang w:val="es-ES"/>
        </w:rPr>
        <w:t xml:space="preserve">, de igual manera se cuenta con unos datos obtenidos a partir cuestionarios sobre el </w:t>
      </w:r>
      <w:r>
        <w:rPr>
          <w:rFonts w:cs="Arial"/>
          <w:szCs w:val="24"/>
          <w:lang w:val="es-ES"/>
        </w:rPr>
        <w:t>experiencia y vivencia</w:t>
      </w:r>
      <w:r w:rsidRPr="0095163F">
        <w:rPr>
          <w:rFonts w:cs="Arial"/>
          <w:szCs w:val="24"/>
          <w:lang w:val="es-ES"/>
        </w:rPr>
        <w:t xml:space="preserve"> que t</w:t>
      </w:r>
      <w:r>
        <w:rPr>
          <w:rFonts w:cs="Arial"/>
          <w:szCs w:val="24"/>
          <w:lang w:val="es-ES"/>
        </w:rPr>
        <w:t>uvieron</w:t>
      </w:r>
      <w:r w:rsidRPr="0095163F">
        <w:rPr>
          <w:rFonts w:cs="Arial"/>
          <w:szCs w:val="24"/>
          <w:lang w:val="es-ES"/>
        </w:rPr>
        <w:t xml:space="preserve"> las personas sobre </w:t>
      </w:r>
      <w:r>
        <w:rPr>
          <w:rFonts w:cs="Arial"/>
          <w:szCs w:val="24"/>
          <w:lang w:val="es-ES"/>
        </w:rPr>
        <w:t xml:space="preserve">realización de sus trámites académicos y de matrícula, para finalizar </w:t>
      </w:r>
      <w:r w:rsidRPr="0095163F">
        <w:rPr>
          <w:rFonts w:cs="Arial"/>
          <w:szCs w:val="24"/>
          <w:lang w:val="es-ES"/>
        </w:rPr>
        <w:t xml:space="preserve">se comparan </w:t>
      </w:r>
      <w:r>
        <w:rPr>
          <w:rFonts w:cs="Arial"/>
          <w:szCs w:val="24"/>
          <w:lang w:val="es-ES"/>
        </w:rPr>
        <w:t xml:space="preserve">resultados y se definen los problemas </w:t>
      </w:r>
      <w:r w:rsidR="00A625E3">
        <w:rPr>
          <w:rFonts w:cs="Arial"/>
          <w:szCs w:val="24"/>
          <w:lang w:val="es-ES"/>
        </w:rPr>
        <w:t>y factores a resolver en la atención de usuarios en los diferentes programas y dependencia</w:t>
      </w:r>
      <w:r w:rsidRPr="0095163F">
        <w:rPr>
          <w:rFonts w:cs="Arial"/>
          <w:szCs w:val="24"/>
          <w:lang w:val="es-ES"/>
        </w:rPr>
        <w:t xml:space="preserve">.   </w:t>
      </w:r>
    </w:p>
    <w:p w14:paraId="69979AB0" w14:textId="77777777" w:rsidR="009B578C" w:rsidRPr="00003490" w:rsidRDefault="009B578C" w:rsidP="009B578C">
      <w:pPr>
        <w:pStyle w:val="Ttulo2"/>
        <w:rPr>
          <w:lang w:val="es-ES"/>
        </w:rPr>
      </w:pPr>
      <w:bookmarkStart w:id="85" w:name="_Toc76994819"/>
      <w:r w:rsidRPr="00003490">
        <w:rPr>
          <w:lang w:val="es-ES"/>
        </w:rPr>
        <w:t>3.6 POBLACIÓN</w:t>
      </w:r>
      <w:bookmarkEnd w:id="85"/>
    </w:p>
    <w:p w14:paraId="781647DF" w14:textId="77777777" w:rsidR="009B578C" w:rsidRPr="00003490" w:rsidRDefault="009B578C" w:rsidP="009B578C">
      <w:pPr>
        <w:pStyle w:val="Sinespaciado"/>
        <w:spacing w:line="360" w:lineRule="auto"/>
        <w:rPr>
          <w:lang w:val="es-ES"/>
        </w:rPr>
      </w:pPr>
    </w:p>
    <w:p w14:paraId="09D03279" w14:textId="2B750B17" w:rsidR="009B578C" w:rsidRPr="00003490" w:rsidRDefault="0028637D" w:rsidP="009B578C">
      <w:pPr>
        <w:pStyle w:val="Sinespaciado"/>
        <w:spacing w:line="360" w:lineRule="auto"/>
        <w:jc w:val="both"/>
        <w:rPr>
          <w:rFonts w:ascii="Arial" w:hAnsi="Arial" w:cs="Arial"/>
          <w:sz w:val="24"/>
          <w:szCs w:val="24"/>
          <w:lang w:val="es-ES"/>
        </w:rPr>
      </w:pPr>
      <w:r w:rsidRPr="00003490">
        <w:rPr>
          <w:rFonts w:ascii="Arial" w:hAnsi="Arial" w:cs="Arial"/>
          <w:sz w:val="24"/>
          <w:szCs w:val="24"/>
          <w:lang w:val="es-ES"/>
        </w:rPr>
        <w:lastRenderedPageBreak/>
        <w:t>L</w:t>
      </w:r>
      <w:r w:rsidR="009B578C" w:rsidRPr="00003490">
        <w:rPr>
          <w:rFonts w:ascii="Arial" w:hAnsi="Arial" w:cs="Arial"/>
          <w:sz w:val="24"/>
          <w:szCs w:val="24"/>
          <w:lang w:val="es-ES"/>
        </w:rPr>
        <w:t xml:space="preserve">a población objeto de estudio para esta investigación será los estudiantes </w:t>
      </w:r>
      <w:r w:rsidRPr="00003490">
        <w:rPr>
          <w:rFonts w:ascii="Arial" w:hAnsi="Arial" w:cs="Arial"/>
          <w:sz w:val="24"/>
          <w:szCs w:val="24"/>
          <w:lang w:val="es-ES"/>
        </w:rPr>
        <w:t xml:space="preserve">del programa de ingeniería de sistemas </w:t>
      </w:r>
      <w:r w:rsidR="009B578C" w:rsidRPr="00003490">
        <w:rPr>
          <w:rFonts w:ascii="Arial" w:hAnsi="Arial" w:cs="Arial"/>
          <w:sz w:val="24"/>
          <w:szCs w:val="24"/>
          <w:lang w:val="es-ES"/>
        </w:rPr>
        <w:t xml:space="preserve">de la </w:t>
      </w:r>
      <w:r w:rsidR="00A41FC7" w:rsidRPr="00003490">
        <w:rPr>
          <w:rFonts w:ascii="Arial" w:hAnsi="Arial" w:cs="Arial"/>
          <w:sz w:val="24"/>
          <w:szCs w:val="24"/>
          <w:lang w:val="es-ES"/>
        </w:rPr>
        <w:t>U</w:t>
      </w:r>
      <w:r w:rsidR="009B578C" w:rsidRPr="00003490">
        <w:rPr>
          <w:rFonts w:ascii="Arial" w:hAnsi="Arial" w:cs="Arial"/>
          <w:sz w:val="24"/>
          <w:szCs w:val="24"/>
          <w:lang w:val="es-ES"/>
        </w:rPr>
        <w:t xml:space="preserve">niversidad Cesmag, el cual </w:t>
      </w:r>
      <w:r w:rsidR="00CC7D73" w:rsidRPr="00003490">
        <w:rPr>
          <w:rFonts w:ascii="Arial" w:hAnsi="Arial" w:cs="Arial"/>
          <w:sz w:val="24"/>
          <w:szCs w:val="24"/>
          <w:lang w:val="es-ES"/>
        </w:rPr>
        <w:t>corresponde</w:t>
      </w:r>
      <w:r w:rsidR="00DE5162">
        <w:rPr>
          <w:rFonts w:ascii="Arial" w:hAnsi="Arial" w:cs="Arial"/>
          <w:sz w:val="24"/>
          <w:szCs w:val="24"/>
          <w:lang w:val="es-ES"/>
        </w:rPr>
        <w:t xml:space="preserve"> </w:t>
      </w:r>
      <w:r w:rsidR="009B578C" w:rsidRPr="00003490">
        <w:rPr>
          <w:rFonts w:ascii="Arial" w:hAnsi="Arial" w:cs="Arial"/>
          <w:sz w:val="24"/>
          <w:szCs w:val="24"/>
          <w:lang w:val="es-ES"/>
        </w:rPr>
        <w:t xml:space="preserve">a </w:t>
      </w:r>
      <w:r w:rsidR="00C62E6E">
        <w:rPr>
          <w:rFonts w:ascii="Arial" w:hAnsi="Arial" w:cs="Arial"/>
          <w:sz w:val="24"/>
          <w:szCs w:val="24"/>
          <w:lang w:val="es-ES"/>
        </w:rPr>
        <w:t>40</w:t>
      </w:r>
      <w:r w:rsidR="009B578C" w:rsidRPr="00003490">
        <w:rPr>
          <w:rFonts w:ascii="Arial" w:hAnsi="Arial" w:cs="Arial"/>
          <w:sz w:val="24"/>
          <w:szCs w:val="24"/>
          <w:lang w:val="es-ES"/>
        </w:rPr>
        <w:t xml:space="preserve"> estudiantes tanto de </w:t>
      </w:r>
      <w:r w:rsidR="00A24C58" w:rsidRPr="00003490">
        <w:rPr>
          <w:rFonts w:ascii="Arial" w:hAnsi="Arial" w:cs="Arial"/>
          <w:sz w:val="24"/>
          <w:szCs w:val="24"/>
          <w:lang w:val="es-ES"/>
        </w:rPr>
        <w:t>género</w:t>
      </w:r>
      <w:r w:rsidR="009B578C" w:rsidRPr="00003490">
        <w:rPr>
          <w:rFonts w:ascii="Arial" w:hAnsi="Arial" w:cs="Arial"/>
          <w:sz w:val="24"/>
          <w:szCs w:val="24"/>
          <w:lang w:val="es-ES"/>
        </w:rPr>
        <w:t xml:space="preserve"> masculino como femenino</w:t>
      </w:r>
      <w:r w:rsidR="00DE5162">
        <w:rPr>
          <w:rFonts w:ascii="Arial" w:hAnsi="Arial" w:cs="Arial"/>
          <w:sz w:val="24"/>
          <w:szCs w:val="24"/>
          <w:lang w:val="es-ES"/>
        </w:rPr>
        <w:t xml:space="preserve"> de los diferentes semestres del programa de ingeniería de sistemas</w:t>
      </w:r>
      <w:r w:rsidR="009B578C" w:rsidRPr="00003490">
        <w:rPr>
          <w:rFonts w:ascii="Arial" w:hAnsi="Arial" w:cs="Arial"/>
          <w:sz w:val="24"/>
          <w:szCs w:val="24"/>
          <w:lang w:val="es-ES"/>
        </w:rPr>
        <w:t xml:space="preserve">, además se tendrá en cuenta las personas que inician o solicitan el proceso de matrícula que en promedio </w:t>
      </w:r>
      <w:r w:rsidR="00DE5162">
        <w:rPr>
          <w:rFonts w:ascii="Arial" w:hAnsi="Arial" w:cs="Arial"/>
          <w:sz w:val="24"/>
          <w:szCs w:val="24"/>
          <w:lang w:val="es-ES"/>
        </w:rPr>
        <w:t>pero</w:t>
      </w:r>
      <w:r w:rsidR="009B578C" w:rsidRPr="00003490">
        <w:rPr>
          <w:rFonts w:ascii="Arial" w:hAnsi="Arial" w:cs="Arial"/>
          <w:sz w:val="24"/>
          <w:szCs w:val="24"/>
          <w:lang w:val="es-ES"/>
        </w:rPr>
        <w:t xml:space="preserve"> </w:t>
      </w:r>
      <w:r w:rsidR="00DE5162">
        <w:rPr>
          <w:rFonts w:ascii="Arial" w:hAnsi="Arial" w:cs="Arial"/>
          <w:sz w:val="24"/>
          <w:szCs w:val="24"/>
          <w:lang w:val="es-ES"/>
        </w:rPr>
        <w:t xml:space="preserve">a causa </w:t>
      </w:r>
      <w:r w:rsidR="00C62E6E">
        <w:rPr>
          <w:rFonts w:ascii="Arial" w:hAnsi="Arial" w:cs="Arial"/>
          <w:sz w:val="24"/>
          <w:szCs w:val="24"/>
          <w:lang w:val="es-ES"/>
        </w:rPr>
        <w:t xml:space="preserve"> </w:t>
      </w:r>
      <w:r w:rsidR="00DE5162">
        <w:rPr>
          <w:rFonts w:ascii="Arial" w:hAnsi="Arial" w:cs="Arial"/>
          <w:sz w:val="24"/>
          <w:szCs w:val="24"/>
          <w:lang w:val="es-ES"/>
        </w:rPr>
        <w:t>de</w:t>
      </w:r>
      <w:r w:rsidR="00C62E6E">
        <w:rPr>
          <w:rFonts w:ascii="Arial" w:hAnsi="Arial" w:cs="Arial"/>
          <w:sz w:val="24"/>
          <w:szCs w:val="24"/>
          <w:lang w:val="es-ES"/>
        </w:rPr>
        <w:t xml:space="preserve"> la situación de salud a nivel mundial se omitió</w:t>
      </w:r>
      <w:r w:rsidR="00DE5162">
        <w:rPr>
          <w:rFonts w:ascii="Arial" w:hAnsi="Arial" w:cs="Arial"/>
          <w:sz w:val="24"/>
          <w:szCs w:val="24"/>
          <w:lang w:val="es-ES"/>
        </w:rPr>
        <w:t xml:space="preserve"> </w:t>
      </w:r>
      <w:r w:rsidR="009B578C" w:rsidRPr="00003490">
        <w:rPr>
          <w:rFonts w:ascii="Arial" w:hAnsi="Arial" w:cs="Arial"/>
          <w:sz w:val="24"/>
          <w:szCs w:val="24"/>
          <w:lang w:val="es-ES"/>
        </w:rPr>
        <w:t xml:space="preserve">, </w:t>
      </w:r>
      <w:r w:rsidR="00C62E6E">
        <w:rPr>
          <w:rFonts w:ascii="Arial" w:hAnsi="Arial" w:cs="Arial"/>
          <w:sz w:val="24"/>
          <w:szCs w:val="24"/>
          <w:lang w:val="es-ES"/>
        </w:rPr>
        <w:t>de l</w:t>
      </w:r>
      <w:r w:rsidR="009B578C" w:rsidRPr="00003490">
        <w:rPr>
          <w:rFonts w:ascii="Arial" w:hAnsi="Arial" w:cs="Arial"/>
          <w:sz w:val="24"/>
          <w:szCs w:val="24"/>
          <w:lang w:val="es-ES"/>
        </w:rPr>
        <w:t xml:space="preserve">o que da un total de </w:t>
      </w:r>
      <w:r w:rsidR="00C62E6E">
        <w:rPr>
          <w:rFonts w:ascii="Arial" w:hAnsi="Arial" w:cs="Arial"/>
          <w:sz w:val="24"/>
          <w:szCs w:val="24"/>
          <w:lang w:val="es-ES"/>
        </w:rPr>
        <w:t xml:space="preserve">32 </w:t>
      </w:r>
      <w:r w:rsidRPr="00003490">
        <w:rPr>
          <w:rFonts w:ascii="Arial" w:hAnsi="Arial" w:cs="Arial"/>
          <w:sz w:val="24"/>
          <w:szCs w:val="24"/>
          <w:lang w:val="es-ES"/>
        </w:rPr>
        <w:t xml:space="preserve"> </w:t>
      </w:r>
      <w:r w:rsidR="009B578C" w:rsidRPr="00003490">
        <w:rPr>
          <w:rFonts w:ascii="Arial" w:hAnsi="Arial" w:cs="Arial"/>
          <w:sz w:val="24"/>
          <w:szCs w:val="24"/>
          <w:lang w:val="es-ES"/>
        </w:rPr>
        <w:t xml:space="preserve">personas, esta población </w:t>
      </w:r>
      <w:r w:rsidR="00A24C58" w:rsidRPr="00003490">
        <w:rPr>
          <w:rFonts w:ascii="Arial" w:hAnsi="Arial" w:cs="Arial"/>
          <w:sz w:val="24"/>
          <w:szCs w:val="24"/>
          <w:lang w:val="es-ES"/>
        </w:rPr>
        <w:t>está</w:t>
      </w:r>
      <w:r w:rsidR="009B578C" w:rsidRPr="00003490">
        <w:rPr>
          <w:rFonts w:ascii="Arial" w:hAnsi="Arial" w:cs="Arial"/>
          <w:sz w:val="24"/>
          <w:szCs w:val="24"/>
          <w:lang w:val="es-ES"/>
        </w:rPr>
        <w:t xml:space="preserve"> sujeta a cambio debido a incremento de personas que se matricula cada semestre.</w:t>
      </w:r>
    </w:p>
    <w:p w14:paraId="132CF432" w14:textId="77777777" w:rsidR="009B578C" w:rsidRPr="00003490" w:rsidRDefault="009B578C" w:rsidP="009B578C">
      <w:pPr>
        <w:pStyle w:val="Sinespaciado"/>
        <w:spacing w:line="360" w:lineRule="auto"/>
        <w:jc w:val="both"/>
        <w:rPr>
          <w:lang w:val="es-ES"/>
        </w:rPr>
      </w:pPr>
    </w:p>
    <w:p w14:paraId="3EA0EA65" w14:textId="77777777" w:rsidR="009B578C" w:rsidRPr="00003490" w:rsidRDefault="009B578C" w:rsidP="009B578C">
      <w:pPr>
        <w:pStyle w:val="Ttulo2"/>
        <w:rPr>
          <w:lang w:val="es-ES"/>
        </w:rPr>
      </w:pPr>
      <w:bookmarkStart w:id="86" w:name="_Toc76994820"/>
      <w:r w:rsidRPr="00003490">
        <w:rPr>
          <w:lang w:val="es-ES"/>
        </w:rPr>
        <w:t>3.7 MUESTRA</w:t>
      </w:r>
      <w:bookmarkEnd w:id="86"/>
    </w:p>
    <w:p w14:paraId="3E4D026D" w14:textId="77777777" w:rsidR="009B578C" w:rsidRPr="00003490" w:rsidRDefault="009B578C" w:rsidP="009B578C">
      <w:pPr>
        <w:rPr>
          <w:lang w:val="es-ES"/>
        </w:rPr>
      </w:pPr>
    </w:p>
    <w:p w14:paraId="2B62F25B" w14:textId="77777777" w:rsidR="009B578C" w:rsidRPr="00003490" w:rsidRDefault="009B578C" w:rsidP="009B578C">
      <w:pPr>
        <w:rPr>
          <w:sz w:val="28"/>
          <w:szCs w:val="28"/>
          <w:lang w:val="es-ES"/>
        </w:rPr>
      </w:pPr>
      <w:r w:rsidRPr="00003490">
        <w:rPr>
          <w:sz w:val="28"/>
          <w:szCs w:val="28"/>
          <w:lang w:val="es-ES"/>
        </w:rPr>
        <w:t>Variables:</w:t>
      </w:r>
    </w:p>
    <w:p w14:paraId="0DF84FF9" w14:textId="6ACBEB23" w:rsidR="009B578C" w:rsidRPr="00003490" w:rsidRDefault="009B578C" w:rsidP="000956B7">
      <w:pPr>
        <w:pStyle w:val="Prrafodelista"/>
        <w:numPr>
          <w:ilvl w:val="0"/>
          <w:numId w:val="17"/>
        </w:numPr>
      </w:pPr>
      <w:r w:rsidRPr="00003490">
        <w:t xml:space="preserve">N =Tamaño de población: </w:t>
      </w:r>
      <w:r w:rsidR="00347799">
        <w:t>40</w:t>
      </w:r>
    </w:p>
    <w:p w14:paraId="0A20BECE" w14:textId="77777777" w:rsidR="009B578C" w:rsidRPr="00003490" w:rsidRDefault="009B578C" w:rsidP="000956B7">
      <w:pPr>
        <w:pStyle w:val="Prrafodelista"/>
        <w:numPr>
          <w:ilvl w:val="0"/>
          <w:numId w:val="17"/>
        </w:numPr>
      </w:pPr>
      <w:r w:rsidRPr="00003490">
        <w:t>P = Porcentaje de probabilidad: 90%</w:t>
      </w:r>
    </w:p>
    <w:p w14:paraId="254492EB" w14:textId="434A335E" w:rsidR="009B578C" w:rsidRPr="00003490" w:rsidRDefault="009B578C" w:rsidP="000956B7">
      <w:pPr>
        <w:pStyle w:val="Prrafodelista"/>
        <w:numPr>
          <w:ilvl w:val="0"/>
          <w:numId w:val="17"/>
        </w:numPr>
      </w:pPr>
      <w:r w:rsidRPr="00003490">
        <w:t>Z = Nivel de confianza: 9</w:t>
      </w:r>
      <w:r w:rsidR="003B2BD5">
        <w:t>0</w:t>
      </w:r>
      <w:r w:rsidRPr="00003490">
        <w:t>%</w:t>
      </w:r>
    </w:p>
    <w:p w14:paraId="52C5100C" w14:textId="77777777" w:rsidR="009B578C" w:rsidRPr="00003490" w:rsidRDefault="009B578C" w:rsidP="000956B7">
      <w:pPr>
        <w:pStyle w:val="Prrafodelista"/>
        <w:numPr>
          <w:ilvl w:val="0"/>
          <w:numId w:val="17"/>
        </w:numPr>
      </w:pPr>
      <w:r w:rsidRPr="00003490">
        <w:t>e = Marguen de error: 5%</w:t>
      </w:r>
    </w:p>
    <w:p w14:paraId="6D056B8E" w14:textId="5CEEABF3" w:rsidR="009B578C" w:rsidRDefault="009B578C" w:rsidP="000956B7">
      <w:pPr>
        <w:pStyle w:val="Prrafodelista"/>
        <w:numPr>
          <w:ilvl w:val="0"/>
          <w:numId w:val="17"/>
        </w:numPr>
      </w:pPr>
      <w:r w:rsidRPr="00003490">
        <w:t>Q= Marguen de que el evento no ocurra: 10%</w:t>
      </w:r>
    </w:p>
    <w:p w14:paraId="4B476F54" w14:textId="77777777" w:rsidR="00085D77" w:rsidRPr="00085D77" w:rsidRDefault="00085D77" w:rsidP="00085D77">
      <w:pPr>
        <w:rPr>
          <w:lang w:val="es-ES"/>
        </w:rPr>
      </w:pPr>
    </w:p>
    <w:p w14:paraId="03FC2691" w14:textId="556B99DE" w:rsidR="009B578C" w:rsidRPr="00003490" w:rsidRDefault="009B578C" w:rsidP="000956B7">
      <w:pPr>
        <w:pStyle w:val="Prrafodelista"/>
      </w:pPr>
    </w:p>
    <w:p w14:paraId="15E748A3" w14:textId="5CA8D63E" w:rsidR="00A9543F" w:rsidRPr="004153F9" w:rsidRDefault="006A717A" w:rsidP="000956B7">
      <w:pPr>
        <w:pStyle w:val="Prrafodelista"/>
        <w:rPr>
          <w:rFonts w:cs="Arial"/>
          <w:i/>
          <w:iCs/>
        </w:rPr>
      </w:pPr>
      <w:bookmarkStart w:id="87" w:name="_Toc76994821"/>
      <w:r w:rsidRPr="006A717A">
        <w:rPr>
          <w:rStyle w:val="Ttulo3Car"/>
        </w:rPr>
        <w:t xml:space="preserve">Figura </w:t>
      </w:r>
      <w:r w:rsidRPr="006A717A">
        <w:rPr>
          <w:rStyle w:val="Ttulo3Car"/>
        </w:rPr>
        <w:fldChar w:fldCharType="begin"/>
      </w:r>
      <w:r w:rsidRPr="006A717A">
        <w:rPr>
          <w:rStyle w:val="Ttulo3Car"/>
        </w:rPr>
        <w:instrText xml:space="preserve"> SEQ Figura \* ARABIC </w:instrText>
      </w:r>
      <w:r w:rsidRPr="006A717A">
        <w:rPr>
          <w:rStyle w:val="Ttulo3Car"/>
        </w:rPr>
        <w:fldChar w:fldCharType="separate"/>
      </w:r>
      <w:r w:rsidR="0099300F">
        <w:rPr>
          <w:rStyle w:val="Ttulo3Car"/>
          <w:noProof/>
        </w:rPr>
        <w:t>1</w:t>
      </w:r>
      <w:r w:rsidRPr="006A717A">
        <w:rPr>
          <w:rStyle w:val="Ttulo3Car"/>
        </w:rPr>
        <w:fldChar w:fldCharType="end"/>
      </w:r>
      <w:r w:rsidRPr="006A717A">
        <w:rPr>
          <w:rStyle w:val="Ttulo3Car"/>
        </w:rPr>
        <w:t>.</w:t>
      </w:r>
      <w:bookmarkEnd w:id="87"/>
      <w:r w:rsidRPr="004153F9">
        <w:rPr>
          <w:rFonts w:cs="Arial"/>
        </w:rPr>
        <w:t xml:space="preserve"> Formula de muestra</w:t>
      </w:r>
    </w:p>
    <w:p w14:paraId="10782561" w14:textId="77777777" w:rsidR="00BC4BD9" w:rsidRPr="00003490" w:rsidRDefault="009B578C" w:rsidP="00BC4BD9">
      <w:pPr>
        <w:keepNext/>
        <w:jc w:val="center"/>
        <w:rPr>
          <w:lang w:val="es-ES"/>
        </w:rPr>
      </w:pPr>
      <w:r w:rsidRPr="00003490">
        <w:rPr>
          <w:noProof/>
          <w:lang w:val="es-ES"/>
        </w:rPr>
        <w:drawing>
          <wp:inline distT="0" distB="0" distL="0" distR="0" wp14:anchorId="1AC10AB7" wp14:editId="60E8D1BD">
            <wp:extent cx="4200525" cy="946614"/>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9827" t="22983" r="13214" b="66606"/>
                    <a:stretch/>
                  </pic:blipFill>
                  <pic:spPr bwMode="auto">
                    <a:xfrm>
                      <a:off x="0" y="0"/>
                      <a:ext cx="4266506" cy="961483"/>
                    </a:xfrm>
                    <a:prstGeom prst="rect">
                      <a:avLst/>
                    </a:prstGeom>
                    <a:ln>
                      <a:noFill/>
                    </a:ln>
                    <a:extLst>
                      <a:ext uri="{53640926-AAD7-44D8-BBD7-CCE9431645EC}">
                        <a14:shadowObscured xmlns:a14="http://schemas.microsoft.com/office/drawing/2010/main"/>
                      </a:ext>
                    </a:extLst>
                  </pic:spPr>
                </pic:pic>
              </a:graphicData>
            </a:graphic>
          </wp:inline>
        </w:drawing>
      </w:r>
    </w:p>
    <w:p w14:paraId="3CD664FC" w14:textId="56B5618F" w:rsidR="00C1572F" w:rsidRPr="00003490" w:rsidRDefault="00C1572F" w:rsidP="00C1572F">
      <w:pPr>
        <w:pStyle w:val="Descripcin"/>
        <w:ind w:left="2880"/>
        <w:rPr>
          <w:lang w:val="es-ES"/>
        </w:rPr>
      </w:pPr>
      <w:r w:rsidRPr="00003490">
        <w:rPr>
          <w:lang w:val="es-ES"/>
        </w:rPr>
        <w:t xml:space="preserve">        </w:t>
      </w:r>
    </w:p>
    <w:p w14:paraId="5C4BC4F4" w14:textId="77777777" w:rsidR="00CC7D73" w:rsidRPr="004153F9" w:rsidRDefault="00CC7D73" w:rsidP="004153F9">
      <w:pPr>
        <w:rPr>
          <w:rFonts w:cs="Arial"/>
          <w:noProof/>
          <w:szCs w:val="24"/>
          <w:lang w:val="es-ES"/>
        </w:rPr>
      </w:pPr>
    </w:p>
    <w:p w14:paraId="78555A9A" w14:textId="156ADFCF" w:rsidR="00A9543F" w:rsidRPr="004153F9" w:rsidRDefault="00A9543F" w:rsidP="004153F9">
      <w:pPr>
        <w:pStyle w:val="Descripcin"/>
        <w:keepNext/>
        <w:spacing w:after="160"/>
        <w:rPr>
          <w:rFonts w:cs="Arial"/>
          <w:i w:val="0"/>
          <w:iCs w:val="0"/>
          <w:color w:val="auto"/>
          <w:sz w:val="24"/>
          <w:szCs w:val="24"/>
          <w:lang w:val="es-ES"/>
        </w:rPr>
      </w:pPr>
      <w:bookmarkStart w:id="88" w:name="_Toc45230083"/>
      <w:r w:rsidRPr="004153F9">
        <w:rPr>
          <w:rFonts w:cs="Arial"/>
          <w:i w:val="0"/>
          <w:iCs w:val="0"/>
          <w:color w:val="auto"/>
          <w:sz w:val="24"/>
          <w:szCs w:val="24"/>
          <w:lang w:val="es-ES"/>
        </w:rPr>
        <w:lastRenderedPageBreak/>
        <w:t xml:space="preserve">Tabla </w:t>
      </w:r>
      <w:r w:rsidRPr="004153F9">
        <w:rPr>
          <w:rFonts w:cs="Arial"/>
          <w:i w:val="0"/>
          <w:iCs w:val="0"/>
          <w:color w:val="auto"/>
          <w:sz w:val="24"/>
          <w:szCs w:val="24"/>
          <w:lang w:val="es-ES"/>
        </w:rPr>
        <w:fldChar w:fldCharType="begin"/>
      </w:r>
      <w:r w:rsidRPr="004153F9">
        <w:rPr>
          <w:rFonts w:cs="Arial"/>
          <w:i w:val="0"/>
          <w:iCs w:val="0"/>
          <w:color w:val="auto"/>
          <w:sz w:val="24"/>
          <w:szCs w:val="24"/>
          <w:lang w:val="es-ES"/>
        </w:rPr>
        <w:instrText xml:space="preserve"> SEQ Tabla \* ARABIC </w:instrText>
      </w:r>
      <w:r w:rsidRPr="004153F9">
        <w:rPr>
          <w:rFonts w:cs="Arial"/>
          <w:i w:val="0"/>
          <w:iCs w:val="0"/>
          <w:color w:val="auto"/>
          <w:sz w:val="24"/>
          <w:szCs w:val="24"/>
          <w:lang w:val="es-ES"/>
        </w:rPr>
        <w:fldChar w:fldCharType="separate"/>
      </w:r>
      <w:r w:rsidR="00815265">
        <w:rPr>
          <w:rFonts w:cs="Arial"/>
          <w:i w:val="0"/>
          <w:iCs w:val="0"/>
          <w:noProof/>
          <w:color w:val="auto"/>
          <w:sz w:val="24"/>
          <w:szCs w:val="24"/>
          <w:lang w:val="es-ES"/>
        </w:rPr>
        <w:t>3</w:t>
      </w:r>
      <w:r w:rsidRPr="004153F9">
        <w:rPr>
          <w:rFonts w:cs="Arial"/>
          <w:i w:val="0"/>
          <w:iCs w:val="0"/>
          <w:color w:val="auto"/>
          <w:sz w:val="24"/>
          <w:szCs w:val="24"/>
          <w:lang w:val="es-ES"/>
        </w:rPr>
        <w:fldChar w:fldCharType="end"/>
      </w:r>
      <w:r w:rsidRPr="004153F9">
        <w:rPr>
          <w:rFonts w:cs="Arial"/>
          <w:i w:val="0"/>
          <w:iCs w:val="0"/>
          <w:color w:val="auto"/>
          <w:sz w:val="24"/>
          <w:szCs w:val="24"/>
          <w:lang w:val="es-ES"/>
        </w:rPr>
        <w:t>. Nivel de confianza</w:t>
      </w:r>
      <w:bookmarkEnd w:id="88"/>
    </w:p>
    <w:p w14:paraId="32DBFF1A" w14:textId="3459F5BB" w:rsidR="00C1572F" w:rsidRPr="00003490" w:rsidRDefault="00CC7D73" w:rsidP="00CC7D73">
      <w:pPr>
        <w:jc w:val="center"/>
        <w:rPr>
          <w:lang w:val="es-ES"/>
        </w:rPr>
      </w:pPr>
      <w:r w:rsidRPr="00003490">
        <w:rPr>
          <w:noProof/>
          <w:lang w:val="es-ES"/>
        </w:rPr>
        <w:drawing>
          <wp:inline distT="0" distB="0" distL="0" distR="0" wp14:anchorId="12F93DE4" wp14:editId="60F39297">
            <wp:extent cx="3077308" cy="1905000"/>
            <wp:effectExtent l="0" t="0" r="889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1087" t="52616" r="20400" b="25319"/>
                    <a:stretch/>
                  </pic:blipFill>
                  <pic:spPr bwMode="auto">
                    <a:xfrm>
                      <a:off x="0" y="0"/>
                      <a:ext cx="3085485" cy="1910062"/>
                    </a:xfrm>
                    <a:prstGeom prst="rect">
                      <a:avLst/>
                    </a:prstGeom>
                    <a:ln>
                      <a:noFill/>
                    </a:ln>
                    <a:extLst>
                      <a:ext uri="{53640926-AAD7-44D8-BBD7-CCE9431645EC}">
                        <a14:shadowObscured xmlns:a14="http://schemas.microsoft.com/office/drawing/2010/main"/>
                      </a:ext>
                    </a:extLst>
                  </pic:spPr>
                </pic:pic>
              </a:graphicData>
            </a:graphic>
          </wp:inline>
        </w:drawing>
      </w:r>
    </w:p>
    <w:p w14:paraId="7A34DB00" w14:textId="77777777" w:rsidR="00CC7D73" w:rsidRPr="00003490" w:rsidRDefault="00CC7D73" w:rsidP="00CC7D73">
      <w:pPr>
        <w:jc w:val="center"/>
        <w:rPr>
          <w:lang w:val="es-ES"/>
        </w:rPr>
      </w:pPr>
    </w:p>
    <w:p w14:paraId="49C11846" w14:textId="77777777" w:rsidR="00CC7D73" w:rsidRPr="00003490" w:rsidRDefault="00CC7D73" w:rsidP="00BC4BD9">
      <w:pPr>
        <w:keepNext/>
        <w:rPr>
          <w:noProof/>
          <w:lang w:val="es-ES"/>
        </w:rPr>
      </w:pPr>
      <w:r w:rsidRPr="00003490">
        <w:rPr>
          <w:noProof/>
          <w:lang w:val="es-ES"/>
        </w:rPr>
        <w:t xml:space="preserve"> </w:t>
      </w:r>
    </w:p>
    <w:p w14:paraId="4E829EDD" w14:textId="7E1C99F5" w:rsidR="00A9543F" w:rsidRPr="004153F9" w:rsidRDefault="006A717A" w:rsidP="000956B7">
      <w:pPr>
        <w:pStyle w:val="Prrafodelista"/>
      </w:pPr>
      <w:r>
        <w:t>Figura</w:t>
      </w:r>
      <w:r w:rsidR="00A9543F" w:rsidRPr="004153F9">
        <w:t xml:space="preserve"> </w:t>
      </w:r>
      <w:r w:rsidR="00D71FC9">
        <w:fldChar w:fldCharType="begin"/>
      </w:r>
      <w:r w:rsidR="00D71FC9">
        <w:instrText xml:space="preserve"> SEQ Figura \* ARABIC </w:instrText>
      </w:r>
      <w:r w:rsidR="00D71FC9">
        <w:fldChar w:fldCharType="separate"/>
      </w:r>
      <w:r w:rsidR="0099300F">
        <w:rPr>
          <w:noProof/>
        </w:rPr>
        <w:t>2</w:t>
      </w:r>
      <w:r w:rsidR="00D71FC9">
        <w:rPr>
          <w:noProof/>
        </w:rPr>
        <w:fldChar w:fldCharType="end"/>
      </w:r>
      <w:r w:rsidR="00A9543F" w:rsidRPr="004153F9">
        <w:t xml:space="preserve">. </w:t>
      </w:r>
      <w:r w:rsidR="004153F9" w:rsidRPr="004153F9">
        <w:t>Cálculo</w:t>
      </w:r>
      <w:r w:rsidR="00A9543F" w:rsidRPr="004153F9">
        <w:t xml:space="preserve"> de muestra</w:t>
      </w:r>
    </w:p>
    <w:p w14:paraId="39563485" w14:textId="3FB42A11" w:rsidR="00BC4BD9" w:rsidRPr="00003490" w:rsidRDefault="00347799" w:rsidP="00CC7D73">
      <w:pPr>
        <w:keepNext/>
        <w:jc w:val="center"/>
        <w:rPr>
          <w:lang w:val="es-ES"/>
        </w:rPr>
      </w:pPr>
      <w:r w:rsidRPr="00347799">
        <w:rPr>
          <w:noProof/>
          <w:lang w:val="es-ES"/>
        </w:rPr>
        <w:drawing>
          <wp:inline distT="0" distB="0" distL="0" distR="0" wp14:anchorId="7AF91CE0" wp14:editId="1C3F2624">
            <wp:extent cx="5029199" cy="2438400"/>
            <wp:effectExtent l="0" t="0" r="635" b="0"/>
            <wp:docPr id="427" name="Imagen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8776" cy="2443043"/>
                    </a:xfrm>
                    <a:prstGeom prst="rect">
                      <a:avLst/>
                    </a:prstGeom>
                  </pic:spPr>
                </pic:pic>
              </a:graphicData>
            </a:graphic>
          </wp:inline>
        </w:drawing>
      </w:r>
    </w:p>
    <w:p w14:paraId="3A886743" w14:textId="77777777" w:rsidR="00C1572F" w:rsidRPr="00003490" w:rsidRDefault="00C1572F" w:rsidP="00A24C58">
      <w:pPr>
        <w:rPr>
          <w:rStyle w:val="Ttulo2Car"/>
          <w:lang w:val="es-ES"/>
        </w:rPr>
      </w:pPr>
    </w:p>
    <w:p w14:paraId="3754E5CE" w14:textId="392AD05E" w:rsidR="009B578C" w:rsidRPr="00003490" w:rsidRDefault="009B578C" w:rsidP="00A24C58">
      <w:pPr>
        <w:rPr>
          <w:sz w:val="28"/>
          <w:szCs w:val="28"/>
          <w:lang w:val="es-ES"/>
        </w:rPr>
      </w:pPr>
      <w:bookmarkStart w:id="89" w:name="_Toc76994822"/>
      <w:r w:rsidRPr="00003490">
        <w:rPr>
          <w:rStyle w:val="Ttulo2Car"/>
          <w:lang w:val="es-ES"/>
        </w:rPr>
        <w:t>3.8 TÉCNICAS DE RECOLECCIÓN DE INFORMACIÓN</w:t>
      </w:r>
      <w:bookmarkEnd w:id="89"/>
    </w:p>
    <w:p w14:paraId="4F00DD16" w14:textId="77777777" w:rsidR="009B578C" w:rsidRPr="00003490" w:rsidRDefault="009B578C" w:rsidP="009A04F5">
      <w:pPr>
        <w:spacing w:after="0"/>
        <w:jc w:val="both"/>
        <w:rPr>
          <w:rFonts w:cs="Arial"/>
          <w:szCs w:val="24"/>
          <w:lang w:val="es-ES"/>
        </w:rPr>
      </w:pPr>
    </w:p>
    <w:p w14:paraId="6F2E793E" w14:textId="619DDB06" w:rsidR="009B578C" w:rsidRPr="00003490" w:rsidRDefault="009B578C" w:rsidP="00A24C58">
      <w:pPr>
        <w:spacing w:line="360" w:lineRule="auto"/>
        <w:jc w:val="both"/>
        <w:rPr>
          <w:rFonts w:cs="Arial"/>
          <w:szCs w:val="24"/>
          <w:lang w:val="es-ES"/>
        </w:rPr>
      </w:pPr>
      <w:r w:rsidRPr="00003490">
        <w:rPr>
          <w:rFonts w:cs="Arial"/>
          <w:color w:val="000000" w:themeColor="text1"/>
          <w:szCs w:val="24"/>
          <w:lang w:val="es-ES"/>
        </w:rPr>
        <w:t xml:space="preserve">La técnica de recolección de información que </w:t>
      </w:r>
      <w:r w:rsidR="00D72348" w:rsidRPr="00003490">
        <w:rPr>
          <w:rFonts w:cs="Arial"/>
          <w:color w:val="000000" w:themeColor="text1"/>
          <w:szCs w:val="24"/>
          <w:lang w:val="es-ES"/>
        </w:rPr>
        <w:t>seleccionara</w:t>
      </w:r>
      <w:r w:rsidRPr="00003490">
        <w:rPr>
          <w:rFonts w:cs="Arial"/>
          <w:color w:val="000000" w:themeColor="text1"/>
          <w:szCs w:val="24"/>
          <w:lang w:val="es-ES"/>
        </w:rPr>
        <w:t xml:space="preserve"> esta investigación es la encuesta de tipo digital.</w:t>
      </w:r>
      <w:r w:rsidRPr="00003490">
        <w:rPr>
          <w:rFonts w:cs="Arial"/>
          <w:szCs w:val="24"/>
          <w:lang w:val="es-ES"/>
        </w:rPr>
        <w:t xml:space="preserve"> </w:t>
      </w:r>
      <w:r w:rsidR="00D72348" w:rsidRPr="00003490">
        <w:rPr>
          <w:rFonts w:cs="Arial"/>
          <w:szCs w:val="24"/>
          <w:lang w:val="es-ES"/>
        </w:rPr>
        <w:t>S</w:t>
      </w:r>
      <w:r w:rsidRPr="00003490">
        <w:rPr>
          <w:rFonts w:cs="Arial"/>
          <w:szCs w:val="24"/>
          <w:lang w:val="es-ES"/>
        </w:rPr>
        <w:t>egún García</w:t>
      </w:r>
      <w:r w:rsidR="002D4758">
        <w:rPr>
          <w:rFonts w:cs="Arial"/>
          <w:szCs w:val="24"/>
          <w:lang w:val="es-ES"/>
        </w:rPr>
        <w:t xml:space="preserve"> en su artículo</w:t>
      </w:r>
      <w:r w:rsidRPr="00003490">
        <w:rPr>
          <w:rFonts w:cs="Arial"/>
          <w:szCs w:val="24"/>
          <w:lang w:val="es-ES"/>
        </w:rPr>
        <w:t xml:space="preserve"> </w:t>
      </w:r>
      <w:r w:rsidR="00D72348" w:rsidRPr="00003490">
        <w:rPr>
          <w:rFonts w:cs="Arial"/>
          <w:szCs w:val="24"/>
          <w:lang w:val="es-ES"/>
        </w:rPr>
        <w:t>se</w:t>
      </w:r>
      <w:r w:rsidRPr="00003490">
        <w:rPr>
          <w:rFonts w:cs="Arial"/>
          <w:szCs w:val="24"/>
          <w:lang w:val="es-ES"/>
        </w:rPr>
        <w:t xml:space="preserve"> define como “una investigación realizada sobre una muestra de sujetos representativa de un colectivo más amplio, utilizando procedimientos estandarizados de interrogación con intención de obtener mediciones cuantitativas de una </w:t>
      </w:r>
      <w:r w:rsidRPr="00003490">
        <w:rPr>
          <w:rFonts w:cs="Arial"/>
          <w:szCs w:val="24"/>
          <w:lang w:val="es-ES"/>
        </w:rPr>
        <w:lastRenderedPageBreak/>
        <w:t>gran variedad de características objetivas y subjetivas de la población</w:t>
      </w:r>
      <w:r w:rsidRPr="00003490">
        <w:rPr>
          <w:rFonts w:cs="Arial"/>
          <w:color w:val="000000" w:themeColor="text1"/>
          <w:szCs w:val="24"/>
          <w:lang w:val="es-ES"/>
        </w:rPr>
        <w:t xml:space="preserve"> mediante la cual se recolecta información que establece el nivel de calidad de atención”</w:t>
      </w:r>
      <w:r w:rsidR="00F65DDA">
        <w:rPr>
          <w:rStyle w:val="Refdenotaalpie"/>
          <w:rFonts w:cs="Arial"/>
          <w:szCs w:val="24"/>
          <w:lang w:val="es-ES"/>
        </w:rPr>
        <w:footnoteReference w:id="71"/>
      </w:r>
      <w:r w:rsidRPr="00003490">
        <w:rPr>
          <w:rFonts w:cs="Arial"/>
          <w:color w:val="000000" w:themeColor="text1"/>
          <w:szCs w:val="24"/>
          <w:lang w:val="es-ES"/>
        </w:rPr>
        <w:t>.</w:t>
      </w:r>
      <w:r w:rsidRPr="00003490">
        <w:rPr>
          <w:rFonts w:cs="Arial"/>
          <w:szCs w:val="24"/>
          <w:lang w:val="es-ES"/>
        </w:rPr>
        <w:t xml:space="preserve"> </w:t>
      </w:r>
    </w:p>
    <w:p w14:paraId="64EE4113" w14:textId="77777777" w:rsidR="009B578C" w:rsidRPr="00003490" w:rsidRDefault="009B578C" w:rsidP="009B578C">
      <w:pPr>
        <w:pStyle w:val="Ttulo2"/>
        <w:jc w:val="both"/>
        <w:rPr>
          <w:rFonts w:cs="Arial"/>
          <w:szCs w:val="24"/>
          <w:lang w:val="es-ES"/>
        </w:rPr>
      </w:pPr>
      <w:bookmarkStart w:id="90" w:name="_Toc35380546"/>
      <w:bookmarkStart w:id="91" w:name="_Toc76994823"/>
      <w:r w:rsidRPr="00003490">
        <w:rPr>
          <w:rFonts w:cs="Arial"/>
          <w:szCs w:val="24"/>
          <w:lang w:val="es-ES"/>
        </w:rPr>
        <w:t>3.9 VALIDÉZ DE LAS TÉCNICAS DE RECOLECCIÓN DE INFORMACIÓN</w:t>
      </w:r>
      <w:bookmarkEnd w:id="90"/>
      <w:bookmarkEnd w:id="91"/>
    </w:p>
    <w:p w14:paraId="234351FE" w14:textId="77777777" w:rsidR="009B578C" w:rsidRPr="00003490" w:rsidRDefault="009B578C" w:rsidP="009B578C">
      <w:pPr>
        <w:pStyle w:val="Sinespaciado"/>
        <w:jc w:val="both"/>
        <w:rPr>
          <w:rFonts w:ascii="Arial" w:hAnsi="Arial" w:cs="Arial"/>
          <w:sz w:val="24"/>
          <w:szCs w:val="24"/>
          <w:lang w:val="es-ES"/>
        </w:rPr>
      </w:pPr>
    </w:p>
    <w:p w14:paraId="68AD39D0" w14:textId="258F73B1" w:rsidR="009B578C" w:rsidRPr="00003490" w:rsidRDefault="00C4579B" w:rsidP="00A24C58">
      <w:pPr>
        <w:pStyle w:val="Sinespaciado"/>
        <w:spacing w:line="360" w:lineRule="auto"/>
        <w:jc w:val="both"/>
        <w:rPr>
          <w:rFonts w:ascii="Arial" w:hAnsi="Arial" w:cs="Arial"/>
          <w:sz w:val="24"/>
          <w:szCs w:val="24"/>
          <w:lang w:val="es-ES"/>
        </w:rPr>
      </w:pPr>
      <w:r w:rsidRPr="00003490">
        <w:rPr>
          <w:rFonts w:ascii="Arial" w:hAnsi="Arial" w:cs="Arial"/>
          <w:sz w:val="24"/>
          <w:szCs w:val="24"/>
          <w:lang w:val="es-ES"/>
        </w:rPr>
        <w:t>P</w:t>
      </w:r>
      <w:r w:rsidR="009B578C" w:rsidRPr="00003490">
        <w:rPr>
          <w:rFonts w:ascii="Arial" w:hAnsi="Arial" w:cs="Arial"/>
          <w:sz w:val="24"/>
          <w:szCs w:val="24"/>
          <w:lang w:val="es-ES"/>
        </w:rPr>
        <w:t xml:space="preserve">ara comprobar la validez de las técnicas de recolección de información, se optó por aplicar el método de juicio </w:t>
      </w:r>
      <w:r w:rsidR="00FA231E" w:rsidRPr="00003490">
        <w:rPr>
          <w:rFonts w:ascii="Arial" w:hAnsi="Arial" w:cs="Arial"/>
          <w:sz w:val="24"/>
          <w:szCs w:val="24"/>
          <w:lang w:val="es-ES"/>
        </w:rPr>
        <w:t>a</w:t>
      </w:r>
      <w:r w:rsidR="009B578C" w:rsidRPr="00003490">
        <w:rPr>
          <w:rFonts w:ascii="Arial" w:hAnsi="Arial" w:cs="Arial"/>
          <w:sz w:val="24"/>
          <w:szCs w:val="24"/>
          <w:lang w:val="es-ES"/>
        </w:rPr>
        <w:t xml:space="preserve"> expertos, quien realizaran una revisión previa de la encuesta</w:t>
      </w:r>
      <w:r w:rsidR="00480B75" w:rsidRPr="00003490">
        <w:rPr>
          <w:rFonts w:ascii="Arial" w:hAnsi="Arial" w:cs="Arial"/>
          <w:sz w:val="24"/>
          <w:szCs w:val="24"/>
          <w:lang w:val="es-ES"/>
        </w:rPr>
        <w:t xml:space="preserve"> y determinaran </w:t>
      </w:r>
      <w:r w:rsidR="00D72348" w:rsidRPr="00003490">
        <w:rPr>
          <w:rFonts w:ascii="Arial" w:hAnsi="Arial" w:cs="Arial"/>
          <w:sz w:val="24"/>
          <w:szCs w:val="24"/>
          <w:lang w:val="es-ES"/>
        </w:rPr>
        <w:t>cuál</w:t>
      </w:r>
      <w:r w:rsidR="00480B75" w:rsidRPr="00003490">
        <w:rPr>
          <w:rFonts w:ascii="Arial" w:hAnsi="Arial" w:cs="Arial"/>
          <w:sz w:val="24"/>
          <w:szCs w:val="24"/>
          <w:lang w:val="es-ES"/>
        </w:rPr>
        <w:t xml:space="preserve"> es su estado</w:t>
      </w:r>
      <w:r w:rsidR="00D72348" w:rsidRPr="00003490">
        <w:rPr>
          <w:rFonts w:ascii="Arial" w:hAnsi="Arial" w:cs="Arial"/>
          <w:sz w:val="24"/>
          <w:szCs w:val="24"/>
          <w:lang w:val="es-ES"/>
        </w:rPr>
        <w:t>,</w:t>
      </w:r>
      <w:r w:rsidR="00480B75" w:rsidRPr="00003490">
        <w:rPr>
          <w:rFonts w:ascii="Arial" w:hAnsi="Arial" w:cs="Arial"/>
          <w:sz w:val="24"/>
          <w:szCs w:val="24"/>
          <w:lang w:val="es-ES"/>
        </w:rPr>
        <w:t xml:space="preserve"> generaran recomendaciones y si es el caso avalaran</w:t>
      </w:r>
      <w:r w:rsidR="00D72348" w:rsidRPr="00003490">
        <w:rPr>
          <w:rFonts w:ascii="Arial" w:hAnsi="Arial" w:cs="Arial"/>
          <w:sz w:val="24"/>
          <w:szCs w:val="24"/>
          <w:lang w:val="es-ES"/>
        </w:rPr>
        <w:t xml:space="preserve"> la técnica de recolección enviada. E</w:t>
      </w:r>
      <w:r w:rsidR="009B578C" w:rsidRPr="00003490">
        <w:rPr>
          <w:rFonts w:ascii="Arial" w:hAnsi="Arial" w:cs="Arial"/>
          <w:sz w:val="24"/>
          <w:szCs w:val="24"/>
          <w:lang w:val="es-ES"/>
        </w:rPr>
        <w:t xml:space="preserve">ste grupo </w:t>
      </w:r>
      <w:r w:rsidR="00D72348" w:rsidRPr="00003490">
        <w:rPr>
          <w:rFonts w:ascii="Arial" w:hAnsi="Arial" w:cs="Arial"/>
          <w:sz w:val="24"/>
          <w:szCs w:val="24"/>
          <w:lang w:val="es-ES"/>
        </w:rPr>
        <w:t xml:space="preserve">expertos </w:t>
      </w:r>
      <w:r w:rsidR="009B578C" w:rsidRPr="00003490">
        <w:rPr>
          <w:rFonts w:ascii="Arial" w:hAnsi="Arial" w:cs="Arial"/>
          <w:sz w:val="24"/>
          <w:szCs w:val="24"/>
          <w:lang w:val="es-ES"/>
        </w:rPr>
        <w:t>va a estar conformado por tres docentes tiempo completo de la Universidad CESMAG</w:t>
      </w:r>
      <w:r w:rsidR="009A04F5" w:rsidRPr="00003490">
        <w:rPr>
          <w:rFonts w:ascii="Arial" w:hAnsi="Arial" w:cs="Arial"/>
          <w:sz w:val="24"/>
          <w:szCs w:val="24"/>
          <w:lang w:val="es-ES"/>
        </w:rPr>
        <w:t>, Carlos Fernando Gonzales, Ginna Viviana Leyton y Arturo Erazo Torres</w:t>
      </w:r>
      <w:r w:rsidR="009B578C" w:rsidRPr="00003490">
        <w:rPr>
          <w:rFonts w:ascii="Arial" w:hAnsi="Arial" w:cs="Arial"/>
          <w:sz w:val="24"/>
          <w:szCs w:val="24"/>
          <w:lang w:val="es-ES"/>
        </w:rPr>
        <w:t xml:space="preserve">, </w:t>
      </w:r>
      <w:r w:rsidR="00D72348" w:rsidRPr="00003490">
        <w:rPr>
          <w:rFonts w:ascii="Arial" w:hAnsi="Arial" w:cs="Arial"/>
          <w:sz w:val="24"/>
          <w:szCs w:val="24"/>
          <w:lang w:val="es-ES"/>
        </w:rPr>
        <w:t>quienes</w:t>
      </w:r>
      <w:r w:rsidR="009B578C" w:rsidRPr="00003490">
        <w:rPr>
          <w:rFonts w:ascii="Arial" w:hAnsi="Arial" w:cs="Arial"/>
          <w:sz w:val="24"/>
          <w:szCs w:val="24"/>
          <w:lang w:val="es-ES"/>
        </w:rPr>
        <w:t xml:space="preserve"> cuentan con una vasta experiencia en software, framework</w:t>
      </w:r>
      <w:r w:rsidR="00D72348" w:rsidRPr="00003490">
        <w:rPr>
          <w:rFonts w:ascii="Arial" w:hAnsi="Arial" w:cs="Arial"/>
          <w:sz w:val="24"/>
          <w:szCs w:val="24"/>
          <w:lang w:val="es-ES"/>
        </w:rPr>
        <w:t xml:space="preserve"> y</w:t>
      </w:r>
      <w:r w:rsidR="009B578C" w:rsidRPr="00003490">
        <w:rPr>
          <w:rFonts w:ascii="Arial" w:hAnsi="Arial" w:cs="Arial"/>
          <w:sz w:val="24"/>
          <w:szCs w:val="24"/>
          <w:lang w:val="es-ES"/>
        </w:rPr>
        <w:t xml:space="preserve"> calidad de atención que son importantes y deben analiza</w:t>
      </w:r>
      <w:r w:rsidR="00D72348" w:rsidRPr="00003490">
        <w:rPr>
          <w:rFonts w:ascii="Arial" w:hAnsi="Arial" w:cs="Arial"/>
          <w:sz w:val="24"/>
          <w:szCs w:val="24"/>
          <w:lang w:val="es-ES"/>
        </w:rPr>
        <w:t>dos</w:t>
      </w:r>
      <w:r w:rsidR="009B578C" w:rsidRPr="00003490">
        <w:rPr>
          <w:rFonts w:ascii="Arial" w:hAnsi="Arial" w:cs="Arial"/>
          <w:sz w:val="24"/>
          <w:szCs w:val="24"/>
          <w:lang w:val="es-ES"/>
        </w:rPr>
        <w:t xml:space="preserve"> antes de su entrega</w:t>
      </w:r>
      <w:r w:rsidR="00D72348" w:rsidRPr="00003490">
        <w:rPr>
          <w:rFonts w:ascii="Arial" w:hAnsi="Arial" w:cs="Arial"/>
          <w:sz w:val="24"/>
          <w:szCs w:val="24"/>
          <w:lang w:val="es-ES"/>
        </w:rPr>
        <w:t xml:space="preserve"> al</w:t>
      </w:r>
      <w:r w:rsidR="009B578C" w:rsidRPr="00003490">
        <w:rPr>
          <w:rFonts w:ascii="Arial" w:hAnsi="Arial" w:cs="Arial"/>
          <w:sz w:val="24"/>
          <w:szCs w:val="24"/>
          <w:lang w:val="es-ES"/>
        </w:rPr>
        <w:t xml:space="preserve">. </w:t>
      </w:r>
    </w:p>
    <w:p w14:paraId="588FD7C6" w14:textId="77777777" w:rsidR="009B578C" w:rsidRPr="00003490" w:rsidRDefault="009B578C" w:rsidP="009B578C">
      <w:pPr>
        <w:pStyle w:val="Sinespaciado"/>
        <w:jc w:val="both"/>
        <w:rPr>
          <w:rFonts w:ascii="Arial" w:hAnsi="Arial" w:cs="Arial"/>
          <w:sz w:val="24"/>
          <w:szCs w:val="24"/>
          <w:lang w:val="es-ES"/>
        </w:rPr>
      </w:pPr>
    </w:p>
    <w:p w14:paraId="2155A065" w14:textId="77777777" w:rsidR="009B578C" w:rsidRPr="00003490" w:rsidRDefault="009B578C" w:rsidP="009B578C">
      <w:pPr>
        <w:pStyle w:val="Ttulo2"/>
        <w:rPr>
          <w:rFonts w:cs="Arial"/>
          <w:szCs w:val="24"/>
          <w:lang w:val="es-ES"/>
        </w:rPr>
      </w:pPr>
      <w:bookmarkStart w:id="92" w:name="_Toc35380547"/>
      <w:bookmarkStart w:id="93" w:name="_Toc76994824"/>
      <w:r w:rsidRPr="00003490">
        <w:rPr>
          <w:rFonts w:cs="Arial"/>
          <w:szCs w:val="24"/>
          <w:lang w:val="es-ES"/>
        </w:rPr>
        <w:t>3.10 CONFIABILIDAD DE LAS TÉCNICAS DE RECOLECCIÓN</w:t>
      </w:r>
      <w:bookmarkEnd w:id="92"/>
      <w:bookmarkEnd w:id="93"/>
    </w:p>
    <w:p w14:paraId="6CF717E2" w14:textId="77777777" w:rsidR="009B578C" w:rsidRPr="00003490" w:rsidRDefault="009B578C" w:rsidP="009B578C">
      <w:pPr>
        <w:pStyle w:val="Sinespaciado"/>
        <w:rPr>
          <w:rFonts w:ascii="Arial" w:hAnsi="Arial" w:cs="Arial"/>
          <w:sz w:val="24"/>
          <w:szCs w:val="24"/>
          <w:lang w:val="es-ES"/>
        </w:rPr>
      </w:pPr>
    </w:p>
    <w:p w14:paraId="5E5C2718" w14:textId="08B13DE9" w:rsidR="009B578C" w:rsidRPr="00003490" w:rsidRDefault="009B578C" w:rsidP="00A24C58">
      <w:pPr>
        <w:spacing w:line="360" w:lineRule="auto"/>
        <w:jc w:val="both"/>
        <w:rPr>
          <w:rFonts w:cs="Arial"/>
          <w:szCs w:val="24"/>
          <w:lang w:val="es-ES"/>
        </w:rPr>
      </w:pPr>
      <w:r w:rsidRPr="00003490">
        <w:rPr>
          <w:rFonts w:cs="Arial"/>
          <w:szCs w:val="24"/>
          <w:lang w:val="es-ES"/>
        </w:rPr>
        <w:t xml:space="preserve">Las técnicas de recolección de información </w:t>
      </w:r>
      <w:r w:rsidR="00480B75" w:rsidRPr="00003490">
        <w:rPr>
          <w:rFonts w:cs="Arial"/>
          <w:szCs w:val="24"/>
          <w:lang w:val="es-ES"/>
        </w:rPr>
        <w:t>serán confiables</w:t>
      </w:r>
      <w:r w:rsidRPr="00003490">
        <w:rPr>
          <w:rFonts w:cs="Arial"/>
          <w:szCs w:val="24"/>
          <w:lang w:val="es-ES"/>
        </w:rPr>
        <w:t xml:space="preserve"> </w:t>
      </w:r>
      <w:r w:rsidR="00480B75" w:rsidRPr="00003490">
        <w:rPr>
          <w:rFonts w:cs="Arial"/>
          <w:szCs w:val="24"/>
          <w:lang w:val="es-ES"/>
        </w:rPr>
        <w:t xml:space="preserve">porque </w:t>
      </w:r>
      <w:r w:rsidR="009A04F5" w:rsidRPr="00003490">
        <w:rPr>
          <w:rFonts w:cs="Arial"/>
          <w:szCs w:val="24"/>
          <w:lang w:val="es-ES"/>
        </w:rPr>
        <w:t>contaran</w:t>
      </w:r>
      <w:r w:rsidR="00480B75" w:rsidRPr="00003490">
        <w:rPr>
          <w:rFonts w:cs="Arial"/>
          <w:szCs w:val="24"/>
          <w:lang w:val="es-ES"/>
        </w:rPr>
        <w:t xml:space="preserve"> </w:t>
      </w:r>
      <w:r w:rsidR="009A04F5" w:rsidRPr="00003490">
        <w:rPr>
          <w:rFonts w:cs="Arial"/>
          <w:szCs w:val="24"/>
          <w:lang w:val="es-ES"/>
        </w:rPr>
        <w:t xml:space="preserve">con las revisiones previas </w:t>
      </w:r>
      <w:r w:rsidR="00480B75" w:rsidRPr="00003490">
        <w:rPr>
          <w:rFonts w:cs="Arial"/>
          <w:szCs w:val="24"/>
          <w:lang w:val="es-ES"/>
        </w:rPr>
        <w:t>de</w:t>
      </w:r>
      <w:r w:rsidR="009A04F5" w:rsidRPr="00003490">
        <w:rPr>
          <w:rFonts w:cs="Arial"/>
          <w:szCs w:val="24"/>
          <w:lang w:val="es-ES"/>
        </w:rPr>
        <w:t xml:space="preserve"> los</w:t>
      </w:r>
      <w:r w:rsidR="00480B75" w:rsidRPr="00003490">
        <w:rPr>
          <w:rFonts w:cs="Arial"/>
          <w:szCs w:val="24"/>
          <w:lang w:val="es-ES"/>
        </w:rPr>
        <w:t xml:space="preserve"> experto</w:t>
      </w:r>
      <w:r w:rsidR="009A04F5" w:rsidRPr="00003490">
        <w:rPr>
          <w:rFonts w:cs="Arial"/>
          <w:szCs w:val="24"/>
          <w:lang w:val="es-ES"/>
        </w:rPr>
        <w:t>s</w:t>
      </w:r>
      <w:r w:rsidRPr="00003490">
        <w:rPr>
          <w:rFonts w:cs="Arial"/>
          <w:szCs w:val="24"/>
          <w:lang w:val="es-ES"/>
        </w:rPr>
        <w:t xml:space="preserve"> en el tema de calidad de atención y software</w:t>
      </w:r>
      <w:r w:rsidR="009A04F5" w:rsidRPr="00003490">
        <w:rPr>
          <w:rFonts w:cs="Arial"/>
          <w:szCs w:val="24"/>
          <w:lang w:val="es-ES"/>
        </w:rPr>
        <w:t xml:space="preserve"> de la universidad Cesmag</w:t>
      </w:r>
      <w:r w:rsidRPr="00003490">
        <w:rPr>
          <w:rFonts w:cs="Arial"/>
          <w:szCs w:val="24"/>
          <w:lang w:val="es-ES"/>
        </w:rPr>
        <w:t xml:space="preserve">, determinando que el instrumento cuenta con todos los estándares </w:t>
      </w:r>
      <w:r w:rsidR="009A04F5" w:rsidRPr="00003490">
        <w:rPr>
          <w:rFonts w:cs="Arial"/>
          <w:szCs w:val="24"/>
          <w:lang w:val="es-ES"/>
        </w:rPr>
        <w:t xml:space="preserve">necesarios </w:t>
      </w:r>
      <w:r w:rsidRPr="00003490">
        <w:rPr>
          <w:rFonts w:cs="Arial"/>
          <w:szCs w:val="24"/>
          <w:lang w:val="es-ES"/>
        </w:rPr>
        <w:t>para su aplicación</w:t>
      </w:r>
      <w:r w:rsidR="009A04F5" w:rsidRPr="00003490">
        <w:rPr>
          <w:rFonts w:cs="Arial"/>
          <w:szCs w:val="24"/>
          <w:lang w:val="es-ES"/>
        </w:rPr>
        <w:t>,</w:t>
      </w:r>
      <w:r w:rsidRPr="00003490">
        <w:rPr>
          <w:rFonts w:cs="Arial"/>
          <w:szCs w:val="24"/>
          <w:lang w:val="es-ES"/>
        </w:rPr>
        <w:t xml:space="preserve"> y que</w:t>
      </w:r>
      <w:r w:rsidR="009A04F5" w:rsidRPr="00003490">
        <w:rPr>
          <w:rFonts w:cs="Arial"/>
          <w:szCs w:val="24"/>
          <w:lang w:val="es-ES"/>
        </w:rPr>
        <w:t xml:space="preserve"> además</w:t>
      </w:r>
      <w:r w:rsidRPr="00003490">
        <w:rPr>
          <w:rFonts w:cs="Arial"/>
          <w:szCs w:val="24"/>
          <w:lang w:val="es-ES"/>
        </w:rPr>
        <w:t xml:space="preserve"> podrá obtener los resultados esperados </w:t>
      </w:r>
      <w:r w:rsidR="009A04F5" w:rsidRPr="00003490">
        <w:rPr>
          <w:rFonts w:cs="Arial"/>
          <w:szCs w:val="24"/>
          <w:lang w:val="es-ES"/>
        </w:rPr>
        <w:t>y</w:t>
      </w:r>
      <w:r w:rsidRPr="00003490">
        <w:rPr>
          <w:rFonts w:cs="Arial"/>
          <w:szCs w:val="24"/>
          <w:lang w:val="es-ES"/>
        </w:rPr>
        <w:t xml:space="preserve"> la información </w:t>
      </w:r>
      <w:r w:rsidR="009A04F5" w:rsidRPr="00003490">
        <w:rPr>
          <w:rFonts w:cs="Arial"/>
          <w:szCs w:val="24"/>
          <w:lang w:val="es-ES"/>
        </w:rPr>
        <w:t xml:space="preserve">requerida </w:t>
      </w:r>
      <w:r w:rsidRPr="00003490">
        <w:rPr>
          <w:rFonts w:cs="Arial"/>
          <w:szCs w:val="24"/>
          <w:lang w:val="es-ES"/>
        </w:rPr>
        <w:t xml:space="preserve">para la investigación. </w:t>
      </w:r>
    </w:p>
    <w:p w14:paraId="1054B670" w14:textId="77777777" w:rsidR="009B578C" w:rsidRPr="00003490" w:rsidRDefault="009B578C" w:rsidP="009B578C">
      <w:pPr>
        <w:pStyle w:val="Ttulo2"/>
        <w:jc w:val="both"/>
        <w:rPr>
          <w:rFonts w:cs="Arial"/>
          <w:b w:val="0"/>
          <w:szCs w:val="24"/>
          <w:lang w:val="es-ES"/>
        </w:rPr>
      </w:pPr>
      <w:bookmarkStart w:id="94" w:name="_Toc35380548"/>
      <w:bookmarkStart w:id="95" w:name="_Toc76994825"/>
      <w:r w:rsidRPr="00003490">
        <w:rPr>
          <w:rFonts w:cs="Arial"/>
          <w:szCs w:val="24"/>
          <w:lang w:val="es-ES"/>
        </w:rPr>
        <w:t>3.11 INSTRUMENTOS DE RECOLECCIÓN DE</w:t>
      </w:r>
      <w:r w:rsidRPr="00003490">
        <w:rPr>
          <w:rFonts w:cs="Arial"/>
          <w:b w:val="0"/>
          <w:szCs w:val="24"/>
          <w:lang w:val="es-ES"/>
        </w:rPr>
        <w:t xml:space="preserve"> </w:t>
      </w:r>
      <w:r w:rsidRPr="00003490">
        <w:rPr>
          <w:rFonts w:cs="Arial"/>
          <w:szCs w:val="24"/>
          <w:lang w:val="es-ES"/>
        </w:rPr>
        <w:t>INFORMACIÓN</w:t>
      </w:r>
      <w:bookmarkEnd w:id="94"/>
      <w:bookmarkEnd w:id="95"/>
      <w:r w:rsidRPr="00003490">
        <w:rPr>
          <w:rFonts w:cs="Arial"/>
          <w:szCs w:val="24"/>
          <w:lang w:val="es-ES"/>
        </w:rPr>
        <w:t xml:space="preserve"> </w:t>
      </w:r>
    </w:p>
    <w:p w14:paraId="1CE79DB0" w14:textId="77777777" w:rsidR="009B578C" w:rsidRPr="00003490" w:rsidRDefault="009B578C" w:rsidP="009B578C">
      <w:pPr>
        <w:pStyle w:val="Sinespaciado"/>
        <w:rPr>
          <w:rFonts w:ascii="Arial" w:hAnsi="Arial" w:cs="Arial"/>
          <w:sz w:val="24"/>
          <w:szCs w:val="24"/>
          <w:lang w:val="es-ES"/>
        </w:rPr>
      </w:pPr>
    </w:p>
    <w:p w14:paraId="34D98953" w14:textId="107C79C4" w:rsidR="009B578C" w:rsidRPr="00003490" w:rsidRDefault="009B578C" w:rsidP="00FB2BA4">
      <w:pPr>
        <w:spacing w:line="360" w:lineRule="auto"/>
        <w:jc w:val="both"/>
        <w:rPr>
          <w:rFonts w:cs="Arial"/>
          <w:color w:val="000000" w:themeColor="text1"/>
          <w:szCs w:val="24"/>
          <w:lang w:val="es-ES"/>
        </w:rPr>
      </w:pPr>
      <w:r w:rsidRPr="00003490">
        <w:rPr>
          <w:rFonts w:cs="Arial"/>
          <w:color w:val="000000" w:themeColor="text1"/>
          <w:szCs w:val="24"/>
          <w:lang w:val="es-ES"/>
        </w:rPr>
        <w:t>El instrumento de recolección de información que se va a utilizar es el cuestionario, que según García, Tomás “consiste en un conjunto de preguntas, normalmente de varios tipos, preparado sistemática y cuidadosamente, sobre los hechos y aspectos que interesan en una investigación o evaluación, y que puede ser aplicado en formas variadas, entre las que destacan su administración a grupos o su envío por correo”</w:t>
      </w:r>
      <w:bookmarkStart w:id="96" w:name="_Toc24974559"/>
      <w:r w:rsidR="00F65DDA">
        <w:rPr>
          <w:rStyle w:val="Refdenotaalpie"/>
          <w:rFonts w:cs="Arial"/>
          <w:szCs w:val="24"/>
          <w:lang w:val="es-ES"/>
        </w:rPr>
        <w:footnoteReference w:id="72"/>
      </w:r>
      <w:r w:rsidR="00D72348" w:rsidRPr="00003490">
        <w:rPr>
          <w:rFonts w:cs="Arial"/>
          <w:color w:val="000000" w:themeColor="text1"/>
          <w:szCs w:val="24"/>
          <w:lang w:val="es-ES"/>
        </w:rPr>
        <w:t>,</w:t>
      </w:r>
      <w:r w:rsidR="00480B75" w:rsidRPr="00003490">
        <w:rPr>
          <w:rFonts w:cs="Arial"/>
          <w:color w:val="000000" w:themeColor="text1"/>
          <w:szCs w:val="24"/>
          <w:lang w:val="es-ES"/>
        </w:rPr>
        <w:t xml:space="preserve"> que para este caso se hará </w:t>
      </w:r>
      <w:r w:rsidR="00480B75" w:rsidRPr="00003490">
        <w:rPr>
          <w:rFonts w:cs="Arial"/>
          <w:color w:val="000000" w:themeColor="text1"/>
          <w:lang w:val="es-ES"/>
        </w:rPr>
        <w:t>mediante una encuesta digital (ver anexo A)</w:t>
      </w:r>
      <w:r w:rsidRPr="00003490">
        <w:rPr>
          <w:rFonts w:cs="Arial"/>
          <w:color w:val="000000" w:themeColor="text1"/>
          <w:szCs w:val="24"/>
          <w:lang w:val="es-ES"/>
        </w:rPr>
        <w:t>.</w:t>
      </w:r>
    </w:p>
    <w:p w14:paraId="6ECC0B8F" w14:textId="24E458D9" w:rsidR="00FB2BA4" w:rsidRPr="00003490" w:rsidRDefault="00FB2BA4" w:rsidP="00FB2BA4">
      <w:pPr>
        <w:spacing w:line="360" w:lineRule="auto"/>
        <w:jc w:val="both"/>
        <w:rPr>
          <w:rFonts w:cs="Arial"/>
          <w:color w:val="000000" w:themeColor="text1"/>
          <w:szCs w:val="24"/>
          <w:lang w:val="es-ES"/>
        </w:rPr>
      </w:pPr>
    </w:p>
    <w:p w14:paraId="4B249C05" w14:textId="19CFE22A" w:rsidR="00E24EE4" w:rsidRPr="00A9543F" w:rsidRDefault="00FB2BA4" w:rsidP="00FB2BA4">
      <w:pPr>
        <w:pStyle w:val="Ttulo1"/>
        <w:jc w:val="center"/>
        <w:rPr>
          <w:szCs w:val="24"/>
          <w:lang w:val="es-ES"/>
        </w:rPr>
      </w:pPr>
      <w:bookmarkStart w:id="97" w:name="_Toc76994826"/>
      <w:bookmarkEnd w:id="19"/>
      <w:r w:rsidRPr="00A9543F">
        <w:rPr>
          <w:szCs w:val="24"/>
          <w:lang w:val="es-ES"/>
        </w:rPr>
        <w:lastRenderedPageBreak/>
        <w:t xml:space="preserve">4. </w:t>
      </w:r>
      <w:bookmarkEnd w:id="96"/>
      <w:r w:rsidR="00D335B4" w:rsidRPr="00D335B4">
        <w:rPr>
          <w:szCs w:val="24"/>
          <w:lang w:val="es-ES"/>
        </w:rPr>
        <w:t>RESULTADOS DE LA INVESTIGACIÓN</w:t>
      </w:r>
      <w:bookmarkEnd w:id="97"/>
    </w:p>
    <w:p w14:paraId="59FB736B" w14:textId="77777777" w:rsidR="00FB2BA4" w:rsidRPr="00003490" w:rsidRDefault="00FB2BA4" w:rsidP="00FB2BA4">
      <w:pPr>
        <w:rPr>
          <w:lang w:val="es-ES"/>
        </w:rPr>
      </w:pPr>
    </w:p>
    <w:p w14:paraId="4A485872" w14:textId="0D147BA8" w:rsidR="00F5408E" w:rsidRDefault="00460413" w:rsidP="00715526">
      <w:pPr>
        <w:pStyle w:val="Ttulo2"/>
        <w:rPr>
          <w:lang w:val="es-ES"/>
        </w:rPr>
      </w:pPr>
      <w:bookmarkStart w:id="98" w:name="_Toc24974561"/>
      <w:bookmarkStart w:id="99" w:name="_Toc76994827"/>
      <w:r w:rsidRPr="00003490">
        <w:rPr>
          <w:lang w:val="es-ES"/>
        </w:rPr>
        <w:t>4.1</w:t>
      </w:r>
      <w:r w:rsidR="00F5408E" w:rsidRPr="00003490">
        <w:rPr>
          <w:lang w:val="es-ES"/>
        </w:rPr>
        <w:t xml:space="preserve"> </w:t>
      </w:r>
      <w:bookmarkEnd w:id="98"/>
      <w:r w:rsidR="00D335B4" w:rsidRPr="00D335B4">
        <w:rPr>
          <w:lang w:val="es-ES"/>
        </w:rPr>
        <w:t>IDENTIFICAR LAS QUEJAS Y RECLAMOS MÁS COMUNES QUE LOS USUARIOS ENCUENTRAN CON RESPECTO ATENCIÓN DE TRAMITES ACADÉMICOS.</w:t>
      </w:r>
      <w:bookmarkEnd w:id="99"/>
    </w:p>
    <w:p w14:paraId="6CCDD149" w14:textId="65D8A310" w:rsidR="00D335B4" w:rsidRDefault="00D335B4" w:rsidP="00D335B4">
      <w:pPr>
        <w:rPr>
          <w:lang w:val="es-ES"/>
        </w:rPr>
      </w:pPr>
    </w:p>
    <w:p w14:paraId="42F47E25" w14:textId="3E090747" w:rsidR="00D335B4" w:rsidRDefault="00D335B4" w:rsidP="00D335B4">
      <w:pPr>
        <w:jc w:val="both"/>
        <w:rPr>
          <w:rFonts w:cs="Arial"/>
          <w:szCs w:val="24"/>
          <w:lang w:val="es-ES"/>
        </w:rPr>
      </w:pPr>
      <w:r w:rsidRPr="00D335B4">
        <w:rPr>
          <w:rFonts w:cs="Arial"/>
          <w:szCs w:val="24"/>
          <w:lang w:val="es-ES"/>
        </w:rPr>
        <w:t>Teniendo en cuenta que el propósito es identificar las quejas y reclamos mas comunes expuestas por los estudiantes, frente a la atención de tramites académicos en los programas de la universidad Cesmag, que para este caso se centra en el programa de ingeniería de sistemas, caja y crédito &amp; cartera. Para ello se acude a una encueta (Anexo 2. Encuesta sobre atención al usuario</w:t>
      </w:r>
      <w:r w:rsidR="00820005">
        <w:rPr>
          <w:rFonts w:cs="Arial"/>
          <w:szCs w:val="24"/>
          <w:lang w:val="es-ES"/>
        </w:rPr>
        <w:t>), la cual fue aplicada a estudiantes de ingeniería de sistemas de diferentes semestres</w:t>
      </w:r>
      <w:r w:rsidR="001B0B39">
        <w:rPr>
          <w:rFonts w:cs="Arial"/>
          <w:szCs w:val="24"/>
          <w:lang w:val="es-ES"/>
        </w:rPr>
        <w:t xml:space="preserve"> del programa</w:t>
      </w:r>
      <w:r w:rsidR="00820005">
        <w:rPr>
          <w:rFonts w:cs="Arial"/>
          <w:szCs w:val="24"/>
          <w:lang w:val="es-ES"/>
        </w:rPr>
        <w:t>.</w:t>
      </w:r>
    </w:p>
    <w:p w14:paraId="59BF15F0" w14:textId="4A88CE68" w:rsidR="00820005" w:rsidRDefault="003C624F" w:rsidP="00D335B4">
      <w:pPr>
        <w:jc w:val="both"/>
        <w:rPr>
          <w:rFonts w:cs="Arial"/>
          <w:szCs w:val="24"/>
          <w:lang w:val="es-ES"/>
        </w:rPr>
      </w:pPr>
      <w:r>
        <w:rPr>
          <w:rFonts w:cs="Arial"/>
          <w:szCs w:val="24"/>
          <w:lang w:val="es-ES"/>
        </w:rPr>
        <w:t xml:space="preserve">Por lo tanto, </w:t>
      </w:r>
      <w:r w:rsidR="006A717A">
        <w:rPr>
          <w:rFonts w:cs="Arial"/>
          <w:szCs w:val="24"/>
          <w:lang w:val="es-ES"/>
        </w:rPr>
        <w:t>los resultados obtenidos en la encuesta se pueden</w:t>
      </w:r>
      <w:r>
        <w:rPr>
          <w:rFonts w:cs="Arial"/>
          <w:szCs w:val="24"/>
          <w:lang w:val="es-ES"/>
        </w:rPr>
        <w:t xml:space="preserve"> evidencia que, </w:t>
      </w:r>
      <w:r w:rsidR="001B0B39">
        <w:rPr>
          <w:rFonts w:cs="Arial"/>
          <w:szCs w:val="24"/>
          <w:lang w:val="es-ES"/>
        </w:rPr>
        <w:t xml:space="preserve">hay una inconsistencia de parte de los estudiantes frente a la realización de trámites académicos, por </w:t>
      </w:r>
      <w:r>
        <w:rPr>
          <w:rFonts w:cs="Arial"/>
          <w:szCs w:val="24"/>
          <w:lang w:val="es-ES"/>
        </w:rPr>
        <w:t>lo</w:t>
      </w:r>
      <w:r w:rsidR="001B0B39">
        <w:rPr>
          <w:rFonts w:cs="Arial"/>
          <w:szCs w:val="24"/>
          <w:lang w:val="es-ES"/>
        </w:rPr>
        <w:t xml:space="preserve"> que</w:t>
      </w:r>
      <w:r>
        <w:rPr>
          <w:rFonts w:cs="Arial"/>
          <w:szCs w:val="24"/>
          <w:lang w:val="es-ES"/>
        </w:rPr>
        <w:t xml:space="preserve"> estudiantes consideran que la implementación de herramientas tecnológicas mejoraría los procesos al momento de realizar un tramite académico</w:t>
      </w:r>
      <w:r w:rsidR="001B0B39">
        <w:rPr>
          <w:rFonts w:cs="Arial"/>
          <w:szCs w:val="24"/>
          <w:lang w:val="es-ES"/>
        </w:rPr>
        <w:t>, y dejan evidenciar cuales son los mejores medios para obtener información y realizar los trámites académicos requeridos.</w:t>
      </w:r>
    </w:p>
    <w:p w14:paraId="3AE190BB" w14:textId="59F48E01" w:rsidR="00670BF2" w:rsidRDefault="001B0B39" w:rsidP="00513192">
      <w:pPr>
        <w:jc w:val="both"/>
        <w:rPr>
          <w:lang w:val="es-ES"/>
        </w:rPr>
      </w:pPr>
      <w:r>
        <w:rPr>
          <w:rFonts w:cs="Arial"/>
          <w:szCs w:val="24"/>
          <w:lang w:val="es-ES"/>
        </w:rPr>
        <w:t>A</w:t>
      </w:r>
      <w:r w:rsidR="006A717A">
        <w:rPr>
          <w:rFonts w:cs="Arial"/>
          <w:szCs w:val="24"/>
          <w:lang w:val="es-ES"/>
        </w:rPr>
        <w:t xml:space="preserve"> continuación. se trae a representación las estadísticas más relevantes recolectadas en la encuesta, frente a lo que piensan los estudiantes frente a la realización de trámites académicos.</w:t>
      </w:r>
    </w:p>
    <w:p w14:paraId="70134016" w14:textId="15F89023" w:rsidR="00F17578" w:rsidRDefault="00F17578" w:rsidP="00670BF2">
      <w:pPr>
        <w:rPr>
          <w:lang w:val="es-ES"/>
        </w:rPr>
      </w:pPr>
    </w:p>
    <w:p w14:paraId="7BBE4509" w14:textId="49ADFBED" w:rsidR="00513192" w:rsidRDefault="00513192" w:rsidP="000956B7">
      <w:pPr>
        <w:pStyle w:val="Prrafodelista"/>
      </w:pPr>
      <w:r>
        <w:t xml:space="preserve">Figura </w:t>
      </w:r>
      <w:r>
        <w:fldChar w:fldCharType="begin"/>
      </w:r>
      <w:r>
        <w:instrText xml:space="preserve"> SEQ Figura \* ARABIC </w:instrText>
      </w:r>
      <w:r>
        <w:fldChar w:fldCharType="separate"/>
      </w:r>
      <w:r w:rsidR="0099300F">
        <w:rPr>
          <w:noProof/>
        </w:rPr>
        <w:t>3</w:t>
      </w:r>
      <w:r>
        <w:fldChar w:fldCharType="end"/>
      </w:r>
      <w:r>
        <w:t>. U</w:t>
      </w:r>
      <w:r w:rsidRPr="00670BF2">
        <w:t>so automatizado de turnos</w:t>
      </w:r>
    </w:p>
    <w:p w14:paraId="72EC00FC" w14:textId="1490E355" w:rsidR="00670BF2" w:rsidRDefault="00670BF2" w:rsidP="00670BF2">
      <w:pPr>
        <w:rPr>
          <w:lang w:val="es-ES"/>
        </w:rPr>
      </w:pPr>
      <w:r w:rsidRPr="00670BF2">
        <w:rPr>
          <w:noProof/>
          <w:lang w:val="es-ES"/>
        </w:rPr>
        <w:drawing>
          <wp:inline distT="0" distB="0" distL="0" distR="0" wp14:anchorId="3499F73A" wp14:editId="11AE40AB">
            <wp:extent cx="4648849" cy="2143424"/>
            <wp:effectExtent l="0" t="0" r="0" b="9525"/>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48849" cy="2143424"/>
                    </a:xfrm>
                    <a:prstGeom prst="rect">
                      <a:avLst/>
                    </a:prstGeom>
                  </pic:spPr>
                </pic:pic>
              </a:graphicData>
            </a:graphic>
          </wp:inline>
        </w:drawing>
      </w:r>
    </w:p>
    <w:p w14:paraId="3473DE2E" w14:textId="5C1F5902" w:rsidR="00F17578" w:rsidRDefault="00F17578" w:rsidP="00F17578">
      <w:pPr>
        <w:pStyle w:val="Descripcin"/>
        <w:jc w:val="left"/>
        <w:rPr>
          <w:rFonts w:cs="Arial"/>
          <w:i w:val="0"/>
          <w:iCs w:val="0"/>
          <w:color w:val="auto"/>
          <w:sz w:val="24"/>
          <w:szCs w:val="24"/>
          <w:lang w:val="es-ES"/>
        </w:rPr>
      </w:pPr>
      <w:r w:rsidRPr="00F17578">
        <w:rPr>
          <w:rFonts w:cs="Arial"/>
          <w:b/>
          <w:bCs/>
          <w:i w:val="0"/>
          <w:iCs w:val="0"/>
          <w:color w:val="auto"/>
          <w:sz w:val="24"/>
          <w:szCs w:val="24"/>
          <w:lang w:val="es-ES"/>
        </w:rPr>
        <w:t>Fuente:</w:t>
      </w:r>
      <w:r w:rsidRPr="00A625E3">
        <w:rPr>
          <w:rFonts w:cs="Arial"/>
          <w:i w:val="0"/>
          <w:iCs w:val="0"/>
          <w:color w:val="auto"/>
          <w:sz w:val="24"/>
          <w:szCs w:val="24"/>
          <w:lang w:val="es-ES"/>
        </w:rPr>
        <w:t xml:space="preserve"> Investigación propia</w:t>
      </w:r>
    </w:p>
    <w:p w14:paraId="39A69AD0" w14:textId="478DE56B" w:rsidR="00F17578" w:rsidRDefault="00F17578" w:rsidP="00F17578">
      <w:pPr>
        <w:rPr>
          <w:lang w:val="es-ES"/>
        </w:rPr>
      </w:pPr>
    </w:p>
    <w:p w14:paraId="3FC5226F" w14:textId="433EE2E1" w:rsidR="00670BF2" w:rsidRPr="00670BF2" w:rsidRDefault="00513192" w:rsidP="000956B7">
      <w:pPr>
        <w:pStyle w:val="Prrafodelista"/>
      </w:pPr>
      <w:r>
        <w:t xml:space="preserve">Figura </w:t>
      </w:r>
      <w:r>
        <w:fldChar w:fldCharType="begin"/>
      </w:r>
      <w:r>
        <w:instrText xml:space="preserve"> SEQ Figura \* ARABIC </w:instrText>
      </w:r>
      <w:r>
        <w:fldChar w:fldCharType="separate"/>
      </w:r>
      <w:r w:rsidR="0099300F">
        <w:rPr>
          <w:noProof/>
        </w:rPr>
        <w:t>4</w:t>
      </w:r>
      <w:r>
        <w:fldChar w:fldCharType="end"/>
      </w:r>
      <w:r>
        <w:t>. H</w:t>
      </w:r>
      <w:r w:rsidRPr="00670BF2">
        <w:t>erramientas de la universidad</w:t>
      </w:r>
    </w:p>
    <w:p w14:paraId="4E138E8A" w14:textId="5BC9D4B9" w:rsidR="00D335B4" w:rsidRDefault="00670BF2" w:rsidP="00D335B4">
      <w:pPr>
        <w:rPr>
          <w:lang w:val="es-ES"/>
        </w:rPr>
      </w:pPr>
      <w:r w:rsidRPr="00670BF2">
        <w:rPr>
          <w:noProof/>
          <w:lang w:val="es-ES"/>
        </w:rPr>
        <w:lastRenderedPageBreak/>
        <w:drawing>
          <wp:inline distT="0" distB="0" distL="0" distR="0" wp14:anchorId="14589171" wp14:editId="24D06615">
            <wp:extent cx="4620270" cy="2133898"/>
            <wp:effectExtent l="0" t="0" r="889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20270" cy="2133898"/>
                    </a:xfrm>
                    <a:prstGeom prst="rect">
                      <a:avLst/>
                    </a:prstGeom>
                  </pic:spPr>
                </pic:pic>
              </a:graphicData>
            </a:graphic>
          </wp:inline>
        </w:drawing>
      </w:r>
    </w:p>
    <w:p w14:paraId="3DB9179C" w14:textId="626BC43C" w:rsidR="00F17578" w:rsidRDefault="00F17578" w:rsidP="00F17578">
      <w:pPr>
        <w:pStyle w:val="Descripcin"/>
        <w:jc w:val="left"/>
        <w:rPr>
          <w:rFonts w:cs="Arial"/>
          <w:i w:val="0"/>
          <w:iCs w:val="0"/>
          <w:color w:val="auto"/>
          <w:sz w:val="24"/>
          <w:szCs w:val="24"/>
          <w:lang w:val="es-ES"/>
        </w:rPr>
      </w:pPr>
      <w:r w:rsidRPr="00F17578">
        <w:rPr>
          <w:rFonts w:cs="Arial"/>
          <w:b/>
          <w:bCs/>
          <w:i w:val="0"/>
          <w:iCs w:val="0"/>
          <w:color w:val="auto"/>
          <w:sz w:val="24"/>
          <w:szCs w:val="24"/>
          <w:lang w:val="es-ES"/>
        </w:rPr>
        <w:t>Fuente:</w:t>
      </w:r>
      <w:r w:rsidRPr="00A625E3">
        <w:rPr>
          <w:rFonts w:cs="Arial"/>
          <w:i w:val="0"/>
          <w:iCs w:val="0"/>
          <w:color w:val="auto"/>
          <w:sz w:val="24"/>
          <w:szCs w:val="24"/>
          <w:lang w:val="es-ES"/>
        </w:rPr>
        <w:t xml:space="preserve"> Investigación propia</w:t>
      </w:r>
    </w:p>
    <w:p w14:paraId="5B541886" w14:textId="3BE05F98" w:rsidR="00513192" w:rsidRPr="00513192" w:rsidRDefault="00513192" w:rsidP="000956B7">
      <w:pPr>
        <w:pStyle w:val="Prrafodelista"/>
      </w:pPr>
      <w:r>
        <w:t xml:space="preserve">Figura </w:t>
      </w:r>
      <w:r>
        <w:fldChar w:fldCharType="begin"/>
      </w:r>
      <w:r>
        <w:instrText xml:space="preserve"> SEQ Figura \* ARABIC </w:instrText>
      </w:r>
      <w:r>
        <w:fldChar w:fldCharType="separate"/>
      </w:r>
      <w:r w:rsidR="0099300F">
        <w:rPr>
          <w:noProof/>
        </w:rPr>
        <w:t>5</w:t>
      </w:r>
      <w:r>
        <w:fldChar w:fldCharType="end"/>
      </w:r>
      <w:r>
        <w:t>. F</w:t>
      </w:r>
      <w:r w:rsidRPr="009422CC">
        <w:t xml:space="preserve">orma </w:t>
      </w:r>
      <w:r>
        <w:t>de</w:t>
      </w:r>
      <w:r w:rsidRPr="009422CC">
        <w:t xml:space="preserve"> proceso de matrícula académica</w:t>
      </w:r>
    </w:p>
    <w:p w14:paraId="70BBF124" w14:textId="00CB8E19" w:rsidR="009422CC" w:rsidRDefault="009422CC" w:rsidP="009422CC">
      <w:pPr>
        <w:rPr>
          <w:lang w:val="es-ES"/>
        </w:rPr>
      </w:pPr>
      <w:r w:rsidRPr="009422CC">
        <w:rPr>
          <w:noProof/>
          <w:lang w:val="es-ES"/>
        </w:rPr>
        <w:drawing>
          <wp:inline distT="0" distB="0" distL="0" distR="0" wp14:anchorId="4F63C3E4" wp14:editId="601E6099">
            <wp:extent cx="5150905" cy="1943100"/>
            <wp:effectExtent l="0" t="0" r="0"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54764" cy="1944556"/>
                    </a:xfrm>
                    <a:prstGeom prst="rect">
                      <a:avLst/>
                    </a:prstGeom>
                  </pic:spPr>
                </pic:pic>
              </a:graphicData>
            </a:graphic>
          </wp:inline>
        </w:drawing>
      </w:r>
    </w:p>
    <w:p w14:paraId="0D3EC06F" w14:textId="77777777" w:rsidR="00215757" w:rsidRDefault="00F17578" w:rsidP="00513192">
      <w:pPr>
        <w:pStyle w:val="Descripcin"/>
        <w:rPr>
          <w:rFonts w:cs="Arial"/>
          <w:i w:val="0"/>
          <w:iCs w:val="0"/>
          <w:color w:val="auto"/>
          <w:sz w:val="24"/>
          <w:szCs w:val="24"/>
          <w:lang w:val="es-ES"/>
        </w:rPr>
      </w:pPr>
      <w:r w:rsidRPr="00F17578">
        <w:rPr>
          <w:rFonts w:cs="Arial"/>
          <w:b/>
          <w:bCs/>
          <w:i w:val="0"/>
          <w:iCs w:val="0"/>
          <w:color w:val="auto"/>
          <w:sz w:val="24"/>
          <w:szCs w:val="24"/>
          <w:lang w:val="es-ES"/>
        </w:rPr>
        <w:t>Fuente:</w:t>
      </w:r>
      <w:r w:rsidRPr="00A625E3">
        <w:rPr>
          <w:rFonts w:cs="Arial"/>
          <w:i w:val="0"/>
          <w:iCs w:val="0"/>
          <w:color w:val="auto"/>
          <w:sz w:val="24"/>
          <w:szCs w:val="24"/>
          <w:lang w:val="es-ES"/>
        </w:rPr>
        <w:t xml:space="preserve"> Investigación propia</w:t>
      </w:r>
      <w:r w:rsidR="00513192">
        <w:rPr>
          <w:rFonts w:cs="Arial"/>
          <w:i w:val="0"/>
          <w:iCs w:val="0"/>
          <w:color w:val="auto"/>
          <w:sz w:val="24"/>
          <w:szCs w:val="24"/>
          <w:lang w:val="es-ES"/>
        </w:rPr>
        <w:t xml:space="preserve"> </w:t>
      </w:r>
    </w:p>
    <w:p w14:paraId="3990B48E" w14:textId="324DF8DA" w:rsidR="00F17578" w:rsidRDefault="00513192" w:rsidP="000956B7">
      <w:pPr>
        <w:pStyle w:val="Prrafodelista"/>
        <w:rPr>
          <w:rFonts w:cs="Arial"/>
          <w:i/>
          <w:iCs/>
          <w:szCs w:val="24"/>
        </w:rPr>
      </w:pPr>
      <w:r>
        <w:t xml:space="preserve">Figura </w:t>
      </w:r>
      <w:r>
        <w:fldChar w:fldCharType="begin"/>
      </w:r>
      <w:r>
        <w:instrText xml:space="preserve"> SEQ Figura \* ARABIC </w:instrText>
      </w:r>
      <w:r>
        <w:fldChar w:fldCharType="separate"/>
      </w:r>
      <w:r w:rsidR="0099300F">
        <w:rPr>
          <w:noProof/>
        </w:rPr>
        <w:t>6</w:t>
      </w:r>
      <w:r>
        <w:fldChar w:fldCharType="end"/>
      </w:r>
      <w:r w:rsidR="00215757">
        <w:t>. P</w:t>
      </w:r>
      <w:r w:rsidR="00215757" w:rsidRPr="009422CC">
        <w:t>lataforma virtual</w:t>
      </w:r>
    </w:p>
    <w:p w14:paraId="5475DD70" w14:textId="086CBCA1" w:rsidR="00715526" w:rsidRDefault="009422CC" w:rsidP="00DF55B6">
      <w:pPr>
        <w:spacing w:after="0"/>
        <w:rPr>
          <w:lang w:val="es-ES"/>
        </w:rPr>
      </w:pPr>
      <w:r w:rsidRPr="009422CC">
        <w:rPr>
          <w:noProof/>
          <w:lang w:val="es-ES"/>
        </w:rPr>
        <w:drawing>
          <wp:inline distT="0" distB="0" distL="0" distR="0" wp14:anchorId="2D92536F" wp14:editId="70F8B87A">
            <wp:extent cx="4257675" cy="2023029"/>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65622" cy="2026805"/>
                    </a:xfrm>
                    <a:prstGeom prst="rect">
                      <a:avLst/>
                    </a:prstGeom>
                  </pic:spPr>
                </pic:pic>
              </a:graphicData>
            </a:graphic>
          </wp:inline>
        </w:drawing>
      </w:r>
    </w:p>
    <w:p w14:paraId="1829CBBB" w14:textId="77777777" w:rsidR="00F17578" w:rsidRPr="00F17578" w:rsidRDefault="00F17578" w:rsidP="00F17578">
      <w:pPr>
        <w:pStyle w:val="Descripcin"/>
        <w:jc w:val="left"/>
        <w:rPr>
          <w:rFonts w:cs="Arial"/>
          <w:b/>
          <w:bCs/>
          <w:i w:val="0"/>
          <w:iCs w:val="0"/>
          <w:color w:val="auto"/>
          <w:sz w:val="24"/>
          <w:szCs w:val="24"/>
          <w:lang w:val="es-ES"/>
        </w:rPr>
      </w:pPr>
      <w:r w:rsidRPr="00F17578">
        <w:rPr>
          <w:rFonts w:cs="Arial"/>
          <w:b/>
          <w:bCs/>
          <w:i w:val="0"/>
          <w:iCs w:val="0"/>
          <w:color w:val="auto"/>
          <w:sz w:val="24"/>
          <w:szCs w:val="24"/>
          <w:lang w:val="es-ES"/>
        </w:rPr>
        <w:t xml:space="preserve">Fuente: </w:t>
      </w:r>
      <w:r w:rsidRPr="00F17578">
        <w:rPr>
          <w:rFonts w:cs="Arial"/>
          <w:i w:val="0"/>
          <w:iCs w:val="0"/>
          <w:color w:val="auto"/>
          <w:sz w:val="24"/>
          <w:szCs w:val="24"/>
          <w:lang w:val="es-ES"/>
        </w:rPr>
        <w:t>Investigación propia</w:t>
      </w:r>
    </w:p>
    <w:p w14:paraId="42331F0D" w14:textId="7A24CD37" w:rsidR="009422CC" w:rsidRDefault="00215757" w:rsidP="000956B7">
      <w:pPr>
        <w:pStyle w:val="Prrafodelista"/>
      </w:pPr>
      <w:r>
        <w:t xml:space="preserve">Figura </w:t>
      </w:r>
      <w:r>
        <w:fldChar w:fldCharType="begin"/>
      </w:r>
      <w:r>
        <w:instrText xml:space="preserve"> SEQ Figura \* ARABIC </w:instrText>
      </w:r>
      <w:r>
        <w:fldChar w:fldCharType="separate"/>
      </w:r>
      <w:r w:rsidR="0099300F">
        <w:rPr>
          <w:noProof/>
        </w:rPr>
        <w:t>7</w:t>
      </w:r>
      <w:r>
        <w:fldChar w:fldCharType="end"/>
      </w:r>
      <w:r>
        <w:t>. H</w:t>
      </w:r>
      <w:r w:rsidRPr="003A2838">
        <w:t>orarios de atención asignados y libres</w:t>
      </w:r>
      <w:r w:rsidR="003A2838">
        <w:t xml:space="preserve"> </w:t>
      </w:r>
    </w:p>
    <w:p w14:paraId="251A82B4" w14:textId="0E98F942" w:rsidR="003A2838" w:rsidRDefault="003A2838" w:rsidP="003A2838">
      <w:pPr>
        <w:rPr>
          <w:lang w:val="es-ES"/>
        </w:rPr>
      </w:pPr>
      <w:r w:rsidRPr="003A2838">
        <w:rPr>
          <w:noProof/>
          <w:lang w:val="es-ES"/>
        </w:rPr>
        <w:lastRenderedPageBreak/>
        <w:drawing>
          <wp:inline distT="0" distB="0" distL="0" distR="0" wp14:anchorId="6FF8F644" wp14:editId="3D0C76A1">
            <wp:extent cx="4553585" cy="2114845"/>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53585" cy="2114845"/>
                    </a:xfrm>
                    <a:prstGeom prst="rect">
                      <a:avLst/>
                    </a:prstGeom>
                  </pic:spPr>
                </pic:pic>
              </a:graphicData>
            </a:graphic>
          </wp:inline>
        </w:drawing>
      </w:r>
    </w:p>
    <w:p w14:paraId="63C26F1C" w14:textId="3B5B75F5" w:rsidR="003A2838" w:rsidRDefault="00F17578" w:rsidP="00215757">
      <w:pPr>
        <w:pStyle w:val="Descripcin"/>
        <w:jc w:val="left"/>
        <w:rPr>
          <w:lang w:val="es-ES"/>
        </w:rPr>
      </w:pPr>
      <w:r w:rsidRPr="00F17578">
        <w:rPr>
          <w:rFonts w:cs="Arial"/>
          <w:b/>
          <w:bCs/>
          <w:i w:val="0"/>
          <w:iCs w:val="0"/>
          <w:color w:val="auto"/>
          <w:sz w:val="24"/>
          <w:szCs w:val="24"/>
          <w:lang w:val="es-ES"/>
        </w:rPr>
        <w:t>Fuente:</w:t>
      </w:r>
      <w:r w:rsidRPr="00A625E3">
        <w:rPr>
          <w:rFonts w:cs="Arial"/>
          <w:i w:val="0"/>
          <w:iCs w:val="0"/>
          <w:color w:val="auto"/>
          <w:sz w:val="24"/>
          <w:szCs w:val="24"/>
          <w:lang w:val="es-ES"/>
        </w:rPr>
        <w:t xml:space="preserve"> Investigación propia</w:t>
      </w:r>
    </w:p>
    <w:p w14:paraId="34363748" w14:textId="7B8EE707" w:rsidR="003A2838" w:rsidRDefault="003A2838" w:rsidP="000956B7">
      <w:pPr>
        <w:pStyle w:val="Prrafodelista"/>
      </w:pPr>
      <w:r>
        <w:t xml:space="preserve">Figura </w:t>
      </w:r>
      <w:r w:rsidR="00D71FC9">
        <w:fldChar w:fldCharType="begin"/>
      </w:r>
      <w:r w:rsidR="00D71FC9">
        <w:instrText xml:space="preserve"> SEQ Figura \* ARABIC </w:instrText>
      </w:r>
      <w:r w:rsidR="00D71FC9">
        <w:fldChar w:fldCharType="separate"/>
      </w:r>
      <w:r w:rsidR="0099300F">
        <w:rPr>
          <w:noProof/>
        </w:rPr>
        <w:t>8</w:t>
      </w:r>
      <w:r w:rsidR="00D71FC9">
        <w:rPr>
          <w:noProof/>
        </w:rPr>
        <w:fldChar w:fldCharType="end"/>
      </w:r>
      <w:r>
        <w:t>. A</w:t>
      </w:r>
      <w:r w:rsidRPr="003A2838">
        <w:t>plicación móvil para tramites académicos</w:t>
      </w:r>
    </w:p>
    <w:p w14:paraId="40880DEE" w14:textId="318A3C91" w:rsidR="003A2838" w:rsidRDefault="003A2838" w:rsidP="003A2838">
      <w:pPr>
        <w:rPr>
          <w:lang w:val="es-ES"/>
        </w:rPr>
      </w:pPr>
      <w:r w:rsidRPr="003A2838">
        <w:rPr>
          <w:noProof/>
          <w:lang w:val="es-ES"/>
        </w:rPr>
        <w:drawing>
          <wp:inline distT="0" distB="0" distL="0" distR="0" wp14:anchorId="22BF7FCC" wp14:editId="279677A6">
            <wp:extent cx="5210902" cy="2124371"/>
            <wp:effectExtent l="0" t="0" r="889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0902" cy="2124371"/>
                    </a:xfrm>
                    <a:prstGeom prst="rect">
                      <a:avLst/>
                    </a:prstGeom>
                  </pic:spPr>
                </pic:pic>
              </a:graphicData>
            </a:graphic>
          </wp:inline>
        </w:drawing>
      </w:r>
    </w:p>
    <w:p w14:paraId="4E9A8F5A" w14:textId="77777777" w:rsidR="00F17578" w:rsidRPr="00A625E3" w:rsidRDefault="00F17578" w:rsidP="00F17578">
      <w:pPr>
        <w:pStyle w:val="Descripcin"/>
        <w:jc w:val="left"/>
        <w:rPr>
          <w:rFonts w:cs="Arial"/>
          <w:i w:val="0"/>
          <w:iCs w:val="0"/>
          <w:color w:val="auto"/>
          <w:sz w:val="24"/>
          <w:szCs w:val="24"/>
          <w:lang w:val="es-ES"/>
        </w:rPr>
      </w:pPr>
      <w:r w:rsidRPr="00F17578">
        <w:rPr>
          <w:rFonts w:cs="Arial"/>
          <w:b/>
          <w:bCs/>
          <w:i w:val="0"/>
          <w:iCs w:val="0"/>
          <w:color w:val="auto"/>
          <w:sz w:val="24"/>
          <w:szCs w:val="24"/>
          <w:lang w:val="es-ES"/>
        </w:rPr>
        <w:t>Fuente:</w:t>
      </w:r>
      <w:r w:rsidRPr="00A625E3">
        <w:rPr>
          <w:rFonts w:cs="Arial"/>
          <w:i w:val="0"/>
          <w:iCs w:val="0"/>
          <w:color w:val="auto"/>
          <w:sz w:val="24"/>
          <w:szCs w:val="24"/>
          <w:lang w:val="es-ES"/>
        </w:rPr>
        <w:t xml:space="preserve"> Investigación propia</w:t>
      </w:r>
    </w:p>
    <w:p w14:paraId="066072AE" w14:textId="71CAEC5F" w:rsidR="00747F0E" w:rsidRDefault="00747F0E" w:rsidP="003A2838">
      <w:pPr>
        <w:rPr>
          <w:lang w:val="es-ES"/>
        </w:rPr>
      </w:pPr>
    </w:p>
    <w:p w14:paraId="10DAFFC3" w14:textId="25BD9A8C" w:rsidR="00513192" w:rsidRDefault="00513192" w:rsidP="00B1262C">
      <w:pPr>
        <w:spacing w:line="360" w:lineRule="auto"/>
        <w:jc w:val="both"/>
        <w:rPr>
          <w:rFonts w:cs="Arial"/>
          <w:szCs w:val="24"/>
          <w:lang w:val="es-ES"/>
        </w:rPr>
      </w:pPr>
      <w:r w:rsidRPr="0066533D">
        <w:rPr>
          <w:rFonts w:cs="Arial"/>
          <w:szCs w:val="24"/>
          <w:lang w:val="es-ES"/>
        </w:rPr>
        <w:t xml:space="preserve">Según la </w:t>
      </w:r>
      <w:r w:rsidR="00955248" w:rsidRPr="0066533D">
        <w:rPr>
          <w:rFonts w:cs="Arial"/>
          <w:szCs w:val="24"/>
          <w:lang w:val="es-ES"/>
        </w:rPr>
        <w:t>gráfica</w:t>
      </w:r>
      <w:r w:rsidRPr="0066533D">
        <w:rPr>
          <w:rFonts w:cs="Arial"/>
          <w:szCs w:val="24"/>
          <w:lang w:val="es-ES"/>
        </w:rPr>
        <w:t xml:space="preserve"> </w:t>
      </w:r>
      <w:r w:rsidR="00215757" w:rsidRPr="0066533D">
        <w:rPr>
          <w:rFonts w:cs="Arial"/>
          <w:szCs w:val="24"/>
          <w:lang w:val="es-ES"/>
        </w:rPr>
        <w:t>3</w:t>
      </w:r>
      <w:r w:rsidRPr="0066533D">
        <w:rPr>
          <w:rFonts w:cs="Arial"/>
          <w:szCs w:val="24"/>
          <w:lang w:val="es-ES"/>
        </w:rPr>
        <w:t xml:space="preserve">, se evidencia que </w:t>
      </w:r>
      <w:r w:rsidR="00215757" w:rsidRPr="0066533D">
        <w:rPr>
          <w:rFonts w:cs="Arial"/>
          <w:szCs w:val="24"/>
          <w:lang w:val="es-ES"/>
        </w:rPr>
        <w:t xml:space="preserve">75% de los estudiantes encuestados, opinan que el uso de turnos digitales mejoraría y agilizaría la atención, en la </w:t>
      </w:r>
      <w:r w:rsidR="00955248" w:rsidRPr="0066533D">
        <w:rPr>
          <w:rFonts w:cs="Arial"/>
          <w:szCs w:val="24"/>
          <w:lang w:val="es-ES"/>
        </w:rPr>
        <w:t>gráfica</w:t>
      </w:r>
      <w:r w:rsidR="00215757" w:rsidRPr="0066533D">
        <w:rPr>
          <w:rFonts w:cs="Arial"/>
          <w:szCs w:val="24"/>
          <w:lang w:val="es-ES"/>
        </w:rPr>
        <w:t xml:space="preserve"> 4 el 83.3% de los encuestados opinan que la universidad aun no cuenta con un amplio portafolio de herramientas que optimicen procesos en cuanto a la atención de tramites académicos y de </w:t>
      </w:r>
      <w:r w:rsidR="00955248" w:rsidRPr="0066533D">
        <w:rPr>
          <w:rFonts w:cs="Arial"/>
          <w:szCs w:val="24"/>
          <w:lang w:val="es-ES"/>
        </w:rPr>
        <w:t>matrícula, en la figura 6 se puede evidenciar que 75% piensa que una plataforma virtual que proporcione información sobre la inscripción y matricula, sería la mejor opción para conocer de primera mano todo lo necesario al momento de realizar un trámite. Por último, podemos evidencia en la gráfica 8 que el 75% piensa que la implementación de una aplicación móvil resolvería sus dudas y optimizaría el acceso</w:t>
      </w:r>
      <w:r w:rsidR="0066533D" w:rsidRPr="0066533D">
        <w:rPr>
          <w:rFonts w:cs="Arial"/>
          <w:szCs w:val="24"/>
          <w:lang w:val="es-ES"/>
        </w:rPr>
        <w:t xml:space="preserve"> y</w:t>
      </w:r>
      <w:r w:rsidR="00955248" w:rsidRPr="0066533D">
        <w:rPr>
          <w:rFonts w:cs="Arial"/>
          <w:szCs w:val="24"/>
          <w:lang w:val="es-ES"/>
        </w:rPr>
        <w:t xml:space="preserve"> atención </w:t>
      </w:r>
      <w:r w:rsidR="0066533D" w:rsidRPr="0066533D">
        <w:rPr>
          <w:rFonts w:cs="Arial"/>
          <w:szCs w:val="24"/>
          <w:lang w:val="es-ES"/>
        </w:rPr>
        <w:t>de</w:t>
      </w:r>
      <w:r w:rsidR="00955248" w:rsidRPr="0066533D">
        <w:rPr>
          <w:rFonts w:cs="Arial"/>
          <w:szCs w:val="24"/>
          <w:lang w:val="es-ES"/>
        </w:rPr>
        <w:t xml:space="preserve"> tramites académicos en los programas y dependencias de la institución</w:t>
      </w:r>
      <w:r w:rsidR="0066533D" w:rsidRPr="0066533D">
        <w:rPr>
          <w:rFonts w:cs="Arial"/>
          <w:szCs w:val="24"/>
          <w:lang w:val="es-ES"/>
        </w:rPr>
        <w:t>.</w:t>
      </w:r>
      <w:r w:rsidR="00955248" w:rsidRPr="0066533D">
        <w:rPr>
          <w:rFonts w:cs="Arial"/>
          <w:szCs w:val="24"/>
          <w:lang w:val="es-ES"/>
        </w:rPr>
        <w:t xml:space="preserve"> </w:t>
      </w:r>
    </w:p>
    <w:p w14:paraId="0F8049B7" w14:textId="43606AF5" w:rsidR="0024121E" w:rsidRPr="00003490" w:rsidRDefault="0066533D" w:rsidP="00B1262C">
      <w:pPr>
        <w:spacing w:line="360" w:lineRule="auto"/>
        <w:jc w:val="both"/>
        <w:rPr>
          <w:lang w:val="es-ES"/>
        </w:rPr>
      </w:pPr>
      <w:r>
        <w:rPr>
          <w:rFonts w:cs="Arial"/>
          <w:szCs w:val="24"/>
          <w:lang w:val="es-ES"/>
        </w:rPr>
        <w:lastRenderedPageBreak/>
        <w:t xml:space="preserve">El análisis anteriormente realizado se hizo sobre los porcentajes </w:t>
      </w:r>
      <w:r w:rsidR="009A7987">
        <w:rPr>
          <w:rFonts w:cs="Arial"/>
          <w:szCs w:val="24"/>
          <w:lang w:val="es-ES"/>
        </w:rPr>
        <w:t>más</w:t>
      </w:r>
      <w:r>
        <w:rPr>
          <w:rFonts w:cs="Arial"/>
          <w:szCs w:val="24"/>
          <w:lang w:val="es-ES"/>
        </w:rPr>
        <w:t xml:space="preserve"> altos y las respuestas más relevantes frente al tema, en donde se resalta que los estudiantes ni se sientes a su totalidad conformes con el proceso de </w:t>
      </w:r>
      <w:r w:rsidR="009A7987">
        <w:rPr>
          <w:rFonts w:cs="Arial"/>
          <w:szCs w:val="24"/>
          <w:lang w:val="es-ES"/>
        </w:rPr>
        <w:t>matrícula</w:t>
      </w:r>
      <w:r>
        <w:rPr>
          <w:rFonts w:cs="Arial"/>
          <w:szCs w:val="24"/>
          <w:lang w:val="es-ES"/>
        </w:rPr>
        <w:t xml:space="preserve"> y los tramites académicos en los programas de la institución, exponiendo que </w:t>
      </w:r>
      <w:r w:rsidR="00F25C65">
        <w:rPr>
          <w:rFonts w:cs="Arial"/>
          <w:szCs w:val="24"/>
          <w:lang w:val="es-ES"/>
        </w:rPr>
        <w:t>las herramientas tecnológicas</w:t>
      </w:r>
      <w:r>
        <w:rPr>
          <w:rFonts w:cs="Arial"/>
          <w:szCs w:val="24"/>
          <w:lang w:val="es-ES"/>
        </w:rPr>
        <w:t xml:space="preserve"> optimizarían un poco más los procesos y generarían un mejor funcionamiento en la universidad.</w:t>
      </w:r>
    </w:p>
    <w:p w14:paraId="48565489" w14:textId="1C9CFB30" w:rsidR="00037A30" w:rsidRDefault="00460413" w:rsidP="00037A30">
      <w:pPr>
        <w:pStyle w:val="Ttulo2"/>
        <w:rPr>
          <w:lang w:val="es-ES"/>
        </w:rPr>
      </w:pPr>
      <w:bookmarkStart w:id="100" w:name="_Toc24974562"/>
      <w:bookmarkStart w:id="101" w:name="_Toc76994828"/>
      <w:r w:rsidRPr="00003490">
        <w:rPr>
          <w:lang w:val="es-ES"/>
        </w:rPr>
        <w:t>4.2</w:t>
      </w:r>
      <w:r w:rsidR="00F5408E" w:rsidRPr="00003490">
        <w:rPr>
          <w:lang w:val="es-ES"/>
        </w:rPr>
        <w:t xml:space="preserve"> </w:t>
      </w:r>
      <w:bookmarkEnd w:id="100"/>
      <w:r w:rsidR="00F25C65" w:rsidRPr="00F25C65">
        <w:rPr>
          <w:lang w:val="es-ES"/>
        </w:rPr>
        <w:t>DESARROLLAR UN SISTEMA DE CONTROL, QUE OPTIMICE EL ACCESO LOS TRAMITES ACADÉMICOS DE LAS DIFERENTES DEPENDENCIAS DE LOS PROGRAMAS DE LA INSTITUCIÓN.</w:t>
      </w:r>
      <w:bookmarkEnd w:id="101"/>
    </w:p>
    <w:p w14:paraId="63FCF6C0" w14:textId="7A93012F" w:rsidR="00F25C65" w:rsidRDefault="00F25C65" w:rsidP="00F25C65">
      <w:pPr>
        <w:rPr>
          <w:lang w:val="es-ES"/>
        </w:rPr>
      </w:pPr>
    </w:p>
    <w:p w14:paraId="74A15551" w14:textId="22FDEE3F" w:rsidR="00F25C65" w:rsidRDefault="00F25C65" w:rsidP="00621E29">
      <w:pPr>
        <w:spacing w:line="360" w:lineRule="auto"/>
        <w:jc w:val="both"/>
        <w:rPr>
          <w:rFonts w:cs="Arial"/>
          <w:color w:val="282828"/>
          <w:shd w:val="clear" w:color="auto" w:fill="FFFFFF"/>
          <w:lang w:val="es-ES"/>
        </w:rPr>
      </w:pPr>
      <w:r>
        <w:rPr>
          <w:lang w:val="es-ES"/>
        </w:rPr>
        <w:t xml:space="preserve">Para el desarrollo del proyecto denominado </w:t>
      </w:r>
      <w:r w:rsidR="00D72FDB">
        <w:rPr>
          <w:lang w:val="es-ES"/>
        </w:rPr>
        <w:t>“</w:t>
      </w:r>
      <w:r w:rsidR="00D72FDB" w:rsidRPr="00D72FDB">
        <w:rPr>
          <w:lang w:val="es-ES"/>
        </w:rPr>
        <w:t>SISTEMA DE CONTROL</w:t>
      </w:r>
      <w:r w:rsidR="00D72FDB">
        <w:rPr>
          <w:lang w:val="es-ES"/>
        </w:rPr>
        <w:t xml:space="preserve"> </w:t>
      </w:r>
      <w:r w:rsidR="00D72FDB" w:rsidRPr="00D72FDB">
        <w:rPr>
          <w:lang w:val="es-ES"/>
        </w:rPr>
        <w:t>AUTOMATIZADO PARA OPTIMIZAR LA ATENCIÓN DE TRAMITES ACADEMICOS DE LA UNIVERSIDAD CESMAG MEDIANTE EL USO CÓDIGOS QR</w:t>
      </w:r>
      <w:r w:rsidR="00D72FDB">
        <w:rPr>
          <w:lang w:val="es-ES"/>
        </w:rPr>
        <w:t xml:space="preserve">”, se seleccionó una metodología de desarrollo llamada XP </w:t>
      </w:r>
      <w:r w:rsidR="00D72FDB" w:rsidRPr="00D72FDB">
        <w:rPr>
          <w:rFonts w:cs="Arial"/>
          <w:color w:val="282828"/>
          <w:shd w:val="clear" w:color="auto" w:fill="FFFFFF"/>
          <w:lang w:val="es-ES"/>
        </w:rPr>
        <w:t>“</w:t>
      </w:r>
      <w:hyperlink r:id="rId19" w:tgtFrame="_blank" w:history="1">
        <w:r w:rsidR="00D72FDB" w:rsidRPr="00D72FDB">
          <w:rPr>
            <w:rStyle w:val="Hipervnculo"/>
            <w:rFonts w:cs="Arial"/>
            <w:color w:val="auto"/>
            <w:u w:val="none"/>
            <w:bdr w:val="none" w:sz="0" w:space="0" w:color="auto" w:frame="1"/>
            <w:shd w:val="clear" w:color="auto" w:fill="FFFFFF"/>
            <w:lang w:val="es-ES"/>
          </w:rPr>
          <w:t>Extreme Programming</w:t>
        </w:r>
      </w:hyperlink>
      <w:r w:rsidR="00D72FDB" w:rsidRPr="00D72FDB">
        <w:rPr>
          <w:rFonts w:cs="Arial"/>
          <w:shd w:val="clear" w:color="auto" w:fill="FFFFFF"/>
          <w:lang w:val="es-ES"/>
        </w:rPr>
        <w:t xml:space="preserve">” </w:t>
      </w:r>
      <w:r w:rsidR="00D72FDB" w:rsidRPr="00D72FDB">
        <w:rPr>
          <w:rFonts w:cs="Arial"/>
          <w:color w:val="282828"/>
          <w:shd w:val="clear" w:color="auto" w:fill="FFFFFF"/>
          <w:lang w:val="es-ES"/>
        </w:rPr>
        <w:t>o “Programación Extrema”</w:t>
      </w:r>
      <w:r w:rsidR="00FB7A9A">
        <w:rPr>
          <w:rFonts w:cs="Arial"/>
          <w:color w:val="282828"/>
          <w:shd w:val="clear" w:color="auto" w:fill="FFFFFF"/>
          <w:lang w:val="es-ES"/>
        </w:rPr>
        <w:t xml:space="preserve">, </w:t>
      </w:r>
      <w:r w:rsidR="00621E29">
        <w:rPr>
          <w:rFonts w:cs="Arial"/>
          <w:color w:val="282828"/>
          <w:shd w:val="clear" w:color="auto" w:fill="FFFFFF"/>
          <w:lang w:val="es-ES"/>
        </w:rPr>
        <w:t xml:space="preserve">que se compone de </w:t>
      </w:r>
      <w:r w:rsidR="00FB7A9A">
        <w:rPr>
          <w:rFonts w:cs="Arial"/>
          <w:color w:val="282828"/>
          <w:shd w:val="clear" w:color="auto" w:fill="FFFFFF"/>
          <w:lang w:val="es-ES"/>
        </w:rPr>
        <w:t xml:space="preserve">4 etapas planificación, diseño, </w:t>
      </w:r>
      <w:r w:rsidR="00621E29">
        <w:rPr>
          <w:rFonts w:cs="Arial"/>
          <w:color w:val="282828"/>
          <w:shd w:val="clear" w:color="auto" w:fill="FFFFFF"/>
          <w:lang w:val="es-ES"/>
        </w:rPr>
        <w:t>desarrollo,</w:t>
      </w:r>
      <w:r w:rsidR="00FB7A9A">
        <w:rPr>
          <w:rFonts w:cs="Arial"/>
          <w:color w:val="282828"/>
          <w:shd w:val="clear" w:color="auto" w:fill="FFFFFF"/>
          <w:lang w:val="es-ES"/>
        </w:rPr>
        <w:t xml:space="preserve"> pruebas</w:t>
      </w:r>
      <w:r w:rsidR="00621E29">
        <w:rPr>
          <w:rFonts w:cs="Arial"/>
          <w:color w:val="282828"/>
          <w:shd w:val="clear" w:color="auto" w:fill="FFFFFF"/>
          <w:lang w:val="es-ES"/>
        </w:rPr>
        <w:t>.</w:t>
      </w:r>
    </w:p>
    <w:p w14:paraId="702EA62E" w14:textId="139958A2" w:rsidR="00621E29" w:rsidRDefault="00621E29" w:rsidP="00621E29">
      <w:pPr>
        <w:spacing w:line="360" w:lineRule="auto"/>
        <w:jc w:val="both"/>
        <w:rPr>
          <w:shd w:val="clear" w:color="auto" w:fill="FFFFFF"/>
          <w:lang w:val="es-ES"/>
        </w:rPr>
      </w:pPr>
      <w:r w:rsidRPr="00621E29">
        <w:rPr>
          <w:shd w:val="clear" w:color="auto" w:fill="FFFFFF"/>
          <w:lang w:val="es-ES"/>
        </w:rPr>
        <w:t>Es la Fase inicial de la metodología XP, donde se establece una comunicación</w:t>
      </w:r>
      <w:r>
        <w:rPr>
          <w:shd w:val="clear" w:color="auto" w:fill="FFFFFF"/>
          <w:lang w:val="es-ES"/>
        </w:rPr>
        <w:t xml:space="preserve"> </w:t>
      </w:r>
      <w:r w:rsidRPr="00621E29">
        <w:rPr>
          <w:shd w:val="clear" w:color="auto" w:fill="FFFFFF"/>
          <w:lang w:val="es-ES"/>
        </w:rPr>
        <w:t>continua entre el equipo de desarrollo y el cliente, para obtener principalmente</w:t>
      </w:r>
      <w:r>
        <w:rPr>
          <w:shd w:val="clear" w:color="auto" w:fill="FFFFFF"/>
          <w:lang w:val="es-ES"/>
        </w:rPr>
        <w:t xml:space="preserve"> </w:t>
      </w:r>
      <w:r w:rsidRPr="00621E29">
        <w:rPr>
          <w:shd w:val="clear" w:color="auto" w:fill="FFFFFF"/>
          <w:lang w:val="es-ES"/>
        </w:rPr>
        <w:t>los requisitos del sistema. Además permite establecer el alcance del proyecto y</w:t>
      </w:r>
      <w:r>
        <w:rPr>
          <w:shd w:val="clear" w:color="auto" w:fill="FFFFFF"/>
          <w:lang w:val="es-ES"/>
        </w:rPr>
        <w:t xml:space="preserve"> </w:t>
      </w:r>
      <w:r w:rsidRPr="00621E29">
        <w:rPr>
          <w:shd w:val="clear" w:color="auto" w:fill="FFFFFF"/>
          <w:lang w:val="es-ES"/>
        </w:rPr>
        <w:t>fechas de entrega del sistema, tomando en cuenta en la prioridad y tiempo</w:t>
      </w:r>
      <w:r>
        <w:rPr>
          <w:shd w:val="clear" w:color="auto" w:fill="FFFFFF"/>
          <w:lang w:val="es-ES"/>
        </w:rPr>
        <w:t xml:space="preserve"> </w:t>
      </w:r>
      <w:r w:rsidRPr="00621E29">
        <w:rPr>
          <w:shd w:val="clear" w:color="auto" w:fill="FFFFFF"/>
          <w:lang w:val="es-ES"/>
        </w:rPr>
        <w:t>estimado para el desarrollo de cada historia de usuario.</w:t>
      </w:r>
    </w:p>
    <w:p w14:paraId="4E7450E3" w14:textId="779C836D" w:rsidR="00C827CE" w:rsidRDefault="00C827CE" w:rsidP="00C827CE">
      <w:pPr>
        <w:pStyle w:val="Ttulo2"/>
        <w:rPr>
          <w:lang w:val="es-ES"/>
        </w:rPr>
      </w:pPr>
      <w:bookmarkStart w:id="102" w:name="_Toc76994829"/>
      <w:r>
        <w:rPr>
          <w:lang w:val="es-ES"/>
        </w:rPr>
        <w:t>4.2.1 Historias de Usuario</w:t>
      </w:r>
      <w:bookmarkEnd w:id="102"/>
    </w:p>
    <w:p w14:paraId="4A6AE6CE" w14:textId="77777777" w:rsidR="00C827CE" w:rsidRPr="00C827CE" w:rsidRDefault="00C827CE" w:rsidP="00C827CE">
      <w:pPr>
        <w:rPr>
          <w:lang w:val="es-ES"/>
        </w:rPr>
      </w:pPr>
    </w:p>
    <w:p w14:paraId="7CE9F446" w14:textId="214AD258" w:rsidR="00621E29" w:rsidRDefault="00621E29" w:rsidP="00621E29">
      <w:pPr>
        <w:spacing w:line="360" w:lineRule="auto"/>
        <w:jc w:val="both"/>
        <w:rPr>
          <w:lang w:val="es-ES"/>
        </w:rPr>
      </w:pPr>
      <w:r w:rsidRPr="00621E29">
        <w:rPr>
          <w:lang w:val="es-ES"/>
        </w:rPr>
        <w:t>Las historias de usuario deben describirse en un lenguaje común para Todos (clientes, desarrolladores y usuarios) pueden comprender, Indica los requisitos que debe cumplir el sistema.</w:t>
      </w:r>
    </w:p>
    <w:p w14:paraId="47DDF9C2" w14:textId="4595ED2B" w:rsidR="00C41689" w:rsidRPr="00C41689" w:rsidRDefault="00C41689" w:rsidP="00C41689">
      <w:pPr>
        <w:spacing w:line="360" w:lineRule="auto"/>
        <w:jc w:val="both"/>
        <w:rPr>
          <w:lang w:val="es-ES"/>
        </w:rPr>
      </w:pPr>
      <w:r w:rsidRPr="00C41689">
        <w:rPr>
          <w:lang w:val="es-ES"/>
        </w:rPr>
        <w:t xml:space="preserve">Las Historias de Usuarios del </w:t>
      </w:r>
      <w:r>
        <w:rPr>
          <w:lang w:val="es-ES"/>
        </w:rPr>
        <w:t>SCAUC</w:t>
      </w:r>
      <w:r w:rsidRPr="00C41689">
        <w:rPr>
          <w:lang w:val="es-ES"/>
        </w:rPr>
        <w:t xml:space="preserve"> son las siguientes:</w:t>
      </w:r>
    </w:p>
    <w:p w14:paraId="29C35B2C" w14:textId="7FAC9C16" w:rsidR="00C41689" w:rsidRPr="00C41689" w:rsidRDefault="00C41689" w:rsidP="00246C65">
      <w:pPr>
        <w:pStyle w:val="Prrafodelista"/>
        <w:numPr>
          <w:ilvl w:val="0"/>
          <w:numId w:val="30"/>
        </w:numPr>
        <w:jc w:val="left"/>
      </w:pPr>
      <w:bookmarkStart w:id="103" w:name="_Hlk73546651"/>
      <w:r w:rsidRPr="00C41689">
        <w:t>Acceso al Sistema</w:t>
      </w:r>
    </w:p>
    <w:bookmarkEnd w:id="103"/>
    <w:p w14:paraId="468D7CB4" w14:textId="391E225B" w:rsidR="00C41689" w:rsidRPr="00C41689" w:rsidRDefault="00C41689" w:rsidP="00246C65">
      <w:pPr>
        <w:pStyle w:val="Prrafodelista"/>
        <w:numPr>
          <w:ilvl w:val="0"/>
          <w:numId w:val="30"/>
        </w:numPr>
        <w:jc w:val="left"/>
      </w:pPr>
      <w:r w:rsidRPr="00C41689">
        <w:t>Creación de Permisos</w:t>
      </w:r>
    </w:p>
    <w:p w14:paraId="3CF5D770" w14:textId="40384241" w:rsidR="00C41689" w:rsidRDefault="00C41689" w:rsidP="00246C65">
      <w:pPr>
        <w:pStyle w:val="Prrafodelista"/>
        <w:numPr>
          <w:ilvl w:val="0"/>
          <w:numId w:val="30"/>
        </w:numPr>
        <w:jc w:val="left"/>
      </w:pPr>
      <w:r w:rsidRPr="00C41689">
        <w:t>Gestión de Usuario</w:t>
      </w:r>
    </w:p>
    <w:p w14:paraId="495287DC" w14:textId="5F3B078A" w:rsidR="00C41689" w:rsidRDefault="00C41689" w:rsidP="00246C65">
      <w:pPr>
        <w:pStyle w:val="Prrafodelista"/>
        <w:numPr>
          <w:ilvl w:val="0"/>
          <w:numId w:val="30"/>
        </w:numPr>
        <w:jc w:val="left"/>
      </w:pPr>
      <w:r>
        <w:t>Gestión de Programa</w:t>
      </w:r>
    </w:p>
    <w:p w14:paraId="769D228E" w14:textId="3667C0AB" w:rsidR="000956B7" w:rsidRPr="000956B7" w:rsidRDefault="000956B7" w:rsidP="00246C65">
      <w:pPr>
        <w:pStyle w:val="Prrafodelista"/>
        <w:numPr>
          <w:ilvl w:val="0"/>
          <w:numId w:val="30"/>
        </w:numPr>
        <w:jc w:val="left"/>
      </w:pPr>
      <w:r w:rsidRPr="000956B7">
        <w:t>Registro Docentes</w:t>
      </w:r>
    </w:p>
    <w:p w14:paraId="2E978587" w14:textId="0E741E21" w:rsidR="00C41689" w:rsidRDefault="00C41689" w:rsidP="00246C65">
      <w:pPr>
        <w:pStyle w:val="Prrafodelista"/>
        <w:numPr>
          <w:ilvl w:val="0"/>
          <w:numId w:val="30"/>
        </w:numPr>
        <w:jc w:val="left"/>
      </w:pPr>
      <w:r>
        <w:t>Gestión de Citas</w:t>
      </w:r>
    </w:p>
    <w:p w14:paraId="64D552A6" w14:textId="7C138F6C" w:rsidR="00C41689" w:rsidRDefault="00C41689" w:rsidP="00246C65">
      <w:pPr>
        <w:pStyle w:val="Prrafodelista"/>
        <w:numPr>
          <w:ilvl w:val="0"/>
          <w:numId w:val="30"/>
        </w:numPr>
        <w:jc w:val="left"/>
      </w:pPr>
      <w:r>
        <w:t>Calendario</w:t>
      </w:r>
    </w:p>
    <w:p w14:paraId="62710CE6" w14:textId="7C68B699" w:rsidR="00C41689" w:rsidRDefault="00C41689" w:rsidP="00246C65">
      <w:pPr>
        <w:pStyle w:val="Prrafodelista"/>
        <w:numPr>
          <w:ilvl w:val="0"/>
          <w:numId w:val="30"/>
        </w:numPr>
        <w:jc w:val="left"/>
      </w:pPr>
      <w:r>
        <w:lastRenderedPageBreak/>
        <w:t>Gestión</w:t>
      </w:r>
      <w:r w:rsidRPr="00C41689">
        <w:t xml:space="preserve"> </w:t>
      </w:r>
      <w:r>
        <w:t>de Blog</w:t>
      </w:r>
    </w:p>
    <w:p w14:paraId="1E7C6E4A" w14:textId="0A30241E" w:rsidR="00C41689" w:rsidRDefault="00C41689" w:rsidP="00246C65">
      <w:pPr>
        <w:pStyle w:val="Prrafodelista"/>
        <w:numPr>
          <w:ilvl w:val="0"/>
          <w:numId w:val="30"/>
        </w:numPr>
        <w:jc w:val="left"/>
      </w:pPr>
      <w:r>
        <w:t>Blog</w:t>
      </w:r>
    </w:p>
    <w:p w14:paraId="269FBF63" w14:textId="7EC62C0A" w:rsidR="00C41689" w:rsidRDefault="00C41689" w:rsidP="00246C65">
      <w:pPr>
        <w:pStyle w:val="Prrafodelista"/>
        <w:numPr>
          <w:ilvl w:val="0"/>
          <w:numId w:val="30"/>
        </w:numPr>
        <w:jc w:val="left"/>
      </w:pPr>
      <w:r>
        <w:t>Gestión</w:t>
      </w:r>
      <w:r w:rsidRPr="00C41689">
        <w:t xml:space="preserve"> </w:t>
      </w:r>
      <w:r>
        <w:t>de Caja</w:t>
      </w:r>
    </w:p>
    <w:p w14:paraId="597DFCC6" w14:textId="5DC2F73C" w:rsidR="00C41689" w:rsidRDefault="00C41689" w:rsidP="00246C65">
      <w:pPr>
        <w:pStyle w:val="Prrafodelista"/>
        <w:numPr>
          <w:ilvl w:val="0"/>
          <w:numId w:val="30"/>
        </w:numPr>
        <w:jc w:val="left"/>
      </w:pPr>
      <w:r>
        <w:t>Gestión de</w:t>
      </w:r>
      <w:r w:rsidRPr="00C41689">
        <w:t xml:space="preserve"> </w:t>
      </w:r>
      <w:r>
        <w:t>crédito &amp; cartera</w:t>
      </w:r>
    </w:p>
    <w:p w14:paraId="3ADBD4B8" w14:textId="1E6BB676" w:rsidR="00C41689" w:rsidRDefault="00C41689" w:rsidP="00246C65">
      <w:pPr>
        <w:pStyle w:val="Prrafodelista"/>
        <w:numPr>
          <w:ilvl w:val="0"/>
          <w:numId w:val="30"/>
        </w:numPr>
        <w:jc w:val="left"/>
      </w:pPr>
      <w:r w:rsidRPr="00C41689">
        <w:t>Respaldo de la Información</w:t>
      </w:r>
    </w:p>
    <w:p w14:paraId="2543A057" w14:textId="749E38FB" w:rsidR="00435519" w:rsidRPr="00435519" w:rsidRDefault="00435519" w:rsidP="00435519">
      <w:pPr>
        <w:jc w:val="center"/>
        <w:rPr>
          <w:lang w:val="es-ES"/>
        </w:rPr>
      </w:pPr>
      <w:r>
        <w:t xml:space="preserve">Tabla </w:t>
      </w:r>
      <w:fldSimple w:instr=" SEQ Tabla \* ARABIC ">
        <w:r w:rsidR="00815265">
          <w:rPr>
            <w:noProof/>
          </w:rPr>
          <w:t>4</w:t>
        </w:r>
      </w:fldSimple>
      <w:r>
        <w:t xml:space="preserve">. </w:t>
      </w:r>
      <w:r w:rsidRPr="00435519">
        <w:t>Acceso al Sistema</w:t>
      </w:r>
    </w:p>
    <w:tbl>
      <w:tblPr>
        <w:tblStyle w:val="Tablaconcuadrcula"/>
        <w:tblW w:w="0" w:type="auto"/>
        <w:tblLook w:val="04A0" w:firstRow="1" w:lastRow="0" w:firstColumn="1" w:lastColumn="0" w:noHBand="0" w:noVBand="1"/>
      </w:tblPr>
      <w:tblGrid>
        <w:gridCol w:w="4414"/>
        <w:gridCol w:w="4414"/>
      </w:tblGrid>
      <w:tr w:rsidR="000B4AED" w14:paraId="56751179" w14:textId="77777777" w:rsidTr="00481970">
        <w:tc>
          <w:tcPr>
            <w:tcW w:w="8828" w:type="dxa"/>
            <w:gridSpan w:val="2"/>
          </w:tcPr>
          <w:p w14:paraId="5718334E" w14:textId="13FCC2F7" w:rsidR="000B4AED" w:rsidRPr="00532BCA" w:rsidRDefault="000B4AED" w:rsidP="000B4AED">
            <w:pPr>
              <w:jc w:val="center"/>
              <w:rPr>
                <w:b/>
                <w:bCs/>
                <w:lang w:val="es-ES"/>
              </w:rPr>
            </w:pPr>
            <w:r w:rsidRPr="00532BCA">
              <w:rPr>
                <w:b/>
                <w:bCs/>
              </w:rPr>
              <w:t>HISTORIA DE USUARIO</w:t>
            </w:r>
          </w:p>
        </w:tc>
      </w:tr>
      <w:tr w:rsidR="000B4AED" w:rsidRPr="004033F2" w14:paraId="4D29FA4A" w14:textId="77777777" w:rsidTr="004647E9">
        <w:tc>
          <w:tcPr>
            <w:tcW w:w="4414" w:type="dxa"/>
            <w:shd w:val="clear" w:color="auto" w:fill="AEAAAA" w:themeFill="background2" w:themeFillShade="BF"/>
          </w:tcPr>
          <w:p w14:paraId="642C3C80" w14:textId="2723B432" w:rsidR="000B4AED" w:rsidRDefault="000B4AED" w:rsidP="00C41689">
            <w:pPr>
              <w:rPr>
                <w:lang w:val="es-ES"/>
              </w:rPr>
            </w:pPr>
            <w:r>
              <w:t>Número:</w:t>
            </w:r>
            <w:r w:rsidRPr="004647E9">
              <w:rPr>
                <w:b/>
                <w:bCs/>
              </w:rPr>
              <w:t>1</w:t>
            </w:r>
          </w:p>
        </w:tc>
        <w:tc>
          <w:tcPr>
            <w:tcW w:w="4414" w:type="dxa"/>
            <w:shd w:val="clear" w:color="auto" w:fill="AEAAAA" w:themeFill="background2" w:themeFillShade="BF"/>
          </w:tcPr>
          <w:p w14:paraId="1019E9C6" w14:textId="05BEDDFD" w:rsidR="000B4AED" w:rsidRPr="000B4AED" w:rsidRDefault="000B4AED" w:rsidP="00532BCA">
            <w:pPr>
              <w:rPr>
                <w:lang w:val="es-ES"/>
              </w:rPr>
            </w:pPr>
            <w:r w:rsidRPr="004647E9">
              <w:rPr>
                <w:b/>
                <w:bCs/>
                <w:lang w:val="es-ES"/>
              </w:rPr>
              <w:t>Usuario:</w:t>
            </w:r>
            <w:r w:rsidRPr="000B4AED">
              <w:rPr>
                <w:lang w:val="es-ES"/>
              </w:rPr>
              <w:t xml:space="preserve"> Administrador, Administrador</w:t>
            </w:r>
            <w:r>
              <w:rPr>
                <w:lang w:val="es-ES"/>
              </w:rPr>
              <w:t xml:space="preserve"> Caja</w:t>
            </w:r>
            <w:r w:rsidRPr="000B4AED">
              <w:rPr>
                <w:lang w:val="es-ES"/>
              </w:rPr>
              <w:t xml:space="preserve">, Administrador </w:t>
            </w:r>
            <w:r>
              <w:rPr>
                <w:lang w:val="es-ES"/>
              </w:rPr>
              <w:t>Sistemas,</w:t>
            </w:r>
            <w:r w:rsidRPr="000B4AED">
              <w:rPr>
                <w:lang w:val="es-ES"/>
              </w:rPr>
              <w:t xml:space="preserve"> </w:t>
            </w:r>
            <w:r w:rsidR="004647E9" w:rsidRPr="000B4AED">
              <w:rPr>
                <w:lang w:val="es-ES"/>
              </w:rPr>
              <w:t xml:space="preserve">Administrador </w:t>
            </w:r>
            <w:r w:rsidR="004647E9">
              <w:rPr>
                <w:lang w:val="es-ES"/>
              </w:rPr>
              <w:t>Caja</w:t>
            </w:r>
            <w:r w:rsidRPr="000B4AED">
              <w:rPr>
                <w:lang w:val="es-ES"/>
              </w:rPr>
              <w:t xml:space="preserve">, </w:t>
            </w:r>
            <w:r w:rsidR="004647E9" w:rsidRPr="000B4AED">
              <w:rPr>
                <w:lang w:val="es-ES"/>
              </w:rPr>
              <w:t xml:space="preserve">Administrador </w:t>
            </w:r>
            <w:r w:rsidR="004647E9">
              <w:rPr>
                <w:lang w:val="es-ES"/>
              </w:rPr>
              <w:t>Crédito &amp; Cartera, Usuarios Estudiantes, Usuarios Docentes</w:t>
            </w:r>
          </w:p>
        </w:tc>
      </w:tr>
      <w:tr w:rsidR="000B4AED" w:rsidRPr="004033F2" w14:paraId="6FEA4641" w14:textId="77777777" w:rsidTr="00042C4F">
        <w:tc>
          <w:tcPr>
            <w:tcW w:w="8828" w:type="dxa"/>
            <w:gridSpan w:val="2"/>
          </w:tcPr>
          <w:p w14:paraId="1B88F34B" w14:textId="41F99C10" w:rsidR="000B4AED" w:rsidRPr="004647E9" w:rsidRDefault="004647E9" w:rsidP="00C41689">
            <w:pPr>
              <w:rPr>
                <w:lang w:val="es-ES"/>
              </w:rPr>
            </w:pPr>
            <w:r w:rsidRPr="004647E9">
              <w:rPr>
                <w:lang w:val="es-ES"/>
              </w:rPr>
              <w:t xml:space="preserve">Nombre Historia: </w:t>
            </w:r>
            <w:r w:rsidRPr="004647E9">
              <w:rPr>
                <w:b/>
                <w:bCs/>
                <w:lang w:val="es-ES"/>
              </w:rPr>
              <w:t>Acceso al Sistema</w:t>
            </w:r>
          </w:p>
        </w:tc>
      </w:tr>
      <w:tr w:rsidR="000B4AED" w:rsidRPr="008B092A" w14:paraId="1A98A18D" w14:textId="77777777" w:rsidTr="004647E9">
        <w:tc>
          <w:tcPr>
            <w:tcW w:w="4414" w:type="dxa"/>
            <w:shd w:val="clear" w:color="auto" w:fill="AEAAAA" w:themeFill="background2" w:themeFillShade="BF"/>
          </w:tcPr>
          <w:p w14:paraId="09962CCB" w14:textId="74E75E40" w:rsidR="000B4AED" w:rsidRPr="004647E9" w:rsidRDefault="004647E9" w:rsidP="004647E9">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203077A7" w14:textId="77777777" w:rsidR="004647E9" w:rsidRDefault="004647E9" w:rsidP="00C41689">
            <w:pPr>
              <w:rPr>
                <w:lang w:val="es-ES"/>
              </w:rPr>
            </w:pPr>
            <w:r w:rsidRPr="004647E9">
              <w:rPr>
                <w:b/>
                <w:bCs/>
                <w:lang w:val="es-ES"/>
              </w:rPr>
              <w:t>Riesgo en Desarrollo:</w:t>
            </w:r>
            <w:r w:rsidRPr="004647E9">
              <w:rPr>
                <w:lang w:val="es-ES"/>
              </w:rPr>
              <w:t xml:space="preserve"> Media </w:t>
            </w:r>
          </w:p>
          <w:p w14:paraId="614120EA" w14:textId="10657B1B" w:rsidR="000B4AED" w:rsidRPr="004647E9" w:rsidRDefault="004647E9" w:rsidP="00C41689">
            <w:pPr>
              <w:rPr>
                <w:lang w:val="es-ES"/>
              </w:rPr>
            </w:pPr>
            <w:r w:rsidRPr="004647E9">
              <w:rPr>
                <w:lang w:val="es-ES"/>
              </w:rPr>
              <w:t>(Alta, Media,Baja)</w:t>
            </w:r>
          </w:p>
        </w:tc>
      </w:tr>
      <w:tr w:rsidR="000B4AED" w14:paraId="0BCF6748" w14:textId="77777777" w:rsidTr="000B4AED">
        <w:tc>
          <w:tcPr>
            <w:tcW w:w="4414" w:type="dxa"/>
          </w:tcPr>
          <w:p w14:paraId="6C7A7151" w14:textId="7CA72ECB" w:rsidR="000B4AED" w:rsidRDefault="004647E9" w:rsidP="00C41689">
            <w:pPr>
              <w:rPr>
                <w:lang w:val="es-ES"/>
              </w:rPr>
            </w:pPr>
            <w:r>
              <w:t>Puntos Estimados:</w:t>
            </w:r>
            <w:r w:rsidRPr="004647E9">
              <w:rPr>
                <w:b/>
                <w:bCs/>
              </w:rPr>
              <w:t>2</w:t>
            </w:r>
          </w:p>
        </w:tc>
        <w:tc>
          <w:tcPr>
            <w:tcW w:w="4414" w:type="dxa"/>
          </w:tcPr>
          <w:p w14:paraId="305A1B20" w14:textId="4B5962A8" w:rsidR="000B4AED" w:rsidRDefault="004647E9" w:rsidP="00C41689">
            <w:pPr>
              <w:rPr>
                <w:lang w:val="es-ES"/>
              </w:rPr>
            </w:pPr>
            <w:r w:rsidRPr="004647E9">
              <w:rPr>
                <w:b/>
                <w:bCs/>
              </w:rPr>
              <w:t>Iteración Asignada</w:t>
            </w:r>
            <w:r>
              <w:t>:1</w:t>
            </w:r>
          </w:p>
        </w:tc>
      </w:tr>
      <w:tr w:rsidR="000B4AED" w:rsidRPr="004033F2" w14:paraId="71D5563C" w14:textId="77777777" w:rsidTr="00532BCA">
        <w:tc>
          <w:tcPr>
            <w:tcW w:w="8828" w:type="dxa"/>
            <w:gridSpan w:val="2"/>
            <w:shd w:val="clear" w:color="auto" w:fill="AEAAAA" w:themeFill="background2" w:themeFillShade="BF"/>
          </w:tcPr>
          <w:p w14:paraId="2C130C8D" w14:textId="7EBADF00" w:rsidR="000B4AED" w:rsidRPr="004647E9" w:rsidRDefault="004647E9" w:rsidP="00C41689">
            <w:pPr>
              <w:rPr>
                <w:lang w:val="es-ES"/>
              </w:rPr>
            </w:pPr>
            <w:r w:rsidRPr="004647E9">
              <w:rPr>
                <w:lang w:val="es-ES"/>
              </w:rPr>
              <w:t xml:space="preserve">Programador Responsable: </w:t>
            </w:r>
            <w:r w:rsidRPr="004647E9">
              <w:rPr>
                <w:b/>
                <w:bCs/>
                <w:lang w:val="es-ES"/>
              </w:rPr>
              <w:t>Brayan Fernando Rivera</w:t>
            </w:r>
          </w:p>
        </w:tc>
      </w:tr>
      <w:tr w:rsidR="000B4AED" w:rsidRPr="004033F2" w14:paraId="1947DC8E" w14:textId="77777777" w:rsidTr="00634AB4">
        <w:tc>
          <w:tcPr>
            <w:tcW w:w="8828" w:type="dxa"/>
            <w:gridSpan w:val="2"/>
          </w:tcPr>
          <w:p w14:paraId="3F862BB7" w14:textId="0DE11B40" w:rsidR="000B4AED" w:rsidRPr="004647E9" w:rsidRDefault="004647E9" w:rsidP="00532BCA">
            <w:pPr>
              <w:jc w:val="both"/>
              <w:rPr>
                <w:lang w:val="es-ES"/>
              </w:rPr>
            </w:pPr>
            <w:r w:rsidRPr="004647E9">
              <w:rPr>
                <w:lang w:val="es-ES"/>
              </w:rPr>
              <w:t xml:space="preserve">Descripción: </w:t>
            </w:r>
            <w:r w:rsidRPr="004647E9">
              <w:rPr>
                <w:b/>
                <w:bCs/>
                <w:lang w:val="es-ES"/>
              </w:rPr>
              <w:t>Los Tipos de Usuarios del sistema tendrán un nombre de usuario Y clave única con la que podrán ingresar, en el caso estudiantes se les generará su perfil de usuario de forma automática.</w:t>
            </w:r>
          </w:p>
        </w:tc>
      </w:tr>
      <w:tr w:rsidR="000B4AED" w:rsidRPr="004033F2" w14:paraId="58721E7A" w14:textId="77777777" w:rsidTr="00532BCA">
        <w:tc>
          <w:tcPr>
            <w:tcW w:w="8828" w:type="dxa"/>
            <w:gridSpan w:val="2"/>
            <w:shd w:val="clear" w:color="auto" w:fill="AEAAAA" w:themeFill="background2" w:themeFillShade="BF"/>
          </w:tcPr>
          <w:p w14:paraId="0F94BF0D" w14:textId="687DA8BF" w:rsidR="000B4AED" w:rsidRPr="00532BCA" w:rsidRDefault="00532BCA" w:rsidP="00C41689">
            <w:pPr>
              <w:rPr>
                <w:lang w:val="es-ES"/>
              </w:rPr>
            </w:pPr>
            <w:r w:rsidRPr="00532BCA">
              <w:rPr>
                <w:lang w:val="es-ES"/>
              </w:rPr>
              <w:t xml:space="preserve">Observaciones: </w:t>
            </w:r>
            <w:r w:rsidRPr="00532BCA">
              <w:rPr>
                <w:b/>
                <w:bCs/>
                <w:lang w:val="es-ES"/>
              </w:rPr>
              <w:t>Solo los usuarios que estén definidos en el sistema tendrán accesos a sus funcionalidades.</w:t>
            </w:r>
          </w:p>
        </w:tc>
      </w:tr>
    </w:tbl>
    <w:p w14:paraId="0802C22A" w14:textId="584BB981" w:rsidR="00C41689" w:rsidRDefault="00C41689" w:rsidP="00C41689">
      <w:pPr>
        <w:rPr>
          <w:lang w:val="es-ES"/>
        </w:rPr>
      </w:pPr>
    </w:p>
    <w:p w14:paraId="4E84F953"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6C186307" w14:textId="78C339DF" w:rsidR="00246C65" w:rsidRPr="00C41689" w:rsidRDefault="00246C65" w:rsidP="00246C65">
      <w:pPr>
        <w:pStyle w:val="Prrafodelista"/>
      </w:pPr>
      <w:r>
        <w:t xml:space="preserve">Tabla </w:t>
      </w:r>
      <w:r>
        <w:fldChar w:fldCharType="begin"/>
      </w:r>
      <w:r>
        <w:instrText xml:space="preserve"> SEQ Tabla \* ARABIC </w:instrText>
      </w:r>
      <w:r>
        <w:fldChar w:fldCharType="separate"/>
      </w:r>
      <w:r w:rsidR="00815265">
        <w:rPr>
          <w:noProof/>
        </w:rPr>
        <w:t>5</w:t>
      </w:r>
      <w:r>
        <w:fldChar w:fldCharType="end"/>
      </w:r>
      <w:r>
        <w:t xml:space="preserve">. </w:t>
      </w:r>
      <w:r w:rsidRPr="00246C65">
        <w:t>Creación de Permisos</w:t>
      </w:r>
    </w:p>
    <w:tbl>
      <w:tblPr>
        <w:tblStyle w:val="Tablaconcuadrcula"/>
        <w:tblW w:w="0" w:type="auto"/>
        <w:tblLook w:val="04A0" w:firstRow="1" w:lastRow="0" w:firstColumn="1" w:lastColumn="0" w:noHBand="0" w:noVBand="1"/>
      </w:tblPr>
      <w:tblGrid>
        <w:gridCol w:w="4414"/>
        <w:gridCol w:w="4414"/>
      </w:tblGrid>
      <w:tr w:rsidR="00F3390C" w14:paraId="339FEDE8" w14:textId="77777777" w:rsidTr="00AE5C81">
        <w:tc>
          <w:tcPr>
            <w:tcW w:w="8828" w:type="dxa"/>
            <w:gridSpan w:val="2"/>
          </w:tcPr>
          <w:p w14:paraId="1E97763E" w14:textId="77777777" w:rsidR="00F3390C" w:rsidRPr="00532BCA" w:rsidRDefault="00F3390C" w:rsidP="00AE5C81">
            <w:pPr>
              <w:jc w:val="center"/>
              <w:rPr>
                <w:b/>
                <w:bCs/>
                <w:lang w:val="es-ES"/>
              </w:rPr>
            </w:pPr>
            <w:r w:rsidRPr="00532BCA">
              <w:rPr>
                <w:b/>
                <w:bCs/>
              </w:rPr>
              <w:t>HISTORIA DE USUARIO</w:t>
            </w:r>
          </w:p>
        </w:tc>
      </w:tr>
      <w:tr w:rsidR="00F3390C" w14:paraId="246B6810" w14:textId="77777777" w:rsidTr="00AE5C81">
        <w:tc>
          <w:tcPr>
            <w:tcW w:w="4414" w:type="dxa"/>
            <w:shd w:val="clear" w:color="auto" w:fill="AEAAAA" w:themeFill="background2" w:themeFillShade="BF"/>
          </w:tcPr>
          <w:p w14:paraId="1976BEC4" w14:textId="66CB352E" w:rsidR="00F3390C" w:rsidRDefault="00F3390C" w:rsidP="00AE5C81">
            <w:pPr>
              <w:rPr>
                <w:lang w:val="es-ES"/>
              </w:rPr>
            </w:pPr>
            <w:r>
              <w:t>Número:</w:t>
            </w:r>
            <w:r w:rsidR="00435519" w:rsidRPr="00435519">
              <w:rPr>
                <w:b/>
                <w:bCs/>
              </w:rPr>
              <w:t>2</w:t>
            </w:r>
          </w:p>
        </w:tc>
        <w:tc>
          <w:tcPr>
            <w:tcW w:w="4414" w:type="dxa"/>
            <w:shd w:val="clear" w:color="auto" w:fill="AEAAAA" w:themeFill="background2" w:themeFillShade="BF"/>
          </w:tcPr>
          <w:p w14:paraId="7B8124BD" w14:textId="5EEBFD92" w:rsidR="00F3390C" w:rsidRPr="000B4AED" w:rsidRDefault="00F3390C" w:rsidP="00AE5C81">
            <w:pPr>
              <w:rPr>
                <w:lang w:val="es-ES"/>
              </w:rPr>
            </w:pPr>
            <w:r w:rsidRPr="004647E9">
              <w:rPr>
                <w:b/>
                <w:bCs/>
                <w:lang w:val="es-ES"/>
              </w:rPr>
              <w:t>Usuario:</w:t>
            </w:r>
            <w:r w:rsidRPr="000B4AED">
              <w:rPr>
                <w:lang w:val="es-ES"/>
              </w:rPr>
              <w:t xml:space="preserve"> Administrador</w:t>
            </w:r>
          </w:p>
        </w:tc>
      </w:tr>
      <w:tr w:rsidR="00F3390C" w:rsidRPr="004033F2" w14:paraId="2D65F784" w14:textId="77777777" w:rsidTr="00AE5C81">
        <w:tc>
          <w:tcPr>
            <w:tcW w:w="8828" w:type="dxa"/>
            <w:gridSpan w:val="2"/>
          </w:tcPr>
          <w:p w14:paraId="4783FBF6" w14:textId="581DB1FA" w:rsidR="00F3390C" w:rsidRPr="004647E9" w:rsidRDefault="00F3390C" w:rsidP="00AE5C81">
            <w:pPr>
              <w:rPr>
                <w:lang w:val="es-ES"/>
              </w:rPr>
            </w:pPr>
            <w:r w:rsidRPr="004647E9">
              <w:rPr>
                <w:lang w:val="es-ES"/>
              </w:rPr>
              <w:t xml:space="preserve">Nombre Historia: </w:t>
            </w:r>
            <w:bookmarkStart w:id="104" w:name="_Hlk73551977"/>
            <w:r w:rsidR="00435519">
              <w:rPr>
                <w:b/>
                <w:bCs/>
                <w:lang w:val="es-ES"/>
              </w:rPr>
              <w:t>Creación de Permisos</w:t>
            </w:r>
            <w:bookmarkEnd w:id="104"/>
          </w:p>
        </w:tc>
      </w:tr>
      <w:tr w:rsidR="00F3390C" w:rsidRPr="008B092A" w14:paraId="0466E936" w14:textId="77777777" w:rsidTr="00AE5C81">
        <w:tc>
          <w:tcPr>
            <w:tcW w:w="4414" w:type="dxa"/>
            <w:shd w:val="clear" w:color="auto" w:fill="AEAAAA" w:themeFill="background2" w:themeFillShade="BF"/>
          </w:tcPr>
          <w:p w14:paraId="3BD5530D" w14:textId="77777777" w:rsidR="00F3390C" w:rsidRPr="004647E9" w:rsidRDefault="00F3390C"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01DFFA3C" w14:textId="77777777" w:rsidR="00F3390C" w:rsidRDefault="00F3390C" w:rsidP="00AE5C81">
            <w:pPr>
              <w:rPr>
                <w:lang w:val="es-ES"/>
              </w:rPr>
            </w:pPr>
            <w:r w:rsidRPr="004647E9">
              <w:rPr>
                <w:b/>
                <w:bCs/>
                <w:lang w:val="es-ES"/>
              </w:rPr>
              <w:t>Riesgo en Desarrollo:</w:t>
            </w:r>
            <w:r w:rsidRPr="004647E9">
              <w:rPr>
                <w:lang w:val="es-ES"/>
              </w:rPr>
              <w:t xml:space="preserve"> Media </w:t>
            </w:r>
          </w:p>
          <w:p w14:paraId="088F817A" w14:textId="77777777" w:rsidR="00F3390C" w:rsidRPr="004647E9" w:rsidRDefault="00F3390C" w:rsidP="00AE5C81">
            <w:pPr>
              <w:rPr>
                <w:lang w:val="es-ES"/>
              </w:rPr>
            </w:pPr>
            <w:r w:rsidRPr="004647E9">
              <w:rPr>
                <w:lang w:val="es-ES"/>
              </w:rPr>
              <w:t>(Alta, Media,Baja)</w:t>
            </w:r>
          </w:p>
        </w:tc>
      </w:tr>
      <w:tr w:rsidR="00F3390C" w14:paraId="08A3A333" w14:textId="77777777" w:rsidTr="00AE5C81">
        <w:tc>
          <w:tcPr>
            <w:tcW w:w="4414" w:type="dxa"/>
          </w:tcPr>
          <w:p w14:paraId="7B0D7673" w14:textId="77777777" w:rsidR="00F3390C" w:rsidRDefault="00F3390C" w:rsidP="00AE5C81">
            <w:pPr>
              <w:rPr>
                <w:lang w:val="es-ES"/>
              </w:rPr>
            </w:pPr>
            <w:r>
              <w:t>Puntos Estimados:</w:t>
            </w:r>
            <w:r w:rsidRPr="004647E9">
              <w:rPr>
                <w:b/>
                <w:bCs/>
              </w:rPr>
              <w:t>2</w:t>
            </w:r>
          </w:p>
        </w:tc>
        <w:tc>
          <w:tcPr>
            <w:tcW w:w="4414" w:type="dxa"/>
          </w:tcPr>
          <w:p w14:paraId="4E86136A" w14:textId="77777777" w:rsidR="00F3390C" w:rsidRDefault="00F3390C" w:rsidP="00AE5C81">
            <w:pPr>
              <w:rPr>
                <w:lang w:val="es-ES"/>
              </w:rPr>
            </w:pPr>
            <w:r w:rsidRPr="004647E9">
              <w:rPr>
                <w:b/>
                <w:bCs/>
              </w:rPr>
              <w:t>Iteración Asignada</w:t>
            </w:r>
            <w:r>
              <w:t>:1</w:t>
            </w:r>
          </w:p>
        </w:tc>
      </w:tr>
      <w:tr w:rsidR="00F3390C" w:rsidRPr="004033F2" w14:paraId="2DC2AEF9" w14:textId="77777777" w:rsidTr="00AE5C81">
        <w:tc>
          <w:tcPr>
            <w:tcW w:w="8828" w:type="dxa"/>
            <w:gridSpan w:val="2"/>
            <w:shd w:val="clear" w:color="auto" w:fill="AEAAAA" w:themeFill="background2" w:themeFillShade="BF"/>
          </w:tcPr>
          <w:p w14:paraId="08B89F44" w14:textId="77777777" w:rsidR="00F3390C" w:rsidRPr="004647E9" w:rsidRDefault="00F3390C" w:rsidP="00AE5C81">
            <w:pPr>
              <w:rPr>
                <w:lang w:val="es-ES"/>
              </w:rPr>
            </w:pPr>
            <w:r w:rsidRPr="004647E9">
              <w:rPr>
                <w:lang w:val="es-ES"/>
              </w:rPr>
              <w:t xml:space="preserve">Programador Responsable: </w:t>
            </w:r>
            <w:r w:rsidRPr="004647E9">
              <w:rPr>
                <w:b/>
                <w:bCs/>
                <w:lang w:val="es-ES"/>
              </w:rPr>
              <w:t>Brayan Fernando Rivera</w:t>
            </w:r>
          </w:p>
        </w:tc>
      </w:tr>
      <w:tr w:rsidR="00F3390C" w:rsidRPr="004033F2" w14:paraId="6703CA9E" w14:textId="77777777" w:rsidTr="00AE5C81">
        <w:tc>
          <w:tcPr>
            <w:tcW w:w="8828" w:type="dxa"/>
            <w:gridSpan w:val="2"/>
          </w:tcPr>
          <w:p w14:paraId="69595650" w14:textId="77777777" w:rsidR="00435519" w:rsidRPr="00435519" w:rsidRDefault="00F3390C" w:rsidP="00435519">
            <w:pPr>
              <w:jc w:val="both"/>
              <w:rPr>
                <w:b/>
                <w:bCs/>
                <w:lang w:val="es-ES"/>
              </w:rPr>
            </w:pPr>
            <w:r w:rsidRPr="004647E9">
              <w:rPr>
                <w:lang w:val="es-ES"/>
              </w:rPr>
              <w:t xml:space="preserve">Descripción: </w:t>
            </w:r>
            <w:r w:rsidR="00435519" w:rsidRPr="00435519">
              <w:rPr>
                <w:b/>
                <w:bCs/>
                <w:lang w:val="es-ES"/>
              </w:rPr>
              <w:t>El Sistema permitirá al administrador asignar un nivel de</w:t>
            </w:r>
          </w:p>
          <w:p w14:paraId="20BF53EF" w14:textId="7E1C3437" w:rsidR="00F3390C" w:rsidRPr="004647E9" w:rsidRDefault="00435519" w:rsidP="00435519">
            <w:pPr>
              <w:jc w:val="both"/>
              <w:rPr>
                <w:lang w:val="es-ES"/>
              </w:rPr>
            </w:pPr>
            <w:r w:rsidRPr="00435519">
              <w:rPr>
                <w:b/>
                <w:bCs/>
                <w:lang w:val="es-ES"/>
              </w:rPr>
              <w:t>jerarquía a los usuarios que tendrán acceso al sistema web.</w:t>
            </w:r>
          </w:p>
        </w:tc>
      </w:tr>
      <w:tr w:rsidR="00F3390C" w:rsidRPr="004033F2" w14:paraId="4B99CBA1" w14:textId="77777777" w:rsidTr="00AE5C81">
        <w:tc>
          <w:tcPr>
            <w:tcW w:w="8828" w:type="dxa"/>
            <w:gridSpan w:val="2"/>
            <w:shd w:val="clear" w:color="auto" w:fill="AEAAAA" w:themeFill="background2" w:themeFillShade="BF"/>
          </w:tcPr>
          <w:p w14:paraId="4A608EA1" w14:textId="77777777" w:rsidR="00435519" w:rsidRPr="00435519" w:rsidRDefault="00F3390C" w:rsidP="00435519">
            <w:pPr>
              <w:rPr>
                <w:b/>
                <w:bCs/>
                <w:lang w:val="es-ES"/>
              </w:rPr>
            </w:pPr>
            <w:r w:rsidRPr="00532BCA">
              <w:rPr>
                <w:lang w:val="es-ES"/>
              </w:rPr>
              <w:t xml:space="preserve">Observaciones: </w:t>
            </w:r>
            <w:r w:rsidR="00435519" w:rsidRPr="00435519">
              <w:rPr>
                <w:b/>
                <w:bCs/>
                <w:lang w:val="es-ES"/>
              </w:rPr>
              <w:t>Solo el administrador podrá asignar el permiso a cada</w:t>
            </w:r>
          </w:p>
          <w:p w14:paraId="17810497" w14:textId="754C88AF" w:rsidR="00F3390C" w:rsidRPr="00435519" w:rsidRDefault="00435519" w:rsidP="00435519">
            <w:pPr>
              <w:rPr>
                <w:lang w:val="es-ES"/>
              </w:rPr>
            </w:pPr>
            <w:r w:rsidRPr="00435519">
              <w:rPr>
                <w:b/>
                <w:bCs/>
                <w:lang w:val="es-ES"/>
              </w:rPr>
              <w:t>usuario que forme parte del sistema.</w:t>
            </w:r>
          </w:p>
        </w:tc>
      </w:tr>
    </w:tbl>
    <w:p w14:paraId="1B14CD08"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65CEE06F" w14:textId="364036A8" w:rsidR="00C41689" w:rsidRDefault="00246C65" w:rsidP="00246C65">
      <w:pPr>
        <w:pStyle w:val="Prrafodelista"/>
      </w:pPr>
      <w:r>
        <w:t xml:space="preserve">Tabla </w:t>
      </w:r>
      <w:r>
        <w:fldChar w:fldCharType="begin"/>
      </w:r>
      <w:r>
        <w:instrText xml:space="preserve"> SEQ Tabla \* ARABIC </w:instrText>
      </w:r>
      <w:r>
        <w:fldChar w:fldCharType="separate"/>
      </w:r>
      <w:r w:rsidR="00815265">
        <w:rPr>
          <w:noProof/>
        </w:rPr>
        <w:t>6</w:t>
      </w:r>
      <w:r>
        <w:fldChar w:fldCharType="end"/>
      </w:r>
      <w:r>
        <w:t xml:space="preserve">. </w:t>
      </w:r>
      <w:r w:rsidRPr="00246C65">
        <w:t>Gestión de Usuario</w:t>
      </w:r>
    </w:p>
    <w:tbl>
      <w:tblPr>
        <w:tblStyle w:val="Tablaconcuadrcula"/>
        <w:tblW w:w="0" w:type="auto"/>
        <w:tblLook w:val="04A0" w:firstRow="1" w:lastRow="0" w:firstColumn="1" w:lastColumn="0" w:noHBand="0" w:noVBand="1"/>
      </w:tblPr>
      <w:tblGrid>
        <w:gridCol w:w="4414"/>
        <w:gridCol w:w="4414"/>
      </w:tblGrid>
      <w:tr w:rsidR="00F3390C" w14:paraId="09401355" w14:textId="77777777" w:rsidTr="00AE5C81">
        <w:tc>
          <w:tcPr>
            <w:tcW w:w="8828" w:type="dxa"/>
            <w:gridSpan w:val="2"/>
          </w:tcPr>
          <w:p w14:paraId="1FDD562F" w14:textId="77777777" w:rsidR="00F3390C" w:rsidRPr="00532BCA" w:rsidRDefault="00F3390C" w:rsidP="00AE5C81">
            <w:pPr>
              <w:jc w:val="center"/>
              <w:rPr>
                <w:b/>
                <w:bCs/>
                <w:lang w:val="es-ES"/>
              </w:rPr>
            </w:pPr>
            <w:r w:rsidRPr="00532BCA">
              <w:rPr>
                <w:b/>
                <w:bCs/>
              </w:rPr>
              <w:t>HISTORIA DE USUARIO</w:t>
            </w:r>
          </w:p>
        </w:tc>
      </w:tr>
      <w:tr w:rsidR="00F3390C" w14:paraId="30919012" w14:textId="77777777" w:rsidTr="00AE5C81">
        <w:tc>
          <w:tcPr>
            <w:tcW w:w="4414" w:type="dxa"/>
            <w:shd w:val="clear" w:color="auto" w:fill="AEAAAA" w:themeFill="background2" w:themeFillShade="BF"/>
          </w:tcPr>
          <w:p w14:paraId="7A325794" w14:textId="22521FA4" w:rsidR="00F3390C" w:rsidRDefault="00F3390C" w:rsidP="00AE5C81">
            <w:pPr>
              <w:rPr>
                <w:lang w:val="es-ES"/>
              </w:rPr>
            </w:pPr>
            <w:r>
              <w:t>Número:</w:t>
            </w:r>
            <w:r w:rsidR="00435519" w:rsidRPr="00E55B4B">
              <w:rPr>
                <w:b/>
                <w:bCs/>
              </w:rPr>
              <w:t>3</w:t>
            </w:r>
          </w:p>
        </w:tc>
        <w:tc>
          <w:tcPr>
            <w:tcW w:w="4414" w:type="dxa"/>
            <w:shd w:val="clear" w:color="auto" w:fill="AEAAAA" w:themeFill="background2" w:themeFillShade="BF"/>
          </w:tcPr>
          <w:p w14:paraId="7856AF57" w14:textId="4F830A24" w:rsidR="00F3390C" w:rsidRPr="00435519" w:rsidRDefault="00F3390C" w:rsidP="00AE5C81">
            <w:pPr>
              <w:rPr>
                <w:u w:val="single"/>
                <w:lang w:val="es-ES"/>
              </w:rPr>
            </w:pPr>
            <w:r w:rsidRPr="004647E9">
              <w:rPr>
                <w:b/>
                <w:bCs/>
                <w:lang w:val="es-ES"/>
              </w:rPr>
              <w:t>Usuario:</w:t>
            </w:r>
            <w:r w:rsidRPr="000B4AED">
              <w:rPr>
                <w:lang w:val="es-ES"/>
              </w:rPr>
              <w:t xml:space="preserve"> Administrador</w:t>
            </w:r>
          </w:p>
        </w:tc>
      </w:tr>
      <w:tr w:rsidR="00F3390C" w:rsidRPr="004033F2" w14:paraId="479F0CDC" w14:textId="77777777" w:rsidTr="00AE5C81">
        <w:tc>
          <w:tcPr>
            <w:tcW w:w="8828" w:type="dxa"/>
            <w:gridSpan w:val="2"/>
          </w:tcPr>
          <w:p w14:paraId="5B50D8EE" w14:textId="7FB3FDF7" w:rsidR="00F3390C" w:rsidRPr="004647E9" w:rsidRDefault="00F3390C" w:rsidP="00AE5C81">
            <w:pPr>
              <w:rPr>
                <w:lang w:val="es-ES"/>
              </w:rPr>
            </w:pPr>
            <w:r w:rsidRPr="004647E9">
              <w:rPr>
                <w:lang w:val="es-ES"/>
              </w:rPr>
              <w:lastRenderedPageBreak/>
              <w:t xml:space="preserve">Nombre Historia: </w:t>
            </w:r>
            <w:bookmarkStart w:id="105" w:name="_Hlk73552042"/>
            <w:r w:rsidR="00E55B4B">
              <w:rPr>
                <w:b/>
                <w:bCs/>
                <w:lang w:val="es-ES"/>
              </w:rPr>
              <w:t>Gestión de Usuario</w:t>
            </w:r>
            <w:bookmarkEnd w:id="105"/>
          </w:p>
        </w:tc>
      </w:tr>
      <w:tr w:rsidR="00F3390C" w:rsidRPr="008B092A" w14:paraId="319D311C" w14:textId="77777777" w:rsidTr="00AE5C81">
        <w:tc>
          <w:tcPr>
            <w:tcW w:w="4414" w:type="dxa"/>
            <w:shd w:val="clear" w:color="auto" w:fill="AEAAAA" w:themeFill="background2" w:themeFillShade="BF"/>
          </w:tcPr>
          <w:p w14:paraId="3BBD2B10" w14:textId="77777777" w:rsidR="00F3390C" w:rsidRPr="004647E9" w:rsidRDefault="00F3390C"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6329E82A" w14:textId="2CF5F425" w:rsidR="00F3390C" w:rsidRDefault="00F3390C" w:rsidP="00AE5C81">
            <w:pPr>
              <w:rPr>
                <w:lang w:val="es-ES"/>
              </w:rPr>
            </w:pPr>
            <w:r w:rsidRPr="004647E9">
              <w:rPr>
                <w:b/>
                <w:bCs/>
                <w:lang w:val="es-ES"/>
              </w:rPr>
              <w:t>Riesgo en Desarrollo:</w:t>
            </w:r>
            <w:r w:rsidRPr="004647E9">
              <w:rPr>
                <w:lang w:val="es-ES"/>
              </w:rPr>
              <w:t xml:space="preserve"> </w:t>
            </w:r>
            <w:r w:rsidR="00E55B4B">
              <w:rPr>
                <w:lang w:val="es-ES"/>
              </w:rPr>
              <w:t>Baja</w:t>
            </w:r>
          </w:p>
          <w:p w14:paraId="59BC8DEA" w14:textId="77777777" w:rsidR="00F3390C" w:rsidRPr="004647E9" w:rsidRDefault="00F3390C" w:rsidP="00AE5C81">
            <w:pPr>
              <w:rPr>
                <w:lang w:val="es-ES"/>
              </w:rPr>
            </w:pPr>
            <w:r w:rsidRPr="004647E9">
              <w:rPr>
                <w:lang w:val="es-ES"/>
              </w:rPr>
              <w:t>(Alta, Media,Baja)</w:t>
            </w:r>
          </w:p>
        </w:tc>
      </w:tr>
      <w:tr w:rsidR="00F3390C" w14:paraId="11DEEAE2" w14:textId="77777777" w:rsidTr="00AE5C81">
        <w:tc>
          <w:tcPr>
            <w:tcW w:w="4414" w:type="dxa"/>
          </w:tcPr>
          <w:p w14:paraId="7671D69C" w14:textId="77777777" w:rsidR="00F3390C" w:rsidRDefault="00F3390C" w:rsidP="00AE5C81">
            <w:pPr>
              <w:rPr>
                <w:lang w:val="es-ES"/>
              </w:rPr>
            </w:pPr>
            <w:r>
              <w:t>Puntos Estimados:</w:t>
            </w:r>
            <w:r w:rsidRPr="004647E9">
              <w:rPr>
                <w:b/>
                <w:bCs/>
              </w:rPr>
              <w:t>2</w:t>
            </w:r>
          </w:p>
        </w:tc>
        <w:tc>
          <w:tcPr>
            <w:tcW w:w="4414" w:type="dxa"/>
          </w:tcPr>
          <w:p w14:paraId="08431DE7" w14:textId="77777777" w:rsidR="00F3390C" w:rsidRDefault="00F3390C" w:rsidP="00AE5C81">
            <w:pPr>
              <w:rPr>
                <w:lang w:val="es-ES"/>
              </w:rPr>
            </w:pPr>
            <w:r w:rsidRPr="004647E9">
              <w:rPr>
                <w:b/>
                <w:bCs/>
              </w:rPr>
              <w:t>Iteración Asignada</w:t>
            </w:r>
            <w:r>
              <w:t>:1</w:t>
            </w:r>
          </w:p>
        </w:tc>
      </w:tr>
      <w:tr w:rsidR="00F3390C" w:rsidRPr="004033F2" w14:paraId="13E89720" w14:textId="77777777" w:rsidTr="00AE5C81">
        <w:tc>
          <w:tcPr>
            <w:tcW w:w="8828" w:type="dxa"/>
            <w:gridSpan w:val="2"/>
            <w:shd w:val="clear" w:color="auto" w:fill="AEAAAA" w:themeFill="background2" w:themeFillShade="BF"/>
          </w:tcPr>
          <w:p w14:paraId="2FE589EA" w14:textId="77777777" w:rsidR="00F3390C" w:rsidRPr="004647E9" w:rsidRDefault="00F3390C" w:rsidP="00AE5C81">
            <w:pPr>
              <w:rPr>
                <w:lang w:val="es-ES"/>
              </w:rPr>
            </w:pPr>
            <w:r w:rsidRPr="004647E9">
              <w:rPr>
                <w:lang w:val="es-ES"/>
              </w:rPr>
              <w:t xml:space="preserve">Programador Responsable: </w:t>
            </w:r>
            <w:r w:rsidRPr="004647E9">
              <w:rPr>
                <w:b/>
                <w:bCs/>
                <w:lang w:val="es-ES"/>
              </w:rPr>
              <w:t>Brayan Fernando Rivera</w:t>
            </w:r>
          </w:p>
        </w:tc>
      </w:tr>
      <w:tr w:rsidR="00F3390C" w:rsidRPr="004033F2" w14:paraId="0A7C5356" w14:textId="77777777" w:rsidTr="00AE5C81">
        <w:tc>
          <w:tcPr>
            <w:tcW w:w="8828" w:type="dxa"/>
            <w:gridSpan w:val="2"/>
          </w:tcPr>
          <w:p w14:paraId="5CFA542E" w14:textId="37EE9B96" w:rsidR="00F3390C" w:rsidRPr="004647E9" w:rsidRDefault="00F3390C" w:rsidP="00E55B4B">
            <w:pPr>
              <w:jc w:val="both"/>
              <w:rPr>
                <w:lang w:val="es-ES"/>
              </w:rPr>
            </w:pPr>
            <w:r w:rsidRPr="004647E9">
              <w:rPr>
                <w:lang w:val="es-ES"/>
              </w:rPr>
              <w:t xml:space="preserve">Descripción: </w:t>
            </w:r>
            <w:r w:rsidR="00E55B4B" w:rsidRPr="00E55B4B">
              <w:rPr>
                <w:b/>
                <w:bCs/>
                <w:lang w:val="es-ES"/>
              </w:rPr>
              <w:t>El Sistema tendrá definido por defecto un usuario</w:t>
            </w:r>
            <w:r w:rsidR="00E55B4B">
              <w:rPr>
                <w:b/>
                <w:bCs/>
                <w:lang w:val="es-ES"/>
              </w:rPr>
              <w:t xml:space="preserve"> </w:t>
            </w:r>
            <w:r w:rsidR="00E55B4B" w:rsidRPr="00E55B4B">
              <w:rPr>
                <w:b/>
                <w:bCs/>
                <w:lang w:val="es-ES"/>
              </w:rPr>
              <w:t>administrador, el cual tendrá acceso a todas las funcionalidades del</w:t>
            </w:r>
            <w:r w:rsidR="00E55B4B">
              <w:rPr>
                <w:b/>
                <w:bCs/>
                <w:lang w:val="es-ES"/>
              </w:rPr>
              <w:t xml:space="preserve"> </w:t>
            </w:r>
            <w:r w:rsidR="00E55B4B" w:rsidRPr="00E55B4B">
              <w:rPr>
                <w:b/>
                <w:bCs/>
                <w:lang w:val="es-ES"/>
              </w:rPr>
              <w:t>sistema. Así mismo poder realizar las operaciones de registro de permiso,</w:t>
            </w:r>
            <w:r w:rsidR="00E55B4B" w:rsidRPr="00E55B4B">
              <w:rPr>
                <w:lang w:val="es-ES"/>
              </w:rPr>
              <w:t xml:space="preserve"> </w:t>
            </w:r>
            <w:r w:rsidR="00E55B4B" w:rsidRPr="00E55B4B">
              <w:rPr>
                <w:b/>
                <w:bCs/>
                <w:lang w:val="es-ES"/>
              </w:rPr>
              <w:t>asignación de roles</w:t>
            </w:r>
            <w:r w:rsidR="00E55B4B">
              <w:rPr>
                <w:b/>
                <w:bCs/>
                <w:lang w:val="es-ES"/>
              </w:rPr>
              <w:t xml:space="preserve">, </w:t>
            </w:r>
            <w:r w:rsidR="00E55B4B" w:rsidRPr="00E55B4B">
              <w:rPr>
                <w:b/>
                <w:bCs/>
                <w:lang w:val="es-ES"/>
              </w:rPr>
              <w:t>edición, eliminación de usuario. Los tipos de usuario que tendrá acceso al</w:t>
            </w:r>
            <w:r w:rsidR="00E55B4B">
              <w:rPr>
                <w:b/>
                <w:bCs/>
                <w:lang w:val="es-ES"/>
              </w:rPr>
              <w:t xml:space="preserve"> </w:t>
            </w:r>
            <w:r w:rsidR="00E55B4B" w:rsidRPr="00E55B4B">
              <w:rPr>
                <w:b/>
                <w:bCs/>
                <w:lang w:val="es-ES"/>
              </w:rPr>
              <w:t>sistema serán los alumnos</w:t>
            </w:r>
            <w:r w:rsidR="00E55B4B">
              <w:rPr>
                <w:b/>
                <w:bCs/>
                <w:lang w:val="es-ES"/>
              </w:rPr>
              <w:t xml:space="preserve">, Administrador caja, </w:t>
            </w:r>
            <w:r w:rsidR="00E55B4B" w:rsidRPr="00E55B4B">
              <w:rPr>
                <w:b/>
                <w:bCs/>
                <w:lang w:val="es-ES"/>
              </w:rPr>
              <w:t>Administrador Crédito &amp; Cartera y los docentes, los cuales se les permitirá la</w:t>
            </w:r>
            <w:r w:rsidR="00E55B4B">
              <w:rPr>
                <w:b/>
                <w:bCs/>
                <w:lang w:val="es-ES"/>
              </w:rPr>
              <w:t xml:space="preserve"> </w:t>
            </w:r>
            <w:r w:rsidR="00E55B4B" w:rsidRPr="00E55B4B">
              <w:rPr>
                <w:b/>
                <w:bCs/>
                <w:lang w:val="es-ES"/>
              </w:rPr>
              <w:t>posibilidad de gestionar y cambiar únicamente su contraseña</w:t>
            </w:r>
            <w:r w:rsidR="00E55B4B">
              <w:rPr>
                <w:b/>
                <w:bCs/>
                <w:lang w:val="es-ES"/>
              </w:rPr>
              <w:t>.</w:t>
            </w:r>
          </w:p>
        </w:tc>
      </w:tr>
      <w:tr w:rsidR="00F3390C" w:rsidRPr="004033F2" w14:paraId="34568E17" w14:textId="77777777" w:rsidTr="00AE5C81">
        <w:tc>
          <w:tcPr>
            <w:tcW w:w="8828" w:type="dxa"/>
            <w:gridSpan w:val="2"/>
            <w:shd w:val="clear" w:color="auto" w:fill="AEAAAA" w:themeFill="background2" w:themeFillShade="BF"/>
          </w:tcPr>
          <w:p w14:paraId="4D5D50E7" w14:textId="2AECCB99" w:rsidR="00E55B4B" w:rsidRPr="00E55B4B" w:rsidRDefault="00F3390C" w:rsidP="00E55B4B">
            <w:pPr>
              <w:rPr>
                <w:b/>
                <w:bCs/>
                <w:lang w:val="es-ES"/>
              </w:rPr>
            </w:pPr>
            <w:r w:rsidRPr="00532BCA">
              <w:rPr>
                <w:lang w:val="es-ES"/>
              </w:rPr>
              <w:t>Observaciones</w:t>
            </w:r>
            <w:r w:rsidR="00E55B4B" w:rsidRPr="00E55B4B">
              <w:rPr>
                <w:b/>
                <w:bCs/>
                <w:lang w:val="es-ES"/>
              </w:rPr>
              <w:t>: El Administrador del sistema será el único usuario que</w:t>
            </w:r>
          </w:p>
          <w:p w14:paraId="5E95CFED" w14:textId="0FF58151" w:rsidR="00F3390C" w:rsidRPr="00E55B4B" w:rsidRDefault="00E55B4B" w:rsidP="00E55B4B">
            <w:pPr>
              <w:rPr>
                <w:lang w:val="es-ES"/>
              </w:rPr>
            </w:pPr>
            <w:r w:rsidRPr="00E55B4B">
              <w:rPr>
                <w:b/>
                <w:bCs/>
                <w:lang w:val="es-ES"/>
              </w:rPr>
              <w:t>tendrá acceso general a todas las funcionalidades del sistema.</w:t>
            </w:r>
          </w:p>
        </w:tc>
      </w:tr>
    </w:tbl>
    <w:p w14:paraId="01C5F743"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4EFECBCD" w14:textId="4601AF33" w:rsidR="00F3390C" w:rsidRDefault="00246C65" w:rsidP="00246C65">
      <w:pPr>
        <w:pStyle w:val="Prrafodelista"/>
      </w:pPr>
      <w:r>
        <w:t xml:space="preserve">Tabla </w:t>
      </w:r>
      <w:r>
        <w:fldChar w:fldCharType="begin"/>
      </w:r>
      <w:r>
        <w:instrText xml:space="preserve"> SEQ Tabla \* ARABIC </w:instrText>
      </w:r>
      <w:r>
        <w:fldChar w:fldCharType="separate"/>
      </w:r>
      <w:r w:rsidR="00815265">
        <w:rPr>
          <w:noProof/>
        </w:rPr>
        <w:t>7</w:t>
      </w:r>
      <w:r>
        <w:fldChar w:fldCharType="end"/>
      </w:r>
      <w:r>
        <w:t xml:space="preserve">. </w:t>
      </w:r>
      <w:r w:rsidRPr="00246C65">
        <w:t>Gestión de programa</w:t>
      </w:r>
    </w:p>
    <w:tbl>
      <w:tblPr>
        <w:tblStyle w:val="Tablaconcuadrcula"/>
        <w:tblW w:w="0" w:type="auto"/>
        <w:tblLook w:val="04A0" w:firstRow="1" w:lastRow="0" w:firstColumn="1" w:lastColumn="0" w:noHBand="0" w:noVBand="1"/>
      </w:tblPr>
      <w:tblGrid>
        <w:gridCol w:w="4414"/>
        <w:gridCol w:w="4414"/>
      </w:tblGrid>
      <w:tr w:rsidR="00F3390C" w14:paraId="49741A7C" w14:textId="77777777" w:rsidTr="00AE5C81">
        <w:tc>
          <w:tcPr>
            <w:tcW w:w="8828" w:type="dxa"/>
            <w:gridSpan w:val="2"/>
          </w:tcPr>
          <w:p w14:paraId="3595A8A9" w14:textId="77777777" w:rsidR="00F3390C" w:rsidRPr="00532BCA" w:rsidRDefault="00F3390C" w:rsidP="00AE5C81">
            <w:pPr>
              <w:jc w:val="center"/>
              <w:rPr>
                <w:b/>
                <w:bCs/>
                <w:lang w:val="es-ES"/>
              </w:rPr>
            </w:pPr>
            <w:r w:rsidRPr="00532BCA">
              <w:rPr>
                <w:b/>
                <w:bCs/>
              </w:rPr>
              <w:t>HISTORIA DE USUARIO</w:t>
            </w:r>
          </w:p>
        </w:tc>
      </w:tr>
      <w:tr w:rsidR="00F3390C" w:rsidRPr="004033F2" w14:paraId="26114D63" w14:textId="77777777" w:rsidTr="00AE5C81">
        <w:tc>
          <w:tcPr>
            <w:tcW w:w="4414" w:type="dxa"/>
            <w:shd w:val="clear" w:color="auto" w:fill="AEAAAA" w:themeFill="background2" w:themeFillShade="BF"/>
          </w:tcPr>
          <w:p w14:paraId="0628DEA4" w14:textId="409ED859" w:rsidR="00F3390C" w:rsidRPr="00E55B4B" w:rsidRDefault="00F3390C" w:rsidP="00AE5C81">
            <w:pPr>
              <w:rPr>
                <w:b/>
                <w:bCs/>
                <w:lang w:val="es-ES"/>
              </w:rPr>
            </w:pPr>
            <w:r>
              <w:t>Número:</w:t>
            </w:r>
            <w:r w:rsidR="00E55B4B">
              <w:rPr>
                <w:b/>
                <w:bCs/>
              </w:rPr>
              <w:t>4</w:t>
            </w:r>
          </w:p>
        </w:tc>
        <w:tc>
          <w:tcPr>
            <w:tcW w:w="4414" w:type="dxa"/>
            <w:shd w:val="clear" w:color="auto" w:fill="AEAAAA" w:themeFill="background2" w:themeFillShade="BF"/>
          </w:tcPr>
          <w:p w14:paraId="68F1FA04" w14:textId="5FA5B654" w:rsidR="00F3390C" w:rsidRPr="000B4AED" w:rsidRDefault="00F3390C" w:rsidP="00AE5C81">
            <w:pPr>
              <w:rPr>
                <w:lang w:val="es-ES"/>
              </w:rPr>
            </w:pPr>
            <w:r w:rsidRPr="004647E9">
              <w:rPr>
                <w:b/>
                <w:bCs/>
                <w:lang w:val="es-ES"/>
              </w:rPr>
              <w:t>Usuario:</w:t>
            </w:r>
            <w:r w:rsidRPr="000B4AED">
              <w:rPr>
                <w:lang w:val="es-ES"/>
              </w:rPr>
              <w:t xml:space="preserve"> Administrador, Administrador </w:t>
            </w:r>
            <w:r>
              <w:rPr>
                <w:lang w:val="es-ES"/>
              </w:rPr>
              <w:t>Sistemas, Usuarios Docentes</w:t>
            </w:r>
          </w:p>
        </w:tc>
      </w:tr>
      <w:tr w:rsidR="00F3390C" w:rsidRPr="004033F2" w14:paraId="2935FFF4" w14:textId="77777777" w:rsidTr="00AE5C81">
        <w:tc>
          <w:tcPr>
            <w:tcW w:w="8828" w:type="dxa"/>
            <w:gridSpan w:val="2"/>
          </w:tcPr>
          <w:p w14:paraId="00D291F4" w14:textId="1540AE26" w:rsidR="00F3390C" w:rsidRPr="004647E9" w:rsidRDefault="00F3390C" w:rsidP="00AE5C81">
            <w:pPr>
              <w:rPr>
                <w:lang w:val="es-ES"/>
              </w:rPr>
            </w:pPr>
            <w:r w:rsidRPr="004647E9">
              <w:rPr>
                <w:lang w:val="es-ES"/>
              </w:rPr>
              <w:t xml:space="preserve">Nombre Historia: </w:t>
            </w:r>
            <w:bookmarkStart w:id="106" w:name="_Hlk73552068"/>
            <w:r w:rsidR="00E55B4B">
              <w:rPr>
                <w:b/>
                <w:bCs/>
                <w:lang w:val="es-ES"/>
              </w:rPr>
              <w:t>Gestión de programa</w:t>
            </w:r>
            <w:bookmarkEnd w:id="106"/>
          </w:p>
        </w:tc>
      </w:tr>
      <w:tr w:rsidR="00F3390C" w:rsidRPr="008B092A" w14:paraId="3BC04B6E" w14:textId="77777777" w:rsidTr="00AE5C81">
        <w:tc>
          <w:tcPr>
            <w:tcW w:w="4414" w:type="dxa"/>
            <w:shd w:val="clear" w:color="auto" w:fill="AEAAAA" w:themeFill="background2" w:themeFillShade="BF"/>
          </w:tcPr>
          <w:p w14:paraId="17A903F8" w14:textId="77777777" w:rsidR="00F3390C" w:rsidRPr="004647E9" w:rsidRDefault="00F3390C"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4A09F548" w14:textId="77777777" w:rsidR="00F3390C" w:rsidRDefault="00F3390C" w:rsidP="00AE5C81">
            <w:pPr>
              <w:rPr>
                <w:lang w:val="es-ES"/>
              </w:rPr>
            </w:pPr>
            <w:r w:rsidRPr="004647E9">
              <w:rPr>
                <w:b/>
                <w:bCs/>
                <w:lang w:val="es-ES"/>
              </w:rPr>
              <w:t>Riesgo en Desarrollo:</w:t>
            </w:r>
            <w:r w:rsidRPr="004647E9">
              <w:rPr>
                <w:lang w:val="es-ES"/>
              </w:rPr>
              <w:t xml:space="preserve"> Media </w:t>
            </w:r>
          </w:p>
          <w:p w14:paraId="7B13A57B" w14:textId="77777777" w:rsidR="00F3390C" w:rsidRPr="004647E9" w:rsidRDefault="00F3390C" w:rsidP="00AE5C81">
            <w:pPr>
              <w:rPr>
                <w:lang w:val="es-ES"/>
              </w:rPr>
            </w:pPr>
            <w:r w:rsidRPr="004647E9">
              <w:rPr>
                <w:lang w:val="es-ES"/>
              </w:rPr>
              <w:t>(Alta, Media,Baja)</w:t>
            </w:r>
          </w:p>
        </w:tc>
      </w:tr>
      <w:tr w:rsidR="00F3390C" w14:paraId="501CBF76" w14:textId="77777777" w:rsidTr="00AE5C81">
        <w:tc>
          <w:tcPr>
            <w:tcW w:w="4414" w:type="dxa"/>
          </w:tcPr>
          <w:p w14:paraId="5B1A9C97" w14:textId="56A50614" w:rsidR="00F3390C" w:rsidRDefault="00F3390C" w:rsidP="00AE5C81">
            <w:pPr>
              <w:rPr>
                <w:lang w:val="es-ES"/>
              </w:rPr>
            </w:pPr>
            <w:r>
              <w:t>Puntos Estimados:</w:t>
            </w:r>
            <w:r w:rsidR="00A5071B">
              <w:rPr>
                <w:b/>
                <w:bCs/>
              </w:rPr>
              <w:t>4</w:t>
            </w:r>
          </w:p>
        </w:tc>
        <w:tc>
          <w:tcPr>
            <w:tcW w:w="4414" w:type="dxa"/>
          </w:tcPr>
          <w:p w14:paraId="26F640B2" w14:textId="7955D0D0" w:rsidR="00F3390C" w:rsidRDefault="00F3390C" w:rsidP="00AE5C81">
            <w:pPr>
              <w:rPr>
                <w:lang w:val="es-ES"/>
              </w:rPr>
            </w:pPr>
            <w:r w:rsidRPr="004647E9">
              <w:rPr>
                <w:b/>
                <w:bCs/>
              </w:rPr>
              <w:t>Iteración Asignada</w:t>
            </w:r>
            <w:r>
              <w:t>:</w:t>
            </w:r>
            <w:r w:rsidR="00E92CAF">
              <w:t>2</w:t>
            </w:r>
          </w:p>
        </w:tc>
      </w:tr>
      <w:tr w:rsidR="00F3390C" w:rsidRPr="004033F2" w14:paraId="1C5DC370" w14:textId="77777777" w:rsidTr="00AE5C81">
        <w:tc>
          <w:tcPr>
            <w:tcW w:w="8828" w:type="dxa"/>
            <w:gridSpan w:val="2"/>
            <w:shd w:val="clear" w:color="auto" w:fill="AEAAAA" w:themeFill="background2" w:themeFillShade="BF"/>
          </w:tcPr>
          <w:p w14:paraId="79E9E0B0" w14:textId="77777777" w:rsidR="00F3390C" w:rsidRPr="004647E9" w:rsidRDefault="00F3390C" w:rsidP="00AE5C81">
            <w:pPr>
              <w:rPr>
                <w:lang w:val="es-ES"/>
              </w:rPr>
            </w:pPr>
            <w:r w:rsidRPr="004647E9">
              <w:rPr>
                <w:lang w:val="es-ES"/>
              </w:rPr>
              <w:t xml:space="preserve">Programador Responsable: </w:t>
            </w:r>
            <w:r w:rsidRPr="004647E9">
              <w:rPr>
                <w:b/>
                <w:bCs/>
                <w:lang w:val="es-ES"/>
              </w:rPr>
              <w:t>Brayan Fernando Rivera</w:t>
            </w:r>
          </w:p>
        </w:tc>
      </w:tr>
      <w:tr w:rsidR="00F3390C" w:rsidRPr="004033F2" w14:paraId="55441033" w14:textId="77777777" w:rsidTr="00AE5C81">
        <w:tc>
          <w:tcPr>
            <w:tcW w:w="8828" w:type="dxa"/>
            <w:gridSpan w:val="2"/>
          </w:tcPr>
          <w:p w14:paraId="6DC14C32" w14:textId="732A2CB7" w:rsidR="00E55B4B" w:rsidRDefault="00F3390C" w:rsidP="00E55B4B">
            <w:pPr>
              <w:jc w:val="both"/>
              <w:rPr>
                <w:b/>
                <w:bCs/>
                <w:lang w:val="es-ES"/>
              </w:rPr>
            </w:pPr>
            <w:r w:rsidRPr="004647E9">
              <w:rPr>
                <w:lang w:val="es-ES"/>
              </w:rPr>
              <w:t xml:space="preserve">Descripción: </w:t>
            </w:r>
            <w:r w:rsidR="00E55B4B" w:rsidRPr="00E55B4B">
              <w:rPr>
                <w:b/>
                <w:bCs/>
                <w:lang w:val="es-ES"/>
              </w:rPr>
              <w:t>E</w:t>
            </w:r>
            <w:r w:rsidR="00E55B4B">
              <w:rPr>
                <w:b/>
                <w:bCs/>
                <w:lang w:val="es-ES"/>
              </w:rPr>
              <w:t>l administrador del programa tendrá la completa disponibilidad de gestionar la información con respecto a tramites académicos y a su vez podrá generar o asignar citas de atención para estos.</w:t>
            </w:r>
          </w:p>
          <w:p w14:paraId="34025162" w14:textId="57F8DB77" w:rsidR="00A5071B" w:rsidRDefault="00A5071B" w:rsidP="00E55B4B">
            <w:pPr>
              <w:jc w:val="both"/>
              <w:rPr>
                <w:b/>
                <w:bCs/>
                <w:lang w:val="es-ES"/>
              </w:rPr>
            </w:pPr>
          </w:p>
          <w:p w14:paraId="01084D49" w14:textId="4EDDC489" w:rsidR="00A5071B" w:rsidRDefault="00A5071B" w:rsidP="00E55B4B">
            <w:pPr>
              <w:jc w:val="both"/>
              <w:rPr>
                <w:b/>
                <w:bCs/>
                <w:lang w:val="es-ES"/>
              </w:rPr>
            </w:pPr>
            <w:r>
              <w:rPr>
                <w:b/>
                <w:bCs/>
                <w:lang w:val="es-ES"/>
              </w:rPr>
              <w:t>En la app móvil solo se tendrá acceso a</w:t>
            </w:r>
            <w:r w:rsidR="00E92CAF">
              <w:rPr>
                <w:b/>
                <w:bCs/>
                <w:lang w:val="es-ES"/>
              </w:rPr>
              <w:t xml:space="preserve"> la</w:t>
            </w:r>
            <w:r>
              <w:rPr>
                <w:b/>
                <w:bCs/>
                <w:lang w:val="es-ES"/>
              </w:rPr>
              <w:t xml:space="preserve"> </w:t>
            </w:r>
            <w:r w:rsidR="00E92CAF">
              <w:rPr>
                <w:b/>
                <w:bCs/>
                <w:lang w:val="es-ES"/>
              </w:rPr>
              <w:t>visualización</w:t>
            </w:r>
            <w:r>
              <w:rPr>
                <w:b/>
                <w:bCs/>
                <w:lang w:val="es-ES"/>
              </w:rPr>
              <w:t xml:space="preserve"> </w:t>
            </w:r>
            <w:r w:rsidR="00E92CAF">
              <w:rPr>
                <w:b/>
                <w:bCs/>
                <w:lang w:val="es-ES"/>
              </w:rPr>
              <w:t>de</w:t>
            </w:r>
            <w:r>
              <w:rPr>
                <w:b/>
                <w:bCs/>
                <w:lang w:val="es-ES"/>
              </w:rPr>
              <w:t xml:space="preserve"> información </w:t>
            </w:r>
            <w:r w:rsidR="00E92CAF">
              <w:rPr>
                <w:b/>
                <w:bCs/>
                <w:lang w:val="es-ES"/>
              </w:rPr>
              <w:t>el administrador de programa requiera generar.</w:t>
            </w:r>
          </w:p>
          <w:p w14:paraId="217966C6" w14:textId="77777777" w:rsidR="00E55B4B" w:rsidRDefault="00E55B4B" w:rsidP="00E55B4B">
            <w:pPr>
              <w:jc w:val="both"/>
              <w:rPr>
                <w:b/>
                <w:bCs/>
                <w:lang w:val="es-ES"/>
              </w:rPr>
            </w:pPr>
          </w:p>
          <w:p w14:paraId="3371B93D" w14:textId="77777777" w:rsidR="00F3390C" w:rsidRDefault="00A5071B" w:rsidP="00E55B4B">
            <w:pPr>
              <w:jc w:val="both"/>
              <w:rPr>
                <w:b/>
                <w:bCs/>
                <w:lang w:val="es-ES"/>
              </w:rPr>
            </w:pPr>
            <w:r w:rsidRPr="00A5071B">
              <w:rPr>
                <w:b/>
                <w:bCs/>
                <w:lang w:val="es-ES"/>
              </w:rPr>
              <w:t>También contara con el completo acceso a el módulo del programa y</w:t>
            </w:r>
            <w:r>
              <w:rPr>
                <w:b/>
                <w:bCs/>
                <w:lang w:val="es-ES"/>
              </w:rPr>
              <w:t xml:space="preserve"> sus sub módulos.</w:t>
            </w:r>
          </w:p>
          <w:p w14:paraId="17A8ACA6" w14:textId="77777777" w:rsidR="005A181F" w:rsidRDefault="005A181F" w:rsidP="00E55B4B">
            <w:pPr>
              <w:jc w:val="both"/>
              <w:rPr>
                <w:b/>
                <w:bCs/>
                <w:lang w:val="es-ES"/>
              </w:rPr>
            </w:pPr>
          </w:p>
          <w:p w14:paraId="541F7122" w14:textId="5BE79B3B" w:rsidR="005A181F" w:rsidRPr="00643744" w:rsidRDefault="005A181F" w:rsidP="00E55B4B">
            <w:pPr>
              <w:jc w:val="both"/>
              <w:rPr>
                <w:b/>
                <w:bCs/>
                <w:u w:val="single"/>
                <w:lang w:val="es-ES"/>
              </w:rPr>
            </w:pPr>
            <w:r>
              <w:rPr>
                <w:b/>
                <w:bCs/>
                <w:lang w:val="es-ES"/>
              </w:rPr>
              <w:t>Docentes</w:t>
            </w:r>
            <w:r w:rsidR="000956B7">
              <w:rPr>
                <w:b/>
                <w:bCs/>
                <w:lang w:val="es-ES"/>
              </w:rPr>
              <w:t xml:space="preserve"> solo</w:t>
            </w:r>
            <w:r>
              <w:rPr>
                <w:b/>
                <w:bCs/>
                <w:lang w:val="es-ES"/>
              </w:rPr>
              <w:t xml:space="preserve"> </w:t>
            </w:r>
            <w:r w:rsidR="000956B7">
              <w:rPr>
                <w:b/>
                <w:bCs/>
                <w:lang w:val="es-ES"/>
              </w:rPr>
              <w:t>tendrán acceso a modificación de información en el submódulo de docentes.</w:t>
            </w:r>
          </w:p>
        </w:tc>
      </w:tr>
      <w:tr w:rsidR="00F3390C" w:rsidRPr="004033F2" w14:paraId="1E9DFC88" w14:textId="77777777" w:rsidTr="00AE5C81">
        <w:tc>
          <w:tcPr>
            <w:tcW w:w="8828" w:type="dxa"/>
            <w:gridSpan w:val="2"/>
            <w:shd w:val="clear" w:color="auto" w:fill="AEAAAA" w:themeFill="background2" w:themeFillShade="BF"/>
          </w:tcPr>
          <w:p w14:paraId="2F2E4F1E" w14:textId="726BE1D6" w:rsidR="00F3390C" w:rsidRPr="00532BCA" w:rsidRDefault="00F3390C" w:rsidP="00A5071B">
            <w:pPr>
              <w:rPr>
                <w:lang w:val="es-ES"/>
              </w:rPr>
            </w:pPr>
            <w:r w:rsidRPr="00532BCA">
              <w:rPr>
                <w:lang w:val="es-ES"/>
              </w:rPr>
              <w:t xml:space="preserve">Observaciones: </w:t>
            </w:r>
            <w:r w:rsidR="00A5071B" w:rsidRPr="00E55B4B">
              <w:rPr>
                <w:b/>
                <w:bCs/>
                <w:lang w:val="es-ES"/>
              </w:rPr>
              <w:t xml:space="preserve">El </w:t>
            </w:r>
            <w:r w:rsidR="00A5071B">
              <w:rPr>
                <w:b/>
                <w:bCs/>
                <w:lang w:val="es-ES"/>
              </w:rPr>
              <w:t>superadministrador</w:t>
            </w:r>
            <w:r w:rsidR="00A5071B" w:rsidRPr="00E55B4B">
              <w:rPr>
                <w:b/>
                <w:bCs/>
                <w:lang w:val="es-ES"/>
              </w:rPr>
              <w:t xml:space="preserve"> del sistema</w:t>
            </w:r>
            <w:r w:rsidR="00A5071B">
              <w:rPr>
                <w:b/>
                <w:bCs/>
                <w:lang w:val="es-ES"/>
              </w:rPr>
              <w:t xml:space="preserve"> y el administrador de programa</w:t>
            </w:r>
            <w:r w:rsidR="00A5071B" w:rsidRPr="00E55B4B">
              <w:rPr>
                <w:b/>
                <w:bCs/>
                <w:lang w:val="es-ES"/>
              </w:rPr>
              <w:t xml:space="preserve"> </w:t>
            </w:r>
            <w:r w:rsidR="00246C65" w:rsidRPr="00E55B4B">
              <w:rPr>
                <w:b/>
                <w:bCs/>
                <w:lang w:val="es-ES"/>
              </w:rPr>
              <w:t>será</w:t>
            </w:r>
            <w:r w:rsidR="00246C65">
              <w:rPr>
                <w:b/>
                <w:bCs/>
                <w:lang w:val="es-ES"/>
              </w:rPr>
              <w:t>n</w:t>
            </w:r>
            <w:r w:rsidR="00246C65" w:rsidRPr="00E55B4B">
              <w:rPr>
                <w:b/>
                <w:bCs/>
                <w:lang w:val="es-ES"/>
              </w:rPr>
              <w:t xml:space="preserve"> </w:t>
            </w:r>
            <w:r w:rsidR="00246C65">
              <w:rPr>
                <w:b/>
                <w:bCs/>
                <w:lang w:val="es-ES"/>
              </w:rPr>
              <w:t>los</w:t>
            </w:r>
            <w:r w:rsidR="00246C65" w:rsidRPr="00E55B4B">
              <w:rPr>
                <w:b/>
                <w:bCs/>
                <w:lang w:val="es-ES"/>
              </w:rPr>
              <w:t xml:space="preserve"> </w:t>
            </w:r>
            <w:r w:rsidR="00A5071B" w:rsidRPr="00E55B4B">
              <w:rPr>
                <w:b/>
                <w:bCs/>
                <w:lang w:val="es-ES"/>
              </w:rPr>
              <w:t>usuario</w:t>
            </w:r>
            <w:r w:rsidR="00246C65">
              <w:rPr>
                <w:b/>
                <w:bCs/>
                <w:lang w:val="es-ES"/>
              </w:rPr>
              <w:t>s</w:t>
            </w:r>
            <w:r w:rsidR="00A5071B" w:rsidRPr="00E55B4B">
              <w:rPr>
                <w:b/>
                <w:bCs/>
                <w:lang w:val="es-ES"/>
              </w:rPr>
              <w:t xml:space="preserve"> que</w:t>
            </w:r>
            <w:r w:rsidR="00A5071B">
              <w:rPr>
                <w:b/>
                <w:bCs/>
                <w:lang w:val="es-ES"/>
              </w:rPr>
              <w:t xml:space="preserve"> </w:t>
            </w:r>
            <w:r w:rsidR="00A5071B" w:rsidRPr="00E55B4B">
              <w:rPr>
                <w:b/>
                <w:bCs/>
                <w:lang w:val="es-ES"/>
              </w:rPr>
              <w:t xml:space="preserve">tendrá acceso general a todas las funcionalidades del </w:t>
            </w:r>
            <w:r w:rsidR="00A5071B">
              <w:rPr>
                <w:b/>
                <w:bCs/>
                <w:lang w:val="es-ES"/>
              </w:rPr>
              <w:t>módulo</w:t>
            </w:r>
            <w:r w:rsidR="00A5071B" w:rsidRPr="00E55B4B">
              <w:rPr>
                <w:b/>
                <w:bCs/>
                <w:lang w:val="es-ES"/>
              </w:rPr>
              <w:t>.</w:t>
            </w:r>
          </w:p>
        </w:tc>
      </w:tr>
    </w:tbl>
    <w:p w14:paraId="7DB4D84B"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4B69D177" w14:textId="399A5378" w:rsidR="00F3390C" w:rsidRDefault="00246C65" w:rsidP="00246C65">
      <w:pPr>
        <w:pStyle w:val="Prrafodelista"/>
      </w:pPr>
      <w:r>
        <w:t xml:space="preserve">Tabla </w:t>
      </w:r>
      <w:r>
        <w:fldChar w:fldCharType="begin"/>
      </w:r>
      <w:r>
        <w:instrText xml:space="preserve"> SEQ Tabla \* ARABIC </w:instrText>
      </w:r>
      <w:r>
        <w:fldChar w:fldCharType="separate"/>
      </w:r>
      <w:r w:rsidR="00815265">
        <w:rPr>
          <w:noProof/>
        </w:rPr>
        <w:t>8</w:t>
      </w:r>
      <w:r>
        <w:fldChar w:fldCharType="end"/>
      </w:r>
      <w:r>
        <w:t xml:space="preserve">. </w:t>
      </w:r>
      <w:r w:rsidRPr="00246C65">
        <w:t>Registro Docentes</w:t>
      </w:r>
    </w:p>
    <w:tbl>
      <w:tblPr>
        <w:tblStyle w:val="Tablaconcuadrcula"/>
        <w:tblW w:w="0" w:type="auto"/>
        <w:tblLook w:val="04A0" w:firstRow="1" w:lastRow="0" w:firstColumn="1" w:lastColumn="0" w:noHBand="0" w:noVBand="1"/>
      </w:tblPr>
      <w:tblGrid>
        <w:gridCol w:w="4414"/>
        <w:gridCol w:w="4414"/>
      </w:tblGrid>
      <w:tr w:rsidR="000956B7" w14:paraId="1DBEE98C" w14:textId="77777777" w:rsidTr="00AE5C81">
        <w:tc>
          <w:tcPr>
            <w:tcW w:w="8828" w:type="dxa"/>
            <w:gridSpan w:val="2"/>
          </w:tcPr>
          <w:p w14:paraId="290AC89D" w14:textId="77777777" w:rsidR="000956B7" w:rsidRPr="00532BCA" w:rsidRDefault="000956B7" w:rsidP="00AE5C81">
            <w:pPr>
              <w:jc w:val="center"/>
              <w:rPr>
                <w:b/>
                <w:bCs/>
                <w:lang w:val="es-ES"/>
              </w:rPr>
            </w:pPr>
            <w:r w:rsidRPr="00532BCA">
              <w:rPr>
                <w:b/>
                <w:bCs/>
              </w:rPr>
              <w:t>HISTORIA DE USUARIO</w:t>
            </w:r>
          </w:p>
        </w:tc>
      </w:tr>
      <w:tr w:rsidR="000956B7" w14:paraId="553BB664" w14:textId="77777777" w:rsidTr="00AE5C81">
        <w:tc>
          <w:tcPr>
            <w:tcW w:w="4414" w:type="dxa"/>
            <w:shd w:val="clear" w:color="auto" w:fill="AEAAAA" w:themeFill="background2" w:themeFillShade="BF"/>
          </w:tcPr>
          <w:p w14:paraId="40126522" w14:textId="77777777" w:rsidR="000956B7" w:rsidRPr="00A5071B" w:rsidRDefault="000956B7" w:rsidP="00AE5C81">
            <w:pPr>
              <w:rPr>
                <w:b/>
                <w:bCs/>
                <w:lang w:val="es-ES"/>
              </w:rPr>
            </w:pPr>
            <w:r>
              <w:t>Número:</w:t>
            </w:r>
            <w:r w:rsidRPr="00E92CAF">
              <w:rPr>
                <w:b/>
                <w:bCs/>
              </w:rPr>
              <w:t>5</w:t>
            </w:r>
          </w:p>
        </w:tc>
        <w:tc>
          <w:tcPr>
            <w:tcW w:w="4414" w:type="dxa"/>
            <w:shd w:val="clear" w:color="auto" w:fill="AEAAAA" w:themeFill="background2" w:themeFillShade="BF"/>
          </w:tcPr>
          <w:p w14:paraId="1CBE8D34" w14:textId="67FD1811" w:rsidR="000956B7" w:rsidRPr="000B4AED" w:rsidRDefault="000956B7" w:rsidP="00AE5C81">
            <w:pPr>
              <w:rPr>
                <w:lang w:val="es-ES"/>
              </w:rPr>
            </w:pPr>
            <w:r w:rsidRPr="004647E9">
              <w:rPr>
                <w:b/>
                <w:bCs/>
                <w:lang w:val="es-ES"/>
              </w:rPr>
              <w:t>Usuario:</w:t>
            </w:r>
            <w:r w:rsidRPr="000B4AED">
              <w:rPr>
                <w:lang w:val="es-ES"/>
              </w:rPr>
              <w:t xml:space="preserve"> Administrador,</w:t>
            </w:r>
            <w:r>
              <w:rPr>
                <w:lang w:val="es-ES"/>
              </w:rPr>
              <w:t xml:space="preserve"> </w:t>
            </w:r>
            <w:r w:rsidRPr="000B4AED">
              <w:rPr>
                <w:lang w:val="es-ES"/>
              </w:rPr>
              <w:t xml:space="preserve">Administrador </w:t>
            </w:r>
            <w:r>
              <w:rPr>
                <w:lang w:val="es-ES"/>
              </w:rPr>
              <w:t>Sistemas</w:t>
            </w:r>
          </w:p>
        </w:tc>
      </w:tr>
      <w:tr w:rsidR="000956B7" w14:paraId="63A68B19" w14:textId="77777777" w:rsidTr="00AE5C81">
        <w:tc>
          <w:tcPr>
            <w:tcW w:w="8828" w:type="dxa"/>
            <w:gridSpan w:val="2"/>
          </w:tcPr>
          <w:p w14:paraId="6ED10480" w14:textId="4F1F903B" w:rsidR="000956B7" w:rsidRPr="004647E9" w:rsidRDefault="000956B7" w:rsidP="00AE5C81">
            <w:pPr>
              <w:rPr>
                <w:lang w:val="es-ES"/>
              </w:rPr>
            </w:pPr>
            <w:r w:rsidRPr="004647E9">
              <w:rPr>
                <w:lang w:val="es-ES"/>
              </w:rPr>
              <w:t xml:space="preserve">Nombre Historia: </w:t>
            </w:r>
            <w:bookmarkStart w:id="107" w:name="_Hlk73552092"/>
            <w:r>
              <w:rPr>
                <w:b/>
                <w:bCs/>
                <w:lang w:val="es-ES"/>
              </w:rPr>
              <w:t>Registro Docentes</w:t>
            </w:r>
            <w:bookmarkEnd w:id="107"/>
          </w:p>
        </w:tc>
      </w:tr>
      <w:tr w:rsidR="000956B7" w:rsidRPr="004033F2" w14:paraId="6F6C8E6A" w14:textId="77777777" w:rsidTr="00AE5C81">
        <w:tc>
          <w:tcPr>
            <w:tcW w:w="4414" w:type="dxa"/>
            <w:shd w:val="clear" w:color="auto" w:fill="AEAAAA" w:themeFill="background2" w:themeFillShade="BF"/>
          </w:tcPr>
          <w:p w14:paraId="07332DCE" w14:textId="77777777" w:rsidR="000956B7" w:rsidRPr="004647E9" w:rsidRDefault="000956B7" w:rsidP="00AE5C81">
            <w:pPr>
              <w:tabs>
                <w:tab w:val="left" w:pos="1080"/>
              </w:tabs>
              <w:rPr>
                <w:lang w:val="es-ES"/>
              </w:rPr>
            </w:pPr>
            <w:r w:rsidRPr="004647E9">
              <w:rPr>
                <w:lang w:val="es-ES"/>
              </w:rPr>
              <w:lastRenderedPageBreak/>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5170E4A4" w14:textId="77777777" w:rsidR="000956B7" w:rsidRDefault="000956B7" w:rsidP="00AE5C81">
            <w:pPr>
              <w:rPr>
                <w:lang w:val="es-ES"/>
              </w:rPr>
            </w:pPr>
            <w:r w:rsidRPr="004647E9">
              <w:rPr>
                <w:b/>
                <w:bCs/>
                <w:lang w:val="es-ES"/>
              </w:rPr>
              <w:t>Riesgo en Desarrollo:</w:t>
            </w:r>
            <w:r w:rsidRPr="004647E9">
              <w:rPr>
                <w:lang w:val="es-ES"/>
              </w:rPr>
              <w:t xml:space="preserve"> Media </w:t>
            </w:r>
          </w:p>
          <w:p w14:paraId="7300593E" w14:textId="77777777" w:rsidR="000956B7" w:rsidRPr="004647E9" w:rsidRDefault="000956B7" w:rsidP="00AE5C81">
            <w:pPr>
              <w:rPr>
                <w:lang w:val="es-ES"/>
              </w:rPr>
            </w:pPr>
            <w:r w:rsidRPr="004647E9">
              <w:rPr>
                <w:lang w:val="es-ES"/>
              </w:rPr>
              <w:t>(Alta, Media,Baja)</w:t>
            </w:r>
          </w:p>
        </w:tc>
      </w:tr>
      <w:tr w:rsidR="000956B7" w14:paraId="448A2B44" w14:textId="77777777" w:rsidTr="00AE5C81">
        <w:tc>
          <w:tcPr>
            <w:tcW w:w="4414" w:type="dxa"/>
          </w:tcPr>
          <w:p w14:paraId="32A0721E" w14:textId="5D7F6B3E" w:rsidR="000956B7" w:rsidRPr="00F97FC6" w:rsidRDefault="000956B7" w:rsidP="00AE5C81">
            <w:pPr>
              <w:rPr>
                <w:b/>
                <w:bCs/>
                <w:lang w:val="es-ES"/>
              </w:rPr>
            </w:pPr>
            <w:r>
              <w:t>Puntos Estimados:</w:t>
            </w:r>
            <w:r w:rsidR="00F97FC6">
              <w:rPr>
                <w:b/>
                <w:bCs/>
              </w:rPr>
              <w:t>1</w:t>
            </w:r>
          </w:p>
        </w:tc>
        <w:tc>
          <w:tcPr>
            <w:tcW w:w="4414" w:type="dxa"/>
          </w:tcPr>
          <w:p w14:paraId="5046BB3E" w14:textId="3C49C75D" w:rsidR="000956B7" w:rsidRDefault="000956B7" w:rsidP="00AE5C81">
            <w:pPr>
              <w:rPr>
                <w:lang w:val="es-ES"/>
              </w:rPr>
            </w:pPr>
            <w:r w:rsidRPr="004647E9">
              <w:rPr>
                <w:b/>
                <w:bCs/>
              </w:rPr>
              <w:t>Iteración Asignada</w:t>
            </w:r>
            <w:r>
              <w:t>:</w:t>
            </w:r>
            <w:r w:rsidR="00C23551">
              <w:t>2</w:t>
            </w:r>
          </w:p>
        </w:tc>
      </w:tr>
      <w:tr w:rsidR="000956B7" w:rsidRPr="004033F2" w14:paraId="43AA5D04" w14:textId="77777777" w:rsidTr="00AE5C81">
        <w:tc>
          <w:tcPr>
            <w:tcW w:w="8828" w:type="dxa"/>
            <w:gridSpan w:val="2"/>
            <w:shd w:val="clear" w:color="auto" w:fill="AEAAAA" w:themeFill="background2" w:themeFillShade="BF"/>
          </w:tcPr>
          <w:p w14:paraId="03AA9F35" w14:textId="77777777" w:rsidR="000956B7" w:rsidRPr="004647E9" w:rsidRDefault="000956B7" w:rsidP="00AE5C81">
            <w:pPr>
              <w:rPr>
                <w:lang w:val="es-ES"/>
              </w:rPr>
            </w:pPr>
            <w:r w:rsidRPr="004647E9">
              <w:rPr>
                <w:lang w:val="es-ES"/>
              </w:rPr>
              <w:t xml:space="preserve">Programador Responsable: </w:t>
            </w:r>
            <w:r w:rsidRPr="004647E9">
              <w:rPr>
                <w:b/>
                <w:bCs/>
                <w:lang w:val="es-ES"/>
              </w:rPr>
              <w:t>Brayan Fernando Rivera</w:t>
            </w:r>
          </w:p>
        </w:tc>
      </w:tr>
      <w:tr w:rsidR="000956B7" w:rsidRPr="004033F2" w14:paraId="3764E756" w14:textId="77777777" w:rsidTr="00AE5C81">
        <w:tc>
          <w:tcPr>
            <w:tcW w:w="8828" w:type="dxa"/>
            <w:gridSpan w:val="2"/>
          </w:tcPr>
          <w:p w14:paraId="0036E164" w14:textId="77777777" w:rsidR="000956B7" w:rsidRPr="000956B7" w:rsidRDefault="000956B7" w:rsidP="000956B7">
            <w:pPr>
              <w:jc w:val="both"/>
              <w:rPr>
                <w:b/>
                <w:bCs/>
                <w:lang w:val="es-ES"/>
              </w:rPr>
            </w:pPr>
            <w:r w:rsidRPr="004647E9">
              <w:rPr>
                <w:lang w:val="es-ES"/>
              </w:rPr>
              <w:t xml:space="preserve">Descripción: </w:t>
            </w:r>
            <w:r w:rsidRPr="000956B7">
              <w:rPr>
                <w:b/>
                <w:bCs/>
                <w:lang w:val="es-ES"/>
              </w:rPr>
              <w:t>La Información requerida de cada docente será extraído de un</w:t>
            </w:r>
          </w:p>
          <w:p w14:paraId="1E149043" w14:textId="75E190C8" w:rsidR="000956B7" w:rsidRPr="000956B7" w:rsidRDefault="000956B7" w:rsidP="000956B7">
            <w:pPr>
              <w:jc w:val="both"/>
              <w:rPr>
                <w:b/>
                <w:bCs/>
                <w:lang w:val="es-ES"/>
              </w:rPr>
            </w:pPr>
            <w:r w:rsidRPr="000956B7">
              <w:rPr>
                <w:b/>
                <w:bCs/>
                <w:lang w:val="es-ES"/>
              </w:rPr>
              <w:t xml:space="preserve">servicio previamente creado de la base de datos de la </w:t>
            </w:r>
            <w:r>
              <w:rPr>
                <w:b/>
                <w:bCs/>
                <w:lang w:val="es-ES"/>
              </w:rPr>
              <w:t>Universidad Cesmag</w:t>
            </w:r>
            <w:r w:rsidRPr="000956B7">
              <w:rPr>
                <w:b/>
                <w:bCs/>
                <w:lang w:val="es-ES"/>
              </w:rPr>
              <w:t xml:space="preserve"> de</w:t>
            </w:r>
            <w:r>
              <w:rPr>
                <w:b/>
                <w:bCs/>
                <w:lang w:val="es-ES"/>
              </w:rPr>
              <w:t xml:space="preserve"> </w:t>
            </w:r>
            <w:r w:rsidRPr="000956B7">
              <w:rPr>
                <w:b/>
                <w:bCs/>
                <w:lang w:val="es-ES"/>
              </w:rPr>
              <w:t>acuerdo al departamento.</w:t>
            </w:r>
          </w:p>
          <w:p w14:paraId="79BF3519" w14:textId="37C2B90D" w:rsidR="000956B7" w:rsidRPr="004647E9" w:rsidRDefault="000956B7" w:rsidP="000956B7">
            <w:pPr>
              <w:jc w:val="both"/>
              <w:rPr>
                <w:lang w:val="es-ES"/>
              </w:rPr>
            </w:pPr>
            <w:r w:rsidRPr="000956B7">
              <w:rPr>
                <w:b/>
                <w:bCs/>
                <w:lang w:val="es-ES"/>
              </w:rPr>
              <w:t>Una vez cargada la información se guardará en la base de datos del</w:t>
            </w:r>
            <w:r>
              <w:rPr>
                <w:b/>
                <w:bCs/>
                <w:lang w:val="es-ES"/>
              </w:rPr>
              <w:t xml:space="preserve"> </w:t>
            </w:r>
            <w:r w:rsidRPr="000956B7">
              <w:rPr>
                <w:b/>
                <w:bCs/>
                <w:lang w:val="es-ES"/>
              </w:rPr>
              <w:t>sistema creando su perfil de usuario y habilitando las funcionalidades</w:t>
            </w:r>
            <w:r>
              <w:rPr>
                <w:b/>
                <w:bCs/>
                <w:lang w:val="es-ES"/>
              </w:rPr>
              <w:t xml:space="preserve"> </w:t>
            </w:r>
            <w:r w:rsidRPr="000956B7">
              <w:rPr>
                <w:b/>
                <w:bCs/>
                <w:lang w:val="es-ES"/>
              </w:rPr>
              <w:t>que le corresponden.</w:t>
            </w:r>
          </w:p>
        </w:tc>
      </w:tr>
      <w:tr w:rsidR="000956B7" w:rsidRPr="004033F2" w14:paraId="173CAD58" w14:textId="77777777" w:rsidTr="00AE5C81">
        <w:tc>
          <w:tcPr>
            <w:tcW w:w="8828" w:type="dxa"/>
            <w:gridSpan w:val="2"/>
            <w:shd w:val="clear" w:color="auto" w:fill="AEAAAA" w:themeFill="background2" w:themeFillShade="BF"/>
          </w:tcPr>
          <w:p w14:paraId="350B8D68" w14:textId="3EF795CB" w:rsidR="000956B7" w:rsidRPr="00532BCA" w:rsidRDefault="000956B7" w:rsidP="00AE5C81">
            <w:pPr>
              <w:rPr>
                <w:lang w:val="es-ES"/>
              </w:rPr>
            </w:pPr>
            <w:r w:rsidRPr="00532BCA">
              <w:rPr>
                <w:lang w:val="es-ES"/>
              </w:rPr>
              <w:t xml:space="preserve">Observaciones: </w:t>
            </w:r>
            <w:r w:rsidRPr="00E55B4B">
              <w:rPr>
                <w:b/>
                <w:bCs/>
                <w:lang w:val="es-ES"/>
              </w:rPr>
              <w:t xml:space="preserve">El </w:t>
            </w:r>
            <w:r>
              <w:rPr>
                <w:b/>
                <w:bCs/>
                <w:lang w:val="es-ES"/>
              </w:rPr>
              <w:t>superadministrador</w:t>
            </w:r>
            <w:r w:rsidRPr="00E55B4B">
              <w:rPr>
                <w:b/>
                <w:bCs/>
                <w:lang w:val="es-ES"/>
              </w:rPr>
              <w:t xml:space="preserve"> del sistema</w:t>
            </w:r>
            <w:r>
              <w:rPr>
                <w:b/>
                <w:bCs/>
                <w:lang w:val="es-ES"/>
              </w:rPr>
              <w:t xml:space="preserve"> y el administrador de programa</w:t>
            </w:r>
            <w:r w:rsidRPr="00E55B4B">
              <w:rPr>
                <w:b/>
                <w:bCs/>
                <w:lang w:val="es-ES"/>
              </w:rPr>
              <w:t xml:space="preserve"> será el único usuario que</w:t>
            </w:r>
            <w:r>
              <w:rPr>
                <w:b/>
                <w:bCs/>
                <w:lang w:val="es-ES"/>
              </w:rPr>
              <w:t xml:space="preserve"> </w:t>
            </w:r>
            <w:r w:rsidRPr="00E55B4B">
              <w:rPr>
                <w:b/>
                <w:bCs/>
                <w:lang w:val="es-ES"/>
              </w:rPr>
              <w:t xml:space="preserve">tendrá acceso general a todas las funcionalidades del </w:t>
            </w:r>
            <w:r>
              <w:rPr>
                <w:b/>
                <w:bCs/>
                <w:lang w:val="es-ES"/>
              </w:rPr>
              <w:t>módulo</w:t>
            </w:r>
            <w:r w:rsidRPr="00E55B4B">
              <w:rPr>
                <w:b/>
                <w:bCs/>
                <w:lang w:val="es-ES"/>
              </w:rPr>
              <w:t>.</w:t>
            </w:r>
          </w:p>
        </w:tc>
      </w:tr>
    </w:tbl>
    <w:p w14:paraId="3BC6A708"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0C40B274" w14:textId="0D7F1967" w:rsidR="000956B7" w:rsidRDefault="00246C65" w:rsidP="00246C65">
      <w:pPr>
        <w:pStyle w:val="Prrafodelista"/>
      </w:pPr>
      <w:r>
        <w:t xml:space="preserve">Tabla </w:t>
      </w:r>
      <w:r>
        <w:fldChar w:fldCharType="begin"/>
      </w:r>
      <w:r>
        <w:instrText xml:space="preserve"> SEQ Tabla \* ARABIC </w:instrText>
      </w:r>
      <w:r>
        <w:fldChar w:fldCharType="separate"/>
      </w:r>
      <w:r w:rsidR="00815265">
        <w:rPr>
          <w:noProof/>
        </w:rPr>
        <w:t>9</w:t>
      </w:r>
      <w:r>
        <w:fldChar w:fldCharType="end"/>
      </w:r>
      <w:r>
        <w:t xml:space="preserve">. </w:t>
      </w:r>
      <w:r w:rsidRPr="00246C65">
        <w:t>Gestión de citas</w:t>
      </w:r>
    </w:p>
    <w:tbl>
      <w:tblPr>
        <w:tblStyle w:val="Tablaconcuadrcula"/>
        <w:tblW w:w="0" w:type="auto"/>
        <w:tblLook w:val="04A0" w:firstRow="1" w:lastRow="0" w:firstColumn="1" w:lastColumn="0" w:noHBand="0" w:noVBand="1"/>
      </w:tblPr>
      <w:tblGrid>
        <w:gridCol w:w="4414"/>
        <w:gridCol w:w="4414"/>
      </w:tblGrid>
      <w:tr w:rsidR="00F3390C" w14:paraId="02AA2719" w14:textId="77777777" w:rsidTr="00AE5C81">
        <w:tc>
          <w:tcPr>
            <w:tcW w:w="8828" w:type="dxa"/>
            <w:gridSpan w:val="2"/>
          </w:tcPr>
          <w:p w14:paraId="53B28521" w14:textId="77777777" w:rsidR="00F3390C" w:rsidRPr="00532BCA" w:rsidRDefault="00F3390C" w:rsidP="00AE5C81">
            <w:pPr>
              <w:jc w:val="center"/>
              <w:rPr>
                <w:b/>
                <w:bCs/>
                <w:lang w:val="es-ES"/>
              </w:rPr>
            </w:pPr>
            <w:bookmarkStart w:id="108" w:name="_Hlk73551170"/>
            <w:r w:rsidRPr="00532BCA">
              <w:rPr>
                <w:b/>
                <w:bCs/>
              </w:rPr>
              <w:t>HISTORIA DE USUARIO</w:t>
            </w:r>
          </w:p>
        </w:tc>
      </w:tr>
      <w:tr w:rsidR="00F3390C" w:rsidRPr="004033F2" w14:paraId="40986E86" w14:textId="77777777" w:rsidTr="00AE5C81">
        <w:tc>
          <w:tcPr>
            <w:tcW w:w="4414" w:type="dxa"/>
            <w:shd w:val="clear" w:color="auto" w:fill="AEAAAA" w:themeFill="background2" w:themeFillShade="BF"/>
          </w:tcPr>
          <w:p w14:paraId="54AA90F8" w14:textId="15C962CD" w:rsidR="00F3390C" w:rsidRPr="000956B7" w:rsidRDefault="00F3390C" w:rsidP="00AE5C81">
            <w:pPr>
              <w:rPr>
                <w:b/>
                <w:bCs/>
                <w:lang w:val="es-ES"/>
              </w:rPr>
            </w:pPr>
            <w:r>
              <w:t>Número:</w:t>
            </w:r>
            <w:r w:rsidR="000956B7">
              <w:rPr>
                <w:b/>
                <w:bCs/>
              </w:rPr>
              <w:t>6</w:t>
            </w:r>
          </w:p>
        </w:tc>
        <w:tc>
          <w:tcPr>
            <w:tcW w:w="4414" w:type="dxa"/>
            <w:shd w:val="clear" w:color="auto" w:fill="AEAAAA" w:themeFill="background2" w:themeFillShade="BF"/>
          </w:tcPr>
          <w:p w14:paraId="2E885E5A" w14:textId="77777777" w:rsidR="00F3390C" w:rsidRPr="000B4AED" w:rsidRDefault="00F3390C" w:rsidP="00AE5C81">
            <w:pPr>
              <w:rPr>
                <w:lang w:val="es-ES"/>
              </w:rPr>
            </w:pPr>
            <w:r w:rsidRPr="004647E9">
              <w:rPr>
                <w:b/>
                <w:bCs/>
                <w:lang w:val="es-ES"/>
              </w:rPr>
              <w:t>Usuario:</w:t>
            </w:r>
            <w:r w:rsidRPr="000B4AED">
              <w:rPr>
                <w:lang w:val="es-ES"/>
              </w:rPr>
              <w:t xml:space="preserve"> Administrador, Administrador</w:t>
            </w:r>
            <w:r>
              <w:rPr>
                <w:lang w:val="es-ES"/>
              </w:rPr>
              <w:t xml:space="preserve"> Caja</w:t>
            </w:r>
            <w:r w:rsidRPr="000B4AED">
              <w:rPr>
                <w:lang w:val="es-ES"/>
              </w:rPr>
              <w:t xml:space="preserve">, Administrador </w:t>
            </w:r>
            <w:r>
              <w:rPr>
                <w:lang w:val="es-ES"/>
              </w:rPr>
              <w:t>Sistemas,</w:t>
            </w:r>
            <w:r w:rsidRPr="000B4AED">
              <w:rPr>
                <w:lang w:val="es-ES"/>
              </w:rPr>
              <w:t xml:space="preserve"> Administrador </w:t>
            </w:r>
            <w:r>
              <w:rPr>
                <w:lang w:val="es-ES"/>
              </w:rPr>
              <w:t>Caja</w:t>
            </w:r>
            <w:r w:rsidRPr="000B4AED">
              <w:rPr>
                <w:lang w:val="es-ES"/>
              </w:rPr>
              <w:t xml:space="preserve">, Administrador </w:t>
            </w:r>
            <w:r>
              <w:rPr>
                <w:lang w:val="es-ES"/>
              </w:rPr>
              <w:t>Crédito &amp; Cartera, Usuarios Estudiantes, Usuarios Docentes</w:t>
            </w:r>
          </w:p>
        </w:tc>
      </w:tr>
      <w:tr w:rsidR="00F3390C" w:rsidRPr="004033F2" w14:paraId="2B471FE3" w14:textId="77777777" w:rsidTr="00AE5C81">
        <w:tc>
          <w:tcPr>
            <w:tcW w:w="8828" w:type="dxa"/>
            <w:gridSpan w:val="2"/>
          </w:tcPr>
          <w:p w14:paraId="32D4DDA0" w14:textId="41AEB7CB" w:rsidR="00F3390C" w:rsidRPr="004647E9" w:rsidRDefault="00F3390C" w:rsidP="00AE5C81">
            <w:pPr>
              <w:rPr>
                <w:lang w:val="es-ES"/>
              </w:rPr>
            </w:pPr>
            <w:r w:rsidRPr="004647E9">
              <w:rPr>
                <w:lang w:val="es-ES"/>
              </w:rPr>
              <w:t xml:space="preserve">Nombre Historia: </w:t>
            </w:r>
            <w:bookmarkStart w:id="109" w:name="_Hlk73552122"/>
            <w:r w:rsidR="00A5071B">
              <w:rPr>
                <w:b/>
                <w:bCs/>
                <w:lang w:val="es-ES"/>
              </w:rPr>
              <w:t>Gestión de citas</w:t>
            </w:r>
            <w:bookmarkEnd w:id="109"/>
          </w:p>
        </w:tc>
      </w:tr>
      <w:tr w:rsidR="00F3390C" w:rsidRPr="008B092A" w14:paraId="56EB24BD" w14:textId="77777777" w:rsidTr="00AE5C81">
        <w:tc>
          <w:tcPr>
            <w:tcW w:w="4414" w:type="dxa"/>
            <w:shd w:val="clear" w:color="auto" w:fill="AEAAAA" w:themeFill="background2" w:themeFillShade="BF"/>
          </w:tcPr>
          <w:p w14:paraId="629F1C5B" w14:textId="77777777" w:rsidR="00F3390C" w:rsidRPr="004647E9" w:rsidRDefault="00F3390C"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0D0FC78C" w14:textId="77777777" w:rsidR="00F3390C" w:rsidRDefault="00F3390C" w:rsidP="00AE5C81">
            <w:pPr>
              <w:rPr>
                <w:lang w:val="es-ES"/>
              </w:rPr>
            </w:pPr>
            <w:r w:rsidRPr="004647E9">
              <w:rPr>
                <w:b/>
                <w:bCs/>
                <w:lang w:val="es-ES"/>
              </w:rPr>
              <w:t>Riesgo en Desarrollo:</w:t>
            </w:r>
            <w:r w:rsidRPr="004647E9">
              <w:rPr>
                <w:lang w:val="es-ES"/>
              </w:rPr>
              <w:t xml:space="preserve"> Media </w:t>
            </w:r>
          </w:p>
          <w:p w14:paraId="3166FC55" w14:textId="77777777" w:rsidR="00F3390C" w:rsidRPr="004647E9" w:rsidRDefault="00F3390C" w:rsidP="00AE5C81">
            <w:pPr>
              <w:rPr>
                <w:lang w:val="es-ES"/>
              </w:rPr>
            </w:pPr>
            <w:r w:rsidRPr="004647E9">
              <w:rPr>
                <w:lang w:val="es-ES"/>
              </w:rPr>
              <w:t>(Alta, Media,Baja)</w:t>
            </w:r>
          </w:p>
        </w:tc>
      </w:tr>
      <w:tr w:rsidR="00F3390C" w14:paraId="52991EAB" w14:textId="77777777" w:rsidTr="00AE5C81">
        <w:tc>
          <w:tcPr>
            <w:tcW w:w="4414" w:type="dxa"/>
          </w:tcPr>
          <w:p w14:paraId="15ED5B07" w14:textId="08DF0FFF" w:rsidR="00F3390C" w:rsidRDefault="00F3390C" w:rsidP="00AE5C81">
            <w:pPr>
              <w:rPr>
                <w:lang w:val="es-ES"/>
              </w:rPr>
            </w:pPr>
            <w:r>
              <w:t>Puntos Estimados:</w:t>
            </w:r>
            <w:r w:rsidR="00817448" w:rsidRPr="00817448">
              <w:rPr>
                <w:b/>
                <w:bCs/>
              </w:rPr>
              <w:t>3</w:t>
            </w:r>
          </w:p>
        </w:tc>
        <w:tc>
          <w:tcPr>
            <w:tcW w:w="4414" w:type="dxa"/>
          </w:tcPr>
          <w:p w14:paraId="4DC9D264" w14:textId="55D053D0" w:rsidR="00F3390C" w:rsidRDefault="00F3390C" w:rsidP="00AE5C81">
            <w:pPr>
              <w:rPr>
                <w:lang w:val="es-ES"/>
              </w:rPr>
            </w:pPr>
            <w:r w:rsidRPr="004647E9">
              <w:rPr>
                <w:b/>
                <w:bCs/>
              </w:rPr>
              <w:t>Iteración Asignada</w:t>
            </w:r>
            <w:r>
              <w:t>:</w:t>
            </w:r>
            <w:r w:rsidR="00E92CAF">
              <w:t>2</w:t>
            </w:r>
          </w:p>
        </w:tc>
      </w:tr>
      <w:tr w:rsidR="00F3390C" w:rsidRPr="004033F2" w14:paraId="766347D2" w14:textId="77777777" w:rsidTr="00AE5C81">
        <w:tc>
          <w:tcPr>
            <w:tcW w:w="8828" w:type="dxa"/>
            <w:gridSpan w:val="2"/>
            <w:shd w:val="clear" w:color="auto" w:fill="AEAAAA" w:themeFill="background2" w:themeFillShade="BF"/>
          </w:tcPr>
          <w:p w14:paraId="573A65E1" w14:textId="77777777" w:rsidR="00F3390C" w:rsidRPr="004647E9" w:rsidRDefault="00F3390C" w:rsidP="00AE5C81">
            <w:pPr>
              <w:rPr>
                <w:lang w:val="es-ES"/>
              </w:rPr>
            </w:pPr>
            <w:r w:rsidRPr="004647E9">
              <w:rPr>
                <w:lang w:val="es-ES"/>
              </w:rPr>
              <w:t xml:space="preserve">Programador Responsable: </w:t>
            </w:r>
            <w:r w:rsidRPr="004647E9">
              <w:rPr>
                <w:b/>
                <w:bCs/>
                <w:lang w:val="es-ES"/>
              </w:rPr>
              <w:t>Brayan Fernando Rivera</w:t>
            </w:r>
          </w:p>
        </w:tc>
      </w:tr>
      <w:tr w:rsidR="00F3390C" w:rsidRPr="004033F2" w14:paraId="49980B6C" w14:textId="77777777" w:rsidTr="00AE5C81">
        <w:tc>
          <w:tcPr>
            <w:tcW w:w="8828" w:type="dxa"/>
            <w:gridSpan w:val="2"/>
          </w:tcPr>
          <w:p w14:paraId="46A7022E" w14:textId="77777777" w:rsidR="00E92CAF" w:rsidRDefault="00F3390C" w:rsidP="00E92CAF">
            <w:pPr>
              <w:jc w:val="both"/>
              <w:rPr>
                <w:b/>
                <w:bCs/>
                <w:lang w:val="es-ES"/>
              </w:rPr>
            </w:pPr>
            <w:r w:rsidRPr="004647E9">
              <w:rPr>
                <w:lang w:val="es-ES"/>
              </w:rPr>
              <w:t xml:space="preserve">Descripción: </w:t>
            </w:r>
            <w:r w:rsidR="00A5071B">
              <w:rPr>
                <w:b/>
                <w:bCs/>
                <w:lang w:val="es-ES"/>
              </w:rPr>
              <w:t>La asignación de citas estará presentes en todos los módulos (Caja, Programa, crédito y cartera) del sistema</w:t>
            </w:r>
            <w:r w:rsidR="00E92CAF">
              <w:rPr>
                <w:b/>
                <w:bCs/>
                <w:lang w:val="es-ES"/>
              </w:rPr>
              <w:t xml:space="preserve"> y de la aplicación móvil</w:t>
            </w:r>
            <w:r w:rsidR="00A5071B">
              <w:rPr>
                <w:b/>
                <w:bCs/>
                <w:lang w:val="es-ES"/>
              </w:rPr>
              <w:t>, de manera independiente</w:t>
            </w:r>
            <w:r w:rsidR="00E92CAF">
              <w:rPr>
                <w:b/>
                <w:bCs/>
                <w:lang w:val="es-ES"/>
              </w:rPr>
              <w:t>, dado que es necesario</w:t>
            </w:r>
            <w:r w:rsidR="00A5071B">
              <w:rPr>
                <w:b/>
                <w:bCs/>
                <w:lang w:val="es-ES"/>
              </w:rPr>
              <w:t xml:space="preserve"> que al generar una cita en la dependencia esta se genere de manera automática al calendario y correo electrónico especifico de la dependencia</w:t>
            </w:r>
            <w:r w:rsidR="00E92CAF">
              <w:rPr>
                <w:b/>
                <w:bCs/>
                <w:lang w:val="es-ES"/>
              </w:rPr>
              <w:t>.</w:t>
            </w:r>
          </w:p>
          <w:p w14:paraId="2386E61D" w14:textId="77777777" w:rsidR="000956B7" w:rsidRDefault="000956B7" w:rsidP="00E92CAF">
            <w:pPr>
              <w:jc w:val="both"/>
              <w:rPr>
                <w:b/>
                <w:bCs/>
                <w:lang w:val="es-ES"/>
              </w:rPr>
            </w:pPr>
          </w:p>
          <w:p w14:paraId="59C73062" w14:textId="56453D1F" w:rsidR="000956B7" w:rsidRPr="004647E9" w:rsidRDefault="000956B7" w:rsidP="00E92CAF">
            <w:pPr>
              <w:jc w:val="both"/>
              <w:rPr>
                <w:lang w:val="es-ES"/>
              </w:rPr>
            </w:pPr>
            <w:r>
              <w:rPr>
                <w:b/>
                <w:bCs/>
                <w:lang w:val="es-ES"/>
              </w:rPr>
              <w:t xml:space="preserve">La asignación de citas se va a manejar de dos formatos desde formulario de asignación y código </w:t>
            </w:r>
            <w:r w:rsidR="00246C65">
              <w:rPr>
                <w:b/>
                <w:bCs/>
                <w:lang w:val="es-ES"/>
              </w:rPr>
              <w:t>Qr, el caso del código Qr se verificará si hay citas para ese mismo día en el horario permitido y se generara automáticamente en el espacio que este disponible, por otro lado en el formulario se podrá asignar el día y la hora deseada para la cita</w:t>
            </w:r>
          </w:p>
        </w:tc>
      </w:tr>
      <w:tr w:rsidR="00F3390C" w:rsidRPr="004033F2" w14:paraId="03A2195C" w14:textId="77777777" w:rsidTr="00AE5C81">
        <w:tc>
          <w:tcPr>
            <w:tcW w:w="8828" w:type="dxa"/>
            <w:gridSpan w:val="2"/>
            <w:shd w:val="clear" w:color="auto" w:fill="AEAAAA" w:themeFill="background2" w:themeFillShade="BF"/>
          </w:tcPr>
          <w:p w14:paraId="68FB16AF" w14:textId="77777777" w:rsidR="00F3390C" w:rsidRPr="00532BCA" w:rsidRDefault="00F3390C" w:rsidP="00AE5C81">
            <w:pPr>
              <w:rPr>
                <w:lang w:val="es-ES"/>
              </w:rPr>
            </w:pPr>
            <w:r w:rsidRPr="00532BCA">
              <w:rPr>
                <w:lang w:val="es-ES"/>
              </w:rPr>
              <w:t xml:space="preserve">Observaciones: </w:t>
            </w:r>
            <w:r w:rsidRPr="00532BCA">
              <w:rPr>
                <w:b/>
                <w:bCs/>
                <w:lang w:val="es-ES"/>
              </w:rPr>
              <w:t>Solo los usuarios que estén definidos en el sistema tendrán accesos a sus funcionalidades.</w:t>
            </w:r>
          </w:p>
        </w:tc>
      </w:tr>
    </w:tbl>
    <w:bookmarkEnd w:id="108"/>
    <w:p w14:paraId="08A07AF9"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0FC35578" w14:textId="3744A467" w:rsidR="00F3390C" w:rsidRDefault="008941A2" w:rsidP="008941A2">
      <w:pPr>
        <w:pStyle w:val="Prrafodelista"/>
      </w:pPr>
      <w:r>
        <w:t xml:space="preserve">Tabla </w:t>
      </w:r>
      <w:r>
        <w:fldChar w:fldCharType="begin"/>
      </w:r>
      <w:r>
        <w:instrText xml:space="preserve"> SEQ Tabla \* ARABIC </w:instrText>
      </w:r>
      <w:r>
        <w:fldChar w:fldCharType="separate"/>
      </w:r>
      <w:r w:rsidR="00815265">
        <w:rPr>
          <w:noProof/>
        </w:rPr>
        <w:t>10</w:t>
      </w:r>
      <w:r>
        <w:fldChar w:fldCharType="end"/>
      </w:r>
      <w:r>
        <w:t xml:space="preserve">. </w:t>
      </w:r>
      <w:r w:rsidRPr="008941A2">
        <w:t>Calendario</w:t>
      </w:r>
    </w:p>
    <w:tbl>
      <w:tblPr>
        <w:tblStyle w:val="Tablaconcuadrcula"/>
        <w:tblW w:w="0" w:type="auto"/>
        <w:tblLook w:val="04A0" w:firstRow="1" w:lastRow="0" w:firstColumn="1" w:lastColumn="0" w:noHBand="0" w:noVBand="1"/>
      </w:tblPr>
      <w:tblGrid>
        <w:gridCol w:w="4414"/>
        <w:gridCol w:w="4414"/>
      </w:tblGrid>
      <w:tr w:rsidR="00F3390C" w14:paraId="5D823938" w14:textId="77777777" w:rsidTr="00AE5C81">
        <w:tc>
          <w:tcPr>
            <w:tcW w:w="8828" w:type="dxa"/>
            <w:gridSpan w:val="2"/>
          </w:tcPr>
          <w:p w14:paraId="35E9983D" w14:textId="77777777" w:rsidR="00F3390C" w:rsidRPr="00532BCA" w:rsidRDefault="00F3390C" w:rsidP="00AE5C81">
            <w:pPr>
              <w:jc w:val="center"/>
              <w:rPr>
                <w:b/>
                <w:bCs/>
                <w:lang w:val="es-ES"/>
              </w:rPr>
            </w:pPr>
            <w:r w:rsidRPr="00532BCA">
              <w:rPr>
                <w:b/>
                <w:bCs/>
              </w:rPr>
              <w:t>HISTORIA DE USUARIO</w:t>
            </w:r>
          </w:p>
        </w:tc>
      </w:tr>
      <w:tr w:rsidR="00F3390C" w:rsidRPr="004033F2" w14:paraId="73B9C251" w14:textId="77777777" w:rsidTr="00AE5C81">
        <w:tc>
          <w:tcPr>
            <w:tcW w:w="4414" w:type="dxa"/>
            <w:shd w:val="clear" w:color="auto" w:fill="AEAAAA" w:themeFill="background2" w:themeFillShade="BF"/>
          </w:tcPr>
          <w:p w14:paraId="67DA0A1C" w14:textId="528A8A5D" w:rsidR="00F3390C" w:rsidRPr="000956B7" w:rsidRDefault="00F3390C" w:rsidP="00AE5C81">
            <w:pPr>
              <w:rPr>
                <w:b/>
                <w:bCs/>
                <w:lang w:val="es-ES"/>
              </w:rPr>
            </w:pPr>
            <w:r>
              <w:t>Número:</w:t>
            </w:r>
            <w:r w:rsidR="000956B7">
              <w:rPr>
                <w:b/>
                <w:bCs/>
              </w:rPr>
              <w:t>7</w:t>
            </w:r>
          </w:p>
        </w:tc>
        <w:tc>
          <w:tcPr>
            <w:tcW w:w="4414" w:type="dxa"/>
            <w:shd w:val="clear" w:color="auto" w:fill="AEAAAA" w:themeFill="background2" w:themeFillShade="BF"/>
          </w:tcPr>
          <w:p w14:paraId="32C2BC2C" w14:textId="77777777" w:rsidR="00F3390C" w:rsidRPr="000B4AED" w:rsidRDefault="00F3390C" w:rsidP="00AE5C81">
            <w:pPr>
              <w:rPr>
                <w:lang w:val="es-ES"/>
              </w:rPr>
            </w:pPr>
            <w:r w:rsidRPr="004647E9">
              <w:rPr>
                <w:b/>
                <w:bCs/>
                <w:lang w:val="es-ES"/>
              </w:rPr>
              <w:t>Usuario:</w:t>
            </w:r>
            <w:r w:rsidRPr="000B4AED">
              <w:rPr>
                <w:lang w:val="es-ES"/>
              </w:rPr>
              <w:t xml:space="preserve"> Administrador, Administrador</w:t>
            </w:r>
            <w:r>
              <w:rPr>
                <w:lang w:val="es-ES"/>
              </w:rPr>
              <w:t xml:space="preserve"> Caja</w:t>
            </w:r>
            <w:r w:rsidRPr="000B4AED">
              <w:rPr>
                <w:lang w:val="es-ES"/>
              </w:rPr>
              <w:t xml:space="preserve">, Administrador </w:t>
            </w:r>
            <w:r>
              <w:rPr>
                <w:lang w:val="es-ES"/>
              </w:rPr>
              <w:t>Sistemas,</w:t>
            </w:r>
            <w:r w:rsidRPr="000B4AED">
              <w:rPr>
                <w:lang w:val="es-ES"/>
              </w:rPr>
              <w:t xml:space="preserve"> Administrador </w:t>
            </w:r>
            <w:r>
              <w:rPr>
                <w:lang w:val="es-ES"/>
              </w:rPr>
              <w:t>Caja</w:t>
            </w:r>
            <w:r w:rsidRPr="000B4AED">
              <w:rPr>
                <w:lang w:val="es-ES"/>
              </w:rPr>
              <w:t xml:space="preserve">, Administrador </w:t>
            </w:r>
            <w:r>
              <w:rPr>
                <w:lang w:val="es-ES"/>
              </w:rPr>
              <w:lastRenderedPageBreak/>
              <w:t>Crédito &amp; Cartera, Usuarios Estudiantes, Usuarios Docentes</w:t>
            </w:r>
          </w:p>
        </w:tc>
      </w:tr>
      <w:tr w:rsidR="00F3390C" w14:paraId="6BBD3021" w14:textId="77777777" w:rsidTr="00AE5C81">
        <w:tc>
          <w:tcPr>
            <w:tcW w:w="8828" w:type="dxa"/>
            <w:gridSpan w:val="2"/>
          </w:tcPr>
          <w:p w14:paraId="38609191" w14:textId="00BF8B22" w:rsidR="00F3390C" w:rsidRPr="004647E9" w:rsidRDefault="00F3390C" w:rsidP="00AE5C81">
            <w:pPr>
              <w:rPr>
                <w:lang w:val="es-ES"/>
              </w:rPr>
            </w:pPr>
            <w:r w:rsidRPr="004647E9">
              <w:rPr>
                <w:lang w:val="es-ES"/>
              </w:rPr>
              <w:lastRenderedPageBreak/>
              <w:t xml:space="preserve">Nombre Historia: </w:t>
            </w:r>
            <w:r w:rsidR="00E92CAF">
              <w:rPr>
                <w:b/>
                <w:bCs/>
                <w:lang w:val="es-ES"/>
              </w:rPr>
              <w:t>Calendario</w:t>
            </w:r>
          </w:p>
        </w:tc>
      </w:tr>
      <w:tr w:rsidR="00F3390C" w:rsidRPr="008B092A" w14:paraId="687C8DA3" w14:textId="77777777" w:rsidTr="00AE5C81">
        <w:tc>
          <w:tcPr>
            <w:tcW w:w="4414" w:type="dxa"/>
            <w:shd w:val="clear" w:color="auto" w:fill="AEAAAA" w:themeFill="background2" w:themeFillShade="BF"/>
          </w:tcPr>
          <w:p w14:paraId="53EC54A1" w14:textId="77777777" w:rsidR="00F3390C" w:rsidRPr="004647E9" w:rsidRDefault="00F3390C"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2C777B08" w14:textId="77777777" w:rsidR="00F3390C" w:rsidRDefault="00F3390C" w:rsidP="00AE5C81">
            <w:pPr>
              <w:rPr>
                <w:lang w:val="es-ES"/>
              </w:rPr>
            </w:pPr>
            <w:r w:rsidRPr="004647E9">
              <w:rPr>
                <w:b/>
                <w:bCs/>
                <w:lang w:val="es-ES"/>
              </w:rPr>
              <w:t>Riesgo en Desarrollo:</w:t>
            </w:r>
            <w:r w:rsidRPr="004647E9">
              <w:rPr>
                <w:lang w:val="es-ES"/>
              </w:rPr>
              <w:t xml:space="preserve"> Media </w:t>
            </w:r>
          </w:p>
          <w:p w14:paraId="7EB7B3E0" w14:textId="77777777" w:rsidR="00F3390C" w:rsidRPr="004647E9" w:rsidRDefault="00F3390C" w:rsidP="00AE5C81">
            <w:pPr>
              <w:rPr>
                <w:lang w:val="es-ES"/>
              </w:rPr>
            </w:pPr>
            <w:r w:rsidRPr="004647E9">
              <w:rPr>
                <w:lang w:val="es-ES"/>
              </w:rPr>
              <w:t>(Alta, Media,Baja)</w:t>
            </w:r>
          </w:p>
        </w:tc>
      </w:tr>
      <w:tr w:rsidR="00F3390C" w14:paraId="768C82C6" w14:textId="77777777" w:rsidTr="00AE5C81">
        <w:tc>
          <w:tcPr>
            <w:tcW w:w="4414" w:type="dxa"/>
          </w:tcPr>
          <w:p w14:paraId="0D528A66" w14:textId="65AD6221" w:rsidR="00F3390C" w:rsidRPr="00F97FC6" w:rsidRDefault="00F3390C" w:rsidP="00AE5C81">
            <w:pPr>
              <w:rPr>
                <w:b/>
                <w:bCs/>
                <w:lang w:val="es-ES"/>
              </w:rPr>
            </w:pPr>
            <w:r>
              <w:t>Puntos Estimados:</w:t>
            </w:r>
            <w:r w:rsidR="00F97FC6">
              <w:rPr>
                <w:b/>
                <w:bCs/>
              </w:rPr>
              <w:t>1</w:t>
            </w:r>
          </w:p>
        </w:tc>
        <w:tc>
          <w:tcPr>
            <w:tcW w:w="4414" w:type="dxa"/>
          </w:tcPr>
          <w:p w14:paraId="329418E9" w14:textId="4C809D34" w:rsidR="00F3390C" w:rsidRDefault="00F3390C" w:rsidP="00AE5C81">
            <w:pPr>
              <w:rPr>
                <w:lang w:val="es-ES"/>
              </w:rPr>
            </w:pPr>
            <w:r w:rsidRPr="004647E9">
              <w:rPr>
                <w:b/>
                <w:bCs/>
              </w:rPr>
              <w:t>Iteración Asignada</w:t>
            </w:r>
            <w:r>
              <w:t>:</w:t>
            </w:r>
            <w:r w:rsidR="00E968ED">
              <w:t>2</w:t>
            </w:r>
          </w:p>
        </w:tc>
      </w:tr>
      <w:tr w:rsidR="00F3390C" w:rsidRPr="004033F2" w14:paraId="1DA89534" w14:textId="77777777" w:rsidTr="00AE5C81">
        <w:tc>
          <w:tcPr>
            <w:tcW w:w="8828" w:type="dxa"/>
            <w:gridSpan w:val="2"/>
            <w:shd w:val="clear" w:color="auto" w:fill="AEAAAA" w:themeFill="background2" w:themeFillShade="BF"/>
          </w:tcPr>
          <w:p w14:paraId="0781E7DC" w14:textId="77777777" w:rsidR="00F3390C" w:rsidRPr="004647E9" w:rsidRDefault="00F3390C" w:rsidP="00AE5C81">
            <w:pPr>
              <w:rPr>
                <w:lang w:val="es-ES"/>
              </w:rPr>
            </w:pPr>
            <w:r w:rsidRPr="004647E9">
              <w:rPr>
                <w:lang w:val="es-ES"/>
              </w:rPr>
              <w:t xml:space="preserve">Programador Responsable: </w:t>
            </w:r>
            <w:r w:rsidRPr="004647E9">
              <w:rPr>
                <w:b/>
                <w:bCs/>
                <w:lang w:val="es-ES"/>
              </w:rPr>
              <w:t>Brayan Fernando Rivera</w:t>
            </w:r>
          </w:p>
        </w:tc>
      </w:tr>
      <w:tr w:rsidR="00F3390C" w:rsidRPr="004033F2" w14:paraId="65EF52B5" w14:textId="77777777" w:rsidTr="00AE5C81">
        <w:tc>
          <w:tcPr>
            <w:tcW w:w="8828" w:type="dxa"/>
            <w:gridSpan w:val="2"/>
          </w:tcPr>
          <w:p w14:paraId="67709ACB" w14:textId="718EFB11" w:rsidR="00F3390C" w:rsidRPr="004647E9" w:rsidRDefault="00E92CAF" w:rsidP="00AE5C81">
            <w:pPr>
              <w:jc w:val="both"/>
              <w:rPr>
                <w:lang w:val="es-ES"/>
              </w:rPr>
            </w:pPr>
            <w:r>
              <w:rPr>
                <w:b/>
                <w:bCs/>
                <w:lang w:val="es-ES"/>
              </w:rPr>
              <w:t xml:space="preserve">El calendario estará presente en todos los módulos (Caja, Programa, crédito y cartera) del sistema, de manera independiente, dado que es necesario que al generar una cita en la dependencia, esta se genere de manera automática al calendario de la dependencia, </w:t>
            </w:r>
          </w:p>
        </w:tc>
      </w:tr>
      <w:tr w:rsidR="00F3390C" w:rsidRPr="004033F2" w14:paraId="512CAC11" w14:textId="77777777" w:rsidTr="00AE5C81">
        <w:tc>
          <w:tcPr>
            <w:tcW w:w="8828" w:type="dxa"/>
            <w:gridSpan w:val="2"/>
            <w:shd w:val="clear" w:color="auto" w:fill="AEAAAA" w:themeFill="background2" w:themeFillShade="BF"/>
          </w:tcPr>
          <w:p w14:paraId="2944D85A" w14:textId="77777777" w:rsidR="00F3390C" w:rsidRPr="00532BCA" w:rsidRDefault="00F3390C" w:rsidP="00AE5C81">
            <w:pPr>
              <w:rPr>
                <w:lang w:val="es-ES"/>
              </w:rPr>
            </w:pPr>
            <w:r w:rsidRPr="00532BCA">
              <w:rPr>
                <w:lang w:val="es-ES"/>
              </w:rPr>
              <w:t xml:space="preserve">Observaciones: </w:t>
            </w:r>
            <w:r w:rsidRPr="00532BCA">
              <w:rPr>
                <w:b/>
                <w:bCs/>
                <w:lang w:val="es-ES"/>
              </w:rPr>
              <w:t>Solo los usuarios que estén definidos en el sistema tendrán accesos a sus funcionalidades.</w:t>
            </w:r>
          </w:p>
        </w:tc>
      </w:tr>
    </w:tbl>
    <w:p w14:paraId="31606A09"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102D5384" w14:textId="495B80A7" w:rsidR="00F3390C" w:rsidRDefault="008941A2" w:rsidP="008941A2">
      <w:pPr>
        <w:pStyle w:val="Prrafodelista"/>
      </w:pPr>
      <w:r>
        <w:t xml:space="preserve">Tabla </w:t>
      </w:r>
      <w:r>
        <w:fldChar w:fldCharType="begin"/>
      </w:r>
      <w:r>
        <w:instrText xml:space="preserve"> SEQ Tabla \* ARABIC </w:instrText>
      </w:r>
      <w:r>
        <w:fldChar w:fldCharType="separate"/>
      </w:r>
      <w:r w:rsidR="00815265">
        <w:rPr>
          <w:noProof/>
        </w:rPr>
        <w:t>11</w:t>
      </w:r>
      <w:r>
        <w:fldChar w:fldCharType="end"/>
      </w:r>
      <w:r>
        <w:t xml:space="preserve">. </w:t>
      </w:r>
      <w:r w:rsidRPr="008941A2">
        <w:t>Gestión de Blog</w:t>
      </w:r>
    </w:p>
    <w:tbl>
      <w:tblPr>
        <w:tblStyle w:val="Tablaconcuadrcula"/>
        <w:tblW w:w="0" w:type="auto"/>
        <w:tblLook w:val="04A0" w:firstRow="1" w:lastRow="0" w:firstColumn="1" w:lastColumn="0" w:noHBand="0" w:noVBand="1"/>
      </w:tblPr>
      <w:tblGrid>
        <w:gridCol w:w="4414"/>
        <w:gridCol w:w="4414"/>
      </w:tblGrid>
      <w:tr w:rsidR="00E92CAF" w14:paraId="445DD001" w14:textId="77777777" w:rsidTr="00AE5C81">
        <w:tc>
          <w:tcPr>
            <w:tcW w:w="8828" w:type="dxa"/>
            <w:gridSpan w:val="2"/>
          </w:tcPr>
          <w:p w14:paraId="5C9B1412" w14:textId="77777777" w:rsidR="00E92CAF" w:rsidRPr="00532BCA" w:rsidRDefault="00E92CAF" w:rsidP="00AE5C81">
            <w:pPr>
              <w:jc w:val="center"/>
              <w:rPr>
                <w:b/>
                <w:bCs/>
                <w:lang w:val="es-ES"/>
              </w:rPr>
            </w:pPr>
            <w:r w:rsidRPr="00532BCA">
              <w:rPr>
                <w:b/>
                <w:bCs/>
              </w:rPr>
              <w:t>HISTORIA DE USUARIO</w:t>
            </w:r>
          </w:p>
        </w:tc>
      </w:tr>
      <w:tr w:rsidR="00E92CAF" w:rsidRPr="004033F2" w14:paraId="3243847B" w14:textId="77777777" w:rsidTr="00AE5C81">
        <w:tc>
          <w:tcPr>
            <w:tcW w:w="4414" w:type="dxa"/>
            <w:shd w:val="clear" w:color="auto" w:fill="AEAAAA" w:themeFill="background2" w:themeFillShade="BF"/>
          </w:tcPr>
          <w:p w14:paraId="5E018B8E" w14:textId="4C47252C" w:rsidR="00E92CAF" w:rsidRPr="000956B7" w:rsidRDefault="00E92CAF" w:rsidP="00AE5C81">
            <w:pPr>
              <w:rPr>
                <w:b/>
                <w:bCs/>
                <w:lang w:val="es-ES"/>
              </w:rPr>
            </w:pPr>
            <w:r>
              <w:t>Número:</w:t>
            </w:r>
            <w:r w:rsidR="000956B7">
              <w:rPr>
                <w:b/>
                <w:bCs/>
              </w:rPr>
              <w:t>8</w:t>
            </w:r>
          </w:p>
        </w:tc>
        <w:tc>
          <w:tcPr>
            <w:tcW w:w="4414" w:type="dxa"/>
            <w:shd w:val="clear" w:color="auto" w:fill="AEAAAA" w:themeFill="background2" w:themeFillShade="BF"/>
          </w:tcPr>
          <w:p w14:paraId="7C53B494" w14:textId="03EA4AD8" w:rsidR="00E92CAF" w:rsidRPr="000B4AED" w:rsidRDefault="00E92CAF" w:rsidP="00AE5C81">
            <w:pPr>
              <w:rPr>
                <w:lang w:val="es-ES"/>
              </w:rPr>
            </w:pPr>
            <w:r w:rsidRPr="004647E9">
              <w:rPr>
                <w:b/>
                <w:bCs/>
                <w:lang w:val="es-ES"/>
              </w:rPr>
              <w:t>Usuario:</w:t>
            </w:r>
            <w:r w:rsidRPr="000B4AED">
              <w:rPr>
                <w:lang w:val="es-ES"/>
              </w:rPr>
              <w:t xml:space="preserve"> Administrador, Administrador</w:t>
            </w:r>
            <w:r>
              <w:rPr>
                <w:lang w:val="es-ES"/>
              </w:rPr>
              <w:t xml:space="preserve"> Caja</w:t>
            </w:r>
            <w:r w:rsidRPr="000B4AED">
              <w:rPr>
                <w:lang w:val="es-ES"/>
              </w:rPr>
              <w:t xml:space="preserve">, Administrador </w:t>
            </w:r>
            <w:r>
              <w:rPr>
                <w:lang w:val="es-ES"/>
              </w:rPr>
              <w:t>Sistemas</w:t>
            </w:r>
            <w:r w:rsidRPr="000B4AED">
              <w:rPr>
                <w:lang w:val="es-ES"/>
              </w:rPr>
              <w:t xml:space="preserve">, Administrador </w:t>
            </w:r>
            <w:r>
              <w:rPr>
                <w:lang w:val="es-ES"/>
              </w:rPr>
              <w:t>Crédito &amp; Cartera</w:t>
            </w:r>
          </w:p>
        </w:tc>
      </w:tr>
      <w:tr w:rsidR="00E92CAF" w:rsidRPr="004033F2" w14:paraId="662EAC24" w14:textId="77777777" w:rsidTr="00AE5C81">
        <w:tc>
          <w:tcPr>
            <w:tcW w:w="8828" w:type="dxa"/>
            <w:gridSpan w:val="2"/>
          </w:tcPr>
          <w:p w14:paraId="633E401E" w14:textId="1A0DB304" w:rsidR="00E92CAF" w:rsidRPr="004647E9" w:rsidRDefault="00E92CAF" w:rsidP="00AE5C81">
            <w:pPr>
              <w:rPr>
                <w:lang w:val="es-ES"/>
              </w:rPr>
            </w:pPr>
            <w:r w:rsidRPr="004647E9">
              <w:rPr>
                <w:lang w:val="es-ES"/>
              </w:rPr>
              <w:t xml:space="preserve">Nombre Historia: </w:t>
            </w:r>
            <w:bookmarkStart w:id="110" w:name="_Hlk73552771"/>
            <w:r w:rsidR="00817448">
              <w:rPr>
                <w:b/>
                <w:bCs/>
                <w:lang w:val="es-ES"/>
              </w:rPr>
              <w:t>Gestión de Blog</w:t>
            </w:r>
            <w:bookmarkEnd w:id="110"/>
          </w:p>
        </w:tc>
      </w:tr>
      <w:tr w:rsidR="00E92CAF" w:rsidRPr="008B092A" w14:paraId="2EACF092" w14:textId="77777777" w:rsidTr="00AE5C81">
        <w:tc>
          <w:tcPr>
            <w:tcW w:w="4414" w:type="dxa"/>
            <w:shd w:val="clear" w:color="auto" w:fill="AEAAAA" w:themeFill="background2" w:themeFillShade="BF"/>
          </w:tcPr>
          <w:p w14:paraId="278EDAD7" w14:textId="77777777" w:rsidR="00E92CAF" w:rsidRPr="004647E9" w:rsidRDefault="00E92CAF"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2E6E23F4" w14:textId="57A4EDFD" w:rsidR="00E92CAF" w:rsidRDefault="00E92CAF" w:rsidP="00AE5C81">
            <w:pPr>
              <w:rPr>
                <w:lang w:val="es-ES"/>
              </w:rPr>
            </w:pPr>
            <w:r w:rsidRPr="004647E9">
              <w:rPr>
                <w:b/>
                <w:bCs/>
                <w:lang w:val="es-ES"/>
              </w:rPr>
              <w:t>Riesgo en Desarrollo:</w:t>
            </w:r>
            <w:r w:rsidRPr="004647E9">
              <w:rPr>
                <w:lang w:val="es-ES"/>
              </w:rPr>
              <w:t xml:space="preserve"> </w:t>
            </w:r>
            <w:r w:rsidR="005A181F">
              <w:rPr>
                <w:lang w:val="es-ES"/>
              </w:rPr>
              <w:t>B</w:t>
            </w:r>
            <w:r w:rsidR="00817448">
              <w:rPr>
                <w:lang w:val="es-ES"/>
              </w:rPr>
              <w:t>aja</w:t>
            </w:r>
          </w:p>
          <w:p w14:paraId="526603CF" w14:textId="77777777" w:rsidR="00E92CAF" w:rsidRPr="004647E9" w:rsidRDefault="00E92CAF" w:rsidP="00AE5C81">
            <w:pPr>
              <w:rPr>
                <w:lang w:val="es-ES"/>
              </w:rPr>
            </w:pPr>
            <w:r w:rsidRPr="004647E9">
              <w:rPr>
                <w:lang w:val="es-ES"/>
              </w:rPr>
              <w:t>(Alta, Media,Baja)</w:t>
            </w:r>
          </w:p>
        </w:tc>
      </w:tr>
      <w:tr w:rsidR="00E92CAF" w14:paraId="3140FAFF" w14:textId="77777777" w:rsidTr="00AE5C81">
        <w:tc>
          <w:tcPr>
            <w:tcW w:w="4414" w:type="dxa"/>
          </w:tcPr>
          <w:p w14:paraId="3B95D8BF" w14:textId="77777777" w:rsidR="00E92CAF" w:rsidRDefault="00E92CAF" w:rsidP="00AE5C81">
            <w:pPr>
              <w:rPr>
                <w:lang w:val="es-ES"/>
              </w:rPr>
            </w:pPr>
            <w:r>
              <w:t>Puntos Estimados:</w:t>
            </w:r>
            <w:r w:rsidRPr="004647E9">
              <w:rPr>
                <w:b/>
                <w:bCs/>
              </w:rPr>
              <w:t>2</w:t>
            </w:r>
          </w:p>
        </w:tc>
        <w:tc>
          <w:tcPr>
            <w:tcW w:w="4414" w:type="dxa"/>
          </w:tcPr>
          <w:p w14:paraId="7EA8EAB4" w14:textId="0C4964C6" w:rsidR="00E92CAF" w:rsidRDefault="00E92CAF" w:rsidP="00AE5C81">
            <w:pPr>
              <w:rPr>
                <w:lang w:val="es-ES"/>
              </w:rPr>
            </w:pPr>
            <w:r w:rsidRPr="004647E9">
              <w:rPr>
                <w:b/>
                <w:bCs/>
              </w:rPr>
              <w:t>Iteración Asignada</w:t>
            </w:r>
            <w:r>
              <w:t>:</w:t>
            </w:r>
            <w:r w:rsidR="00F97FC6">
              <w:t>2</w:t>
            </w:r>
          </w:p>
        </w:tc>
      </w:tr>
      <w:tr w:rsidR="00E92CAF" w:rsidRPr="004033F2" w14:paraId="37D0DFF7" w14:textId="77777777" w:rsidTr="00AE5C81">
        <w:tc>
          <w:tcPr>
            <w:tcW w:w="8828" w:type="dxa"/>
            <w:gridSpan w:val="2"/>
            <w:shd w:val="clear" w:color="auto" w:fill="AEAAAA" w:themeFill="background2" w:themeFillShade="BF"/>
          </w:tcPr>
          <w:p w14:paraId="24E9C901" w14:textId="77777777" w:rsidR="00E92CAF" w:rsidRPr="004647E9" w:rsidRDefault="00E92CAF" w:rsidP="00AE5C81">
            <w:pPr>
              <w:rPr>
                <w:lang w:val="es-ES"/>
              </w:rPr>
            </w:pPr>
            <w:r w:rsidRPr="004647E9">
              <w:rPr>
                <w:lang w:val="es-ES"/>
              </w:rPr>
              <w:t xml:space="preserve">Programador Responsable: </w:t>
            </w:r>
            <w:r w:rsidRPr="004647E9">
              <w:rPr>
                <w:b/>
                <w:bCs/>
                <w:lang w:val="es-ES"/>
              </w:rPr>
              <w:t>Brayan Fernando Rivera</w:t>
            </w:r>
          </w:p>
        </w:tc>
      </w:tr>
      <w:tr w:rsidR="00E92CAF" w:rsidRPr="004033F2" w14:paraId="48E1730B" w14:textId="77777777" w:rsidTr="00AE5C81">
        <w:tc>
          <w:tcPr>
            <w:tcW w:w="8828" w:type="dxa"/>
            <w:gridSpan w:val="2"/>
          </w:tcPr>
          <w:p w14:paraId="3438268B" w14:textId="5E7427B5" w:rsidR="00E92CAF" w:rsidRDefault="005A181F" w:rsidP="00AE5C81">
            <w:pPr>
              <w:jc w:val="both"/>
              <w:rPr>
                <w:b/>
                <w:bCs/>
                <w:lang w:val="es-ES"/>
              </w:rPr>
            </w:pPr>
            <w:r w:rsidRPr="00E55B4B">
              <w:rPr>
                <w:b/>
                <w:bCs/>
                <w:lang w:val="es-ES"/>
              </w:rPr>
              <w:t xml:space="preserve">El Sistema tendrá definido </w:t>
            </w:r>
            <w:r>
              <w:rPr>
                <w:b/>
                <w:bCs/>
                <w:lang w:val="es-ES"/>
              </w:rPr>
              <w:t>el usuario administrador en Programa y crédito &amp; cartera,</w:t>
            </w:r>
            <w:r w:rsidRPr="00E55B4B">
              <w:rPr>
                <w:b/>
                <w:bCs/>
                <w:lang w:val="es-ES"/>
              </w:rPr>
              <w:t xml:space="preserve"> </w:t>
            </w:r>
            <w:r>
              <w:rPr>
                <w:b/>
                <w:bCs/>
                <w:lang w:val="es-ES"/>
              </w:rPr>
              <w:t>que tendrá el acceso a creación, modificación y visualización de publicaciones en el blog especializado para cada dependencia.</w:t>
            </w:r>
          </w:p>
          <w:p w14:paraId="632CCDD6" w14:textId="0E2172A7" w:rsidR="005A181F" w:rsidRPr="004647E9" w:rsidRDefault="005A181F" w:rsidP="00AE5C81">
            <w:pPr>
              <w:jc w:val="both"/>
              <w:rPr>
                <w:lang w:val="es-ES"/>
              </w:rPr>
            </w:pPr>
          </w:p>
        </w:tc>
      </w:tr>
      <w:tr w:rsidR="00E92CAF" w:rsidRPr="004033F2" w14:paraId="0D4F5BC3" w14:textId="77777777" w:rsidTr="00AE5C81">
        <w:tc>
          <w:tcPr>
            <w:tcW w:w="8828" w:type="dxa"/>
            <w:gridSpan w:val="2"/>
            <w:shd w:val="clear" w:color="auto" w:fill="AEAAAA" w:themeFill="background2" w:themeFillShade="BF"/>
          </w:tcPr>
          <w:p w14:paraId="0C0740D8" w14:textId="77777777" w:rsidR="00E92CAF" w:rsidRPr="00532BCA" w:rsidRDefault="00E92CAF" w:rsidP="00AE5C81">
            <w:pPr>
              <w:rPr>
                <w:lang w:val="es-ES"/>
              </w:rPr>
            </w:pPr>
            <w:r w:rsidRPr="00532BCA">
              <w:rPr>
                <w:lang w:val="es-ES"/>
              </w:rPr>
              <w:t xml:space="preserve">Observaciones: </w:t>
            </w:r>
            <w:r w:rsidRPr="00532BCA">
              <w:rPr>
                <w:b/>
                <w:bCs/>
                <w:lang w:val="es-ES"/>
              </w:rPr>
              <w:t>Solo los usuarios que estén definidos en el sistema tendrán accesos a sus funcionalidades.</w:t>
            </w:r>
          </w:p>
        </w:tc>
      </w:tr>
    </w:tbl>
    <w:p w14:paraId="5E3268DD"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1D478A8D" w14:textId="24EAB30B" w:rsidR="00E92CAF" w:rsidRDefault="008941A2" w:rsidP="008941A2">
      <w:pPr>
        <w:pStyle w:val="Prrafodelista"/>
      </w:pPr>
      <w:r>
        <w:t xml:space="preserve">Tabla </w:t>
      </w:r>
      <w:r>
        <w:fldChar w:fldCharType="begin"/>
      </w:r>
      <w:r>
        <w:instrText xml:space="preserve"> SEQ Tabla \* ARABIC </w:instrText>
      </w:r>
      <w:r>
        <w:fldChar w:fldCharType="separate"/>
      </w:r>
      <w:r w:rsidR="00815265">
        <w:rPr>
          <w:noProof/>
        </w:rPr>
        <w:t>12</w:t>
      </w:r>
      <w:r>
        <w:fldChar w:fldCharType="end"/>
      </w:r>
      <w:r>
        <w:t xml:space="preserve">. </w:t>
      </w:r>
      <w:r w:rsidRPr="008941A2">
        <w:t>Blog</w:t>
      </w:r>
    </w:p>
    <w:tbl>
      <w:tblPr>
        <w:tblStyle w:val="Tablaconcuadrcula"/>
        <w:tblW w:w="0" w:type="auto"/>
        <w:tblLook w:val="04A0" w:firstRow="1" w:lastRow="0" w:firstColumn="1" w:lastColumn="0" w:noHBand="0" w:noVBand="1"/>
      </w:tblPr>
      <w:tblGrid>
        <w:gridCol w:w="4414"/>
        <w:gridCol w:w="4414"/>
      </w:tblGrid>
      <w:tr w:rsidR="00E92CAF" w14:paraId="339CC89C" w14:textId="77777777" w:rsidTr="00AE5C81">
        <w:tc>
          <w:tcPr>
            <w:tcW w:w="8828" w:type="dxa"/>
            <w:gridSpan w:val="2"/>
          </w:tcPr>
          <w:p w14:paraId="2341EFE4" w14:textId="77777777" w:rsidR="00E92CAF" w:rsidRPr="00532BCA" w:rsidRDefault="00E92CAF" w:rsidP="00AE5C81">
            <w:pPr>
              <w:jc w:val="center"/>
              <w:rPr>
                <w:b/>
                <w:bCs/>
                <w:lang w:val="es-ES"/>
              </w:rPr>
            </w:pPr>
            <w:r w:rsidRPr="00532BCA">
              <w:rPr>
                <w:b/>
                <w:bCs/>
              </w:rPr>
              <w:t>HISTORIA DE USUARIO</w:t>
            </w:r>
          </w:p>
        </w:tc>
      </w:tr>
      <w:tr w:rsidR="00E92CAF" w14:paraId="0FC11130" w14:textId="77777777" w:rsidTr="00AE5C81">
        <w:tc>
          <w:tcPr>
            <w:tcW w:w="4414" w:type="dxa"/>
            <w:shd w:val="clear" w:color="auto" w:fill="AEAAAA" w:themeFill="background2" w:themeFillShade="BF"/>
          </w:tcPr>
          <w:p w14:paraId="20C8C6CA" w14:textId="5B2693B1" w:rsidR="00E92CAF" w:rsidRPr="00E92CAF" w:rsidRDefault="00E92CAF" w:rsidP="00AE5C81">
            <w:pPr>
              <w:rPr>
                <w:b/>
                <w:bCs/>
                <w:lang w:val="es-ES"/>
              </w:rPr>
            </w:pPr>
            <w:r>
              <w:t>Número:</w:t>
            </w:r>
            <w:r w:rsidR="000956B7">
              <w:rPr>
                <w:b/>
                <w:bCs/>
              </w:rPr>
              <w:t>9</w:t>
            </w:r>
          </w:p>
        </w:tc>
        <w:tc>
          <w:tcPr>
            <w:tcW w:w="4414" w:type="dxa"/>
            <w:shd w:val="clear" w:color="auto" w:fill="AEAAAA" w:themeFill="background2" w:themeFillShade="BF"/>
          </w:tcPr>
          <w:p w14:paraId="517EFD1D" w14:textId="1112BE80" w:rsidR="00E92CAF" w:rsidRPr="000B4AED" w:rsidRDefault="00E92CAF" w:rsidP="00AE5C81">
            <w:pPr>
              <w:rPr>
                <w:lang w:val="es-ES"/>
              </w:rPr>
            </w:pPr>
            <w:r w:rsidRPr="004647E9">
              <w:rPr>
                <w:b/>
                <w:bCs/>
                <w:lang w:val="es-ES"/>
              </w:rPr>
              <w:t>Usuario:</w:t>
            </w:r>
            <w:r w:rsidRPr="000B4AED">
              <w:rPr>
                <w:lang w:val="es-ES"/>
              </w:rPr>
              <w:t xml:space="preserve"> Administrador, Administrador </w:t>
            </w:r>
            <w:r>
              <w:rPr>
                <w:lang w:val="es-ES"/>
              </w:rPr>
              <w:t>Caja</w:t>
            </w:r>
          </w:p>
        </w:tc>
      </w:tr>
      <w:tr w:rsidR="00E92CAF" w14:paraId="7CE0AA1E" w14:textId="77777777" w:rsidTr="00AE5C81">
        <w:tc>
          <w:tcPr>
            <w:tcW w:w="8828" w:type="dxa"/>
            <w:gridSpan w:val="2"/>
          </w:tcPr>
          <w:p w14:paraId="7CBD1522" w14:textId="4FC76C28" w:rsidR="00E92CAF" w:rsidRPr="004647E9" w:rsidRDefault="00E92CAF" w:rsidP="00AE5C81">
            <w:pPr>
              <w:rPr>
                <w:lang w:val="es-ES"/>
              </w:rPr>
            </w:pPr>
            <w:r w:rsidRPr="004647E9">
              <w:rPr>
                <w:lang w:val="es-ES"/>
              </w:rPr>
              <w:t xml:space="preserve">Nombre Historia: </w:t>
            </w:r>
            <w:bookmarkStart w:id="111" w:name="_Hlk73552801"/>
            <w:r w:rsidR="005A181F">
              <w:rPr>
                <w:b/>
                <w:bCs/>
                <w:lang w:val="es-ES"/>
              </w:rPr>
              <w:t>Blog</w:t>
            </w:r>
            <w:bookmarkEnd w:id="111"/>
          </w:p>
        </w:tc>
      </w:tr>
      <w:tr w:rsidR="00E92CAF" w:rsidRPr="008B092A" w14:paraId="635959B5" w14:textId="77777777" w:rsidTr="00AE5C81">
        <w:tc>
          <w:tcPr>
            <w:tcW w:w="4414" w:type="dxa"/>
            <w:shd w:val="clear" w:color="auto" w:fill="AEAAAA" w:themeFill="background2" w:themeFillShade="BF"/>
          </w:tcPr>
          <w:p w14:paraId="51EB28F9" w14:textId="77777777" w:rsidR="00E92CAF" w:rsidRPr="004647E9" w:rsidRDefault="00E92CAF"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458FBDD6" w14:textId="77777777" w:rsidR="00E92CAF" w:rsidRDefault="00E92CAF" w:rsidP="00AE5C81">
            <w:pPr>
              <w:rPr>
                <w:lang w:val="es-ES"/>
              </w:rPr>
            </w:pPr>
            <w:r w:rsidRPr="004647E9">
              <w:rPr>
                <w:b/>
                <w:bCs/>
                <w:lang w:val="es-ES"/>
              </w:rPr>
              <w:t>Riesgo en Desarrollo:</w:t>
            </w:r>
            <w:r w:rsidRPr="004647E9">
              <w:rPr>
                <w:lang w:val="es-ES"/>
              </w:rPr>
              <w:t xml:space="preserve"> Media </w:t>
            </w:r>
          </w:p>
          <w:p w14:paraId="36728B5E" w14:textId="77777777" w:rsidR="00E92CAF" w:rsidRPr="004647E9" w:rsidRDefault="00E92CAF" w:rsidP="00AE5C81">
            <w:pPr>
              <w:rPr>
                <w:lang w:val="es-ES"/>
              </w:rPr>
            </w:pPr>
            <w:r w:rsidRPr="004647E9">
              <w:rPr>
                <w:lang w:val="es-ES"/>
              </w:rPr>
              <w:t>(Alta, Media,Baja)</w:t>
            </w:r>
          </w:p>
        </w:tc>
      </w:tr>
      <w:tr w:rsidR="00E92CAF" w14:paraId="53801508" w14:textId="77777777" w:rsidTr="00AE5C81">
        <w:tc>
          <w:tcPr>
            <w:tcW w:w="4414" w:type="dxa"/>
          </w:tcPr>
          <w:p w14:paraId="75D3564F" w14:textId="77777777" w:rsidR="00E92CAF" w:rsidRDefault="00E92CAF" w:rsidP="00AE5C81">
            <w:pPr>
              <w:rPr>
                <w:lang w:val="es-ES"/>
              </w:rPr>
            </w:pPr>
            <w:r>
              <w:t>Puntos Estimados:</w:t>
            </w:r>
            <w:r w:rsidRPr="004647E9">
              <w:rPr>
                <w:b/>
                <w:bCs/>
              </w:rPr>
              <w:t>2</w:t>
            </w:r>
          </w:p>
        </w:tc>
        <w:tc>
          <w:tcPr>
            <w:tcW w:w="4414" w:type="dxa"/>
          </w:tcPr>
          <w:p w14:paraId="47A30192" w14:textId="5E935547" w:rsidR="00E92CAF" w:rsidRDefault="00E92CAF" w:rsidP="00AE5C81">
            <w:pPr>
              <w:rPr>
                <w:lang w:val="es-ES"/>
              </w:rPr>
            </w:pPr>
            <w:r w:rsidRPr="004647E9">
              <w:rPr>
                <w:b/>
                <w:bCs/>
              </w:rPr>
              <w:t>Iteración Asignada</w:t>
            </w:r>
            <w:r>
              <w:t>:</w:t>
            </w:r>
            <w:r w:rsidR="00C23551">
              <w:t>3</w:t>
            </w:r>
          </w:p>
        </w:tc>
      </w:tr>
      <w:tr w:rsidR="00E92CAF" w:rsidRPr="004033F2" w14:paraId="4E73B1B0" w14:textId="77777777" w:rsidTr="00AE5C81">
        <w:tc>
          <w:tcPr>
            <w:tcW w:w="8828" w:type="dxa"/>
            <w:gridSpan w:val="2"/>
            <w:shd w:val="clear" w:color="auto" w:fill="AEAAAA" w:themeFill="background2" w:themeFillShade="BF"/>
          </w:tcPr>
          <w:p w14:paraId="73B3A952" w14:textId="77777777" w:rsidR="00E92CAF" w:rsidRPr="004647E9" w:rsidRDefault="00E92CAF" w:rsidP="00AE5C81">
            <w:pPr>
              <w:rPr>
                <w:lang w:val="es-ES"/>
              </w:rPr>
            </w:pPr>
            <w:r w:rsidRPr="004647E9">
              <w:rPr>
                <w:lang w:val="es-ES"/>
              </w:rPr>
              <w:t xml:space="preserve">Programador Responsable: </w:t>
            </w:r>
            <w:r w:rsidRPr="004647E9">
              <w:rPr>
                <w:b/>
                <w:bCs/>
                <w:lang w:val="es-ES"/>
              </w:rPr>
              <w:t>Brayan Fernando Rivera</w:t>
            </w:r>
          </w:p>
        </w:tc>
      </w:tr>
      <w:tr w:rsidR="00E92CAF" w:rsidRPr="004033F2" w14:paraId="5E463C3D" w14:textId="77777777" w:rsidTr="00AE5C81">
        <w:tc>
          <w:tcPr>
            <w:tcW w:w="8828" w:type="dxa"/>
            <w:gridSpan w:val="2"/>
          </w:tcPr>
          <w:p w14:paraId="4774935D" w14:textId="417E7209" w:rsidR="00E92CAF" w:rsidRPr="004647E9" w:rsidRDefault="00E92CAF" w:rsidP="00AE5C81">
            <w:pPr>
              <w:jc w:val="both"/>
              <w:rPr>
                <w:lang w:val="es-ES"/>
              </w:rPr>
            </w:pPr>
            <w:r>
              <w:rPr>
                <w:b/>
                <w:bCs/>
                <w:lang w:val="es-ES"/>
              </w:rPr>
              <w:t xml:space="preserve">El </w:t>
            </w:r>
            <w:r w:rsidR="005A181F">
              <w:rPr>
                <w:b/>
                <w:bCs/>
                <w:lang w:val="es-ES"/>
              </w:rPr>
              <w:t>blog</w:t>
            </w:r>
            <w:r>
              <w:rPr>
                <w:b/>
                <w:bCs/>
                <w:lang w:val="es-ES"/>
              </w:rPr>
              <w:t xml:space="preserve"> estará presente en los módulos (Programa, crédito y cartera) del sistema, de manera independiente, dado que es necesario de </w:t>
            </w:r>
            <w:r w:rsidR="008941A2">
              <w:rPr>
                <w:b/>
                <w:bCs/>
                <w:lang w:val="es-ES"/>
              </w:rPr>
              <w:t>la se</w:t>
            </w:r>
            <w:r w:rsidR="005A181F">
              <w:rPr>
                <w:b/>
                <w:bCs/>
                <w:lang w:val="es-ES"/>
              </w:rPr>
              <w:t xml:space="preserve"> pueda visualizar todas las publicaciones que genere la </w:t>
            </w:r>
            <w:r>
              <w:rPr>
                <w:b/>
                <w:bCs/>
                <w:lang w:val="es-ES"/>
              </w:rPr>
              <w:t xml:space="preserve">dependencia, </w:t>
            </w:r>
          </w:p>
        </w:tc>
      </w:tr>
      <w:tr w:rsidR="00E92CAF" w:rsidRPr="004033F2" w14:paraId="58D8F78D" w14:textId="77777777" w:rsidTr="00AE5C81">
        <w:tc>
          <w:tcPr>
            <w:tcW w:w="8828" w:type="dxa"/>
            <w:gridSpan w:val="2"/>
            <w:shd w:val="clear" w:color="auto" w:fill="AEAAAA" w:themeFill="background2" w:themeFillShade="BF"/>
          </w:tcPr>
          <w:p w14:paraId="4781C7C0" w14:textId="77777777" w:rsidR="00E92CAF" w:rsidRPr="00532BCA" w:rsidRDefault="00E92CAF" w:rsidP="00AE5C81">
            <w:pPr>
              <w:rPr>
                <w:lang w:val="es-ES"/>
              </w:rPr>
            </w:pPr>
            <w:r w:rsidRPr="00532BCA">
              <w:rPr>
                <w:lang w:val="es-ES"/>
              </w:rPr>
              <w:t xml:space="preserve">Observaciones: </w:t>
            </w:r>
            <w:r w:rsidRPr="00532BCA">
              <w:rPr>
                <w:b/>
                <w:bCs/>
                <w:lang w:val="es-ES"/>
              </w:rPr>
              <w:t>Solo los usuarios que estén definidos en el sistema tendrán accesos a sus funcionalidades.</w:t>
            </w:r>
          </w:p>
        </w:tc>
      </w:tr>
    </w:tbl>
    <w:p w14:paraId="4E02FEB5"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lastRenderedPageBreak/>
        <w:t>Fuente: Investigación propia</w:t>
      </w:r>
    </w:p>
    <w:p w14:paraId="2431BD8F" w14:textId="119CC67C" w:rsidR="00E92CAF" w:rsidRPr="008941A2" w:rsidRDefault="008941A2" w:rsidP="008941A2">
      <w:pPr>
        <w:pStyle w:val="Prrafodelista"/>
        <w:rPr>
          <w:bCs w:val="0"/>
        </w:rPr>
      </w:pPr>
      <w:r>
        <w:t xml:space="preserve">Tabla </w:t>
      </w:r>
      <w:r>
        <w:fldChar w:fldCharType="begin"/>
      </w:r>
      <w:r>
        <w:instrText xml:space="preserve"> SEQ Tabla \* ARABIC </w:instrText>
      </w:r>
      <w:r>
        <w:fldChar w:fldCharType="separate"/>
      </w:r>
      <w:r w:rsidR="00815265">
        <w:rPr>
          <w:noProof/>
        </w:rPr>
        <w:t>13</w:t>
      </w:r>
      <w:r>
        <w:fldChar w:fldCharType="end"/>
      </w:r>
      <w:r>
        <w:t>.</w:t>
      </w:r>
      <w:r w:rsidRPr="008941A2">
        <w:rPr>
          <w:b/>
        </w:rPr>
        <w:t xml:space="preserve"> </w:t>
      </w:r>
      <w:r w:rsidRPr="008941A2">
        <w:rPr>
          <w:bCs w:val="0"/>
        </w:rPr>
        <w:t>Gestión de Caja</w:t>
      </w:r>
    </w:p>
    <w:tbl>
      <w:tblPr>
        <w:tblStyle w:val="Tablaconcuadrcula"/>
        <w:tblW w:w="0" w:type="auto"/>
        <w:tblLook w:val="04A0" w:firstRow="1" w:lastRow="0" w:firstColumn="1" w:lastColumn="0" w:noHBand="0" w:noVBand="1"/>
      </w:tblPr>
      <w:tblGrid>
        <w:gridCol w:w="4414"/>
        <w:gridCol w:w="4414"/>
      </w:tblGrid>
      <w:tr w:rsidR="000956B7" w14:paraId="63F71BBC" w14:textId="77777777" w:rsidTr="00AE5C81">
        <w:tc>
          <w:tcPr>
            <w:tcW w:w="8828" w:type="dxa"/>
            <w:gridSpan w:val="2"/>
          </w:tcPr>
          <w:p w14:paraId="4DB2EB3B" w14:textId="77777777" w:rsidR="000956B7" w:rsidRPr="00532BCA" w:rsidRDefault="000956B7" w:rsidP="00AE5C81">
            <w:pPr>
              <w:jc w:val="center"/>
              <w:rPr>
                <w:b/>
                <w:bCs/>
                <w:lang w:val="es-ES"/>
              </w:rPr>
            </w:pPr>
            <w:r w:rsidRPr="00532BCA">
              <w:rPr>
                <w:b/>
                <w:bCs/>
              </w:rPr>
              <w:t>HISTORIA DE USUARIO</w:t>
            </w:r>
          </w:p>
        </w:tc>
      </w:tr>
      <w:tr w:rsidR="000956B7" w14:paraId="79052BFD" w14:textId="77777777" w:rsidTr="00AE5C81">
        <w:tc>
          <w:tcPr>
            <w:tcW w:w="4414" w:type="dxa"/>
            <w:shd w:val="clear" w:color="auto" w:fill="AEAAAA" w:themeFill="background2" w:themeFillShade="BF"/>
          </w:tcPr>
          <w:p w14:paraId="19EFEB51" w14:textId="66E19510" w:rsidR="000956B7" w:rsidRPr="000956B7" w:rsidRDefault="000956B7" w:rsidP="00AE5C81">
            <w:pPr>
              <w:rPr>
                <w:b/>
                <w:bCs/>
                <w:lang w:val="es-ES"/>
              </w:rPr>
            </w:pPr>
            <w:r>
              <w:t>Número:</w:t>
            </w:r>
            <w:r>
              <w:rPr>
                <w:b/>
                <w:bCs/>
              </w:rPr>
              <w:t>10</w:t>
            </w:r>
          </w:p>
        </w:tc>
        <w:tc>
          <w:tcPr>
            <w:tcW w:w="4414" w:type="dxa"/>
            <w:shd w:val="clear" w:color="auto" w:fill="AEAAAA" w:themeFill="background2" w:themeFillShade="BF"/>
          </w:tcPr>
          <w:p w14:paraId="24234B1C" w14:textId="1E077114" w:rsidR="000956B7" w:rsidRPr="000B4AED" w:rsidRDefault="000956B7" w:rsidP="00AE5C81">
            <w:pPr>
              <w:rPr>
                <w:lang w:val="es-ES"/>
              </w:rPr>
            </w:pPr>
            <w:r w:rsidRPr="004647E9">
              <w:rPr>
                <w:b/>
                <w:bCs/>
                <w:lang w:val="es-ES"/>
              </w:rPr>
              <w:t>Usuario:</w:t>
            </w:r>
            <w:r w:rsidRPr="000B4AED">
              <w:rPr>
                <w:lang w:val="es-ES"/>
              </w:rPr>
              <w:t xml:space="preserve"> Administrador, Administrador </w:t>
            </w:r>
            <w:r>
              <w:rPr>
                <w:lang w:val="es-ES"/>
              </w:rPr>
              <w:t>Caja</w:t>
            </w:r>
          </w:p>
        </w:tc>
      </w:tr>
      <w:tr w:rsidR="000956B7" w:rsidRPr="004033F2" w14:paraId="73BB6A7E" w14:textId="77777777" w:rsidTr="00AE5C81">
        <w:tc>
          <w:tcPr>
            <w:tcW w:w="8828" w:type="dxa"/>
            <w:gridSpan w:val="2"/>
          </w:tcPr>
          <w:p w14:paraId="5675794D" w14:textId="27CC93D5" w:rsidR="000956B7" w:rsidRPr="004647E9" w:rsidRDefault="000956B7" w:rsidP="00AE5C81">
            <w:pPr>
              <w:rPr>
                <w:lang w:val="es-ES"/>
              </w:rPr>
            </w:pPr>
            <w:r w:rsidRPr="004647E9">
              <w:rPr>
                <w:lang w:val="es-ES"/>
              </w:rPr>
              <w:t xml:space="preserve">Nombre Historia: </w:t>
            </w:r>
            <w:r>
              <w:rPr>
                <w:b/>
                <w:bCs/>
                <w:lang w:val="es-ES"/>
              </w:rPr>
              <w:t>Gestión de Caja</w:t>
            </w:r>
          </w:p>
        </w:tc>
      </w:tr>
      <w:tr w:rsidR="000956B7" w:rsidRPr="008B092A" w14:paraId="77D9BF3E" w14:textId="77777777" w:rsidTr="00AE5C81">
        <w:tc>
          <w:tcPr>
            <w:tcW w:w="4414" w:type="dxa"/>
            <w:shd w:val="clear" w:color="auto" w:fill="AEAAAA" w:themeFill="background2" w:themeFillShade="BF"/>
          </w:tcPr>
          <w:p w14:paraId="77F156B6" w14:textId="77777777" w:rsidR="000956B7" w:rsidRPr="004647E9" w:rsidRDefault="000956B7"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00987689" w14:textId="77777777" w:rsidR="000956B7" w:rsidRDefault="000956B7" w:rsidP="00AE5C81">
            <w:pPr>
              <w:rPr>
                <w:lang w:val="es-ES"/>
              </w:rPr>
            </w:pPr>
            <w:r w:rsidRPr="004647E9">
              <w:rPr>
                <w:b/>
                <w:bCs/>
                <w:lang w:val="es-ES"/>
              </w:rPr>
              <w:t>Riesgo en Desarrollo:</w:t>
            </w:r>
            <w:r w:rsidRPr="004647E9">
              <w:rPr>
                <w:lang w:val="es-ES"/>
              </w:rPr>
              <w:t xml:space="preserve"> Media </w:t>
            </w:r>
          </w:p>
          <w:p w14:paraId="74082754" w14:textId="77777777" w:rsidR="000956B7" w:rsidRPr="004647E9" w:rsidRDefault="000956B7" w:rsidP="00AE5C81">
            <w:pPr>
              <w:rPr>
                <w:lang w:val="es-ES"/>
              </w:rPr>
            </w:pPr>
            <w:r w:rsidRPr="004647E9">
              <w:rPr>
                <w:lang w:val="es-ES"/>
              </w:rPr>
              <w:t>(Alta, Media,Baja)</w:t>
            </w:r>
          </w:p>
        </w:tc>
      </w:tr>
      <w:tr w:rsidR="000956B7" w14:paraId="00F6009D" w14:textId="77777777" w:rsidTr="00AE5C81">
        <w:tc>
          <w:tcPr>
            <w:tcW w:w="4414" w:type="dxa"/>
          </w:tcPr>
          <w:p w14:paraId="778AB152" w14:textId="77777777" w:rsidR="000956B7" w:rsidRDefault="000956B7" w:rsidP="00AE5C81">
            <w:pPr>
              <w:rPr>
                <w:lang w:val="es-ES"/>
              </w:rPr>
            </w:pPr>
            <w:r>
              <w:t>Puntos Estimados:</w:t>
            </w:r>
            <w:r>
              <w:rPr>
                <w:b/>
                <w:bCs/>
              </w:rPr>
              <w:t>4</w:t>
            </w:r>
          </w:p>
        </w:tc>
        <w:tc>
          <w:tcPr>
            <w:tcW w:w="4414" w:type="dxa"/>
          </w:tcPr>
          <w:p w14:paraId="1EC1841D" w14:textId="2D5A08C6" w:rsidR="000956B7" w:rsidRDefault="000956B7" w:rsidP="00AE5C81">
            <w:pPr>
              <w:rPr>
                <w:lang w:val="es-ES"/>
              </w:rPr>
            </w:pPr>
            <w:r w:rsidRPr="004647E9">
              <w:rPr>
                <w:b/>
                <w:bCs/>
              </w:rPr>
              <w:t>Iteración Asignada</w:t>
            </w:r>
            <w:r>
              <w:t>:</w:t>
            </w:r>
            <w:r w:rsidR="00E968ED">
              <w:t>3</w:t>
            </w:r>
          </w:p>
        </w:tc>
      </w:tr>
      <w:tr w:rsidR="000956B7" w:rsidRPr="004033F2" w14:paraId="386D155B" w14:textId="77777777" w:rsidTr="00AE5C81">
        <w:tc>
          <w:tcPr>
            <w:tcW w:w="8828" w:type="dxa"/>
            <w:gridSpan w:val="2"/>
            <w:shd w:val="clear" w:color="auto" w:fill="AEAAAA" w:themeFill="background2" w:themeFillShade="BF"/>
          </w:tcPr>
          <w:p w14:paraId="788243B9" w14:textId="77777777" w:rsidR="000956B7" w:rsidRPr="004647E9" w:rsidRDefault="000956B7" w:rsidP="00AE5C81">
            <w:pPr>
              <w:rPr>
                <w:lang w:val="es-ES"/>
              </w:rPr>
            </w:pPr>
            <w:r w:rsidRPr="004647E9">
              <w:rPr>
                <w:lang w:val="es-ES"/>
              </w:rPr>
              <w:t xml:space="preserve">Programador Responsable: </w:t>
            </w:r>
            <w:r w:rsidRPr="004647E9">
              <w:rPr>
                <w:b/>
                <w:bCs/>
                <w:lang w:val="es-ES"/>
              </w:rPr>
              <w:t>Brayan Fernando Rivera</w:t>
            </w:r>
          </w:p>
        </w:tc>
      </w:tr>
      <w:tr w:rsidR="000956B7" w:rsidRPr="004033F2" w14:paraId="166CA033" w14:textId="77777777" w:rsidTr="00AE5C81">
        <w:tc>
          <w:tcPr>
            <w:tcW w:w="8828" w:type="dxa"/>
            <w:gridSpan w:val="2"/>
          </w:tcPr>
          <w:p w14:paraId="4BD920E5" w14:textId="4EA7A2B0" w:rsidR="000956B7" w:rsidRDefault="000956B7" w:rsidP="00AE5C81">
            <w:pPr>
              <w:jc w:val="both"/>
              <w:rPr>
                <w:b/>
                <w:bCs/>
                <w:lang w:val="es-ES"/>
              </w:rPr>
            </w:pPr>
            <w:r w:rsidRPr="004647E9">
              <w:rPr>
                <w:lang w:val="es-ES"/>
              </w:rPr>
              <w:t xml:space="preserve">Descripción: </w:t>
            </w:r>
            <w:r w:rsidRPr="00E55B4B">
              <w:rPr>
                <w:b/>
                <w:bCs/>
                <w:lang w:val="es-ES"/>
              </w:rPr>
              <w:t>E</w:t>
            </w:r>
            <w:r>
              <w:rPr>
                <w:b/>
                <w:bCs/>
                <w:lang w:val="es-ES"/>
              </w:rPr>
              <w:t>l administrador de Caja tendrá la completa disponibilidad de gestionar la información con respecto a tramites académicos y a su vez podrá generar o asignar citas de atención para estos.</w:t>
            </w:r>
          </w:p>
          <w:p w14:paraId="63CFCD0D" w14:textId="77777777" w:rsidR="000956B7" w:rsidRDefault="000956B7" w:rsidP="00AE5C81">
            <w:pPr>
              <w:jc w:val="both"/>
              <w:rPr>
                <w:b/>
                <w:bCs/>
                <w:lang w:val="es-ES"/>
              </w:rPr>
            </w:pPr>
          </w:p>
          <w:p w14:paraId="35FA6016" w14:textId="71416760" w:rsidR="000956B7" w:rsidRDefault="000956B7" w:rsidP="00AE5C81">
            <w:pPr>
              <w:jc w:val="both"/>
              <w:rPr>
                <w:b/>
                <w:bCs/>
                <w:lang w:val="es-ES"/>
              </w:rPr>
            </w:pPr>
            <w:r>
              <w:rPr>
                <w:b/>
                <w:bCs/>
                <w:lang w:val="es-ES"/>
              </w:rPr>
              <w:t xml:space="preserve">En la app móvil solo se tendrá acceso a la visualización de información el administrador de </w:t>
            </w:r>
            <w:r w:rsidR="00246C65">
              <w:rPr>
                <w:b/>
                <w:bCs/>
                <w:lang w:val="es-ES"/>
              </w:rPr>
              <w:t>Caja</w:t>
            </w:r>
            <w:r>
              <w:rPr>
                <w:b/>
                <w:bCs/>
                <w:lang w:val="es-ES"/>
              </w:rPr>
              <w:t xml:space="preserve"> requiera generar.</w:t>
            </w:r>
          </w:p>
          <w:p w14:paraId="61450934" w14:textId="77777777" w:rsidR="000956B7" w:rsidRDefault="000956B7" w:rsidP="00AE5C81">
            <w:pPr>
              <w:jc w:val="both"/>
              <w:rPr>
                <w:b/>
                <w:bCs/>
                <w:lang w:val="es-ES"/>
              </w:rPr>
            </w:pPr>
          </w:p>
          <w:p w14:paraId="080DD9E3" w14:textId="4476CDA3" w:rsidR="000956B7" w:rsidRPr="00643744" w:rsidRDefault="000956B7" w:rsidP="000956B7">
            <w:pPr>
              <w:jc w:val="both"/>
              <w:rPr>
                <w:b/>
                <w:bCs/>
                <w:u w:val="single"/>
                <w:lang w:val="es-ES"/>
              </w:rPr>
            </w:pPr>
            <w:r w:rsidRPr="00A5071B">
              <w:rPr>
                <w:b/>
                <w:bCs/>
                <w:lang w:val="es-ES"/>
              </w:rPr>
              <w:t xml:space="preserve">También contara con el completo acceso a el módulo del </w:t>
            </w:r>
            <w:r>
              <w:rPr>
                <w:b/>
                <w:bCs/>
                <w:lang w:val="es-ES"/>
              </w:rPr>
              <w:t>Caja</w:t>
            </w:r>
            <w:r w:rsidRPr="00A5071B">
              <w:rPr>
                <w:b/>
                <w:bCs/>
                <w:lang w:val="es-ES"/>
              </w:rPr>
              <w:t xml:space="preserve"> y</w:t>
            </w:r>
            <w:r>
              <w:rPr>
                <w:b/>
                <w:bCs/>
                <w:lang w:val="es-ES"/>
              </w:rPr>
              <w:t xml:space="preserve"> sus sub módulos.</w:t>
            </w:r>
          </w:p>
        </w:tc>
      </w:tr>
      <w:tr w:rsidR="000956B7" w:rsidRPr="004033F2" w14:paraId="269C7100" w14:textId="77777777" w:rsidTr="00AE5C81">
        <w:tc>
          <w:tcPr>
            <w:tcW w:w="8828" w:type="dxa"/>
            <w:gridSpan w:val="2"/>
            <w:shd w:val="clear" w:color="auto" w:fill="AEAAAA" w:themeFill="background2" w:themeFillShade="BF"/>
          </w:tcPr>
          <w:p w14:paraId="604A89FC" w14:textId="2B6EA644" w:rsidR="000956B7" w:rsidRPr="00532BCA" w:rsidRDefault="000956B7" w:rsidP="00AE5C81">
            <w:pPr>
              <w:rPr>
                <w:lang w:val="es-ES"/>
              </w:rPr>
            </w:pPr>
            <w:r w:rsidRPr="00532BCA">
              <w:rPr>
                <w:lang w:val="es-ES"/>
              </w:rPr>
              <w:t xml:space="preserve">Observaciones: </w:t>
            </w:r>
            <w:r w:rsidRPr="00E55B4B">
              <w:rPr>
                <w:b/>
                <w:bCs/>
                <w:lang w:val="es-ES"/>
              </w:rPr>
              <w:t xml:space="preserve">El </w:t>
            </w:r>
            <w:r>
              <w:rPr>
                <w:b/>
                <w:bCs/>
                <w:lang w:val="es-ES"/>
              </w:rPr>
              <w:t>superadministrador</w:t>
            </w:r>
            <w:r w:rsidRPr="00E55B4B">
              <w:rPr>
                <w:b/>
                <w:bCs/>
                <w:lang w:val="es-ES"/>
              </w:rPr>
              <w:t xml:space="preserve"> del sistema</w:t>
            </w:r>
            <w:r>
              <w:rPr>
                <w:b/>
                <w:bCs/>
                <w:lang w:val="es-ES"/>
              </w:rPr>
              <w:t xml:space="preserve"> y el administrador de </w:t>
            </w:r>
            <w:r w:rsidR="00246C65">
              <w:rPr>
                <w:b/>
                <w:bCs/>
                <w:lang w:val="es-ES"/>
              </w:rPr>
              <w:t>Caja</w:t>
            </w:r>
            <w:r w:rsidRPr="00E55B4B">
              <w:rPr>
                <w:b/>
                <w:bCs/>
                <w:lang w:val="es-ES"/>
              </w:rPr>
              <w:t xml:space="preserve"> será</w:t>
            </w:r>
            <w:r w:rsidR="00246C65">
              <w:rPr>
                <w:b/>
                <w:bCs/>
                <w:lang w:val="es-ES"/>
              </w:rPr>
              <w:t>n</w:t>
            </w:r>
            <w:r w:rsidRPr="00E55B4B">
              <w:rPr>
                <w:b/>
                <w:bCs/>
                <w:lang w:val="es-ES"/>
              </w:rPr>
              <w:t xml:space="preserve"> </w:t>
            </w:r>
            <w:r w:rsidR="00246C65">
              <w:rPr>
                <w:b/>
                <w:bCs/>
                <w:lang w:val="es-ES"/>
              </w:rPr>
              <w:t>los</w:t>
            </w:r>
            <w:r w:rsidR="00246C65" w:rsidRPr="00E55B4B">
              <w:rPr>
                <w:b/>
                <w:bCs/>
                <w:lang w:val="es-ES"/>
              </w:rPr>
              <w:t xml:space="preserve"> usuarios</w:t>
            </w:r>
            <w:r w:rsidRPr="00E55B4B">
              <w:rPr>
                <w:b/>
                <w:bCs/>
                <w:lang w:val="es-ES"/>
              </w:rPr>
              <w:t xml:space="preserve"> que</w:t>
            </w:r>
            <w:r>
              <w:rPr>
                <w:b/>
                <w:bCs/>
                <w:lang w:val="es-ES"/>
              </w:rPr>
              <w:t xml:space="preserve"> </w:t>
            </w:r>
            <w:r w:rsidRPr="00E55B4B">
              <w:rPr>
                <w:b/>
                <w:bCs/>
                <w:lang w:val="es-ES"/>
              </w:rPr>
              <w:t xml:space="preserve">tendrá acceso general a todas las funcionalidades del </w:t>
            </w:r>
            <w:r>
              <w:rPr>
                <w:b/>
                <w:bCs/>
                <w:lang w:val="es-ES"/>
              </w:rPr>
              <w:t>módulo</w:t>
            </w:r>
            <w:r w:rsidRPr="00E55B4B">
              <w:rPr>
                <w:b/>
                <w:bCs/>
                <w:lang w:val="es-ES"/>
              </w:rPr>
              <w:t>.</w:t>
            </w:r>
          </w:p>
        </w:tc>
      </w:tr>
    </w:tbl>
    <w:p w14:paraId="2A6BD92C"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3C94C785" w14:textId="2801F5BB" w:rsidR="00E92CAF" w:rsidRPr="00C41689" w:rsidRDefault="008941A2" w:rsidP="008941A2">
      <w:pPr>
        <w:pStyle w:val="Prrafodelista"/>
      </w:pPr>
      <w:r>
        <w:t xml:space="preserve">Tabla </w:t>
      </w:r>
      <w:r>
        <w:fldChar w:fldCharType="begin"/>
      </w:r>
      <w:r>
        <w:instrText xml:space="preserve"> SEQ Tabla \* ARABIC </w:instrText>
      </w:r>
      <w:r>
        <w:fldChar w:fldCharType="separate"/>
      </w:r>
      <w:r w:rsidR="00815265">
        <w:rPr>
          <w:noProof/>
        </w:rPr>
        <w:t>14</w:t>
      </w:r>
      <w:r>
        <w:fldChar w:fldCharType="end"/>
      </w:r>
      <w:r>
        <w:t xml:space="preserve">. </w:t>
      </w:r>
      <w:r w:rsidRPr="008941A2">
        <w:rPr>
          <w:bCs w:val="0"/>
        </w:rPr>
        <w:t>Gestión de Crédito &amp; Cartera</w:t>
      </w:r>
    </w:p>
    <w:tbl>
      <w:tblPr>
        <w:tblStyle w:val="Tablaconcuadrcula"/>
        <w:tblW w:w="0" w:type="auto"/>
        <w:tblLook w:val="04A0" w:firstRow="1" w:lastRow="0" w:firstColumn="1" w:lastColumn="0" w:noHBand="0" w:noVBand="1"/>
      </w:tblPr>
      <w:tblGrid>
        <w:gridCol w:w="4414"/>
        <w:gridCol w:w="4414"/>
      </w:tblGrid>
      <w:tr w:rsidR="000956B7" w14:paraId="3580FAC8" w14:textId="77777777" w:rsidTr="00AE5C81">
        <w:tc>
          <w:tcPr>
            <w:tcW w:w="8828" w:type="dxa"/>
            <w:gridSpan w:val="2"/>
          </w:tcPr>
          <w:p w14:paraId="77208450" w14:textId="77777777" w:rsidR="000956B7" w:rsidRPr="00532BCA" w:rsidRDefault="000956B7" w:rsidP="00AE5C81">
            <w:pPr>
              <w:jc w:val="center"/>
              <w:rPr>
                <w:b/>
                <w:bCs/>
                <w:lang w:val="es-ES"/>
              </w:rPr>
            </w:pPr>
            <w:r w:rsidRPr="00532BCA">
              <w:rPr>
                <w:b/>
                <w:bCs/>
              </w:rPr>
              <w:t>HISTORIA DE USUARIO</w:t>
            </w:r>
          </w:p>
        </w:tc>
      </w:tr>
      <w:tr w:rsidR="000956B7" w:rsidRPr="004033F2" w14:paraId="28A3AF76" w14:textId="77777777" w:rsidTr="00AE5C81">
        <w:tc>
          <w:tcPr>
            <w:tcW w:w="4414" w:type="dxa"/>
            <w:shd w:val="clear" w:color="auto" w:fill="AEAAAA" w:themeFill="background2" w:themeFillShade="BF"/>
          </w:tcPr>
          <w:p w14:paraId="30219F1A" w14:textId="456EB068" w:rsidR="000956B7" w:rsidRPr="000956B7" w:rsidRDefault="000956B7" w:rsidP="00AE5C81">
            <w:pPr>
              <w:rPr>
                <w:b/>
                <w:bCs/>
                <w:lang w:val="es-ES"/>
              </w:rPr>
            </w:pPr>
            <w:r>
              <w:t>Número:</w:t>
            </w:r>
            <w:r>
              <w:rPr>
                <w:b/>
                <w:bCs/>
              </w:rPr>
              <w:t>11</w:t>
            </w:r>
          </w:p>
        </w:tc>
        <w:tc>
          <w:tcPr>
            <w:tcW w:w="4414" w:type="dxa"/>
            <w:shd w:val="clear" w:color="auto" w:fill="AEAAAA" w:themeFill="background2" w:themeFillShade="BF"/>
          </w:tcPr>
          <w:p w14:paraId="14E1771F" w14:textId="2E33728C" w:rsidR="000956B7" w:rsidRPr="000B4AED" w:rsidRDefault="000956B7" w:rsidP="00AE5C81">
            <w:pPr>
              <w:rPr>
                <w:lang w:val="es-ES"/>
              </w:rPr>
            </w:pPr>
            <w:r w:rsidRPr="004647E9">
              <w:rPr>
                <w:b/>
                <w:bCs/>
                <w:lang w:val="es-ES"/>
              </w:rPr>
              <w:t>Usuario:</w:t>
            </w:r>
            <w:r w:rsidRPr="000B4AED">
              <w:rPr>
                <w:lang w:val="es-ES"/>
              </w:rPr>
              <w:t xml:space="preserve"> Administrador, Administrador </w:t>
            </w:r>
            <w:r>
              <w:rPr>
                <w:lang w:val="es-ES"/>
              </w:rPr>
              <w:t>Credito &amp; Cartera</w:t>
            </w:r>
          </w:p>
        </w:tc>
      </w:tr>
      <w:tr w:rsidR="000956B7" w:rsidRPr="004033F2" w14:paraId="4F1E20D0" w14:textId="77777777" w:rsidTr="00AE5C81">
        <w:tc>
          <w:tcPr>
            <w:tcW w:w="8828" w:type="dxa"/>
            <w:gridSpan w:val="2"/>
          </w:tcPr>
          <w:p w14:paraId="2A8F1B7C" w14:textId="59FEAC15" w:rsidR="000956B7" w:rsidRPr="004647E9" w:rsidRDefault="000956B7" w:rsidP="00AE5C81">
            <w:pPr>
              <w:rPr>
                <w:lang w:val="es-ES"/>
              </w:rPr>
            </w:pPr>
            <w:r w:rsidRPr="004647E9">
              <w:rPr>
                <w:lang w:val="es-ES"/>
              </w:rPr>
              <w:t xml:space="preserve">Nombre Historia: </w:t>
            </w:r>
            <w:r>
              <w:rPr>
                <w:b/>
                <w:bCs/>
                <w:lang w:val="es-ES"/>
              </w:rPr>
              <w:t xml:space="preserve">Gestión de </w:t>
            </w:r>
            <w:r w:rsidR="008941A2">
              <w:rPr>
                <w:b/>
                <w:bCs/>
                <w:lang w:val="es-ES"/>
              </w:rPr>
              <w:t>Crédito</w:t>
            </w:r>
            <w:r w:rsidR="00246C65">
              <w:rPr>
                <w:b/>
                <w:bCs/>
                <w:lang w:val="es-ES"/>
              </w:rPr>
              <w:t xml:space="preserve"> &amp; Cartera</w:t>
            </w:r>
          </w:p>
        </w:tc>
      </w:tr>
      <w:tr w:rsidR="000956B7" w:rsidRPr="008B092A" w14:paraId="4D04BEDA" w14:textId="77777777" w:rsidTr="00AE5C81">
        <w:tc>
          <w:tcPr>
            <w:tcW w:w="4414" w:type="dxa"/>
            <w:shd w:val="clear" w:color="auto" w:fill="AEAAAA" w:themeFill="background2" w:themeFillShade="BF"/>
          </w:tcPr>
          <w:p w14:paraId="51DDB150" w14:textId="77777777" w:rsidR="000956B7" w:rsidRPr="004647E9" w:rsidRDefault="000956B7" w:rsidP="00AE5C81">
            <w:pPr>
              <w:tabs>
                <w:tab w:val="left" w:pos="1080"/>
              </w:tabs>
              <w:rPr>
                <w:lang w:val="es-ES"/>
              </w:rPr>
            </w:pPr>
            <w:r w:rsidRPr="004647E9">
              <w:rPr>
                <w:lang w:val="es-ES"/>
              </w:rPr>
              <w:t xml:space="preserve">Prioridad en Negocio: </w:t>
            </w:r>
            <w:r w:rsidRPr="004647E9">
              <w:rPr>
                <w:b/>
                <w:bCs/>
                <w:lang w:val="es-ES"/>
              </w:rPr>
              <w:t xml:space="preserve">Alta </w:t>
            </w:r>
            <w:r w:rsidRPr="004647E9">
              <w:rPr>
                <w:lang w:val="es-ES"/>
              </w:rPr>
              <w:t>(Alta,Media,Baja)</w:t>
            </w:r>
          </w:p>
        </w:tc>
        <w:tc>
          <w:tcPr>
            <w:tcW w:w="4414" w:type="dxa"/>
            <w:shd w:val="clear" w:color="auto" w:fill="AEAAAA" w:themeFill="background2" w:themeFillShade="BF"/>
          </w:tcPr>
          <w:p w14:paraId="40E83D87" w14:textId="77777777" w:rsidR="000956B7" w:rsidRDefault="000956B7" w:rsidP="00AE5C81">
            <w:pPr>
              <w:rPr>
                <w:lang w:val="es-ES"/>
              </w:rPr>
            </w:pPr>
            <w:r w:rsidRPr="004647E9">
              <w:rPr>
                <w:b/>
                <w:bCs/>
                <w:lang w:val="es-ES"/>
              </w:rPr>
              <w:t>Riesgo en Desarrollo:</w:t>
            </w:r>
            <w:r w:rsidRPr="004647E9">
              <w:rPr>
                <w:lang w:val="es-ES"/>
              </w:rPr>
              <w:t xml:space="preserve"> Media </w:t>
            </w:r>
          </w:p>
          <w:p w14:paraId="288D3A5D" w14:textId="77777777" w:rsidR="000956B7" w:rsidRPr="004647E9" w:rsidRDefault="000956B7" w:rsidP="00AE5C81">
            <w:pPr>
              <w:rPr>
                <w:lang w:val="es-ES"/>
              </w:rPr>
            </w:pPr>
            <w:r w:rsidRPr="004647E9">
              <w:rPr>
                <w:lang w:val="es-ES"/>
              </w:rPr>
              <w:t>(Alta, Media,Baja)</w:t>
            </w:r>
          </w:p>
        </w:tc>
      </w:tr>
      <w:tr w:rsidR="000956B7" w14:paraId="354237DD" w14:textId="77777777" w:rsidTr="00AE5C81">
        <w:tc>
          <w:tcPr>
            <w:tcW w:w="4414" w:type="dxa"/>
          </w:tcPr>
          <w:p w14:paraId="4A1A8C75" w14:textId="77777777" w:rsidR="000956B7" w:rsidRDefault="000956B7" w:rsidP="00AE5C81">
            <w:pPr>
              <w:rPr>
                <w:lang w:val="es-ES"/>
              </w:rPr>
            </w:pPr>
            <w:r>
              <w:t>Puntos Estimados:</w:t>
            </w:r>
            <w:r>
              <w:rPr>
                <w:b/>
                <w:bCs/>
              </w:rPr>
              <w:t>4</w:t>
            </w:r>
          </w:p>
        </w:tc>
        <w:tc>
          <w:tcPr>
            <w:tcW w:w="4414" w:type="dxa"/>
          </w:tcPr>
          <w:p w14:paraId="778B477B" w14:textId="5468F672" w:rsidR="000956B7" w:rsidRDefault="000956B7" w:rsidP="00AE5C81">
            <w:pPr>
              <w:rPr>
                <w:lang w:val="es-ES"/>
              </w:rPr>
            </w:pPr>
            <w:r w:rsidRPr="004647E9">
              <w:rPr>
                <w:b/>
                <w:bCs/>
              </w:rPr>
              <w:t>Iteración Asignada</w:t>
            </w:r>
            <w:r>
              <w:t>:</w:t>
            </w:r>
            <w:r w:rsidR="00E968ED">
              <w:t>3</w:t>
            </w:r>
          </w:p>
        </w:tc>
      </w:tr>
      <w:tr w:rsidR="000956B7" w:rsidRPr="004033F2" w14:paraId="09806C0F" w14:textId="77777777" w:rsidTr="00AE5C81">
        <w:tc>
          <w:tcPr>
            <w:tcW w:w="8828" w:type="dxa"/>
            <w:gridSpan w:val="2"/>
            <w:shd w:val="clear" w:color="auto" w:fill="AEAAAA" w:themeFill="background2" w:themeFillShade="BF"/>
          </w:tcPr>
          <w:p w14:paraId="4865EEA1" w14:textId="77777777" w:rsidR="000956B7" w:rsidRPr="004647E9" w:rsidRDefault="000956B7" w:rsidP="00AE5C81">
            <w:pPr>
              <w:rPr>
                <w:lang w:val="es-ES"/>
              </w:rPr>
            </w:pPr>
            <w:r w:rsidRPr="004647E9">
              <w:rPr>
                <w:lang w:val="es-ES"/>
              </w:rPr>
              <w:t xml:space="preserve">Programador Responsable: </w:t>
            </w:r>
            <w:r w:rsidRPr="004647E9">
              <w:rPr>
                <w:b/>
                <w:bCs/>
                <w:lang w:val="es-ES"/>
              </w:rPr>
              <w:t>Brayan Fernando Rivera</w:t>
            </w:r>
          </w:p>
        </w:tc>
      </w:tr>
      <w:tr w:rsidR="000956B7" w:rsidRPr="004033F2" w14:paraId="58A777A5" w14:textId="77777777" w:rsidTr="00AE5C81">
        <w:tc>
          <w:tcPr>
            <w:tcW w:w="8828" w:type="dxa"/>
            <w:gridSpan w:val="2"/>
          </w:tcPr>
          <w:p w14:paraId="1EBE3F90" w14:textId="2BEBC7E5" w:rsidR="000956B7" w:rsidRDefault="000956B7" w:rsidP="00AE5C81">
            <w:pPr>
              <w:jc w:val="both"/>
              <w:rPr>
                <w:b/>
                <w:bCs/>
                <w:lang w:val="es-ES"/>
              </w:rPr>
            </w:pPr>
            <w:r w:rsidRPr="004647E9">
              <w:rPr>
                <w:lang w:val="es-ES"/>
              </w:rPr>
              <w:t xml:space="preserve">Descripción: </w:t>
            </w:r>
            <w:r w:rsidRPr="00E55B4B">
              <w:rPr>
                <w:b/>
                <w:bCs/>
                <w:lang w:val="es-ES"/>
              </w:rPr>
              <w:t>E</w:t>
            </w:r>
            <w:r>
              <w:rPr>
                <w:b/>
                <w:bCs/>
                <w:lang w:val="es-ES"/>
              </w:rPr>
              <w:t xml:space="preserve">l administrador de </w:t>
            </w:r>
            <w:r w:rsidR="00246C65">
              <w:rPr>
                <w:b/>
                <w:bCs/>
                <w:lang w:val="es-ES"/>
              </w:rPr>
              <w:t>Credito &amp; Cartera</w:t>
            </w:r>
            <w:r>
              <w:rPr>
                <w:b/>
                <w:bCs/>
                <w:lang w:val="es-ES"/>
              </w:rPr>
              <w:t xml:space="preserve"> tendrá la completa disponibilidad de gestionar la información con respecto a tramites académicos y a su vez podrá generar o asignar citas de atención para estos.</w:t>
            </w:r>
          </w:p>
          <w:p w14:paraId="03992F10" w14:textId="77777777" w:rsidR="000956B7" w:rsidRDefault="000956B7" w:rsidP="00AE5C81">
            <w:pPr>
              <w:jc w:val="both"/>
              <w:rPr>
                <w:b/>
                <w:bCs/>
                <w:lang w:val="es-ES"/>
              </w:rPr>
            </w:pPr>
          </w:p>
          <w:p w14:paraId="26AF31AF" w14:textId="003B7E00" w:rsidR="000956B7" w:rsidRDefault="000956B7" w:rsidP="00AE5C81">
            <w:pPr>
              <w:jc w:val="both"/>
              <w:rPr>
                <w:b/>
                <w:bCs/>
                <w:lang w:val="es-ES"/>
              </w:rPr>
            </w:pPr>
            <w:r>
              <w:rPr>
                <w:b/>
                <w:bCs/>
                <w:lang w:val="es-ES"/>
              </w:rPr>
              <w:t xml:space="preserve">En la app móvil solo se tendrá acceso a la visualización de información el administrador de </w:t>
            </w:r>
            <w:r w:rsidR="00246C65">
              <w:rPr>
                <w:b/>
                <w:bCs/>
                <w:lang w:val="es-ES"/>
              </w:rPr>
              <w:t>Credito &amp; Cartera</w:t>
            </w:r>
            <w:r>
              <w:rPr>
                <w:b/>
                <w:bCs/>
                <w:lang w:val="es-ES"/>
              </w:rPr>
              <w:t xml:space="preserve"> requiera generar.</w:t>
            </w:r>
          </w:p>
          <w:p w14:paraId="2A11DB3F" w14:textId="77777777" w:rsidR="000956B7" w:rsidRDefault="000956B7" w:rsidP="00AE5C81">
            <w:pPr>
              <w:jc w:val="both"/>
              <w:rPr>
                <w:b/>
                <w:bCs/>
                <w:lang w:val="es-ES"/>
              </w:rPr>
            </w:pPr>
          </w:p>
          <w:p w14:paraId="0A14BD1B" w14:textId="11FA33F3" w:rsidR="000956B7" w:rsidRPr="00643744" w:rsidRDefault="000956B7" w:rsidP="00AE5C81">
            <w:pPr>
              <w:jc w:val="both"/>
              <w:rPr>
                <w:b/>
                <w:bCs/>
                <w:u w:val="single"/>
                <w:lang w:val="es-ES"/>
              </w:rPr>
            </w:pPr>
            <w:r w:rsidRPr="00A5071B">
              <w:rPr>
                <w:b/>
                <w:bCs/>
                <w:lang w:val="es-ES"/>
              </w:rPr>
              <w:t xml:space="preserve">También contara con el completo acceso a el módulo del </w:t>
            </w:r>
            <w:r w:rsidR="00246C65">
              <w:rPr>
                <w:b/>
                <w:bCs/>
                <w:lang w:val="es-ES"/>
              </w:rPr>
              <w:t>Credito &amp; Cartera</w:t>
            </w:r>
            <w:r w:rsidRPr="00A5071B">
              <w:rPr>
                <w:b/>
                <w:bCs/>
                <w:lang w:val="es-ES"/>
              </w:rPr>
              <w:t xml:space="preserve"> y</w:t>
            </w:r>
            <w:r>
              <w:rPr>
                <w:b/>
                <w:bCs/>
                <w:lang w:val="es-ES"/>
              </w:rPr>
              <w:t xml:space="preserve"> sus sub módulos.</w:t>
            </w:r>
          </w:p>
        </w:tc>
      </w:tr>
      <w:tr w:rsidR="000956B7" w:rsidRPr="004033F2" w14:paraId="131D1EC7" w14:textId="77777777" w:rsidTr="00AE5C81">
        <w:tc>
          <w:tcPr>
            <w:tcW w:w="8828" w:type="dxa"/>
            <w:gridSpan w:val="2"/>
            <w:shd w:val="clear" w:color="auto" w:fill="AEAAAA" w:themeFill="background2" w:themeFillShade="BF"/>
          </w:tcPr>
          <w:p w14:paraId="2BA5CFAE" w14:textId="3E4AC5CB" w:rsidR="000956B7" w:rsidRPr="00532BCA" w:rsidRDefault="000956B7" w:rsidP="00AE5C81">
            <w:pPr>
              <w:rPr>
                <w:lang w:val="es-ES"/>
              </w:rPr>
            </w:pPr>
            <w:r w:rsidRPr="00532BCA">
              <w:rPr>
                <w:lang w:val="es-ES"/>
              </w:rPr>
              <w:t xml:space="preserve">Observaciones: </w:t>
            </w:r>
            <w:r w:rsidRPr="00E55B4B">
              <w:rPr>
                <w:b/>
                <w:bCs/>
                <w:lang w:val="es-ES"/>
              </w:rPr>
              <w:t xml:space="preserve">El </w:t>
            </w:r>
            <w:r>
              <w:rPr>
                <w:b/>
                <w:bCs/>
                <w:lang w:val="es-ES"/>
              </w:rPr>
              <w:t>superadministrador</w:t>
            </w:r>
            <w:r w:rsidRPr="00E55B4B">
              <w:rPr>
                <w:b/>
                <w:bCs/>
                <w:lang w:val="es-ES"/>
              </w:rPr>
              <w:t xml:space="preserve"> del sistema</w:t>
            </w:r>
            <w:r>
              <w:rPr>
                <w:b/>
                <w:bCs/>
                <w:lang w:val="es-ES"/>
              </w:rPr>
              <w:t xml:space="preserve"> y el administrador de </w:t>
            </w:r>
            <w:r w:rsidR="00246C65">
              <w:rPr>
                <w:b/>
                <w:bCs/>
                <w:lang w:val="es-ES"/>
              </w:rPr>
              <w:t>Credito &amp; Cartera</w:t>
            </w:r>
            <w:r w:rsidR="00246C65" w:rsidRPr="00E55B4B">
              <w:rPr>
                <w:b/>
                <w:bCs/>
                <w:lang w:val="es-ES"/>
              </w:rPr>
              <w:t xml:space="preserve"> será</w:t>
            </w:r>
            <w:r w:rsidR="00246C65">
              <w:rPr>
                <w:b/>
                <w:bCs/>
                <w:lang w:val="es-ES"/>
              </w:rPr>
              <w:t>n</w:t>
            </w:r>
            <w:r w:rsidR="00246C65" w:rsidRPr="00E55B4B">
              <w:rPr>
                <w:b/>
                <w:bCs/>
                <w:lang w:val="es-ES"/>
              </w:rPr>
              <w:t xml:space="preserve"> </w:t>
            </w:r>
            <w:r w:rsidR="00246C65">
              <w:rPr>
                <w:b/>
                <w:bCs/>
                <w:lang w:val="es-ES"/>
              </w:rPr>
              <w:t>los</w:t>
            </w:r>
            <w:r w:rsidR="00246C65" w:rsidRPr="00E55B4B">
              <w:rPr>
                <w:b/>
                <w:bCs/>
                <w:lang w:val="es-ES"/>
              </w:rPr>
              <w:t xml:space="preserve"> </w:t>
            </w:r>
            <w:r w:rsidRPr="00E55B4B">
              <w:rPr>
                <w:b/>
                <w:bCs/>
                <w:lang w:val="es-ES"/>
              </w:rPr>
              <w:t>usuario</w:t>
            </w:r>
            <w:r w:rsidR="00246C65">
              <w:rPr>
                <w:b/>
                <w:bCs/>
                <w:lang w:val="es-ES"/>
              </w:rPr>
              <w:t>s</w:t>
            </w:r>
            <w:r w:rsidRPr="00E55B4B">
              <w:rPr>
                <w:b/>
                <w:bCs/>
                <w:lang w:val="es-ES"/>
              </w:rPr>
              <w:t xml:space="preserve"> que</w:t>
            </w:r>
            <w:r>
              <w:rPr>
                <w:b/>
                <w:bCs/>
                <w:lang w:val="es-ES"/>
              </w:rPr>
              <w:t xml:space="preserve"> </w:t>
            </w:r>
            <w:r w:rsidRPr="00E55B4B">
              <w:rPr>
                <w:b/>
                <w:bCs/>
                <w:lang w:val="es-ES"/>
              </w:rPr>
              <w:t xml:space="preserve">tendrá acceso general a todas las funcionalidades del </w:t>
            </w:r>
            <w:r>
              <w:rPr>
                <w:b/>
                <w:bCs/>
                <w:lang w:val="es-ES"/>
              </w:rPr>
              <w:t>módulo</w:t>
            </w:r>
            <w:r w:rsidRPr="00E55B4B">
              <w:rPr>
                <w:b/>
                <w:bCs/>
                <w:lang w:val="es-ES"/>
              </w:rPr>
              <w:t>.</w:t>
            </w:r>
          </w:p>
        </w:tc>
      </w:tr>
    </w:tbl>
    <w:p w14:paraId="74A30577" w14:textId="77777777" w:rsidR="008941A2" w:rsidRPr="00A625E3" w:rsidRDefault="008941A2" w:rsidP="008941A2">
      <w:pPr>
        <w:pStyle w:val="Descripcin"/>
        <w:jc w:val="left"/>
        <w:rPr>
          <w:rFonts w:cs="Arial"/>
          <w:i w:val="0"/>
          <w:iCs w:val="0"/>
          <w:color w:val="auto"/>
          <w:sz w:val="24"/>
          <w:szCs w:val="24"/>
          <w:lang w:val="es-ES"/>
        </w:rPr>
      </w:pPr>
      <w:r w:rsidRPr="00A625E3">
        <w:rPr>
          <w:rFonts w:cs="Arial"/>
          <w:i w:val="0"/>
          <w:iCs w:val="0"/>
          <w:color w:val="auto"/>
          <w:sz w:val="24"/>
          <w:szCs w:val="24"/>
          <w:lang w:val="es-ES"/>
        </w:rPr>
        <w:t>Fuente: Investigación propia</w:t>
      </w:r>
    </w:p>
    <w:p w14:paraId="06C59562" w14:textId="77777777" w:rsidR="00715526" w:rsidRPr="00003490" w:rsidRDefault="00715526" w:rsidP="008941A2">
      <w:pPr>
        <w:spacing w:after="0"/>
        <w:jc w:val="both"/>
        <w:rPr>
          <w:lang w:val="es-ES"/>
        </w:rPr>
      </w:pPr>
    </w:p>
    <w:p w14:paraId="22580D48" w14:textId="77777777" w:rsidR="008941A2" w:rsidRPr="008941A2" w:rsidRDefault="008941A2" w:rsidP="008941A2">
      <w:pPr>
        <w:pStyle w:val="Descripcin"/>
        <w:keepNext/>
        <w:spacing w:after="240" w:line="360" w:lineRule="auto"/>
        <w:jc w:val="both"/>
        <w:rPr>
          <w:i w:val="0"/>
          <w:iCs w:val="0"/>
          <w:color w:val="auto"/>
          <w:sz w:val="24"/>
          <w:lang w:val="es-ES"/>
        </w:rPr>
      </w:pPr>
      <w:bookmarkStart w:id="112" w:name="_Toc45230085"/>
      <w:r w:rsidRPr="008941A2">
        <w:rPr>
          <w:i w:val="0"/>
          <w:iCs w:val="0"/>
          <w:color w:val="auto"/>
          <w:sz w:val="24"/>
          <w:lang w:val="es-ES"/>
        </w:rPr>
        <w:t xml:space="preserve">En el proceso de la creación del proyecto, se definieron los módulos: Sesión, Administración </w:t>
      </w:r>
      <w:r>
        <w:rPr>
          <w:i w:val="0"/>
          <w:iCs w:val="0"/>
          <w:color w:val="auto"/>
          <w:sz w:val="24"/>
          <w:lang w:val="es-ES"/>
        </w:rPr>
        <w:t>Información</w:t>
      </w:r>
      <w:r w:rsidRPr="008941A2">
        <w:rPr>
          <w:i w:val="0"/>
          <w:iCs w:val="0"/>
          <w:color w:val="auto"/>
          <w:sz w:val="24"/>
          <w:lang w:val="es-ES"/>
        </w:rPr>
        <w:t>, Ayuda, cada uno de los cuales cumple</w:t>
      </w:r>
      <w:r>
        <w:rPr>
          <w:i w:val="0"/>
          <w:iCs w:val="0"/>
          <w:color w:val="auto"/>
          <w:sz w:val="24"/>
          <w:lang w:val="es-ES"/>
        </w:rPr>
        <w:t xml:space="preserve"> </w:t>
      </w:r>
      <w:r w:rsidRPr="008941A2">
        <w:rPr>
          <w:i w:val="0"/>
          <w:iCs w:val="0"/>
          <w:color w:val="auto"/>
          <w:sz w:val="24"/>
          <w:lang w:val="es-ES"/>
        </w:rPr>
        <w:t>con su función específica.</w:t>
      </w:r>
    </w:p>
    <w:p w14:paraId="7C1C1521" w14:textId="5A93646D" w:rsidR="008941A2" w:rsidRPr="008941A2" w:rsidRDefault="008941A2" w:rsidP="008941A2">
      <w:pPr>
        <w:pStyle w:val="Descripcin"/>
        <w:keepNext/>
        <w:spacing w:after="240" w:line="360" w:lineRule="auto"/>
        <w:jc w:val="both"/>
        <w:rPr>
          <w:i w:val="0"/>
          <w:iCs w:val="0"/>
          <w:color w:val="auto"/>
          <w:sz w:val="24"/>
          <w:lang w:val="es-ES"/>
        </w:rPr>
      </w:pPr>
      <w:r w:rsidRPr="008941A2">
        <w:rPr>
          <w:i w:val="0"/>
          <w:iCs w:val="0"/>
          <w:color w:val="auto"/>
          <w:sz w:val="24"/>
          <w:lang w:val="es-ES"/>
        </w:rPr>
        <w:t>El Módulo Sesión, los usuarios tendrán un perfil o un usuario definido en el sistema para poder acceder a las funcionalidades del mismo.</w:t>
      </w:r>
    </w:p>
    <w:p w14:paraId="5BA0397F" w14:textId="491195C7" w:rsidR="008941A2" w:rsidRDefault="008941A2" w:rsidP="008941A2">
      <w:pPr>
        <w:pStyle w:val="Descripcin"/>
        <w:keepNext/>
        <w:spacing w:after="240" w:line="360" w:lineRule="auto"/>
        <w:jc w:val="both"/>
        <w:rPr>
          <w:i w:val="0"/>
          <w:iCs w:val="0"/>
          <w:color w:val="auto"/>
          <w:sz w:val="24"/>
          <w:lang w:val="es-ES"/>
        </w:rPr>
      </w:pPr>
      <w:r w:rsidRPr="008941A2">
        <w:rPr>
          <w:i w:val="0"/>
          <w:iCs w:val="0"/>
          <w:color w:val="auto"/>
          <w:sz w:val="24"/>
          <w:lang w:val="es-ES"/>
        </w:rPr>
        <w:t xml:space="preserve">El Módulo Administración </w:t>
      </w:r>
      <w:r>
        <w:rPr>
          <w:i w:val="0"/>
          <w:iCs w:val="0"/>
          <w:color w:val="auto"/>
          <w:sz w:val="24"/>
          <w:lang w:val="es-ES"/>
        </w:rPr>
        <w:t>Información, contara con todos los aspectos informativos que requiere la dependencia para generar información de tramites académicos con respecto a posesos y papelería necesaria para los tramites de la dependencia.</w:t>
      </w:r>
    </w:p>
    <w:p w14:paraId="42ABC125" w14:textId="6C909B72" w:rsidR="00037A30" w:rsidRDefault="00037A30" w:rsidP="00037A30">
      <w:pPr>
        <w:pStyle w:val="Ttulo2"/>
        <w:rPr>
          <w:lang w:val="es-ES"/>
        </w:rPr>
      </w:pPr>
      <w:bookmarkStart w:id="113" w:name="_Toc76994830"/>
      <w:r>
        <w:rPr>
          <w:lang w:val="es-ES"/>
        </w:rPr>
        <w:t>4.2.</w:t>
      </w:r>
      <w:r w:rsidR="00C827CE">
        <w:rPr>
          <w:lang w:val="es-ES"/>
        </w:rPr>
        <w:t>2</w:t>
      </w:r>
      <w:r>
        <w:rPr>
          <w:lang w:val="es-ES"/>
        </w:rPr>
        <w:t xml:space="preserve"> </w:t>
      </w:r>
      <w:r w:rsidRPr="00037A30">
        <w:rPr>
          <w:lang w:val="es-ES"/>
        </w:rPr>
        <w:t>Asignación De Roles Del Proyecto</w:t>
      </w:r>
      <w:bookmarkEnd w:id="113"/>
    </w:p>
    <w:p w14:paraId="7D6C4D07" w14:textId="3ED3F749" w:rsidR="00037A30" w:rsidRDefault="00037A30" w:rsidP="00037A30">
      <w:pPr>
        <w:rPr>
          <w:lang w:val="es-ES"/>
        </w:rPr>
      </w:pPr>
    </w:p>
    <w:p w14:paraId="6107F4E7" w14:textId="76A5A4FA" w:rsidR="00037A30" w:rsidRDefault="00037A30" w:rsidP="00037A30">
      <w:pPr>
        <w:rPr>
          <w:lang w:val="es-ES"/>
        </w:rPr>
      </w:pPr>
      <w:r w:rsidRPr="00037A30">
        <w:rPr>
          <w:lang w:val="es-ES"/>
        </w:rPr>
        <w:t xml:space="preserve">En la Tabla 18 se muestra la asignación de los roles para el presente </w:t>
      </w:r>
      <w:r>
        <w:rPr>
          <w:lang w:val="es-ES"/>
        </w:rPr>
        <w:t>Proyecto.</w:t>
      </w:r>
    </w:p>
    <w:p w14:paraId="4BB6FD76" w14:textId="429B229A" w:rsidR="00037A30" w:rsidRPr="00037A30" w:rsidRDefault="00037A30" w:rsidP="00037A30">
      <w:pPr>
        <w:pStyle w:val="Prrafodelista"/>
      </w:pPr>
      <w:r>
        <w:t xml:space="preserve">Tabla </w:t>
      </w:r>
      <w:r>
        <w:fldChar w:fldCharType="begin"/>
      </w:r>
      <w:r>
        <w:instrText xml:space="preserve"> SEQ Tabla \* ARABIC </w:instrText>
      </w:r>
      <w:r>
        <w:fldChar w:fldCharType="separate"/>
      </w:r>
      <w:r w:rsidR="00815265">
        <w:rPr>
          <w:noProof/>
        </w:rPr>
        <w:t>15</w:t>
      </w:r>
      <w:r>
        <w:fldChar w:fldCharType="end"/>
      </w:r>
      <w:r>
        <w:t>. Asignación de roles del proyecto</w:t>
      </w:r>
    </w:p>
    <w:tbl>
      <w:tblPr>
        <w:tblStyle w:val="Tablanormal1"/>
        <w:tblW w:w="0" w:type="auto"/>
        <w:jc w:val="center"/>
        <w:tblLook w:val="04A0" w:firstRow="1" w:lastRow="0" w:firstColumn="1" w:lastColumn="0" w:noHBand="0" w:noVBand="1"/>
      </w:tblPr>
      <w:tblGrid>
        <w:gridCol w:w="4414"/>
        <w:gridCol w:w="4414"/>
      </w:tblGrid>
      <w:tr w:rsidR="00037A30" w:rsidRPr="00037A30" w14:paraId="300E050E" w14:textId="77777777" w:rsidTr="009A798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4" w:type="dxa"/>
          </w:tcPr>
          <w:p w14:paraId="27F5E652" w14:textId="57AF2882" w:rsidR="00037A30" w:rsidRPr="00037A30" w:rsidRDefault="00037A30" w:rsidP="00037A30">
            <w:pPr>
              <w:jc w:val="center"/>
              <w:rPr>
                <w:lang w:val="es-ES"/>
              </w:rPr>
            </w:pPr>
            <w:r w:rsidRPr="00037A30">
              <w:rPr>
                <w:lang w:val="es-ES"/>
              </w:rPr>
              <w:t>Roles</w:t>
            </w:r>
          </w:p>
        </w:tc>
        <w:tc>
          <w:tcPr>
            <w:tcW w:w="4414" w:type="dxa"/>
          </w:tcPr>
          <w:p w14:paraId="1F919BAD" w14:textId="3648A10A" w:rsidR="00037A30" w:rsidRPr="00037A30" w:rsidRDefault="00037A30" w:rsidP="00037A30">
            <w:pPr>
              <w:jc w:val="center"/>
              <w:cnfStyle w:val="100000000000" w:firstRow="1" w:lastRow="0" w:firstColumn="0" w:lastColumn="0" w:oddVBand="0" w:evenVBand="0" w:oddHBand="0" w:evenHBand="0" w:firstRowFirstColumn="0" w:firstRowLastColumn="0" w:lastRowFirstColumn="0" w:lastRowLastColumn="0"/>
              <w:rPr>
                <w:lang w:val="es-ES"/>
              </w:rPr>
            </w:pPr>
            <w:r w:rsidRPr="00037A30">
              <w:rPr>
                <w:lang w:val="es-ES"/>
              </w:rPr>
              <w:t>Asignado a:</w:t>
            </w:r>
          </w:p>
        </w:tc>
      </w:tr>
      <w:tr w:rsidR="00037A30" w:rsidRPr="00037A30" w14:paraId="0B479B07" w14:textId="77777777" w:rsidTr="009A79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4" w:type="dxa"/>
          </w:tcPr>
          <w:p w14:paraId="24E4AF52" w14:textId="647E82A4" w:rsidR="00037A30" w:rsidRPr="00037A30" w:rsidRDefault="00037A30" w:rsidP="00037A30">
            <w:pPr>
              <w:jc w:val="center"/>
              <w:rPr>
                <w:lang w:val="es-ES"/>
              </w:rPr>
            </w:pPr>
            <w:r w:rsidRPr="00037A30">
              <w:rPr>
                <w:lang w:val="es-ES"/>
              </w:rPr>
              <w:t>Programador</w:t>
            </w:r>
          </w:p>
        </w:tc>
        <w:tc>
          <w:tcPr>
            <w:tcW w:w="4414" w:type="dxa"/>
          </w:tcPr>
          <w:p w14:paraId="7426B055" w14:textId="14168BEC" w:rsidR="00037A30" w:rsidRPr="00037A30" w:rsidRDefault="00037A30" w:rsidP="00037A30">
            <w:pPr>
              <w:jc w:val="center"/>
              <w:cnfStyle w:val="000000100000" w:firstRow="0" w:lastRow="0" w:firstColumn="0" w:lastColumn="0" w:oddVBand="0" w:evenVBand="0" w:oddHBand="1" w:evenHBand="0" w:firstRowFirstColumn="0" w:firstRowLastColumn="0" w:lastRowFirstColumn="0" w:lastRowLastColumn="0"/>
              <w:rPr>
                <w:lang w:val="es-ES"/>
              </w:rPr>
            </w:pPr>
            <w:r>
              <w:rPr>
                <w:lang w:val="es-ES"/>
              </w:rPr>
              <w:t>Brayan Fernando Rivera</w:t>
            </w:r>
          </w:p>
        </w:tc>
      </w:tr>
      <w:tr w:rsidR="00037A30" w:rsidRPr="00037A30" w14:paraId="73D057EC" w14:textId="77777777" w:rsidTr="009A7987">
        <w:trPr>
          <w:jc w:val="center"/>
        </w:trPr>
        <w:tc>
          <w:tcPr>
            <w:cnfStyle w:val="001000000000" w:firstRow="0" w:lastRow="0" w:firstColumn="1" w:lastColumn="0" w:oddVBand="0" w:evenVBand="0" w:oddHBand="0" w:evenHBand="0" w:firstRowFirstColumn="0" w:firstRowLastColumn="0" w:lastRowFirstColumn="0" w:lastRowLastColumn="0"/>
            <w:tcW w:w="4414" w:type="dxa"/>
          </w:tcPr>
          <w:p w14:paraId="55130F9E" w14:textId="3ADF2F39" w:rsidR="00037A30" w:rsidRPr="00037A30" w:rsidRDefault="00037A30" w:rsidP="00037A30">
            <w:pPr>
              <w:jc w:val="center"/>
              <w:rPr>
                <w:lang w:val="es-ES"/>
              </w:rPr>
            </w:pPr>
            <w:r w:rsidRPr="00037A30">
              <w:rPr>
                <w:lang w:val="es-ES"/>
              </w:rPr>
              <w:t>Encargado de Pruebas (Tester)</w:t>
            </w:r>
          </w:p>
        </w:tc>
        <w:tc>
          <w:tcPr>
            <w:tcW w:w="4414" w:type="dxa"/>
          </w:tcPr>
          <w:p w14:paraId="574B0374" w14:textId="2F7A1E5A" w:rsidR="00037A30" w:rsidRPr="00037A30" w:rsidRDefault="00037A30" w:rsidP="00037A30">
            <w:pPr>
              <w:jc w:val="center"/>
              <w:cnfStyle w:val="000000000000" w:firstRow="0" w:lastRow="0" w:firstColumn="0" w:lastColumn="0" w:oddVBand="0" w:evenVBand="0" w:oddHBand="0" w:evenHBand="0" w:firstRowFirstColumn="0" w:firstRowLastColumn="0" w:lastRowFirstColumn="0" w:lastRowLastColumn="0"/>
              <w:rPr>
                <w:lang w:val="es-ES"/>
              </w:rPr>
            </w:pPr>
            <w:r>
              <w:rPr>
                <w:lang w:val="es-ES"/>
              </w:rPr>
              <w:t>Brayan Fernando Rivera</w:t>
            </w:r>
          </w:p>
        </w:tc>
      </w:tr>
      <w:tr w:rsidR="00037A30" w:rsidRPr="00037A30" w14:paraId="5CA09FE2" w14:textId="77777777" w:rsidTr="009A79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14" w:type="dxa"/>
          </w:tcPr>
          <w:p w14:paraId="1AC9F053" w14:textId="7A930A44" w:rsidR="00037A30" w:rsidRPr="00037A30" w:rsidRDefault="00037A30" w:rsidP="00037A30">
            <w:pPr>
              <w:jc w:val="center"/>
              <w:rPr>
                <w:lang w:val="es-ES"/>
              </w:rPr>
            </w:pPr>
            <w:r w:rsidRPr="00037A30">
              <w:rPr>
                <w:lang w:val="es-ES"/>
              </w:rPr>
              <w:t>Encargado de Seguimiento (Tracker)</w:t>
            </w:r>
          </w:p>
        </w:tc>
        <w:tc>
          <w:tcPr>
            <w:tcW w:w="4414" w:type="dxa"/>
          </w:tcPr>
          <w:p w14:paraId="50154FBB" w14:textId="4440ABE8" w:rsidR="00037A30" w:rsidRPr="00037A30" w:rsidRDefault="00037A30" w:rsidP="00037A30">
            <w:pPr>
              <w:jc w:val="center"/>
              <w:cnfStyle w:val="000000100000" w:firstRow="0" w:lastRow="0" w:firstColumn="0" w:lastColumn="0" w:oddVBand="0" w:evenVBand="0" w:oddHBand="1" w:evenHBand="0" w:firstRowFirstColumn="0" w:firstRowLastColumn="0" w:lastRowFirstColumn="0" w:lastRowLastColumn="0"/>
              <w:rPr>
                <w:lang w:val="es-ES"/>
              </w:rPr>
            </w:pPr>
            <w:r>
              <w:rPr>
                <w:lang w:val="es-ES"/>
              </w:rPr>
              <w:t>Brayan Fernando Rivera</w:t>
            </w:r>
          </w:p>
        </w:tc>
      </w:tr>
    </w:tbl>
    <w:p w14:paraId="261ABD9C" w14:textId="320CDC76" w:rsidR="00037A30" w:rsidRDefault="00037A30" w:rsidP="00037A30"/>
    <w:p w14:paraId="327258E9" w14:textId="43870240" w:rsidR="000D6317" w:rsidRPr="00E968ED" w:rsidRDefault="000D6317" w:rsidP="000D6317">
      <w:pPr>
        <w:pStyle w:val="Ttulo2"/>
        <w:rPr>
          <w:lang w:val="es-ES"/>
        </w:rPr>
      </w:pPr>
      <w:bookmarkStart w:id="114" w:name="_Toc76994831"/>
      <w:r w:rsidRPr="00E968ED">
        <w:rPr>
          <w:lang w:val="es-ES"/>
        </w:rPr>
        <w:t>4.2.</w:t>
      </w:r>
      <w:r w:rsidR="00C827CE" w:rsidRPr="00E968ED">
        <w:rPr>
          <w:lang w:val="es-ES"/>
        </w:rPr>
        <w:t>3</w:t>
      </w:r>
      <w:r w:rsidRPr="00E968ED">
        <w:rPr>
          <w:lang w:val="es-ES"/>
        </w:rPr>
        <w:t xml:space="preserve"> Plan De Entrega Del Proyecto</w:t>
      </w:r>
      <w:bookmarkEnd w:id="114"/>
    </w:p>
    <w:p w14:paraId="5B318FE9" w14:textId="176AB563" w:rsidR="000D6317" w:rsidRPr="00C23551" w:rsidRDefault="000D6317" w:rsidP="000D6317">
      <w:pPr>
        <w:rPr>
          <w:lang w:val="es-ES"/>
        </w:rPr>
      </w:pPr>
    </w:p>
    <w:p w14:paraId="41B2515B" w14:textId="5925598B" w:rsidR="000D6317" w:rsidRDefault="000D6317" w:rsidP="00C23551">
      <w:pPr>
        <w:spacing w:line="360" w:lineRule="auto"/>
        <w:jc w:val="both"/>
        <w:rPr>
          <w:lang w:val="es-ES"/>
        </w:rPr>
      </w:pPr>
      <w:r w:rsidRPr="000D6317">
        <w:rPr>
          <w:lang w:val="es-ES"/>
        </w:rPr>
        <w:t>Basándonos en las historias de usuario definidas para el desarrollo del sistema</w:t>
      </w:r>
      <w:r w:rsidR="00C23551">
        <w:rPr>
          <w:lang w:val="es-ES"/>
        </w:rPr>
        <w:t xml:space="preserve"> </w:t>
      </w:r>
      <w:r w:rsidRPr="000D6317">
        <w:rPr>
          <w:lang w:val="es-ES"/>
        </w:rPr>
        <w:t>web, se ha elaborado el siguiente plan de entrega, el cual muestra las historias</w:t>
      </w:r>
      <w:r w:rsidR="00C23551">
        <w:rPr>
          <w:lang w:val="es-ES"/>
        </w:rPr>
        <w:t xml:space="preserve"> </w:t>
      </w:r>
      <w:r w:rsidRPr="000D6317">
        <w:rPr>
          <w:lang w:val="es-ES"/>
        </w:rPr>
        <w:t>de usuario que se llevarán a cabo en cada iteración. Para este plan de entrega</w:t>
      </w:r>
      <w:r w:rsidR="00C23551">
        <w:rPr>
          <w:lang w:val="es-ES"/>
        </w:rPr>
        <w:t xml:space="preserve"> </w:t>
      </w:r>
      <w:r w:rsidRPr="000D6317">
        <w:rPr>
          <w:lang w:val="es-ES"/>
        </w:rPr>
        <w:t>se ha tomado en cuenta la prioridad y el esfuerzo de cada historia de usuario.</w:t>
      </w:r>
    </w:p>
    <w:p w14:paraId="7527727D" w14:textId="77777777" w:rsidR="000D6317" w:rsidRPr="000D6317" w:rsidRDefault="000D6317" w:rsidP="000D6317">
      <w:pPr>
        <w:rPr>
          <w:lang w:val="es-ES"/>
        </w:rPr>
      </w:pPr>
    </w:p>
    <w:p w14:paraId="73BD6556" w14:textId="56BF3A7E" w:rsidR="000D6317" w:rsidRDefault="000D6317" w:rsidP="000D6317">
      <w:pPr>
        <w:rPr>
          <w:lang w:val="es-ES"/>
        </w:rPr>
      </w:pPr>
      <w:r w:rsidRPr="000D6317">
        <w:rPr>
          <w:lang w:val="es-ES"/>
        </w:rPr>
        <w:t>En la tabla 1</w:t>
      </w:r>
      <w:r w:rsidR="00C23551">
        <w:rPr>
          <w:lang w:val="es-ES"/>
        </w:rPr>
        <w:t xml:space="preserve">6 </w:t>
      </w:r>
      <w:r w:rsidRPr="000D6317">
        <w:rPr>
          <w:lang w:val="es-ES"/>
        </w:rPr>
        <w:t>se muestra el plan de entrega del proyecto.</w:t>
      </w:r>
    </w:p>
    <w:p w14:paraId="7752D5F0" w14:textId="569FA274" w:rsidR="00F97FC6" w:rsidRDefault="000D6317" w:rsidP="00F97FC6">
      <w:pPr>
        <w:pStyle w:val="Prrafodelista"/>
        <w:rPr>
          <w:rFonts w:asciiTheme="minorHAnsi" w:hAnsiTheme="minorHAnsi"/>
          <w:i/>
          <w:iCs/>
          <w:sz w:val="22"/>
        </w:rPr>
      </w:pPr>
      <w:r w:rsidRPr="000D6317">
        <w:t xml:space="preserve">Tabla </w:t>
      </w:r>
      <w:r>
        <w:fldChar w:fldCharType="begin"/>
      </w:r>
      <w:r w:rsidRPr="000D6317">
        <w:instrText xml:space="preserve"> SEQ Tabla \* ARABIC </w:instrText>
      </w:r>
      <w:r>
        <w:fldChar w:fldCharType="separate"/>
      </w:r>
      <w:r w:rsidR="00815265">
        <w:rPr>
          <w:noProof/>
        </w:rPr>
        <w:t>16</w:t>
      </w:r>
      <w:r>
        <w:fldChar w:fldCharType="end"/>
      </w:r>
      <w:r w:rsidRPr="000D6317">
        <w:t>. Plan de entrega del proyecto</w:t>
      </w:r>
      <w:r w:rsidR="00F97FC6">
        <w:fldChar w:fldCharType="begin"/>
      </w:r>
      <w:r w:rsidR="00F97FC6">
        <w:instrText xml:space="preserve"> LINK Excel.Sheet.12 "Libro1" "Hoja1!F1C1:F12C6" \a \f 4 \h </w:instrText>
      </w:r>
      <w:r w:rsidR="00F97FC6">
        <w:rPr>
          <w:i/>
          <w:iCs/>
        </w:rPr>
        <w:instrText xml:space="preserve"> \* MERGEFORMAT </w:instrText>
      </w:r>
      <w:r w:rsidR="00F97FC6">
        <w:fldChar w:fldCharType="separate"/>
      </w:r>
    </w:p>
    <w:tbl>
      <w:tblPr>
        <w:tblStyle w:val="Tablanormal1"/>
        <w:tblpPr w:leftFromText="141" w:rightFromText="141" w:vertAnchor="text" w:tblpXSpec="center" w:tblpY="1"/>
        <w:tblW w:w="8274" w:type="dxa"/>
        <w:tblLook w:val="04A0" w:firstRow="1" w:lastRow="0" w:firstColumn="1" w:lastColumn="0" w:noHBand="0" w:noVBand="1"/>
      </w:tblPr>
      <w:tblGrid>
        <w:gridCol w:w="1577"/>
        <w:gridCol w:w="1217"/>
        <w:gridCol w:w="1270"/>
        <w:gridCol w:w="1230"/>
        <w:gridCol w:w="1520"/>
        <w:gridCol w:w="1460"/>
      </w:tblGrid>
      <w:tr w:rsidR="00F97FC6" w:rsidRPr="00F97FC6" w14:paraId="0D005809" w14:textId="77777777" w:rsidTr="009A798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77" w:type="dxa"/>
            <w:noWrap/>
            <w:hideMark/>
          </w:tcPr>
          <w:p w14:paraId="58EAB5A9" w14:textId="39331253"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s</w:t>
            </w:r>
          </w:p>
        </w:tc>
        <w:tc>
          <w:tcPr>
            <w:tcW w:w="1217" w:type="dxa"/>
            <w:noWrap/>
            <w:hideMark/>
          </w:tcPr>
          <w:p w14:paraId="3F47F9EC" w14:textId="77777777" w:rsidR="00F97FC6" w:rsidRPr="00F97FC6" w:rsidRDefault="00F97FC6" w:rsidP="00F97FC6">
            <w:pPr>
              <w:jc w:val="center"/>
              <w:cnfStyle w:val="100000000000" w:firstRow="1"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Iteración</w:t>
            </w:r>
          </w:p>
        </w:tc>
        <w:tc>
          <w:tcPr>
            <w:tcW w:w="1270" w:type="dxa"/>
            <w:noWrap/>
            <w:hideMark/>
          </w:tcPr>
          <w:p w14:paraId="474BB14B" w14:textId="77777777" w:rsidR="00F97FC6" w:rsidRPr="00F97FC6" w:rsidRDefault="00F97FC6" w:rsidP="00F97FC6">
            <w:pPr>
              <w:jc w:val="center"/>
              <w:cnfStyle w:val="100000000000" w:firstRow="1"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Prioridad</w:t>
            </w:r>
          </w:p>
        </w:tc>
        <w:tc>
          <w:tcPr>
            <w:tcW w:w="1230" w:type="dxa"/>
            <w:noWrap/>
            <w:hideMark/>
          </w:tcPr>
          <w:p w14:paraId="3DDD6CED" w14:textId="77777777" w:rsidR="00F97FC6" w:rsidRPr="00F97FC6" w:rsidRDefault="00F97FC6" w:rsidP="00F97FC6">
            <w:pPr>
              <w:jc w:val="center"/>
              <w:cnfStyle w:val="100000000000" w:firstRow="1"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Esfuerzo</w:t>
            </w:r>
          </w:p>
        </w:tc>
        <w:tc>
          <w:tcPr>
            <w:tcW w:w="1520" w:type="dxa"/>
            <w:noWrap/>
            <w:hideMark/>
          </w:tcPr>
          <w:p w14:paraId="72A8A267" w14:textId="77777777" w:rsidR="00F97FC6" w:rsidRPr="00F97FC6" w:rsidRDefault="00F97FC6" w:rsidP="00F97FC6">
            <w:pPr>
              <w:jc w:val="center"/>
              <w:cnfStyle w:val="100000000000" w:firstRow="1"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Fecha Inicio</w:t>
            </w:r>
          </w:p>
        </w:tc>
        <w:tc>
          <w:tcPr>
            <w:tcW w:w="1460" w:type="dxa"/>
            <w:noWrap/>
            <w:hideMark/>
          </w:tcPr>
          <w:p w14:paraId="4A6B2F3F" w14:textId="77777777" w:rsidR="00F97FC6" w:rsidRPr="00F97FC6" w:rsidRDefault="00F97FC6" w:rsidP="00F97FC6">
            <w:pPr>
              <w:jc w:val="center"/>
              <w:cnfStyle w:val="100000000000" w:firstRow="1"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Fecha Final</w:t>
            </w:r>
          </w:p>
        </w:tc>
      </w:tr>
      <w:tr w:rsidR="00F97FC6" w:rsidRPr="00F97FC6" w14:paraId="6642AD3F" w14:textId="77777777" w:rsidTr="009A7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613E0412"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1</w:t>
            </w:r>
          </w:p>
        </w:tc>
        <w:tc>
          <w:tcPr>
            <w:tcW w:w="1217" w:type="dxa"/>
            <w:noWrap/>
            <w:hideMark/>
          </w:tcPr>
          <w:p w14:paraId="232F0639"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1</w:t>
            </w:r>
          </w:p>
        </w:tc>
        <w:tc>
          <w:tcPr>
            <w:tcW w:w="1270" w:type="dxa"/>
            <w:noWrap/>
            <w:hideMark/>
          </w:tcPr>
          <w:p w14:paraId="5E0E90D2"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6FD6B981"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520" w:type="dxa"/>
            <w:noWrap/>
            <w:hideMark/>
          </w:tcPr>
          <w:p w14:paraId="1B977550"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1C7C43D3"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497762E2" w14:textId="77777777" w:rsidTr="009A7987">
        <w:trPr>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26FD418D"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2</w:t>
            </w:r>
          </w:p>
        </w:tc>
        <w:tc>
          <w:tcPr>
            <w:tcW w:w="1217" w:type="dxa"/>
            <w:noWrap/>
            <w:hideMark/>
          </w:tcPr>
          <w:p w14:paraId="5CC874C5"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1</w:t>
            </w:r>
          </w:p>
        </w:tc>
        <w:tc>
          <w:tcPr>
            <w:tcW w:w="1270" w:type="dxa"/>
            <w:noWrap/>
            <w:hideMark/>
          </w:tcPr>
          <w:p w14:paraId="11348C66"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27FAEEF0"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520" w:type="dxa"/>
            <w:noWrap/>
            <w:hideMark/>
          </w:tcPr>
          <w:p w14:paraId="60AD2468"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6D5AA4F6"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6ADCE7C2" w14:textId="77777777" w:rsidTr="009A7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04195923"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3</w:t>
            </w:r>
          </w:p>
        </w:tc>
        <w:tc>
          <w:tcPr>
            <w:tcW w:w="1217" w:type="dxa"/>
            <w:noWrap/>
            <w:hideMark/>
          </w:tcPr>
          <w:p w14:paraId="5B7D4FCE"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1</w:t>
            </w:r>
          </w:p>
        </w:tc>
        <w:tc>
          <w:tcPr>
            <w:tcW w:w="1270" w:type="dxa"/>
            <w:noWrap/>
            <w:hideMark/>
          </w:tcPr>
          <w:p w14:paraId="716B8599"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44F130C6"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520" w:type="dxa"/>
            <w:noWrap/>
            <w:hideMark/>
          </w:tcPr>
          <w:p w14:paraId="73E8EEDF"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4A20E423"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1CF0B1CB" w14:textId="77777777" w:rsidTr="009A7987">
        <w:trPr>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37B3DD89"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4</w:t>
            </w:r>
          </w:p>
        </w:tc>
        <w:tc>
          <w:tcPr>
            <w:tcW w:w="1217" w:type="dxa"/>
            <w:noWrap/>
            <w:hideMark/>
          </w:tcPr>
          <w:p w14:paraId="0A46A584"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270" w:type="dxa"/>
            <w:noWrap/>
            <w:hideMark/>
          </w:tcPr>
          <w:p w14:paraId="53487D23"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1EF58CCC"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4</w:t>
            </w:r>
          </w:p>
        </w:tc>
        <w:tc>
          <w:tcPr>
            <w:tcW w:w="1520" w:type="dxa"/>
            <w:noWrap/>
            <w:hideMark/>
          </w:tcPr>
          <w:p w14:paraId="4D2722DC"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717126F6"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75DEDF4E" w14:textId="77777777" w:rsidTr="009A7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58E16720"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5</w:t>
            </w:r>
          </w:p>
        </w:tc>
        <w:tc>
          <w:tcPr>
            <w:tcW w:w="1217" w:type="dxa"/>
            <w:noWrap/>
            <w:hideMark/>
          </w:tcPr>
          <w:p w14:paraId="5A3E212C"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270" w:type="dxa"/>
            <w:noWrap/>
            <w:hideMark/>
          </w:tcPr>
          <w:p w14:paraId="1C8B7A11"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2DD692ED"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1</w:t>
            </w:r>
          </w:p>
        </w:tc>
        <w:tc>
          <w:tcPr>
            <w:tcW w:w="1520" w:type="dxa"/>
            <w:noWrap/>
            <w:hideMark/>
          </w:tcPr>
          <w:p w14:paraId="1BCF6325"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7E1B3C22"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0476A7C0" w14:textId="77777777" w:rsidTr="009A7987">
        <w:trPr>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0229B664"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lastRenderedPageBreak/>
              <w:t>Historia 6</w:t>
            </w:r>
          </w:p>
        </w:tc>
        <w:tc>
          <w:tcPr>
            <w:tcW w:w="1217" w:type="dxa"/>
            <w:noWrap/>
            <w:hideMark/>
          </w:tcPr>
          <w:p w14:paraId="1546C1F8"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270" w:type="dxa"/>
            <w:noWrap/>
            <w:hideMark/>
          </w:tcPr>
          <w:p w14:paraId="568BFDF1"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5399F5E5"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3</w:t>
            </w:r>
          </w:p>
        </w:tc>
        <w:tc>
          <w:tcPr>
            <w:tcW w:w="1520" w:type="dxa"/>
            <w:noWrap/>
            <w:hideMark/>
          </w:tcPr>
          <w:p w14:paraId="547B28E2"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13DC4603"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60B0089D" w14:textId="77777777" w:rsidTr="009A7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570E2F3D"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7</w:t>
            </w:r>
          </w:p>
        </w:tc>
        <w:tc>
          <w:tcPr>
            <w:tcW w:w="1217" w:type="dxa"/>
            <w:noWrap/>
            <w:hideMark/>
          </w:tcPr>
          <w:p w14:paraId="563723BB"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270" w:type="dxa"/>
            <w:noWrap/>
            <w:hideMark/>
          </w:tcPr>
          <w:p w14:paraId="1C629E58"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0E614E8B"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1</w:t>
            </w:r>
          </w:p>
        </w:tc>
        <w:tc>
          <w:tcPr>
            <w:tcW w:w="1520" w:type="dxa"/>
            <w:noWrap/>
            <w:hideMark/>
          </w:tcPr>
          <w:p w14:paraId="460EE34B"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443281F2"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1E9824E3" w14:textId="77777777" w:rsidTr="009A7987">
        <w:trPr>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5C4757DC"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8</w:t>
            </w:r>
          </w:p>
        </w:tc>
        <w:tc>
          <w:tcPr>
            <w:tcW w:w="1217" w:type="dxa"/>
            <w:noWrap/>
            <w:hideMark/>
          </w:tcPr>
          <w:p w14:paraId="3802712F" w14:textId="3113035A" w:rsidR="00F97FC6" w:rsidRPr="00F97FC6" w:rsidRDefault="00C23551"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Pr>
                <w:rFonts w:eastAsia="Times New Roman" w:cs="Arial"/>
                <w:szCs w:val="24"/>
                <w:lang w:val="es-ES" w:eastAsia="es-ES"/>
              </w:rPr>
              <w:t>2</w:t>
            </w:r>
          </w:p>
        </w:tc>
        <w:tc>
          <w:tcPr>
            <w:tcW w:w="1270" w:type="dxa"/>
            <w:noWrap/>
            <w:hideMark/>
          </w:tcPr>
          <w:p w14:paraId="50BCDEE1"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78BF5086"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520" w:type="dxa"/>
            <w:noWrap/>
            <w:hideMark/>
          </w:tcPr>
          <w:p w14:paraId="5E812F5F"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1D0331BF"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46DA3F62" w14:textId="77777777" w:rsidTr="009A7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4DCBCA4B"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9</w:t>
            </w:r>
          </w:p>
        </w:tc>
        <w:tc>
          <w:tcPr>
            <w:tcW w:w="1217" w:type="dxa"/>
            <w:noWrap/>
            <w:hideMark/>
          </w:tcPr>
          <w:p w14:paraId="1E1C7112" w14:textId="0175864D" w:rsidR="00F97FC6" w:rsidRPr="00F97FC6" w:rsidRDefault="009A7987"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Pr>
                <w:rFonts w:eastAsia="Times New Roman" w:cs="Arial"/>
                <w:szCs w:val="24"/>
                <w:lang w:val="es-ES" w:eastAsia="es-ES"/>
              </w:rPr>
              <w:t>2</w:t>
            </w:r>
          </w:p>
        </w:tc>
        <w:tc>
          <w:tcPr>
            <w:tcW w:w="1270" w:type="dxa"/>
            <w:noWrap/>
            <w:hideMark/>
          </w:tcPr>
          <w:p w14:paraId="442A8081"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2D909AD9"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2</w:t>
            </w:r>
          </w:p>
        </w:tc>
        <w:tc>
          <w:tcPr>
            <w:tcW w:w="1520" w:type="dxa"/>
            <w:noWrap/>
            <w:hideMark/>
          </w:tcPr>
          <w:p w14:paraId="1F914356"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22D0FF2E"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23CF1614" w14:textId="77777777" w:rsidTr="009A7987">
        <w:trPr>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3DBE6ADE"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10</w:t>
            </w:r>
          </w:p>
        </w:tc>
        <w:tc>
          <w:tcPr>
            <w:tcW w:w="1217" w:type="dxa"/>
            <w:noWrap/>
            <w:hideMark/>
          </w:tcPr>
          <w:p w14:paraId="4D169F70" w14:textId="51768FCB" w:rsidR="00F97FC6" w:rsidRPr="00F97FC6" w:rsidRDefault="00C23551"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Pr>
                <w:rFonts w:eastAsia="Times New Roman" w:cs="Arial"/>
                <w:szCs w:val="24"/>
                <w:lang w:val="es-ES" w:eastAsia="es-ES"/>
              </w:rPr>
              <w:t>3</w:t>
            </w:r>
          </w:p>
        </w:tc>
        <w:tc>
          <w:tcPr>
            <w:tcW w:w="1270" w:type="dxa"/>
            <w:noWrap/>
            <w:hideMark/>
          </w:tcPr>
          <w:p w14:paraId="77EF6EE4"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377E0D8D"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4</w:t>
            </w:r>
          </w:p>
        </w:tc>
        <w:tc>
          <w:tcPr>
            <w:tcW w:w="1520" w:type="dxa"/>
            <w:noWrap/>
            <w:hideMark/>
          </w:tcPr>
          <w:p w14:paraId="79DAA346"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53B6B874" w14:textId="77777777" w:rsidR="00F97FC6" w:rsidRPr="00F97FC6" w:rsidRDefault="00F97FC6" w:rsidP="00F97FC6">
            <w:pPr>
              <w:jc w:val="center"/>
              <w:cnfStyle w:val="000000000000" w:firstRow="0" w:lastRow="0" w:firstColumn="0" w:lastColumn="0" w:oddVBand="0" w:evenVBand="0" w:oddHBand="0"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r w:rsidR="00F97FC6" w:rsidRPr="00F97FC6" w14:paraId="1753EF96" w14:textId="77777777" w:rsidTr="009A7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77" w:type="dxa"/>
            <w:noWrap/>
            <w:hideMark/>
          </w:tcPr>
          <w:p w14:paraId="5A8ED23C" w14:textId="77777777" w:rsidR="00F97FC6" w:rsidRPr="00F97FC6" w:rsidRDefault="00F97FC6" w:rsidP="00F97FC6">
            <w:pPr>
              <w:jc w:val="center"/>
              <w:rPr>
                <w:rFonts w:eastAsia="Times New Roman" w:cs="Arial"/>
                <w:szCs w:val="24"/>
                <w:lang w:val="es-ES" w:eastAsia="es-ES"/>
              </w:rPr>
            </w:pPr>
            <w:r w:rsidRPr="00F97FC6">
              <w:rPr>
                <w:rFonts w:eastAsia="Times New Roman" w:cs="Arial"/>
                <w:szCs w:val="24"/>
                <w:lang w:val="es-ES" w:eastAsia="es-ES"/>
              </w:rPr>
              <w:t>Historia 11</w:t>
            </w:r>
          </w:p>
        </w:tc>
        <w:tc>
          <w:tcPr>
            <w:tcW w:w="1217" w:type="dxa"/>
            <w:noWrap/>
            <w:hideMark/>
          </w:tcPr>
          <w:p w14:paraId="342420E3" w14:textId="137AF2E9" w:rsidR="00F97FC6" w:rsidRPr="00F97FC6" w:rsidRDefault="00C23551"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Pr>
                <w:rFonts w:eastAsia="Times New Roman" w:cs="Arial"/>
                <w:szCs w:val="24"/>
                <w:lang w:val="es-ES" w:eastAsia="es-ES"/>
              </w:rPr>
              <w:t>3</w:t>
            </w:r>
          </w:p>
        </w:tc>
        <w:tc>
          <w:tcPr>
            <w:tcW w:w="1270" w:type="dxa"/>
            <w:noWrap/>
            <w:hideMark/>
          </w:tcPr>
          <w:p w14:paraId="690E7D2E"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Alta</w:t>
            </w:r>
          </w:p>
        </w:tc>
        <w:tc>
          <w:tcPr>
            <w:tcW w:w="1230" w:type="dxa"/>
            <w:noWrap/>
            <w:hideMark/>
          </w:tcPr>
          <w:p w14:paraId="6BE529F2"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4</w:t>
            </w:r>
          </w:p>
        </w:tc>
        <w:tc>
          <w:tcPr>
            <w:tcW w:w="1520" w:type="dxa"/>
            <w:noWrap/>
            <w:hideMark/>
          </w:tcPr>
          <w:p w14:paraId="518719C1"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c>
          <w:tcPr>
            <w:tcW w:w="1460" w:type="dxa"/>
            <w:noWrap/>
            <w:hideMark/>
          </w:tcPr>
          <w:p w14:paraId="46F3F03B" w14:textId="77777777" w:rsidR="00F97FC6" w:rsidRPr="00F97FC6" w:rsidRDefault="00F97FC6" w:rsidP="00F97FC6">
            <w:pPr>
              <w:jc w:val="center"/>
              <w:cnfStyle w:val="000000100000" w:firstRow="0" w:lastRow="0" w:firstColumn="0" w:lastColumn="0" w:oddVBand="0" w:evenVBand="0" w:oddHBand="1" w:evenHBand="0" w:firstRowFirstColumn="0" w:firstRowLastColumn="0" w:lastRowFirstColumn="0" w:lastRowLastColumn="0"/>
              <w:rPr>
                <w:rFonts w:eastAsia="Times New Roman" w:cs="Arial"/>
                <w:szCs w:val="24"/>
                <w:lang w:val="es-ES" w:eastAsia="es-ES"/>
              </w:rPr>
            </w:pPr>
            <w:r w:rsidRPr="00F97FC6">
              <w:rPr>
                <w:rFonts w:eastAsia="Times New Roman" w:cs="Arial"/>
                <w:szCs w:val="24"/>
                <w:lang w:val="es-ES" w:eastAsia="es-ES"/>
              </w:rPr>
              <w:t> </w:t>
            </w:r>
          </w:p>
        </w:tc>
      </w:tr>
    </w:tbl>
    <w:p w14:paraId="75381187" w14:textId="72BB6B1F" w:rsidR="008941A2" w:rsidRDefault="00F97FC6" w:rsidP="004153F9">
      <w:pPr>
        <w:pStyle w:val="Descripcin"/>
        <w:keepNext/>
        <w:spacing w:after="240"/>
        <w:jc w:val="left"/>
        <w:rPr>
          <w:i w:val="0"/>
          <w:iCs w:val="0"/>
          <w:color w:val="auto"/>
          <w:sz w:val="24"/>
          <w:lang w:val="es-ES"/>
        </w:rPr>
      </w:pPr>
      <w:r>
        <w:rPr>
          <w:i w:val="0"/>
          <w:iCs w:val="0"/>
          <w:color w:val="auto"/>
          <w:sz w:val="24"/>
          <w:lang w:val="es-ES"/>
        </w:rPr>
        <w:fldChar w:fldCharType="end"/>
      </w:r>
      <w:r>
        <w:rPr>
          <w:i w:val="0"/>
          <w:iCs w:val="0"/>
          <w:color w:val="auto"/>
          <w:sz w:val="24"/>
          <w:lang w:val="es-ES"/>
        </w:rPr>
        <w:br w:type="textWrapping" w:clear="all"/>
      </w:r>
    </w:p>
    <w:p w14:paraId="1B097E8C" w14:textId="78B6C929" w:rsidR="00F97FC6" w:rsidRDefault="00F97FC6" w:rsidP="00C827CE">
      <w:pPr>
        <w:pStyle w:val="Ttulo2"/>
        <w:rPr>
          <w:lang w:val="es-ES"/>
        </w:rPr>
      </w:pPr>
      <w:bookmarkStart w:id="115" w:name="_Toc76994832"/>
      <w:r>
        <w:rPr>
          <w:lang w:val="es-ES"/>
        </w:rPr>
        <w:t>4.2.</w:t>
      </w:r>
      <w:r w:rsidR="00C827CE">
        <w:rPr>
          <w:lang w:val="es-ES"/>
        </w:rPr>
        <w:t>4</w:t>
      </w:r>
      <w:r>
        <w:rPr>
          <w:lang w:val="es-ES"/>
        </w:rPr>
        <w:t xml:space="preserve"> Diagrama</w:t>
      </w:r>
      <w:r w:rsidR="00C827CE">
        <w:rPr>
          <w:lang w:val="es-ES"/>
        </w:rPr>
        <w:t xml:space="preserve"> Relacional</w:t>
      </w:r>
      <w:bookmarkEnd w:id="115"/>
    </w:p>
    <w:p w14:paraId="639AE6B5" w14:textId="1058E666" w:rsidR="00C827CE" w:rsidRDefault="00C827CE" w:rsidP="00C827CE">
      <w:pPr>
        <w:pStyle w:val="Prrafodelista"/>
      </w:pPr>
      <w:r w:rsidRPr="00C827CE">
        <w:t xml:space="preserve">Figura </w:t>
      </w:r>
      <w:r>
        <w:fldChar w:fldCharType="begin"/>
      </w:r>
      <w:r w:rsidRPr="00C827CE">
        <w:instrText xml:space="preserve"> SEQ Figura \* ARABIC </w:instrText>
      </w:r>
      <w:r>
        <w:fldChar w:fldCharType="separate"/>
      </w:r>
      <w:r w:rsidR="0099300F">
        <w:rPr>
          <w:noProof/>
        </w:rPr>
        <w:t>9</w:t>
      </w:r>
      <w:r>
        <w:fldChar w:fldCharType="end"/>
      </w:r>
      <w:r w:rsidRPr="00C827CE">
        <w:t>. Diagrama Relacional</w:t>
      </w:r>
    </w:p>
    <w:p w14:paraId="15A65A61" w14:textId="38CB516F" w:rsidR="00C827CE" w:rsidRDefault="00C827CE" w:rsidP="00C827CE">
      <w:pPr>
        <w:jc w:val="center"/>
        <w:rPr>
          <w:lang w:val="es-ES"/>
        </w:rPr>
      </w:pPr>
      <w:r w:rsidRPr="00C827CE">
        <w:rPr>
          <w:noProof/>
          <w:lang w:val="es-ES"/>
        </w:rPr>
        <w:drawing>
          <wp:inline distT="0" distB="0" distL="0" distR="0" wp14:anchorId="6FBD70D5" wp14:editId="2B5E2F32">
            <wp:extent cx="4659476" cy="3742660"/>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77807" cy="3757384"/>
                    </a:xfrm>
                    <a:prstGeom prst="rect">
                      <a:avLst/>
                    </a:prstGeom>
                  </pic:spPr>
                </pic:pic>
              </a:graphicData>
            </a:graphic>
          </wp:inline>
        </w:drawing>
      </w:r>
    </w:p>
    <w:p w14:paraId="76A2019E" w14:textId="3AA395AE" w:rsidR="00C827CE" w:rsidRDefault="00E968ED" w:rsidP="00E968ED">
      <w:pPr>
        <w:pStyle w:val="Ttulo2"/>
        <w:rPr>
          <w:lang w:val="es-ES"/>
        </w:rPr>
      </w:pPr>
      <w:bookmarkStart w:id="116" w:name="_Toc76994833"/>
      <w:r>
        <w:rPr>
          <w:lang w:val="es-ES"/>
        </w:rPr>
        <w:t>4.2.5 Primera Iteración</w:t>
      </w:r>
      <w:bookmarkEnd w:id="116"/>
    </w:p>
    <w:p w14:paraId="30B2049C" w14:textId="3867AAB1" w:rsidR="00E968ED" w:rsidRDefault="00E968ED" w:rsidP="00E968ED">
      <w:pPr>
        <w:rPr>
          <w:lang w:val="es-ES"/>
        </w:rPr>
      </w:pPr>
    </w:p>
    <w:p w14:paraId="7C0C0FDB" w14:textId="1ABFA66B" w:rsidR="00E968ED" w:rsidRDefault="00E968ED" w:rsidP="00E968ED">
      <w:pPr>
        <w:spacing w:line="360" w:lineRule="auto"/>
        <w:jc w:val="both"/>
        <w:rPr>
          <w:lang w:val="es-ES"/>
        </w:rPr>
      </w:pPr>
      <w:r w:rsidRPr="00E968ED">
        <w:rPr>
          <w:lang w:val="es-ES"/>
        </w:rPr>
        <w:t>Para la siguiente iteración se han desarrollado los módulos Sesión,</w:t>
      </w:r>
      <w:r>
        <w:rPr>
          <w:lang w:val="es-ES"/>
        </w:rPr>
        <w:t xml:space="preserve"> A</w:t>
      </w:r>
      <w:r w:rsidRPr="00E968ED">
        <w:rPr>
          <w:lang w:val="es-ES"/>
        </w:rPr>
        <w:t>dministración, los cuales para lograr su progreso se ha utilizado y a la</w:t>
      </w:r>
      <w:r>
        <w:rPr>
          <w:lang w:val="es-ES"/>
        </w:rPr>
        <w:t xml:space="preserve"> </w:t>
      </w:r>
      <w:r w:rsidRPr="00E968ED">
        <w:rPr>
          <w:lang w:val="es-ES"/>
        </w:rPr>
        <w:t>misma vez aplicado cada una de las herramientas que se destacan en la</w:t>
      </w:r>
      <w:r>
        <w:rPr>
          <w:lang w:val="es-ES"/>
        </w:rPr>
        <w:t xml:space="preserve"> </w:t>
      </w:r>
      <w:r w:rsidRPr="00E968ED">
        <w:rPr>
          <w:lang w:val="es-ES"/>
        </w:rPr>
        <w:t>metodología de programación extrema XP.</w:t>
      </w:r>
      <w:r w:rsidRPr="00E968ED">
        <w:rPr>
          <w:lang w:val="es-ES"/>
        </w:rPr>
        <w:cr/>
      </w:r>
    </w:p>
    <w:p w14:paraId="45602446" w14:textId="24B3FAF3" w:rsidR="00E968ED" w:rsidRDefault="00E968ED" w:rsidP="00E968ED">
      <w:pPr>
        <w:spacing w:line="360" w:lineRule="auto"/>
        <w:jc w:val="both"/>
        <w:rPr>
          <w:lang w:val="es-ES"/>
        </w:rPr>
      </w:pPr>
      <w:r w:rsidRPr="00E968ED">
        <w:rPr>
          <w:lang w:val="es-ES"/>
        </w:rPr>
        <w:t xml:space="preserve">En la tabla </w:t>
      </w:r>
      <w:r>
        <w:rPr>
          <w:lang w:val="es-ES"/>
        </w:rPr>
        <w:t>17</w:t>
      </w:r>
      <w:r w:rsidRPr="00E968ED">
        <w:rPr>
          <w:lang w:val="es-ES"/>
        </w:rPr>
        <w:t xml:space="preserve"> se muestran de forma general las historias de usuario de esta etapa.</w:t>
      </w:r>
    </w:p>
    <w:p w14:paraId="27AEEFFB" w14:textId="2EFD80C2" w:rsidR="0057409A" w:rsidRDefault="0057409A" w:rsidP="00E968ED">
      <w:pPr>
        <w:spacing w:line="360" w:lineRule="auto"/>
        <w:jc w:val="both"/>
        <w:rPr>
          <w:b/>
          <w:bCs/>
          <w:sz w:val="28"/>
          <w:szCs w:val="24"/>
          <w:lang w:val="es-ES"/>
        </w:rPr>
      </w:pPr>
      <w:r w:rsidRPr="0057409A">
        <w:rPr>
          <w:b/>
          <w:bCs/>
          <w:sz w:val="28"/>
          <w:szCs w:val="24"/>
          <w:lang w:val="es-ES"/>
        </w:rPr>
        <w:t>HISTORIAS DE USUARIO</w:t>
      </w:r>
    </w:p>
    <w:p w14:paraId="4E414E6B" w14:textId="77777777" w:rsidR="009A7987" w:rsidRPr="0057409A" w:rsidRDefault="009A7987" w:rsidP="00E968ED">
      <w:pPr>
        <w:spacing w:line="360" w:lineRule="auto"/>
        <w:jc w:val="both"/>
        <w:rPr>
          <w:b/>
          <w:bCs/>
          <w:sz w:val="28"/>
          <w:szCs w:val="24"/>
          <w:lang w:val="es-ES"/>
        </w:rPr>
      </w:pPr>
    </w:p>
    <w:p w14:paraId="115D88C3" w14:textId="5285307D" w:rsidR="00763AF6" w:rsidRPr="00E968ED" w:rsidRDefault="00763AF6" w:rsidP="00763AF6">
      <w:pPr>
        <w:pStyle w:val="Prrafodelista"/>
      </w:pPr>
      <w:r>
        <w:t xml:space="preserve">Tabla </w:t>
      </w:r>
      <w:r>
        <w:fldChar w:fldCharType="begin"/>
      </w:r>
      <w:r>
        <w:instrText xml:space="preserve"> SEQ Tabla \* ARABIC </w:instrText>
      </w:r>
      <w:r>
        <w:fldChar w:fldCharType="separate"/>
      </w:r>
      <w:r w:rsidR="00815265">
        <w:rPr>
          <w:noProof/>
        </w:rPr>
        <w:t>17</w:t>
      </w:r>
      <w:r>
        <w:fldChar w:fldCharType="end"/>
      </w:r>
      <w:r>
        <w:t>. Historias de usuario</w:t>
      </w:r>
    </w:p>
    <w:tbl>
      <w:tblPr>
        <w:tblStyle w:val="Tablanormal1"/>
        <w:tblW w:w="0" w:type="auto"/>
        <w:jc w:val="center"/>
        <w:tblLook w:val="04A0" w:firstRow="1" w:lastRow="0" w:firstColumn="1" w:lastColumn="0" w:noHBand="0" w:noVBand="1"/>
      </w:tblPr>
      <w:tblGrid>
        <w:gridCol w:w="1555"/>
        <w:gridCol w:w="4677"/>
      </w:tblGrid>
      <w:tr w:rsidR="00C23551" w14:paraId="54039152" w14:textId="77777777" w:rsidTr="00763A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228FF871" w14:textId="3F5D7C40" w:rsidR="00C23551" w:rsidRDefault="00763AF6" w:rsidP="00E968ED">
            <w:pPr>
              <w:spacing w:line="360" w:lineRule="auto"/>
              <w:jc w:val="both"/>
              <w:rPr>
                <w:lang w:val="es-ES"/>
              </w:rPr>
            </w:pPr>
            <w:r>
              <w:rPr>
                <w:lang w:val="es-ES"/>
              </w:rPr>
              <w:t>Número</w:t>
            </w:r>
          </w:p>
        </w:tc>
        <w:tc>
          <w:tcPr>
            <w:tcW w:w="4677" w:type="dxa"/>
          </w:tcPr>
          <w:p w14:paraId="083AD4D5" w14:textId="6A2F862A" w:rsidR="00C23551" w:rsidRDefault="00763AF6" w:rsidP="00E968ED">
            <w:pPr>
              <w:spacing w:line="360" w:lineRule="auto"/>
              <w:jc w:val="both"/>
              <w:cnfStyle w:val="100000000000" w:firstRow="1" w:lastRow="0" w:firstColumn="0" w:lastColumn="0" w:oddVBand="0" w:evenVBand="0" w:oddHBand="0" w:evenHBand="0" w:firstRowFirstColumn="0" w:firstRowLastColumn="0" w:lastRowFirstColumn="0" w:lastRowLastColumn="0"/>
              <w:rPr>
                <w:lang w:val="es-ES"/>
              </w:rPr>
            </w:pPr>
            <w:r>
              <w:rPr>
                <w:lang w:val="es-ES"/>
              </w:rPr>
              <w:t>Nombre</w:t>
            </w:r>
          </w:p>
        </w:tc>
      </w:tr>
      <w:tr w:rsidR="00C23551" w14:paraId="4C3A326E" w14:textId="77777777" w:rsidTr="00763A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27EADB7F" w14:textId="00747D18" w:rsidR="00C23551" w:rsidRDefault="00763AF6" w:rsidP="00E968ED">
            <w:pPr>
              <w:spacing w:line="360" w:lineRule="auto"/>
              <w:jc w:val="both"/>
              <w:rPr>
                <w:lang w:val="es-ES"/>
              </w:rPr>
            </w:pPr>
            <w:r>
              <w:rPr>
                <w:lang w:val="es-ES"/>
              </w:rPr>
              <w:t>1</w:t>
            </w:r>
          </w:p>
        </w:tc>
        <w:tc>
          <w:tcPr>
            <w:tcW w:w="4677" w:type="dxa"/>
          </w:tcPr>
          <w:p w14:paraId="77F34F68" w14:textId="4DB39237" w:rsidR="00C23551" w:rsidRDefault="00763AF6"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Acceso al sistema</w:t>
            </w:r>
          </w:p>
        </w:tc>
      </w:tr>
      <w:tr w:rsidR="00C23551" w14:paraId="4FDC0F6B" w14:textId="77777777" w:rsidTr="00763AF6">
        <w:trPr>
          <w:jc w:val="center"/>
        </w:trPr>
        <w:tc>
          <w:tcPr>
            <w:cnfStyle w:val="001000000000" w:firstRow="0" w:lastRow="0" w:firstColumn="1" w:lastColumn="0" w:oddVBand="0" w:evenVBand="0" w:oddHBand="0" w:evenHBand="0" w:firstRowFirstColumn="0" w:firstRowLastColumn="0" w:lastRowFirstColumn="0" w:lastRowLastColumn="0"/>
            <w:tcW w:w="1555" w:type="dxa"/>
          </w:tcPr>
          <w:p w14:paraId="6FAD844B" w14:textId="0FEFAD08" w:rsidR="00C23551" w:rsidRDefault="00763AF6" w:rsidP="00E968ED">
            <w:pPr>
              <w:spacing w:line="360" w:lineRule="auto"/>
              <w:jc w:val="both"/>
              <w:rPr>
                <w:lang w:val="es-ES"/>
              </w:rPr>
            </w:pPr>
            <w:r>
              <w:rPr>
                <w:lang w:val="es-ES"/>
              </w:rPr>
              <w:t>2</w:t>
            </w:r>
          </w:p>
        </w:tc>
        <w:tc>
          <w:tcPr>
            <w:tcW w:w="4677" w:type="dxa"/>
          </w:tcPr>
          <w:p w14:paraId="6EB92562" w14:textId="006B20F9" w:rsidR="00C23551" w:rsidRDefault="00763AF6"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Creación de permisos</w:t>
            </w:r>
          </w:p>
        </w:tc>
      </w:tr>
      <w:tr w:rsidR="00C23551" w14:paraId="02028A7A" w14:textId="77777777" w:rsidTr="00763A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48486E96" w14:textId="78CDBEEE" w:rsidR="00C23551" w:rsidRDefault="00763AF6" w:rsidP="00E968ED">
            <w:pPr>
              <w:spacing w:line="360" w:lineRule="auto"/>
              <w:jc w:val="both"/>
              <w:rPr>
                <w:lang w:val="es-ES"/>
              </w:rPr>
            </w:pPr>
            <w:r>
              <w:rPr>
                <w:lang w:val="es-ES"/>
              </w:rPr>
              <w:t>3</w:t>
            </w:r>
          </w:p>
        </w:tc>
        <w:tc>
          <w:tcPr>
            <w:tcW w:w="4677" w:type="dxa"/>
          </w:tcPr>
          <w:p w14:paraId="1DC74DDB" w14:textId="6F2DB253" w:rsidR="00C23551" w:rsidRDefault="00763AF6"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Gestión de Usuarios</w:t>
            </w:r>
          </w:p>
        </w:tc>
      </w:tr>
    </w:tbl>
    <w:p w14:paraId="0676E86F" w14:textId="3164EEF3" w:rsidR="00E968ED" w:rsidRDefault="00E968ED" w:rsidP="00E968ED">
      <w:pPr>
        <w:spacing w:line="360" w:lineRule="auto"/>
        <w:jc w:val="both"/>
        <w:rPr>
          <w:lang w:val="es-ES"/>
        </w:rPr>
      </w:pPr>
    </w:p>
    <w:p w14:paraId="47E23855" w14:textId="77777777" w:rsidR="0057409A" w:rsidRPr="0057409A" w:rsidRDefault="0057409A" w:rsidP="0057409A">
      <w:pPr>
        <w:spacing w:line="360" w:lineRule="auto"/>
        <w:jc w:val="both"/>
        <w:rPr>
          <w:b/>
          <w:bCs/>
          <w:sz w:val="28"/>
          <w:szCs w:val="24"/>
          <w:lang w:val="es-ES"/>
        </w:rPr>
      </w:pPr>
      <w:r w:rsidRPr="0057409A">
        <w:rPr>
          <w:b/>
          <w:bCs/>
          <w:sz w:val="28"/>
          <w:szCs w:val="24"/>
          <w:lang w:val="es-ES"/>
        </w:rPr>
        <w:t>TAREAS DE INGENIERÍA</w:t>
      </w:r>
    </w:p>
    <w:p w14:paraId="082FC030" w14:textId="74F5EE86" w:rsidR="0057409A" w:rsidRDefault="0057409A" w:rsidP="0057409A">
      <w:pPr>
        <w:spacing w:line="360" w:lineRule="auto"/>
        <w:jc w:val="both"/>
        <w:rPr>
          <w:lang w:val="es-ES"/>
        </w:rPr>
      </w:pPr>
      <w:r w:rsidRPr="0057409A">
        <w:rPr>
          <w:lang w:val="es-ES"/>
        </w:rPr>
        <w:t xml:space="preserve">En la tabla </w:t>
      </w:r>
      <w:r>
        <w:rPr>
          <w:lang w:val="es-ES"/>
        </w:rPr>
        <w:t>18</w:t>
      </w:r>
      <w:r w:rsidRPr="0057409A">
        <w:rPr>
          <w:lang w:val="es-ES"/>
        </w:rPr>
        <w:t xml:space="preserve"> se muestran de manera general las correspondientes tareas de</w:t>
      </w:r>
      <w:r w:rsidR="00587425">
        <w:rPr>
          <w:lang w:val="es-ES"/>
        </w:rPr>
        <w:t xml:space="preserve"> </w:t>
      </w:r>
      <w:r w:rsidRPr="0057409A">
        <w:rPr>
          <w:lang w:val="es-ES"/>
        </w:rPr>
        <w:t xml:space="preserve">ingenierías y en las tablas </w:t>
      </w:r>
      <w:r w:rsidR="009A7987">
        <w:rPr>
          <w:lang w:val="es-ES"/>
        </w:rPr>
        <w:t>19-27</w:t>
      </w:r>
      <w:r w:rsidRPr="0057409A">
        <w:rPr>
          <w:lang w:val="es-ES"/>
        </w:rPr>
        <w:t xml:space="preserve"> se detallan cada una de ellas.</w:t>
      </w:r>
    </w:p>
    <w:p w14:paraId="2E348C3E" w14:textId="1E340F62" w:rsidR="00EE0084" w:rsidRPr="00EE0084" w:rsidRDefault="00EE0084" w:rsidP="00EE0084">
      <w:pPr>
        <w:pStyle w:val="Prrafodelista"/>
      </w:pPr>
      <w:r>
        <w:t xml:space="preserve">Tabla </w:t>
      </w:r>
      <w:r>
        <w:fldChar w:fldCharType="begin"/>
      </w:r>
      <w:r>
        <w:instrText xml:space="preserve"> SEQ Tabla \* ARABIC </w:instrText>
      </w:r>
      <w:r>
        <w:fldChar w:fldCharType="separate"/>
      </w:r>
      <w:r w:rsidR="00815265">
        <w:rPr>
          <w:noProof/>
        </w:rPr>
        <w:t>18</w:t>
      </w:r>
      <w:r>
        <w:fldChar w:fldCharType="end"/>
      </w:r>
      <w:r>
        <w:t>.</w:t>
      </w:r>
      <w:r w:rsidRPr="00EE0084">
        <w:t xml:space="preserve"> </w:t>
      </w:r>
      <w:r>
        <w:t>Tareas de ingeniería</w:t>
      </w:r>
    </w:p>
    <w:tbl>
      <w:tblPr>
        <w:tblStyle w:val="Tablanormal1"/>
        <w:tblW w:w="0" w:type="auto"/>
        <w:tblLook w:val="04A0" w:firstRow="1" w:lastRow="0" w:firstColumn="1" w:lastColumn="0" w:noHBand="0" w:noVBand="1"/>
      </w:tblPr>
      <w:tblGrid>
        <w:gridCol w:w="1413"/>
        <w:gridCol w:w="1559"/>
        <w:gridCol w:w="5856"/>
      </w:tblGrid>
      <w:tr w:rsidR="0057409A" w14:paraId="1FD9C167" w14:textId="77777777" w:rsidTr="005740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4AD3954" w14:textId="5403428D" w:rsidR="0057409A" w:rsidRDefault="0057409A" w:rsidP="00E968ED">
            <w:pPr>
              <w:spacing w:line="360" w:lineRule="auto"/>
              <w:jc w:val="both"/>
              <w:rPr>
                <w:lang w:val="es-ES"/>
              </w:rPr>
            </w:pPr>
            <w:r>
              <w:rPr>
                <w:lang w:val="es-ES"/>
              </w:rPr>
              <w:t>Numero de Tarea</w:t>
            </w:r>
          </w:p>
        </w:tc>
        <w:tc>
          <w:tcPr>
            <w:tcW w:w="1559" w:type="dxa"/>
          </w:tcPr>
          <w:p w14:paraId="747D1445" w14:textId="24A06B42" w:rsidR="0057409A" w:rsidRDefault="0057409A" w:rsidP="00E968ED">
            <w:pPr>
              <w:spacing w:line="360" w:lineRule="auto"/>
              <w:jc w:val="both"/>
              <w:cnfStyle w:val="100000000000" w:firstRow="1" w:lastRow="0" w:firstColumn="0" w:lastColumn="0" w:oddVBand="0" w:evenVBand="0" w:oddHBand="0" w:evenHBand="0" w:firstRowFirstColumn="0" w:firstRowLastColumn="0" w:lastRowFirstColumn="0" w:lastRowLastColumn="0"/>
              <w:rPr>
                <w:lang w:val="es-ES"/>
              </w:rPr>
            </w:pPr>
            <w:r>
              <w:rPr>
                <w:lang w:val="es-ES"/>
              </w:rPr>
              <w:t>Numero de Historias</w:t>
            </w:r>
          </w:p>
        </w:tc>
        <w:tc>
          <w:tcPr>
            <w:tcW w:w="5856" w:type="dxa"/>
          </w:tcPr>
          <w:p w14:paraId="7D7F8337" w14:textId="28EBF401" w:rsidR="0057409A" w:rsidRDefault="0057409A" w:rsidP="00E968ED">
            <w:pPr>
              <w:spacing w:line="360" w:lineRule="auto"/>
              <w:jc w:val="both"/>
              <w:cnfStyle w:val="100000000000" w:firstRow="1" w:lastRow="0" w:firstColumn="0" w:lastColumn="0" w:oddVBand="0" w:evenVBand="0" w:oddHBand="0" w:evenHBand="0" w:firstRowFirstColumn="0" w:firstRowLastColumn="0" w:lastRowFirstColumn="0" w:lastRowLastColumn="0"/>
              <w:rPr>
                <w:lang w:val="es-ES"/>
              </w:rPr>
            </w:pPr>
            <w:r>
              <w:rPr>
                <w:lang w:val="es-ES"/>
              </w:rPr>
              <w:t>Nombre de Tarea</w:t>
            </w:r>
          </w:p>
        </w:tc>
      </w:tr>
      <w:tr w:rsidR="0057409A" w:rsidRPr="004033F2" w14:paraId="18C5399A" w14:textId="77777777" w:rsidTr="00574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FDD5FF6" w14:textId="643E7D2A" w:rsidR="0057409A" w:rsidRDefault="0057409A" w:rsidP="00E968ED">
            <w:pPr>
              <w:spacing w:line="360" w:lineRule="auto"/>
              <w:jc w:val="both"/>
              <w:rPr>
                <w:lang w:val="es-ES"/>
              </w:rPr>
            </w:pPr>
            <w:r>
              <w:rPr>
                <w:lang w:val="es-ES"/>
              </w:rPr>
              <w:t>1</w:t>
            </w:r>
          </w:p>
        </w:tc>
        <w:tc>
          <w:tcPr>
            <w:tcW w:w="1559" w:type="dxa"/>
          </w:tcPr>
          <w:p w14:paraId="6AB74E82" w14:textId="65C0DBCE" w:rsidR="0057409A" w:rsidRDefault="0057409A"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1</w:t>
            </w:r>
          </w:p>
        </w:tc>
        <w:tc>
          <w:tcPr>
            <w:tcW w:w="5856" w:type="dxa"/>
          </w:tcPr>
          <w:p w14:paraId="154BD208" w14:textId="217CB10A" w:rsidR="0057409A" w:rsidRDefault="0073563F"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Diseño de Interfaz Acceso al Sistema.</w:t>
            </w:r>
          </w:p>
        </w:tc>
      </w:tr>
      <w:tr w:rsidR="0057409A" w14:paraId="4C4FB717" w14:textId="77777777" w:rsidTr="0057409A">
        <w:tc>
          <w:tcPr>
            <w:cnfStyle w:val="001000000000" w:firstRow="0" w:lastRow="0" w:firstColumn="1" w:lastColumn="0" w:oddVBand="0" w:evenVBand="0" w:oddHBand="0" w:evenHBand="0" w:firstRowFirstColumn="0" w:firstRowLastColumn="0" w:lastRowFirstColumn="0" w:lastRowLastColumn="0"/>
            <w:tcW w:w="1413" w:type="dxa"/>
          </w:tcPr>
          <w:p w14:paraId="613F815D" w14:textId="4C54A639" w:rsidR="0057409A" w:rsidRDefault="0057409A" w:rsidP="00E968ED">
            <w:pPr>
              <w:spacing w:line="360" w:lineRule="auto"/>
              <w:jc w:val="both"/>
              <w:rPr>
                <w:lang w:val="es-ES"/>
              </w:rPr>
            </w:pPr>
            <w:r>
              <w:rPr>
                <w:lang w:val="es-ES"/>
              </w:rPr>
              <w:t>2</w:t>
            </w:r>
          </w:p>
        </w:tc>
        <w:tc>
          <w:tcPr>
            <w:tcW w:w="1559" w:type="dxa"/>
          </w:tcPr>
          <w:p w14:paraId="5C52C45F" w14:textId="32BD698B" w:rsidR="0057409A" w:rsidRDefault="0057409A"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1</w:t>
            </w:r>
          </w:p>
        </w:tc>
        <w:tc>
          <w:tcPr>
            <w:tcW w:w="5856" w:type="dxa"/>
          </w:tcPr>
          <w:p w14:paraId="6E444674" w14:textId="5D29E21D" w:rsidR="0057409A" w:rsidRDefault="0073563F"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Validación de Usuarios.</w:t>
            </w:r>
          </w:p>
        </w:tc>
      </w:tr>
      <w:tr w:rsidR="0057409A" w:rsidRPr="004033F2" w14:paraId="4E2DEB98" w14:textId="77777777" w:rsidTr="00574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92FDD60" w14:textId="536F6B61" w:rsidR="0057409A" w:rsidRDefault="0057409A" w:rsidP="00E968ED">
            <w:pPr>
              <w:spacing w:line="360" w:lineRule="auto"/>
              <w:jc w:val="both"/>
              <w:rPr>
                <w:lang w:val="es-ES"/>
              </w:rPr>
            </w:pPr>
            <w:r>
              <w:rPr>
                <w:lang w:val="es-ES"/>
              </w:rPr>
              <w:t>3</w:t>
            </w:r>
          </w:p>
        </w:tc>
        <w:tc>
          <w:tcPr>
            <w:tcW w:w="1559" w:type="dxa"/>
          </w:tcPr>
          <w:p w14:paraId="2C4C748F" w14:textId="2786CF11" w:rsidR="0057409A" w:rsidRDefault="0057409A"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1</w:t>
            </w:r>
          </w:p>
        </w:tc>
        <w:tc>
          <w:tcPr>
            <w:tcW w:w="5856" w:type="dxa"/>
          </w:tcPr>
          <w:p w14:paraId="0C204CC5" w14:textId="5E305A3C" w:rsidR="0057409A" w:rsidRPr="0073563F" w:rsidRDefault="0073563F"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Adaptación de la Base de Datos para los Usuarios</w:t>
            </w:r>
            <w:r>
              <w:rPr>
                <w:lang w:val="es-ES"/>
              </w:rPr>
              <w:t>.</w:t>
            </w:r>
          </w:p>
        </w:tc>
      </w:tr>
      <w:tr w:rsidR="0057409A" w14:paraId="5E73E3BF" w14:textId="77777777" w:rsidTr="0057409A">
        <w:tc>
          <w:tcPr>
            <w:cnfStyle w:val="001000000000" w:firstRow="0" w:lastRow="0" w:firstColumn="1" w:lastColumn="0" w:oddVBand="0" w:evenVBand="0" w:oddHBand="0" w:evenHBand="0" w:firstRowFirstColumn="0" w:firstRowLastColumn="0" w:lastRowFirstColumn="0" w:lastRowLastColumn="0"/>
            <w:tcW w:w="1413" w:type="dxa"/>
          </w:tcPr>
          <w:p w14:paraId="52B411BD" w14:textId="0C4C777D" w:rsidR="0057409A" w:rsidRDefault="001E6FB1" w:rsidP="00E968ED">
            <w:pPr>
              <w:spacing w:line="360" w:lineRule="auto"/>
              <w:jc w:val="both"/>
              <w:rPr>
                <w:lang w:val="es-ES"/>
              </w:rPr>
            </w:pPr>
            <w:r>
              <w:rPr>
                <w:lang w:val="es-ES"/>
              </w:rPr>
              <w:t>4</w:t>
            </w:r>
          </w:p>
        </w:tc>
        <w:tc>
          <w:tcPr>
            <w:tcW w:w="1559" w:type="dxa"/>
          </w:tcPr>
          <w:p w14:paraId="61197299" w14:textId="79C28348" w:rsidR="0057409A" w:rsidRDefault="0057409A"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2</w:t>
            </w:r>
          </w:p>
        </w:tc>
        <w:tc>
          <w:tcPr>
            <w:tcW w:w="5856" w:type="dxa"/>
          </w:tcPr>
          <w:p w14:paraId="3E78E7E0" w14:textId="77777777" w:rsidR="0073563F" w:rsidRPr="0073563F" w:rsidRDefault="0073563F" w:rsidP="0073563F">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Diseño de Interfaz de Usuario para la Creación de</w:t>
            </w:r>
          </w:p>
          <w:p w14:paraId="284E49D9" w14:textId="22A63AF4" w:rsidR="0057409A" w:rsidRDefault="0073563F" w:rsidP="0073563F">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Permisos</w:t>
            </w:r>
            <w:r>
              <w:rPr>
                <w:lang w:val="es-ES"/>
              </w:rPr>
              <w:t>.</w:t>
            </w:r>
          </w:p>
        </w:tc>
      </w:tr>
      <w:tr w:rsidR="0057409A" w14:paraId="4FAC397D" w14:textId="77777777" w:rsidTr="00574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EF4EF07" w14:textId="036DCB2D" w:rsidR="0057409A" w:rsidRDefault="001E6FB1" w:rsidP="00E968ED">
            <w:pPr>
              <w:spacing w:line="360" w:lineRule="auto"/>
              <w:jc w:val="both"/>
              <w:rPr>
                <w:lang w:val="es-ES"/>
              </w:rPr>
            </w:pPr>
            <w:r>
              <w:rPr>
                <w:lang w:val="es-ES"/>
              </w:rPr>
              <w:t>5</w:t>
            </w:r>
          </w:p>
        </w:tc>
        <w:tc>
          <w:tcPr>
            <w:tcW w:w="1559" w:type="dxa"/>
          </w:tcPr>
          <w:p w14:paraId="3582B4D0" w14:textId="363365A1" w:rsidR="0057409A" w:rsidRDefault="0057409A"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2</w:t>
            </w:r>
          </w:p>
        </w:tc>
        <w:tc>
          <w:tcPr>
            <w:tcW w:w="5856" w:type="dxa"/>
          </w:tcPr>
          <w:p w14:paraId="5588FA74" w14:textId="77777777" w:rsidR="0073563F" w:rsidRPr="0073563F" w:rsidRDefault="0073563F" w:rsidP="0073563F">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Diseño de la Base de Datos de Creación de</w:t>
            </w:r>
          </w:p>
          <w:p w14:paraId="725F5E29" w14:textId="231974E5" w:rsidR="0057409A" w:rsidRDefault="0073563F" w:rsidP="0073563F">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Permisos</w:t>
            </w:r>
            <w:r>
              <w:rPr>
                <w:lang w:val="es-ES"/>
              </w:rPr>
              <w:t>.</w:t>
            </w:r>
          </w:p>
        </w:tc>
      </w:tr>
      <w:tr w:rsidR="0057409A" w:rsidRPr="004033F2" w14:paraId="302EF965" w14:textId="77777777" w:rsidTr="0057409A">
        <w:tc>
          <w:tcPr>
            <w:cnfStyle w:val="001000000000" w:firstRow="0" w:lastRow="0" w:firstColumn="1" w:lastColumn="0" w:oddVBand="0" w:evenVBand="0" w:oddHBand="0" w:evenHBand="0" w:firstRowFirstColumn="0" w:firstRowLastColumn="0" w:lastRowFirstColumn="0" w:lastRowLastColumn="0"/>
            <w:tcW w:w="1413" w:type="dxa"/>
          </w:tcPr>
          <w:p w14:paraId="1D264E26" w14:textId="0AE1CBA3" w:rsidR="0057409A" w:rsidRDefault="001E6FB1" w:rsidP="00E968ED">
            <w:pPr>
              <w:spacing w:line="360" w:lineRule="auto"/>
              <w:jc w:val="both"/>
              <w:rPr>
                <w:lang w:val="es-ES"/>
              </w:rPr>
            </w:pPr>
            <w:r>
              <w:rPr>
                <w:lang w:val="es-ES"/>
              </w:rPr>
              <w:t>6</w:t>
            </w:r>
          </w:p>
        </w:tc>
        <w:tc>
          <w:tcPr>
            <w:tcW w:w="1559" w:type="dxa"/>
          </w:tcPr>
          <w:p w14:paraId="6190C432" w14:textId="6CCEB0B8" w:rsidR="0057409A" w:rsidRDefault="0057409A"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2</w:t>
            </w:r>
          </w:p>
        </w:tc>
        <w:tc>
          <w:tcPr>
            <w:tcW w:w="5856" w:type="dxa"/>
          </w:tcPr>
          <w:p w14:paraId="09C39B71" w14:textId="130D9449" w:rsidR="0057409A" w:rsidRDefault="0073563F"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Grabar Creación de Permisos en la Base de Datos.</w:t>
            </w:r>
          </w:p>
        </w:tc>
      </w:tr>
      <w:tr w:rsidR="0057409A" w14:paraId="2E2D24A9" w14:textId="77777777" w:rsidTr="00574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5226C23" w14:textId="2C66282A" w:rsidR="0057409A" w:rsidRDefault="001E6FB1" w:rsidP="00E968ED">
            <w:pPr>
              <w:spacing w:line="360" w:lineRule="auto"/>
              <w:jc w:val="both"/>
              <w:rPr>
                <w:lang w:val="es-ES"/>
              </w:rPr>
            </w:pPr>
            <w:r>
              <w:rPr>
                <w:lang w:val="es-ES"/>
              </w:rPr>
              <w:t>7</w:t>
            </w:r>
          </w:p>
        </w:tc>
        <w:tc>
          <w:tcPr>
            <w:tcW w:w="1559" w:type="dxa"/>
          </w:tcPr>
          <w:p w14:paraId="649B4963" w14:textId="009E8AB3" w:rsidR="0057409A" w:rsidRDefault="0073563F"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3</w:t>
            </w:r>
          </w:p>
        </w:tc>
        <w:tc>
          <w:tcPr>
            <w:tcW w:w="5856" w:type="dxa"/>
          </w:tcPr>
          <w:p w14:paraId="33428221" w14:textId="77777777" w:rsidR="0073563F" w:rsidRPr="0073563F" w:rsidRDefault="0073563F" w:rsidP="0073563F">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Diseño de Interfaz d Usuario para Gestión de</w:t>
            </w:r>
          </w:p>
          <w:p w14:paraId="345B5087" w14:textId="102CD5F9" w:rsidR="0057409A" w:rsidRDefault="0073563F" w:rsidP="0073563F">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Usuario</w:t>
            </w:r>
            <w:r>
              <w:rPr>
                <w:lang w:val="es-ES"/>
              </w:rPr>
              <w:t>.</w:t>
            </w:r>
          </w:p>
        </w:tc>
      </w:tr>
      <w:tr w:rsidR="0057409A" w14:paraId="53D6EB2D" w14:textId="77777777" w:rsidTr="0057409A">
        <w:tc>
          <w:tcPr>
            <w:cnfStyle w:val="001000000000" w:firstRow="0" w:lastRow="0" w:firstColumn="1" w:lastColumn="0" w:oddVBand="0" w:evenVBand="0" w:oddHBand="0" w:evenHBand="0" w:firstRowFirstColumn="0" w:firstRowLastColumn="0" w:lastRowFirstColumn="0" w:lastRowLastColumn="0"/>
            <w:tcW w:w="1413" w:type="dxa"/>
          </w:tcPr>
          <w:p w14:paraId="2663D31A" w14:textId="67EFED5F" w:rsidR="0057409A" w:rsidRDefault="001E6FB1" w:rsidP="00E968ED">
            <w:pPr>
              <w:spacing w:line="360" w:lineRule="auto"/>
              <w:jc w:val="both"/>
              <w:rPr>
                <w:lang w:val="es-ES"/>
              </w:rPr>
            </w:pPr>
            <w:r>
              <w:rPr>
                <w:lang w:val="es-ES"/>
              </w:rPr>
              <w:t>8</w:t>
            </w:r>
          </w:p>
        </w:tc>
        <w:tc>
          <w:tcPr>
            <w:tcW w:w="1559" w:type="dxa"/>
          </w:tcPr>
          <w:p w14:paraId="5EA64983" w14:textId="5D3BB204" w:rsidR="0057409A" w:rsidRDefault="0073563F"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3</w:t>
            </w:r>
          </w:p>
        </w:tc>
        <w:tc>
          <w:tcPr>
            <w:tcW w:w="5856" w:type="dxa"/>
          </w:tcPr>
          <w:p w14:paraId="4ADB64FF" w14:textId="77777777" w:rsidR="0073563F" w:rsidRPr="0073563F" w:rsidRDefault="0073563F" w:rsidP="0073563F">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Creación de la Base de Datos para Gestión de</w:t>
            </w:r>
          </w:p>
          <w:p w14:paraId="2C5F01DB" w14:textId="5DBE6659" w:rsidR="0057409A" w:rsidRDefault="0073563F" w:rsidP="0073563F">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Usuario.</w:t>
            </w:r>
          </w:p>
        </w:tc>
      </w:tr>
      <w:tr w:rsidR="0057409A" w:rsidRPr="004033F2" w14:paraId="41D54970" w14:textId="77777777" w:rsidTr="00574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5214A70" w14:textId="0F495F6A" w:rsidR="0057409A" w:rsidRDefault="001E6FB1" w:rsidP="00E968ED">
            <w:pPr>
              <w:spacing w:line="360" w:lineRule="auto"/>
              <w:jc w:val="both"/>
              <w:rPr>
                <w:lang w:val="es-ES"/>
              </w:rPr>
            </w:pPr>
            <w:r>
              <w:rPr>
                <w:lang w:val="es-ES"/>
              </w:rPr>
              <w:t>9</w:t>
            </w:r>
          </w:p>
        </w:tc>
        <w:tc>
          <w:tcPr>
            <w:tcW w:w="1559" w:type="dxa"/>
          </w:tcPr>
          <w:p w14:paraId="69316D85" w14:textId="56293E1C" w:rsidR="0057409A" w:rsidRDefault="0073563F"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3</w:t>
            </w:r>
          </w:p>
        </w:tc>
        <w:tc>
          <w:tcPr>
            <w:tcW w:w="5856" w:type="dxa"/>
          </w:tcPr>
          <w:p w14:paraId="2843886B" w14:textId="3B06D52C" w:rsidR="0057409A" w:rsidRDefault="0073563F" w:rsidP="00E968ED">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Validación de Datos en la Base de Datos</w:t>
            </w:r>
            <w:r>
              <w:rPr>
                <w:lang w:val="es-ES"/>
              </w:rPr>
              <w:t>.</w:t>
            </w:r>
          </w:p>
        </w:tc>
      </w:tr>
      <w:tr w:rsidR="0057409A" w:rsidRPr="004033F2" w14:paraId="39AD21D7" w14:textId="77777777" w:rsidTr="0057409A">
        <w:tc>
          <w:tcPr>
            <w:cnfStyle w:val="001000000000" w:firstRow="0" w:lastRow="0" w:firstColumn="1" w:lastColumn="0" w:oddVBand="0" w:evenVBand="0" w:oddHBand="0" w:evenHBand="0" w:firstRowFirstColumn="0" w:firstRowLastColumn="0" w:lastRowFirstColumn="0" w:lastRowLastColumn="0"/>
            <w:tcW w:w="1413" w:type="dxa"/>
          </w:tcPr>
          <w:p w14:paraId="219C35F6" w14:textId="2D2A4912" w:rsidR="0057409A" w:rsidRDefault="001E6FB1" w:rsidP="00E968ED">
            <w:pPr>
              <w:spacing w:line="360" w:lineRule="auto"/>
              <w:jc w:val="both"/>
              <w:rPr>
                <w:lang w:val="es-ES"/>
              </w:rPr>
            </w:pPr>
            <w:r>
              <w:rPr>
                <w:lang w:val="es-ES"/>
              </w:rPr>
              <w:t>10</w:t>
            </w:r>
          </w:p>
        </w:tc>
        <w:tc>
          <w:tcPr>
            <w:tcW w:w="1559" w:type="dxa"/>
          </w:tcPr>
          <w:p w14:paraId="00CEDB4A" w14:textId="0740AABE" w:rsidR="0057409A" w:rsidRDefault="0073563F"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3</w:t>
            </w:r>
          </w:p>
        </w:tc>
        <w:tc>
          <w:tcPr>
            <w:tcW w:w="5856" w:type="dxa"/>
          </w:tcPr>
          <w:p w14:paraId="1ABF585A" w14:textId="1AA8064F" w:rsidR="0057409A" w:rsidRDefault="0073563F" w:rsidP="00E968ED">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Guardar la Información en la Base de Datos</w:t>
            </w:r>
            <w:r>
              <w:rPr>
                <w:lang w:val="es-ES"/>
              </w:rPr>
              <w:t>.</w:t>
            </w:r>
          </w:p>
        </w:tc>
      </w:tr>
    </w:tbl>
    <w:p w14:paraId="0D90DA43" w14:textId="5CD5C4BB" w:rsidR="00763AF6" w:rsidRDefault="00763AF6" w:rsidP="00E968ED">
      <w:pPr>
        <w:spacing w:line="360" w:lineRule="auto"/>
        <w:jc w:val="both"/>
        <w:rPr>
          <w:lang w:val="es-ES"/>
        </w:rPr>
      </w:pPr>
    </w:p>
    <w:p w14:paraId="21B4C797" w14:textId="77777777" w:rsidR="00EE0084" w:rsidRPr="00EE0084" w:rsidRDefault="00EE0084" w:rsidP="00EE0084">
      <w:pPr>
        <w:pStyle w:val="Ttulo2"/>
        <w:ind w:left="-5"/>
        <w:rPr>
          <w:lang w:val="es-ES"/>
        </w:rPr>
      </w:pPr>
      <w:bookmarkStart w:id="117" w:name="_Toc76994834"/>
      <w:r w:rsidRPr="00EE0084">
        <w:rPr>
          <w:lang w:val="es-ES"/>
        </w:rPr>
        <w:lastRenderedPageBreak/>
        <w:t>DESCRIPCIÓN TAREAS DE INGENIERÍA</w:t>
      </w:r>
      <w:bookmarkEnd w:id="117"/>
      <w:r w:rsidRPr="00EE0084">
        <w:rPr>
          <w:lang w:val="es-ES"/>
        </w:rPr>
        <w:t xml:space="preserve"> </w:t>
      </w:r>
      <w:r w:rsidRPr="00EE0084">
        <w:rPr>
          <w:rFonts w:eastAsia="Arial" w:cs="Arial"/>
          <w:b w:val="0"/>
          <w:lang w:val="es-ES"/>
        </w:rPr>
        <w:t xml:space="preserve"> </w:t>
      </w:r>
    </w:p>
    <w:p w14:paraId="2F59B73D" w14:textId="70BA1B0A" w:rsidR="00EE0084" w:rsidRPr="00EE0084" w:rsidRDefault="00EE0084" w:rsidP="00EE0084">
      <w:pPr>
        <w:pStyle w:val="Prrafodelista"/>
      </w:pPr>
      <w:bookmarkStart w:id="118" w:name="_Toc241551"/>
      <w:r>
        <w:t xml:space="preserve">Tabla </w:t>
      </w:r>
      <w:r>
        <w:fldChar w:fldCharType="begin"/>
      </w:r>
      <w:r>
        <w:instrText xml:space="preserve"> SEQ Tabla \* ARABIC </w:instrText>
      </w:r>
      <w:r>
        <w:fldChar w:fldCharType="separate"/>
      </w:r>
      <w:r w:rsidR="00815265">
        <w:rPr>
          <w:noProof/>
        </w:rPr>
        <w:t>19</w:t>
      </w:r>
      <w:r>
        <w:fldChar w:fldCharType="end"/>
      </w:r>
      <w:r>
        <w:t xml:space="preserve">. </w:t>
      </w:r>
      <w:r w:rsidRPr="00EE0084">
        <w:t xml:space="preserve">Tarea de ingeniería 1 para historia de usuario 1 </w:t>
      </w:r>
      <w:bookmarkEnd w:id="118"/>
    </w:p>
    <w:tbl>
      <w:tblPr>
        <w:tblStyle w:val="TableGrid"/>
        <w:tblW w:w="8717" w:type="dxa"/>
        <w:jc w:val="center"/>
        <w:tblInd w:w="0" w:type="dxa"/>
        <w:tblCellMar>
          <w:top w:w="6" w:type="dxa"/>
          <w:left w:w="108" w:type="dxa"/>
          <w:right w:w="327" w:type="dxa"/>
        </w:tblCellMar>
        <w:tblLook w:val="04A0" w:firstRow="1" w:lastRow="0" w:firstColumn="1" w:lastColumn="0" w:noHBand="0" w:noVBand="1"/>
      </w:tblPr>
      <w:tblGrid>
        <w:gridCol w:w="4348"/>
        <w:gridCol w:w="4369"/>
      </w:tblGrid>
      <w:tr w:rsidR="00EE0084" w14:paraId="246FD308" w14:textId="77777777" w:rsidTr="00587425">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1FD75F4D" w14:textId="77777777" w:rsidR="00EE0084" w:rsidRDefault="00EE0084" w:rsidP="005C3672">
            <w:pPr>
              <w:spacing w:line="259" w:lineRule="auto"/>
            </w:pPr>
            <w:r>
              <w:rPr>
                <w:rFonts w:eastAsia="Arial" w:cs="Arial"/>
                <w:b/>
              </w:rPr>
              <w:t xml:space="preserve">TAREA DE INGENIERÍA </w:t>
            </w:r>
          </w:p>
        </w:tc>
      </w:tr>
      <w:tr w:rsidR="00EE0084" w14:paraId="0F6C8836" w14:textId="77777777" w:rsidTr="00587425">
        <w:trPr>
          <w:trHeight w:val="302"/>
          <w:jc w:val="center"/>
        </w:trPr>
        <w:tc>
          <w:tcPr>
            <w:tcW w:w="4348" w:type="dxa"/>
            <w:tcBorders>
              <w:top w:val="single" w:sz="17" w:space="0" w:color="000000"/>
              <w:left w:val="single" w:sz="8" w:space="0" w:color="000000"/>
              <w:bottom w:val="single" w:sz="8" w:space="0" w:color="000000"/>
              <w:right w:val="single" w:sz="8" w:space="0" w:color="000000"/>
            </w:tcBorders>
            <w:shd w:val="clear" w:color="auto" w:fill="C0C0C0"/>
          </w:tcPr>
          <w:p w14:paraId="70FFAD60" w14:textId="77777777" w:rsidR="00EE0084" w:rsidRDefault="00EE0084" w:rsidP="005C3672">
            <w:pPr>
              <w:spacing w:line="259" w:lineRule="auto"/>
            </w:pPr>
            <w:r>
              <w:t>Número de Tarea:</w:t>
            </w:r>
            <w:r>
              <w:rPr>
                <w:rFonts w:eastAsia="Arial" w:cs="Arial"/>
                <w:b/>
              </w:rPr>
              <w:t>1</w:t>
            </w:r>
            <w:r>
              <w:t xml:space="preserve"> </w:t>
            </w:r>
          </w:p>
        </w:tc>
        <w:tc>
          <w:tcPr>
            <w:tcW w:w="4369" w:type="dxa"/>
            <w:tcBorders>
              <w:top w:val="single" w:sz="17" w:space="0" w:color="000000"/>
              <w:left w:val="single" w:sz="8" w:space="0" w:color="000000"/>
              <w:bottom w:val="single" w:sz="8" w:space="0" w:color="000000"/>
              <w:right w:val="single" w:sz="8" w:space="0" w:color="000000"/>
            </w:tcBorders>
            <w:shd w:val="clear" w:color="auto" w:fill="C0C0C0"/>
          </w:tcPr>
          <w:p w14:paraId="1BAB230E" w14:textId="77777777" w:rsidR="00EE0084" w:rsidRDefault="00EE0084" w:rsidP="005C3672">
            <w:pPr>
              <w:spacing w:line="259" w:lineRule="auto"/>
              <w:ind w:left="2"/>
            </w:pPr>
            <w:r>
              <w:rPr>
                <w:rFonts w:eastAsia="Arial" w:cs="Arial"/>
                <w:b/>
              </w:rPr>
              <w:t>Número de Historia:</w:t>
            </w:r>
            <w:r>
              <w:t>1</w:t>
            </w:r>
            <w:r>
              <w:rPr>
                <w:rFonts w:eastAsia="Arial" w:cs="Arial"/>
                <w:b/>
              </w:rPr>
              <w:t xml:space="preserve"> </w:t>
            </w:r>
          </w:p>
        </w:tc>
      </w:tr>
      <w:tr w:rsidR="00EE0084" w:rsidRPr="004033F2" w14:paraId="3CA6CE28" w14:textId="77777777" w:rsidTr="00587425">
        <w:trPr>
          <w:trHeight w:val="298"/>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1B234F7" w14:textId="77777777" w:rsidR="00EE0084" w:rsidRDefault="00EE0084" w:rsidP="005C3672">
            <w:pPr>
              <w:spacing w:line="259" w:lineRule="auto"/>
            </w:pPr>
            <w:r>
              <w:t xml:space="preserve">Nombre de Tarea: </w:t>
            </w:r>
            <w:r>
              <w:rPr>
                <w:rFonts w:eastAsia="Arial" w:cs="Arial"/>
                <w:b/>
              </w:rPr>
              <w:t xml:space="preserve">Diseño de Interfaz Acceso al Sistema </w:t>
            </w:r>
          </w:p>
        </w:tc>
      </w:tr>
      <w:tr w:rsidR="00EE0084" w14:paraId="5A13B584" w14:textId="77777777" w:rsidTr="00587425">
        <w:trPr>
          <w:trHeight w:val="293"/>
          <w:jc w:val="center"/>
        </w:trPr>
        <w:tc>
          <w:tcPr>
            <w:tcW w:w="4348" w:type="dxa"/>
            <w:tcBorders>
              <w:top w:val="single" w:sz="8" w:space="0" w:color="000000"/>
              <w:left w:val="single" w:sz="8" w:space="0" w:color="000000"/>
              <w:bottom w:val="single" w:sz="8" w:space="0" w:color="000000"/>
              <w:right w:val="single" w:sz="8" w:space="0" w:color="000000"/>
            </w:tcBorders>
            <w:shd w:val="clear" w:color="auto" w:fill="C0C0C0"/>
          </w:tcPr>
          <w:p w14:paraId="663FB9FB" w14:textId="77777777" w:rsidR="00EE0084" w:rsidRDefault="00EE0084" w:rsidP="005C3672">
            <w:pPr>
              <w:spacing w:line="259" w:lineRule="auto"/>
            </w:pPr>
            <w:r>
              <w:t xml:space="preserve">Tipo de Tarea: </w:t>
            </w:r>
            <w:r>
              <w:rPr>
                <w:rFonts w:eastAsia="Arial" w:cs="Arial"/>
                <w:b/>
              </w:rPr>
              <w:t xml:space="preserve">Desarrollo </w:t>
            </w:r>
          </w:p>
        </w:tc>
        <w:tc>
          <w:tcPr>
            <w:tcW w:w="4369" w:type="dxa"/>
            <w:tcBorders>
              <w:top w:val="single" w:sz="8" w:space="0" w:color="000000"/>
              <w:left w:val="single" w:sz="8" w:space="0" w:color="000000"/>
              <w:bottom w:val="single" w:sz="8" w:space="0" w:color="000000"/>
              <w:right w:val="single" w:sz="8" w:space="0" w:color="000000"/>
            </w:tcBorders>
            <w:shd w:val="clear" w:color="auto" w:fill="C0C0C0"/>
          </w:tcPr>
          <w:p w14:paraId="35CED024" w14:textId="77777777" w:rsidR="00EE0084" w:rsidRDefault="00EE0084" w:rsidP="005C3672">
            <w:pPr>
              <w:spacing w:line="259" w:lineRule="auto"/>
              <w:ind w:left="2"/>
            </w:pPr>
            <w:r>
              <w:rPr>
                <w:rFonts w:eastAsia="Arial" w:cs="Arial"/>
                <w:b/>
              </w:rPr>
              <w:t>Puntos Estimados:</w:t>
            </w:r>
            <w:r>
              <w:t>0.5</w:t>
            </w:r>
            <w:r>
              <w:rPr>
                <w:rFonts w:eastAsia="Arial" w:cs="Arial"/>
                <w:b/>
              </w:rPr>
              <w:t xml:space="preserve"> </w:t>
            </w:r>
          </w:p>
        </w:tc>
      </w:tr>
      <w:tr w:rsidR="00EE0084" w14:paraId="43DAA974" w14:textId="77777777" w:rsidTr="00587425">
        <w:trPr>
          <w:trHeight w:val="307"/>
          <w:jc w:val="center"/>
        </w:trPr>
        <w:tc>
          <w:tcPr>
            <w:tcW w:w="4348" w:type="dxa"/>
            <w:tcBorders>
              <w:top w:val="single" w:sz="8" w:space="0" w:color="000000"/>
              <w:left w:val="single" w:sz="8" w:space="0" w:color="000000"/>
              <w:bottom w:val="single" w:sz="8" w:space="0" w:color="000000"/>
              <w:right w:val="single" w:sz="8" w:space="0" w:color="000000"/>
            </w:tcBorders>
          </w:tcPr>
          <w:p w14:paraId="41276AE2" w14:textId="7B0DAE1C" w:rsidR="00EE0084" w:rsidRDefault="00EE0084" w:rsidP="005C3672">
            <w:pPr>
              <w:spacing w:line="259" w:lineRule="auto"/>
            </w:pPr>
            <w:r>
              <w:t xml:space="preserve">Fecha Inicio: </w:t>
            </w:r>
            <w:r>
              <w:rPr>
                <w:rFonts w:eastAsia="Arial" w:cs="Arial"/>
                <w:b/>
              </w:rPr>
              <w:t>0</w:t>
            </w:r>
            <w:r w:rsidR="00805F6B">
              <w:rPr>
                <w:rFonts w:eastAsia="Arial" w:cs="Arial"/>
                <w:b/>
              </w:rPr>
              <w:t>9</w:t>
            </w:r>
            <w:r>
              <w:rPr>
                <w:rFonts w:eastAsia="Arial" w:cs="Arial"/>
                <w:b/>
              </w:rPr>
              <w:t>/</w:t>
            </w:r>
            <w:r w:rsidR="00805F6B">
              <w:rPr>
                <w:rFonts w:eastAsia="Arial" w:cs="Arial"/>
                <w:b/>
              </w:rPr>
              <w:t>02</w:t>
            </w:r>
            <w:r>
              <w:rPr>
                <w:rFonts w:eastAsia="Arial" w:cs="Arial"/>
                <w:b/>
              </w:rPr>
              <w:t>/</w:t>
            </w:r>
            <w:r w:rsidR="00805F6B">
              <w:rPr>
                <w:rFonts w:eastAsia="Arial" w:cs="Arial"/>
                <w:b/>
              </w:rPr>
              <w:t>2021</w:t>
            </w:r>
            <w:r>
              <w:rPr>
                <w:rFonts w:eastAsia="Arial" w:cs="Arial"/>
                <w:b/>
              </w:rPr>
              <w:t xml:space="preserve"> </w:t>
            </w:r>
          </w:p>
        </w:tc>
        <w:tc>
          <w:tcPr>
            <w:tcW w:w="4369" w:type="dxa"/>
            <w:tcBorders>
              <w:top w:val="single" w:sz="8" w:space="0" w:color="000000"/>
              <w:left w:val="single" w:sz="8" w:space="0" w:color="000000"/>
              <w:bottom w:val="single" w:sz="8" w:space="0" w:color="000000"/>
              <w:right w:val="single" w:sz="8" w:space="0" w:color="000000"/>
            </w:tcBorders>
          </w:tcPr>
          <w:p w14:paraId="203C4974" w14:textId="24B31E2B" w:rsidR="00EE0084" w:rsidRDefault="00EE0084" w:rsidP="005C3672">
            <w:pPr>
              <w:spacing w:line="259" w:lineRule="auto"/>
              <w:ind w:left="2"/>
            </w:pPr>
            <w:r>
              <w:rPr>
                <w:rFonts w:eastAsia="Arial" w:cs="Arial"/>
                <w:b/>
              </w:rPr>
              <w:t xml:space="preserve">Fecha Fin: </w:t>
            </w:r>
            <w:r w:rsidR="00805F6B">
              <w:t>16</w:t>
            </w:r>
            <w:r>
              <w:t>/</w:t>
            </w:r>
            <w:r w:rsidR="00805F6B">
              <w:t>02</w:t>
            </w:r>
            <w:r>
              <w:t>/</w:t>
            </w:r>
            <w:r w:rsidR="00805F6B">
              <w:t>2021</w:t>
            </w:r>
          </w:p>
        </w:tc>
      </w:tr>
      <w:tr w:rsidR="00EE0084" w:rsidRPr="004033F2" w14:paraId="3CF67F48"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36A39777" w14:textId="1A63DFFD" w:rsidR="00EE0084" w:rsidRDefault="00EE0084" w:rsidP="005C3672">
            <w:pPr>
              <w:spacing w:line="259" w:lineRule="auto"/>
            </w:pPr>
            <w:r>
              <w:t>Programador Responsable:</w:t>
            </w:r>
            <w:r>
              <w:rPr>
                <w:rFonts w:eastAsia="Arial" w:cs="Arial"/>
                <w:b/>
              </w:rPr>
              <w:t xml:space="preserve"> </w:t>
            </w:r>
            <w:r w:rsidR="001E6FB1">
              <w:rPr>
                <w:rFonts w:eastAsia="Arial" w:cs="Arial"/>
                <w:b/>
              </w:rPr>
              <w:t>Brayan Fernando Rivera</w:t>
            </w:r>
            <w:r>
              <w:rPr>
                <w:rFonts w:eastAsia="Arial" w:cs="Arial"/>
                <w:b/>
              </w:rPr>
              <w:t xml:space="preserve">  </w:t>
            </w:r>
          </w:p>
        </w:tc>
      </w:tr>
      <w:tr w:rsidR="00EE0084" w:rsidRPr="004033F2" w14:paraId="0D28AEC1" w14:textId="77777777" w:rsidTr="00587425">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77DB8D5" w14:textId="77777777" w:rsidR="00EE0084" w:rsidRDefault="00EE0084" w:rsidP="005C3672">
            <w:pPr>
              <w:spacing w:line="259" w:lineRule="auto"/>
            </w:pPr>
            <w:r>
              <w:t xml:space="preserve">Descripción: </w:t>
            </w:r>
            <w:r>
              <w:rPr>
                <w:rFonts w:eastAsia="Arial" w:cs="Arial"/>
                <w:b/>
              </w:rPr>
              <w:t xml:space="preserve">Se realizará el diseño de interfaz, en el cual los usuarios del sistema pondrán su usuario y contraseña. </w:t>
            </w:r>
          </w:p>
        </w:tc>
      </w:tr>
    </w:tbl>
    <w:p w14:paraId="6CC4E0C0" w14:textId="3B3C2C4E" w:rsidR="00EE0084" w:rsidRDefault="00EE0084" w:rsidP="00EE0084">
      <w:pPr>
        <w:spacing w:after="226"/>
        <w:rPr>
          <w:lang w:val="es-ES"/>
        </w:rPr>
      </w:pPr>
      <w:r w:rsidRPr="00EE0084">
        <w:rPr>
          <w:lang w:val="es-ES"/>
        </w:rPr>
        <w:t xml:space="preserve"> </w:t>
      </w:r>
    </w:p>
    <w:p w14:paraId="57EF2042" w14:textId="23B5BD9C" w:rsidR="00EE0084" w:rsidRPr="00EE0084" w:rsidRDefault="00EE0084" w:rsidP="00EE0084">
      <w:pPr>
        <w:pStyle w:val="Prrafodelista"/>
      </w:pPr>
      <w:r>
        <w:t xml:space="preserve">Tabla </w:t>
      </w:r>
      <w:r>
        <w:fldChar w:fldCharType="begin"/>
      </w:r>
      <w:r>
        <w:instrText xml:space="preserve"> SEQ Tabla \* ARABIC </w:instrText>
      </w:r>
      <w:r>
        <w:fldChar w:fldCharType="separate"/>
      </w:r>
      <w:r w:rsidR="00815265">
        <w:rPr>
          <w:noProof/>
        </w:rPr>
        <w:t>20</w:t>
      </w:r>
      <w:r>
        <w:fldChar w:fldCharType="end"/>
      </w:r>
      <w:r>
        <w:t>.</w:t>
      </w:r>
      <w:bookmarkStart w:id="119" w:name="_Toc241552"/>
      <w:r w:rsidRPr="00EE0084">
        <w:t xml:space="preserve"> tarea de ingeniería 2 para historia de usuario 1 </w:t>
      </w:r>
      <w:bookmarkEnd w:id="119"/>
    </w:p>
    <w:tbl>
      <w:tblPr>
        <w:tblStyle w:val="TableGrid"/>
        <w:tblW w:w="8717" w:type="dxa"/>
        <w:jc w:val="center"/>
        <w:tblInd w:w="0" w:type="dxa"/>
        <w:tblCellMar>
          <w:top w:w="6" w:type="dxa"/>
          <w:left w:w="106" w:type="dxa"/>
          <w:right w:w="210" w:type="dxa"/>
        </w:tblCellMar>
        <w:tblLook w:val="04A0" w:firstRow="1" w:lastRow="0" w:firstColumn="1" w:lastColumn="0" w:noHBand="0" w:noVBand="1"/>
      </w:tblPr>
      <w:tblGrid>
        <w:gridCol w:w="4372"/>
        <w:gridCol w:w="4345"/>
      </w:tblGrid>
      <w:tr w:rsidR="00EE0084" w14:paraId="47C5EDA2" w14:textId="77777777" w:rsidTr="00587425">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0BB55D38" w14:textId="77777777" w:rsidR="00EE0084" w:rsidRDefault="00EE0084" w:rsidP="005C3672">
            <w:pPr>
              <w:spacing w:line="259" w:lineRule="auto"/>
              <w:ind w:left="2"/>
            </w:pPr>
            <w:r>
              <w:t xml:space="preserve">TAREA DE INGENIERÍA </w:t>
            </w:r>
          </w:p>
        </w:tc>
      </w:tr>
      <w:tr w:rsidR="00EE0084" w14:paraId="2DBE4260" w14:textId="77777777" w:rsidTr="00587425">
        <w:trPr>
          <w:trHeight w:val="302"/>
          <w:jc w:val="center"/>
        </w:trPr>
        <w:tc>
          <w:tcPr>
            <w:tcW w:w="4372" w:type="dxa"/>
            <w:tcBorders>
              <w:top w:val="single" w:sz="17" w:space="0" w:color="000000"/>
              <w:left w:val="single" w:sz="8" w:space="0" w:color="000000"/>
              <w:bottom w:val="single" w:sz="8" w:space="0" w:color="000000"/>
              <w:right w:val="single" w:sz="8" w:space="0" w:color="000000"/>
            </w:tcBorders>
            <w:shd w:val="clear" w:color="auto" w:fill="C0C0C0"/>
          </w:tcPr>
          <w:p w14:paraId="0F3A33D9" w14:textId="77777777" w:rsidR="00EE0084" w:rsidRDefault="00EE0084" w:rsidP="005C3672">
            <w:pPr>
              <w:spacing w:line="259" w:lineRule="auto"/>
              <w:ind w:left="2"/>
            </w:pPr>
            <w:r>
              <w:t xml:space="preserve">Número de Tarea: </w:t>
            </w:r>
            <w:r>
              <w:rPr>
                <w:rFonts w:eastAsia="Arial" w:cs="Arial"/>
                <w:b/>
              </w:rPr>
              <w:t>2</w:t>
            </w:r>
            <w:r>
              <w:t xml:space="preserve"> </w:t>
            </w:r>
          </w:p>
        </w:tc>
        <w:tc>
          <w:tcPr>
            <w:tcW w:w="4345" w:type="dxa"/>
            <w:tcBorders>
              <w:top w:val="single" w:sz="17" w:space="0" w:color="000000"/>
              <w:left w:val="single" w:sz="8" w:space="0" w:color="000000"/>
              <w:bottom w:val="single" w:sz="8" w:space="0" w:color="000000"/>
              <w:right w:val="single" w:sz="8" w:space="0" w:color="000000"/>
            </w:tcBorders>
            <w:shd w:val="clear" w:color="auto" w:fill="C0C0C0"/>
          </w:tcPr>
          <w:p w14:paraId="46E3D70F" w14:textId="77777777" w:rsidR="00EE0084" w:rsidRDefault="00EE0084" w:rsidP="005C3672">
            <w:pPr>
              <w:spacing w:line="259" w:lineRule="auto"/>
            </w:pPr>
            <w:r>
              <w:rPr>
                <w:rFonts w:eastAsia="Arial" w:cs="Arial"/>
                <w:b/>
              </w:rPr>
              <w:t xml:space="preserve">Número de Historia: </w:t>
            </w:r>
            <w:r>
              <w:t>1</w:t>
            </w:r>
            <w:r>
              <w:rPr>
                <w:rFonts w:eastAsia="Arial" w:cs="Arial"/>
                <w:b/>
              </w:rPr>
              <w:t xml:space="preserve"> </w:t>
            </w:r>
          </w:p>
        </w:tc>
      </w:tr>
      <w:tr w:rsidR="00EE0084" w:rsidRPr="004033F2" w14:paraId="1DB2006C" w14:textId="77777777" w:rsidTr="00587425">
        <w:trPr>
          <w:trHeight w:val="298"/>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705343D" w14:textId="1B24D383" w:rsidR="00EE0084" w:rsidRDefault="00EE0084" w:rsidP="005C3672">
            <w:pPr>
              <w:spacing w:line="259" w:lineRule="auto"/>
              <w:ind w:left="2"/>
            </w:pPr>
            <w:r>
              <w:t xml:space="preserve">Nombre de Tarea: </w:t>
            </w:r>
            <w:r>
              <w:rPr>
                <w:rFonts w:eastAsia="Arial" w:cs="Arial"/>
                <w:b/>
              </w:rPr>
              <w:t>Validación de Usuarios en la Base de Datos</w:t>
            </w:r>
            <w:r>
              <w:t xml:space="preserve"> </w:t>
            </w:r>
          </w:p>
        </w:tc>
      </w:tr>
      <w:tr w:rsidR="00EE0084" w14:paraId="528441D0" w14:textId="77777777" w:rsidTr="00587425">
        <w:trPr>
          <w:trHeight w:val="293"/>
          <w:jc w:val="center"/>
        </w:trPr>
        <w:tc>
          <w:tcPr>
            <w:tcW w:w="4372" w:type="dxa"/>
            <w:tcBorders>
              <w:top w:val="single" w:sz="8" w:space="0" w:color="000000"/>
              <w:left w:val="single" w:sz="8" w:space="0" w:color="000000"/>
              <w:bottom w:val="single" w:sz="8" w:space="0" w:color="000000"/>
              <w:right w:val="single" w:sz="8" w:space="0" w:color="000000"/>
            </w:tcBorders>
            <w:shd w:val="clear" w:color="auto" w:fill="C0C0C0"/>
          </w:tcPr>
          <w:p w14:paraId="50C6F73D" w14:textId="77777777" w:rsidR="00EE0084" w:rsidRDefault="00EE0084" w:rsidP="005C3672">
            <w:pPr>
              <w:spacing w:line="259" w:lineRule="auto"/>
              <w:ind w:left="2"/>
            </w:pPr>
            <w:r>
              <w:t xml:space="preserve">Tipo de Tarea: </w:t>
            </w:r>
            <w:r>
              <w:rPr>
                <w:rFonts w:eastAsia="Arial" w:cs="Arial"/>
                <w:b/>
              </w:rPr>
              <w:t>Desarrollo</w:t>
            </w:r>
            <w:r>
              <w:t xml:space="preserve"> </w:t>
            </w:r>
          </w:p>
        </w:tc>
        <w:tc>
          <w:tcPr>
            <w:tcW w:w="4345" w:type="dxa"/>
            <w:tcBorders>
              <w:top w:val="single" w:sz="8" w:space="0" w:color="000000"/>
              <w:left w:val="single" w:sz="8" w:space="0" w:color="000000"/>
              <w:bottom w:val="single" w:sz="8" w:space="0" w:color="000000"/>
              <w:right w:val="single" w:sz="8" w:space="0" w:color="000000"/>
            </w:tcBorders>
            <w:shd w:val="clear" w:color="auto" w:fill="C0C0C0"/>
          </w:tcPr>
          <w:p w14:paraId="7C07CE5A" w14:textId="77777777" w:rsidR="00EE0084" w:rsidRDefault="00EE0084" w:rsidP="005C3672">
            <w:pPr>
              <w:spacing w:line="259" w:lineRule="auto"/>
            </w:pPr>
            <w:r>
              <w:rPr>
                <w:rFonts w:eastAsia="Arial" w:cs="Arial"/>
                <w:b/>
              </w:rPr>
              <w:t xml:space="preserve">Puntos Estimados: </w:t>
            </w:r>
            <w:r>
              <w:t>0.5</w:t>
            </w:r>
            <w:r>
              <w:rPr>
                <w:rFonts w:eastAsia="Arial" w:cs="Arial"/>
                <w:b/>
              </w:rPr>
              <w:t xml:space="preserve"> </w:t>
            </w:r>
          </w:p>
        </w:tc>
      </w:tr>
      <w:tr w:rsidR="00EE0084" w14:paraId="6D6785C0" w14:textId="77777777" w:rsidTr="00587425">
        <w:trPr>
          <w:trHeight w:val="384"/>
          <w:jc w:val="center"/>
        </w:trPr>
        <w:tc>
          <w:tcPr>
            <w:tcW w:w="4372" w:type="dxa"/>
            <w:tcBorders>
              <w:top w:val="single" w:sz="8" w:space="0" w:color="000000"/>
              <w:left w:val="single" w:sz="8" w:space="0" w:color="000000"/>
              <w:bottom w:val="single" w:sz="8" w:space="0" w:color="000000"/>
              <w:right w:val="single" w:sz="8" w:space="0" w:color="000000"/>
            </w:tcBorders>
          </w:tcPr>
          <w:p w14:paraId="36DDB0CA" w14:textId="63ABDC78" w:rsidR="00EE0084" w:rsidRDefault="00EE0084" w:rsidP="005C3672">
            <w:pPr>
              <w:spacing w:line="259" w:lineRule="auto"/>
              <w:ind w:left="2"/>
            </w:pPr>
            <w:r>
              <w:t>Fecha Inicio:</w:t>
            </w:r>
            <w:r w:rsidR="00805F6B">
              <w:rPr>
                <w:rFonts w:eastAsia="Arial" w:cs="Arial"/>
                <w:b/>
              </w:rPr>
              <w:t xml:space="preserve"> 17/02/2021</w:t>
            </w:r>
          </w:p>
        </w:tc>
        <w:tc>
          <w:tcPr>
            <w:tcW w:w="4345" w:type="dxa"/>
            <w:tcBorders>
              <w:top w:val="single" w:sz="8" w:space="0" w:color="000000"/>
              <w:left w:val="single" w:sz="8" w:space="0" w:color="000000"/>
              <w:bottom w:val="single" w:sz="8" w:space="0" w:color="000000"/>
              <w:right w:val="single" w:sz="8" w:space="0" w:color="000000"/>
            </w:tcBorders>
          </w:tcPr>
          <w:p w14:paraId="71D40242" w14:textId="43AD94A0" w:rsidR="00EE0084" w:rsidRDefault="00EE0084" w:rsidP="005C3672">
            <w:pPr>
              <w:spacing w:line="259" w:lineRule="auto"/>
            </w:pPr>
            <w:r>
              <w:rPr>
                <w:rFonts w:eastAsia="Arial" w:cs="Arial"/>
                <w:b/>
              </w:rPr>
              <w:t xml:space="preserve">Fecha Fin: </w:t>
            </w:r>
            <w:r w:rsidR="00805F6B">
              <w:rPr>
                <w:rFonts w:eastAsia="Arial" w:cs="Arial"/>
                <w:bCs/>
              </w:rPr>
              <w:t>18</w:t>
            </w:r>
            <w:r>
              <w:t>/</w:t>
            </w:r>
            <w:r w:rsidR="00805F6B">
              <w:t>02/2021</w:t>
            </w:r>
          </w:p>
        </w:tc>
      </w:tr>
      <w:tr w:rsidR="00EE0084" w:rsidRPr="004033F2" w14:paraId="38A1BC95"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3783069E" w14:textId="2F52BCEF" w:rsidR="00EE0084" w:rsidRDefault="00EE0084" w:rsidP="005C3672">
            <w:pPr>
              <w:spacing w:line="259" w:lineRule="auto"/>
              <w:ind w:left="2"/>
            </w:pPr>
            <w:r>
              <w:t xml:space="preserve">Programador Responsable: </w:t>
            </w:r>
            <w:r w:rsidR="001E6FB1">
              <w:rPr>
                <w:rFonts w:eastAsia="Arial" w:cs="Arial"/>
                <w:b/>
              </w:rPr>
              <w:t xml:space="preserve">Brayan Fernando Rivera  </w:t>
            </w:r>
          </w:p>
        </w:tc>
      </w:tr>
      <w:tr w:rsidR="00EE0084" w:rsidRPr="004033F2" w14:paraId="50116C0D" w14:textId="77777777" w:rsidTr="00587425">
        <w:trPr>
          <w:trHeight w:val="85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2FCC6A29" w14:textId="212053C1" w:rsidR="00EE0084" w:rsidRDefault="00EE0084" w:rsidP="005C3672">
            <w:pPr>
              <w:spacing w:line="259" w:lineRule="auto"/>
              <w:ind w:left="2" w:right="67"/>
            </w:pPr>
            <w:r>
              <w:t xml:space="preserve">Descripción: </w:t>
            </w:r>
            <w:r>
              <w:rPr>
                <w:rFonts w:eastAsia="Arial" w:cs="Arial"/>
                <w:b/>
              </w:rPr>
              <w:t xml:space="preserve">Se realizará la verificación de usuario en la base de </w:t>
            </w:r>
            <w:r w:rsidR="00D03C4D">
              <w:rPr>
                <w:rFonts w:eastAsia="Arial" w:cs="Arial"/>
                <w:b/>
              </w:rPr>
              <w:t xml:space="preserve">datos </w:t>
            </w:r>
            <w:r w:rsidR="00805F6B">
              <w:rPr>
                <w:rFonts w:eastAsia="Arial" w:cs="Arial"/>
                <w:b/>
              </w:rPr>
              <w:t>para que</w:t>
            </w:r>
            <w:r>
              <w:rPr>
                <w:rFonts w:eastAsia="Arial" w:cs="Arial"/>
                <w:b/>
              </w:rPr>
              <w:t xml:space="preserve"> los usuarios que están tratando de acceder al sistema sean los que estén registrados en el mismo. </w:t>
            </w:r>
          </w:p>
        </w:tc>
      </w:tr>
    </w:tbl>
    <w:p w14:paraId="05A210F4" w14:textId="4431F409" w:rsidR="00EE0084" w:rsidRPr="00EE0084" w:rsidRDefault="00EE0084" w:rsidP="00D03C4D">
      <w:pPr>
        <w:pStyle w:val="Prrafodelista"/>
      </w:pPr>
      <w:r w:rsidRPr="00EE0084">
        <w:t xml:space="preserve"> </w:t>
      </w:r>
      <w:r w:rsidR="00D03C4D">
        <w:t xml:space="preserve">Tabla </w:t>
      </w:r>
      <w:r w:rsidR="00D03C4D">
        <w:fldChar w:fldCharType="begin"/>
      </w:r>
      <w:r w:rsidR="00D03C4D">
        <w:instrText xml:space="preserve"> SEQ Tabla \* ARABIC </w:instrText>
      </w:r>
      <w:r w:rsidR="00D03C4D">
        <w:fldChar w:fldCharType="separate"/>
      </w:r>
      <w:r w:rsidR="00815265">
        <w:rPr>
          <w:noProof/>
        </w:rPr>
        <w:t>21</w:t>
      </w:r>
      <w:r w:rsidR="00D03C4D">
        <w:fldChar w:fldCharType="end"/>
      </w:r>
      <w:r w:rsidR="00D03C4D">
        <w:t>.</w:t>
      </w:r>
      <w:bookmarkStart w:id="120" w:name="_Toc241553"/>
      <w:r w:rsidR="00D03C4D" w:rsidRPr="00EE0084">
        <w:t xml:space="preserve"> </w:t>
      </w:r>
      <w:r w:rsidRPr="00EE0084">
        <w:t xml:space="preserve">tarea de ingeniería 3 para historia de usuario 1 </w:t>
      </w:r>
      <w:bookmarkEnd w:id="120"/>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64"/>
        <w:gridCol w:w="4353"/>
      </w:tblGrid>
      <w:tr w:rsidR="00EE0084" w14:paraId="4D7C9BD0" w14:textId="77777777" w:rsidTr="00587425">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35710FEC" w14:textId="77777777" w:rsidR="00EE0084" w:rsidRDefault="00EE0084" w:rsidP="005C3672">
            <w:pPr>
              <w:spacing w:line="259" w:lineRule="auto"/>
            </w:pPr>
            <w:r>
              <w:t xml:space="preserve">TAREA DE INGENIERÍA </w:t>
            </w:r>
          </w:p>
        </w:tc>
      </w:tr>
      <w:tr w:rsidR="00EE0084" w14:paraId="304EB087" w14:textId="77777777" w:rsidTr="00587425">
        <w:trPr>
          <w:trHeight w:val="298"/>
          <w:jc w:val="center"/>
        </w:trPr>
        <w:tc>
          <w:tcPr>
            <w:tcW w:w="4365" w:type="dxa"/>
            <w:tcBorders>
              <w:top w:val="single" w:sz="17" w:space="0" w:color="000000"/>
              <w:left w:val="single" w:sz="8" w:space="0" w:color="000000"/>
              <w:bottom w:val="single" w:sz="8" w:space="0" w:color="000000"/>
              <w:right w:val="single" w:sz="8" w:space="0" w:color="000000"/>
            </w:tcBorders>
            <w:shd w:val="clear" w:color="auto" w:fill="C0C0C0"/>
          </w:tcPr>
          <w:p w14:paraId="4072548D" w14:textId="77777777" w:rsidR="00EE0084" w:rsidRDefault="00EE0084" w:rsidP="005C3672">
            <w:pPr>
              <w:spacing w:line="259" w:lineRule="auto"/>
            </w:pPr>
            <w:r>
              <w:t xml:space="preserve">Número de Tarea: </w:t>
            </w:r>
            <w:r>
              <w:rPr>
                <w:rFonts w:eastAsia="Arial" w:cs="Arial"/>
                <w:b/>
              </w:rPr>
              <w:t>3</w:t>
            </w:r>
            <w:r>
              <w:t xml:space="preserve"> </w:t>
            </w:r>
          </w:p>
        </w:tc>
        <w:tc>
          <w:tcPr>
            <w:tcW w:w="4353" w:type="dxa"/>
            <w:tcBorders>
              <w:top w:val="single" w:sz="17" w:space="0" w:color="000000"/>
              <w:left w:val="single" w:sz="8" w:space="0" w:color="000000"/>
              <w:bottom w:val="single" w:sz="8" w:space="0" w:color="000000"/>
              <w:right w:val="single" w:sz="8" w:space="0" w:color="000000"/>
            </w:tcBorders>
            <w:shd w:val="clear" w:color="auto" w:fill="C0C0C0"/>
          </w:tcPr>
          <w:p w14:paraId="7D2284D4" w14:textId="77777777" w:rsidR="00EE0084" w:rsidRDefault="00EE0084" w:rsidP="005C3672">
            <w:pPr>
              <w:spacing w:line="259" w:lineRule="auto"/>
            </w:pPr>
            <w:r>
              <w:rPr>
                <w:rFonts w:eastAsia="Arial" w:cs="Arial"/>
                <w:b/>
              </w:rPr>
              <w:t xml:space="preserve">Número de Historia: </w:t>
            </w:r>
            <w:r>
              <w:t>1</w:t>
            </w:r>
            <w:r>
              <w:rPr>
                <w:rFonts w:eastAsia="Arial" w:cs="Arial"/>
                <w:b/>
              </w:rPr>
              <w:t xml:space="preserve"> </w:t>
            </w:r>
          </w:p>
        </w:tc>
      </w:tr>
      <w:tr w:rsidR="00EE0084" w:rsidRPr="004033F2" w14:paraId="33453666" w14:textId="77777777" w:rsidTr="00587425">
        <w:trPr>
          <w:trHeight w:val="30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5D6FA17" w14:textId="77777777" w:rsidR="00EE0084" w:rsidRDefault="00EE0084" w:rsidP="005C3672">
            <w:pPr>
              <w:spacing w:line="259" w:lineRule="auto"/>
            </w:pPr>
            <w:r>
              <w:t xml:space="preserve">Nombre de Tarea: </w:t>
            </w:r>
            <w:r>
              <w:rPr>
                <w:rFonts w:eastAsia="Arial" w:cs="Arial"/>
                <w:b/>
              </w:rPr>
              <w:t xml:space="preserve">Adaptación de la Base de Datos para los Usuarios </w:t>
            </w:r>
          </w:p>
        </w:tc>
      </w:tr>
      <w:tr w:rsidR="00EE0084" w14:paraId="3A9D1412" w14:textId="77777777" w:rsidTr="00587425">
        <w:trPr>
          <w:trHeight w:val="293"/>
          <w:jc w:val="center"/>
        </w:trPr>
        <w:tc>
          <w:tcPr>
            <w:tcW w:w="4365" w:type="dxa"/>
            <w:tcBorders>
              <w:top w:val="single" w:sz="8" w:space="0" w:color="000000"/>
              <w:left w:val="single" w:sz="8" w:space="0" w:color="000000"/>
              <w:bottom w:val="single" w:sz="8" w:space="0" w:color="000000"/>
              <w:right w:val="single" w:sz="8" w:space="0" w:color="000000"/>
            </w:tcBorders>
            <w:shd w:val="clear" w:color="auto" w:fill="C0C0C0"/>
          </w:tcPr>
          <w:p w14:paraId="0144AC11" w14:textId="77777777" w:rsidR="00EE0084" w:rsidRDefault="00EE0084" w:rsidP="005C3672">
            <w:pPr>
              <w:spacing w:line="259" w:lineRule="auto"/>
            </w:pPr>
            <w:r>
              <w:t xml:space="preserve">Tipo de Tarea: </w:t>
            </w:r>
            <w:r>
              <w:rPr>
                <w:rFonts w:eastAsia="Arial" w:cs="Arial"/>
                <w:b/>
              </w:rPr>
              <w:t xml:space="preserve">Desarrollo </w:t>
            </w:r>
          </w:p>
        </w:tc>
        <w:tc>
          <w:tcPr>
            <w:tcW w:w="4353" w:type="dxa"/>
            <w:tcBorders>
              <w:top w:val="single" w:sz="8" w:space="0" w:color="000000"/>
              <w:left w:val="single" w:sz="8" w:space="0" w:color="000000"/>
              <w:bottom w:val="single" w:sz="8" w:space="0" w:color="000000"/>
              <w:right w:val="single" w:sz="8" w:space="0" w:color="000000"/>
            </w:tcBorders>
            <w:shd w:val="clear" w:color="auto" w:fill="C0C0C0"/>
          </w:tcPr>
          <w:p w14:paraId="4289C6D1" w14:textId="77777777" w:rsidR="00EE0084" w:rsidRDefault="00EE0084" w:rsidP="005C3672">
            <w:pPr>
              <w:spacing w:line="259" w:lineRule="auto"/>
            </w:pPr>
            <w:r>
              <w:rPr>
                <w:rFonts w:eastAsia="Arial" w:cs="Arial"/>
                <w:b/>
              </w:rPr>
              <w:t xml:space="preserve">Puntos Estimados: </w:t>
            </w:r>
            <w:r>
              <w:t>1</w:t>
            </w:r>
            <w:r>
              <w:rPr>
                <w:rFonts w:eastAsia="Arial" w:cs="Arial"/>
                <w:b/>
              </w:rPr>
              <w:t xml:space="preserve"> </w:t>
            </w:r>
          </w:p>
        </w:tc>
      </w:tr>
      <w:tr w:rsidR="00EE0084" w14:paraId="1159564B" w14:textId="77777777" w:rsidTr="00587425">
        <w:trPr>
          <w:trHeight w:val="384"/>
          <w:jc w:val="center"/>
        </w:trPr>
        <w:tc>
          <w:tcPr>
            <w:tcW w:w="4365" w:type="dxa"/>
            <w:tcBorders>
              <w:top w:val="single" w:sz="8" w:space="0" w:color="000000"/>
              <w:left w:val="single" w:sz="8" w:space="0" w:color="000000"/>
              <w:bottom w:val="single" w:sz="8" w:space="0" w:color="000000"/>
              <w:right w:val="single" w:sz="8" w:space="0" w:color="000000"/>
            </w:tcBorders>
          </w:tcPr>
          <w:p w14:paraId="3717DB2B" w14:textId="63ABA835" w:rsidR="00EE0084" w:rsidRDefault="00EE0084" w:rsidP="005C3672">
            <w:pPr>
              <w:spacing w:line="259" w:lineRule="auto"/>
            </w:pPr>
            <w:r>
              <w:t>Fecha Inicio:</w:t>
            </w:r>
            <w:r w:rsidR="00805F6B">
              <w:rPr>
                <w:rFonts w:eastAsia="Arial" w:cs="Arial"/>
                <w:b/>
              </w:rPr>
              <w:t xml:space="preserve"> 18/02/2021</w:t>
            </w:r>
          </w:p>
        </w:tc>
        <w:tc>
          <w:tcPr>
            <w:tcW w:w="4353" w:type="dxa"/>
            <w:tcBorders>
              <w:top w:val="single" w:sz="8" w:space="0" w:color="000000"/>
              <w:left w:val="single" w:sz="8" w:space="0" w:color="000000"/>
              <w:bottom w:val="single" w:sz="8" w:space="0" w:color="000000"/>
              <w:right w:val="single" w:sz="8" w:space="0" w:color="000000"/>
            </w:tcBorders>
          </w:tcPr>
          <w:p w14:paraId="293FD84A" w14:textId="2960FA20" w:rsidR="00EE0084" w:rsidRDefault="00EE0084" w:rsidP="005C3672">
            <w:pPr>
              <w:spacing w:line="259" w:lineRule="auto"/>
            </w:pPr>
            <w:r>
              <w:rPr>
                <w:rFonts w:eastAsia="Arial" w:cs="Arial"/>
                <w:b/>
              </w:rPr>
              <w:t>Fecha Fin:</w:t>
            </w:r>
            <w:r w:rsidR="00805F6B">
              <w:t>20</w:t>
            </w:r>
            <w:r>
              <w:t>/</w:t>
            </w:r>
            <w:r w:rsidR="00805F6B">
              <w:t>02/2021</w:t>
            </w:r>
          </w:p>
        </w:tc>
      </w:tr>
      <w:tr w:rsidR="00EE0084" w:rsidRPr="004033F2" w14:paraId="3EB59A06"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2B5032B2" w14:textId="362505AE" w:rsidR="00EE0084" w:rsidRDefault="00EE0084" w:rsidP="005C3672">
            <w:pPr>
              <w:spacing w:line="259" w:lineRule="auto"/>
            </w:pPr>
            <w:r>
              <w:t xml:space="preserve">Programador Responsable: </w:t>
            </w:r>
            <w:r w:rsidR="001E6FB1">
              <w:rPr>
                <w:rFonts w:eastAsia="Arial" w:cs="Arial"/>
                <w:b/>
              </w:rPr>
              <w:t xml:space="preserve">Brayan Fernando Rivera  </w:t>
            </w:r>
          </w:p>
        </w:tc>
      </w:tr>
      <w:tr w:rsidR="00EE0084" w:rsidRPr="004033F2" w14:paraId="308647F6" w14:textId="77777777" w:rsidTr="00587425">
        <w:trPr>
          <w:trHeight w:val="85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7E2BD55" w14:textId="77777777" w:rsidR="00EE0084" w:rsidRDefault="00EE0084" w:rsidP="005C3672">
            <w:pPr>
              <w:spacing w:line="259" w:lineRule="auto"/>
            </w:pPr>
            <w:r>
              <w:t xml:space="preserve">Descripción: </w:t>
            </w:r>
            <w:r>
              <w:rPr>
                <w:rFonts w:eastAsia="Arial" w:cs="Arial"/>
                <w:b/>
              </w:rPr>
              <w:t>Se realizará la adaptación de la base de datos del sistema para que pueda contener los registros necesarios para la verificación de los usuarios.</w:t>
            </w:r>
            <w:r>
              <w:t xml:space="preserve"> </w:t>
            </w:r>
          </w:p>
        </w:tc>
      </w:tr>
    </w:tbl>
    <w:p w14:paraId="10D0EC52" w14:textId="0DE6B5FD" w:rsidR="00EE0084" w:rsidRPr="00EE0084" w:rsidRDefault="00EE0084" w:rsidP="00D03C4D">
      <w:pPr>
        <w:pStyle w:val="Prrafodelista"/>
      </w:pPr>
      <w:r w:rsidRPr="00EE0084">
        <w:t xml:space="preserve">  </w:t>
      </w:r>
      <w:r w:rsidR="00D03C4D" w:rsidRPr="00D03C4D">
        <w:t xml:space="preserve">Tabla </w:t>
      </w:r>
      <w:r w:rsidR="00D03C4D">
        <w:fldChar w:fldCharType="begin"/>
      </w:r>
      <w:r w:rsidR="00D03C4D" w:rsidRPr="00D03C4D">
        <w:instrText xml:space="preserve"> SEQ Tabla \* ARABIC </w:instrText>
      </w:r>
      <w:r w:rsidR="00D03C4D">
        <w:fldChar w:fldCharType="separate"/>
      </w:r>
      <w:r w:rsidR="00815265">
        <w:rPr>
          <w:noProof/>
        </w:rPr>
        <w:t>22</w:t>
      </w:r>
      <w:r w:rsidR="00D03C4D">
        <w:fldChar w:fldCharType="end"/>
      </w:r>
      <w:r w:rsidR="00D03C4D" w:rsidRPr="00D03C4D">
        <w:t>.</w:t>
      </w:r>
      <w:bookmarkStart w:id="121" w:name="_Toc241554"/>
      <w:r w:rsidR="00D03C4D" w:rsidRPr="00EE0084">
        <w:t xml:space="preserve"> </w:t>
      </w:r>
      <w:r w:rsidRPr="00EE0084">
        <w:t xml:space="preserve">Tarea de ingeniería 1 para historia de usuario 2 </w:t>
      </w:r>
      <w:bookmarkEnd w:id="121"/>
    </w:p>
    <w:tbl>
      <w:tblPr>
        <w:tblStyle w:val="TableGrid"/>
        <w:tblW w:w="8717" w:type="dxa"/>
        <w:jc w:val="center"/>
        <w:tblInd w:w="0" w:type="dxa"/>
        <w:tblCellMar>
          <w:top w:w="6" w:type="dxa"/>
          <w:left w:w="106" w:type="dxa"/>
          <w:right w:w="115" w:type="dxa"/>
        </w:tblCellMar>
        <w:tblLook w:val="04A0" w:firstRow="1" w:lastRow="0" w:firstColumn="1" w:lastColumn="0" w:noHBand="0" w:noVBand="1"/>
      </w:tblPr>
      <w:tblGrid>
        <w:gridCol w:w="4372"/>
        <w:gridCol w:w="4345"/>
      </w:tblGrid>
      <w:tr w:rsidR="00EE0084" w14:paraId="2DADE682" w14:textId="77777777" w:rsidTr="00587425">
        <w:trPr>
          <w:trHeight w:val="313"/>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3A06B080" w14:textId="77777777" w:rsidR="00EE0084" w:rsidRDefault="00EE0084" w:rsidP="005C3672">
            <w:pPr>
              <w:spacing w:line="259" w:lineRule="auto"/>
              <w:ind w:left="2"/>
            </w:pPr>
            <w:r>
              <w:t xml:space="preserve">TAREA DE INGENIERÍA </w:t>
            </w:r>
          </w:p>
        </w:tc>
      </w:tr>
      <w:tr w:rsidR="00EE0084" w14:paraId="57597D0A" w14:textId="77777777" w:rsidTr="00587425">
        <w:trPr>
          <w:trHeight w:val="300"/>
          <w:jc w:val="center"/>
        </w:trPr>
        <w:tc>
          <w:tcPr>
            <w:tcW w:w="4372" w:type="dxa"/>
            <w:tcBorders>
              <w:top w:val="single" w:sz="17" w:space="0" w:color="000000"/>
              <w:left w:val="single" w:sz="8" w:space="0" w:color="000000"/>
              <w:bottom w:val="single" w:sz="8" w:space="0" w:color="000000"/>
              <w:right w:val="single" w:sz="8" w:space="0" w:color="000000"/>
            </w:tcBorders>
            <w:shd w:val="clear" w:color="auto" w:fill="C0C0C0"/>
          </w:tcPr>
          <w:p w14:paraId="0370D210" w14:textId="77777777" w:rsidR="00EE0084" w:rsidRDefault="00EE0084" w:rsidP="005C3672">
            <w:pPr>
              <w:spacing w:line="259" w:lineRule="auto"/>
              <w:ind w:left="2"/>
            </w:pPr>
            <w:r>
              <w:t xml:space="preserve">Número de Tarea: </w:t>
            </w:r>
            <w:r>
              <w:rPr>
                <w:rFonts w:eastAsia="Arial" w:cs="Arial"/>
                <w:b/>
              </w:rPr>
              <w:t>4</w:t>
            </w:r>
            <w:r>
              <w:t xml:space="preserve"> </w:t>
            </w:r>
          </w:p>
        </w:tc>
        <w:tc>
          <w:tcPr>
            <w:tcW w:w="4345" w:type="dxa"/>
            <w:tcBorders>
              <w:top w:val="single" w:sz="17" w:space="0" w:color="000000"/>
              <w:left w:val="single" w:sz="8" w:space="0" w:color="000000"/>
              <w:bottom w:val="single" w:sz="8" w:space="0" w:color="000000"/>
              <w:right w:val="single" w:sz="8" w:space="0" w:color="000000"/>
            </w:tcBorders>
            <w:shd w:val="clear" w:color="auto" w:fill="C0C0C0"/>
          </w:tcPr>
          <w:p w14:paraId="1A375235" w14:textId="77777777" w:rsidR="00EE0084" w:rsidRDefault="00EE0084" w:rsidP="005C3672">
            <w:pPr>
              <w:spacing w:line="259" w:lineRule="auto"/>
            </w:pPr>
            <w:r>
              <w:rPr>
                <w:rFonts w:eastAsia="Arial" w:cs="Arial"/>
                <w:b/>
              </w:rPr>
              <w:t xml:space="preserve">Número de Historia: </w:t>
            </w:r>
            <w:r>
              <w:t>2</w:t>
            </w:r>
            <w:r>
              <w:rPr>
                <w:rFonts w:eastAsia="Arial" w:cs="Arial"/>
                <w:b/>
              </w:rPr>
              <w:t xml:space="preserve"> </w:t>
            </w:r>
          </w:p>
        </w:tc>
      </w:tr>
      <w:tr w:rsidR="00EE0084" w:rsidRPr="004033F2" w14:paraId="7CDA8DD0" w14:textId="77777777" w:rsidTr="00587425">
        <w:trPr>
          <w:trHeight w:val="576"/>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1F1ED4E8" w14:textId="77777777" w:rsidR="00EE0084" w:rsidRDefault="00EE0084" w:rsidP="005C3672">
            <w:pPr>
              <w:spacing w:line="259" w:lineRule="auto"/>
              <w:ind w:left="2"/>
            </w:pPr>
            <w:r>
              <w:t xml:space="preserve">Nombre de Tarea: </w:t>
            </w:r>
            <w:r>
              <w:rPr>
                <w:rFonts w:eastAsia="Arial" w:cs="Arial"/>
                <w:b/>
              </w:rPr>
              <w:t xml:space="preserve">Diseño de Interfaz de Usuario para la Creación de Permisos </w:t>
            </w:r>
          </w:p>
        </w:tc>
      </w:tr>
      <w:tr w:rsidR="00EE0084" w14:paraId="2AE19721" w14:textId="77777777" w:rsidTr="00587425">
        <w:trPr>
          <w:trHeight w:val="293"/>
          <w:jc w:val="center"/>
        </w:trPr>
        <w:tc>
          <w:tcPr>
            <w:tcW w:w="4372" w:type="dxa"/>
            <w:tcBorders>
              <w:top w:val="single" w:sz="8" w:space="0" w:color="000000"/>
              <w:left w:val="single" w:sz="8" w:space="0" w:color="000000"/>
              <w:bottom w:val="single" w:sz="8" w:space="0" w:color="000000"/>
              <w:right w:val="single" w:sz="8" w:space="0" w:color="000000"/>
            </w:tcBorders>
            <w:shd w:val="clear" w:color="auto" w:fill="C0C0C0"/>
          </w:tcPr>
          <w:p w14:paraId="677F53FB" w14:textId="77777777" w:rsidR="00EE0084" w:rsidRDefault="00EE0084" w:rsidP="005C3672">
            <w:pPr>
              <w:spacing w:line="259" w:lineRule="auto"/>
              <w:ind w:left="2"/>
            </w:pPr>
            <w:r>
              <w:lastRenderedPageBreak/>
              <w:t xml:space="preserve">Tipo de Tarea: </w:t>
            </w:r>
            <w:r>
              <w:rPr>
                <w:rFonts w:eastAsia="Arial" w:cs="Arial"/>
                <w:b/>
              </w:rPr>
              <w:t xml:space="preserve">Desarrollo </w:t>
            </w:r>
          </w:p>
        </w:tc>
        <w:tc>
          <w:tcPr>
            <w:tcW w:w="4345" w:type="dxa"/>
            <w:tcBorders>
              <w:top w:val="single" w:sz="8" w:space="0" w:color="000000"/>
              <w:left w:val="single" w:sz="8" w:space="0" w:color="000000"/>
              <w:bottom w:val="single" w:sz="8" w:space="0" w:color="000000"/>
              <w:right w:val="single" w:sz="8" w:space="0" w:color="000000"/>
            </w:tcBorders>
            <w:shd w:val="clear" w:color="auto" w:fill="C0C0C0"/>
          </w:tcPr>
          <w:p w14:paraId="1AC5A1EC" w14:textId="77777777" w:rsidR="00EE0084" w:rsidRDefault="00EE0084" w:rsidP="005C3672">
            <w:pPr>
              <w:spacing w:line="259" w:lineRule="auto"/>
            </w:pPr>
            <w:r>
              <w:rPr>
                <w:rFonts w:eastAsia="Arial" w:cs="Arial"/>
                <w:b/>
              </w:rPr>
              <w:t xml:space="preserve">Puntos Estimados: </w:t>
            </w:r>
            <w:r>
              <w:t>0.5</w:t>
            </w:r>
            <w:r>
              <w:rPr>
                <w:rFonts w:eastAsia="Arial" w:cs="Arial"/>
                <w:b/>
              </w:rPr>
              <w:t xml:space="preserve"> </w:t>
            </w:r>
          </w:p>
        </w:tc>
      </w:tr>
      <w:tr w:rsidR="00EE0084" w14:paraId="2AAA7AC9" w14:textId="77777777" w:rsidTr="00587425">
        <w:trPr>
          <w:trHeight w:val="437"/>
          <w:jc w:val="center"/>
        </w:trPr>
        <w:tc>
          <w:tcPr>
            <w:tcW w:w="4372" w:type="dxa"/>
            <w:tcBorders>
              <w:top w:val="single" w:sz="8" w:space="0" w:color="000000"/>
              <w:left w:val="single" w:sz="8" w:space="0" w:color="000000"/>
              <w:bottom w:val="single" w:sz="8" w:space="0" w:color="000000"/>
              <w:right w:val="single" w:sz="8" w:space="0" w:color="000000"/>
            </w:tcBorders>
          </w:tcPr>
          <w:p w14:paraId="2B6F8FE7" w14:textId="53819B8F" w:rsidR="00EE0084" w:rsidRDefault="00EE0084" w:rsidP="005C3672">
            <w:pPr>
              <w:spacing w:line="259" w:lineRule="auto"/>
              <w:ind w:left="2"/>
            </w:pPr>
            <w:r>
              <w:t>Fecha Inicio:</w:t>
            </w:r>
            <w:r w:rsidR="00805F6B">
              <w:rPr>
                <w:rFonts w:eastAsia="Arial" w:cs="Arial"/>
                <w:b/>
              </w:rPr>
              <w:t xml:space="preserve"> 20/02/2021</w:t>
            </w:r>
          </w:p>
        </w:tc>
        <w:tc>
          <w:tcPr>
            <w:tcW w:w="4345" w:type="dxa"/>
            <w:tcBorders>
              <w:top w:val="single" w:sz="8" w:space="0" w:color="000000"/>
              <w:left w:val="single" w:sz="8" w:space="0" w:color="000000"/>
              <w:bottom w:val="single" w:sz="8" w:space="0" w:color="000000"/>
              <w:right w:val="single" w:sz="8" w:space="0" w:color="000000"/>
            </w:tcBorders>
          </w:tcPr>
          <w:p w14:paraId="71F04C42" w14:textId="562DE8E1" w:rsidR="00EE0084" w:rsidRDefault="00EE0084" w:rsidP="005C3672">
            <w:pPr>
              <w:spacing w:line="259" w:lineRule="auto"/>
            </w:pPr>
            <w:r>
              <w:rPr>
                <w:rFonts w:eastAsia="Arial" w:cs="Arial"/>
                <w:b/>
              </w:rPr>
              <w:t xml:space="preserve">Fecha Fin: </w:t>
            </w:r>
            <w:r w:rsidR="00BA382E">
              <w:t>23</w:t>
            </w:r>
            <w:r>
              <w:t>/</w:t>
            </w:r>
            <w:r w:rsidR="00BA382E">
              <w:t>02/2021</w:t>
            </w:r>
          </w:p>
        </w:tc>
      </w:tr>
      <w:tr w:rsidR="00EE0084" w:rsidRPr="004033F2" w14:paraId="3ADC3EBC"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69353FC4" w14:textId="5167F2CD" w:rsidR="00EE0084" w:rsidRDefault="00EE0084" w:rsidP="005C3672">
            <w:pPr>
              <w:spacing w:line="259" w:lineRule="auto"/>
              <w:ind w:left="2"/>
            </w:pPr>
            <w:r>
              <w:t xml:space="preserve">Programador Responsable: </w:t>
            </w:r>
            <w:r w:rsidR="001E6FB1">
              <w:rPr>
                <w:rFonts w:eastAsia="Arial" w:cs="Arial"/>
                <w:b/>
              </w:rPr>
              <w:t xml:space="preserve">Brayan Fernando Rivera  </w:t>
            </w:r>
          </w:p>
        </w:tc>
      </w:tr>
      <w:tr w:rsidR="00EE0084" w:rsidRPr="004033F2" w14:paraId="21E933E4" w14:textId="77777777" w:rsidTr="00587425">
        <w:trPr>
          <w:trHeight w:val="576"/>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2E5F87CB" w14:textId="77777777" w:rsidR="00EE0084" w:rsidRDefault="00EE0084" w:rsidP="005C3672">
            <w:pPr>
              <w:spacing w:line="259" w:lineRule="auto"/>
              <w:ind w:left="2"/>
            </w:pPr>
            <w:r>
              <w:t>Descripción</w:t>
            </w:r>
            <w:r>
              <w:rPr>
                <w:rFonts w:eastAsia="Arial" w:cs="Arial"/>
                <w:b/>
              </w:rPr>
              <w:t xml:space="preserve">: Se requiere que el administrador pueda crear los permisos a los usuarios del sistema.  </w:t>
            </w:r>
          </w:p>
        </w:tc>
      </w:tr>
      <w:tr w:rsidR="00EE0084" w:rsidRPr="004033F2" w14:paraId="4B2700DF" w14:textId="77777777" w:rsidTr="00587425">
        <w:trPr>
          <w:trHeight w:val="566"/>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0A786DB3" w14:textId="77777777" w:rsidR="00EE0084" w:rsidRDefault="00EE0084" w:rsidP="005C3672">
            <w:pPr>
              <w:spacing w:line="259" w:lineRule="auto"/>
              <w:ind w:left="2"/>
            </w:pPr>
            <w:r>
              <w:t xml:space="preserve"> </w:t>
            </w:r>
          </w:p>
          <w:p w14:paraId="49152486" w14:textId="77777777" w:rsidR="00EE0084" w:rsidRDefault="00EE0084" w:rsidP="005C3672">
            <w:pPr>
              <w:spacing w:line="259" w:lineRule="auto"/>
              <w:ind w:left="2"/>
            </w:pPr>
            <w:r>
              <w:t xml:space="preserve"> </w:t>
            </w:r>
          </w:p>
        </w:tc>
      </w:tr>
    </w:tbl>
    <w:p w14:paraId="247F9EB5" w14:textId="4E584656" w:rsidR="00EE0084" w:rsidRPr="00EE0084" w:rsidRDefault="00EE0084" w:rsidP="00D03C4D">
      <w:pPr>
        <w:pStyle w:val="Prrafodelista"/>
      </w:pPr>
      <w:r w:rsidRPr="00EE0084">
        <w:t xml:space="preserve"> </w:t>
      </w:r>
      <w:r w:rsidR="00D03C4D">
        <w:t xml:space="preserve">Tabla </w:t>
      </w:r>
      <w:r w:rsidR="00D03C4D">
        <w:fldChar w:fldCharType="begin"/>
      </w:r>
      <w:r w:rsidR="00D03C4D">
        <w:instrText xml:space="preserve"> SEQ Tabla \* ARABIC </w:instrText>
      </w:r>
      <w:r w:rsidR="00D03C4D">
        <w:fldChar w:fldCharType="separate"/>
      </w:r>
      <w:r w:rsidR="00815265">
        <w:rPr>
          <w:noProof/>
        </w:rPr>
        <w:t>23</w:t>
      </w:r>
      <w:r w:rsidR="00D03C4D">
        <w:fldChar w:fldCharType="end"/>
      </w:r>
      <w:r w:rsidR="00D03C4D">
        <w:t>.</w:t>
      </w:r>
      <w:bookmarkStart w:id="122" w:name="_Toc241555"/>
      <w:r w:rsidR="00D03C4D" w:rsidRPr="00EE0084">
        <w:t xml:space="preserve"> </w:t>
      </w:r>
      <w:r w:rsidRPr="00EE0084">
        <w:t xml:space="preserve">Tarea de ingeniería 2 para historia de usuario 2 </w:t>
      </w:r>
      <w:bookmarkEnd w:id="122"/>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55"/>
        <w:gridCol w:w="4362"/>
      </w:tblGrid>
      <w:tr w:rsidR="00EE0084" w14:paraId="267E5E2A" w14:textId="77777777" w:rsidTr="00587425">
        <w:trPr>
          <w:trHeight w:val="313"/>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4EF84BBD" w14:textId="77777777" w:rsidR="00EE0084" w:rsidRDefault="00EE0084" w:rsidP="005C3672">
            <w:pPr>
              <w:spacing w:line="259" w:lineRule="auto"/>
            </w:pPr>
            <w:r>
              <w:t xml:space="preserve">TAREA DE INGENIERÍA </w:t>
            </w:r>
          </w:p>
        </w:tc>
      </w:tr>
      <w:tr w:rsidR="00EE0084" w14:paraId="2A119102" w14:textId="77777777" w:rsidTr="00587425">
        <w:trPr>
          <w:trHeight w:val="299"/>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58EF3631" w14:textId="77777777" w:rsidR="00EE0084" w:rsidRDefault="00EE0084" w:rsidP="005C3672">
            <w:pPr>
              <w:spacing w:line="259" w:lineRule="auto"/>
            </w:pPr>
            <w:r>
              <w:t xml:space="preserve">Número de Tarea: </w:t>
            </w:r>
            <w:r>
              <w:rPr>
                <w:rFonts w:eastAsia="Arial" w:cs="Arial"/>
                <w:b/>
              </w:rPr>
              <w:t>5</w:t>
            </w:r>
            <w:r>
              <w:t xml:space="preserve"> </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6BFED3D5" w14:textId="77777777" w:rsidR="00EE0084" w:rsidRDefault="00EE0084" w:rsidP="005C3672">
            <w:pPr>
              <w:spacing w:line="259" w:lineRule="auto"/>
            </w:pPr>
            <w:r>
              <w:rPr>
                <w:rFonts w:eastAsia="Arial" w:cs="Arial"/>
                <w:b/>
              </w:rPr>
              <w:t xml:space="preserve">Número de Historia: </w:t>
            </w:r>
            <w:r>
              <w:t>2</w:t>
            </w:r>
            <w:r>
              <w:rPr>
                <w:rFonts w:eastAsia="Arial" w:cs="Arial"/>
                <w:b/>
              </w:rPr>
              <w:t xml:space="preserve"> </w:t>
            </w:r>
          </w:p>
        </w:tc>
      </w:tr>
      <w:tr w:rsidR="00EE0084" w:rsidRPr="004033F2" w14:paraId="1142B4E7" w14:textId="77777777" w:rsidTr="00587425">
        <w:trPr>
          <w:trHeight w:val="30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EF4D2AA" w14:textId="77777777" w:rsidR="00EE0084" w:rsidRDefault="00EE0084" w:rsidP="005C3672">
            <w:pPr>
              <w:spacing w:line="259" w:lineRule="auto"/>
            </w:pPr>
            <w:r>
              <w:t xml:space="preserve">Nombre de Tarea: </w:t>
            </w:r>
            <w:r>
              <w:rPr>
                <w:rFonts w:eastAsia="Arial" w:cs="Arial"/>
                <w:b/>
              </w:rPr>
              <w:t xml:space="preserve">Diseño de la Base de Datos de Creación de Permisos </w:t>
            </w:r>
          </w:p>
        </w:tc>
      </w:tr>
      <w:tr w:rsidR="00EE0084" w14:paraId="26F71A6F" w14:textId="77777777" w:rsidTr="00587425">
        <w:trPr>
          <w:trHeight w:val="293"/>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4722C02F" w14:textId="77777777" w:rsidR="00EE0084" w:rsidRDefault="00EE0084" w:rsidP="005C3672">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1B33A2BE" w14:textId="77777777" w:rsidR="00EE0084" w:rsidRDefault="00EE0084" w:rsidP="005C3672">
            <w:pPr>
              <w:spacing w:line="259" w:lineRule="auto"/>
            </w:pPr>
            <w:r>
              <w:rPr>
                <w:rFonts w:eastAsia="Arial" w:cs="Arial"/>
                <w:b/>
              </w:rPr>
              <w:t xml:space="preserve">Puntos Estimados: </w:t>
            </w:r>
            <w:r>
              <w:t>1</w:t>
            </w:r>
            <w:r>
              <w:rPr>
                <w:rFonts w:eastAsia="Arial" w:cs="Arial"/>
                <w:b/>
              </w:rPr>
              <w:t xml:space="preserve"> </w:t>
            </w:r>
          </w:p>
        </w:tc>
      </w:tr>
      <w:tr w:rsidR="00EE0084" w14:paraId="5EDFB21C" w14:textId="77777777" w:rsidTr="00587425">
        <w:trPr>
          <w:trHeight w:val="442"/>
          <w:jc w:val="center"/>
        </w:trPr>
        <w:tc>
          <w:tcPr>
            <w:tcW w:w="4355" w:type="dxa"/>
            <w:tcBorders>
              <w:top w:val="single" w:sz="8" w:space="0" w:color="000000"/>
              <w:left w:val="single" w:sz="8" w:space="0" w:color="000000"/>
              <w:bottom w:val="single" w:sz="8" w:space="0" w:color="000000"/>
              <w:right w:val="single" w:sz="8" w:space="0" w:color="000000"/>
            </w:tcBorders>
          </w:tcPr>
          <w:p w14:paraId="70BDCBC5" w14:textId="0A235D3C" w:rsidR="00EE0084" w:rsidRDefault="00EE0084" w:rsidP="005C3672">
            <w:pPr>
              <w:spacing w:line="259" w:lineRule="auto"/>
            </w:pPr>
            <w:r>
              <w:t xml:space="preserve">Fecha Inicio: </w:t>
            </w:r>
            <w:r w:rsidR="00805F6B">
              <w:rPr>
                <w:rFonts w:eastAsia="Arial" w:cs="Arial"/>
                <w:b/>
              </w:rPr>
              <w:t>2</w:t>
            </w:r>
            <w:r w:rsidR="00BA382E">
              <w:rPr>
                <w:rFonts w:eastAsia="Arial" w:cs="Arial"/>
                <w:b/>
              </w:rPr>
              <w:t>4</w:t>
            </w:r>
            <w:r w:rsidR="00805F6B">
              <w:rPr>
                <w:rFonts w:eastAsia="Arial" w:cs="Arial"/>
                <w:b/>
              </w:rPr>
              <w:t>/02/2021</w:t>
            </w:r>
          </w:p>
        </w:tc>
        <w:tc>
          <w:tcPr>
            <w:tcW w:w="4362" w:type="dxa"/>
            <w:tcBorders>
              <w:top w:val="single" w:sz="8" w:space="0" w:color="000000"/>
              <w:left w:val="single" w:sz="8" w:space="0" w:color="000000"/>
              <w:bottom w:val="single" w:sz="8" w:space="0" w:color="000000"/>
              <w:right w:val="single" w:sz="8" w:space="0" w:color="000000"/>
            </w:tcBorders>
          </w:tcPr>
          <w:p w14:paraId="3C3F2E4A" w14:textId="46647D32" w:rsidR="00EE0084" w:rsidRDefault="00EE0084" w:rsidP="005C3672">
            <w:pPr>
              <w:spacing w:line="259" w:lineRule="auto"/>
            </w:pPr>
            <w:r>
              <w:rPr>
                <w:rFonts w:eastAsia="Arial" w:cs="Arial"/>
                <w:b/>
              </w:rPr>
              <w:t xml:space="preserve">Fecha Fin: </w:t>
            </w:r>
            <w:r w:rsidR="00BA382E">
              <w:t>26</w:t>
            </w:r>
            <w:r>
              <w:t>/</w:t>
            </w:r>
            <w:r w:rsidR="00BA382E">
              <w:t>02/2021</w:t>
            </w:r>
          </w:p>
        </w:tc>
      </w:tr>
      <w:tr w:rsidR="00EE0084" w:rsidRPr="004033F2" w14:paraId="6C5AE882"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46C0C539" w14:textId="27B4BCAD" w:rsidR="00EE0084" w:rsidRDefault="00EE0084" w:rsidP="005C3672">
            <w:pPr>
              <w:spacing w:line="259" w:lineRule="auto"/>
            </w:pPr>
            <w:r>
              <w:t>Programador Responsable:</w:t>
            </w:r>
            <w:r>
              <w:rPr>
                <w:rFonts w:eastAsia="Arial" w:cs="Arial"/>
                <w:b/>
              </w:rPr>
              <w:t xml:space="preserve"> </w:t>
            </w:r>
            <w:r w:rsidR="001E6FB1">
              <w:rPr>
                <w:rFonts w:eastAsia="Arial" w:cs="Arial"/>
                <w:b/>
              </w:rPr>
              <w:t xml:space="preserve">Brayan Fernando Rivera  </w:t>
            </w:r>
          </w:p>
        </w:tc>
      </w:tr>
      <w:tr w:rsidR="00EE0084" w:rsidRPr="004033F2" w14:paraId="0C1FBAD3" w14:textId="77777777" w:rsidTr="00587425">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696A408" w14:textId="77777777" w:rsidR="00EE0084" w:rsidRDefault="00EE0084" w:rsidP="005C3672">
            <w:pPr>
              <w:spacing w:line="259" w:lineRule="auto"/>
            </w:pPr>
            <w:r>
              <w:t xml:space="preserve">Descripción: </w:t>
            </w:r>
            <w:r>
              <w:rPr>
                <w:rFonts w:eastAsia="Arial" w:cs="Arial"/>
                <w:b/>
              </w:rPr>
              <w:t xml:space="preserve">Se necesita disponer la base de datos para que registre a los usuarios con sus permisos. </w:t>
            </w:r>
          </w:p>
        </w:tc>
      </w:tr>
    </w:tbl>
    <w:p w14:paraId="384EE421" w14:textId="77777777" w:rsidR="00EE0084" w:rsidRPr="00EE0084" w:rsidRDefault="00EE0084" w:rsidP="00EE0084">
      <w:pPr>
        <w:spacing w:after="221"/>
        <w:rPr>
          <w:lang w:val="es-ES"/>
        </w:rPr>
      </w:pPr>
      <w:r w:rsidRPr="00EE0084">
        <w:rPr>
          <w:lang w:val="es-ES"/>
        </w:rPr>
        <w:t xml:space="preserve"> </w:t>
      </w:r>
    </w:p>
    <w:p w14:paraId="23D107C9" w14:textId="1BBA5C3B" w:rsidR="00EE0084" w:rsidRPr="00EE0084" w:rsidRDefault="00EE0084" w:rsidP="009A6FEF">
      <w:pPr>
        <w:pStyle w:val="Prrafodelista"/>
      </w:pPr>
      <w:r w:rsidRPr="00EE0084">
        <w:t xml:space="preserve"> </w:t>
      </w:r>
      <w:r w:rsidR="00D03C4D">
        <w:t xml:space="preserve">Tabla </w:t>
      </w:r>
      <w:r w:rsidR="00D03C4D">
        <w:fldChar w:fldCharType="begin"/>
      </w:r>
      <w:r w:rsidR="00D03C4D">
        <w:instrText xml:space="preserve"> SEQ Tabla \* ARABIC </w:instrText>
      </w:r>
      <w:r w:rsidR="00D03C4D">
        <w:fldChar w:fldCharType="separate"/>
      </w:r>
      <w:r w:rsidR="00815265">
        <w:rPr>
          <w:noProof/>
        </w:rPr>
        <w:t>24</w:t>
      </w:r>
      <w:r w:rsidR="00D03C4D">
        <w:fldChar w:fldCharType="end"/>
      </w:r>
      <w:r w:rsidR="00D03C4D">
        <w:t>.</w:t>
      </w:r>
      <w:bookmarkStart w:id="123" w:name="_Toc241556"/>
      <w:r w:rsidR="009A6FEF" w:rsidRPr="00EE0084">
        <w:t xml:space="preserve"> </w:t>
      </w:r>
      <w:r w:rsidRPr="00EE0084">
        <w:t xml:space="preserve">Tarea de ingeniería 3 para historia de usuario 2 </w:t>
      </w:r>
      <w:bookmarkEnd w:id="123"/>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55"/>
        <w:gridCol w:w="4362"/>
      </w:tblGrid>
      <w:tr w:rsidR="00EE0084" w14:paraId="0325D4A5" w14:textId="77777777" w:rsidTr="00587425">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2524783F" w14:textId="77777777" w:rsidR="00EE0084" w:rsidRDefault="00EE0084" w:rsidP="005C3672">
            <w:pPr>
              <w:spacing w:line="259" w:lineRule="auto"/>
            </w:pPr>
            <w:r>
              <w:t xml:space="preserve">TAREA DE INGENIERÍA </w:t>
            </w:r>
          </w:p>
        </w:tc>
      </w:tr>
      <w:tr w:rsidR="00EE0084" w14:paraId="2A4F2A1E" w14:textId="77777777" w:rsidTr="00587425">
        <w:trPr>
          <w:trHeight w:val="302"/>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5D5B638E" w14:textId="77777777" w:rsidR="00EE0084" w:rsidRDefault="00EE0084" w:rsidP="005C3672">
            <w:pPr>
              <w:spacing w:line="259" w:lineRule="auto"/>
            </w:pPr>
            <w:r>
              <w:t xml:space="preserve">Número de Tarea: </w:t>
            </w:r>
            <w:r>
              <w:rPr>
                <w:rFonts w:eastAsia="Arial" w:cs="Arial"/>
                <w:b/>
              </w:rPr>
              <w:t>6</w:t>
            </w:r>
            <w:r>
              <w:t xml:space="preserve"> </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16071F79" w14:textId="77777777" w:rsidR="00EE0084" w:rsidRDefault="00EE0084" w:rsidP="005C3672">
            <w:pPr>
              <w:spacing w:line="259" w:lineRule="auto"/>
            </w:pPr>
            <w:r>
              <w:rPr>
                <w:rFonts w:eastAsia="Arial" w:cs="Arial"/>
                <w:b/>
              </w:rPr>
              <w:t xml:space="preserve">Número de Historia: </w:t>
            </w:r>
            <w:r>
              <w:t>2</w:t>
            </w:r>
            <w:r>
              <w:rPr>
                <w:rFonts w:eastAsia="Arial" w:cs="Arial"/>
                <w:b/>
              </w:rPr>
              <w:t xml:space="preserve"> </w:t>
            </w:r>
          </w:p>
        </w:tc>
      </w:tr>
      <w:tr w:rsidR="00EE0084" w:rsidRPr="004033F2" w14:paraId="01B34D3A" w14:textId="77777777" w:rsidTr="00587425">
        <w:trPr>
          <w:trHeight w:val="298"/>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3A0F8D7A" w14:textId="77777777" w:rsidR="00EE0084" w:rsidRDefault="00EE0084" w:rsidP="005C3672">
            <w:pPr>
              <w:spacing w:line="259" w:lineRule="auto"/>
            </w:pPr>
            <w:r>
              <w:t xml:space="preserve">Nombre de Tarea: </w:t>
            </w:r>
            <w:r>
              <w:rPr>
                <w:rFonts w:eastAsia="Arial" w:cs="Arial"/>
                <w:b/>
              </w:rPr>
              <w:t>Grabar Creación de Permisos en la Base de Datos</w:t>
            </w:r>
            <w:r>
              <w:t xml:space="preserve"> </w:t>
            </w:r>
          </w:p>
        </w:tc>
      </w:tr>
      <w:tr w:rsidR="00EE0084" w14:paraId="273EDCB1" w14:textId="77777777" w:rsidTr="00587425">
        <w:trPr>
          <w:trHeight w:val="293"/>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56A65D9F" w14:textId="77777777" w:rsidR="00EE0084" w:rsidRDefault="00EE0084" w:rsidP="005C3672">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47627567" w14:textId="77777777" w:rsidR="00EE0084" w:rsidRDefault="00EE0084" w:rsidP="005C3672">
            <w:pPr>
              <w:spacing w:line="259" w:lineRule="auto"/>
            </w:pPr>
            <w:r>
              <w:rPr>
                <w:rFonts w:eastAsia="Arial" w:cs="Arial"/>
                <w:b/>
              </w:rPr>
              <w:t xml:space="preserve">Puntos Estimados: </w:t>
            </w:r>
            <w:r>
              <w:t>0.5</w:t>
            </w:r>
            <w:r>
              <w:rPr>
                <w:rFonts w:eastAsia="Arial" w:cs="Arial"/>
                <w:b/>
              </w:rPr>
              <w:t xml:space="preserve"> </w:t>
            </w:r>
          </w:p>
        </w:tc>
      </w:tr>
      <w:tr w:rsidR="00EE0084" w14:paraId="2025D0C6" w14:textId="77777777" w:rsidTr="00587425">
        <w:trPr>
          <w:trHeight w:val="432"/>
          <w:jc w:val="center"/>
        </w:trPr>
        <w:tc>
          <w:tcPr>
            <w:tcW w:w="4355" w:type="dxa"/>
            <w:tcBorders>
              <w:top w:val="single" w:sz="8" w:space="0" w:color="000000"/>
              <w:left w:val="single" w:sz="8" w:space="0" w:color="000000"/>
              <w:bottom w:val="single" w:sz="8" w:space="0" w:color="000000"/>
              <w:right w:val="single" w:sz="8" w:space="0" w:color="000000"/>
            </w:tcBorders>
          </w:tcPr>
          <w:p w14:paraId="31A537D6" w14:textId="2F1A7040" w:rsidR="00EE0084" w:rsidRDefault="00EE0084" w:rsidP="005C3672">
            <w:pPr>
              <w:spacing w:line="259" w:lineRule="auto"/>
            </w:pPr>
            <w:r>
              <w:t xml:space="preserve">Fecha Inicio: </w:t>
            </w:r>
            <w:r w:rsidR="00805F6B">
              <w:rPr>
                <w:rFonts w:eastAsia="Arial" w:cs="Arial"/>
                <w:b/>
              </w:rPr>
              <w:t>2</w:t>
            </w:r>
            <w:r w:rsidR="00BA382E">
              <w:rPr>
                <w:rFonts w:eastAsia="Arial" w:cs="Arial"/>
                <w:b/>
              </w:rPr>
              <w:t>7</w:t>
            </w:r>
            <w:r w:rsidR="00805F6B">
              <w:rPr>
                <w:rFonts w:eastAsia="Arial" w:cs="Arial"/>
                <w:b/>
              </w:rPr>
              <w:t>/02/2021</w:t>
            </w:r>
          </w:p>
        </w:tc>
        <w:tc>
          <w:tcPr>
            <w:tcW w:w="4362" w:type="dxa"/>
            <w:tcBorders>
              <w:top w:val="single" w:sz="8" w:space="0" w:color="000000"/>
              <w:left w:val="single" w:sz="8" w:space="0" w:color="000000"/>
              <w:bottom w:val="single" w:sz="8" w:space="0" w:color="000000"/>
              <w:right w:val="single" w:sz="8" w:space="0" w:color="000000"/>
            </w:tcBorders>
          </w:tcPr>
          <w:p w14:paraId="2A5BD5CD" w14:textId="60324FA4" w:rsidR="00EE0084" w:rsidRDefault="00EE0084" w:rsidP="005C3672">
            <w:pPr>
              <w:spacing w:line="259" w:lineRule="auto"/>
            </w:pPr>
            <w:r>
              <w:rPr>
                <w:rFonts w:eastAsia="Arial" w:cs="Arial"/>
                <w:b/>
              </w:rPr>
              <w:t xml:space="preserve">Fecha Fin: </w:t>
            </w:r>
            <w:r w:rsidR="00BA382E" w:rsidRPr="00BA382E">
              <w:rPr>
                <w:rFonts w:cs="Arial"/>
                <w:bCs/>
              </w:rPr>
              <w:t>28</w:t>
            </w:r>
            <w:r>
              <w:t>/</w:t>
            </w:r>
            <w:r w:rsidR="00BA382E">
              <w:t>02/2021</w:t>
            </w:r>
          </w:p>
        </w:tc>
      </w:tr>
      <w:tr w:rsidR="00EE0084" w:rsidRPr="004033F2" w14:paraId="1C25F718"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65C6F15A" w14:textId="17077620" w:rsidR="00EE0084" w:rsidRDefault="00EE0084" w:rsidP="005C3672">
            <w:pPr>
              <w:spacing w:line="259" w:lineRule="auto"/>
            </w:pPr>
            <w:r>
              <w:t xml:space="preserve">Programador Responsable: </w:t>
            </w:r>
            <w:r>
              <w:rPr>
                <w:rFonts w:eastAsia="Arial" w:cs="Arial"/>
                <w:b/>
              </w:rPr>
              <w:t xml:space="preserve"> </w:t>
            </w:r>
            <w:r w:rsidR="001E6FB1">
              <w:rPr>
                <w:rFonts w:eastAsia="Arial" w:cs="Arial"/>
                <w:b/>
              </w:rPr>
              <w:t xml:space="preserve">Brayan Fernando Rivera  </w:t>
            </w:r>
          </w:p>
        </w:tc>
      </w:tr>
      <w:tr w:rsidR="00EE0084" w:rsidRPr="004033F2" w14:paraId="46914DE7" w14:textId="77777777" w:rsidTr="00587425">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7850EAF" w14:textId="77777777" w:rsidR="00EE0084" w:rsidRDefault="00EE0084" w:rsidP="005C3672">
            <w:pPr>
              <w:spacing w:line="259" w:lineRule="auto"/>
            </w:pPr>
            <w:r>
              <w:t xml:space="preserve">Descripción: </w:t>
            </w:r>
            <w:r>
              <w:rPr>
                <w:rFonts w:eastAsia="Arial" w:cs="Arial"/>
                <w:b/>
              </w:rPr>
              <w:t xml:space="preserve">Se debe guardar en la base de datos la información correspondiente a la creación de permisos. </w:t>
            </w:r>
          </w:p>
        </w:tc>
      </w:tr>
    </w:tbl>
    <w:p w14:paraId="29708399" w14:textId="44D83EAB" w:rsidR="00EE0084" w:rsidRPr="00EE0084" w:rsidRDefault="00EE0084" w:rsidP="009A6FEF">
      <w:pPr>
        <w:pStyle w:val="Prrafodelista"/>
      </w:pPr>
      <w:r w:rsidRPr="00EE0084">
        <w:t xml:space="preserve">  </w:t>
      </w:r>
      <w:r w:rsidR="009A6FEF">
        <w:t xml:space="preserve">Tabla </w:t>
      </w:r>
      <w:r w:rsidR="009A6FEF">
        <w:fldChar w:fldCharType="begin"/>
      </w:r>
      <w:r w:rsidR="009A6FEF">
        <w:instrText xml:space="preserve"> SEQ Tabla \* ARABIC </w:instrText>
      </w:r>
      <w:r w:rsidR="009A6FEF">
        <w:fldChar w:fldCharType="separate"/>
      </w:r>
      <w:r w:rsidR="00815265">
        <w:rPr>
          <w:noProof/>
        </w:rPr>
        <w:t>25</w:t>
      </w:r>
      <w:r w:rsidR="009A6FEF">
        <w:fldChar w:fldCharType="end"/>
      </w:r>
      <w:r w:rsidR="009A6FEF">
        <w:t>.</w:t>
      </w:r>
      <w:bookmarkStart w:id="124" w:name="_Toc241557"/>
      <w:r w:rsidR="009A6FEF" w:rsidRPr="00EE0084">
        <w:t xml:space="preserve"> </w:t>
      </w:r>
      <w:r w:rsidRPr="00EE0084">
        <w:t xml:space="preserve">Tarea de ingeniería 1 para historia de usuario 3 </w:t>
      </w:r>
      <w:bookmarkEnd w:id="124"/>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55"/>
        <w:gridCol w:w="4362"/>
      </w:tblGrid>
      <w:tr w:rsidR="00EE0084" w14:paraId="19531959" w14:textId="77777777" w:rsidTr="00587425">
        <w:trPr>
          <w:trHeight w:val="313"/>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5C754133" w14:textId="77777777" w:rsidR="00EE0084" w:rsidRDefault="00EE0084" w:rsidP="005C3672">
            <w:pPr>
              <w:spacing w:line="259" w:lineRule="auto"/>
            </w:pPr>
            <w:r>
              <w:t xml:space="preserve">TAREA DE INGENIERÍA </w:t>
            </w:r>
          </w:p>
        </w:tc>
      </w:tr>
      <w:tr w:rsidR="00EE0084" w14:paraId="5F9BBEF6" w14:textId="77777777" w:rsidTr="00587425">
        <w:trPr>
          <w:trHeight w:val="299"/>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24001A50" w14:textId="77777777" w:rsidR="00EE0084" w:rsidRDefault="00EE0084" w:rsidP="005C3672">
            <w:pPr>
              <w:spacing w:line="259" w:lineRule="auto"/>
            </w:pPr>
            <w:r>
              <w:t xml:space="preserve">Número de Tarea: </w:t>
            </w:r>
            <w:r>
              <w:rPr>
                <w:rFonts w:eastAsia="Arial" w:cs="Arial"/>
                <w:b/>
              </w:rPr>
              <w:t>7</w:t>
            </w:r>
            <w:r>
              <w:t xml:space="preserve"> </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32FE44A2" w14:textId="77777777" w:rsidR="00EE0084" w:rsidRDefault="00EE0084" w:rsidP="005C3672">
            <w:pPr>
              <w:spacing w:line="259" w:lineRule="auto"/>
            </w:pPr>
            <w:r>
              <w:rPr>
                <w:rFonts w:eastAsia="Arial" w:cs="Arial"/>
                <w:b/>
              </w:rPr>
              <w:t xml:space="preserve">Número de Historia: </w:t>
            </w:r>
            <w:r>
              <w:t>3</w:t>
            </w:r>
            <w:r>
              <w:rPr>
                <w:rFonts w:eastAsia="Arial" w:cs="Arial"/>
                <w:b/>
              </w:rPr>
              <w:t xml:space="preserve"> </w:t>
            </w:r>
          </w:p>
        </w:tc>
      </w:tr>
      <w:tr w:rsidR="00EE0084" w:rsidRPr="004033F2" w14:paraId="2C80448E" w14:textId="77777777" w:rsidTr="00587425">
        <w:trPr>
          <w:trHeight w:val="30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4F9C179" w14:textId="77777777" w:rsidR="00EE0084" w:rsidRDefault="00EE0084" w:rsidP="005C3672">
            <w:pPr>
              <w:spacing w:line="259" w:lineRule="auto"/>
            </w:pPr>
            <w:r>
              <w:t xml:space="preserve">Nombre de Tarea: </w:t>
            </w:r>
            <w:r>
              <w:rPr>
                <w:rFonts w:eastAsia="Arial" w:cs="Arial"/>
                <w:b/>
              </w:rPr>
              <w:t>Diseño de Interfaz de Usuario para Gestión de Usuario</w:t>
            </w:r>
            <w:r>
              <w:t xml:space="preserve"> </w:t>
            </w:r>
          </w:p>
        </w:tc>
      </w:tr>
      <w:tr w:rsidR="00EE0084" w14:paraId="3C8E77E4" w14:textId="77777777" w:rsidTr="00587425">
        <w:trPr>
          <w:trHeight w:val="288"/>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4FD2D054" w14:textId="77777777" w:rsidR="00EE0084" w:rsidRDefault="00EE0084" w:rsidP="005C3672">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658F1110" w14:textId="77777777" w:rsidR="00EE0084" w:rsidRDefault="00EE0084" w:rsidP="005C3672">
            <w:pPr>
              <w:spacing w:line="259" w:lineRule="auto"/>
            </w:pPr>
            <w:r>
              <w:rPr>
                <w:rFonts w:eastAsia="Arial" w:cs="Arial"/>
                <w:b/>
              </w:rPr>
              <w:t xml:space="preserve">Puntos Estimados: </w:t>
            </w:r>
            <w:r>
              <w:t>0.5</w:t>
            </w:r>
            <w:r>
              <w:rPr>
                <w:rFonts w:eastAsia="Arial" w:cs="Arial"/>
                <w:b/>
              </w:rPr>
              <w:t xml:space="preserve"> </w:t>
            </w:r>
          </w:p>
        </w:tc>
      </w:tr>
      <w:tr w:rsidR="00EE0084" w14:paraId="1A33D148" w14:textId="77777777" w:rsidTr="00587425">
        <w:trPr>
          <w:trHeight w:val="302"/>
          <w:jc w:val="center"/>
        </w:trPr>
        <w:tc>
          <w:tcPr>
            <w:tcW w:w="4355" w:type="dxa"/>
            <w:tcBorders>
              <w:top w:val="single" w:sz="8" w:space="0" w:color="000000"/>
              <w:left w:val="single" w:sz="8" w:space="0" w:color="000000"/>
              <w:bottom w:val="single" w:sz="8" w:space="0" w:color="000000"/>
              <w:right w:val="single" w:sz="8" w:space="0" w:color="000000"/>
            </w:tcBorders>
          </w:tcPr>
          <w:p w14:paraId="409A40F1" w14:textId="624E5CBD" w:rsidR="00EE0084" w:rsidRDefault="00EE0084" w:rsidP="005C3672">
            <w:pPr>
              <w:spacing w:line="259" w:lineRule="auto"/>
            </w:pPr>
            <w:r>
              <w:t xml:space="preserve">Fecha Inicio: </w:t>
            </w:r>
            <w:r w:rsidR="00805F6B">
              <w:rPr>
                <w:rFonts w:eastAsia="Arial" w:cs="Arial"/>
                <w:b/>
              </w:rPr>
              <w:t>28/02/2021</w:t>
            </w:r>
          </w:p>
        </w:tc>
        <w:tc>
          <w:tcPr>
            <w:tcW w:w="4362" w:type="dxa"/>
            <w:tcBorders>
              <w:top w:val="single" w:sz="8" w:space="0" w:color="000000"/>
              <w:left w:val="single" w:sz="8" w:space="0" w:color="000000"/>
              <w:bottom w:val="single" w:sz="8" w:space="0" w:color="000000"/>
              <w:right w:val="single" w:sz="8" w:space="0" w:color="000000"/>
            </w:tcBorders>
          </w:tcPr>
          <w:p w14:paraId="78BA3297" w14:textId="07FC7520" w:rsidR="00EE0084" w:rsidRDefault="00EE0084" w:rsidP="005C3672">
            <w:pPr>
              <w:spacing w:line="259" w:lineRule="auto"/>
            </w:pPr>
            <w:r>
              <w:rPr>
                <w:rFonts w:eastAsia="Arial" w:cs="Arial"/>
                <w:b/>
              </w:rPr>
              <w:t xml:space="preserve">Fecha Fin: </w:t>
            </w:r>
            <w:r w:rsidR="00805F6B">
              <w:t>02/03/2021</w:t>
            </w:r>
          </w:p>
        </w:tc>
      </w:tr>
      <w:tr w:rsidR="00EE0084" w:rsidRPr="004033F2" w14:paraId="31742352"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50F06589" w14:textId="2A4DDF79" w:rsidR="00EE0084" w:rsidRDefault="00EE0084" w:rsidP="005C3672">
            <w:pPr>
              <w:spacing w:line="259" w:lineRule="auto"/>
            </w:pPr>
            <w:r>
              <w:t xml:space="preserve">Programador Responsable: </w:t>
            </w:r>
            <w:r w:rsidR="001E6FB1">
              <w:rPr>
                <w:rFonts w:eastAsia="Arial" w:cs="Arial"/>
                <w:b/>
              </w:rPr>
              <w:t xml:space="preserve">Brayan Fernando Rivera  </w:t>
            </w:r>
          </w:p>
        </w:tc>
      </w:tr>
      <w:tr w:rsidR="00EE0084" w:rsidRPr="004033F2" w14:paraId="596E92FA" w14:textId="77777777" w:rsidTr="00587425">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4F7BBF81" w14:textId="77777777" w:rsidR="00EE0084" w:rsidRDefault="00EE0084" w:rsidP="005C3672">
            <w:pPr>
              <w:spacing w:line="259" w:lineRule="auto"/>
            </w:pPr>
            <w:r>
              <w:t xml:space="preserve">Descripción: </w:t>
            </w:r>
            <w:r>
              <w:rPr>
                <w:rFonts w:eastAsia="Arial" w:cs="Arial"/>
                <w:b/>
              </w:rPr>
              <w:t xml:space="preserve">Se realizará el diseño de interfaz de usuario para registrar a los usuarios. </w:t>
            </w:r>
          </w:p>
        </w:tc>
      </w:tr>
    </w:tbl>
    <w:p w14:paraId="3B2FDF58" w14:textId="7878B449" w:rsidR="00EE0084" w:rsidRPr="00EE0084" w:rsidRDefault="00EE0084" w:rsidP="009A6FEF">
      <w:pPr>
        <w:pStyle w:val="Prrafodelista"/>
      </w:pPr>
      <w:r w:rsidRPr="00EE0084">
        <w:t xml:space="preserve"> </w:t>
      </w:r>
      <w:r w:rsidR="009A6FEF">
        <w:t xml:space="preserve">Tabla </w:t>
      </w:r>
      <w:r w:rsidR="009A6FEF">
        <w:fldChar w:fldCharType="begin"/>
      </w:r>
      <w:r w:rsidR="009A6FEF">
        <w:instrText xml:space="preserve"> SEQ Tabla \* ARABIC </w:instrText>
      </w:r>
      <w:r w:rsidR="009A6FEF">
        <w:fldChar w:fldCharType="separate"/>
      </w:r>
      <w:r w:rsidR="00815265">
        <w:rPr>
          <w:noProof/>
        </w:rPr>
        <w:t>26</w:t>
      </w:r>
      <w:r w:rsidR="009A6FEF">
        <w:fldChar w:fldCharType="end"/>
      </w:r>
      <w:r w:rsidR="009A6FEF">
        <w:t>.</w:t>
      </w:r>
      <w:bookmarkStart w:id="125" w:name="_Toc241558"/>
      <w:r w:rsidR="009A6FEF" w:rsidRPr="00EE0084">
        <w:t xml:space="preserve"> </w:t>
      </w:r>
      <w:r w:rsidRPr="00EE0084">
        <w:t xml:space="preserve">Tarea de ingeniería 2 para historia de usuario 3 </w:t>
      </w:r>
      <w:bookmarkEnd w:id="125"/>
    </w:p>
    <w:tbl>
      <w:tblPr>
        <w:tblStyle w:val="TableGrid"/>
        <w:tblW w:w="8717" w:type="dxa"/>
        <w:jc w:val="center"/>
        <w:tblInd w:w="0" w:type="dxa"/>
        <w:tblCellMar>
          <w:top w:w="6" w:type="dxa"/>
          <w:left w:w="108" w:type="dxa"/>
          <w:right w:w="242" w:type="dxa"/>
        </w:tblCellMar>
        <w:tblLook w:val="04A0" w:firstRow="1" w:lastRow="0" w:firstColumn="1" w:lastColumn="0" w:noHBand="0" w:noVBand="1"/>
      </w:tblPr>
      <w:tblGrid>
        <w:gridCol w:w="4355"/>
        <w:gridCol w:w="4362"/>
      </w:tblGrid>
      <w:tr w:rsidR="00EE0084" w14:paraId="016712EE" w14:textId="77777777" w:rsidTr="00587425">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36980791" w14:textId="77777777" w:rsidR="00EE0084" w:rsidRDefault="00EE0084" w:rsidP="005C3672">
            <w:pPr>
              <w:spacing w:line="259" w:lineRule="auto"/>
            </w:pPr>
            <w:r>
              <w:lastRenderedPageBreak/>
              <w:t xml:space="preserve">TAREA DE INGENIERÍA </w:t>
            </w:r>
          </w:p>
        </w:tc>
      </w:tr>
      <w:tr w:rsidR="00EE0084" w14:paraId="6D876293" w14:textId="77777777" w:rsidTr="00587425">
        <w:trPr>
          <w:trHeight w:val="302"/>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6A4DF259" w14:textId="77777777" w:rsidR="00EE0084" w:rsidRDefault="00EE0084" w:rsidP="005C3672">
            <w:pPr>
              <w:spacing w:line="259" w:lineRule="auto"/>
            </w:pPr>
            <w:r>
              <w:t xml:space="preserve">Número de Tarea: </w:t>
            </w:r>
            <w:r>
              <w:rPr>
                <w:rFonts w:eastAsia="Arial" w:cs="Arial"/>
                <w:b/>
              </w:rPr>
              <w:t>8</w:t>
            </w:r>
            <w:r>
              <w:t xml:space="preserve"> </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4B5741E2" w14:textId="77777777" w:rsidR="00EE0084" w:rsidRDefault="00EE0084" w:rsidP="005C3672">
            <w:pPr>
              <w:spacing w:line="259" w:lineRule="auto"/>
            </w:pPr>
            <w:r>
              <w:rPr>
                <w:rFonts w:eastAsia="Arial" w:cs="Arial"/>
                <w:b/>
              </w:rPr>
              <w:t xml:space="preserve">Número de Historia: </w:t>
            </w:r>
            <w:r>
              <w:t>3</w:t>
            </w:r>
            <w:r>
              <w:rPr>
                <w:rFonts w:eastAsia="Arial" w:cs="Arial"/>
                <w:b/>
              </w:rPr>
              <w:t xml:space="preserve"> </w:t>
            </w:r>
          </w:p>
        </w:tc>
      </w:tr>
      <w:tr w:rsidR="00EE0084" w:rsidRPr="004033F2" w14:paraId="39AA7333" w14:textId="77777777" w:rsidTr="00587425">
        <w:trPr>
          <w:trHeight w:val="298"/>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DDD9BAF" w14:textId="77777777" w:rsidR="00EE0084" w:rsidRDefault="00EE0084" w:rsidP="005C3672">
            <w:pPr>
              <w:spacing w:line="259" w:lineRule="auto"/>
            </w:pPr>
            <w:r>
              <w:t xml:space="preserve">Nombre de Tarea: </w:t>
            </w:r>
            <w:r>
              <w:rPr>
                <w:rFonts w:eastAsia="Arial" w:cs="Arial"/>
                <w:b/>
              </w:rPr>
              <w:t>Creación de la Base de Datos para Gestión de Usuario</w:t>
            </w:r>
            <w:r>
              <w:t xml:space="preserve"> </w:t>
            </w:r>
          </w:p>
        </w:tc>
      </w:tr>
      <w:tr w:rsidR="00EE0084" w14:paraId="79CE8EFA" w14:textId="77777777" w:rsidTr="00587425">
        <w:trPr>
          <w:trHeight w:val="293"/>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5B123149" w14:textId="77777777" w:rsidR="00EE0084" w:rsidRDefault="00EE0084" w:rsidP="005C3672">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63F99B7A" w14:textId="77777777" w:rsidR="00EE0084" w:rsidRDefault="00EE0084" w:rsidP="005C3672">
            <w:pPr>
              <w:spacing w:line="259" w:lineRule="auto"/>
            </w:pPr>
            <w:r>
              <w:rPr>
                <w:rFonts w:eastAsia="Arial" w:cs="Arial"/>
                <w:b/>
              </w:rPr>
              <w:t xml:space="preserve">Puntos Estimados: </w:t>
            </w:r>
            <w:r>
              <w:t>0.5</w:t>
            </w:r>
            <w:r>
              <w:rPr>
                <w:rFonts w:eastAsia="Arial" w:cs="Arial"/>
                <w:b/>
              </w:rPr>
              <w:t xml:space="preserve"> </w:t>
            </w:r>
          </w:p>
        </w:tc>
      </w:tr>
      <w:tr w:rsidR="00EE0084" w14:paraId="510D2A1A" w14:textId="77777777" w:rsidTr="00587425">
        <w:trPr>
          <w:trHeight w:val="331"/>
          <w:jc w:val="center"/>
        </w:trPr>
        <w:tc>
          <w:tcPr>
            <w:tcW w:w="4355" w:type="dxa"/>
            <w:tcBorders>
              <w:top w:val="single" w:sz="8" w:space="0" w:color="000000"/>
              <w:left w:val="single" w:sz="8" w:space="0" w:color="000000"/>
              <w:bottom w:val="single" w:sz="8" w:space="0" w:color="000000"/>
              <w:right w:val="single" w:sz="8" w:space="0" w:color="000000"/>
            </w:tcBorders>
          </w:tcPr>
          <w:p w14:paraId="04501019" w14:textId="0234AFC9" w:rsidR="00EE0084" w:rsidRDefault="00EE0084" w:rsidP="005C3672">
            <w:pPr>
              <w:spacing w:line="259" w:lineRule="auto"/>
            </w:pPr>
            <w:r>
              <w:t xml:space="preserve">Fecha Inicio: </w:t>
            </w:r>
            <w:r w:rsidR="00805F6B">
              <w:rPr>
                <w:b/>
                <w:bCs/>
              </w:rPr>
              <w:t>0</w:t>
            </w:r>
            <w:r w:rsidR="00805F6B">
              <w:rPr>
                <w:rFonts w:eastAsia="Arial" w:cs="Arial"/>
                <w:b/>
              </w:rPr>
              <w:t>2/03/2021</w:t>
            </w:r>
          </w:p>
        </w:tc>
        <w:tc>
          <w:tcPr>
            <w:tcW w:w="4362" w:type="dxa"/>
            <w:tcBorders>
              <w:top w:val="single" w:sz="8" w:space="0" w:color="000000"/>
              <w:left w:val="single" w:sz="8" w:space="0" w:color="000000"/>
              <w:bottom w:val="single" w:sz="8" w:space="0" w:color="000000"/>
              <w:right w:val="single" w:sz="8" w:space="0" w:color="000000"/>
            </w:tcBorders>
          </w:tcPr>
          <w:p w14:paraId="0E864B8D" w14:textId="4BA8EB4A" w:rsidR="00EE0084" w:rsidRDefault="00EE0084" w:rsidP="005C3672">
            <w:pPr>
              <w:spacing w:line="259" w:lineRule="auto"/>
            </w:pPr>
            <w:r>
              <w:rPr>
                <w:rFonts w:eastAsia="Arial" w:cs="Arial"/>
                <w:b/>
              </w:rPr>
              <w:t xml:space="preserve">Fecha Fin: </w:t>
            </w:r>
            <w:r w:rsidR="00805F6B">
              <w:t>03</w:t>
            </w:r>
            <w:r>
              <w:t>/</w:t>
            </w:r>
            <w:r w:rsidR="00805F6B">
              <w:t>03</w:t>
            </w:r>
            <w:r>
              <w:t>/</w:t>
            </w:r>
            <w:r w:rsidR="00805F6B">
              <w:t>2021</w:t>
            </w:r>
          </w:p>
        </w:tc>
      </w:tr>
      <w:tr w:rsidR="00EE0084" w:rsidRPr="004033F2" w14:paraId="1E6ED8BA"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01150509" w14:textId="214DEE20" w:rsidR="00EE0084" w:rsidRDefault="00EE0084" w:rsidP="005C3672">
            <w:pPr>
              <w:spacing w:line="259" w:lineRule="auto"/>
            </w:pPr>
            <w:r>
              <w:t xml:space="preserve">Programador Responsable: </w:t>
            </w:r>
            <w:r>
              <w:rPr>
                <w:rFonts w:eastAsia="Arial" w:cs="Arial"/>
                <w:b/>
              </w:rPr>
              <w:t xml:space="preserve"> </w:t>
            </w:r>
            <w:r w:rsidR="001E6FB1">
              <w:rPr>
                <w:rFonts w:eastAsia="Arial" w:cs="Arial"/>
                <w:b/>
              </w:rPr>
              <w:t xml:space="preserve">Brayan Fernando Rivera  </w:t>
            </w:r>
          </w:p>
        </w:tc>
      </w:tr>
      <w:tr w:rsidR="00EE0084" w:rsidRPr="004033F2" w14:paraId="64A9FFAA" w14:textId="77777777" w:rsidTr="00587425">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1D7D22BA" w14:textId="77777777" w:rsidR="00EE0084" w:rsidRDefault="00EE0084" w:rsidP="005C3672">
            <w:pPr>
              <w:spacing w:line="259" w:lineRule="auto"/>
            </w:pPr>
            <w:r>
              <w:t xml:space="preserve">Descripción: </w:t>
            </w:r>
            <w:r>
              <w:rPr>
                <w:rFonts w:eastAsia="Arial" w:cs="Arial"/>
                <w:b/>
              </w:rPr>
              <w:t>Se necesita crear la base de datos guardar la información de los usuarios que tendrá un perfil en el sistema</w:t>
            </w:r>
            <w:r>
              <w:t>.</w:t>
            </w:r>
            <w:r>
              <w:rPr>
                <w:rFonts w:eastAsia="Arial" w:cs="Arial"/>
                <w:b/>
              </w:rPr>
              <w:t xml:space="preserve"> </w:t>
            </w:r>
          </w:p>
        </w:tc>
      </w:tr>
    </w:tbl>
    <w:p w14:paraId="768F5129" w14:textId="24557F3F" w:rsidR="00EE0084" w:rsidRPr="00EE0084" w:rsidRDefault="00EE0084" w:rsidP="009A6FEF">
      <w:pPr>
        <w:pStyle w:val="Prrafodelista"/>
      </w:pPr>
      <w:r w:rsidRPr="00EE0084">
        <w:t xml:space="preserve">  </w:t>
      </w:r>
      <w:r w:rsidR="009A6FEF">
        <w:t xml:space="preserve">Tabla </w:t>
      </w:r>
      <w:r w:rsidR="009A6FEF">
        <w:fldChar w:fldCharType="begin"/>
      </w:r>
      <w:r w:rsidR="009A6FEF">
        <w:instrText xml:space="preserve"> SEQ Tabla \* ARABIC </w:instrText>
      </w:r>
      <w:r w:rsidR="009A6FEF">
        <w:fldChar w:fldCharType="separate"/>
      </w:r>
      <w:r w:rsidR="00815265">
        <w:rPr>
          <w:noProof/>
        </w:rPr>
        <w:t>27</w:t>
      </w:r>
      <w:r w:rsidR="009A6FEF">
        <w:fldChar w:fldCharType="end"/>
      </w:r>
      <w:r w:rsidR="009A6FEF">
        <w:t>.</w:t>
      </w:r>
      <w:bookmarkStart w:id="126" w:name="_Toc241559"/>
      <w:r w:rsidR="009A6FEF" w:rsidRPr="00EE0084">
        <w:t xml:space="preserve"> </w:t>
      </w:r>
      <w:r w:rsidRPr="00EE0084">
        <w:t xml:space="preserve">Tarea de ingeniería 3 para historia de usuario 3 </w:t>
      </w:r>
      <w:bookmarkEnd w:id="126"/>
    </w:p>
    <w:tbl>
      <w:tblPr>
        <w:tblStyle w:val="TableGrid"/>
        <w:tblW w:w="8717" w:type="dxa"/>
        <w:jc w:val="center"/>
        <w:tblInd w:w="0" w:type="dxa"/>
        <w:tblCellMar>
          <w:top w:w="6" w:type="dxa"/>
          <w:left w:w="106" w:type="dxa"/>
          <w:right w:w="115" w:type="dxa"/>
        </w:tblCellMar>
        <w:tblLook w:val="04A0" w:firstRow="1" w:lastRow="0" w:firstColumn="1" w:lastColumn="0" w:noHBand="0" w:noVBand="1"/>
      </w:tblPr>
      <w:tblGrid>
        <w:gridCol w:w="4357"/>
        <w:gridCol w:w="4360"/>
      </w:tblGrid>
      <w:tr w:rsidR="00EE0084" w14:paraId="1B32EDB7" w14:textId="77777777" w:rsidTr="00587425">
        <w:trPr>
          <w:trHeight w:val="313"/>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73298728" w14:textId="77777777" w:rsidR="00EE0084" w:rsidRDefault="00EE0084" w:rsidP="005C3672">
            <w:pPr>
              <w:spacing w:line="259" w:lineRule="auto"/>
              <w:ind w:left="2"/>
            </w:pPr>
            <w:r>
              <w:t xml:space="preserve">TAREA DE INGENIERÍA </w:t>
            </w:r>
          </w:p>
        </w:tc>
      </w:tr>
      <w:tr w:rsidR="00EE0084" w14:paraId="30848A54" w14:textId="77777777" w:rsidTr="00587425">
        <w:trPr>
          <w:trHeight w:val="299"/>
          <w:jc w:val="center"/>
        </w:trPr>
        <w:tc>
          <w:tcPr>
            <w:tcW w:w="4357" w:type="dxa"/>
            <w:tcBorders>
              <w:top w:val="single" w:sz="17" w:space="0" w:color="000000"/>
              <w:left w:val="single" w:sz="8" w:space="0" w:color="000000"/>
              <w:bottom w:val="single" w:sz="8" w:space="0" w:color="000000"/>
              <w:right w:val="single" w:sz="8" w:space="0" w:color="000000"/>
            </w:tcBorders>
            <w:shd w:val="clear" w:color="auto" w:fill="C0C0C0"/>
          </w:tcPr>
          <w:p w14:paraId="0BD6336A" w14:textId="77777777" w:rsidR="00EE0084" w:rsidRDefault="00EE0084" w:rsidP="005C3672">
            <w:pPr>
              <w:spacing w:line="259" w:lineRule="auto"/>
              <w:ind w:left="2"/>
            </w:pPr>
            <w:r>
              <w:t xml:space="preserve">Número de Tarea: </w:t>
            </w:r>
            <w:r>
              <w:rPr>
                <w:rFonts w:eastAsia="Arial" w:cs="Arial"/>
                <w:b/>
              </w:rPr>
              <w:t>9</w:t>
            </w:r>
            <w:r>
              <w:t xml:space="preserve"> </w:t>
            </w:r>
          </w:p>
        </w:tc>
        <w:tc>
          <w:tcPr>
            <w:tcW w:w="4360" w:type="dxa"/>
            <w:tcBorders>
              <w:top w:val="single" w:sz="17" w:space="0" w:color="000000"/>
              <w:left w:val="single" w:sz="8" w:space="0" w:color="000000"/>
              <w:bottom w:val="single" w:sz="8" w:space="0" w:color="000000"/>
              <w:right w:val="single" w:sz="8" w:space="0" w:color="000000"/>
            </w:tcBorders>
            <w:shd w:val="clear" w:color="auto" w:fill="C0C0C0"/>
          </w:tcPr>
          <w:p w14:paraId="337F2A3F" w14:textId="77777777" w:rsidR="00EE0084" w:rsidRDefault="00EE0084" w:rsidP="005C3672">
            <w:pPr>
              <w:spacing w:line="259" w:lineRule="auto"/>
            </w:pPr>
            <w:r>
              <w:rPr>
                <w:rFonts w:eastAsia="Arial" w:cs="Arial"/>
                <w:b/>
              </w:rPr>
              <w:t xml:space="preserve">Número de Historia: </w:t>
            </w:r>
            <w:r>
              <w:t>3</w:t>
            </w:r>
            <w:r>
              <w:rPr>
                <w:rFonts w:eastAsia="Arial" w:cs="Arial"/>
                <w:b/>
              </w:rPr>
              <w:t xml:space="preserve"> </w:t>
            </w:r>
          </w:p>
        </w:tc>
      </w:tr>
      <w:tr w:rsidR="00EE0084" w:rsidRPr="004033F2" w14:paraId="21C5206A" w14:textId="77777777" w:rsidTr="00587425">
        <w:trPr>
          <w:trHeight w:val="30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67BB9161" w14:textId="77777777" w:rsidR="00EE0084" w:rsidRDefault="00EE0084" w:rsidP="005C3672">
            <w:pPr>
              <w:spacing w:line="259" w:lineRule="auto"/>
              <w:ind w:left="2"/>
            </w:pPr>
            <w:r>
              <w:t xml:space="preserve">Nombre de Tarea: </w:t>
            </w:r>
            <w:r>
              <w:rPr>
                <w:rFonts w:eastAsia="Arial" w:cs="Arial"/>
                <w:b/>
              </w:rPr>
              <w:t>Validación de Datos en la Base de Datos</w:t>
            </w:r>
            <w:r>
              <w:t xml:space="preserve"> </w:t>
            </w:r>
          </w:p>
        </w:tc>
      </w:tr>
      <w:tr w:rsidR="00EE0084" w14:paraId="730E7831" w14:textId="77777777" w:rsidTr="00587425">
        <w:trPr>
          <w:trHeight w:val="289"/>
          <w:jc w:val="center"/>
        </w:trPr>
        <w:tc>
          <w:tcPr>
            <w:tcW w:w="4357" w:type="dxa"/>
            <w:tcBorders>
              <w:top w:val="single" w:sz="8" w:space="0" w:color="000000"/>
              <w:left w:val="single" w:sz="8" w:space="0" w:color="000000"/>
              <w:bottom w:val="single" w:sz="8" w:space="0" w:color="000000"/>
              <w:right w:val="single" w:sz="8" w:space="0" w:color="000000"/>
            </w:tcBorders>
            <w:shd w:val="clear" w:color="auto" w:fill="C0C0C0"/>
          </w:tcPr>
          <w:p w14:paraId="227944BF" w14:textId="77777777" w:rsidR="00EE0084" w:rsidRDefault="00EE0084" w:rsidP="005C3672">
            <w:pPr>
              <w:spacing w:line="259" w:lineRule="auto"/>
              <w:ind w:left="2"/>
            </w:pPr>
            <w:r>
              <w:t xml:space="preserve">Tipo de Tarea: </w:t>
            </w:r>
            <w:r>
              <w:rPr>
                <w:rFonts w:eastAsia="Arial" w:cs="Arial"/>
                <w:b/>
              </w:rPr>
              <w:t xml:space="preserve">Desarrollo </w:t>
            </w:r>
          </w:p>
        </w:tc>
        <w:tc>
          <w:tcPr>
            <w:tcW w:w="4360" w:type="dxa"/>
            <w:tcBorders>
              <w:top w:val="single" w:sz="8" w:space="0" w:color="000000"/>
              <w:left w:val="single" w:sz="8" w:space="0" w:color="000000"/>
              <w:bottom w:val="single" w:sz="8" w:space="0" w:color="000000"/>
              <w:right w:val="single" w:sz="8" w:space="0" w:color="000000"/>
            </w:tcBorders>
            <w:shd w:val="clear" w:color="auto" w:fill="C0C0C0"/>
          </w:tcPr>
          <w:p w14:paraId="214F1CBE" w14:textId="77777777" w:rsidR="00EE0084" w:rsidRDefault="00EE0084" w:rsidP="005C3672">
            <w:pPr>
              <w:spacing w:line="259" w:lineRule="auto"/>
            </w:pPr>
            <w:r>
              <w:rPr>
                <w:rFonts w:eastAsia="Arial" w:cs="Arial"/>
                <w:b/>
              </w:rPr>
              <w:t>Puntos Estimados</w:t>
            </w:r>
            <w:r>
              <w:t>:  0.5</w:t>
            </w:r>
            <w:r>
              <w:rPr>
                <w:rFonts w:eastAsia="Arial" w:cs="Arial"/>
                <w:b/>
              </w:rPr>
              <w:t xml:space="preserve"> </w:t>
            </w:r>
          </w:p>
        </w:tc>
      </w:tr>
      <w:tr w:rsidR="00EE0084" w14:paraId="2F345BBE" w14:textId="77777777" w:rsidTr="00587425">
        <w:trPr>
          <w:trHeight w:val="437"/>
          <w:jc w:val="center"/>
        </w:trPr>
        <w:tc>
          <w:tcPr>
            <w:tcW w:w="4357" w:type="dxa"/>
            <w:tcBorders>
              <w:top w:val="single" w:sz="8" w:space="0" w:color="000000"/>
              <w:left w:val="single" w:sz="8" w:space="0" w:color="000000"/>
              <w:bottom w:val="single" w:sz="8" w:space="0" w:color="000000"/>
              <w:right w:val="single" w:sz="8" w:space="0" w:color="000000"/>
            </w:tcBorders>
          </w:tcPr>
          <w:p w14:paraId="0D25E178" w14:textId="102F9E15" w:rsidR="00EE0084" w:rsidRDefault="00EE0084" w:rsidP="005C3672">
            <w:pPr>
              <w:spacing w:line="259" w:lineRule="auto"/>
              <w:ind w:left="2"/>
            </w:pPr>
            <w:r>
              <w:t xml:space="preserve">Fecha Inicio: </w:t>
            </w:r>
            <w:r w:rsidR="00805F6B">
              <w:rPr>
                <w:rFonts w:eastAsia="Arial" w:cs="Arial"/>
                <w:b/>
              </w:rPr>
              <w:t>03/03/2021</w:t>
            </w:r>
          </w:p>
        </w:tc>
        <w:tc>
          <w:tcPr>
            <w:tcW w:w="4360" w:type="dxa"/>
            <w:tcBorders>
              <w:top w:val="single" w:sz="8" w:space="0" w:color="000000"/>
              <w:left w:val="single" w:sz="8" w:space="0" w:color="000000"/>
              <w:bottom w:val="single" w:sz="8" w:space="0" w:color="000000"/>
              <w:right w:val="single" w:sz="8" w:space="0" w:color="000000"/>
            </w:tcBorders>
          </w:tcPr>
          <w:p w14:paraId="01478134" w14:textId="70C3A26D" w:rsidR="00EE0084" w:rsidRDefault="00EE0084" w:rsidP="005C3672">
            <w:pPr>
              <w:spacing w:line="259" w:lineRule="auto"/>
            </w:pPr>
            <w:r>
              <w:rPr>
                <w:rFonts w:eastAsia="Arial" w:cs="Arial"/>
                <w:b/>
              </w:rPr>
              <w:t xml:space="preserve">Fecha Fin: </w:t>
            </w:r>
            <w:r w:rsidR="00805F6B">
              <w:t>06/03/2021</w:t>
            </w:r>
          </w:p>
        </w:tc>
      </w:tr>
      <w:tr w:rsidR="00EE0084" w:rsidRPr="004033F2" w14:paraId="35E6CCA2" w14:textId="77777777" w:rsidTr="00587425">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06B0562E" w14:textId="4B2B8C9B" w:rsidR="00EE0084" w:rsidRDefault="00EE0084" w:rsidP="005C3672">
            <w:pPr>
              <w:spacing w:line="259" w:lineRule="auto"/>
              <w:ind w:left="2"/>
            </w:pPr>
            <w:r>
              <w:t xml:space="preserve">Programador Responsable: </w:t>
            </w:r>
            <w:r>
              <w:rPr>
                <w:rFonts w:eastAsia="Arial" w:cs="Arial"/>
                <w:b/>
              </w:rPr>
              <w:t xml:space="preserve"> </w:t>
            </w:r>
            <w:r w:rsidR="001E6FB1">
              <w:rPr>
                <w:rFonts w:eastAsia="Arial" w:cs="Arial"/>
                <w:b/>
              </w:rPr>
              <w:t xml:space="preserve">Brayan Fernando Rivera  </w:t>
            </w:r>
          </w:p>
        </w:tc>
      </w:tr>
      <w:tr w:rsidR="00EE0084" w:rsidRPr="004033F2" w14:paraId="65F26B8A" w14:textId="77777777" w:rsidTr="00587425">
        <w:trPr>
          <w:trHeight w:val="61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2454198" w14:textId="2997EE2D" w:rsidR="00EE0084" w:rsidRDefault="00EE0084" w:rsidP="005C3672">
            <w:pPr>
              <w:spacing w:line="259" w:lineRule="auto"/>
              <w:ind w:left="2"/>
            </w:pPr>
            <w:r>
              <w:t>Descripción:</w:t>
            </w:r>
            <w:r>
              <w:rPr>
                <w:rFonts w:eastAsia="Arial" w:cs="Arial"/>
                <w:b/>
              </w:rPr>
              <w:t xml:space="preserve"> Se </w:t>
            </w:r>
            <w:r w:rsidR="00385C88">
              <w:rPr>
                <w:rFonts w:eastAsia="Arial" w:cs="Arial"/>
                <w:b/>
              </w:rPr>
              <w:t>requiere validar</w:t>
            </w:r>
            <w:r>
              <w:rPr>
                <w:rFonts w:eastAsia="Arial" w:cs="Arial"/>
                <w:b/>
              </w:rPr>
              <w:t xml:space="preserve"> los datos en la base de datos para no se repitan ningún nombre de usuario o contraseña. </w:t>
            </w:r>
          </w:p>
        </w:tc>
      </w:tr>
    </w:tbl>
    <w:p w14:paraId="0FE9327F" w14:textId="5CDFD065" w:rsidR="00EE0084" w:rsidRDefault="00EE0084" w:rsidP="00E968ED">
      <w:pPr>
        <w:spacing w:line="360" w:lineRule="auto"/>
        <w:jc w:val="both"/>
        <w:rPr>
          <w:lang w:val="es-ES"/>
        </w:rPr>
      </w:pPr>
    </w:p>
    <w:p w14:paraId="699495F3" w14:textId="5B93BA95" w:rsidR="00587425" w:rsidRPr="00587425" w:rsidRDefault="00587425" w:rsidP="00587425">
      <w:pPr>
        <w:spacing w:line="360" w:lineRule="auto"/>
        <w:jc w:val="both"/>
        <w:rPr>
          <w:b/>
          <w:bCs/>
          <w:lang w:val="es-ES"/>
        </w:rPr>
      </w:pPr>
      <w:r w:rsidRPr="00587425">
        <w:rPr>
          <w:b/>
          <w:bCs/>
          <w:lang w:val="es-ES"/>
        </w:rPr>
        <w:t>PRUEBAS DE ACEPTACIÓN</w:t>
      </w:r>
    </w:p>
    <w:p w14:paraId="044987D0" w14:textId="77777777" w:rsidR="00587425" w:rsidRPr="00587425" w:rsidRDefault="00587425" w:rsidP="00587425">
      <w:pPr>
        <w:spacing w:line="360" w:lineRule="auto"/>
        <w:jc w:val="both"/>
        <w:rPr>
          <w:lang w:val="es-ES"/>
        </w:rPr>
      </w:pPr>
      <w:r w:rsidRPr="00587425">
        <w:rPr>
          <w:lang w:val="es-ES"/>
        </w:rPr>
        <w:t>En la tabla 52 se definen de forma general las pruebas de aceptación y en las tablas 53-57 se describen cada una de ellas, las cuales fueron utilizadas para la primera iteración.</w:t>
      </w:r>
    </w:p>
    <w:p w14:paraId="13EBE5B2" w14:textId="77777777" w:rsidR="00587425" w:rsidRPr="00587425" w:rsidRDefault="00587425" w:rsidP="00587425">
      <w:pPr>
        <w:widowControl w:val="0"/>
        <w:autoSpaceDE w:val="0"/>
        <w:autoSpaceDN w:val="0"/>
        <w:spacing w:after="0" w:line="240" w:lineRule="auto"/>
        <w:rPr>
          <w:rFonts w:ascii="Arial MT" w:eastAsia="Arial MT" w:hAnsi="Arial MT" w:cs="Arial MT"/>
          <w:sz w:val="26"/>
          <w:szCs w:val="24"/>
          <w:lang w:val="es-ES"/>
        </w:rPr>
      </w:pPr>
    </w:p>
    <w:p w14:paraId="27947209" w14:textId="01E424D3" w:rsidR="00587425" w:rsidRPr="00587425" w:rsidRDefault="00E06932" w:rsidP="00E06932">
      <w:pPr>
        <w:pStyle w:val="Prrafodelista"/>
        <w:rPr>
          <w:rFonts w:ascii="Arial MT" w:eastAsia="Arial MT" w:hAnsi="Arial MT" w:cs="Arial MT"/>
          <w:sz w:val="17"/>
          <w:szCs w:val="24"/>
        </w:rPr>
      </w:pPr>
      <w:r>
        <w:t xml:space="preserve">Tabla </w:t>
      </w:r>
      <w:r>
        <w:fldChar w:fldCharType="begin"/>
      </w:r>
      <w:r>
        <w:instrText xml:space="preserve"> SEQ Tabla \* ARABIC </w:instrText>
      </w:r>
      <w:r>
        <w:fldChar w:fldCharType="separate"/>
      </w:r>
      <w:r w:rsidR="00815265">
        <w:rPr>
          <w:noProof/>
        </w:rPr>
        <w:t>28</w:t>
      </w:r>
      <w:r>
        <w:fldChar w:fldCharType="end"/>
      </w:r>
      <w:r>
        <w:t xml:space="preserve">. </w:t>
      </w:r>
      <w:r w:rsidRPr="00587425">
        <w:rPr>
          <w:rFonts w:ascii="Arial MT" w:eastAsia="Arial MT" w:hAnsi="Arial MT" w:cs="Arial MT"/>
          <w:szCs w:val="24"/>
        </w:rPr>
        <w:t>Pruebas</w:t>
      </w:r>
      <w:r w:rsidRPr="00587425">
        <w:rPr>
          <w:rFonts w:ascii="Arial MT" w:eastAsia="Arial MT" w:hAnsi="Arial MT" w:cs="Arial MT"/>
          <w:spacing w:val="-7"/>
          <w:szCs w:val="24"/>
        </w:rPr>
        <w:t xml:space="preserve"> </w:t>
      </w:r>
      <w:r w:rsidRPr="00587425">
        <w:rPr>
          <w:rFonts w:ascii="Arial MT" w:eastAsia="Arial MT" w:hAnsi="Arial MT" w:cs="Arial MT"/>
          <w:szCs w:val="24"/>
        </w:rPr>
        <w:t>de</w:t>
      </w:r>
      <w:r w:rsidRPr="00587425">
        <w:rPr>
          <w:rFonts w:ascii="Arial MT" w:eastAsia="Arial MT" w:hAnsi="Arial MT" w:cs="Arial MT"/>
          <w:spacing w:val="-3"/>
          <w:szCs w:val="24"/>
        </w:rPr>
        <w:t xml:space="preserve"> </w:t>
      </w:r>
      <w:r w:rsidRPr="00587425">
        <w:rPr>
          <w:rFonts w:ascii="Arial MT" w:eastAsia="Arial MT" w:hAnsi="Arial MT" w:cs="Arial MT"/>
          <w:szCs w:val="24"/>
        </w:rPr>
        <w:t>aceptación</w:t>
      </w:r>
      <w:bookmarkStart w:id="127" w:name="_bookmark82"/>
      <w:bookmarkEnd w:id="127"/>
    </w:p>
    <w:tbl>
      <w:tblPr>
        <w:tblStyle w:val="TableNormal"/>
        <w:tblW w:w="0" w:type="auto"/>
        <w:tblInd w:w="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2886"/>
        <w:gridCol w:w="2881"/>
        <w:gridCol w:w="2881"/>
      </w:tblGrid>
      <w:tr w:rsidR="00587425" w:rsidRPr="00587425" w14:paraId="6D8EE917" w14:textId="77777777" w:rsidTr="0029628B">
        <w:trPr>
          <w:trHeight w:val="277"/>
        </w:trPr>
        <w:tc>
          <w:tcPr>
            <w:tcW w:w="2886" w:type="dxa"/>
            <w:tcBorders>
              <w:bottom w:val="single" w:sz="18" w:space="0" w:color="000000"/>
            </w:tcBorders>
          </w:tcPr>
          <w:p w14:paraId="04E79B9D" w14:textId="77777777" w:rsidR="00587425" w:rsidRPr="00587425" w:rsidRDefault="00587425" w:rsidP="00587425">
            <w:pPr>
              <w:spacing w:line="257" w:lineRule="exact"/>
              <w:ind w:left="110"/>
              <w:rPr>
                <w:rFonts w:ascii="Arial MT" w:eastAsia="Arial" w:hAnsi="Arial MT" w:cs="Arial"/>
                <w:lang w:val="es-ES"/>
              </w:rPr>
            </w:pPr>
            <w:r w:rsidRPr="00587425">
              <w:rPr>
                <w:rFonts w:ascii="Arial MT" w:eastAsia="Arial" w:hAnsi="Arial MT" w:cs="Arial"/>
                <w:lang w:val="es-ES"/>
              </w:rPr>
              <w:t>Número</w:t>
            </w:r>
            <w:r w:rsidRPr="00587425">
              <w:rPr>
                <w:rFonts w:ascii="Arial MT" w:eastAsia="Arial" w:hAnsi="Arial MT" w:cs="Arial"/>
                <w:spacing w:val="-1"/>
                <w:lang w:val="es-ES"/>
              </w:rPr>
              <w:t xml:space="preserve"> </w:t>
            </w:r>
            <w:r w:rsidRPr="00587425">
              <w:rPr>
                <w:rFonts w:ascii="Arial MT" w:eastAsia="Arial" w:hAnsi="Arial MT" w:cs="Arial"/>
                <w:lang w:val="es-ES"/>
              </w:rPr>
              <w:t>de</w:t>
            </w:r>
            <w:r w:rsidRPr="00587425">
              <w:rPr>
                <w:rFonts w:ascii="Arial MT" w:eastAsia="Arial" w:hAnsi="Arial MT" w:cs="Arial"/>
                <w:spacing w:val="-5"/>
                <w:lang w:val="es-ES"/>
              </w:rPr>
              <w:t xml:space="preserve"> </w:t>
            </w:r>
            <w:r w:rsidRPr="00587425">
              <w:rPr>
                <w:rFonts w:ascii="Arial MT" w:eastAsia="Arial" w:hAnsi="Arial MT" w:cs="Arial"/>
                <w:lang w:val="es-ES"/>
              </w:rPr>
              <w:t>la Prueba</w:t>
            </w:r>
          </w:p>
        </w:tc>
        <w:tc>
          <w:tcPr>
            <w:tcW w:w="2881" w:type="dxa"/>
            <w:tcBorders>
              <w:bottom w:val="single" w:sz="18" w:space="0" w:color="000000"/>
            </w:tcBorders>
          </w:tcPr>
          <w:p w14:paraId="44498F6E" w14:textId="77777777" w:rsidR="00587425" w:rsidRPr="00587425" w:rsidRDefault="00587425" w:rsidP="00587425">
            <w:pPr>
              <w:spacing w:line="257" w:lineRule="exact"/>
              <w:ind w:left="105"/>
              <w:rPr>
                <w:rFonts w:ascii="Arial MT" w:eastAsia="Arial" w:hAnsi="Arial MT" w:cs="Arial"/>
                <w:lang w:val="es-ES"/>
              </w:rPr>
            </w:pPr>
            <w:r w:rsidRPr="00587425">
              <w:rPr>
                <w:rFonts w:ascii="Arial MT" w:eastAsia="Arial" w:hAnsi="Arial MT" w:cs="Arial"/>
                <w:lang w:val="es-ES"/>
              </w:rPr>
              <w:t>Número</w:t>
            </w:r>
            <w:r w:rsidRPr="00587425">
              <w:rPr>
                <w:rFonts w:ascii="Arial MT" w:eastAsia="Arial" w:hAnsi="Arial MT" w:cs="Arial"/>
                <w:spacing w:val="-1"/>
                <w:lang w:val="es-ES"/>
              </w:rPr>
              <w:t xml:space="preserve"> </w:t>
            </w:r>
            <w:r w:rsidRPr="00587425">
              <w:rPr>
                <w:rFonts w:ascii="Arial MT" w:eastAsia="Arial" w:hAnsi="Arial MT" w:cs="Arial"/>
                <w:lang w:val="es-ES"/>
              </w:rPr>
              <w:t>de Historia</w:t>
            </w:r>
          </w:p>
        </w:tc>
        <w:tc>
          <w:tcPr>
            <w:tcW w:w="2881" w:type="dxa"/>
            <w:tcBorders>
              <w:bottom w:val="single" w:sz="18" w:space="0" w:color="000000"/>
            </w:tcBorders>
          </w:tcPr>
          <w:p w14:paraId="55104E0B" w14:textId="77777777" w:rsidR="00587425" w:rsidRPr="00587425" w:rsidRDefault="00587425" w:rsidP="00587425">
            <w:pPr>
              <w:spacing w:line="257" w:lineRule="exact"/>
              <w:ind w:left="104"/>
              <w:rPr>
                <w:rFonts w:ascii="Arial MT" w:eastAsia="Arial" w:cs="Arial"/>
                <w:lang w:val="es-ES"/>
              </w:rPr>
            </w:pPr>
            <w:r w:rsidRPr="00587425">
              <w:rPr>
                <w:rFonts w:ascii="Arial MT" w:eastAsia="Arial" w:cs="Arial"/>
                <w:lang w:val="es-ES"/>
              </w:rPr>
              <w:t>Nombre</w:t>
            </w:r>
            <w:r w:rsidRPr="00587425">
              <w:rPr>
                <w:rFonts w:ascii="Arial MT" w:eastAsia="Arial" w:cs="Arial"/>
                <w:spacing w:val="-1"/>
                <w:lang w:val="es-ES"/>
              </w:rPr>
              <w:t xml:space="preserve"> </w:t>
            </w:r>
            <w:r w:rsidRPr="00587425">
              <w:rPr>
                <w:rFonts w:ascii="Arial MT" w:eastAsia="Arial" w:cs="Arial"/>
                <w:lang w:val="es-ES"/>
              </w:rPr>
              <w:t>de</w:t>
            </w:r>
            <w:r w:rsidRPr="00587425">
              <w:rPr>
                <w:rFonts w:ascii="Arial MT" w:eastAsia="Arial" w:cs="Arial"/>
                <w:spacing w:val="-5"/>
                <w:lang w:val="es-ES"/>
              </w:rPr>
              <w:t xml:space="preserve"> </w:t>
            </w:r>
            <w:r w:rsidRPr="00587425">
              <w:rPr>
                <w:rFonts w:ascii="Arial MT" w:eastAsia="Arial" w:cs="Arial"/>
                <w:lang w:val="es-ES"/>
              </w:rPr>
              <w:t>la Prueba</w:t>
            </w:r>
          </w:p>
        </w:tc>
      </w:tr>
      <w:tr w:rsidR="00587425" w:rsidRPr="00587425" w14:paraId="55789C21" w14:textId="77777777" w:rsidTr="0029628B">
        <w:trPr>
          <w:trHeight w:val="277"/>
        </w:trPr>
        <w:tc>
          <w:tcPr>
            <w:tcW w:w="2886" w:type="dxa"/>
            <w:tcBorders>
              <w:top w:val="single" w:sz="18" w:space="0" w:color="000000"/>
            </w:tcBorders>
            <w:shd w:val="clear" w:color="auto" w:fill="C0C0C0"/>
          </w:tcPr>
          <w:p w14:paraId="1E91032E" w14:textId="77777777" w:rsidR="00587425" w:rsidRPr="00587425" w:rsidRDefault="00587425" w:rsidP="00587425">
            <w:pPr>
              <w:spacing w:line="257" w:lineRule="exact"/>
              <w:ind w:left="110"/>
              <w:rPr>
                <w:rFonts w:eastAsia="Arial" w:cs="Arial"/>
                <w:b/>
                <w:lang w:val="es-ES"/>
              </w:rPr>
            </w:pPr>
            <w:r w:rsidRPr="00587425">
              <w:rPr>
                <w:rFonts w:eastAsia="Arial" w:cs="Arial"/>
                <w:b/>
                <w:w w:val="99"/>
                <w:lang w:val="es-ES"/>
              </w:rPr>
              <w:t>1</w:t>
            </w:r>
          </w:p>
        </w:tc>
        <w:tc>
          <w:tcPr>
            <w:tcW w:w="2881" w:type="dxa"/>
            <w:tcBorders>
              <w:top w:val="single" w:sz="18" w:space="0" w:color="000000"/>
            </w:tcBorders>
            <w:shd w:val="clear" w:color="auto" w:fill="C0C0C0"/>
          </w:tcPr>
          <w:p w14:paraId="3C33BDE0" w14:textId="77777777" w:rsidR="00587425" w:rsidRPr="00587425" w:rsidRDefault="00587425" w:rsidP="00587425">
            <w:pPr>
              <w:spacing w:line="257" w:lineRule="exact"/>
              <w:ind w:left="105"/>
              <w:rPr>
                <w:rFonts w:ascii="Arial MT" w:eastAsia="Arial" w:cs="Arial"/>
                <w:lang w:val="es-ES"/>
              </w:rPr>
            </w:pPr>
            <w:r w:rsidRPr="00587425">
              <w:rPr>
                <w:rFonts w:ascii="Arial MT" w:eastAsia="Arial" w:cs="Arial"/>
                <w:w w:val="99"/>
                <w:lang w:val="es-ES"/>
              </w:rPr>
              <w:t>1</w:t>
            </w:r>
          </w:p>
        </w:tc>
        <w:tc>
          <w:tcPr>
            <w:tcW w:w="2881" w:type="dxa"/>
            <w:tcBorders>
              <w:top w:val="single" w:sz="18" w:space="0" w:color="000000"/>
            </w:tcBorders>
            <w:shd w:val="clear" w:color="auto" w:fill="C0C0C0"/>
          </w:tcPr>
          <w:p w14:paraId="2807FCC3" w14:textId="77777777" w:rsidR="00587425" w:rsidRPr="00587425" w:rsidRDefault="00587425" w:rsidP="00587425">
            <w:pPr>
              <w:spacing w:line="257" w:lineRule="exact"/>
              <w:ind w:left="104"/>
              <w:rPr>
                <w:rFonts w:ascii="Arial MT" w:eastAsia="Arial" w:cs="Arial"/>
                <w:lang w:val="es-ES"/>
              </w:rPr>
            </w:pPr>
            <w:r w:rsidRPr="00587425">
              <w:rPr>
                <w:rFonts w:ascii="Arial MT" w:eastAsia="Arial" w:cs="Arial"/>
                <w:lang w:val="es-ES"/>
              </w:rPr>
              <w:t>Acceso</w:t>
            </w:r>
            <w:r w:rsidRPr="00587425">
              <w:rPr>
                <w:rFonts w:ascii="Arial MT" w:eastAsia="Arial" w:cs="Arial"/>
                <w:spacing w:val="-4"/>
                <w:lang w:val="es-ES"/>
              </w:rPr>
              <w:t xml:space="preserve"> </w:t>
            </w:r>
            <w:r w:rsidRPr="00587425">
              <w:rPr>
                <w:rFonts w:ascii="Arial MT" w:eastAsia="Arial" w:cs="Arial"/>
                <w:lang w:val="es-ES"/>
              </w:rPr>
              <w:t>al</w:t>
            </w:r>
            <w:r w:rsidRPr="00587425">
              <w:rPr>
                <w:rFonts w:ascii="Arial MT" w:eastAsia="Arial" w:cs="Arial"/>
                <w:spacing w:val="1"/>
                <w:lang w:val="es-ES"/>
              </w:rPr>
              <w:t xml:space="preserve"> </w:t>
            </w:r>
            <w:r w:rsidRPr="00587425">
              <w:rPr>
                <w:rFonts w:ascii="Arial MT" w:eastAsia="Arial" w:cs="Arial"/>
                <w:lang w:val="es-ES"/>
              </w:rPr>
              <w:t>Sistema</w:t>
            </w:r>
          </w:p>
        </w:tc>
      </w:tr>
      <w:tr w:rsidR="00587425" w:rsidRPr="00587425" w14:paraId="0B094236" w14:textId="77777777" w:rsidTr="0029628B">
        <w:trPr>
          <w:trHeight w:val="272"/>
        </w:trPr>
        <w:tc>
          <w:tcPr>
            <w:tcW w:w="2886" w:type="dxa"/>
          </w:tcPr>
          <w:p w14:paraId="0F0A8F48" w14:textId="77777777" w:rsidR="00587425" w:rsidRPr="00587425" w:rsidRDefault="00587425" w:rsidP="00587425">
            <w:pPr>
              <w:spacing w:line="253" w:lineRule="exact"/>
              <w:ind w:left="110"/>
              <w:rPr>
                <w:rFonts w:eastAsia="Arial" w:cs="Arial"/>
                <w:b/>
                <w:lang w:val="es-ES"/>
              </w:rPr>
            </w:pPr>
            <w:r w:rsidRPr="00587425">
              <w:rPr>
                <w:rFonts w:eastAsia="Arial" w:cs="Arial"/>
                <w:b/>
                <w:w w:val="99"/>
                <w:lang w:val="es-ES"/>
              </w:rPr>
              <w:t>2</w:t>
            </w:r>
          </w:p>
        </w:tc>
        <w:tc>
          <w:tcPr>
            <w:tcW w:w="2881" w:type="dxa"/>
          </w:tcPr>
          <w:p w14:paraId="23278936" w14:textId="77777777" w:rsidR="00587425" w:rsidRPr="00587425" w:rsidRDefault="00587425" w:rsidP="00587425">
            <w:pPr>
              <w:spacing w:line="253" w:lineRule="exact"/>
              <w:ind w:left="105"/>
              <w:rPr>
                <w:rFonts w:ascii="Arial MT" w:eastAsia="Arial" w:cs="Arial"/>
                <w:lang w:val="es-ES"/>
              </w:rPr>
            </w:pPr>
            <w:r w:rsidRPr="00587425">
              <w:rPr>
                <w:rFonts w:ascii="Arial MT" w:eastAsia="Arial" w:cs="Arial"/>
                <w:w w:val="99"/>
                <w:lang w:val="es-ES"/>
              </w:rPr>
              <w:t>2</w:t>
            </w:r>
          </w:p>
        </w:tc>
        <w:tc>
          <w:tcPr>
            <w:tcW w:w="2881" w:type="dxa"/>
          </w:tcPr>
          <w:p w14:paraId="3EC79E1B" w14:textId="77777777" w:rsidR="00587425" w:rsidRPr="00587425" w:rsidRDefault="00587425" w:rsidP="00587425">
            <w:pPr>
              <w:spacing w:line="253" w:lineRule="exact"/>
              <w:ind w:left="104"/>
              <w:rPr>
                <w:rFonts w:ascii="Arial MT" w:eastAsia="Arial" w:hAnsi="Arial MT" w:cs="Arial"/>
                <w:lang w:val="es-ES"/>
              </w:rPr>
            </w:pPr>
            <w:r w:rsidRPr="00587425">
              <w:rPr>
                <w:rFonts w:ascii="Arial MT" w:eastAsia="Arial" w:hAnsi="Arial MT" w:cs="Arial"/>
                <w:lang w:val="es-ES"/>
              </w:rPr>
              <w:t>Creación</w:t>
            </w:r>
            <w:r w:rsidRPr="00587425">
              <w:rPr>
                <w:rFonts w:ascii="Arial MT" w:eastAsia="Arial" w:hAnsi="Arial MT" w:cs="Arial"/>
                <w:spacing w:val="-2"/>
                <w:lang w:val="es-ES"/>
              </w:rPr>
              <w:t xml:space="preserve"> </w:t>
            </w:r>
            <w:r w:rsidRPr="00587425">
              <w:rPr>
                <w:rFonts w:ascii="Arial MT" w:eastAsia="Arial" w:hAnsi="Arial MT" w:cs="Arial"/>
                <w:lang w:val="es-ES"/>
              </w:rPr>
              <w:t>de</w:t>
            </w:r>
            <w:r w:rsidRPr="00587425">
              <w:rPr>
                <w:rFonts w:ascii="Arial MT" w:eastAsia="Arial" w:hAnsi="Arial MT" w:cs="Arial"/>
                <w:spacing w:val="-6"/>
                <w:lang w:val="es-ES"/>
              </w:rPr>
              <w:t xml:space="preserve"> </w:t>
            </w:r>
            <w:r w:rsidRPr="00587425">
              <w:rPr>
                <w:rFonts w:ascii="Arial MT" w:eastAsia="Arial" w:hAnsi="Arial MT" w:cs="Arial"/>
                <w:lang w:val="es-ES"/>
              </w:rPr>
              <w:t>Permiso</w:t>
            </w:r>
          </w:p>
        </w:tc>
      </w:tr>
      <w:tr w:rsidR="00587425" w:rsidRPr="00587425" w14:paraId="74F3BA98" w14:textId="77777777" w:rsidTr="0029628B">
        <w:trPr>
          <w:trHeight w:val="335"/>
        </w:trPr>
        <w:tc>
          <w:tcPr>
            <w:tcW w:w="2886" w:type="dxa"/>
            <w:shd w:val="clear" w:color="auto" w:fill="C0C0C0"/>
          </w:tcPr>
          <w:p w14:paraId="7D3DC145" w14:textId="77777777" w:rsidR="00587425" w:rsidRPr="00587425" w:rsidRDefault="00587425" w:rsidP="00587425">
            <w:pPr>
              <w:spacing w:line="266" w:lineRule="exact"/>
              <w:ind w:left="110"/>
              <w:rPr>
                <w:rFonts w:eastAsia="Arial" w:cs="Arial"/>
                <w:b/>
                <w:lang w:val="es-ES"/>
              </w:rPr>
            </w:pPr>
            <w:r w:rsidRPr="00587425">
              <w:rPr>
                <w:rFonts w:eastAsia="Arial" w:cs="Arial"/>
                <w:b/>
                <w:w w:val="99"/>
                <w:lang w:val="es-ES"/>
              </w:rPr>
              <w:t>3</w:t>
            </w:r>
          </w:p>
        </w:tc>
        <w:tc>
          <w:tcPr>
            <w:tcW w:w="2881" w:type="dxa"/>
            <w:shd w:val="clear" w:color="auto" w:fill="C0C0C0"/>
          </w:tcPr>
          <w:p w14:paraId="452C61FC" w14:textId="77777777" w:rsidR="00587425" w:rsidRPr="00587425" w:rsidRDefault="00587425" w:rsidP="00587425">
            <w:pPr>
              <w:spacing w:line="271" w:lineRule="exact"/>
              <w:ind w:left="105"/>
              <w:rPr>
                <w:rFonts w:ascii="Arial MT" w:eastAsia="Arial" w:cs="Arial"/>
                <w:lang w:val="es-ES"/>
              </w:rPr>
            </w:pPr>
            <w:r w:rsidRPr="00587425">
              <w:rPr>
                <w:rFonts w:ascii="Arial MT" w:eastAsia="Arial" w:cs="Arial"/>
                <w:w w:val="99"/>
                <w:lang w:val="es-ES"/>
              </w:rPr>
              <w:t>3</w:t>
            </w:r>
          </w:p>
        </w:tc>
        <w:tc>
          <w:tcPr>
            <w:tcW w:w="2881" w:type="dxa"/>
            <w:shd w:val="clear" w:color="auto" w:fill="C0C0C0"/>
          </w:tcPr>
          <w:p w14:paraId="52B7EC5E" w14:textId="77777777" w:rsidR="00587425" w:rsidRPr="00587425" w:rsidRDefault="00587425" w:rsidP="00587425">
            <w:pPr>
              <w:spacing w:line="271" w:lineRule="exact"/>
              <w:ind w:left="104"/>
              <w:rPr>
                <w:rFonts w:ascii="Arial MT" w:eastAsia="Arial" w:hAnsi="Arial MT" w:cs="Arial"/>
                <w:lang w:val="es-ES"/>
              </w:rPr>
            </w:pPr>
            <w:r w:rsidRPr="00587425">
              <w:rPr>
                <w:rFonts w:ascii="Arial MT" w:eastAsia="Arial" w:hAnsi="Arial MT" w:cs="Arial"/>
                <w:lang w:val="es-ES"/>
              </w:rPr>
              <w:t>Gestión</w:t>
            </w:r>
            <w:r w:rsidRPr="00587425">
              <w:rPr>
                <w:rFonts w:ascii="Arial MT" w:eastAsia="Arial" w:hAnsi="Arial MT" w:cs="Arial"/>
                <w:spacing w:val="-1"/>
                <w:lang w:val="es-ES"/>
              </w:rPr>
              <w:t xml:space="preserve"> </w:t>
            </w:r>
            <w:r w:rsidRPr="00587425">
              <w:rPr>
                <w:rFonts w:ascii="Arial MT" w:eastAsia="Arial" w:hAnsi="Arial MT" w:cs="Arial"/>
                <w:lang w:val="es-ES"/>
              </w:rPr>
              <w:t>de</w:t>
            </w:r>
            <w:r w:rsidRPr="00587425">
              <w:rPr>
                <w:rFonts w:ascii="Arial MT" w:eastAsia="Arial" w:hAnsi="Arial MT" w:cs="Arial"/>
                <w:spacing w:val="-1"/>
                <w:lang w:val="es-ES"/>
              </w:rPr>
              <w:t xml:space="preserve"> </w:t>
            </w:r>
            <w:r w:rsidRPr="00587425">
              <w:rPr>
                <w:rFonts w:ascii="Arial MT" w:eastAsia="Arial" w:hAnsi="Arial MT" w:cs="Arial"/>
                <w:lang w:val="es-ES"/>
              </w:rPr>
              <w:t>Usuarios</w:t>
            </w:r>
          </w:p>
        </w:tc>
      </w:tr>
    </w:tbl>
    <w:p w14:paraId="4952F4D7" w14:textId="77777777" w:rsidR="00587425" w:rsidRPr="00587425" w:rsidRDefault="00587425" w:rsidP="00587425">
      <w:pPr>
        <w:widowControl w:val="0"/>
        <w:autoSpaceDE w:val="0"/>
        <w:autoSpaceDN w:val="0"/>
        <w:spacing w:after="0" w:line="274" w:lineRule="exact"/>
        <w:rPr>
          <w:rFonts w:ascii="Arial MT" w:eastAsia="Arial MT" w:hAnsi="Arial MT" w:cs="Arial MT"/>
          <w:lang w:val="es-ES"/>
        </w:rPr>
        <w:sectPr w:rsidR="00587425" w:rsidRPr="00587425">
          <w:pgSz w:w="11910" w:h="16840"/>
          <w:pgMar w:top="1580" w:right="760" w:bottom="1100" w:left="1340" w:header="768" w:footer="915" w:gutter="0"/>
          <w:cols w:space="720"/>
        </w:sectPr>
      </w:pPr>
    </w:p>
    <w:p w14:paraId="0E87AE9B" w14:textId="77777777" w:rsidR="00587425" w:rsidRPr="00587425" w:rsidRDefault="00587425" w:rsidP="00587425">
      <w:pPr>
        <w:widowControl w:val="0"/>
        <w:autoSpaceDE w:val="0"/>
        <w:autoSpaceDN w:val="0"/>
        <w:spacing w:after="0" w:line="240" w:lineRule="auto"/>
        <w:rPr>
          <w:rFonts w:ascii="Arial MT" w:eastAsia="Arial MT" w:hAnsi="Arial MT" w:cs="Arial MT"/>
          <w:sz w:val="20"/>
          <w:szCs w:val="24"/>
          <w:lang w:val="es-ES"/>
        </w:rPr>
      </w:pPr>
    </w:p>
    <w:p w14:paraId="06422344" w14:textId="77777777" w:rsidR="00587425" w:rsidRPr="00587425" w:rsidRDefault="00587425" w:rsidP="00587425">
      <w:pPr>
        <w:widowControl w:val="0"/>
        <w:autoSpaceDE w:val="0"/>
        <w:autoSpaceDN w:val="0"/>
        <w:spacing w:before="7" w:after="0" w:line="240" w:lineRule="auto"/>
        <w:rPr>
          <w:rFonts w:ascii="Arial MT" w:eastAsia="Arial MT" w:hAnsi="Arial MT" w:cs="Arial MT"/>
          <w:szCs w:val="24"/>
          <w:lang w:val="es-ES"/>
        </w:rPr>
      </w:pPr>
    </w:p>
    <w:p w14:paraId="7501C51B" w14:textId="11E11B70" w:rsidR="00587425" w:rsidRDefault="00587425" w:rsidP="00587425">
      <w:pPr>
        <w:spacing w:line="360" w:lineRule="auto"/>
        <w:jc w:val="both"/>
        <w:rPr>
          <w:b/>
          <w:bCs/>
          <w:lang w:val="es-ES"/>
        </w:rPr>
      </w:pPr>
      <w:r w:rsidRPr="00587425">
        <w:rPr>
          <w:b/>
          <w:bCs/>
          <w:lang w:val="es-ES"/>
        </w:rPr>
        <w:t>DESCRIPCIÓN PRUEBAS DE ACEPTACIÓN</w:t>
      </w:r>
    </w:p>
    <w:p w14:paraId="5FF38136" w14:textId="3C000450" w:rsidR="00587425" w:rsidRPr="00587425" w:rsidRDefault="00007586" w:rsidP="00007586">
      <w:pPr>
        <w:pStyle w:val="Prrafodelista"/>
      </w:pPr>
      <w:r>
        <w:t xml:space="preserve">Tabla </w:t>
      </w:r>
      <w:r>
        <w:fldChar w:fldCharType="begin"/>
      </w:r>
      <w:r>
        <w:instrText xml:space="preserve"> SEQ Tabla \* ARABIC </w:instrText>
      </w:r>
      <w:r>
        <w:fldChar w:fldCharType="separate"/>
      </w:r>
      <w:r w:rsidR="00815265">
        <w:rPr>
          <w:noProof/>
        </w:rPr>
        <w:t>29</w:t>
      </w:r>
      <w:r>
        <w:fldChar w:fldCharType="end"/>
      </w:r>
      <w:r>
        <w:t>.</w:t>
      </w:r>
      <w:r w:rsidRPr="00587425">
        <w:t xml:space="preserve"> </w:t>
      </w:r>
      <w:r w:rsidR="00587425" w:rsidRPr="00587425">
        <w:t>Caso</w:t>
      </w:r>
      <w:r w:rsidR="00587425" w:rsidRPr="00587425">
        <w:rPr>
          <w:spacing w:val="-4"/>
        </w:rPr>
        <w:t xml:space="preserve"> </w:t>
      </w:r>
      <w:r w:rsidR="00587425" w:rsidRPr="00587425">
        <w:t>de</w:t>
      </w:r>
      <w:r w:rsidR="00587425" w:rsidRPr="00587425">
        <w:rPr>
          <w:spacing w:val="-7"/>
        </w:rPr>
        <w:t xml:space="preserve"> </w:t>
      </w:r>
      <w:r w:rsidR="00587425" w:rsidRPr="00587425">
        <w:t>prueba</w:t>
      </w:r>
      <w:r w:rsidR="00587425" w:rsidRPr="00587425">
        <w:rPr>
          <w:spacing w:val="-4"/>
        </w:rPr>
        <w:t xml:space="preserve"> </w:t>
      </w:r>
      <w:r w:rsidR="00587425" w:rsidRPr="00587425">
        <w:t>acceso</w:t>
      </w:r>
      <w:r w:rsidR="00587425" w:rsidRPr="00587425">
        <w:rPr>
          <w:spacing w:val="-3"/>
        </w:rPr>
        <w:t xml:space="preserve"> </w:t>
      </w:r>
      <w:r w:rsidR="00587425" w:rsidRPr="00587425">
        <w:t>al sistema</w:t>
      </w:r>
    </w:p>
    <w:p w14:paraId="1BB0DDBE" w14:textId="77777777" w:rsidR="00587425" w:rsidRPr="00587425" w:rsidRDefault="00587425" w:rsidP="00587425">
      <w:pPr>
        <w:widowControl w:val="0"/>
        <w:autoSpaceDE w:val="0"/>
        <w:autoSpaceDN w:val="0"/>
        <w:spacing w:before="7" w:after="1" w:line="240" w:lineRule="auto"/>
        <w:rPr>
          <w:rFonts w:ascii="Arial MT" w:eastAsia="Arial MT" w:hAnsi="Arial MT" w:cs="Arial MT"/>
          <w:sz w:val="17"/>
          <w:szCs w:val="24"/>
          <w:lang w:val="es-ES"/>
        </w:rPr>
      </w:pPr>
    </w:p>
    <w:tbl>
      <w:tblPr>
        <w:tblStyle w:val="TableNormal"/>
        <w:tblW w:w="0" w:type="auto"/>
        <w:tblInd w:w="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587425" w:rsidRPr="00587425" w14:paraId="4E7A696F" w14:textId="77777777" w:rsidTr="0029628B">
        <w:trPr>
          <w:trHeight w:val="277"/>
        </w:trPr>
        <w:tc>
          <w:tcPr>
            <w:tcW w:w="8647" w:type="dxa"/>
            <w:gridSpan w:val="2"/>
            <w:tcBorders>
              <w:bottom w:val="single" w:sz="18" w:space="0" w:color="000000"/>
            </w:tcBorders>
          </w:tcPr>
          <w:p w14:paraId="6B3795CA" w14:textId="77777777" w:rsidR="00587425" w:rsidRPr="00587425" w:rsidRDefault="00587425" w:rsidP="00587425">
            <w:pPr>
              <w:spacing w:line="257"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587425" w:rsidRPr="00587425" w14:paraId="7FF2BE1F" w14:textId="77777777" w:rsidTr="0029628B">
        <w:trPr>
          <w:trHeight w:val="272"/>
        </w:trPr>
        <w:tc>
          <w:tcPr>
            <w:tcW w:w="4326" w:type="dxa"/>
            <w:tcBorders>
              <w:top w:val="single" w:sz="18" w:space="0" w:color="000000"/>
            </w:tcBorders>
            <w:shd w:val="clear" w:color="auto" w:fill="C0C0C0"/>
          </w:tcPr>
          <w:p w14:paraId="492B9553" w14:textId="77777777" w:rsidR="00587425" w:rsidRPr="00587425" w:rsidRDefault="00587425" w:rsidP="00587425">
            <w:pPr>
              <w:spacing w:line="252"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sidRPr="00587425">
              <w:rPr>
                <w:rFonts w:eastAsia="Arial" w:cs="Arial"/>
                <w:b/>
                <w:lang w:val="es-ES"/>
              </w:rPr>
              <w:t>1</w:t>
            </w:r>
          </w:p>
        </w:tc>
        <w:tc>
          <w:tcPr>
            <w:tcW w:w="4321" w:type="dxa"/>
            <w:tcBorders>
              <w:top w:val="single" w:sz="18" w:space="0" w:color="000000"/>
            </w:tcBorders>
            <w:shd w:val="clear" w:color="auto" w:fill="C0C0C0"/>
          </w:tcPr>
          <w:p w14:paraId="280C6E5D" w14:textId="77777777" w:rsidR="00587425" w:rsidRPr="00587425" w:rsidRDefault="00587425" w:rsidP="00587425">
            <w:pPr>
              <w:spacing w:line="252"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sidRPr="00587425">
              <w:rPr>
                <w:rFonts w:ascii="Arial MT" w:eastAsia="Arial" w:hAnsi="Arial MT" w:cs="Arial"/>
                <w:lang w:val="es-ES"/>
              </w:rPr>
              <w:t>1</w:t>
            </w:r>
          </w:p>
        </w:tc>
      </w:tr>
      <w:tr w:rsidR="00587425" w:rsidRPr="004033F2" w14:paraId="7DC5DBD5" w14:textId="77777777" w:rsidTr="0029628B">
        <w:trPr>
          <w:trHeight w:val="278"/>
        </w:trPr>
        <w:tc>
          <w:tcPr>
            <w:tcW w:w="8647" w:type="dxa"/>
            <w:gridSpan w:val="2"/>
          </w:tcPr>
          <w:p w14:paraId="1E74B163" w14:textId="77777777" w:rsidR="00587425" w:rsidRPr="00587425" w:rsidRDefault="00587425" w:rsidP="00587425">
            <w:pPr>
              <w:spacing w:line="258" w:lineRule="exact"/>
              <w:ind w:left="110"/>
              <w:rPr>
                <w:rFonts w:eastAsia="Arial" w:cs="Arial"/>
                <w:b/>
                <w:lang w:val="es-ES"/>
              </w:rPr>
            </w:pPr>
            <w:r w:rsidRPr="00587425">
              <w:rPr>
                <w:rFonts w:ascii="Arial MT" w:eastAsia="Arial" w:cs="Arial"/>
                <w:lang w:val="es-ES"/>
              </w:rPr>
              <w:t>Historia</w:t>
            </w:r>
            <w:r w:rsidRPr="00587425">
              <w:rPr>
                <w:rFonts w:ascii="Arial MT" w:eastAsia="Arial" w:cs="Arial"/>
                <w:spacing w:val="-4"/>
                <w:lang w:val="es-ES"/>
              </w:rPr>
              <w:t xml:space="preserve"> </w:t>
            </w:r>
            <w:r w:rsidRPr="00587425">
              <w:rPr>
                <w:rFonts w:ascii="Arial MT" w:eastAsia="Arial" w:cs="Arial"/>
                <w:lang w:val="es-ES"/>
              </w:rPr>
              <w:t>de</w:t>
            </w:r>
            <w:r w:rsidRPr="00587425">
              <w:rPr>
                <w:rFonts w:ascii="Arial MT" w:eastAsia="Arial" w:cs="Arial"/>
                <w:spacing w:val="-1"/>
                <w:lang w:val="es-ES"/>
              </w:rPr>
              <w:t xml:space="preserve"> </w:t>
            </w:r>
            <w:r w:rsidRPr="00587425">
              <w:rPr>
                <w:rFonts w:ascii="Arial MT" w:eastAsia="Arial" w:cs="Arial"/>
                <w:lang w:val="es-ES"/>
              </w:rPr>
              <w:t>Usuario</w:t>
            </w:r>
            <w:r w:rsidRPr="00587425">
              <w:rPr>
                <w:rFonts w:eastAsia="Arial" w:cs="Arial"/>
                <w:b/>
                <w:lang w:val="es-ES"/>
              </w:rPr>
              <w:t>:</w:t>
            </w:r>
            <w:r w:rsidRPr="00587425">
              <w:rPr>
                <w:rFonts w:eastAsia="Arial" w:cs="Arial"/>
                <w:b/>
                <w:spacing w:val="-2"/>
                <w:lang w:val="es-ES"/>
              </w:rPr>
              <w:t xml:space="preserve"> </w:t>
            </w:r>
            <w:r w:rsidRPr="00587425">
              <w:rPr>
                <w:rFonts w:eastAsia="Arial" w:cs="Arial"/>
                <w:b/>
                <w:lang w:val="es-ES"/>
              </w:rPr>
              <w:t>Acceso</w:t>
            </w:r>
            <w:r w:rsidRPr="00587425">
              <w:rPr>
                <w:rFonts w:eastAsia="Arial" w:cs="Arial"/>
                <w:b/>
                <w:spacing w:val="-2"/>
                <w:lang w:val="es-ES"/>
              </w:rPr>
              <w:t xml:space="preserve"> </w:t>
            </w:r>
            <w:r w:rsidRPr="00587425">
              <w:rPr>
                <w:rFonts w:eastAsia="Arial" w:cs="Arial"/>
                <w:b/>
                <w:lang w:val="es-ES"/>
              </w:rPr>
              <w:t>al</w:t>
            </w:r>
            <w:r w:rsidRPr="00587425">
              <w:rPr>
                <w:rFonts w:eastAsia="Arial" w:cs="Arial"/>
                <w:b/>
                <w:spacing w:val="-3"/>
                <w:lang w:val="es-ES"/>
              </w:rPr>
              <w:t xml:space="preserve"> </w:t>
            </w:r>
            <w:r w:rsidRPr="00587425">
              <w:rPr>
                <w:rFonts w:eastAsia="Arial" w:cs="Arial"/>
                <w:b/>
                <w:lang w:val="es-ES"/>
              </w:rPr>
              <w:t>Sistema</w:t>
            </w:r>
          </w:p>
        </w:tc>
      </w:tr>
      <w:tr w:rsidR="00587425" w:rsidRPr="004033F2" w14:paraId="53320226" w14:textId="77777777" w:rsidTr="0029628B">
        <w:trPr>
          <w:trHeight w:val="829"/>
        </w:trPr>
        <w:tc>
          <w:tcPr>
            <w:tcW w:w="8647" w:type="dxa"/>
            <w:gridSpan w:val="2"/>
            <w:shd w:val="clear" w:color="auto" w:fill="C0C0C0"/>
          </w:tcPr>
          <w:p w14:paraId="2A8F756A" w14:textId="77777777" w:rsidR="00587425" w:rsidRPr="00587425" w:rsidRDefault="00587425" w:rsidP="00587425">
            <w:pPr>
              <w:spacing w:line="266" w:lineRule="exact"/>
              <w:ind w:left="110"/>
              <w:rPr>
                <w:rFonts w:eastAsia="Arial" w:cs="Arial"/>
                <w:b/>
                <w:lang w:val="es-ES"/>
              </w:rPr>
            </w:pPr>
            <w:r w:rsidRPr="00587425">
              <w:rPr>
                <w:rFonts w:ascii="Arial MT" w:eastAsia="Arial" w:hAnsi="Arial MT" w:cs="Arial"/>
                <w:lang w:val="es-ES"/>
              </w:rPr>
              <w:t>Condiciones</w:t>
            </w:r>
            <w:r w:rsidRPr="00587425">
              <w:rPr>
                <w:rFonts w:ascii="Arial MT" w:eastAsia="Arial" w:hAnsi="Arial MT" w:cs="Arial"/>
                <w:spacing w:val="-2"/>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Ejecución:</w:t>
            </w:r>
            <w:r w:rsidRPr="00587425">
              <w:rPr>
                <w:rFonts w:ascii="Arial MT" w:eastAsia="Arial" w:hAnsi="Arial MT" w:cs="Arial"/>
                <w:spacing w:val="2"/>
                <w:lang w:val="es-ES"/>
              </w:rPr>
              <w:t xml:space="preserve"> </w:t>
            </w:r>
            <w:r w:rsidRPr="00587425">
              <w:rPr>
                <w:rFonts w:eastAsia="Arial" w:cs="Arial"/>
                <w:b/>
                <w:lang w:val="es-ES"/>
              </w:rPr>
              <w:t>Cada</w:t>
            </w:r>
            <w:r w:rsidRPr="00587425">
              <w:rPr>
                <w:rFonts w:eastAsia="Arial" w:cs="Arial"/>
                <w:b/>
                <w:spacing w:val="-2"/>
                <w:lang w:val="es-ES"/>
              </w:rPr>
              <w:t xml:space="preserve"> </w:t>
            </w:r>
            <w:r w:rsidRPr="00587425">
              <w:rPr>
                <w:rFonts w:eastAsia="Arial" w:cs="Arial"/>
                <w:b/>
                <w:lang w:val="es-ES"/>
              </w:rPr>
              <w:t>usuario debe</w:t>
            </w:r>
            <w:r w:rsidRPr="00587425">
              <w:rPr>
                <w:rFonts w:eastAsia="Arial" w:cs="Arial"/>
                <w:b/>
                <w:spacing w:val="-1"/>
                <w:lang w:val="es-ES"/>
              </w:rPr>
              <w:t xml:space="preserve"> </w:t>
            </w:r>
            <w:r w:rsidRPr="00587425">
              <w:rPr>
                <w:rFonts w:eastAsia="Arial" w:cs="Arial"/>
                <w:b/>
                <w:lang w:val="es-ES"/>
              </w:rPr>
              <w:t>contar</w:t>
            </w:r>
            <w:r w:rsidRPr="00587425">
              <w:rPr>
                <w:rFonts w:eastAsia="Arial" w:cs="Arial"/>
                <w:b/>
                <w:spacing w:val="-5"/>
                <w:lang w:val="es-ES"/>
              </w:rPr>
              <w:t xml:space="preserve"> </w:t>
            </w:r>
            <w:r w:rsidRPr="00587425">
              <w:rPr>
                <w:rFonts w:eastAsia="Arial" w:cs="Arial"/>
                <w:b/>
                <w:lang w:val="es-ES"/>
              </w:rPr>
              <w:t>con</w:t>
            </w:r>
            <w:r w:rsidRPr="00587425">
              <w:rPr>
                <w:rFonts w:eastAsia="Arial" w:cs="Arial"/>
                <w:b/>
                <w:spacing w:val="-5"/>
                <w:lang w:val="es-ES"/>
              </w:rPr>
              <w:t xml:space="preserve"> </w:t>
            </w:r>
            <w:r w:rsidRPr="00587425">
              <w:rPr>
                <w:rFonts w:eastAsia="Arial" w:cs="Arial"/>
                <w:b/>
                <w:lang w:val="es-ES"/>
              </w:rPr>
              <w:t>un</w:t>
            </w:r>
            <w:r w:rsidRPr="00587425">
              <w:rPr>
                <w:rFonts w:eastAsia="Arial" w:cs="Arial"/>
                <w:b/>
                <w:spacing w:val="-5"/>
                <w:lang w:val="es-ES"/>
              </w:rPr>
              <w:t xml:space="preserve"> </w:t>
            </w:r>
            <w:r w:rsidRPr="00587425">
              <w:rPr>
                <w:rFonts w:eastAsia="Arial" w:cs="Arial"/>
                <w:b/>
                <w:lang w:val="es-ES"/>
              </w:rPr>
              <w:t>perfil</w:t>
            </w:r>
            <w:r w:rsidRPr="00587425">
              <w:rPr>
                <w:rFonts w:eastAsia="Arial" w:cs="Arial"/>
                <w:b/>
                <w:spacing w:val="-1"/>
                <w:lang w:val="es-ES"/>
              </w:rPr>
              <w:t xml:space="preserve"> </w:t>
            </w:r>
            <w:r w:rsidRPr="00587425">
              <w:rPr>
                <w:rFonts w:eastAsia="Arial" w:cs="Arial"/>
                <w:b/>
                <w:lang w:val="es-ES"/>
              </w:rPr>
              <w:t>de</w:t>
            </w:r>
          </w:p>
          <w:p w14:paraId="5C9820DF" w14:textId="77777777" w:rsidR="00587425" w:rsidRPr="00587425" w:rsidRDefault="00587425" w:rsidP="00587425">
            <w:pPr>
              <w:spacing w:line="274" w:lineRule="exact"/>
              <w:ind w:left="110" w:right="95"/>
              <w:rPr>
                <w:rFonts w:eastAsia="Arial" w:cs="Arial"/>
                <w:b/>
                <w:lang w:val="es-ES"/>
              </w:rPr>
            </w:pPr>
            <w:r w:rsidRPr="00587425">
              <w:rPr>
                <w:rFonts w:eastAsia="Arial" w:cs="Arial"/>
                <w:b/>
                <w:lang w:val="es-ES"/>
              </w:rPr>
              <w:t>usuario</w:t>
            </w:r>
            <w:r w:rsidRPr="00587425">
              <w:rPr>
                <w:rFonts w:eastAsia="Arial" w:cs="Arial"/>
                <w:b/>
                <w:spacing w:val="-2"/>
                <w:lang w:val="es-ES"/>
              </w:rPr>
              <w:t xml:space="preserve"> </w:t>
            </w:r>
            <w:r w:rsidRPr="00587425">
              <w:rPr>
                <w:rFonts w:eastAsia="Arial" w:cs="Arial"/>
                <w:b/>
                <w:lang w:val="es-ES"/>
              </w:rPr>
              <w:t>y</w:t>
            </w:r>
            <w:r w:rsidRPr="00587425">
              <w:rPr>
                <w:rFonts w:eastAsia="Arial" w:cs="Arial"/>
                <w:b/>
                <w:spacing w:val="-6"/>
                <w:lang w:val="es-ES"/>
              </w:rPr>
              <w:t xml:space="preserve"> </w:t>
            </w:r>
            <w:r w:rsidRPr="00587425">
              <w:rPr>
                <w:rFonts w:eastAsia="Arial" w:cs="Arial"/>
                <w:b/>
                <w:lang w:val="es-ES"/>
              </w:rPr>
              <w:t>su</w:t>
            </w:r>
            <w:r w:rsidRPr="00587425">
              <w:rPr>
                <w:rFonts w:eastAsia="Arial" w:cs="Arial"/>
                <w:b/>
                <w:spacing w:val="-6"/>
                <w:lang w:val="es-ES"/>
              </w:rPr>
              <w:t xml:space="preserve"> </w:t>
            </w:r>
            <w:r w:rsidRPr="00587425">
              <w:rPr>
                <w:rFonts w:eastAsia="Arial" w:cs="Arial"/>
                <w:b/>
                <w:lang w:val="es-ES"/>
              </w:rPr>
              <w:t>contraseña</w:t>
            </w:r>
            <w:r w:rsidRPr="00587425">
              <w:rPr>
                <w:rFonts w:eastAsia="Arial" w:cs="Arial"/>
                <w:b/>
                <w:spacing w:val="-3"/>
                <w:lang w:val="es-ES"/>
              </w:rPr>
              <w:t xml:space="preserve"> </w:t>
            </w:r>
            <w:r w:rsidRPr="00587425">
              <w:rPr>
                <w:rFonts w:eastAsia="Arial" w:cs="Arial"/>
                <w:b/>
                <w:lang w:val="es-ES"/>
              </w:rPr>
              <w:t>para</w:t>
            </w:r>
            <w:r w:rsidRPr="00587425">
              <w:rPr>
                <w:rFonts w:eastAsia="Arial" w:cs="Arial"/>
                <w:b/>
                <w:spacing w:val="-3"/>
                <w:lang w:val="es-ES"/>
              </w:rPr>
              <w:t xml:space="preserve"> </w:t>
            </w:r>
            <w:r w:rsidRPr="00587425">
              <w:rPr>
                <w:rFonts w:eastAsia="Arial" w:cs="Arial"/>
                <w:b/>
                <w:lang w:val="es-ES"/>
              </w:rPr>
              <w:t>poder</w:t>
            </w:r>
            <w:r w:rsidRPr="00587425">
              <w:rPr>
                <w:rFonts w:eastAsia="Arial" w:cs="Arial"/>
                <w:b/>
                <w:spacing w:val="-6"/>
                <w:lang w:val="es-ES"/>
              </w:rPr>
              <w:t xml:space="preserve"> </w:t>
            </w:r>
            <w:r w:rsidRPr="00587425">
              <w:rPr>
                <w:rFonts w:eastAsia="Arial" w:cs="Arial"/>
                <w:b/>
                <w:lang w:val="es-ES"/>
              </w:rPr>
              <w:t>accesar</w:t>
            </w:r>
            <w:r w:rsidRPr="00587425">
              <w:rPr>
                <w:rFonts w:eastAsia="Arial" w:cs="Arial"/>
                <w:b/>
                <w:spacing w:val="-5"/>
                <w:lang w:val="es-ES"/>
              </w:rPr>
              <w:t xml:space="preserve"> </w:t>
            </w:r>
            <w:r w:rsidRPr="00587425">
              <w:rPr>
                <w:rFonts w:eastAsia="Arial" w:cs="Arial"/>
                <w:b/>
                <w:lang w:val="es-ES"/>
              </w:rPr>
              <w:t>a</w:t>
            </w:r>
            <w:r w:rsidRPr="00587425">
              <w:rPr>
                <w:rFonts w:eastAsia="Arial" w:cs="Arial"/>
                <w:b/>
                <w:spacing w:val="-2"/>
                <w:lang w:val="es-ES"/>
              </w:rPr>
              <w:t xml:space="preserve"> </w:t>
            </w:r>
            <w:r w:rsidRPr="00587425">
              <w:rPr>
                <w:rFonts w:eastAsia="Arial" w:cs="Arial"/>
                <w:b/>
                <w:lang w:val="es-ES"/>
              </w:rPr>
              <w:t>las</w:t>
            </w:r>
            <w:r w:rsidRPr="00587425">
              <w:rPr>
                <w:rFonts w:eastAsia="Arial" w:cs="Arial"/>
                <w:b/>
                <w:spacing w:val="-3"/>
                <w:lang w:val="es-ES"/>
              </w:rPr>
              <w:t xml:space="preserve"> </w:t>
            </w:r>
            <w:r w:rsidRPr="00587425">
              <w:rPr>
                <w:rFonts w:eastAsia="Arial" w:cs="Arial"/>
                <w:b/>
                <w:lang w:val="es-ES"/>
              </w:rPr>
              <w:t>funciones</w:t>
            </w:r>
            <w:r w:rsidRPr="00587425">
              <w:rPr>
                <w:rFonts w:eastAsia="Arial" w:cs="Arial"/>
                <w:b/>
                <w:spacing w:val="-3"/>
                <w:lang w:val="es-ES"/>
              </w:rPr>
              <w:t xml:space="preserve"> </w:t>
            </w:r>
            <w:r w:rsidRPr="00587425">
              <w:rPr>
                <w:rFonts w:eastAsia="Arial" w:cs="Arial"/>
                <w:b/>
                <w:lang w:val="es-ES"/>
              </w:rPr>
              <w:t>del</w:t>
            </w:r>
            <w:r w:rsidRPr="00587425">
              <w:rPr>
                <w:rFonts w:eastAsia="Arial" w:cs="Arial"/>
                <w:b/>
                <w:spacing w:val="-3"/>
                <w:lang w:val="es-ES"/>
              </w:rPr>
              <w:t xml:space="preserve"> </w:t>
            </w:r>
            <w:r w:rsidRPr="00587425">
              <w:rPr>
                <w:rFonts w:eastAsia="Arial" w:cs="Arial"/>
                <w:b/>
                <w:lang w:val="es-ES"/>
              </w:rPr>
              <w:t>sistema</w:t>
            </w:r>
            <w:r w:rsidRPr="00587425">
              <w:rPr>
                <w:rFonts w:eastAsia="Arial" w:cs="Arial"/>
                <w:b/>
                <w:spacing w:val="-64"/>
                <w:lang w:val="es-ES"/>
              </w:rPr>
              <w:t xml:space="preserve"> </w:t>
            </w:r>
            <w:r w:rsidRPr="00587425">
              <w:rPr>
                <w:rFonts w:eastAsia="Arial" w:cs="Arial"/>
                <w:b/>
                <w:lang w:val="es-ES"/>
              </w:rPr>
              <w:t>de</w:t>
            </w:r>
            <w:r w:rsidRPr="00587425">
              <w:rPr>
                <w:rFonts w:eastAsia="Arial" w:cs="Arial"/>
                <w:b/>
                <w:spacing w:val="-1"/>
                <w:lang w:val="es-ES"/>
              </w:rPr>
              <w:t xml:space="preserve"> </w:t>
            </w:r>
            <w:r w:rsidRPr="00587425">
              <w:rPr>
                <w:rFonts w:eastAsia="Arial" w:cs="Arial"/>
                <w:b/>
                <w:lang w:val="es-ES"/>
              </w:rPr>
              <w:t>acuerdo</w:t>
            </w:r>
            <w:r w:rsidRPr="00587425">
              <w:rPr>
                <w:rFonts w:eastAsia="Arial" w:cs="Arial"/>
                <w:b/>
                <w:spacing w:val="-3"/>
                <w:lang w:val="es-ES"/>
              </w:rPr>
              <w:t xml:space="preserve"> </w:t>
            </w:r>
            <w:r w:rsidRPr="00587425">
              <w:rPr>
                <w:rFonts w:eastAsia="Arial" w:cs="Arial"/>
                <w:b/>
                <w:lang w:val="es-ES"/>
              </w:rPr>
              <w:t>a su</w:t>
            </w:r>
            <w:r w:rsidRPr="00587425">
              <w:rPr>
                <w:rFonts w:eastAsia="Arial" w:cs="Arial"/>
                <w:b/>
                <w:spacing w:val="-3"/>
                <w:lang w:val="es-ES"/>
              </w:rPr>
              <w:t xml:space="preserve"> </w:t>
            </w:r>
            <w:r w:rsidRPr="00587425">
              <w:rPr>
                <w:rFonts w:eastAsia="Arial" w:cs="Arial"/>
                <w:b/>
                <w:lang w:val="es-ES"/>
              </w:rPr>
              <w:t>rol.</w:t>
            </w:r>
          </w:p>
        </w:tc>
      </w:tr>
      <w:tr w:rsidR="00587425" w:rsidRPr="004033F2" w14:paraId="00FBFB1E" w14:textId="77777777" w:rsidTr="0029628B">
        <w:trPr>
          <w:trHeight w:val="1655"/>
        </w:trPr>
        <w:tc>
          <w:tcPr>
            <w:tcW w:w="8647" w:type="dxa"/>
            <w:gridSpan w:val="2"/>
          </w:tcPr>
          <w:p w14:paraId="40893E4D" w14:textId="77777777" w:rsidR="00587425" w:rsidRPr="00587425" w:rsidRDefault="00587425" w:rsidP="00587425">
            <w:pPr>
              <w:spacing w:line="268" w:lineRule="exact"/>
              <w:ind w:left="110"/>
              <w:rPr>
                <w:rFonts w:ascii="Arial MT" w:eastAsia="Arial" w:hAnsi="Arial MT" w:cs="Arial"/>
                <w:lang w:val="es-ES"/>
              </w:rPr>
            </w:pPr>
            <w:r w:rsidRPr="00587425">
              <w:rPr>
                <w:rFonts w:ascii="Arial MT" w:eastAsia="Arial" w:hAnsi="Arial MT" w:cs="Arial"/>
                <w:lang w:val="es-ES"/>
              </w:rPr>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6C27E949" w14:textId="77777777" w:rsidR="00587425" w:rsidRPr="00587425" w:rsidRDefault="00587425" w:rsidP="00587425">
            <w:pPr>
              <w:spacing w:line="272" w:lineRule="exact"/>
              <w:ind w:left="110"/>
              <w:rPr>
                <w:rFonts w:eastAsia="Arial" w:cs="Arial"/>
                <w:b/>
                <w:lang w:val="es-ES"/>
              </w:rPr>
            </w:pPr>
            <w:r w:rsidRPr="00587425">
              <w:rPr>
                <w:rFonts w:eastAsia="Arial" w:cs="Arial"/>
                <w:b/>
                <w:lang w:val="es-ES"/>
              </w:rPr>
              <w:t>Dar</w:t>
            </w:r>
            <w:r w:rsidRPr="00587425">
              <w:rPr>
                <w:rFonts w:eastAsia="Arial" w:cs="Arial"/>
                <w:b/>
                <w:spacing w:val="-3"/>
                <w:lang w:val="es-ES"/>
              </w:rPr>
              <w:t xml:space="preserve"> </w:t>
            </w:r>
            <w:r w:rsidRPr="00587425">
              <w:rPr>
                <w:rFonts w:eastAsia="Arial" w:cs="Arial"/>
                <w:b/>
                <w:lang w:val="es-ES"/>
              </w:rPr>
              <w:t>clic en</w:t>
            </w:r>
            <w:r w:rsidRPr="00587425">
              <w:rPr>
                <w:rFonts w:eastAsia="Arial" w:cs="Arial"/>
                <w:b/>
                <w:spacing w:val="-3"/>
                <w:lang w:val="es-ES"/>
              </w:rPr>
              <w:t xml:space="preserve"> </w:t>
            </w:r>
            <w:r w:rsidRPr="00587425">
              <w:rPr>
                <w:rFonts w:eastAsia="Arial" w:cs="Arial"/>
                <w:b/>
                <w:lang w:val="es-ES"/>
              </w:rPr>
              <w:t>el enlace</w:t>
            </w:r>
            <w:r w:rsidRPr="00587425">
              <w:rPr>
                <w:rFonts w:eastAsia="Arial" w:cs="Arial"/>
                <w:b/>
                <w:spacing w:val="-1"/>
                <w:lang w:val="es-ES"/>
              </w:rPr>
              <w:t xml:space="preserve"> </w:t>
            </w:r>
            <w:r w:rsidRPr="00587425">
              <w:rPr>
                <w:rFonts w:eastAsia="Arial" w:cs="Arial"/>
                <w:b/>
                <w:lang w:val="es-ES"/>
              </w:rPr>
              <w:t>sesión</w:t>
            </w:r>
          </w:p>
          <w:p w14:paraId="522D8324" w14:textId="77777777" w:rsidR="00587425" w:rsidRPr="00587425" w:rsidRDefault="00587425" w:rsidP="00587425">
            <w:pPr>
              <w:spacing w:before="5" w:line="237" w:lineRule="auto"/>
              <w:ind w:left="110"/>
              <w:rPr>
                <w:rFonts w:eastAsia="Arial" w:cs="Arial"/>
                <w:b/>
                <w:lang w:val="es-ES"/>
              </w:rPr>
            </w:pPr>
            <w:r w:rsidRPr="00587425">
              <w:rPr>
                <w:rFonts w:eastAsia="Arial" w:cs="Arial"/>
                <w:b/>
                <w:lang w:val="es-ES"/>
              </w:rPr>
              <w:t>Llenar</w:t>
            </w:r>
            <w:r w:rsidRPr="00587425">
              <w:rPr>
                <w:rFonts w:eastAsia="Arial" w:cs="Arial"/>
                <w:b/>
                <w:spacing w:val="-7"/>
                <w:lang w:val="es-ES"/>
              </w:rPr>
              <w:t xml:space="preserve"> </w:t>
            </w:r>
            <w:r w:rsidRPr="00587425">
              <w:rPr>
                <w:rFonts w:eastAsia="Arial" w:cs="Arial"/>
                <w:b/>
                <w:lang w:val="es-ES"/>
              </w:rPr>
              <w:t>el</w:t>
            </w:r>
            <w:r w:rsidRPr="00587425">
              <w:rPr>
                <w:rFonts w:eastAsia="Arial" w:cs="Arial"/>
                <w:b/>
                <w:spacing w:val="-3"/>
                <w:lang w:val="es-ES"/>
              </w:rPr>
              <w:t xml:space="preserve"> </w:t>
            </w:r>
            <w:r w:rsidRPr="00587425">
              <w:rPr>
                <w:rFonts w:eastAsia="Arial" w:cs="Arial"/>
                <w:b/>
                <w:lang w:val="es-ES"/>
              </w:rPr>
              <w:t>formulario</w:t>
            </w:r>
            <w:r w:rsidRPr="00587425">
              <w:rPr>
                <w:rFonts w:eastAsia="Arial" w:cs="Arial"/>
                <w:b/>
                <w:spacing w:val="-2"/>
                <w:lang w:val="es-ES"/>
              </w:rPr>
              <w:t xml:space="preserve"> </w:t>
            </w:r>
            <w:r w:rsidRPr="00587425">
              <w:rPr>
                <w:rFonts w:eastAsia="Arial" w:cs="Arial"/>
                <w:b/>
                <w:lang w:val="es-ES"/>
              </w:rPr>
              <w:t>usuario</w:t>
            </w:r>
            <w:r w:rsidRPr="00587425">
              <w:rPr>
                <w:rFonts w:eastAsia="Arial" w:cs="Arial"/>
                <w:b/>
                <w:spacing w:val="-2"/>
                <w:lang w:val="es-ES"/>
              </w:rPr>
              <w:t xml:space="preserve"> </w:t>
            </w:r>
            <w:r w:rsidRPr="00587425">
              <w:rPr>
                <w:rFonts w:eastAsia="Arial" w:cs="Arial"/>
                <w:b/>
                <w:lang w:val="es-ES"/>
              </w:rPr>
              <w:t>introduciendo</w:t>
            </w:r>
            <w:r w:rsidRPr="00587425">
              <w:rPr>
                <w:rFonts w:eastAsia="Arial" w:cs="Arial"/>
                <w:b/>
                <w:spacing w:val="-7"/>
                <w:lang w:val="es-ES"/>
              </w:rPr>
              <w:t xml:space="preserve"> </w:t>
            </w:r>
            <w:r w:rsidRPr="00587425">
              <w:rPr>
                <w:rFonts w:eastAsia="Arial" w:cs="Arial"/>
                <w:b/>
                <w:lang w:val="es-ES"/>
              </w:rPr>
              <w:t>su</w:t>
            </w:r>
            <w:r w:rsidRPr="00587425">
              <w:rPr>
                <w:rFonts w:eastAsia="Arial" w:cs="Arial"/>
                <w:b/>
                <w:spacing w:val="-7"/>
                <w:lang w:val="es-ES"/>
              </w:rPr>
              <w:t xml:space="preserve"> </w:t>
            </w:r>
            <w:r w:rsidRPr="00587425">
              <w:rPr>
                <w:rFonts w:eastAsia="Arial" w:cs="Arial"/>
                <w:b/>
                <w:lang w:val="es-ES"/>
              </w:rPr>
              <w:t>nombre</w:t>
            </w:r>
            <w:r w:rsidRPr="00587425">
              <w:rPr>
                <w:rFonts w:eastAsia="Arial" w:cs="Arial"/>
                <w:b/>
                <w:spacing w:val="-5"/>
                <w:lang w:val="es-ES"/>
              </w:rPr>
              <w:t xml:space="preserve"> </w:t>
            </w:r>
            <w:r w:rsidRPr="00587425">
              <w:rPr>
                <w:rFonts w:eastAsia="Arial" w:cs="Arial"/>
                <w:b/>
                <w:lang w:val="es-ES"/>
              </w:rPr>
              <w:t>de</w:t>
            </w:r>
            <w:r w:rsidRPr="00587425">
              <w:rPr>
                <w:rFonts w:eastAsia="Arial" w:cs="Arial"/>
                <w:b/>
                <w:spacing w:val="-4"/>
                <w:lang w:val="es-ES"/>
              </w:rPr>
              <w:t xml:space="preserve"> </w:t>
            </w:r>
            <w:r w:rsidRPr="00587425">
              <w:rPr>
                <w:rFonts w:eastAsia="Arial" w:cs="Arial"/>
                <w:b/>
                <w:lang w:val="es-ES"/>
              </w:rPr>
              <w:t>usuario</w:t>
            </w:r>
            <w:r w:rsidRPr="00587425">
              <w:rPr>
                <w:rFonts w:eastAsia="Arial" w:cs="Arial"/>
                <w:b/>
                <w:spacing w:val="-2"/>
                <w:lang w:val="es-ES"/>
              </w:rPr>
              <w:t xml:space="preserve"> </w:t>
            </w:r>
            <w:r w:rsidRPr="00587425">
              <w:rPr>
                <w:rFonts w:eastAsia="Arial" w:cs="Arial"/>
                <w:b/>
                <w:lang w:val="es-ES"/>
              </w:rPr>
              <w:t>y</w:t>
            </w:r>
            <w:r w:rsidRPr="00587425">
              <w:rPr>
                <w:rFonts w:eastAsia="Arial" w:cs="Arial"/>
                <w:b/>
                <w:spacing w:val="-64"/>
                <w:lang w:val="es-ES"/>
              </w:rPr>
              <w:t xml:space="preserve"> </w:t>
            </w:r>
            <w:r w:rsidRPr="00587425">
              <w:rPr>
                <w:rFonts w:eastAsia="Arial" w:cs="Arial"/>
                <w:b/>
                <w:lang w:val="es-ES"/>
              </w:rPr>
              <w:t>contraseña</w:t>
            </w:r>
          </w:p>
          <w:p w14:paraId="370CCC07" w14:textId="4EF3B4FE" w:rsidR="00587425" w:rsidRPr="00587425" w:rsidRDefault="00587425" w:rsidP="00587425">
            <w:pPr>
              <w:spacing w:before="3"/>
              <w:ind w:left="110"/>
              <w:rPr>
                <w:rFonts w:ascii="Arial MT" w:eastAsia="Arial" w:hAnsi="Arial MT" w:cs="Arial"/>
                <w:lang w:val="es-ES"/>
              </w:rPr>
            </w:pPr>
            <w:r w:rsidRPr="00587425">
              <w:rPr>
                <w:rFonts w:eastAsia="Arial" w:cs="Arial"/>
                <w:b/>
                <w:lang w:val="es-ES"/>
              </w:rPr>
              <w:t>Luego</w:t>
            </w:r>
            <w:r w:rsidRPr="00587425">
              <w:rPr>
                <w:rFonts w:eastAsia="Arial" w:cs="Arial"/>
                <w:b/>
                <w:spacing w:val="-5"/>
                <w:lang w:val="es-ES"/>
              </w:rPr>
              <w:t xml:space="preserve"> </w:t>
            </w:r>
            <w:r w:rsidRPr="00587425">
              <w:rPr>
                <w:rFonts w:eastAsia="Arial" w:cs="Arial"/>
                <w:b/>
                <w:lang w:val="es-ES"/>
              </w:rPr>
              <w:t>pulsar</w:t>
            </w:r>
            <w:r w:rsidRPr="00587425">
              <w:rPr>
                <w:rFonts w:eastAsia="Arial" w:cs="Arial"/>
                <w:b/>
                <w:spacing w:val="-4"/>
                <w:lang w:val="es-ES"/>
              </w:rPr>
              <w:t xml:space="preserve"> </w:t>
            </w:r>
            <w:r w:rsidRPr="00587425">
              <w:rPr>
                <w:rFonts w:eastAsia="Arial" w:cs="Arial"/>
                <w:b/>
                <w:lang w:val="es-ES"/>
              </w:rPr>
              <w:t>el</w:t>
            </w:r>
            <w:r w:rsidRPr="00587425">
              <w:rPr>
                <w:rFonts w:eastAsia="Arial" w:cs="Arial"/>
                <w:b/>
                <w:spacing w:val="-2"/>
                <w:lang w:val="es-ES"/>
              </w:rPr>
              <w:t xml:space="preserve"> </w:t>
            </w:r>
            <w:r w:rsidRPr="00587425">
              <w:rPr>
                <w:rFonts w:eastAsia="Arial" w:cs="Arial"/>
                <w:b/>
                <w:lang w:val="es-ES"/>
              </w:rPr>
              <w:t>botón</w:t>
            </w:r>
            <w:r w:rsidRPr="00587425">
              <w:rPr>
                <w:rFonts w:eastAsia="Arial" w:cs="Arial"/>
                <w:b/>
                <w:spacing w:val="1"/>
                <w:lang w:val="es-ES"/>
              </w:rPr>
              <w:t xml:space="preserve"> </w:t>
            </w:r>
            <w:r>
              <w:rPr>
                <w:rFonts w:ascii="Arial MT" w:eastAsia="Arial" w:hAnsi="Arial MT" w:cs="Arial"/>
                <w:lang w:val="es-ES"/>
              </w:rPr>
              <w:t>Login</w:t>
            </w:r>
          </w:p>
        </w:tc>
      </w:tr>
      <w:tr w:rsidR="00587425" w:rsidRPr="004033F2" w14:paraId="0BD17F50" w14:textId="77777777" w:rsidTr="0029628B">
        <w:trPr>
          <w:trHeight w:val="551"/>
        </w:trPr>
        <w:tc>
          <w:tcPr>
            <w:tcW w:w="8647" w:type="dxa"/>
            <w:gridSpan w:val="2"/>
            <w:shd w:val="clear" w:color="auto" w:fill="C0C0C0"/>
          </w:tcPr>
          <w:p w14:paraId="5DDD67D1" w14:textId="77777777" w:rsidR="00587425" w:rsidRPr="00587425" w:rsidRDefault="00587425" w:rsidP="00587425">
            <w:pPr>
              <w:spacing w:line="266"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4"/>
                <w:lang w:val="es-ES"/>
              </w:rPr>
              <w:t xml:space="preserve"> </w:t>
            </w:r>
            <w:r w:rsidRPr="00587425">
              <w:rPr>
                <w:rFonts w:ascii="Arial MT" w:eastAsia="Arial" w:cs="Arial"/>
                <w:lang w:val="es-ES"/>
              </w:rPr>
              <w:t xml:space="preserve">Esperado: </w:t>
            </w:r>
            <w:r w:rsidRPr="00587425">
              <w:rPr>
                <w:rFonts w:eastAsia="Arial" w:cs="Arial"/>
                <w:b/>
                <w:lang w:val="es-ES"/>
              </w:rPr>
              <w:t>Acceso</w:t>
            </w:r>
            <w:r w:rsidRPr="00587425">
              <w:rPr>
                <w:rFonts w:eastAsia="Arial" w:cs="Arial"/>
                <w:b/>
                <w:spacing w:val="-6"/>
                <w:lang w:val="es-ES"/>
              </w:rPr>
              <w:t xml:space="preserve"> </w:t>
            </w:r>
            <w:r w:rsidRPr="00587425">
              <w:rPr>
                <w:rFonts w:eastAsia="Arial" w:cs="Arial"/>
                <w:b/>
                <w:lang w:val="es-ES"/>
              </w:rPr>
              <w:t>a</w:t>
            </w:r>
            <w:r w:rsidRPr="00587425">
              <w:rPr>
                <w:rFonts w:eastAsia="Arial" w:cs="Arial"/>
                <w:b/>
                <w:spacing w:val="-4"/>
                <w:lang w:val="es-ES"/>
              </w:rPr>
              <w:t xml:space="preserve"> </w:t>
            </w:r>
            <w:r w:rsidRPr="00587425">
              <w:rPr>
                <w:rFonts w:eastAsia="Arial" w:cs="Arial"/>
                <w:b/>
                <w:lang w:val="es-ES"/>
              </w:rPr>
              <w:t>las</w:t>
            </w:r>
            <w:r w:rsidRPr="00587425">
              <w:rPr>
                <w:rFonts w:eastAsia="Arial" w:cs="Arial"/>
                <w:b/>
                <w:spacing w:val="-7"/>
                <w:lang w:val="es-ES"/>
              </w:rPr>
              <w:t xml:space="preserve"> </w:t>
            </w:r>
            <w:r w:rsidRPr="00587425">
              <w:rPr>
                <w:rFonts w:eastAsia="Arial" w:cs="Arial"/>
                <w:b/>
                <w:lang w:val="es-ES"/>
              </w:rPr>
              <w:t>funcionalidades</w:t>
            </w:r>
            <w:r w:rsidRPr="00587425">
              <w:rPr>
                <w:rFonts w:eastAsia="Arial" w:cs="Arial"/>
                <w:b/>
                <w:spacing w:val="-3"/>
                <w:lang w:val="es-ES"/>
              </w:rPr>
              <w:t xml:space="preserve"> </w:t>
            </w:r>
            <w:r w:rsidRPr="00587425">
              <w:rPr>
                <w:rFonts w:eastAsia="Arial" w:cs="Arial"/>
                <w:b/>
                <w:lang w:val="es-ES"/>
              </w:rPr>
              <w:t>del</w:t>
            </w:r>
            <w:r w:rsidRPr="00587425">
              <w:rPr>
                <w:rFonts w:eastAsia="Arial" w:cs="Arial"/>
                <w:b/>
                <w:spacing w:val="-4"/>
                <w:lang w:val="es-ES"/>
              </w:rPr>
              <w:t xml:space="preserve"> </w:t>
            </w:r>
            <w:r w:rsidRPr="00587425">
              <w:rPr>
                <w:rFonts w:eastAsia="Arial" w:cs="Arial"/>
                <w:b/>
                <w:lang w:val="es-ES"/>
              </w:rPr>
              <w:t>sistema</w:t>
            </w:r>
          </w:p>
          <w:p w14:paraId="11E4A66E" w14:textId="77777777" w:rsidR="00587425" w:rsidRPr="00587425" w:rsidRDefault="00587425" w:rsidP="00587425">
            <w:pPr>
              <w:spacing w:before="2" w:line="262" w:lineRule="exact"/>
              <w:ind w:left="110"/>
              <w:rPr>
                <w:rFonts w:eastAsia="Arial" w:cs="Arial"/>
                <w:b/>
                <w:lang w:val="es-ES"/>
              </w:rPr>
            </w:pPr>
            <w:r w:rsidRPr="00587425">
              <w:rPr>
                <w:rFonts w:eastAsia="Arial" w:cs="Arial"/>
                <w:b/>
                <w:lang w:val="es-ES"/>
              </w:rPr>
              <w:t>dependiendo</w:t>
            </w:r>
            <w:r w:rsidRPr="00587425">
              <w:rPr>
                <w:rFonts w:eastAsia="Arial" w:cs="Arial"/>
                <w:b/>
                <w:spacing w:val="-6"/>
                <w:lang w:val="es-ES"/>
              </w:rPr>
              <w:t xml:space="preserve"> </w:t>
            </w:r>
            <w:r w:rsidRPr="00587425">
              <w:rPr>
                <w:rFonts w:eastAsia="Arial" w:cs="Arial"/>
                <w:b/>
                <w:lang w:val="es-ES"/>
              </w:rPr>
              <w:t>del</w:t>
            </w:r>
            <w:r w:rsidRPr="00587425">
              <w:rPr>
                <w:rFonts w:eastAsia="Arial" w:cs="Arial"/>
                <w:b/>
                <w:spacing w:val="-3"/>
                <w:lang w:val="es-ES"/>
              </w:rPr>
              <w:t xml:space="preserve"> </w:t>
            </w:r>
            <w:r w:rsidRPr="00587425">
              <w:rPr>
                <w:rFonts w:eastAsia="Arial" w:cs="Arial"/>
                <w:b/>
                <w:lang w:val="es-ES"/>
              </w:rPr>
              <w:t>tipo</w:t>
            </w:r>
            <w:r w:rsidRPr="00587425">
              <w:rPr>
                <w:rFonts w:eastAsia="Arial" w:cs="Arial"/>
                <w:b/>
                <w:spacing w:val="-5"/>
                <w:lang w:val="es-ES"/>
              </w:rPr>
              <w:t xml:space="preserve"> </w:t>
            </w:r>
            <w:r w:rsidRPr="00587425">
              <w:rPr>
                <w:rFonts w:eastAsia="Arial" w:cs="Arial"/>
                <w:b/>
                <w:lang w:val="es-ES"/>
              </w:rPr>
              <w:t>de</w:t>
            </w:r>
            <w:r w:rsidRPr="00587425">
              <w:rPr>
                <w:rFonts w:eastAsia="Arial" w:cs="Arial"/>
                <w:b/>
                <w:spacing w:val="-3"/>
                <w:lang w:val="es-ES"/>
              </w:rPr>
              <w:t xml:space="preserve"> </w:t>
            </w:r>
            <w:r w:rsidRPr="00587425">
              <w:rPr>
                <w:rFonts w:eastAsia="Arial" w:cs="Arial"/>
                <w:b/>
                <w:lang w:val="es-ES"/>
              </w:rPr>
              <w:t>usuario</w:t>
            </w:r>
            <w:r w:rsidRPr="00587425">
              <w:rPr>
                <w:rFonts w:eastAsia="Arial" w:cs="Arial"/>
                <w:b/>
                <w:spacing w:val="-1"/>
                <w:lang w:val="es-ES"/>
              </w:rPr>
              <w:t xml:space="preserve"> </w:t>
            </w:r>
            <w:r w:rsidRPr="00587425">
              <w:rPr>
                <w:rFonts w:eastAsia="Arial" w:cs="Arial"/>
                <w:b/>
                <w:lang w:val="es-ES"/>
              </w:rPr>
              <w:t>y</w:t>
            </w:r>
            <w:r w:rsidRPr="00587425">
              <w:rPr>
                <w:rFonts w:eastAsia="Arial" w:cs="Arial"/>
                <w:b/>
                <w:spacing w:val="-6"/>
                <w:lang w:val="es-ES"/>
              </w:rPr>
              <w:t xml:space="preserve"> </w:t>
            </w:r>
            <w:r w:rsidRPr="00587425">
              <w:rPr>
                <w:rFonts w:eastAsia="Arial" w:cs="Arial"/>
                <w:b/>
                <w:lang w:val="es-ES"/>
              </w:rPr>
              <w:t>el</w:t>
            </w:r>
            <w:r w:rsidRPr="00587425">
              <w:rPr>
                <w:rFonts w:eastAsia="Arial" w:cs="Arial"/>
                <w:b/>
                <w:spacing w:val="-3"/>
                <w:lang w:val="es-ES"/>
              </w:rPr>
              <w:t xml:space="preserve"> </w:t>
            </w:r>
            <w:r w:rsidRPr="00587425">
              <w:rPr>
                <w:rFonts w:eastAsia="Arial" w:cs="Arial"/>
                <w:b/>
                <w:lang w:val="es-ES"/>
              </w:rPr>
              <w:t>rol</w:t>
            </w:r>
            <w:r w:rsidRPr="00587425">
              <w:rPr>
                <w:rFonts w:eastAsia="Arial" w:cs="Arial"/>
                <w:b/>
                <w:spacing w:val="-3"/>
                <w:lang w:val="es-ES"/>
              </w:rPr>
              <w:t xml:space="preserve"> </w:t>
            </w:r>
            <w:r w:rsidRPr="00587425">
              <w:rPr>
                <w:rFonts w:eastAsia="Arial" w:cs="Arial"/>
                <w:b/>
                <w:lang w:val="es-ES"/>
              </w:rPr>
              <w:t>que</w:t>
            </w:r>
            <w:r w:rsidRPr="00587425">
              <w:rPr>
                <w:rFonts w:eastAsia="Arial" w:cs="Arial"/>
                <w:b/>
                <w:spacing w:val="-2"/>
                <w:lang w:val="es-ES"/>
              </w:rPr>
              <w:t xml:space="preserve"> </w:t>
            </w:r>
            <w:r w:rsidRPr="00587425">
              <w:rPr>
                <w:rFonts w:eastAsia="Arial" w:cs="Arial"/>
                <w:b/>
                <w:lang w:val="es-ES"/>
              </w:rPr>
              <w:t>desempeña</w:t>
            </w:r>
            <w:r w:rsidRPr="00587425">
              <w:rPr>
                <w:rFonts w:eastAsia="Arial" w:cs="Arial"/>
                <w:b/>
                <w:spacing w:val="-3"/>
                <w:lang w:val="es-ES"/>
              </w:rPr>
              <w:t xml:space="preserve"> </w:t>
            </w:r>
            <w:r w:rsidRPr="00587425">
              <w:rPr>
                <w:rFonts w:eastAsia="Arial" w:cs="Arial"/>
                <w:b/>
                <w:lang w:val="es-ES"/>
              </w:rPr>
              <w:t>en</w:t>
            </w:r>
            <w:r w:rsidRPr="00587425">
              <w:rPr>
                <w:rFonts w:eastAsia="Arial" w:cs="Arial"/>
                <w:b/>
                <w:spacing w:val="-5"/>
                <w:lang w:val="es-ES"/>
              </w:rPr>
              <w:t xml:space="preserve"> </w:t>
            </w:r>
            <w:r w:rsidRPr="00587425">
              <w:rPr>
                <w:rFonts w:eastAsia="Arial" w:cs="Arial"/>
                <w:b/>
                <w:lang w:val="es-ES"/>
              </w:rPr>
              <w:t>el</w:t>
            </w:r>
            <w:r w:rsidRPr="00587425">
              <w:rPr>
                <w:rFonts w:eastAsia="Arial" w:cs="Arial"/>
                <w:b/>
                <w:spacing w:val="-3"/>
                <w:lang w:val="es-ES"/>
              </w:rPr>
              <w:t xml:space="preserve"> </w:t>
            </w:r>
            <w:r w:rsidRPr="00587425">
              <w:rPr>
                <w:rFonts w:eastAsia="Arial" w:cs="Arial"/>
                <w:b/>
                <w:lang w:val="es-ES"/>
              </w:rPr>
              <w:t>mismo.</w:t>
            </w:r>
          </w:p>
        </w:tc>
      </w:tr>
      <w:tr w:rsidR="00587425" w:rsidRPr="004033F2" w14:paraId="525C1114" w14:textId="77777777" w:rsidTr="0029628B">
        <w:trPr>
          <w:trHeight w:val="278"/>
        </w:trPr>
        <w:tc>
          <w:tcPr>
            <w:tcW w:w="8647" w:type="dxa"/>
            <w:gridSpan w:val="2"/>
          </w:tcPr>
          <w:p w14:paraId="7F0DE01F" w14:textId="77777777" w:rsidR="00587425" w:rsidRPr="00587425" w:rsidRDefault="00587425" w:rsidP="00587425">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7"/>
                <w:lang w:val="es-ES"/>
              </w:rPr>
              <w:t xml:space="preserve"> </w:t>
            </w:r>
            <w:r w:rsidRPr="00587425">
              <w:rPr>
                <w:rFonts w:ascii="Arial MT" w:eastAsia="Arial" w:hAnsi="Arial MT" w:cs="Arial"/>
                <w:lang w:val="es-ES"/>
              </w:rPr>
              <w:t>de</w:t>
            </w:r>
            <w:r w:rsidRPr="00587425">
              <w:rPr>
                <w:rFonts w:ascii="Arial MT" w:eastAsia="Arial" w:hAnsi="Arial MT" w:cs="Arial"/>
                <w:spacing w:val="-6"/>
                <w:lang w:val="es-ES"/>
              </w:rPr>
              <w:t xml:space="preserve"> </w:t>
            </w:r>
            <w:r w:rsidRPr="00587425">
              <w:rPr>
                <w:rFonts w:ascii="Arial MT" w:eastAsia="Arial" w:hAnsi="Arial MT" w:cs="Arial"/>
                <w:lang w:val="es-ES"/>
              </w:rPr>
              <w:t>la</w:t>
            </w:r>
            <w:r w:rsidRPr="00587425">
              <w:rPr>
                <w:rFonts w:ascii="Arial MT" w:eastAsia="Arial" w:hAnsi="Arial MT" w:cs="Arial"/>
                <w:spacing w:val="-2"/>
                <w:lang w:val="es-ES"/>
              </w:rPr>
              <w:t xml:space="preserve"> </w:t>
            </w:r>
            <w:r w:rsidRPr="00587425">
              <w:rPr>
                <w:rFonts w:ascii="Arial MT" w:eastAsia="Arial" w:hAnsi="Arial MT" w:cs="Arial"/>
                <w:lang w:val="es-ES"/>
              </w:rPr>
              <w:t>Prueba:</w:t>
            </w:r>
            <w:r w:rsidRPr="00587425">
              <w:rPr>
                <w:rFonts w:ascii="Arial MT" w:eastAsia="Arial" w:hAnsi="Arial MT" w:cs="Arial"/>
                <w:spacing w:val="-3"/>
                <w:lang w:val="es-ES"/>
              </w:rPr>
              <w:t xml:space="preserve"> </w:t>
            </w:r>
            <w:r w:rsidRPr="00587425">
              <w:rPr>
                <w:rFonts w:eastAsia="Arial" w:cs="Arial"/>
                <w:b/>
                <w:lang w:val="es-ES"/>
              </w:rPr>
              <w:t>La</w:t>
            </w:r>
            <w:r w:rsidRPr="00587425">
              <w:rPr>
                <w:rFonts w:eastAsia="Arial" w:cs="Arial"/>
                <w:b/>
                <w:spacing w:val="-2"/>
                <w:lang w:val="es-ES"/>
              </w:rPr>
              <w:t xml:space="preserve"> </w:t>
            </w:r>
            <w:r w:rsidRPr="00587425">
              <w:rPr>
                <w:rFonts w:eastAsia="Arial" w:cs="Arial"/>
                <w:b/>
                <w:lang w:val="es-ES"/>
              </w:rPr>
              <w:t>prueba</w:t>
            </w:r>
            <w:r w:rsidRPr="00587425">
              <w:rPr>
                <w:rFonts w:eastAsia="Arial" w:cs="Arial"/>
                <w:b/>
                <w:spacing w:val="-6"/>
                <w:lang w:val="es-ES"/>
              </w:rPr>
              <w:t xml:space="preserve"> </w:t>
            </w:r>
            <w:r w:rsidRPr="00587425">
              <w:rPr>
                <w:rFonts w:eastAsia="Arial" w:cs="Arial"/>
                <w:b/>
                <w:lang w:val="es-ES"/>
              </w:rPr>
              <w:t>se</w:t>
            </w:r>
            <w:r w:rsidRPr="00587425">
              <w:rPr>
                <w:rFonts w:eastAsia="Arial" w:cs="Arial"/>
                <w:b/>
                <w:spacing w:val="-2"/>
                <w:lang w:val="es-ES"/>
              </w:rPr>
              <w:t xml:space="preserve"> </w:t>
            </w:r>
            <w:r w:rsidRPr="00587425">
              <w:rPr>
                <w:rFonts w:eastAsia="Arial" w:cs="Arial"/>
                <w:b/>
                <w:lang w:val="es-ES"/>
              </w:rPr>
              <w:t>concluyó</w:t>
            </w:r>
            <w:r w:rsidRPr="00587425">
              <w:rPr>
                <w:rFonts w:eastAsia="Arial" w:cs="Arial"/>
                <w:b/>
                <w:spacing w:val="-2"/>
                <w:lang w:val="es-ES"/>
              </w:rPr>
              <w:t xml:space="preserve"> </w:t>
            </w:r>
            <w:r w:rsidRPr="00587425">
              <w:rPr>
                <w:rFonts w:eastAsia="Arial" w:cs="Arial"/>
                <w:b/>
                <w:lang w:val="es-ES"/>
              </w:rPr>
              <w:t>satisfactoriamente.</w:t>
            </w:r>
          </w:p>
        </w:tc>
      </w:tr>
    </w:tbl>
    <w:p w14:paraId="6300C803" w14:textId="77777777" w:rsidR="00007586" w:rsidRPr="00037B1B" w:rsidRDefault="00007586" w:rsidP="00007586">
      <w:pPr>
        <w:pStyle w:val="Descripcin"/>
        <w:rPr>
          <w:lang w:val="es-ES"/>
        </w:rPr>
      </w:pPr>
    </w:p>
    <w:p w14:paraId="1B8E8F1B" w14:textId="0AD16FC1" w:rsidR="00587425" w:rsidRPr="00587425" w:rsidRDefault="00007586" w:rsidP="00007586">
      <w:pPr>
        <w:pStyle w:val="Prrafodelista"/>
      </w:pPr>
      <w:r w:rsidRPr="00007586">
        <w:t xml:space="preserve">Tabla </w:t>
      </w:r>
      <w:r>
        <w:fldChar w:fldCharType="begin"/>
      </w:r>
      <w:r w:rsidRPr="00007586">
        <w:instrText xml:space="preserve"> SEQ Tabla \* ARABIC </w:instrText>
      </w:r>
      <w:r>
        <w:fldChar w:fldCharType="separate"/>
      </w:r>
      <w:r w:rsidR="00815265">
        <w:rPr>
          <w:noProof/>
        </w:rPr>
        <w:t>30</w:t>
      </w:r>
      <w:r>
        <w:fldChar w:fldCharType="end"/>
      </w:r>
      <w:r w:rsidRPr="00007586">
        <w:t>.</w:t>
      </w:r>
      <w:r w:rsidRPr="00587425">
        <w:t xml:space="preserve"> </w:t>
      </w:r>
      <w:r w:rsidR="00587425" w:rsidRPr="00587425">
        <w:t>Caso</w:t>
      </w:r>
      <w:r w:rsidR="00587425" w:rsidRPr="00587425">
        <w:rPr>
          <w:spacing w:val="-3"/>
        </w:rPr>
        <w:t xml:space="preserve"> </w:t>
      </w:r>
      <w:r w:rsidR="00587425" w:rsidRPr="00587425">
        <w:t>de</w:t>
      </w:r>
      <w:r w:rsidR="00587425" w:rsidRPr="00587425">
        <w:rPr>
          <w:spacing w:val="-6"/>
        </w:rPr>
        <w:t xml:space="preserve"> </w:t>
      </w:r>
      <w:r w:rsidR="00587425" w:rsidRPr="00587425">
        <w:t>prueba</w:t>
      </w:r>
      <w:r w:rsidR="00587425" w:rsidRPr="00587425">
        <w:rPr>
          <w:spacing w:val="-3"/>
        </w:rPr>
        <w:t xml:space="preserve"> </w:t>
      </w:r>
      <w:r w:rsidR="00587425" w:rsidRPr="00587425">
        <w:t>creación</w:t>
      </w:r>
      <w:r w:rsidR="00587425" w:rsidRPr="00587425">
        <w:rPr>
          <w:spacing w:val="-3"/>
        </w:rPr>
        <w:t xml:space="preserve"> </w:t>
      </w:r>
      <w:r w:rsidR="00587425" w:rsidRPr="00587425">
        <w:t>de</w:t>
      </w:r>
      <w:r w:rsidR="00587425" w:rsidRPr="00587425">
        <w:rPr>
          <w:spacing w:val="-6"/>
        </w:rPr>
        <w:t xml:space="preserve"> </w:t>
      </w:r>
      <w:r w:rsidR="00587425" w:rsidRPr="00587425">
        <w:t>permiso</w:t>
      </w:r>
    </w:p>
    <w:p w14:paraId="4714B222" w14:textId="77777777" w:rsidR="00587425" w:rsidRPr="00587425" w:rsidRDefault="00587425" w:rsidP="00587425">
      <w:pPr>
        <w:widowControl w:val="0"/>
        <w:autoSpaceDE w:val="0"/>
        <w:autoSpaceDN w:val="0"/>
        <w:spacing w:before="8" w:after="0" w:line="240" w:lineRule="auto"/>
        <w:rPr>
          <w:rFonts w:ascii="Arial MT" w:eastAsia="Arial MT" w:hAnsi="Arial MT" w:cs="Arial MT"/>
          <w:sz w:val="17"/>
          <w:szCs w:val="24"/>
          <w:lang w:val="es-ES"/>
        </w:rPr>
      </w:pPr>
    </w:p>
    <w:tbl>
      <w:tblPr>
        <w:tblStyle w:val="TableNormal"/>
        <w:tblW w:w="0" w:type="auto"/>
        <w:tblInd w:w="5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587425" w:rsidRPr="00587425" w14:paraId="019E996A" w14:textId="77777777" w:rsidTr="0029628B">
        <w:trPr>
          <w:trHeight w:val="272"/>
        </w:trPr>
        <w:tc>
          <w:tcPr>
            <w:tcW w:w="8647" w:type="dxa"/>
            <w:gridSpan w:val="2"/>
            <w:tcBorders>
              <w:bottom w:val="single" w:sz="18" w:space="0" w:color="000000"/>
            </w:tcBorders>
          </w:tcPr>
          <w:p w14:paraId="0002AC74" w14:textId="77777777" w:rsidR="00587425" w:rsidRPr="00587425" w:rsidRDefault="00587425" w:rsidP="00587425">
            <w:pPr>
              <w:spacing w:line="252"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587425" w:rsidRPr="00587425" w14:paraId="0656D86E" w14:textId="77777777" w:rsidTr="0029628B">
        <w:trPr>
          <w:trHeight w:val="277"/>
        </w:trPr>
        <w:tc>
          <w:tcPr>
            <w:tcW w:w="4326" w:type="dxa"/>
            <w:tcBorders>
              <w:top w:val="single" w:sz="18" w:space="0" w:color="000000"/>
            </w:tcBorders>
            <w:shd w:val="clear" w:color="auto" w:fill="C0C0C0"/>
          </w:tcPr>
          <w:p w14:paraId="3C701E9F" w14:textId="77777777" w:rsidR="00587425" w:rsidRPr="00587425" w:rsidRDefault="00587425" w:rsidP="00587425">
            <w:pPr>
              <w:spacing w:line="257"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sidRPr="00587425">
              <w:rPr>
                <w:rFonts w:eastAsia="Arial" w:cs="Arial"/>
                <w:b/>
                <w:lang w:val="es-ES"/>
              </w:rPr>
              <w:t>2</w:t>
            </w:r>
          </w:p>
        </w:tc>
        <w:tc>
          <w:tcPr>
            <w:tcW w:w="4321" w:type="dxa"/>
            <w:tcBorders>
              <w:top w:val="single" w:sz="18" w:space="0" w:color="000000"/>
            </w:tcBorders>
            <w:shd w:val="clear" w:color="auto" w:fill="C0C0C0"/>
          </w:tcPr>
          <w:p w14:paraId="34539A65" w14:textId="77777777" w:rsidR="00587425" w:rsidRPr="00587425" w:rsidRDefault="00587425" w:rsidP="00587425">
            <w:pPr>
              <w:spacing w:line="257"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sidRPr="00587425">
              <w:rPr>
                <w:rFonts w:ascii="Arial MT" w:eastAsia="Arial" w:hAnsi="Arial MT" w:cs="Arial"/>
                <w:lang w:val="es-ES"/>
              </w:rPr>
              <w:t>2</w:t>
            </w:r>
          </w:p>
        </w:tc>
      </w:tr>
      <w:tr w:rsidR="00587425" w:rsidRPr="004033F2" w14:paraId="0A8437EA" w14:textId="77777777" w:rsidTr="0029628B">
        <w:trPr>
          <w:trHeight w:val="278"/>
        </w:trPr>
        <w:tc>
          <w:tcPr>
            <w:tcW w:w="8647" w:type="dxa"/>
            <w:gridSpan w:val="2"/>
          </w:tcPr>
          <w:p w14:paraId="4CB9AF3B" w14:textId="77777777" w:rsidR="00587425" w:rsidRPr="00587425" w:rsidRDefault="00587425" w:rsidP="00587425">
            <w:pPr>
              <w:spacing w:line="258" w:lineRule="exact"/>
              <w:ind w:left="110"/>
              <w:rPr>
                <w:rFonts w:eastAsia="Arial" w:cs="Arial"/>
                <w:b/>
                <w:lang w:val="es-ES"/>
              </w:rPr>
            </w:pPr>
            <w:r w:rsidRPr="00587425">
              <w:rPr>
                <w:rFonts w:ascii="Arial MT" w:eastAsia="Arial" w:hAnsi="Arial MT" w:cs="Arial"/>
                <w:lang w:val="es-ES"/>
              </w:rPr>
              <w:t>Historia</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3"/>
                <w:lang w:val="es-ES"/>
              </w:rPr>
              <w:t xml:space="preserve"> </w:t>
            </w:r>
            <w:r w:rsidRPr="00587425">
              <w:rPr>
                <w:rFonts w:ascii="Arial MT" w:eastAsia="Arial" w:hAnsi="Arial MT" w:cs="Arial"/>
                <w:lang w:val="es-ES"/>
              </w:rPr>
              <w:t>Usuario:</w:t>
            </w:r>
            <w:r w:rsidRPr="00587425">
              <w:rPr>
                <w:rFonts w:ascii="Arial MT" w:eastAsia="Arial" w:hAnsi="Arial MT" w:cs="Arial"/>
                <w:spacing w:val="1"/>
                <w:lang w:val="es-ES"/>
              </w:rPr>
              <w:t xml:space="preserve"> </w:t>
            </w:r>
            <w:r w:rsidRPr="00587425">
              <w:rPr>
                <w:rFonts w:eastAsia="Arial" w:cs="Arial"/>
                <w:b/>
                <w:lang w:val="es-ES"/>
              </w:rPr>
              <w:t>Creación</w:t>
            </w:r>
            <w:r w:rsidRPr="00587425">
              <w:rPr>
                <w:rFonts w:eastAsia="Arial" w:cs="Arial"/>
                <w:b/>
                <w:spacing w:val="-6"/>
                <w:lang w:val="es-ES"/>
              </w:rPr>
              <w:t xml:space="preserve"> </w:t>
            </w:r>
            <w:r w:rsidRPr="00587425">
              <w:rPr>
                <w:rFonts w:eastAsia="Arial" w:cs="Arial"/>
                <w:b/>
                <w:lang w:val="es-ES"/>
              </w:rPr>
              <w:t>de</w:t>
            </w:r>
            <w:r w:rsidRPr="00587425">
              <w:rPr>
                <w:rFonts w:eastAsia="Arial" w:cs="Arial"/>
                <w:b/>
                <w:spacing w:val="-2"/>
                <w:lang w:val="es-ES"/>
              </w:rPr>
              <w:t xml:space="preserve"> </w:t>
            </w:r>
            <w:r w:rsidRPr="00587425">
              <w:rPr>
                <w:rFonts w:eastAsia="Arial" w:cs="Arial"/>
                <w:b/>
                <w:lang w:val="es-ES"/>
              </w:rPr>
              <w:t>Permisos</w:t>
            </w:r>
          </w:p>
        </w:tc>
      </w:tr>
      <w:tr w:rsidR="00587425" w:rsidRPr="004033F2" w14:paraId="4D9B8F83" w14:textId="77777777" w:rsidTr="0029628B">
        <w:trPr>
          <w:trHeight w:val="829"/>
        </w:trPr>
        <w:tc>
          <w:tcPr>
            <w:tcW w:w="8647" w:type="dxa"/>
            <w:gridSpan w:val="2"/>
            <w:shd w:val="clear" w:color="auto" w:fill="C0C0C0"/>
          </w:tcPr>
          <w:p w14:paraId="0D61B872" w14:textId="77777777" w:rsidR="00587425" w:rsidRPr="00587425" w:rsidRDefault="00587425" w:rsidP="00587425">
            <w:pPr>
              <w:spacing w:line="266" w:lineRule="exact"/>
              <w:ind w:left="110"/>
              <w:rPr>
                <w:rFonts w:eastAsia="Arial" w:cs="Arial"/>
                <w:b/>
                <w:lang w:val="es-ES"/>
              </w:rPr>
            </w:pPr>
            <w:r w:rsidRPr="00587425">
              <w:rPr>
                <w:rFonts w:ascii="Arial MT" w:eastAsia="Arial" w:hAnsi="Arial MT" w:cs="Arial"/>
                <w:lang w:val="es-ES"/>
              </w:rPr>
              <w:t>Condiciones</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Ejecución:</w:t>
            </w:r>
            <w:r w:rsidRPr="00587425">
              <w:rPr>
                <w:rFonts w:ascii="Arial MT" w:eastAsia="Arial" w:hAnsi="Arial MT" w:cs="Arial"/>
                <w:spacing w:val="2"/>
                <w:lang w:val="es-ES"/>
              </w:rPr>
              <w:t xml:space="preserve"> </w:t>
            </w:r>
            <w:r w:rsidRPr="00587425">
              <w:rPr>
                <w:rFonts w:eastAsia="Arial" w:cs="Arial"/>
                <w:b/>
                <w:lang w:val="es-ES"/>
              </w:rPr>
              <w:t>El</w:t>
            </w:r>
            <w:r w:rsidRPr="00587425">
              <w:rPr>
                <w:rFonts w:eastAsia="Arial" w:cs="Arial"/>
                <w:b/>
                <w:spacing w:val="-2"/>
                <w:lang w:val="es-ES"/>
              </w:rPr>
              <w:t xml:space="preserve"> </w:t>
            </w:r>
            <w:r w:rsidRPr="00587425">
              <w:rPr>
                <w:rFonts w:eastAsia="Arial" w:cs="Arial"/>
                <w:b/>
                <w:lang w:val="es-ES"/>
              </w:rPr>
              <w:t>administrador</w:t>
            </w:r>
            <w:r w:rsidRPr="00587425">
              <w:rPr>
                <w:rFonts w:eastAsia="Arial" w:cs="Arial"/>
                <w:b/>
                <w:spacing w:val="-9"/>
                <w:lang w:val="es-ES"/>
              </w:rPr>
              <w:t xml:space="preserve"> </w:t>
            </w:r>
            <w:r w:rsidRPr="00587425">
              <w:rPr>
                <w:rFonts w:eastAsia="Arial" w:cs="Arial"/>
                <w:b/>
                <w:lang w:val="es-ES"/>
              </w:rPr>
              <w:t>tendrá</w:t>
            </w:r>
            <w:r w:rsidRPr="00587425">
              <w:rPr>
                <w:rFonts w:eastAsia="Arial" w:cs="Arial"/>
                <w:b/>
                <w:spacing w:val="-3"/>
                <w:lang w:val="es-ES"/>
              </w:rPr>
              <w:t xml:space="preserve"> </w:t>
            </w:r>
            <w:r w:rsidRPr="00587425">
              <w:rPr>
                <w:rFonts w:eastAsia="Arial" w:cs="Arial"/>
                <w:b/>
                <w:lang w:val="es-ES"/>
              </w:rPr>
              <w:t>que</w:t>
            </w:r>
            <w:r w:rsidRPr="00587425">
              <w:rPr>
                <w:rFonts w:eastAsia="Arial" w:cs="Arial"/>
                <w:b/>
                <w:spacing w:val="-2"/>
                <w:lang w:val="es-ES"/>
              </w:rPr>
              <w:t xml:space="preserve"> </w:t>
            </w:r>
            <w:r w:rsidRPr="00587425">
              <w:rPr>
                <w:rFonts w:eastAsia="Arial" w:cs="Arial"/>
                <w:b/>
                <w:lang w:val="es-ES"/>
              </w:rPr>
              <w:t>iniciar</w:t>
            </w:r>
            <w:r w:rsidRPr="00587425">
              <w:rPr>
                <w:rFonts w:eastAsia="Arial" w:cs="Arial"/>
                <w:b/>
                <w:spacing w:val="-5"/>
                <w:lang w:val="es-ES"/>
              </w:rPr>
              <w:t xml:space="preserve"> </w:t>
            </w:r>
            <w:r w:rsidRPr="00587425">
              <w:rPr>
                <w:rFonts w:eastAsia="Arial" w:cs="Arial"/>
                <w:b/>
                <w:lang w:val="es-ES"/>
              </w:rPr>
              <w:t>sesión</w:t>
            </w:r>
            <w:r w:rsidRPr="00587425">
              <w:rPr>
                <w:rFonts w:eastAsia="Arial" w:cs="Arial"/>
                <w:b/>
                <w:spacing w:val="-5"/>
                <w:lang w:val="es-ES"/>
              </w:rPr>
              <w:t xml:space="preserve"> </w:t>
            </w:r>
            <w:r w:rsidRPr="00587425">
              <w:rPr>
                <w:rFonts w:eastAsia="Arial" w:cs="Arial"/>
                <w:b/>
                <w:lang w:val="es-ES"/>
              </w:rPr>
              <w:t>en</w:t>
            </w:r>
            <w:r w:rsidRPr="00587425">
              <w:rPr>
                <w:rFonts w:eastAsia="Arial" w:cs="Arial"/>
                <w:b/>
                <w:spacing w:val="-5"/>
                <w:lang w:val="es-ES"/>
              </w:rPr>
              <w:t xml:space="preserve"> </w:t>
            </w:r>
            <w:r w:rsidRPr="00587425">
              <w:rPr>
                <w:rFonts w:eastAsia="Arial" w:cs="Arial"/>
                <w:b/>
                <w:lang w:val="es-ES"/>
              </w:rPr>
              <w:t>el</w:t>
            </w:r>
          </w:p>
          <w:p w14:paraId="78ED95DF" w14:textId="77777777" w:rsidR="00587425" w:rsidRPr="00587425" w:rsidRDefault="00587425" w:rsidP="00587425">
            <w:pPr>
              <w:spacing w:line="274" w:lineRule="exact"/>
              <w:ind w:left="110"/>
              <w:rPr>
                <w:rFonts w:eastAsia="Arial" w:cs="Arial"/>
                <w:b/>
                <w:lang w:val="es-ES"/>
              </w:rPr>
            </w:pPr>
            <w:r w:rsidRPr="00587425">
              <w:rPr>
                <w:rFonts w:eastAsia="Arial" w:cs="Arial"/>
                <w:b/>
                <w:lang w:val="es-ES"/>
              </w:rPr>
              <w:t>sistema</w:t>
            </w:r>
            <w:r w:rsidRPr="00587425">
              <w:rPr>
                <w:rFonts w:eastAsia="Arial" w:cs="Arial"/>
                <w:b/>
                <w:spacing w:val="-3"/>
                <w:lang w:val="es-ES"/>
              </w:rPr>
              <w:t xml:space="preserve"> </w:t>
            </w:r>
            <w:r w:rsidRPr="00587425">
              <w:rPr>
                <w:rFonts w:eastAsia="Arial" w:cs="Arial"/>
                <w:b/>
                <w:lang w:val="es-ES"/>
              </w:rPr>
              <w:t>y</w:t>
            </w:r>
            <w:r w:rsidRPr="00587425">
              <w:rPr>
                <w:rFonts w:eastAsia="Arial" w:cs="Arial"/>
                <w:b/>
                <w:spacing w:val="-6"/>
                <w:lang w:val="es-ES"/>
              </w:rPr>
              <w:t xml:space="preserve"> </w:t>
            </w:r>
            <w:r w:rsidRPr="00587425">
              <w:rPr>
                <w:rFonts w:eastAsia="Arial" w:cs="Arial"/>
                <w:b/>
                <w:lang w:val="es-ES"/>
              </w:rPr>
              <w:t>posteriormente</w:t>
            </w:r>
            <w:r w:rsidRPr="00587425">
              <w:rPr>
                <w:rFonts w:eastAsia="Arial" w:cs="Arial"/>
                <w:b/>
                <w:spacing w:val="-2"/>
                <w:lang w:val="es-ES"/>
              </w:rPr>
              <w:t xml:space="preserve"> </w:t>
            </w:r>
            <w:r w:rsidRPr="00587425">
              <w:rPr>
                <w:rFonts w:eastAsia="Arial" w:cs="Arial"/>
                <w:b/>
                <w:lang w:val="es-ES"/>
              </w:rPr>
              <w:t>seleccionar</w:t>
            </w:r>
            <w:r w:rsidRPr="00587425">
              <w:rPr>
                <w:rFonts w:eastAsia="Arial" w:cs="Arial"/>
                <w:b/>
                <w:spacing w:val="-5"/>
                <w:lang w:val="es-ES"/>
              </w:rPr>
              <w:t xml:space="preserve"> </w:t>
            </w:r>
            <w:r w:rsidRPr="00587425">
              <w:rPr>
                <w:rFonts w:eastAsia="Arial" w:cs="Arial"/>
                <w:b/>
                <w:lang w:val="es-ES"/>
              </w:rPr>
              <w:t>la</w:t>
            </w:r>
            <w:r w:rsidRPr="00587425">
              <w:rPr>
                <w:rFonts w:eastAsia="Arial" w:cs="Arial"/>
                <w:b/>
                <w:spacing w:val="-2"/>
                <w:lang w:val="es-ES"/>
              </w:rPr>
              <w:t xml:space="preserve"> </w:t>
            </w:r>
            <w:r w:rsidRPr="00587425">
              <w:rPr>
                <w:rFonts w:eastAsia="Arial" w:cs="Arial"/>
                <w:b/>
                <w:lang w:val="es-ES"/>
              </w:rPr>
              <w:t>opción</w:t>
            </w:r>
            <w:r w:rsidRPr="00587425">
              <w:rPr>
                <w:rFonts w:eastAsia="Arial" w:cs="Arial"/>
                <w:b/>
                <w:spacing w:val="-5"/>
                <w:lang w:val="es-ES"/>
              </w:rPr>
              <w:t xml:space="preserve"> </w:t>
            </w:r>
            <w:r w:rsidRPr="00587425">
              <w:rPr>
                <w:rFonts w:eastAsia="Arial" w:cs="Arial"/>
                <w:b/>
                <w:lang w:val="es-ES"/>
              </w:rPr>
              <w:t>de</w:t>
            </w:r>
            <w:r w:rsidRPr="00587425">
              <w:rPr>
                <w:rFonts w:eastAsia="Arial" w:cs="Arial"/>
                <w:b/>
                <w:spacing w:val="-6"/>
                <w:lang w:val="es-ES"/>
              </w:rPr>
              <w:t xml:space="preserve"> </w:t>
            </w:r>
            <w:r w:rsidRPr="00587425">
              <w:rPr>
                <w:rFonts w:eastAsia="Arial" w:cs="Arial"/>
                <w:b/>
                <w:lang w:val="es-ES"/>
              </w:rPr>
              <w:t>DEFINIR</w:t>
            </w:r>
            <w:r w:rsidRPr="00587425">
              <w:rPr>
                <w:rFonts w:eastAsia="Arial" w:cs="Arial"/>
                <w:b/>
                <w:spacing w:val="-2"/>
                <w:lang w:val="es-ES"/>
              </w:rPr>
              <w:t xml:space="preserve"> </w:t>
            </w:r>
            <w:r w:rsidRPr="00587425">
              <w:rPr>
                <w:rFonts w:eastAsia="Arial" w:cs="Arial"/>
                <w:b/>
                <w:lang w:val="es-ES"/>
              </w:rPr>
              <w:t>ROLES</w:t>
            </w:r>
            <w:r w:rsidRPr="00587425">
              <w:rPr>
                <w:rFonts w:eastAsia="Arial" w:cs="Arial"/>
                <w:b/>
                <w:spacing w:val="-5"/>
                <w:lang w:val="es-ES"/>
              </w:rPr>
              <w:t xml:space="preserve"> </w:t>
            </w:r>
            <w:r w:rsidRPr="00587425">
              <w:rPr>
                <w:rFonts w:eastAsia="Arial" w:cs="Arial"/>
                <w:b/>
                <w:lang w:val="es-ES"/>
              </w:rPr>
              <w:t>DE</w:t>
            </w:r>
            <w:r w:rsidRPr="00587425">
              <w:rPr>
                <w:rFonts w:eastAsia="Arial" w:cs="Arial"/>
                <w:b/>
                <w:spacing w:val="-63"/>
                <w:lang w:val="es-ES"/>
              </w:rPr>
              <w:t xml:space="preserve"> </w:t>
            </w:r>
            <w:r w:rsidRPr="00587425">
              <w:rPr>
                <w:rFonts w:eastAsia="Arial" w:cs="Arial"/>
                <w:b/>
                <w:lang w:val="es-ES"/>
              </w:rPr>
              <w:t>USUARIOS.</w:t>
            </w:r>
          </w:p>
        </w:tc>
      </w:tr>
      <w:tr w:rsidR="00587425" w:rsidRPr="004033F2" w14:paraId="030D3D0B" w14:textId="77777777" w:rsidTr="0029628B">
        <w:trPr>
          <w:trHeight w:val="1103"/>
        </w:trPr>
        <w:tc>
          <w:tcPr>
            <w:tcW w:w="8647" w:type="dxa"/>
            <w:gridSpan w:val="2"/>
          </w:tcPr>
          <w:p w14:paraId="63DD6609" w14:textId="77777777" w:rsidR="00587425" w:rsidRPr="00587425" w:rsidRDefault="00587425" w:rsidP="00587425">
            <w:pPr>
              <w:spacing w:line="268" w:lineRule="exact"/>
              <w:ind w:left="110"/>
              <w:rPr>
                <w:rFonts w:ascii="Arial MT" w:eastAsia="Arial" w:hAnsi="Arial MT" w:cs="Arial"/>
                <w:lang w:val="es-ES"/>
              </w:rPr>
            </w:pPr>
            <w:r w:rsidRPr="00587425">
              <w:rPr>
                <w:rFonts w:ascii="Arial MT" w:eastAsia="Arial" w:hAnsi="Arial MT" w:cs="Arial"/>
                <w:lang w:val="es-ES"/>
              </w:rPr>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3FA0521E" w14:textId="77777777" w:rsidR="00587425" w:rsidRPr="00587425" w:rsidRDefault="00587425" w:rsidP="00587425">
            <w:pPr>
              <w:tabs>
                <w:tab w:val="left" w:pos="1927"/>
              </w:tabs>
              <w:spacing w:line="242" w:lineRule="auto"/>
              <w:ind w:left="110" w:right="1051"/>
              <w:rPr>
                <w:rFonts w:eastAsia="Arial" w:cs="Arial"/>
                <w:b/>
                <w:lang w:val="es-ES"/>
              </w:rPr>
            </w:pPr>
            <w:r w:rsidRPr="00587425">
              <w:rPr>
                <w:rFonts w:eastAsia="Arial" w:cs="Arial"/>
                <w:b/>
                <w:lang w:val="es-ES"/>
              </w:rPr>
              <w:t>Llenar</w:t>
            </w:r>
            <w:r w:rsidRPr="00587425">
              <w:rPr>
                <w:rFonts w:eastAsia="Arial" w:cs="Arial"/>
                <w:b/>
                <w:spacing w:val="-6"/>
                <w:lang w:val="es-ES"/>
              </w:rPr>
              <w:t xml:space="preserve"> </w:t>
            </w:r>
            <w:r w:rsidRPr="00587425">
              <w:rPr>
                <w:rFonts w:eastAsia="Arial" w:cs="Arial"/>
                <w:b/>
                <w:lang w:val="es-ES"/>
              </w:rPr>
              <w:t>el</w:t>
            </w:r>
            <w:r w:rsidRPr="00587425">
              <w:rPr>
                <w:rFonts w:eastAsia="Arial" w:cs="Arial"/>
                <w:b/>
                <w:spacing w:val="-3"/>
                <w:lang w:val="es-ES"/>
              </w:rPr>
              <w:t xml:space="preserve"> </w:t>
            </w:r>
            <w:r w:rsidRPr="00587425">
              <w:rPr>
                <w:rFonts w:eastAsia="Arial" w:cs="Arial"/>
                <w:b/>
                <w:lang w:val="es-ES"/>
              </w:rPr>
              <w:t>formulario</w:t>
            </w:r>
            <w:r w:rsidRPr="00587425">
              <w:rPr>
                <w:rFonts w:eastAsia="Arial" w:cs="Arial"/>
                <w:b/>
                <w:spacing w:val="-1"/>
                <w:lang w:val="es-ES"/>
              </w:rPr>
              <w:t xml:space="preserve"> </w:t>
            </w:r>
            <w:r w:rsidRPr="00587425">
              <w:rPr>
                <w:rFonts w:eastAsia="Arial" w:cs="Arial"/>
                <w:b/>
                <w:lang w:val="es-ES"/>
              </w:rPr>
              <w:t>correspondiente</w:t>
            </w:r>
            <w:r w:rsidRPr="00587425">
              <w:rPr>
                <w:rFonts w:eastAsia="Arial" w:cs="Arial"/>
                <w:b/>
                <w:spacing w:val="-2"/>
                <w:lang w:val="es-ES"/>
              </w:rPr>
              <w:t xml:space="preserve"> </w:t>
            </w:r>
            <w:r w:rsidRPr="00587425">
              <w:rPr>
                <w:rFonts w:eastAsia="Arial" w:cs="Arial"/>
                <w:b/>
                <w:lang w:val="es-ES"/>
              </w:rPr>
              <w:t>a</w:t>
            </w:r>
            <w:r w:rsidRPr="00587425">
              <w:rPr>
                <w:rFonts w:eastAsia="Arial" w:cs="Arial"/>
                <w:b/>
                <w:spacing w:val="-2"/>
                <w:lang w:val="es-ES"/>
              </w:rPr>
              <w:t xml:space="preserve"> </w:t>
            </w:r>
            <w:r w:rsidRPr="00587425">
              <w:rPr>
                <w:rFonts w:eastAsia="Arial" w:cs="Arial"/>
                <w:b/>
                <w:lang w:val="es-ES"/>
              </w:rPr>
              <w:t>la</w:t>
            </w:r>
            <w:r w:rsidRPr="00587425">
              <w:rPr>
                <w:rFonts w:eastAsia="Arial" w:cs="Arial"/>
                <w:b/>
                <w:spacing w:val="-6"/>
                <w:lang w:val="es-ES"/>
              </w:rPr>
              <w:t xml:space="preserve"> </w:t>
            </w:r>
            <w:r w:rsidRPr="00587425">
              <w:rPr>
                <w:rFonts w:eastAsia="Arial" w:cs="Arial"/>
                <w:b/>
                <w:lang w:val="es-ES"/>
              </w:rPr>
              <w:t>definición</w:t>
            </w:r>
            <w:r w:rsidRPr="00587425">
              <w:rPr>
                <w:rFonts w:eastAsia="Arial" w:cs="Arial"/>
                <w:b/>
                <w:spacing w:val="-6"/>
                <w:lang w:val="es-ES"/>
              </w:rPr>
              <w:t xml:space="preserve"> </w:t>
            </w:r>
            <w:r w:rsidRPr="00587425">
              <w:rPr>
                <w:rFonts w:eastAsia="Arial" w:cs="Arial"/>
                <w:b/>
                <w:lang w:val="es-ES"/>
              </w:rPr>
              <w:t>de</w:t>
            </w:r>
            <w:r w:rsidRPr="00587425">
              <w:rPr>
                <w:rFonts w:eastAsia="Arial" w:cs="Arial"/>
                <w:b/>
                <w:spacing w:val="-3"/>
                <w:lang w:val="es-ES"/>
              </w:rPr>
              <w:t xml:space="preserve"> </w:t>
            </w:r>
            <w:r w:rsidRPr="00587425">
              <w:rPr>
                <w:rFonts w:eastAsia="Arial" w:cs="Arial"/>
                <w:b/>
                <w:lang w:val="es-ES"/>
              </w:rPr>
              <w:t>los</w:t>
            </w:r>
            <w:r w:rsidRPr="00587425">
              <w:rPr>
                <w:rFonts w:eastAsia="Arial" w:cs="Arial"/>
                <w:b/>
                <w:spacing w:val="-2"/>
                <w:lang w:val="es-ES"/>
              </w:rPr>
              <w:t xml:space="preserve"> </w:t>
            </w:r>
            <w:r w:rsidRPr="00587425">
              <w:rPr>
                <w:rFonts w:eastAsia="Arial" w:cs="Arial"/>
                <w:b/>
                <w:lang w:val="es-ES"/>
              </w:rPr>
              <w:t>roles</w:t>
            </w:r>
            <w:r w:rsidRPr="00587425">
              <w:rPr>
                <w:rFonts w:eastAsia="Arial" w:cs="Arial"/>
                <w:b/>
                <w:spacing w:val="-3"/>
                <w:lang w:val="es-ES"/>
              </w:rPr>
              <w:t xml:space="preserve"> </w:t>
            </w:r>
            <w:r w:rsidRPr="00587425">
              <w:rPr>
                <w:rFonts w:eastAsia="Arial" w:cs="Arial"/>
                <w:b/>
                <w:lang w:val="es-ES"/>
              </w:rPr>
              <w:t>o</w:t>
            </w:r>
            <w:r w:rsidRPr="00587425">
              <w:rPr>
                <w:rFonts w:eastAsia="Arial" w:cs="Arial"/>
                <w:b/>
                <w:spacing w:val="-64"/>
                <w:lang w:val="es-ES"/>
              </w:rPr>
              <w:t xml:space="preserve"> </w:t>
            </w:r>
            <w:r w:rsidRPr="00587425">
              <w:rPr>
                <w:rFonts w:eastAsia="Arial" w:cs="Arial"/>
                <w:b/>
                <w:lang w:val="es-ES"/>
              </w:rPr>
              <w:t>permisos</w:t>
            </w:r>
            <w:r w:rsidRPr="00587425">
              <w:rPr>
                <w:rFonts w:eastAsia="Arial" w:cs="Arial"/>
                <w:b/>
                <w:spacing w:val="-2"/>
                <w:lang w:val="es-ES"/>
              </w:rPr>
              <w:t xml:space="preserve"> </w:t>
            </w:r>
            <w:r w:rsidRPr="00587425">
              <w:rPr>
                <w:rFonts w:eastAsia="Arial" w:cs="Arial"/>
                <w:b/>
                <w:lang w:val="es-ES"/>
              </w:rPr>
              <w:t>del</w:t>
            </w:r>
            <w:r w:rsidRPr="00587425">
              <w:rPr>
                <w:rFonts w:eastAsia="Arial" w:cs="Arial"/>
                <w:b/>
                <w:lang w:val="es-ES"/>
              </w:rPr>
              <w:tab/>
              <w:t>sistema.</w:t>
            </w:r>
          </w:p>
          <w:p w14:paraId="047B237E" w14:textId="77777777" w:rsidR="00587425" w:rsidRPr="00587425" w:rsidRDefault="00587425" w:rsidP="00587425">
            <w:pPr>
              <w:spacing w:line="262" w:lineRule="exact"/>
              <w:ind w:left="110"/>
              <w:rPr>
                <w:rFonts w:ascii="Arial MT" w:eastAsia="Arial" w:hAnsi="Arial MT" w:cs="Arial"/>
                <w:lang w:val="es-ES"/>
              </w:rPr>
            </w:pPr>
            <w:r w:rsidRPr="00587425">
              <w:rPr>
                <w:rFonts w:eastAsia="Arial" w:cs="Arial"/>
                <w:b/>
                <w:lang w:val="es-ES"/>
              </w:rPr>
              <w:t>Posteriormente</w:t>
            </w:r>
            <w:r w:rsidRPr="00587425">
              <w:rPr>
                <w:rFonts w:eastAsia="Arial" w:cs="Arial"/>
                <w:b/>
                <w:spacing w:val="-4"/>
                <w:lang w:val="es-ES"/>
              </w:rPr>
              <w:t xml:space="preserve"> </w:t>
            </w:r>
            <w:r w:rsidRPr="00587425">
              <w:rPr>
                <w:rFonts w:eastAsia="Arial" w:cs="Arial"/>
                <w:b/>
                <w:lang w:val="es-ES"/>
              </w:rPr>
              <w:t>presionar</w:t>
            </w:r>
            <w:r w:rsidRPr="00587425">
              <w:rPr>
                <w:rFonts w:eastAsia="Arial" w:cs="Arial"/>
                <w:b/>
                <w:spacing w:val="-6"/>
                <w:lang w:val="es-ES"/>
              </w:rPr>
              <w:t xml:space="preserve"> </w:t>
            </w:r>
            <w:r w:rsidRPr="00587425">
              <w:rPr>
                <w:rFonts w:eastAsia="Arial" w:cs="Arial"/>
                <w:b/>
                <w:lang w:val="es-ES"/>
              </w:rPr>
              <w:t>en</w:t>
            </w:r>
            <w:r w:rsidRPr="00587425">
              <w:rPr>
                <w:rFonts w:eastAsia="Arial" w:cs="Arial"/>
                <w:b/>
                <w:spacing w:val="-6"/>
                <w:lang w:val="es-ES"/>
              </w:rPr>
              <w:t xml:space="preserve"> </w:t>
            </w:r>
            <w:r w:rsidRPr="00587425">
              <w:rPr>
                <w:rFonts w:eastAsia="Arial" w:cs="Arial"/>
                <w:b/>
                <w:lang w:val="es-ES"/>
              </w:rPr>
              <w:t>el</w:t>
            </w:r>
            <w:r w:rsidRPr="00587425">
              <w:rPr>
                <w:rFonts w:eastAsia="Arial" w:cs="Arial"/>
                <w:b/>
                <w:spacing w:val="-3"/>
                <w:lang w:val="es-ES"/>
              </w:rPr>
              <w:t xml:space="preserve"> </w:t>
            </w:r>
            <w:r w:rsidRPr="00587425">
              <w:rPr>
                <w:rFonts w:eastAsia="Arial" w:cs="Arial"/>
                <w:b/>
                <w:lang w:val="es-ES"/>
              </w:rPr>
              <w:t xml:space="preserve">botón </w:t>
            </w:r>
            <w:r w:rsidRPr="00587425">
              <w:rPr>
                <w:rFonts w:ascii="Arial MT" w:eastAsia="Arial" w:hAnsi="Arial MT" w:cs="Arial"/>
                <w:lang w:val="es-ES"/>
              </w:rPr>
              <w:t>GUARDAR</w:t>
            </w:r>
          </w:p>
        </w:tc>
      </w:tr>
      <w:tr w:rsidR="00587425" w:rsidRPr="00587425" w14:paraId="043E36B2" w14:textId="77777777" w:rsidTr="0029628B">
        <w:trPr>
          <w:trHeight w:val="551"/>
        </w:trPr>
        <w:tc>
          <w:tcPr>
            <w:tcW w:w="8647" w:type="dxa"/>
            <w:gridSpan w:val="2"/>
            <w:shd w:val="clear" w:color="auto" w:fill="C0C0C0"/>
          </w:tcPr>
          <w:p w14:paraId="2DEB7F2D" w14:textId="77777777" w:rsidR="00587425" w:rsidRPr="00587425" w:rsidRDefault="00587425" w:rsidP="00587425">
            <w:pPr>
              <w:spacing w:line="265"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4"/>
                <w:lang w:val="es-ES"/>
              </w:rPr>
              <w:t xml:space="preserve"> </w:t>
            </w:r>
            <w:r w:rsidRPr="00587425">
              <w:rPr>
                <w:rFonts w:ascii="Arial MT" w:eastAsia="Arial" w:cs="Arial"/>
                <w:lang w:val="es-ES"/>
              </w:rPr>
              <w:t>Esperado:</w:t>
            </w:r>
            <w:r w:rsidRPr="00587425">
              <w:rPr>
                <w:rFonts w:ascii="Arial MT" w:eastAsia="Arial" w:cs="Arial"/>
                <w:spacing w:val="-1"/>
                <w:lang w:val="es-ES"/>
              </w:rPr>
              <w:t xml:space="preserve"> </w:t>
            </w:r>
            <w:r w:rsidRPr="00587425">
              <w:rPr>
                <w:rFonts w:eastAsia="Arial" w:cs="Arial"/>
                <w:b/>
                <w:lang w:val="es-ES"/>
              </w:rPr>
              <w:t>Registro</w:t>
            </w:r>
            <w:r w:rsidRPr="00587425">
              <w:rPr>
                <w:rFonts w:eastAsia="Arial" w:cs="Arial"/>
                <w:b/>
                <w:spacing w:val="-7"/>
                <w:lang w:val="es-ES"/>
              </w:rPr>
              <w:t xml:space="preserve"> </w:t>
            </w:r>
            <w:r w:rsidRPr="00587425">
              <w:rPr>
                <w:rFonts w:eastAsia="Arial" w:cs="Arial"/>
                <w:b/>
                <w:lang w:val="es-ES"/>
              </w:rPr>
              <w:t>de</w:t>
            </w:r>
            <w:r w:rsidRPr="00587425">
              <w:rPr>
                <w:rFonts w:eastAsia="Arial" w:cs="Arial"/>
                <w:b/>
                <w:spacing w:val="-4"/>
                <w:lang w:val="es-ES"/>
              </w:rPr>
              <w:t xml:space="preserve"> </w:t>
            </w:r>
            <w:r w:rsidRPr="00587425">
              <w:rPr>
                <w:rFonts w:eastAsia="Arial" w:cs="Arial"/>
                <w:b/>
                <w:lang w:val="es-ES"/>
              </w:rPr>
              <w:t>roles</w:t>
            </w:r>
            <w:r w:rsidRPr="00587425">
              <w:rPr>
                <w:rFonts w:eastAsia="Arial" w:cs="Arial"/>
                <w:b/>
                <w:spacing w:val="-3"/>
                <w:lang w:val="es-ES"/>
              </w:rPr>
              <w:t xml:space="preserve"> </w:t>
            </w:r>
            <w:r w:rsidRPr="00587425">
              <w:rPr>
                <w:rFonts w:eastAsia="Arial" w:cs="Arial"/>
                <w:b/>
                <w:lang w:val="es-ES"/>
              </w:rPr>
              <w:t>de</w:t>
            </w:r>
            <w:r w:rsidRPr="00587425">
              <w:rPr>
                <w:rFonts w:eastAsia="Arial" w:cs="Arial"/>
                <w:b/>
                <w:spacing w:val="-4"/>
                <w:lang w:val="es-ES"/>
              </w:rPr>
              <w:t xml:space="preserve"> </w:t>
            </w:r>
            <w:r w:rsidRPr="00587425">
              <w:rPr>
                <w:rFonts w:eastAsia="Arial" w:cs="Arial"/>
                <w:b/>
                <w:lang w:val="es-ES"/>
              </w:rPr>
              <w:t>usuarios</w:t>
            </w:r>
            <w:r w:rsidRPr="00587425">
              <w:rPr>
                <w:rFonts w:eastAsia="Arial" w:cs="Arial"/>
                <w:b/>
                <w:spacing w:val="-4"/>
                <w:lang w:val="es-ES"/>
              </w:rPr>
              <w:t xml:space="preserve"> </w:t>
            </w:r>
            <w:r w:rsidRPr="00587425">
              <w:rPr>
                <w:rFonts w:eastAsia="Arial" w:cs="Arial"/>
                <w:b/>
                <w:lang w:val="es-ES"/>
              </w:rPr>
              <w:t>almacenados</w:t>
            </w:r>
          </w:p>
          <w:p w14:paraId="3E7AB352" w14:textId="77777777" w:rsidR="00587425" w:rsidRPr="00587425" w:rsidRDefault="00587425" w:rsidP="00587425">
            <w:pPr>
              <w:spacing w:line="266" w:lineRule="exact"/>
              <w:ind w:left="110"/>
              <w:rPr>
                <w:rFonts w:eastAsia="Arial" w:cs="Arial"/>
                <w:b/>
                <w:lang w:val="es-ES"/>
              </w:rPr>
            </w:pPr>
            <w:r w:rsidRPr="00587425">
              <w:rPr>
                <w:rFonts w:eastAsia="Arial" w:cs="Arial"/>
                <w:b/>
                <w:lang w:val="es-ES"/>
              </w:rPr>
              <w:t>satisfactoriamente</w:t>
            </w:r>
          </w:p>
        </w:tc>
      </w:tr>
      <w:tr w:rsidR="00587425" w:rsidRPr="004033F2" w14:paraId="5D847AAE" w14:textId="77777777" w:rsidTr="0029628B">
        <w:trPr>
          <w:trHeight w:val="277"/>
        </w:trPr>
        <w:tc>
          <w:tcPr>
            <w:tcW w:w="8647" w:type="dxa"/>
            <w:gridSpan w:val="2"/>
          </w:tcPr>
          <w:p w14:paraId="61C4FF56" w14:textId="77777777" w:rsidR="00587425" w:rsidRPr="00587425" w:rsidRDefault="00587425" w:rsidP="00587425">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7"/>
                <w:lang w:val="es-ES"/>
              </w:rPr>
              <w:t xml:space="preserve"> </w:t>
            </w:r>
            <w:r w:rsidRPr="00587425">
              <w:rPr>
                <w:rFonts w:ascii="Arial MT" w:eastAsia="Arial" w:hAnsi="Arial MT" w:cs="Arial"/>
                <w:lang w:val="es-ES"/>
              </w:rPr>
              <w:t>de</w:t>
            </w:r>
            <w:r w:rsidRPr="00587425">
              <w:rPr>
                <w:rFonts w:ascii="Arial MT" w:eastAsia="Arial" w:hAnsi="Arial MT" w:cs="Arial"/>
                <w:spacing w:val="-6"/>
                <w:lang w:val="es-ES"/>
              </w:rPr>
              <w:t xml:space="preserve"> </w:t>
            </w:r>
            <w:r w:rsidRPr="00587425">
              <w:rPr>
                <w:rFonts w:ascii="Arial MT" w:eastAsia="Arial" w:hAnsi="Arial MT" w:cs="Arial"/>
                <w:lang w:val="es-ES"/>
              </w:rPr>
              <w:t>la</w:t>
            </w:r>
            <w:r w:rsidRPr="00587425">
              <w:rPr>
                <w:rFonts w:ascii="Arial MT" w:eastAsia="Arial" w:hAnsi="Arial MT" w:cs="Arial"/>
                <w:spacing w:val="-2"/>
                <w:lang w:val="es-ES"/>
              </w:rPr>
              <w:t xml:space="preserve"> </w:t>
            </w:r>
            <w:r w:rsidRPr="00587425">
              <w:rPr>
                <w:rFonts w:ascii="Arial MT" w:eastAsia="Arial" w:hAnsi="Arial MT" w:cs="Arial"/>
                <w:lang w:val="es-ES"/>
              </w:rPr>
              <w:t>Prueba:</w:t>
            </w:r>
            <w:r w:rsidRPr="00587425">
              <w:rPr>
                <w:rFonts w:ascii="Arial MT" w:eastAsia="Arial" w:hAnsi="Arial MT" w:cs="Arial"/>
                <w:spacing w:val="-2"/>
                <w:lang w:val="es-ES"/>
              </w:rPr>
              <w:t xml:space="preserve"> </w:t>
            </w:r>
            <w:r w:rsidRPr="00587425">
              <w:rPr>
                <w:rFonts w:eastAsia="Arial" w:cs="Arial"/>
                <w:b/>
                <w:lang w:val="es-ES"/>
              </w:rPr>
              <w:t>La</w:t>
            </w:r>
            <w:r w:rsidRPr="00587425">
              <w:rPr>
                <w:rFonts w:eastAsia="Arial" w:cs="Arial"/>
                <w:b/>
                <w:spacing w:val="-2"/>
                <w:lang w:val="es-ES"/>
              </w:rPr>
              <w:t xml:space="preserve"> </w:t>
            </w:r>
            <w:r w:rsidRPr="00587425">
              <w:rPr>
                <w:rFonts w:eastAsia="Arial" w:cs="Arial"/>
                <w:b/>
                <w:lang w:val="es-ES"/>
              </w:rPr>
              <w:t>prueba</w:t>
            </w:r>
            <w:r w:rsidRPr="00587425">
              <w:rPr>
                <w:rFonts w:eastAsia="Arial" w:cs="Arial"/>
                <w:b/>
                <w:spacing w:val="-7"/>
                <w:lang w:val="es-ES"/>
              </w:rPr>
              <w:t xml:space="preserve"> </w:t>
            </w:r>
            <w:r w:rsidRPr="00587425">
              <w:rPr>
                <w:rFonts w:eastAsia="Arial" w:cs="Arial"/>
                <w:b/>
                <w:lang w:val="es-ES"/>
              </w:rPr>
              <w:t>se</w:t>
            </w:r>
            <w:r w:rsidRPr="00587425">
              <w:rPr>
                <w:rFonts w:eastAsia="Arial" w:cs="Arial"/>
                <w:b/>
                <w:spacing w:val="-2"/>
                <w:lang w:val="es-ES"/>
              </w:rPr>
              <w:t xml:space="preserve"> </w:t>
            </w:r>
            <w:r w:rsidRPr="00587425">
              <w:rPr>
                <w:rFonts w:eastAsia="Arial" w:cs="Arial"/>
                <w:b/>
                <w:lang w:val="es-ES"/>
              </w:rPr>
              <w:t>realizó</w:t>
            </w:r>
            <w:r w:rsidRPr="00587425">
              <w:rPr>
                <w:rFonts w:eastAsia="Arial" w:cs="Arial"/>
                <w:b/>
                <w:spacing w:val="-1"/>
                <w:lang w:val="es-ES"/>
              </w:rPr>
              <w:t xml:space="preserve"> </w:t>
            </w:r>
            <w:r w:rsidRPr="00587425">
              <w:rPr>
                <w:rFonts w:eastAsia="Arial" w:cs="Arial"/>
                <w:b/>
                <w:lang w:val="es-ES"/>
              </w:rPr>
              <w:t>satisfactoriamente.</w:t>
            </w:r>
          </w:p>
        </w:tc>
      </w:tr>
    </w:tbl>
    <w:p w14:paraId="3E634964" w14:textId="77777777" w:rsidR="00587425" w:rsidRPr="00587425" w:rsidRDefault="00587425" w:rsidP="00587425">
      <w:pPr>
        <w:widowControl w:val="0"/>
        <w:autoSpaceDE w:val="0"/>
        <w:autoSpaceDN w:val="0"/>
        <w:spacing w:after="0" w:line="258" w:lineRule="exact"/>
        <w:rPr>
          <w:rFonts w:ascii="Arial MT" w:eastAsia="Arial MT" w:hAnsi="Arial MT" w:cs="Arial MT"/>
          <w:lang w:val="es-ES"/>
        </w:rPr>
        <w:sectPr w:rsidR="00587425" w:rsidRPr="00587425">
          <w:pgSz w:w="11910" w:h="16840"/>
          <w:pgMar w:top="1580" w:right="760" w:bottom="1100" w:left="1340" w:header="768" w:footer="915" w:gutter="0"/>
          <w:cols w:space="720"/>
        </w:sectPr>
      </w:pPr>
    </w:p>
    <w:p w14:paraId="7239DAD6" w14:textId="3537CB5A" w:rsidR="00587425" w:rsidRPr="00587425" w:rsidRDefault="00007586" w:rsidP="00007586">
      <w:pPr>
        <w:pStyle w:val="Prrafodelista"/>
      </w:pPr>
      <w:r>
        <w:lastRenderedPageBreak/>
        <w:t xml:space="preserve">Tabla </w:t>
      </w:r>
      <w:r>
        <w:fldChar w:fldCharType="begin"/>
      </w:r>
      <w:r>
        <w:instrText xml:space="preserve"> SEQ Tabla \* ARABIC </w:instrText>
      </w:r>
      <w:r>
        <w:fldChar w:fldCharType="separate"/>
      </w:r>
      <w:r w:rsidR="00815265">
        <w:rPr>
          <w:noProof/>
        </w:rPr>
        <w:t>31</w:t>
      </w:r>
      <w:r>
        <w:fldChar w:fldCharType="end"/>
      </w:r>
      <w:r>
        <w:t>.</w:t>
      </w:r>
      <w:r w:rsidRPr="00587425">
        <w:t xml:space="preserve"> </w:t>
      </w:r>
      <w:r w:rsidR="00587425" w:rsidRPr="00587425">
        <w:t>Caso</w:t>
      </w:r>
      <w:r w:rsidR="00587425" w:rsidRPr="00587425">
        <w:rPr>
          <w:spacing w:val="-2"/>
        </w:rPr>
        <w:t xml:space="preserve"> </w:t>
      </w:r>
      <w:r w:rsidR="00587425" w:rsidRPr="00587425">
        <w:t>de</w:t>
      </w:r>
      <w:r w:rsidR="00587425" w:rsidRPr="00587425">
        <w:rPr>
          <w:spacing w:val="-5"/>
        </w:rPr>
        <w:t xml:space="preserve"> </w:t>
      </w:r>
      <w:r w:rsidR="00587425" w:rsidRPr="00587425">
        <w:t>prueba</w:t>
      </w:r>
      <w:r w:rsidR="00587425" w:rsidRPr="00587425">
        <w:rPr>
          <w:spacing w:val="-1"/>
        </w:rPr>
        <w:t xml:space="preserve"> </w:t>
      </w:r>
      <w:r w:rsidR="00587425" w:rsidRPr="00587425">
        <w:t>gestión</w:t>
      </w:r>
      <w:r w:rsidR="00587425" w:rsidRPr="00587425">
        <w:rPr>
          <w:spacing w:val="-1"/>
        </w:rPr>
        <w:t xml:space="preserve"> </w:t>
      </w:r>
      <w:r w:rsidR="00587425" w:rsidRPr="00587425">
        <w:t>de</w:t>
      </w:r>
      <w:r w:rsidR="00587425" w:rsidRPr="00587425">
        <w:rPr>
          <w:spacing w:val="-5"/>
        </w:rPr>
        <w:t xml:space="preserve"> </w:t>
      </w:r>
      <w:r w:rsidR="00587425" w:rsidRPr="00587425">
        <w:t>usuario</w:t>
      </w:r>
    </w:p>
    <w:p w14:paraId="308D333D" w14:textId="77777777" w:rsidR="00587425" w:rsidRPr="00587425" w:rsidRDefault="00587425" w:rsidP="00587425">
      <w:pPr>
        <w:widowControl w:val="0"/>
        <w:autoSpaceDE w:val="0"/>
        <w:autoSpaceDN w:val="0"/>
        <w:spacing w:before="8" w:after="0" w:line="240" w:lineRule="auto"/>
        <w:rPr>
          <w:rFonts w:ascii="Arial MT" w:eastAsia="Arial MT" w:hAnsi="Arial MT" w:cs="Arial MT"/>
          <w:sz w:val="17"/>
          <w:szCs w:val="24"/>
          <w:lang w:val="es-ES"/>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587425" w:rsidRPr="00587425" w14:paraId="1C205244" w14:textId="77777777" w:rsidTr="00E06932">
        <w:trPr>
          <w:trHeight w:val="277"/>
          <w:jc w:val="center"/>
        </w:trPr>
        <w:tc>
          <w:tcPr>
            <w:tcW w:w="8647" w:type="dxa"/>
            <w:gridSpan w:val="2"/>
            <w:tcBorders>
              <w:bottom w:val="single" w:sz="18" w:space="0" w:color="000000"/>
            </w:tcBorders>
          </w:tcPr>
          <w:p w14:paraId="33F3696D" w14:textId="77777777" w:rsidR="00587425" w:rsidRPr="00587425" w:rsidRDefault="00587425" w:rsidP="00587425">
            <w:pPr>
              <w:spacing w:line="257"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587425" w:rsidRPr="00587425" w14:paraId="1D714BE9" w14:textId="77777777" w:rsidTr="00E06932">
        <w:trPr>
          <w:trHeight w:val="277"/>
          <w:jc w:val="center"/>
        </w:trPr>
        <w:tc>
          <w:tcPr>
            <w:tcW w:w="4326" w:type="dxa"/>
            <w:tcBorders>
              <w:top w:val="single" w:sz="18" w:space="0" w:color="000000"/>
            </w:tcBorders>
            <w:shd w:val="clear" w:color="auto" w:fill="C0C0C0"/>
          </w:tcPr>
          <w:p w14:paraId="1F00C21D" w14:textId="77777777" w:rsidR="00587425" w:rsidRPr="00587425" w:rsidRDefault="00587425" w:rsidP="00587425">
            <w:pPr>
              <w:spacing w:line="257"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sidRPr="00587425">
              <w:rPr>
                <w:rFonts w:eastAsia="Arial" w:cs="Arial"/>
                <w:b/>
                <w:lang w:val="es-ES"/>
              </w:rPr>
              <w:t>3</w:t>
            </w:r>
          </w:p>
        </w:tc>
        <w:tc>
          <w:tcPr>
            <w:tcW w:w="4321" w:type="dxa"/>
            <w:tcBorders>
              <w:top w:val="single" w:sz="18" w:space="0" w:color="000000"/>
            </w:tcBorders>
            <w:shd w:val="clear" w:color="auto" w:fill="C0C0C0"/>
          </w:tcPr>
          <w:p w14:paraId="7B2389FB" w14:textId="77777777" w:rsidR="00587425" w:rsidRPr="00587425" w:rsidRDefault="00587425" w:rsidP="00587425">
            <w:pPr>
              <w:spacing w:line="257"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sidRPr="00587425">
              <w:rPr>
                <w:rFonts w:ascii="Arial MT" w:eastAsia="Arial" w:hAnsi="Arial MT" w:cs="Arial"/>
                <w:lang w:val="es-ES"/>
              </w:rPr>
              <w:t>3</w:t>
            </w:r>
          </w:p>
        </w:tc>
      </w:tr>
      <w:tr w:rsidR="00587425" w:rsidRPr="004033F2" w14:paraId="45D9AC47" w14:textId="77777777" w:rsidTr="00E06932">
        <w:trPr>
          <w:trHeight w:val="277"/>
          <w:jc w:val="center"/>
        </w:trPr>
        <w:tc>
          <w:tcPr>
            <w:tcW w:w="8647" w:type="dxa"/>
            <w:gridSpan w:val="2"/>
          </w:tcPr>
          <w:p w14:paraId="1E79E883" w14:textId="77777777" w:rsidR="00587425" w:rsidRPr="00587425" w:rsidRDefault="00587425" w:rsidP="00587425">
            <w:pPr>
              <w:spacing w:line="258" w:lineRule="exact"/>
              <w:ind w:left="110"/>
              <w:rPr>
                <w:rFonts w:eastAsia="Arial" w:cs="Arial"/>
                <w:b/>
                <w:lang w:val="es-ES"/>
              </w:rPr>
            </w:pPr>
            <w:r w:rsidRPr="00587425">
              <w:rPr>
                <w:rFonts w:ascii="Arial MT" w:eastAsia="Arial" w:hAnsi="Arial MT" w:cs="Arial"/>
                <w:lang w:val="es-ES"/>
              </w:rPr>
              <w:t>Historia</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Usuario:</w:t>
            </w:r>
            <w:r w:rsidRPr="00587425">
              <w:rPr>
                <w:rFonts w:ascii="Arial MT" w:eastAsia="Arial" w:hAnsi="Arial MT" w:cs="Arial"/>
                <w:spacing w:val="1"/>
                <w:lang w:val="es-ES"/>
              </w:rPr>
              <w:t xml:space="preserve"> </w:t>
            </w:r>
            <w:r w:rsidRPr="00587425">
              <w:rPr>
                <w:rFonts w:eastAsia="Arial" w:cs="Arial"/>
                <w:b/>
                <w:lang w:val="es-ES"/>
              </w:rPr>
              <w:t>Gestión</w:t>
            </w:r>
            <w:r w:rsidRPr="00587425">
              <w:rPr>
                <w:rFonts w:eastAsia="Arial" w:cs="Arial"/>
                <w:b/>
                <w:spacing w:val="-5"/>
                <w:lang w:val="es-ES"/>
              </w:rPr>
              <w:t xml:space="preserve"> </w:t>
            </w:r>
            <w:r w:rsidRPr="00587425">
              <w:rPr>
                <w:rFonts w:eastAsia="Arial" w:cs="Arial"/>
                <w:b/>
                <w:lang w:val="es-ES"/>
              </w:rPr>
              <w:t>de</w:t>
            </w:r>
            <w:r w:rsidRPr="00587425">
              <w:rPr>
                <w:rFonts w:eastAsia="Arial" w:cs="Arial"/>
                <w:b/>
                <w:spacing w:val="-3"/>
                <w:lang w:val="es-ES"/>
              </w:rPr>
              <w:t xml:space="preserve"> </w:t>
            </w:r>
            <w:r w:rsidRPr="00587425">
              <w:rPr>
                <w:rFonts w:eastAsia="Arial" w:cs="Arial"/>
                <w:b/>
                <w:lang w:val="es-ES"/>
              </w:rPr>
              <w:t>Usuarios</w:t>
            </w:r>
          </w:p>
        </w:tc>
      </w:tr>
      <w:tr w:rsidR="00587425" w:rsidRPr="004033F2" w14:paraId="14A92E19" w14:textId="77777777" w:rsidTr="00E06932">
        <w:trPr>
          <w:trHeight w:val="825"/>
          <w:jc w:val="center"/>
        </w:trPr>
        <w:tc>
          <w:tcPr>
            <w:tcW w:w="8647" w:type="dxa"/>
            <w:gridSpan w:val="2"/>
            <w:shd w:val="clear" w:color="auto" w:fill="C0C0C0"/>
          </w:tcPr>
          <w:p w14:paraId="4AB2EC98" w14:textId="77777777" w:rsidR="00587425" w:rsidRPr="00587425" w:rsidRDefault="00587425" w:rsidP="00587425">
            <w:pPr>
              <w:spacing w:line="237" w:lineRule="auto"/>
              <w:ind w:left="110"/>
              <w:rPr>
                <w:rFonts w:eastAsia="Arial" w:cs="Arial"/>
                <w:b/>
                <w:lang w:val="es-ES"/>
              </w:rPr>
            </w:pPr>
            <w:r w:rsidRPr="00587425">
              <w:rPr>
                <w:rFonts w:ascii="Arial MT" w:eastAsia="Arial" w:hAnsi="Arial MT" w:cs="Arial"/>
                <w:lang w:val="es-ES"/>
              </w:rPr>
              <w:t xml:space="preserve">Condiciones de Ejecución: </w:t>
            </w:r>
            <w:r w:rsidRPr="00587425">
              <w:rPr>
                <w:rFonts w:eastAsia="Arial" w:cs="Arial"/>
                <w:b/>
                <w:lang w:val="es-ES"/>
              </w:rPr>
              <w:t>El administrador del sistema o el usuario que</w:t>
            </w:r>
            <w:r w:rsidRPr="00587425">
              <w:rPr>
                <w:rFonts w:eastAsia="Arial" w:cs="Arial"/>
                <w:b/>
                <w:spacing w:val="1"/>
                <w:lang w:val="es-ES"/>
              </w:rPr>
              <w:t xml:space="preserve"> </w:t>
            </w:r>
            <w:r w:rsidRPr="00587425">
              <w:rPr>
                <w:rFonts w:eastAsia="Arial" w:cs="Arial"/>
                <w:b/>
                <w:lang w:val="es-ES"/>
              </w:rPr>
              <w:t>desea</w:t>
            </w:r>
            <w:r w:rsidRPr="00587425">
              <w:rPr>
                <w:rFonts w:eastAsia="Arial" w:cs="Arial"/>
                <w:b/>
                <w:spacing w:val="-7"/>
                <w:lang w:val="es-ES"/>
              </w:rPr>
              <w:t xml:space="preserve"> </w:t>
            </w:r>
            <w:r w:rsidRPr="00587425">
              <w:rPr>
                <w:rFonts w:eastAsia="Arial" w:cs="Arial"/>
                <w:b/>
                <w:lang w:val="es-ES"/>
              </w:rPr>
              <w:t>cambiar</w:t>
            </w:r>
            <w:r w:rsidRPr="00587425">
              <w:rPr>
                <w:rFonts w:eastAsia="Arial" w:cs="Arial"/>
                <w:b/>
                <w:spacing w:val="-6"/>
                <w:lang w:val="es-ES"/>
              </w:rPr>
              <w:t xml:space="preserve"> </w:t>
            </w:r>
            <w:r w:rsidRPr="00587425">
              <w:rPr>
                <w:rFonts w:eastAsia="Arial" w:cs="Arial"/>
                <w:b/>
                <w:lang w:val="es-ES"/>
              </w:rPr>
              <w:t>las</w:t>
            </w:r>
            <w:r w:rsidRPr="00587425">
              <w:rPr>
                <w:rFonts w:eastAsia="Arial" w:cs="Arial"/>
                <w:b/>
                <w:spacing w:val="-6"/>
                <w:lang w:val="es-ES"/>
              </w:rPr>
              <w:t xml:space="preserve"> </w:t>
            </w:r>
            <w:r w:rsidRPr="00587425">
              <w:rPr>
                <w:rFonts w:eastAsia="Arial" w:cs="Arial"/>
                <w:b/>
                <w:lang w:val="es-ES"/>
              </w:rPr>
              <w:t>configuraciones</w:t>
            </w:r>
            <w:r w:rsidRPr="00587425">
              <w:rPr>
                <w:rFonts w:eastAsia="Arial" w:cs="Arial"/>
                <w:b/>
                <w:spacing w:val="-7"/>
                <w:lang w:val="es-ES"/>
              </w:rPr>
              <w:t xml:space="preserve"> </w:t>
            </w:r>
            <w:r w:rsidRPr="00587425">
              <w:rPr>
                <w:rFonts w:eastAsia="Arial" w:cs="Arial"/>
                <w:b/>
                <w:lang w:val="es-ES"/>
              </w:rPr>
              <w:t>de</w:t>
            </w:r>
            <w:r w:rsidRPr="00587425">
              <w:rPr>
                <w:rFonts w:eastAsia="Arial" w:cs="Arial"/>
                <w:b/>
                <w:spacing w:val="-2"/>
                <w:lang w:val="es-ES"/>
              </w:rPr>
              <w:t xml:space="preserve"> </w:t>
            </w:r>
            <w:r w:rsidRPr="00587425">
              <w:rPr>
                <w:rFonts w:eastAsia="Arial" w:cs="Arial"/>
                <w:b/>
                <w:lang w:val="es-ES"/>
              </w:rPr>
              <w:t>su</w:t>
            </w:r>
            <w:r w:rsidRPr="00587425">
              <w:rPr>
                <w:rFonts w:eastAsia="Arial" w:cs="Arial"/>
                <w:b/>
                <w:spacing w:val="-6"/>
                <w:lang w:val="es-ES"/>
              </w:rPr>
              <w:t xml:space="preserve"> </w:t>
            </w:r>
            <w:r w:rsidRPr="00587425">
              <w:rPr>
                <w:rFonts w:eastAsia="Arial" w:cs="Arial"/>
                <w:b/>
                <w:lang w:val="es-ES"/>
              </w:rPr>
              <w:t>cuenta</w:t>
            </w:r>
            <w:r w:rsidRPr="00587425">
              <w:rPr>
                <w:rFonts w:eastAsia="Arial" w:cs="Arial"/>
                <w:b/>
                <w:spacing w:val="-2"/>
                <w:lang w:val="es-ES"/>
              </w:rPr>
              <w:t xml:space="preserve"> </w:t>
            </w:r>
            <w:r w:rsidRPr="00587425">
              <w:rPr>
                <w:rFonts w:eastAsia="Arial" w:cs="Arial"/>
                <w:b/>
                <w:lang w:val="es-ES"/>
              </w:rPr>
              <w:t>tendrá</w:t>
            </w:r>
            <w:r w:rsidRPr="00587425">
              <w:rPr>
                <w:rFonts w:eastAsia="Arial" w:cs="Arial"/>
                <w:b/>
                <w:spacing w:val="7"/>
                <w:lang w:val="es-ES"/>
              </w:rPr>
              <w:t xml:space="preserve"> </w:t>
            </w:r>
            <w:r w:rsidRPr="00587425">
              <w:rPr>
                <w:rFonts w:eastAsia="Arial" w:cs="Arial"/>
                <w:b/>
                <w:lang w:val="es-ES"/>
              </w:rPr>
              <w:t>que</w:t>
            </w:r>
            <w:r w:rsidRPr="00587425">
              <w:rPr>
                <w:rFonts w:eastAsia="Arial" w:cs="Arial"/>
                <w:b/>
                <w:spacing w:val="-2"/>
                <w:lang w:val="es-ES"/>
              </w:rPr>
              <w:t xml:space="preserve"> </w:t>
            </w:r>
            <w:r w:rsidRPr="00587425">
              <w:rPr>
                <w:rFonts w:eastAsia="Arial" w:cs="Arial"/>
                <w:b/>
                <w:lang w:val="es-ES"/>
              </w:rPr>
              <w:t>autenticarse</w:t>
            </w:r>
          </w:p>
          <w:p w14:paraId="4D2B6407" w14:textId="77777777" w:rsidR="00587425" w:rsidRPr="00587425" w:rsidRDefault="00587425" w:rsidP="00587425">
            <w:pPr>
              <w:spacing w:line="263" w:lineRule="exact"/>
              <w:ind w:left="110"/>
              <w:rPr>
                <w:rFonts w:eastAsia="Arial" w:cs="Arial"/>
                <w:b/>
                <w:lang w:val="es-ES"/>
              </w:rPr>
            </w:pPr>
            <w:r w:rsidRPr="00587425">
              <w:rPr>
                <w:rFonts w:eastAsia="Arial" w:cs="Arial"/>
                <w:b/>
                <w:lang w:val="es-ES"/>
              </w:rPr>
              <w:t>primero</w:t>
            </w:r>
            <w:r w:rsidRPr="00587425">
              <w:rPr>
                <w:rFonts w:eastAsia="Arial" w:cs="Arial"/>
                <w:b/>
                <w:spacing w:val="-2"/>
                <w:lang w:val="es-ES"/>
              </w:rPr>
              <w:t xml:space="preserve"> </w:t>
            </w:r>
            <w:r w:rsidRPr="00587425">
              <w:rPr>
                <w:rFonts w:eastAsia="Arial" w:cs="Arial"/>
                <w:b/>
                <w:lang w:val="es-ES"/>
              </w:rPr>
              <w:t>para</w:t>
            </w:r>
            <w:r w:rsidRPr="00587425">
              <w:rPr>
                <w:rFonts w:eastAsia="Arial" w:cs="Arial"/>
                <w:b/>
                <w:spacing w:val="-3"/>
                <w:lang w:val="es-ES"/>
              </w:rPr>
              <w:t xml:space="preserve"> </w:t>
            </w:r>
            <w:r w:rsidRPr="00587425">
              <w:rPr>
                <w:rFonts w:eastAsia="Arial" w:cs="Arial"/>
                <w:b/>
                <w:lang w:val="es-ES"/>
              </w:rPr>
              <w:t>poder</w:t>
            </w:r>
            <w:r w:rsidRPr="00587425">
              <w:rPr>
                <w:rFonts w:eastAsia="Arial" w:cs="Arial"/>
                <w:b/>
                <w:spacing w:val="-6"/>
                <w:lang w:val="es-ES"/>
              </w:rPr>
              <w:t xml:space="preserve"> </w:t>
            </w:r>
            <w:r w:rsidRPr="00587425">
              <w:rPr>
                <w:rFonts w:eastAsia="Arial" w:cs="Arial"/>
                <w:b/>
                <w:lang w:val="es-ES"/>
              </w:rPr>
              <w:t>ingresar</w:t>
            </w:r>
            <w:r w:rsidRPr="00587425">
              <w:rPr>
                <w:rFonts w:eastAsia="Arial" w:cs="Arial"/>
                <w:b/>
                <w:spacing w:val="-5"/>
                <w:lang w:val="es-ES"/>
              </w:rPr>
              <w:t xml:space="preserve"> </w:t>
            </w:r>
            <w:r w:rsidRPr="00587425">
              <w:rPr>
                <w:rFonts w:eastAsia="Arial" w:cs="Arial"/>
                <w:b/>
                <w:lang w:val="es-ES"/>
              </w:rPr>
              <w:t>al</w:t>
            </w:r>
            <w:r w:rsidRPr="00587425">
              <w:rPr>
                <w:rFonts w:eastAsia="Arial" w:cs="Arial"/>
                <w:b/>
                <w:spacing w:val="-3"/>
                <w:lang w:val="es-ES"/>
              </w:rPr>
              <w:t xml:space="preserve"> </w:t>
            </w:r>
            <w:r w:rsidRPr="00587425">
              <w:rPr>
                <w:rFonts w:eastAsia="Arial" w:cs="Arial"/>
                <w:b/>
                <w:lang w:val="es-ES"/>
              </w:rPr>
              <w:t>mismo.</w:t>
            </w:r>
          </w:p>
        </w:tc>
      </w:tr>
      <w:tr w:rsidR="00587425" w:rsidRPr="004033F2" w14:paraId="03306E32" w14:textId="77777777" w:rsidTr="00E06932">
        <w:trPr>
          <w:trHeight w:val="1655"/>
          <w:jc w:val="center"/>
        </w:trPr>
        <w:tc>
          <w:tcPr>
            <w:tcW w:w="8647" w:type="dxa"/>
            <w:gridSpan w:val="2"/>
          </w:tcPr>
          <w:p w14:paraId="395A287C" w14:textId="77777777" w:rsidR="00587425" w:rsidRPr="00587425" w:rsidRDefault="00587425" w:rsidP="00587425">
            <w:pPr>
              <w:spacing w:line="270" w:lineRule="exact"/>
              <w:ind w:left="110"/>
              <w:rPr>
                <w:rFonts w:ascii="Arial MT" w:eastAsia="Arial" w:hAnsi="Arial MT" w:cs="Arial"/>
                <w:lang w:val="es-ES"/>
              </w:rPr>
            </w:pPr>
            <w:r w:rsidRPr="00587425">
              <w:rPr>
                <w:rFonts w:ascii="Arial MT" w:eastAsia="Arial" w:hAnsi="Arial MT" w:cs="Arial"/>
                <w:lang w:val="es-ES"/>
              </w:rPr>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52CFE7C0" w14:textId="0B235CEC" w:rsidR="00587425" w:rsidRPr="00587425" w:rsidRDefault="00587425" w:rsidP="00587425">
            <w:pPr>
              <w:ind w:left="110" w:right="95"/>
              <w:rPr>
                <w:rFonts w:eastAsia="Arial" w:cs="Arial"/>
                <w:b/>
                <w:lang w:val="es-ES"/>
              </w:rPr>
            </w:pPr>
            <w:r w:rsidRPr="00587425">
              <w:rPr>
                <w:rFonts w:eastAsia="Arial" w:cs="Arial"/>
                <w:b/>
                <w:lang w:val="es-ES"/>
              </w:rPr>
              <w:t>Cada usuario</w:t>
            </w:r>
            <w:r w:rsidR="00E06932">
              <w:rPr>
                <w:rFonts w:eastAsia="Arial" w:cs="Arial"/>
                <w:b/>
                <w:lang w:val="es-ES"/>
              </w:rPr>
              <w:t xml:space="preserve"> deberá pedir al administrador</w:t>
            </w:r>
            <w:r w:rsidRPr="00587425">
              <w:rPr>
                <w:rFonts w:eastAsia="Arial" w:cs="Arial"/>
                <w:b/>
                <w:lang w:val="es-ES"/>
              </w:rPr>
              <w:t xml:space="preserve"> con acceso al sistema</w:t>
            </w:r>
            <w:r w:rsidR="00E06932">
              <w:rPr>
                <w:rFonts w:eastAsia="Arial" w:cs="Arial"/>
                <w:b/>
                <w:lang w:val="es-ES"/>
              </w:rPr>
              <w:t xml:space="preserve"> el cambio o modificación de su perfil</w:t>
            </w:r>
            <w:r w:rsidR="00E06932" w:rsidRPr="00587425">
              <w:rPr>
                <w:rFonts w:eastAsia="Arial" w:cs="Arial"/>
                <w:b/>
                <w:lang w:val="es-ES"/>
              </w:rPr>
              <w:t>, si</w:t>
            </w:r>
            <w:r w:rsidRPr="00587425">
              <w:rPr>
                <w:rFonts w:eastAsia="Arial" w:cs="Arial"/>
                <w:b/>
                <w:lang w:val="es-ES"/>
              </w:rPr>
              <w:t xml:space="preserve"> requiere hacer alguna</w:t>
            </w:r>
            <w:r w:rsidRPr="00587425">
              <w:rPr>
                <w:rFonts w:eastAsia="Arial" w:cs="Arial"/>
                <w:b/>
                <w:spacing w:val="1"/>
                <w:lang w:val="es-ES"/>
              </w:rPr>
              <w:t xml:space="preserve"> </w:t>
            </w:r>
            <w:r w:rsidRPr="00587425">
              <w:rPr>
                <w:rFonts w:eastAsia="Arial" w:cs="Arial"/>
                <w:b/>
                <w:lang w:val="es-ES"/>
              </w:rPr>
              <w:t xml:space="preserve">modificación desde </w:t>
            </w:r>
            <w:r w:rsidR="00E06932">
              <w:rPr>
                <w:rFonts w:eastAsia="Arial" w:cs="Arial"/>
                <w:b/>
                <w:lang w:val="es-ES"/>
              </w:rPr>
              <w:t xml:space="preserve">el </w:t>
            </w:r>
            <w:r w:rsidRPr="00587425">
              <w:rPr>
                <w:rFonts w:eastAsia="Arial" w:cs="Arial"/>
                <w:b/>
                <w:lang w:val="es-ES"/>
              </w:rPr>
              <w:t>perfil</w:t>
            </w:r>
            <w:r w:rsidRPr="00587425">
              <w:rPr>
                <w:rFonts w:eastAsia="Arial" w:cs="Arial"/>
                <w:b/>
                <w:spacing w:val="1"/>
                <w:lang w:val="es-ES"/>
              </w:rPr>
              <w:t xml:space="preserve"> </w:t>
            </w:r>
            <w:r w:rsidR="00E06932">
              <w:rPr>
                <w:rFonts w:eastAsia="Arial" w:cs="Arial"/>
                <w:b/>
                <w:spacing w:val="1"/>
                <w:lang w:val="es-ES"/>
              </w:rPr>
              <w:t xml:space="preserve">administrador </w:t>
            </w:r>
            <w:r w:rsidRPr="00587425">
              <w:rPr>
                <w:rFonts w:eastAsia="Arial" w:cs="Arial"/>
                <w:b/>
                <w:lang w:val="es-ES"/>
              </w:rPr>
              <w:t>tendrá que seleccionar la opción EDITAR</w:t>
            </w:r>
            <w:r w:rsidRPr="00587425">
              <w:rPr>
                <w:rFonts w:eastAsia="Arial" w:cs="Arial"/>
                <w:b/>
                <w:spacing w:val="1"/>
                <w:lang w:val="es-ES"/>
              </w:rPr>
              <w:t xml:space="preserve"> </w:t>
            </w:r>
            <w:r w:rsidRPr="00587425">
              <w:rPr>
                <w:rFonts w:eastAsia="Arial" w:cs="Arial"/>
                <w:b/>
                <w:lang w:val="es-ES"/>
              </w:rPr>
              <w:t>Luego</w:t>
            </w:r>
            <w:r w:rsidRPr="00587425">
              <w:rPr>
                <w:rFonts w:eastAsia="Arial" w:cs="Arial"/>
                <w:b/>
                <w:spacing w:val="-7"/>
                <w:lang w:val="es-ES"/>
              </w:rPr>
              <w:t xml:space="preserve"> </w:t>
            </w:r>
            <w:r w:rsidRPr="00587425">
              <w:rPr>
                <w:rFonts w:eastAsia="Arial" w:cs="Arial"/>
                <w:b/>
                <w:lang w:val="es-ES"/>
              </w:rPr>
              <w:t>tendrá</w:t>
            </w:r>
            <w:r w:rsidRPr="00587425">
              <w:rPr>
                <w:rFonts w:eastAsia="Arial" w:cs="Arial"/>
                <w:b/>
                <w:spacing w:val="-5"/>
                <w:lang w:val="es-ES"/>
              </w:rPr>
              <w:t xml:space="preserve"> </w:t>
            </w:r>
            <w:r w:rsidRPr="00587425">
              <w:rPr>
                <w:rFonts w:eastAsia="Arial" w:cs="Arial"/>
                <w:b/>
                <w:lang w:val="es-ES"/>
              </w:rPr>
              <w:t>que</w:t>
            </w:r>
            <w:r w:rsidRPr="00587425">
              <w:rPr>
                <w:rFonts w:eastAsia="Arial" w:cs="Arial"/>
                <w:b/>
                <w:spacing w:val="-4"/>
                <w:lang w:val="es-ES"/>
              </w:rPr>
              <w:t xml:space="preserve"> </w:t>
            </w:r>
            <w:r w:rsidRPr="00587425">
              <w:rPr>
                <w:rFonts w:eastAsia="Arial" w:cs="Arial"/>
                <w:b/>
                <w:lang w:val="es-ES"/>
              </w:rPr>
              <w:t>llenar</w:t>
            </w:r>
            <w:r w:rsidRPr="00587425">
              <w:rPr>
                <w:rFonts w:eastAsia="Arial" w:cs="Arial"/>
                <w:b/>
                <w:spacing w:val="-7"/>
                <w:lang w:val="es-ES"/>
              </w:rPr>
              <w:t xml:space="preserve"> </w:t>
            </w:r>
            <w:r w:rsidRPr="00587425">
              <w:rPr>
                <w:rFonts w:eastAsia="Arial" w:cs="Arial"/>
                <w:b/>
                <w:lang w:val="es-ES"/>
              </w:rPr>
              <w:t>el</w:t>
            </w:r>
            <w:r w:rsidRPr="00587425">
              <w:rPr>
                <w:rFonts w:eastAsia="Arial" w:cs="Arial"/>
                <w:b/>
                <w:spacing w:val="-4"/>
                <w:lang w:val="es-ES"/>
              </w:rPr>
              <w:t xml:space="preserve"> </w:t>
            </w:r>
            <w:r w:rsidRPr="00587425">
              <w:rPr>
                <w:rFonts w:eastAsia="Arial" w:cs="Arial"/>
                <w:b/>
                <w:lang w:val="es-ES"/>
              </w:rPr>
              <w:t>formulario</w:t>
            </w:r>
            <w:r w:rsidRPr="00587425">
              <w:rPr>
                <w:rFonts w:eastAsia="Arial" w:cs="Arial"/>
                <w:b/>
                <w:spacing w:val="4"/>
                <w:lang w:val="es-ES"/>
              </w:rPr>
              <w:t xml:space="preserve"> </w:t>
            </w:r>
            <w:r w:rsidRPr="00587425">
              <w:rPr>
                <w:rFonts w:eastAsia="Arial" w:cs="Arial"/>
                <w:b/>
                <w:lang w:val="es-ES"/>
              </w:rPr>
              <w:t>correspondiente</w:t>
            </w:r>
            <w:r w:rsidRPr="00587425">
              <w:rPr>
                <w:rFonts w:eastAsia="Arial" w:cs="Arial"/>
                <w:b/>
                <w:spacing w:val="-8"/>
                <w:lang w:val="es-ES"/>
              </w:rPr>
              <w:t xml:space="preserve"> </w:t>
            </w:r>
            <w:r w:rsidRPr="00587425">
              <w:rPr>
                <w:rFonts w:eastAsia="Arial" w:cs="Arial"/>
                <w:b/>
                <w:lang w:val="es-ES"/>
              </w:rPr>
              <w:t>introduciendo</w:t>
            </w:r>
            <w:r w:rsidRPr="00587425">
              <w:rPr>
                <w:rFonts w:eastAsia="Arial" w:cs="Arial"/>
                <w:b/>
                <w:spacing w:val="-7"/>
                <w:lang w:val="es-ES"/>
              </w:rPr>
              <w:t xml:space="preserve"> </w:t>
            </w:r>
            <w:r w:rsidRPr="00587425">
              <w:rPr>
                <w:rFonts w:eastAsia="Arial" w:cs="Arial"/>
                <w:b/>
                <w:lang w:val="es-ES"/>
              </w:rPr>
              <w:t>su</w:t>
            </w:r>
            <w:r w:rsidRPr="00587425">
              <w:rPr>
                <w:rFonts w:eastAsia="Arial" w:cs="Arial"/>
                <w:b/>
                <w:spacing w:val="-64"/>
                <w:lang w:val="es-ES"/>
              </w:rPr>
              <w:t xml:space="preserve"> </w:t>
            </w:r>
            <w:r w:rsidRPr="00587425">
              <w:rPr>
                <w:rFonts w:eastAsia="Arial" w:cs="Arial"/>
                <w:b/>
                <w:lang w:val="es-ES"/>
              </w:rPr>
              <w:t>contraseña</w:t>
            </w:r>
            <w:r w:rsidRPr="00587425">
              <w:rPr>
                <w:rFonts w:eastAsia="Arial" w:cs="Arial"/>
                <w:b/>
                <w:spacing w:val="-1"/>
                <w:lang w:val="es-ES"/>
              </w:rPr>
              <w:t xml:space="preserve"> </w:t>
            </w:r>
            <w:r w:rsidRPr="00587425">
              <w:rPr>
                <w:rFonts w:eastAsia="Arial" w:cs="Arial"/>
                <w:b/>
                <w:lang w:val="es-ES"/>
              </w:rPr>
              <w:t>actual</w:t>
            </w:r>
          </w:p>
          <w:p w14:paraId="0CFA8E44" w14:textId="77777777" w:rsidR="00587425" w:rsidRPr="00587425" w:rsidRDefault="00587425" w:rsidP="00587425">
            <w:pPr>
              <w:spacing w:line="262" w:lineRule="exact"/>
              <w:ind w:left="110"/>
              <w:rPr>
                <w:rFonts w:eastAsia="Arial" w:cs="Arial"/>
                <w:b/>
                <w:lang w:val="es-ES"/>
              </w:rPr>
            </w:pPr>
            <w:r w:rsidRPr="00587425">
              <w:rPr>
                <w:rFonts w:eastAsia="Arial" w:cs="Arial"/>
                <w:b/>
                <w:lang w:val="es-ES"/>
              </w:rPr>
              <w:t>Posteriormente</w:t>
            </w:r>
            <w:r w:rsidRPr="00587425">
              <w:rPr>
                <w:rFonts w:eastAsia="Arial" w:cs="Arial"/>
                <w:b/>
                <w:spacing w:val="-4"/>
                <w:lang w:val="es-ES"/>
              </w:rPr>
              <w:t xml:space="preserve"> </w:t>
            </w:r>
            <w:r w:rsidRPr="00587425">
              <w:rPr>
                <w:rFonts w:eastAsia="Arial" w:cs="Arial"/>
                <w:b/>
                <w:lang w:val="es-ES"/>
              </w:rPr>
              <w:t>definir</w:t>
            </w:r>
            <w:r w:rsidRPr="00587425">
              <w:rPr>
                <w:rFonts w:eastAsia="Arial" w:cs="Arial"/>
                <w:b/>
                <w:spacing w:val="57"/>
                <w:lang w:val="es-ES"/>
              </w:rPr>
              <w:t xml:space="preserve"> </w:t>
            </w:r>
            <w:r w:rsidRPr="00587425">
              <w:rPr>
                <w:rFonts w:eastAsia="Arial" w:cs="Arial"/>
                <w:b/>
                <w:lang w:val="es-ES"/>
              </w:rPr>
              <w:t>un</w:t>
            </w:r>
            <w:r w:rsidRPr="00587425">
              <w:rPr>
                <w:rFonts w:eastAsia="Arial" w:cs="Arial"/>
                <w:b/>
                <w:spacing w:val="-2"/>
                <w:lang w:val="es-ES"/>
              </w:rPr>
              <w:t xml:space="preserve"> </w:t>
            </w:r>
            <w:r w:rsidRPr="00587425">
              <w:rPr>
                <w:rFonts w:eastAsia="Arial" w:cs="Arial"/>
                <w:b/>
                <w:lang w:val="es-ES"/>
              </w:rPr>
              <w:t>nuevo</w:t>
            </w:r>
            <w:r w:rsidRPr="00587425">
              <w:rPr>
                <w:rFonts w:eastAsia="Arial" w:cs="Arial"/>
                <w:b/>
                <w:spacing w:val="-3"/>
                <w:lang w:val="es-ES"/>
              </w:rPr>
              <w:t xml:space="preserve"> </w:t>
            </w:r>
            <w:r w:rsidRPr="00587425">
              <w:rPr>
                <w:rFonts w:eastAsia="Arial" w:cs="Arial"/>
                <w:b/>
                <w:lang w:val="es-ES"/>
              </w:rPr>
              <w:t>indicio</w:t>
            </w:r>
            <w:r w:rsidRPr="00587425">
              <w:rPr>
                <w:rFonts w:eastAsia="Arial" w:cs="Arial"/>
                <w:b/>
                <w:spacing w:val="-2"/>
                <w:lang w:val="es-ES"/>
              </w:rPr>
              <w:t xml:space="preserve"> </w:t>
            </w:r>
            <w:r w:rsidRPr="00587425">
              <w:rPr>
                <w:rFonts w:eastAsia="Arial" w:cs="Arial"/>
                <w:b/>
                <w:lang w:val="es-ES"/>
              </w:rPr>
              <w:t>de</w:t>
            </w:r>
            <w:r w:rsidRPr="00587425">
              <w:rPr>
                <w:rFonts w:eastAsia="Arial" w:cs="Arial"/>
                <w:b/>
                <w:spacing w:val="-4"/>
                <w:lang w:val="es-ES"/>
              </w:rPr>
              <w:t xml:space="preserve"> </w:t>
            </w:r>
            <w:r w:rsidRPr="00587425">
              <w:rPr>
                <w:rFonts w:eastAsia="Arial" w:cs="Arial"/>
                <w:b/>
                <w:lang w:val="es-ES"/>
              </w:rPr>
              <w:t>contraseña.</w:t>
            </w:r>
          </w:p>
        </w:tc>
      </w:tr>
      <w:tr w:rsidR="00587425" w:rsidRPr="004033F2" w14:paraId="4368427D" w14:textId="77777777" w:rsidTr="00E06932">
        <w:trPr>
          <w:trHeight w:val="278"/>
          <w:jc w:val="center"/>
        </w:trPr>
        <w:tc>
          <w:tcPr>
            <w:tcW w:w="8647" w:type="dxa"/>
            <w:gridSpan w:val="2"/>
            <w:shd w:val="clear" w:color="auto" w:fill="C0C0C0"/>
          </w:tcPr>
          <w:p w14:paraId="74001D12" w14:textId="77777777" w:rsidR="00587425" w:rsidRPr="00587425" w:rsidRDefault="00587425" w:rsidP="00587425">
            <w:pPr>
              <w:spacing w:line="258"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6"/>
                <w:lang w:val="es-ES"/>
              </w:rPr>
              <w:t xml:space="preserve"> </w:t>
            </w:r>
            <w:r w:rsidRPr="00587425">
              <w:rPr>
                <w:rFonts w:ascii="Arial MT" w:eastAsia="Arial" w:cs="Arial"/>
                <w:lang w:val="es-ES"/>
              </w:rPr>
              <w:t>Esperado:</w:t>
            </w:r>
            <w:r w:rsidRPr="00587425">
              <w:rPr>
                <w:rFonts w:ascii="Arial MT" w:eastAsia="Arial" w:cs="Arial"/>
                <w:spacing w:val="-3"/>
                <w:lang w:val="es-ES"/>
              </w:rPr>
              <w:t xml:space="preserve"> </w:t>
            </w:r>
            <w:r w:rsidRPr="00587425">
              <w:rPr>
                <w:rFonts w:eastAsia="Arial" w:cs="Arial"/>
                <w:b/>
                <w:lang w:val="es-ES"/>
              </w:rPr>
              <w:t>Cuenta</w:t>
            </w:r>
            <w:r w:rsidRPr="00587425">
              <w:rPr>
                <w:rFonts w:eastAsia="Arial" w:cs="Arial"/>
                <w:b/>
                <w:spacing w:val="-6"/>
                <w:lang w:val="es-ES"/>
              </w:rPr>
              <w:t xml:space="preserve"> </w:t>
            </w:r>
            <w:r w:rsidRPr="00587425">
              <w:rPr>
                <w:rFonts w:eastAsia="Arial" w:cs="Arial"/>
                <w:b/>
                <w:lang w:val="es-ES"/>
              </w:rPr>
              <w:t>de</w:t>
            </w:r>
            <w:r w:rsidRPr="00587425">
              <w:rPr>
                <w:rFonts w:eastAsia="Arial" w:cs="Arial"/>
                <w:b/>
                <w:spacing w:val="-6"/>
                <w:lang w:val="es-ES"/>
              </w:rPr>
              <w:t xml:space="preserve"> </w:t>
            </w:r>
            <w:r w:rsidRPr="00587425">
              <w:rPr>
                <w:rFonts w:eastAsia="Arial" w:cs="Arial"/>
                <w:b/>
                <w:lang w:val="es-ES"/>
              </w:rPr>
              <w:t>usuario</w:t>
            </w:r>
            <w:r w:rsidRPr="00587425">
              <w:rPr>
                <w:rFonts w:eastAsia="Arial" w:cs="Arial"/>
                <w:b/>
                <w:spacing w:val="-4"/>
                <w:lang w:val="es-ES"/>
              </w:rPr>
              <w:t xml:space="preserve"> </w:t>
            </w:r>
            <w:r w:rsidRPr="00587425">
              <w:rPr>
                <w:rFonts w:eastAsia="Arial" w:cs="Arial"/>
                <w:b/>
                <w:lang w:val="es-ES"/>
              </w:rPr>
              <w:t>actualizada</w:t>
            </w:r>
            <w:r w:rsidRPr="00587425">
              <w:rPr>
                <w:rFonts w:eastAsia="Arial" w:cs="Arial"/>
                <w:b/>
                <w:spacing w:val="-6"/>
                <w:lang w:val="es-ES"/>
              </w:rPr>
              <w:t xml:space="preserve"> </w:t>
            </w:r>
            <w:r w:rsidRPr="00587425">
              <w:rPr>
                <w:rFonts w:eastAsia="Arial" w:cs="Arial"/>
                <w:b/>
                <w:lang w:val="es-ES"/>
              </w:rPr>
              <w:t>correctamente.</w:t>
            </w:r>
          </w:p>
        </w:tc>
      </w:tr>
      <w:tr w:rsidR="00587425" w:rsidRPr="004033F2" w14:paraId="47BC6D83" w14:textId="77777777" w:rsidTr="00E06932">
        <w:trPr>
          <w:trHeight w:val="277"/>
          <w:jc w:val="center"/>
        </w:trPr>
        <w:tc>
          <w:tcPr>
            <w:tcW w:w="8647" w:type="dxa"/>
            <w:gridSpan w:val="2"/>
          </w:tcPr>
          <w:p w14:paraId="11CB8510" w14:textId="77777777" w:rsidR="00587425" w:rsidRPr="00587425" w:rsidRDefault="00587425" w:rsidP="00587425">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5"/>
                <w:lang w:val="es-ES"/>
              </w:rPr>
              <w:t xml:space="preserve"> </w:t>
            </w:r>
            <w:r w:rsidRPr="00587425">
              <w:rPr>
                <w:rFonts w:ascii="Arial MT" w:eastAsia="Arial" w:hAnsi="Arial MT" w:cs="Arial"/>
                <w:lang w:val="es-ES"/>
              </w:rPr>
              <w:t>de</w:t>
            </w:r>
            <w:r w:rsidRPr="00587425">
              <w:rPr>
                <w:rFonts w:ascii="Arial MT" w:eastAsia="Arial" w:hAnsi="Arial MT" w:cs="Arial"/>
                <w:spacing w:val="-5"/>
                <w:lang w:val="es-ES"/>
              </w:rPr>
              <w:t xml:space="preserve"> </w:t>
            </w:r>
            <w:r w:rsidRPr="00587425">
              <w:rPr>
                <w:rFonts w:ascii="Arial MT" w:eastAsia="Arial" w:hAnsi="Arial MT" w:cs="Arial"/>
                <w:lang w:val="es-ES"/>
              </w:rPr>
              <w:t>la</w:t>
            </w:r>
            <w:r w:rsidRPr="00587425">
              <w:rPr>
                <w:rFonts w:ascii="Arial MT" w:eastAsia="Arial" w:hAnsi="Arial MT" w:cs="Arial"/>
                <w:spacing w:val="-1"/>
                <w:lang w:val="es-ES"/>
              </w:rPr>
              <w:t xml:space="preserve"> </w:t>
            </w:r>
            <w:r w:rsidRPr="00587425">
              <w:rPr>
                <w:rFonts w:ascii="Arial MT" w:eastAsia="Arial" w:hAnsi="Arial MT" w:cs="Arial"/>
                <w:lang w:val="es-ES"/>
              </w:rPr>
              <w:t>Prueba:</w:t>
            </w:r>
            <w:r w:rsidRPr="00587425">
              <w:rPr>
                <w:rFonts w:ascii="Arial MT" w:eastAsia="Arial" w:hAnsi="Arial MT" w:cs="Arial"/>
                <w:spacing w:val="-1"/>
                <w:lang w:val="es-ES"/>
              </w:rPr>
              <w:t xml:space="preserve"> </w:t>
            </w:r>
            <w:r w:rsidRPr="00587425">
              <w:rPr>
                <w:rFonts w:eastAsia="Arial" w:cs="Arial"/>
                <w:b/>
                <w:lang w:val="es-ES"/>
              </w:rPr>
              <w:t>La</w:t>
            </w:r>
            <w:r w:rsidRPr="00587425">
              <w:rPr>
                <w:rFonts w:eastAsia="Arial" w:cs="Arial"/>
                <w:b/>
                <w:spacing w:val="-1"/>
                <w:lang w:val="es-ES"/>
              </w:rPr>
              <w:t xml:space="preserve"> </w:t>
            </w:r>
            <w:r w:rsidRPr="00587425">
              <w:rPr>
                <w:rFonts w:eastAsia="Arial" w:cs="Arial"/>
                <w:b/>
                <w:lang w:val="es-ES"/>
              </w:rPr>
              <w:t>Prueba</w:t>
            </w:r>
            <w:r w:rsidRPr="00587425">
              <w:rPr>
                <w:rFonts w:eastAsia="Arial" w:cs="Arial"/>
                <w:b/>
                <w:spacing w:val="-1"/>
                <w:lang w:val="es-ES"/>
              </w:rPr>
              <w:t xml:space="preserve"> </w:t>
            </w:r>
            <w:r w:rsidRPr="00587425">
              <w:rPr>
                <w:rFonts w:eastAsia="Arial" w:cs="Arial"/>
                <w:b/>
                <w:lang w:val="es-ES"/>
              </w:rPr>
              <w:t>finalizó</w:t>
            </w:r>
            <w:r w:rsidRPr="00587425">
              <w:rPr>
                <w:rFonts w:eastAsia="Arial" w:cs="Arial"/>
                <w:b/>
                <w:spacing w:val="-7"/>
                <w:lang w:val="es-ES"/>
              </w:rPr>
              <w:t xml:space="preserve"> </w:t>
            </w:r>
            <w:r w:rsidRPr="00587425">
              <w:rPr>
                <w:rFonts w:eastAsia="Arial" w:cs="Arial"/>
                <w:b/>
                <w:lang w:val="es-ES"/>
              </w:rPr>
              <w:t>con</w:t>
            </w:r>
            <w:r w:rsidRPr="00587425">
              <w:rPr>
                <w:rFonts w:eastAsia="Arial" w:cs="Arial"/>
                <w:b/>
                <w:spacing w:val="-4"/>
                <w:lang w:val="es-ES"/>
              </w:rPr>
              <w:t xml:space="preserve"> </w:t>
            </w:r>
            <w:r w:rsidRPr="00587425">
              <w:rPr>
                <w:rFonts w:eastAsia="Arial" w:cs="Arial"/>
                <w:b/>
                <w:lang w:val="es-ES"/>
              </w:rPr>
              <w:t>éxito.</w:t>
            </w:r>
          </w:p>
        </w:tc>
      </w:tr>
    </w:tbl>
    <w:p w14:paraId="114A984C" w14:textId="77777777" w:rsidR="00587425" w:rsidRDefault="00587425" w:rsidP="00E968ED">
      <w:pPr>
        <w:spacing w:line="360" w:lineRule="auto"/>
        <w:jc w:val="both"/>
        <w:rPr>
          <w:lang w:val="es-ES"/>
        </w:rPr>
      </w:pPr>
    </w:p>
    <w:p w14:paraId="1C108032" w14:textId="744D4305" w:rsidR="00587425" w:rsidRDefault="00587425" w:rsidP="00E06932">
      <w:pPr>
        <w:spacing w:line="360" w:lineRule="auto"/>
        <w:ind w:left="-567"/>
        <w:jc w:val="both"/>
        <w:rPr>
          <w:lang w:val="es-ES"/>
        </w:rPr>
      </w:pPr>
      <w:r w:rsidRPr="00587425">
        <w:rPr>
          <w:lang w:val="es-ES"/>
        </w:rPr>
        <w:t xml:space="preserve">A continuación en las </w:t>
      </w:r>
      <w:r w:rsidR="00715890">
        <w:rPr>
          <w:lang w:val="es-ES"/>
        </w:rPr>
        <w:t>figuras</w:t>
      </w:r>
      <w:r w:rsidRPr="00587425">
        <w:rPr>
          <w:lang w:val="es-ES"/>
        </w:rPr>
        <w:t xml:space="preserve"> </w:t>
      </w:r>
      <w:r w:rsidR="00715890">
        <w:rPr>
          <w:lang w:val="es-ES"/>
        </w:rPr>
        <w:t>10-12</w:t>
      </w:r>
      <w:r w:rsidRPr="00587425">
        <w:rPr>
          <w:lang w:val="es-ES"/>
        </w:rPr>
        <w:t xml:space="preserve"> se presentan </w:t>
      </w:r>
      <w:r w:rsidR="00007586" w:rsidRPr="00587425">
        <w:rPr>
          <w:lang w:val="es-ES"/>
        </w:rPr>
        <w:t xml:space="preserve">los </w:t>
      </w:r>
      <w:r w:rsidR="00007586">
        <w:rPr>
          <w:lang w:val="es-ES"/>
        </w:rPr>
        <w:t>diagramas de casos de uso</w:t>
      </w:r>
      <w:r w:rsidRPr="00587425">
        <w:rPr>
          <w:lang w:val="es-ES"/>
        </w:rPr>
        <w:t xml:space="preserve"> que facilito el cliente para llevar a cabo la creación del sistema y en las imágenes 8-15se muestran las pantallas de los módulos que se desarrollaron.</w:t>
      </w:r>
    </w:p>
    <w:p w14:paraId="47EEF6A5" w14:textId="6E751A89" w:rsidR="00007586" w:rsidRDefault="00007586" w:rsidP="00E06932">
      <w:pPr>
        <w:spacing w:line="360" w:lineRule="auto"/>
        <w:ind w:left="-567"/>
        <w:jc w:val="both"/>
        <w:rPr>
          <w:b/>
          <w:bCs/>
          <w:lang w:val="es-ES"/>
        </w:rPr>
      </w:pPr>
      <w:r w:rsidRPr="00007586">
        <w:rPr>
          <w:b/>
          <w:bCs/>
          <w:lang w:val="es-ES"/>
        </w:rPr>
        <w:t>DIAGRAMA DE CASOS DE USO</w:t>
      </w:r>
    </w:p>
    <w:p w14:paraId="1D87D9E8" w14:textId="2C8B889C" w:rsidR="009567AF" w:rsidRDefault="009567AF" w:rsidP="009567AF">
      <w:pPr>
        <w:pStyle w:val="Prrafodelista"/>
        <w:rPr>
          <w:b/>
        </w:rPr>
      </w:pPr>
      <w:r>
        <w:t xml:space="preserve">Figura </w:t>
      </w:r>
      <w:r>
        <w:fldChar w:fldCharType="begin"/>
      </w:r>
      <w:r>
        <w:instrText xml:space="preserve"> SEQ Figura \* ARABIC </w:instrText>
      </w:r>
      <w:r>
        <w:fldChar w:fldCharType="separate"/>
      </w:r>
      <w:r w:rsidR="0099300F">
        <w:rPr>
          <w:noProof/>
        </w:rPr>
        <w:t>10</w:t>
      </w:r>
      <w:r>
        <w:fldChar w:fldCharType="end"/>
      </w:r>
      <w:r>
        <w:t>. Login</w:t>
      </w:r>
    </w:p>
    <w:p w14:paraId="7A8D2FE9" w14:textId="660D44D0" w:rsidR="00007586" w:rsidRDefault="00007586" w:rsidP="00007586">
      <w:pPr>
        <w:spacing w:line="360" w:lineRule="auto"/>
        <w:ind w:left="-567"/>
        <w:jc w:val="center"/>
        <w:rPr>
          <w:b/>
          <w:bCs/>
          <w:lang w:val="es-ES"/>
        </w:rPr>
      </w:pPr>
      <w:r w:rsidRPr="00007586">
        <w:rPr>
          <w:b/>
          <w:bCs/>
          <w:noProof/>
          <w:lang w:val="es-ES"/>
        </w:rPr>
        <w:drawing>
          <wp:inline distT="0" distB="0" distL="0" distR="0" wp14:anchorId="03BBFAEE" wp14:editId="0B34D3B7">
            <wp:extent cx="4648200" cy="2507650"/>
            <wp:effectExtent l="0" t="0" r="0" b="698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68618" cy="2518665"/>
                    </a:xfrm>
                    <a:prstGeom prst="rect">
                      <a:avLst/>
                    </a:prstGeom>
                  </pic:spPr>
                </pic:pic>
              </a:graphicData>
            </a:graphic>
          </wp:inline>
        </w:drawing>
      </w:r>
    </w:p>
    <w:p w14:paraId="2615DD25" w14:textId="5B51FC1F" w:rsidR="009567AF" w:rsidRPr="00007586" w:rsidRDefault="009567AF" w:rsidP="00715890">
      <w:pPr>
        <w:pStyle w:val="Prrafodelista"/>
        <w:rPr>
          <w:b/>
        </w:rPr>
      </w:pPr>
      <w:r>
        <w:lastRenderedPageBreak/>
        <w:t xml:space="preserve">Figura </w:t>
      </w:r>
      <w:r>
        <w:fldChar w:fldCharType="begin"/>
      </w:r>
      <w:r>
        <w:instrText xml:space="preserve"> SEQ Figura \* ARABIC </w:instrText>
      </w:r>
      <w:r>
        <w:fldChar w:fldCharType="separate"/>
      </w:r>
      <w:r w:rsidR="0099300F">
        <w:rPr>
          <w:noProof/>
        </w:rPr>
        <w:t>11</w:t>
      </w:r>
      <w:r>
        <w:fldChar w:fldCharType="end"/>
      </w:r>
      <w:r>
        <w:t xml:space="preserve">. </w:t>
      </w:r>
      <w:r w:rsidR="00715890">
        <w:t>Seccion y sistema</w:t>
      </w:r>
    </w:p>
    <w:p w14:paraId="2E7878A3" w14:textId="2F31AC2B" w:rsidR="00587425" w:rsidRDefault="00C76459" w:rsidP="00C76459">
      <w:pPr>
        <w:spacing w:line="360" w:lineRule="auto"/>
        <w:jc w:val="center"/>
        <w:rPr>
          <w:lang w:val="es-ES"/>
        </w:rPr>
      </w:pPr>
      <w:r w:rsidRPr="00C76459">
        <w:rPr>
          <w:noProof/>
          <w:lang w:val="es-ES"/>
        </w:rPr>
        <w:drawing>
          <wp:inline distT="0" distB="0" distL="0" distR="0" wp14:anchorId="10976A12" wp14:editId="500977F9">
            <wp:extent cx="4431280" cy="3409950"/>
            <wp:effectExtent l="0" t="0" r="762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39890" cy="3416576"/>
                    </a:xfrm>
                    <a:prstGeom prst="rect">
                      <a:avLst/>
                    </a:prstGeom>
                  </pic:spPr>
                </pic:pic>
              </a:graphicData>
            </a:graphic>
          </wp:inline>
        </w:drawing>
      </w:r>
    </w:p>
    <w:p w14:paraId="1FA6CCA2" w14:textId="0452CA27" w:rsidR="00715890" w:rsidRDefault="00715890" w:rsidP="00715890">
      <w:pPr>
        <w:pStyle w:val="Prrafodelista"/>
      </w:pPr>
      <w:r>
        <w:t xml:space="preserve">Figura </w:t>
      </w:r>
      <w:r>
        <w:fldChar w:fldCharType="begin"/>
      </w:r>
      <w:r>
        <w:instrText xml:space="preserve"> SEQ Figura \* ARABIC </w:instrText>
      </w:r>
      <w:r>
        <w:fldChar w:fldCharType="separate"/>
      </w:r>
      <w:r w:rsidR="0099300F">
        <w:rPr>
          <w:noProof/>
        </w:rPr>
        <w:t>12</w:t>
      </w:r>
      <w:r>
        <w:fldChar w:fldCharType="end"/>
      </w:r>
      <w:r>
        <w:t>. Administrator de usuario</w:t>
      </w:r>
    </w:p>
    <w:p w14:paraId="0DCB0FC8" w14:textId="531108C8" w:rsidR="00C76459" w:rsidRDefault="00C76459" w:rsidP="00C76459">
      <w:pPr>
        <w:spacing w:line="360" w:lineRule="auto"/>
        <w:jc w:val="center"/>
        <w:rPr>
          <w:lang w:val="es-ES"/>
        </w:rPr>
      </w:pPr>
      <w:r w:rsidRPr="00C76459">
        <w:rPr>
          <w:noProof/>
          <w:lang w:val="es-ES"/>
        </w:rPr>
        <w:drawing>
          <wp:inline distT="0" distB="0" distL="0" distR="0" wp14:anchorId="660866D2" wp14:editId="6A0AED46">
            <wp:extent cx="5257800" cy="3149445"/>
            <wp:effectExtent l="0" t="0" r="0" b="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3661" cy="3152956"/>
                    </a:xfrm>
                    <a:prstGeom prst="rect">
                      <a:avLst/>
                    </a:prstGeom>
                  </pic:spPr>
                </pic:pic>
              </a:graphicData>
            </a:graphic>
          </wp:inline>
        </w:drawing>
      </w:r>
    </w:p>
    <w:p w14:paraId="01F42552" w14:textId="77777777" w:rsidR="00715890" w:rsidRPr="00037B1B" w:rsidRDefault="00715890" w:rsidP="00715890">
      <w:pPr>
        <w:pStyle w:val="Ttulo1"/>
        <w:spacing w:before="92"/>
        <w:rPr>
          <w:lang w:val="es-ES"/>
        </w:rPr>
      </w:pPr>
      <w:bookmarkStart w:id="128" w:name="_Toc76994835"/>
      <w:r w:rsidRPr="00037B1B">
        <w:rPr>
          <w:lang w:val="es-ES"/>
        </w:rPr>
        <w:lastRenderedPageBreak/>
        <w:t>CAPTURAS</w:t>
      </w:r>
      <w:r w:rsidRPr="00037B1B">
        <w:rPr>
          <w:spacing w:val="-3"/>
          <w:lang w:val="es-ES"/>
        </w:rPr>
        <w:t xml:space="preserve"> </w:t>
      </w:r>
      <w:r w:rsidRPr="00037B1B">
        <w:rPr>
          <w:lang w:val="es-ES"/>
        </w:rPr>
        <w:t>DE</w:t>
      </w:r>
      <w:r w:rsidRPr="00037B1B">
        <w:rPr>
          <w:spacing w:val="-5"/>
          <w:lang w:val="es-ES"/>
        </w:rPr>
        <w:t xml:space="preserve"> </w:t>
      </w:r>
      <w:r w:rsidRPr="00037B1B">
        <w:rPr>
          <w:lang w:val="es-ES"/>
        </w:rPr>
        <w:t>PANTALLAS</w:t>
      </w:r>
      <w:bookmarkEnd w:id="128"/>
    </w:p>
    <w:p w14:paraId="16569FB5" w14:textId="05C8F3A9" w:rsidR="00715890" w:rsidRDefault="00037B1B" w:rsidP="00037B1B">
      <w:pPr>
        <w:pStyle w:val="Prrafodelista"/>
      </w:pPr>
      <w:r>
        <w:t xml:space="preserve">Figura </w:t>
      </w:r>
      <w:r>
        <w:fldChar w:fldCharType="begin"/>
      </w:r>
      <w:r>
        <w:instrText xml:space="preserve"> SEQ Figura \* ARABIC </w:instrText>
      </w:r>
      <w:r>
        <w:fldChar w:fldCharType="separate"/>
      </w:r>
      <w:r w:rsidR="0099300F">
        <w:rPr>
          <w:noProof/>
        </w:rPr>
        <w:t>13</w:t>
      </w:r>
      <w:r>
        <w:fldChar w:fldCharType="end"/>
      </w:r>
      <w:r>
        <w:t>.Login</w:t>
      </w:r>
    </w:p>
    <w:p w14:paraId="02788DC3" w14:textId="6A964E67" w:rsidR="00715890" w:rsidRDefault="004F3972" w:rsidP="00C76459">
      <w:pPr>
        <w:spacing w:line="360" w:lineRule="auto"/>
        <w:jc w:val="center"/>
        <w:rPr>
          <w:lang w:val="es-ES"/>
        </w:rPr>
      </w:pPr>
      <w:r w:rsidRPr="004F3972">
        <w:rPr>
          <w:noProof/>
          <w:lang w:val="es-ES"/>
        </w:rPr>
        <w:drawing>
          <wp:inline distT="0" distB="0" distL="0" distR="0" wp14:anchorId="5C3943E9" wp14:editId="7952ADE1">
            <wp:extent cx="4114800" cy="2883340"/>
            <wp:effectExtent l="0" t="0" r="0" b="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21997" cy="2888383"/>
                    </a:xfrm>
                    <a:prstGeom prst="rect">
                      <a:avLst/>
                    </a:prstGeom>
                  </pic:spPr>
                </pic:pic>
              </a:graphicData>
            </a:graphic>
          </wp:inline>
        </w:drawing>
      </w:r>
    </w:p>
    <w:p w14:paraId="234AC22D" w14:textId="6308EC0D" w:rsidR="00037B1B" w:rsidRPr="00037B1B" w:rsidRDefault="00037B1B" w:rsidP="00037B1B">
      <w:pPr>
        <w:pStyle w:val="Prrafodelista"/>
      </w:pPr>
      <w:r w:rsidRPr="00037B1B">
        <w:t xml:space="preserve">Figura </w:t>
      </w:r>
      <w:r w:rsidRPr="00037B1B">
        <w:fldChar w:fldCharType="begin"/>
      </w:r>
      <w:r w:rsidRPr="00037B1B">
        <w:instrText xml:space="preserve"> SEQ Figura \* ARABIC </w:instrText>
      </w:r>
      <w:r w:rsidRPr="00037B1B">
        <w:fldChar w:fldCharType="separate"/>
      </w:r>
      <w:r w:rsidR="0099300F">
        <w:rPr>
          <w:noProof/>
        </w:rPr>
        <w:t>14</w:t>
      </w:r>
      <w:r w:rsidRPr="00037B1B">
        <w:fldChar w:fldCharType="end"/>
      </w:r>
      <w:r w:rsidRPr="00037B1B">
        <w:t>. Interfaz principal</w:t>
      </w:r>
    </w:p>
    <w:p w14:paraId="2B04FFB3" w14:textId="51AFE03E" w:rsidR="004F3972" w:rsidRDefault="004F3972" w:rsidP="00C76459">
      <w:pPr>
        <w:spacing w:line="360" w:lineRule="auto"/>
        <w:jc w:val="center"/>
        <w:rPr>
          <w:noProof/>
          <w:lang w:val="es-ES"/>
        </w:rPr>
      </w:pPr>
      <w:r w:rsidRPr="004F3972">
        <w:rPr>
          <w:noProof/>
          <w:lang w:val="es-ES"/>
        </w:rPr>
        <w:drawing>
          <wp:inline distT="0" distB="0" distL="0" distR="0" wp14:anchorId="13F4CBBD" wp14:editId="178A1DFE">
            <wp:extent cx="4152900" cy="2920845"/>
            <wp:effectExtent l="0" t="0" r="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58507" cy="2924789"/>
                    </a:xfrm>
                    <a:prstGeom prst="rect">
                      <a:avLst/>
                    </a:prstGeom>
                  </pic:spPr>
                </pic:pic>
              </a:graphicData>
            </a:graphic>
          </wp:inline>
        </w:drawing>
      </w:r>
    </w:p>
    <w:p w14:paraId="633A7EBE" w14:textId="561D1F28" w:rsidR="00037B1B" w:rsidRDefault="00037B1B" w:rsidP="00037B1B">
      <w:pPr>
        <w:rPr>
          <w:noProof/>
          <w:lang w:val="es-ES"/>
        </w:rPr>
      </w:pPr>
    </w:p>
    <w:p w14:paraId="36411D18" w14:textId="05849A53" w:rsidR="00037B1B" w:rsidRPr="00037B1B" w:rsidRDefault="00037B1B" w:rsidP="00037B1B">
      <w:pPr>
        <w:pStyle w:val="Prrafodelista"/>
      </w:pPr>
      <w:r>
        <w:t xml:space="preserve">Figura </w:t>
      </w:r>
      <w:r>
        <w:fldChar w:fldCharType="begin"/>
      </w:r>
      <w:r>
        <w:instrText xml:space="preserve"> SEQ Figura \* ARABIC </w:instrText>
      </w:r>
      <w:r>
        <w:fldChar w:fldCharType="separate"/>
      </w:r>
      <w:r w:rsidR="0099300F">
        <w:rPr>
          <w:noProof/>
        </w:rPr>
        <w:t>15</w:t>
      </w:r>
      <w:r>
        <w:fldChar w:fldCharType="end"/>
      </w:r>
      <w:r>
        <w:t>. administrator de Usuario</w:t>
      </w:r>
    </w:p>
    <w:p w14:paraId="46C5B871" w14:textId="2FF56348" w:rsidR="004F3972" w:rsidRDefault="004F3972" w:rsidP="00C76459">
      <w:pPr>
        <w:spacing w:line="360" w:lineRule="auto"/>
        <w:jc w:val="center"/>
        <w:rPr>
          <w:lang w:val="es-ES"/>
        </w:rPr>
      </w:pPr>
      <w:r>
        <w:rPr>
          <w:noProof/>
          <w:lang w:val="es-ES"/>
        </w:rPr>
        <w:lastRenderedPageBreak/>
        <w:drawing>
          <wp:inline distT="0" distB="0" distL="0" distR="0" wp14:anchorId="49E9348B" wp14:editId="10014487">
            <wp:extent cx="3165668" cy="2962275"/>
            <wp:effectExtent l="0" t="0" r="0" b="0"/>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67762" cy="2964235"/>
                    </a:xfrm>
                    <a:prstGeom prst="rect">
                      <a:avLst/>
                    </a:prstGeom>
                    <a:noFill/>
                  </pic:spPr>
                </pic:pic>
              </a:graphicData>
            </a:graphic>
          </wp:inline>
        </w:drawing>
      </w:r>
    </w:p>
    <w:p w14:paraId="73EE9F57" w14:textId="66B0BD88" w:rsidR="00037B1B" w:rsidRDefault="00037B1B" w:rsidP="00037B1B">
      <w:pPr>
        <w:pStyle w:val="Prrafodelista"/>
      </w:pPr>
      <w:r>
        <w:t xml:space="preserve">Figura </w:t>
      </w:r>
      <w:r>
        <w:fldChar w:fldCharType="begin"/>
      </w:r>
      <w:r>
        <w:instrText xml:space="preserve"> SEQ Figura \* ARABIC </w:instrText>
      </w:r>
      <w:r>
        <w:fldChar w:fldCharType="separate"/>
      </w:r>
      <w:r w:rsidR="0099300F">
        <w:rPr>
          <w:noProof/>
        </w:rPr>
        <w:t>16</w:t>
      </w:r>
      <w:r>
        <w:fldChar w:fldCharType="end"/>
      </w:r>
      <w:r>
        <w:t>. Lista de usuarios</w:t>
      </w:r>
    </w:p>
    <w:p w14:paraId="510BA609" w14:textId="415E8462" w:rsidR="00037B1B" w:rsidRDefault="00037B1B" w:rsidP="00C76459">
      <w:pPr>
        <w:spacing w:line="360" w:lineRule="auto"/>
        <w:jc w:val="center"/>
        <w:rPr>
          <w:lang w:val="es-ES"/>
        </w:rPr>
      </w:pPr>
      <w:r w:rsidRPr="00037B1B">
        <w:rPr>
          <w:noProof/>
          <w:lang w:val="es-ES"/>
        </w:rPr>
        <w:drawing>
          <wp:inline distT="0" distB="0" distL="0" distR="0" wp14:anchorId="3D6318DE" wp14:editId="418DB8EF">
            <wp:extent cx="4400550" cy="3069630"/>
            <wp:effectExtent l="0" t="0" r="6350" b="0"/>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00550" cy="3069630"/>
                    </a:xfrm>
                    <a:prstGeom prst="rect">
                      <a:avLst/>
                    </a:prstGeom>
                  </pic:spPr>
                </pic:pic>
              </a:graphicData>
            </a:graphic>
          </wp:inline>
        </w:drawing>
      </w:r>
    </w:p>
    <w:p w14:paraId="62096CCE" w14:textId="736524C5" w:rsidR="00037B1B" w:rsidRDefault="00037B1B" w:rsidP="00037B1B">
      <w:pPr>
        <w:rPr>
          <w:lang w:val="es-ES"/>
        </w:rPr>
      </w:pPr>
    </w:p>
    <w:p w14:paraId="0A4094C1" w14:textId="6A9754E7" w:rsidR="00037B1B" w:rsidRDefault="00037B1B" w:rsidP="00037B1B">
      <w:pPr>
        <w:rPr>
          <w:lang w:val="es-ES"/>
        </w:rPr>
      </w:pPr>
    </w:p>
    <w:p w14:paraId="4AA102E0" w14:textId="1DF826DD" w:rsidR="00037B1B" w:rsidRDefault="00037B1B" w:rsidP="00037B1B">
      <w:pPr>
        <w:rPr>
          <w:lang w:val="es-ES"/>
        </w:rPr>
      </w:pPr>
    </w:p>
    <w:p w14:paraId="53F7BDCE" w14:textId="623979A6" w:rsidR="00037B1B" w:rsidRDefault="00037B1B" w:rsidP="00037B1B">
      <w:pPr>
        <w:rPr>
          <w:lang w:val="es-ES"/>
        </w:rPr>
      </w:pPr>
    </w:p>
    <w:p w14:paraId="4369CD34" w14:textId="42FD9162" w:rsidR="00037B1B" w:rsidRPr="00037B1B" w:rsidRDefault="00037B1B" w:rsidP="00037B1B">
      <w:pPr>
        <w:pStyle w:val="Prrafodelista"/>
      </w:pPr>
      <w:r>
        <w:lastRenderedPageBreak/>
        <w:t xml:space="preserve">Figura </w:t>
      </w:r>
      <w:r>
        <w:fldChar w:fldCharType="begin"/>
      </w:r>
      <w:r>
        <w:instrText xml:space="preserve"> SEQ Figura \* ARABIC </w:instrText>
      </w:r>
      <w:r>
        <w:fldChar w:fldCharType="separate"/>
      </w:r>
      <w:r w:rsidR="0099300F">
        <w:rPr>
          <w:noProof/>
        </w:rPr>
        <w:t>17</w:t>
      </w:r>
      <w:r>
        <w:fldChar w:fldCharType="end"/>
      </w:r>
      <w:r>
        <w:t>. Creación de Usuarios</w:t>
      </w:r>
    </w:p>
    <w:p w14:paraId="42462E47" w14:textId="5CD38589" w:rsidR="00037B1B" w:rsidRDefault="00037B1B" w:rsidP="00C76459">
      <w:pPr>
        <w:spacing w:line="360" w:lineRule="auto"/>
        <w:jc w:val="center"/>
        <w:rPr>
          <w:lang w:val="es-ES"/>
        </w:rPr>
      </w:pPr>
      <w:r w:rsidRPr="00037B1B">
        <w:rPr>
          <w:noProof/>
          <w:lang w:val="es-ES"/>
        </w:rPr>
        <w:drawing>
          <wp:inline distT="0" distB="0" distL="0" distR="0" wp14:anchorId="5BE0E690" wp14:editId="0CEACA50">
            <wp:extent cx="4257675" cy="2976711"/>
            <wp:effectExtent l="0" t="0" r="8890" b="0"/>
            <wp:docPr id="123" name="Imagen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57675" cy="2976711"/>
                    </a:xfrm>
                    <a:prstGeom prst="rect">
                      <a:avLst/>
                    </a:prstGeom>
                  </pic:spPr>
                </pic:pic>
              </a:graphicData>
            </a:graphic>
          </wp:inline>
        </w:drawing>
      </w:r>
    </w:p>
    <w:p w14:paraId="6A6832E9" w14:textId="19507032" w:rsidR="00037B1B" w:rsidRDefault="00037B1B" w:rsidP="00037B1B">
      <w:pPr>
        <w:pStyle w:val="Prrafodelista"/>
      </w:pPr>
      <w:r w:rsidRPr="00037B1B">
        <w:t xml:space="preserve">Figura </w:t>
      </w:r>
      <w:r>
        <w:fldChar w:fldCharType="begin"/>
      </w:r>
      <w:r w:rsidRPr="00037B1B">
        <w:instrText xml:space="preserve"> SEQ Figura \* ARABIC </w:instrText>
      </w:r>
      <w:r>
        <w:fldChar w:fldCharType="separate"/>
      </w:r>
      <w:r w:rsidR="0099300F">
        <w:rPr>
          <w:noProof/>
        </w:rPr>
        <w:t>18</w:t>
      </w:r>
      <w:r>
        <w:fldChar w:fldCharType="end"/>
      </w:r>
      <w:r w:rsidRPr="00037B1B">
        <w:t>. Editar usuarios</w:t>
      </w:r>
    </w:p>
    <w:p w14:paraId="39B6B66E" w14:textId="4E01651C" w:rsidR="00037B1B" w:rsidRDefault="00037B1B" w:rsidP="00037B1B">
      <w:pPr>
        <w:pStyle w:val="Prrafodelista"/>
      </w:pPr>
      <w:r w:rsidRPr="00037B1B">
        <w:rPr>
          <w:noProof/>
        </w:rPr>
        <w:drawing>
          <wp:inline distT="0" distB="0" distL="0" distR="0" wp14:anchorId="436B6B8D" wp14:editId="3B9B4060">
            <wp:extent cx="4421290" cy="3086100"/>
            <wp:effectExtent l="0" t="0" r="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32291" cy="3093779"/>
                    </a:xfrm>
                    <a:prstGeom prst="rect">
                      <a:avLst/>
                    </a:prstGeom>
                  </pic:spPr>
                </pic:pic>
              </a:graphicData>
            </a:graphic>
          </wp:inline>
        </w:drawing>
      </w:r>
    </w:p>
    <w:p w14:paraId="2690D2E4" w14:textId="1CF74800" w:rsidR="00037B1B" w:rsidRPr="00037B1B" w:rsidRDefault="00037B1B" w:rsidP="00037B1B">
      <w:pPr>
        <w:rPr>
          <w:lang w:val="es-ES"/>
        </w:rPr>
      </w:pPr>
    </w:p>
    <w:p w14:paraId="5591F34D" w14:textId="51E07AE5" w:rsidR="00037B1B" w:rsidRDefault="00037B1B" w:rsidP="00037B1B">
      <w:pPr>
        <w:tabs>
          <w:tab w:val="left" w:pos="4950"/>
        </w:tabs>
        <w:rPr>
          <w:lang w:val="es-ES"/>
        </w:rPr>
      </w:pPr>
      <w:r>
        <w:rPr>
          <w:lang w:val="es-ES"/>
        </w:rPr>
        <w:tab/>
      </w:r>
    </w:p>
    <w:p w14:paraId="2BD77577" w14:textId="03C21AA5" w:rsidR="00037B1B" w:rsidRDefault="00037B1B" w:rsidP="00037B1B">
      <w:pPr>
        <w:tabs>
          <w:tab w:val="left" w:pos="4950"/>
        </w:tabs>
        <w:rPr>
          <w:lang w:val="es-ES"/>
        </w:rPr>
      </w:pPr>
    </w:p>
    <w:p w14:paraId="4884D933" w14:textId="6D7F14E8" w:rsidR="00037B1B" w:rsidRPr="00037B1B" w:rsidRDefault="00037B1B" w:rsidP="00037B1B">
      <w:pPr>
        <w:pStyle w:val="Prrafodelista"/>
      </w:pPr>
      <w:r>
        <w:lastRenderedPageBreak/>
        <w:t xml:space="preserve">Figura </w:t>
      </w:r>
      <w:r>
        <w:fldChar w:fldCharType="begin"/>
      </w:r>
      <w:r>
        <w:instrText xml:space="preserve"> SEQ Figura \* ARABIC </w:instrText>
      </w:r>
      <w:r>
        <w:fldChar w:fldCharType="separate"/>
      </w:r>
      <w:r w:rsidR="0099300F">
        <w:rPr>
          <w:noProof/>
        </w:rPr>
        <w:t>19</w:t>
      </w:r>
      <w:r>
        <w:fldChar w:fldCharType="end"/>
      </w:r>
      <w:r>
        <w:t>. Lista de Roles</w:t>
      </w:r>
    </w:p>
    <w:p w14:paraId="0A5B3A00" w14:textId="13E04E18" w:rsidR="00037B1B" w:rsidRDefault="00037B1B" w:rsidP="00C76459">
      <w:pPr>
        <w:spacing w:line="360" w:lineRule="auto"/>
        <w:jc w:val="center"/>
        <w:rPr>
          <w:lang w:val="es-ES"/>
        </w:rPr>
      </w:pPr>
      <w:r w:rsidRPr="00037B1B">
        <w:rPr>
          <w:noProof/>
          <w:lang w:val="es-ES"/>
        </w:rPr>
        <w:drawing>
          <wp:inline distT="0" distB="0" distL="0" distR="0" wp14:anchorId="6B823A2F" wp14:editId="0547CB6C">
            <wp:extent cx="4210050" cy="2921026"/>
            <wp:effectExtent l="0" t="0" r="0" b="0"/>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18463" cy="2926863"/>
                    </a:xfrm>
                    <a:prstGeom prst="rect">
                      <a:avLst/>
                    </a:prstGeom>
                  </pic:spPr>
                </pic:pic>
              </a:graphicData>
            </a:graphic>
          </wp:inline>
        </w:drawing>
      </w:r>
    </w:p>
    <w:p w14:paraId="7BCACFB8" w14:textId="63CF626B" w:rsidR="000333C5" w:rsidRPr="000333C5" w:rsidRDefault="000333C5" w:rsidP="000333C5">
      <w:pPr>
        <w:pStyle w:val="Ttulo1"/>
        <w:tabs>
          <w:tab w:val="left" w:pos="4029"/>
        </w:tabs>
        <w:spacing w:before="92"/>
        <w:ind w:right="1"/>
        <w:rPr>
          <w:lang w:val="es-ES"/>
        </w:rPr>
      </w:pPr>
      <w:bookmarkStart w:id="129" w:name="_Toc76994836"/>
      <w:r>
        <w:rPr>
          <w:lang w:val="es-ES"/>
        </w:rPr>
        <w:t xml:space="preserve">4.2.6 </w:t>
      </w:r>
      <w:r w:rsidRPr="000333C5">
        <w:rPr>
          <w:lang w:val="es-ES"/>
        </w:rPr>
        <w:t>Segunda</w:t>
      </w:r>
      <w:r w:rsidRPr="000333C5">
        <w:rPr>
          <w:spacing w:val="-10"/>
          <w:lang w:val="es-ES"/>
        </w:rPr>
        <w:t xml:space="preserve"> </w:t>
      </w:r>
      <w:r w:rsidRPr="000333C5">
        <w:rPr>
          <w:lang w:val="es-ES"/>
        </w:rPr>
        <w:t>Iteración</w:t>
      </w:r>
      <w:bookmarkEnd w:id="129"/>
    </w:p>
    <w:p w14:paraId="2E8FB20B" w14:textId="77777777" w:rsidR="000333C5" w:rsidRPr="000333C5" w:rsidRDefault="000333C5" w:rsidP="000333C5">
      <w:pPr>
        <w:pStyle w:val="Textoindependiente"/>
        <w:rPr>
          <w:b/>
          <w:sz w:val="20"/>
          <w:lang w:val="es-ES"/>
        </w:rPr>
      </w:pPr>
    </w:p>
    <w:p w14:paraId="59AE0E8F" w14:textId="77777777" w:rsidR="000333C5" w:rsidRPr="000333C5" w:rsidRDefault="000333C5" w:rsidP="000333C5">
      <w:pPr>
        <w:pStyle w:val="Textoindependiente"/>
        <w:spacing w:before="7"/>
        <w:rPr>
          <w:b/>
          <w:sz w:val="20"/>
          <w:lang w:val="es-ES"/>
        </w:rPr>
      </w:pPr>
    </w:p>
    <w:p w14:paraId="0571777E" w14:textId="3145545C" w:rsidR="000333C5" w:rsidRDefault="000333C5" w:rsidP="000333C5">
      <w:pPr>
        <w:spacing w:line="360" w:lineRule="auto"/>
        <w:rPr>
          <w:lang w:val="es-ES"/>
        </w:rPr>
      </w:pPr>
      <w:r w:rsidRPr="000333C5">
        <w:rPr>
          <w:lang w:val="es-ES"/>
        </w:rPr>
        <w:t xml:space="preserve">Para la siguiente iteración se han desarrollado los módulos </w:t>
      </w:r>
      <w:r>
        <w:rPr>
          <w:b/>
          <w:lang w:val="es-ES"/>
        </w:rPr>
        <w:t>Sistemas</w:t>
      </w:r>
      <w:r w:rsidRPr="000333C5">
        <w:rPr>
          <w:lang w:val="es-ES"/>
        </w:rPr>
        <w:t>,</w:t>
      </w:r>
      <w:r w:rsidRPr="000333C5">
        <w:rPr>
          <w:b/>
          <w:lang w:val="es-ES"/>
        </w:rPr>
        <w:t xml:space="preserve"> </w:t>
      </w:r>
      <w:r w:rsidRPr="000333C5">
        <w:rPr>
          <w:lang w:val="es-ES"/>
        </w:rPr>
        <w:t>los cuales para lograr su progreso se ha utilizado y a la</w:t>
      </w:r>
      <w:r w:rsidRPr="000333C5">
        <w:rPr>
          <w:spacing w:val="-64"/>
          <w:lang w:val="es-ES"/>
        </w:rPr>
        <w:t xml:space="preserve"> </w:t>
      </w:r>
      <w:r>
        <w:rPr>
          <w:spacing w:val="-64"/>
          <w:lang w:val="es-ES"/>
        </w:rPr>
        <w:t xml:space="preserve">  </w:t>
      </w:r>
      <w:r w:rsidRPr="000333C5">
        <w:rPr>
          <w:lang w:val="es-ES"/>
        </w:rPr>
        <w:t>misma vez aplicado cada una de las herramientas que se destacan en la</w:t>
      </w:r>
      <w:r w:rsidRPr="000333C5">
        <w:rPr>
          <w:spacing w:val="-64"/>
          <w:lang w:val="es-ES"/>
        </w:rPr>
        <w:t xml:space="preserve"> </w:t>
      </w:r>
      <w:r w:rsidRPr="000333C5">
        <w:rPr>
          <w:lang w:val="es-ES"/>
        </w:rPr>
        <w:t>metodología de</w:t>
      </w:r>
      <w:r w:rsidRPr="000333C5">
        <w:rPr>
          <w:spacing w:val="-4"/>
          <w:lang w:val="es-ES"/>
        </w:rPr>
        <w:t xml:space="preserve"> </w:t>
      </w:r>
      <w:r w:rsidRPr="000333C5">
        <w:rPr>
          <w:lang w:val="es-ES"/>
        </w:rPr>
        <w:t>programación</w:t>
      </w:r>
      <w:r w:rsidRPr="000333C5">
        <w:rPr>
          <w:spacing w:val="-1"/>
          <w:lang w:val="es-ES"/>
        </w:rPr>
        <w:t xml:space="preserve"> </w:t>
      </w:r>
      <w:r w:rsidRPr="000333C5">
        <w:rPr>
          <w:lang w:val="es-ES"/>
        </w:rPr>
        <w:t>extrema XP.</w:t>
      </w:r>
    </w:p>
    <w:p w14:paraId="20E30C72" w14:textId="77777777" w:rsidR="000333C5" w:rsidRPr="000333C5" w:rsidRDefault="000333C5" w:rsidP="000333C5">
      <w:pPr>
        <w:pStyle w:val="Textoindependiente"/>
        <w:spacing w:before="1" w:line="360" w:lineRule="auto"/>
        <w:ind w:right="49"/>
        <w:rPr>
          <w:lang w:val="es-ES"/>
        </w:rPr>
      </w:pPr>
      <w:r w:rsidRPr="000333C5">
        <w:rPr>
          <w:lang w:val="es-ES"/>
        </w:rPr>
        <w:t>En la tabla 58 se muestran de forma general las historias de usuario de esta</w:t>
      </w:r>
      <w:r w:rsidRPr="000333C5">
        <w:rPr>
          <w:spacing w:val="-64"/>
          <w:lang w:val="es-ES"/>
        </w:rPr>
        <w:t xml:space="preserve"> </w:t>
      </w:r>
      <w:r w:rsidRPr="000333C5">
        <w:rPr>
          <w:lang w:val="es-ES"/>
        </w:rPr>
        <w:t>etapa.</w:t>
      </w:r>
    </w:p>
    <w:p w14:paraId="41614290" w14:textId="77777777" w:rsidR="000333C5" w:rsidRPr="000333C5" w:rsidRDefault="000333C5" w:rsidP="000333C5">
      <w:pPr>
        <w:pStyle w:val="Ttulo1"/>
        <w:spacing w:before="190"/>
        <w:rPr>
          <w:lang w:val="es-ES"/>
        </w:rPr>
      </w:pPr>
      <w:bookmarkStart w:id="130" w:name="_Toc76994837"/>
      <w:r w:rsidRPr="000333C5">
        <w:rPr>
          <w:lang w:val="es-ES"/>
        </w:rPr>
        <w:t>HISTORIAS</w:t>
      </w:r>
      <w:r w:rsidRPr="000333C5">
        <w:rPr>
          <w:spacing w:val="-5"/>
          <w:lang w:val="es-ES"/>
        </w:rPr>
        <w:t xml:space="preserve"> </w:t>
      </w:r>
      <w:r w:rsidRPr="000333C5">
        <w:rPr>
          <w:lang w:val="es-ES"/>
        </w:rPr>
        <w:t>DE</w:t>
      </w:r>
      <w:r w:rsidRPr="000333C5">
        <w:rPr>
          <w:spacing w:val="-4"/>
          <w:lang w:val="es-ES"/>
        </w:rPr>
        <w:t xml:space="preserve"> </w:t>
      </w:r>
      <w:r w:rsidRPr="000333C5">
        <w:rPr>
          <w:lang w:val="es-ES"/>
        </w:rPr>
        <w:t>USUARIO</w:t>
      </w:r>
      <w:bookmarkEnd w:id="130"/>
    </w:p>
    <w:p w14:paraId="4B435D49" w14:textId="25FF8361" w:rsidR="000333C5" w:rsidRDefault="000333C5" w:rsidP="000333C5">
      <w:pPr>
        <w:pStyle w:val="Textoindependiente"/>
        <w:spacing w:before="10"/>
        <w:rPr>
          <w:b/>
          <w:sz w:val="21"/>
          <w:lang w:val="es-ES"/>
        </w:rPr>
      </w:pPr>
    </w:p>
    <w:p w14:paraId="725EA497" w14:textId="093A907F" w:rsidR="000333C5" w:rsidRPr="000333C5" w:rsidRDefault="000333C5" w:rsidP="000333C5">
      <w:pPr>
        <w:pStyle w:val="Prrafodelista"/>
      </w:pPr>
      <w:r>
        <w:t xml:space="preserve">Tabla </w:t>
      </w:r>
      <w:r>
        <w:fldChar w:fldCharType="begin"/>
      </w:r>
      <w:r>
        <w:instrText xml:space="preserve"> SEQ Tabla \* ARABIC </w:instrText>
      </w:r>
      <w:r>
        <w:fldChar w:fldCharType="separate"/>
      </w:r>
      <w:r w:rsidR="00815265">
        <w:rPr>
          <w:noProof/>
        </w:rPr>
        <w:t>32</w:t>
      </w:r>
      <w:r>
        <w:fldChar w:fldCharType="end"/>
      </w:r>
      <w:r>
        <w:t>.</w:t>
      </w:r>
      <w:r w:rsidRPr="000333C5">
        <w:t xml:space="preserve"> Historias</w:t>
      </w:r>
      <w:r w:rsidRPr="000333C5">
        <w:rPr>
          <w:spacing w:val="-4"/>
        </w:rPr>
        <w:t xml:space="preserve"> </w:t>
      </w:r>
      <w:r w:rsidRPr="000333C5">
        <w:t>de</w:t>
      </w:r>
      <w:r w:rsidRPr="000333C5">
        <w:rPr>
          <w:spacing w:val="-4"/>
        </w:rPr>
        <w:t xml:space="preserve"> </w:t>
      </w:r>
      <w:r w:rsidRPr="000333C5">
        <w:t>usuario segunda</w:t>
      </w:r>
      <w:r w:rsidRPr="000333C5">
        <w:rPr>
          <w:spacing w:val="-7"/>
        </w:rPr>
        <w:t xml:space="preserve"> </w:t>
      </w:r>
      <w:r w:rsidRPr="000333C5">
        <w:t>iteración</w:t>
      </w:r>
    </w:p>
    <w:p w14:paraId="33DD245A" w14:textId="77777777" w:rsidR="000333C5" w:rsidRPr="000333C5" w:rsidRDefault="000333C5" w:rsidP="000333C5">
      <w:pPr>
        <w:pStyle w:val="Textoindependiente"/>
        <w:spacing w:before="8"/>
        <w:rPr>
          <w:sz w:val="17"/>
          <w:lang w:val="es-ES"/>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739"/>
        <w:gridCol w:w="4797"/>
      </w:tblGrid>
      <w:tr w:rsidR="000333C5" w14:paraId="3AD61FAD" w14:textId="77777777" w:rsidTr="000333C5">
        <w:trPr>
          <w:trHeight w:val="546"/>
          <w:jc w:val="center"/>
        </w:trPr>
        <w:tc>
          <w:tcPr>
            <w:tcW w:w="1739" w:type="dxa"/>
            <w:tcBorders>
              <w:bottom w:val="single" w:sz="18" w:space="0" w:color="000000"/>
            </w:tcBorders>
          </w:tcPr>
          <w:p w14:paraId="45C84EF6" w14:textId="77777777" w:rsidR="000333C5" w:rsidRDefault="000333C5" w:rsidP="00EC1FA9">
            <w:pPr>
              <w:pStyle w:val="TableParagraph"/>
              <w:ind w:left="105"/>
              <w:rPr>
                <w:rFonts w:ascii="Arial MT" w:hAnsi="Arial MT"/>
                <w:sz w:val="24"/>
              </w:rPr>
            </w:pPr>
            <w:r>
              <w:rPr>
                <w:rFonts w:ascii="Arial MT" w:hAnsi="Arial MT"/>
                <w:sz w:val="24"/>
              </w:rPr>
              <w:t>Número</w:t>
            </w:r>
          </w:p>
        </w:tc>
        <w:tc>
          <w:tcPr>
            <w:tcW w:w="4797" w:type="dxa"/>
            <w:tcBorders>
              <w:bottom w:val="single" w:sz="18" w:space="0" w:color="000000"/>
            </w:tcBorders>
          </w:tcPr>
          <w:p w14:paraId="308A0B09" w14:textId="77777777" w:rsidR="000333C5" w:rsidRDefault="000333C5" w:rsidP="00EC1FA9">
            <w:pPr>
              <w:pStyle w:val="TableParagraph"/>
              <w:ind w:left="104"/>
              <w:rPr>
                <w:rFonts w:ascii="Arial MT"/>
                <w:sz w:val="24"/>
              </w:rPr>
            </w:pPr>
            <w:r>
              <w:rPr>
                <w:rFonts w:ascii="Arial MT"/>
                <w:sz w:val="24"/>
              </w:rPr>
              <w:t>Nombre</w:t>
            </w:r>
          </w:p>
        </w:tc>
      </w:tr>
      <w:tr w:rsidR="000333C5" w14:paraId="45410444" w14:textId="77777777" w:rsidTr="000333C5">
        <w:trPr>
          <w:trHeight w:val="493"/>
          <w:jc w:val="center"/>
        </w:trPr>
        <w:tc>
          <w:tcPr>
            <w:tcW w:w="1739" w:type="dxa"/>
            <w:tcBorders>
              <w:top w:val="single" w:sz="18" w:space="0" w:color="000000"/>
            </w:tcBorders>
            <w:shd w:val="clear" w:color="auto" w:fill="C0C0C0"/>
          </w:tcPr>
          <w:p w14:paraId="438A0DA8" w14:textId="568526D1" w:rsidR="000333C5" w:rsidRDefault="009A7987" w:rsidP="00EC1FA9">
            <w:pPr>
              <w:pStyle w:val="TableParagraph"/>
              <w:spacing w:line="266" w:lineRule="exact"/>
              <w:ind w:left="105"/>
              <w:rPr>
                <w:b/>
                <w:sz w:val="24"/>
              </w:rPr>
            </w:pPr>
            <w:bookmarkStart w:id="131" w:name="_Hlk74161415"/>
            <w:r>
              <w:rPr>
                <w:b/>
                <w:w w:val="99"/>
                <w:sz w:val="24"/>
              </w:rPr>
              <w:t>4</w:t>
            </w:r>
          </w:p>
        </w:tc>
        <w:tc>
          <w:tcPr>
            <w:tcW w:w="4797" w:type="dxa"/>
            <w:tcBorders>
              <w:top w:val="single" w:sz="18" w:space="0" w:color="000000"/>
            </w:tcBorders>
            <w:shd w:val="clear" w:color="auto" w:fill="C0C0C0"/>
          </w:tcPr>
          <w:p w14:paraId="223ACFC2" w14:textId="00738380" w:rsidR="000333C5" w:rsidRDefault="000333C5" w:rsidP="00EC1FA9">
            <w:pPr>
              <w:pStyle w:val="TableParagraph"/>
              <w:spacing w:line="271" w:lineRule="exact"/>
              <w:ind w:left="104"/>
              <w:rPr>
                <w:rFonts w:ascii="Arial MT" w:hAnsi="Arial MT"/>
                <w:sz w:val="24"/>
              </w:rPr>
            </w:pPr>
            <w:r>
              <w:rPr>
                <w:rFonts w:ascii="Arial MT" w:hAnsi="Arial MT"/>
                <w:sz w:val="24"/>
              </w:rPr>
              <w:t>Gestión</w:t>
            </w:r>
            <w:r>
              <w:rPr>
                <w:rFonts w:ascii="Arial MT" w:hAnsi="Arial MT"/>
                <w:spacing w:val="-3"/>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programa</w:t>
            </w:r>
          </w:p>
        </w:tc>
      </w:tr>
      <w:tr w:rsidR="000333C5" w14:paraId="061006FD" w14:textId="77777777" w:rsidTr="000333C5">
        <w:trPr>
          <w:trHeight w:val="450"/>
          <w:jc w:val="center"/>
        </w:trPr>
        <w:tc>
          <w:tcPr>
            <w:tcW w:w="1739" w:type="dxa"/>
          </w:tcPr>
          <w:p w14:paraId="6A4D86C8" w14:textId="4AA997F3" w:rsidR="000333C5" w:rsidRDefault="009A7987" w:rsidP="00EC1FA9">
            <w:pPr>
              <w:pStyle w:val="TableParagraph"/>
              <w:spacing w:line="271" w:lineRule="exact"/>
              <w:ind w:left="105"/>
              <w:rPr>
                <w:b/>
                <w:sz w:val="24"/>
              </w:rPr>
            </w:pPr>
            <w:r>
              <w:rPr>
                <w:b/>
                <w:w w:val="99"/>
                <w:sz w:val="24"/>
              </w:rPr>
              <w:t>5</w:t>
            </w:r>
          </w:p>
        </w:tc>
        <w:tc>
          <w:tcPr>
            <w:tcW w:w="4797" w:type="dxa"/>
          </w:tcPr>
          <w:p w14:paraId="3B389DF1" w14:textId="7C0C1F39" w:rsidR="000333C5" w:rsidRDefault="000333C5" w:rsidP="00EC1FA9">
            <w:pPr>
              <w:pStyle w:val="TableParagraph"/>
              <w:ind w:left="104"/>
              <w:rPr>
                <w:rFonts w:ascii="Arial MT"/>
                <w:sz w:val="24"/>
              </w:rPr>
            </w:pPr>
            <w:r>
              <w:rPr>
                <w:rFonts w:ascii="Arial MT"/>
                <w:sz w:val="24"/>
              </w:rPr>
              <w:t>Registro de docentes</w:t>
            </w:r>
          </w:p>
        </w:tc>
      </w:tr>
      <w:tr w:rsidR="000333C5" w14:paraId="1972EF66" w14:textId="77777777" w:rsidTr="000333C5">
        <w:trPr>
          <w:trHeight w:val="441"/>
          <w:jc w:val="center"/>
        </w:trPr>
        <w:tc>
          <w:tcPr>
            <w:tcW w:w="1739" w:type="dxa"/>
            <w:shd w:val="clear" w:color="auto" w:fill="C0C0C0"/>
          </w:tcPr>
          <w:p w14:paraId="2FE8C29F" w14:textId="4824B9E8" w:rsidR="000333C5" w:rsidRDefault="009A7987" w:rsidP="00EC1FA9">
            <w:pPr>
              <w:pStyle w:val="TableParagraph"/>
              <w:spacing w:line="266" w:lineRule="exact"/>
              <w:ind w:left="105"/>
              <w:rPr>
                <w:b/>
                <w:sz w:val="24"/>
              </w:rPr>
            </w:pPr>
            <w:r>
              <w:rPr>
                <w:b/>
                <w:w w:val="99"/>
                <w:sz w:val="24"/>
              </w:rPr>
              <w:t>6</w:t>
            </w:r>
          </w:p>
        </w:tc>
        <w:tc>
          <w:tcPr>
            <w:tcW w:w="4797" w:type="dxa"/>
            <w:shd w:val="clear" w:color="auto" w:fill="C0C0C0"/>
          </w:tcPr>
          <w:p w14:paraId="0F7F15C5" w14:textId="46175A9E" w:rsidR="000333C5" w:rsidRDefault="000333C5" w:rsidP="00EC1FA9">
            <w:pPr>
              <w:pStyle w:val="TableParagraph"/>
              <w:spacing w:line="271" w:lineRule="exact"/>
              <w:ind w:left="104"/>
              <w:rPr>
                <w:rFonts w:ascii="Arial MT" w:hAnsi="Arial MT"/>
                <w:sz w:val="24"/>
              </w:rPr>
            </w:pPr>
            <w:r>
              <w:rPr>
                <w:rFonts w:ascii="Arial MT" w:hAnsi="Arial MT"/>
                <w:sz w:val="24"/>
              </w:rPr>
              <w:t>Gestión de citas</w:t>
            </w:r>
          </w:p>
        </w:tc>
      </w:tr>
      <w:tr w:rsidR="000333C5" w14:paraId="76CA5F9A" w14:textId="77777777" w:rsidTr="000333C5">
        <w:trPr>
          <w:trHeight w:val="522"/>
          <w:jc w:val="center"/>
        </w:trPr>
        <w:tc>
          <w:tcPr>
            <w:tcW w:w="1739" w:type="dxa"/>
          </w:tcPr>
          <w:p w14:paraId="6956E4CF" w14:textId="56AEED40" w:rsidR="000333C5" w:rsidRDefault="009A7987" w:rsidP="00EC1FA9">
            <w:pPr>
              <w:pStyle w:val="TableParagraph"/>
              <w:spacing w:line="266" w:lineRule="exact"/>
              <w:ind w:left="105"/>
              <w:rPr>
                <w:b/>
                <w:sz w:val="24"/>
              </w:rPr>
            </w:pPr>
            <w:r>
              <w:rPr>
                <w:b/>
                <w:w w:val="99"/>
                <w:sz w:val="24"/>
              </w:rPr>
              <w:t>7</w:t>
            </w:r>
          </w:p>
        </w:tc>
        <w:tc>
          <w:tcPr>
            <w:tcW w:w="4797" w:type="dxa"/>
          </w:tcPr>
          <w:p w14:paraId="4594C159" w14:textId="34B35EBD" w:rsidR="000333C5" w:rsidRDefault="000333C5" w:rsidP="00EC1FA9">
            <w:pPr>
              <w:pStyle w:val="TableParagraph"/>
              <w:spacing w:line="271" w:lineRule="exact"/>
              <w:ind w:left="104"/>
              <w:rPr>
                <w:rFonts w:ascii="Arial MT" w:hAnsi="Arial MT"/>
                <w:sz w:val="24"/>
              </w:rPr>
            </w:pPr>
            <w:r>
              <w:rPr>
                <w:rFonts w:ascii="Arial MT" w:hAnsi="Arial MT"/>
                <w:sz w:val="24"/>
              </w:rPr>
              <w:t>Calendario</w:t>
            </w:r>
          </w:p>
        </w:tc>
      </w:tr>
      <w:tr w:rsidR="000333C5" w14:paraId="0C04AEC0" w14:textId="77777777" w:rsidTr="009A7987">
        <w:trPr>
          <w:trHeight w:val="522"/>
          <w:jc w:val="center"/>
        </w:trPr>
        <w:tc>
          <w:tcPr>
            <w:tcW w:w="1739" w:type="dxa"/>
            <w:shd w:val="clear" w:color="auto" w:fill="A6A6A6" w:themeFill="background1" w:themeFillShade="A6"/>
          </w:tcPr>
          <w:p w14:paraId="05820B4B" w14:textId="0D1AAA9C" w:rsidR="000333C5" w:rsidRDefault="009A7987" w:rsidP="00EC1FA9">
            <w:pPr>
              <w:pStyle w:val="TableParagraph"/>
              <w:spacing w:line="266" w:lineRule="exact"/>
              <w:ind w:left="105"/>
              <w:rPr>
                <w:b/>
                <w:w w:val="99"/>
                <w:sz w:val="24"/>
              </w:rPr>
            </w:pPr>
            <w:r>
              <w:rPr>
                <w:b/>
                <w:w w:val="99"/>
                <w:sz w:val="24"/>
              </w:rPr>
              <w:lastRenderedPageBreak/>
              <w:t>8</w:t>
            </w:r>
          </w:p>
        </w:tc>
        <w:tc>
          <w:tcPr>
            <w:tcW w:w="4797" w:type="dxa"/>
            <w:shd w:val="clear" w:color="auto" w:fill="A6A6A6" w:themeFill="background1" w:themeFillShade="A6"/>
          </w:tcPr>
          <w:p w14:paraId="68F7F87C" w14:textId="3B0B6190" w:rsidR="000333C5" w:rsidRDefault="000333C5" w:rsidP="00EC1FA9">
            <w:pPr>
              <w:pStyle w:val="TableParagraph"/>
              <w:spacing w:line="271" w:lineRule="exact"/>
              <w:ind w:left="104"/>
              <w:rPr>
                <w:rFonts w:ascii="Arial MT" w:hAnsi="Arial MT"/>
                <w:sz w:val="24"/>
              </w:rPr>
            </w:pPr>
            <w:r>
              <w:rPr>
                <w:rFonts w:ascii="Arial MT" w:hAnsi="Arial MT"/>
                <w:sz w:val="24"/>
              </w:rPr>
              <w:t>Gestión de blog</w:t>
            </w:r>
          </w:p>
        </w:tc>
      </w:tr>
      <w:tr w:rsidR="000333C5" w14:paraId="0A01E62D" w14:textId="77777777" w:rsidTr="000333C5">
        <w:trPr>
          <w:trHeight w:val="522"/>
          <w:jc w:val="center"/>
        </w:trPr>
        <w:tc>
          <w:tcPr>
            <w:tcW w:w="1739" w:type="dxa"/>
          </w:tcPr>
          <w:p w14:paraId="5479373C" w14:textId="4C3A3307" w:rsidR="000333C5" w:rsidRDefault="009A7987" w:rsidP="00EC1FA9">
            <w:pPr>
              <w:pStyle w:val="TableParagraph"/>
              <w:spacing w:line="266" w:lineRule="exact"/>
              <w:ind w:left="105"/>
              <w:rPr>
                <w:b/>
                <w:w w:val="99"/>
                <w:sz w:val="24"/>
              </w:rPr>
            </w:pPr>
            <w:r>
              <w:rPr>
                <w:b/>
                <w:w w:val="99"/>
                <w:sz w:val="24"/>
              </w:rPr>
              <w:t>9</w:t>
            </w:r>
          </w:p>
        </w:tc>
        <w:tc>
          <w:tcPr>
            <w:tcW w:w="4797" w:type="dxa"/>
          </w:tcPr>
          <w:p w14:paraId="4948D436" w14:textId="6042DC24" w:rsidR="000333C5" w:rsidRDefault="009A7987" w:rsidP="00EC1FA9">
            <w:pPr>
              <w:pStyle w:val="TableParagraph"/>
              <w:spacing w:line="271" w:lineRule="exact"/>
              <w:ind w:left="104"/>
              <w:rPr>
                <w:rFonts w:ascii="Arial MT" w:hAnsi="Arial MT"/>
                <w:sz w:val="24"/>
              </w:rPr>
            </w:pPr>
            <w:r>
              <w:rPr>
                <w:rFonts w:ascii="Arial MT" w:hAnsi="Arial MT"/>
                <w:sz w:val="24"/>
              </w:rPr>
              <w:t>B</w:t>
            </w:r>
            <w:r w:rsidR="000333C5">
              <w:rPr>
                <w:rFonts w:ascii="Arial MT" w:hAnsi="Arial MT"/>
                <w:sz w:val="24"/>
              </w:rPr>
              <w:t>log</w:t>
            </w:r>
          </w:p>
        </w:tc>
      </w:tr>
      <w:bookmarkEnd w:id="131"/>
    </w:tbl>
    <w:p w14:paraId="4118DE95" w14:textId="77777777" w:rsidR="009A7987" w:rsidRDefault="009A7987" w:rsidP="009A7987">
      <w:pPr>
        <w:spacing w:line="360" w:lineRule="auto"/>
        <w:jc w:val="both"/>
        <w:rPr>
          <w:b/>
          <w:bCs/>
          <w:sz w:val="28"/>
          <w:szCs w:val="24"/>
          <w:lang w:val="es-ES"/>
        </w:rPr>
      </w:pPr>
    </w:p>
    <w:p w14:paraId="2D653DE6" w14:textId="24D2ABE3" w:rsidR="009A7987" w:rsidRPr="0057409A" w:rsidRDefault="009A7987" w:rsidP="009A7987">
      <w:pPr>
        <w:spacing w:line="360" w:lineRule="auto"/>
        <w:jc w:val="both"/>
        <w:rPr>
          <w:b/>
          <w:bCs/>
          <w:sz w:val="28"/>
          <w:szCs w:val="24"/>
          <w:lang w:val="es-ES"/>
        </w:rPr>
      </w:pPr>
      <w:r w:rsidRPr="0057409A">
        <w:rPr>
          <w:b/>
          <w:bCs/>
          <w:sz w:val="28"/>
          <w:szCs w:val="24"/>
          <w:lang w:val="es-ES"/>
        </w:rPr>
        <w:t>TAREAS DE INGENIERÍA</w:t>
      </w:r>
    </w:p>
    <w:p w14:paraId="200471EE" w14:textId="21C77733" w:rsidR="009A7987" w:rsidRDefault="009A7987" w:rsidP="009A7987">
      <w:pPr>
        <w:spacing w:line="360" w:lineRule="auto"/>
        <w:jc w:val="both"/>
        <w:rPr>
          <w:lang w:val="es-ES"/>
        </w:rPr>
      </w:pPr>
      <w:r w:rsidRPr="0057409A">
        <w:rPr>
          <w:lang w:val="es-ES"/>
        </w:rPr>
        <w:t xml:space="preserve">En la tabla </w:t>
      </w:r>
      <w:r>
        <w:rPr>
          <w:lang w:val="es-ES"/>
        </w:rPr>
        <w:t>33</w:t>
      </w:r>
      <w:r w:rsidRPr="0057409A">
        <w:rPr>
          <w:lang w:val="es-ES"/>
        </w:rPr>
        <w:t xml:space="preserve"> se muestran de manera general las correspondientes tareas de</w:t>
      </w:r>
      <w:r>
        <w:rPr>
          <w:lang w:val="es-ES"/>
        </w:rPr>
        <w:t xml:space="preserve"> </w:t>
      </w:r>
      <w:r w:rsidRPr="0057409A">
        <w:rPr>
          <w:lang w:val="es-ES"/>
        </w:rPr>
        <w:t xml:space="preserve">ingenierías y en las tablas </w:t>
      </w:r>
      <w:r>
        <w:rPr>
          <w:lang w:val="es-ES"/>
        </w:rPr>
        <w:t>34-</w:t>
      </w:r>
      <w:r w:rsidR="006E2E08">
        <w:rPr>
          <w:lang w:val="es-ES"/>
        </w:rPr>
        <w:t>49</w:t>
      </w:r>
      <w:r w:rsidRPr="0057409A">
        <w:rPr>
          <w:lang w:val="es-ES"/>
        </w:rPr>
        <w:t xml:space="preserve"> se detallan cada una de ellas.</w:t>
      </w:r>
    </w:p>
    <w:p w14:paraId="659374FA" w14:textId="4A0A462F" w:rsidR="009A7987" w:rsidRPr="00EE0084" w:rsidRDefault="009A7987" w:rsidP="009A7987">
      <w:pPr>
        <w:pStyle w:val="Prrafodelista"/>
      </w:pPr>
      <w:r>
        <w:t xml:space="preserve">Tabla </w:t>
      </w:r>
      <w:r>
        <w:fldChar w:fldCharType="begin"/>
      </w:r>
      <w:r>
        <w:instrText xml:space="preserve"> SEQ Tabla \* ARABIC </w:instrText>
      </w:r>
      <w:r>
        <w:fldChar w:fldCharType="separate"/>
      </w:r>
      <w:r w:rsidR="00815265">
        <w:rPr>
          <w:noProof/>
        </w:rPr>
        <w:t>33</w:t>
      </w:r>
      <w:r>
        <w:fldChar w:fldCharType="end"/>
      </w:r>
      <w:r>
        <w:t>.</w:t>
      </w:r>
      <w:r w:rsidRPr="00EE0084">
        <w:t xml:space="preserve"> </w:t>
      </w:r>
      <w:r>
        <w:t>Tareas de ingeniería</w:t>
      </w:r>
    </w:p>
    <w:tbl>
      <w:tblPr>
        <w:tblStyle w:val="Tablanormal1"/>
        <w:tblW w:w="0" w:type="auto"/>
        <w:tblLook w:val="04A0" w:firstRow="1" w:lastRow="0" w:firstColumn="1" w:lastColumn="0" w:noHBand="0" w:noVBand="1"/>
      </w:tblPr>
      <w:tblGrid>
        <w:gridCol w:w="1413"/>
        <w:gridCol w:w="1559"/>
        <w:gridCol w:w="5856"/>
      </w:tblGrid>
      <w:tr w:rsidR="009A7987" w14:paraId="2BE5E815" w14:textId="77777777" w:rsidTr="00EC1F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4FB7987" w14:textId="77777777" w:rsidR="009A7987" w:rsidRDefault="009A7987" w:rsidP="00EC1FA9">
            <w:pPr>
              <w:spacing w:line="360" w:lineRule="auto"/>
              <w:jc w:val="both"/>
              <w:rPr>
                <w:lang w:val="es-ES"/>
              </w:rPr>
            </w:pPr>
            <w:r>
              <w:rPr>
                <w:lang w:val="es-ES"/>
              </w:rPr>
              <w:t>Numero de Tarea</w:t>
            </w:r>
          </w:p>
        </w:tc>
        <w:tc>
          <w:tcPr>
            <w:tcW w:w="1559" w:type="dxa"/>
          </w:tcPr>
          <w:p w14:paraId="1E7220AA" w14:textId="77777777" w:rsidR="009A7987" w:rsidRDefault="009A7987" w:rsidP="00EC1FA9">
            <w:pPr>
              <w:spacing w:line="360" w:lineRule="auto"/>
              <w:jc w:val="both"/>
              <w:cnfStyle w:val="100000000000" w:firstRow="1" w:lastRow="0" w:firstColumn="0" w:lastColumn="0" w:oddVBand="0" w:evenVBand="0" w:oddHBand="0" w:evenHBand="0" w:firstRowFirstColumn="0" w:firstRowLastColumn="0" w:lastRowFirstColumn="0" w:lastRowLastColumn="0"/>
              <w:rPr>
                <w:lang w:val="es-ES"/>
              </w:rPr>
            </w:pPr>
            <w:r>
              <w:rPr>
                <w:lang w:val="es-ES"/>
              </w:rPr>
              <w:t>Numero de Historias</w:t>
            </w:r>
          </w:p>
        </w:tc>
        <w:tc>
          <w:tcPr>
            <w:tcW w:w="5856" w:type="dxa"/>
          </w:tcPr>
          <w:p w14:paraId="1B5BCD76" w14:textId="77777777" w:rsidR="009A7987" w:rsidRDefault="009A7987" w:rsidP="00EC1FA9">
            <w:pPr>
              <w:spacing w:line="360" w:lineRule="auto"/>
              <w:jc w:val="both"/>
              <w:cnfStyle w:val="100000000000" w:firstRow="1" w:lastRow="0" w:firstColumn="0" w:lastColumn="0" w:oddVBand="0" w:evenVBand="0" w:oddHBand="0" w:evenHBand="0" w:firstRowFirstColumn="0" w:firstRowLastColumn="0" w:lastRowFirstColumn="0" w:lastRowLastColumn="0"/>
              <w:rPr>
                <w:lang w:val="es-ES"/>
              </w:rPr>
            </w:pPr>
            <w:r>
              <w:rPr>
                <w:lang w:val="es-ES"/>
              </w:rPr>
              <w:t>Nombre de Tarea</w:t>
            </w:r>
          </w:p>
        </w:tc>
      </w:tr>
      <w:tr w:rsidR="009A7987" w:rsidRPr="004033F2" w14:paraId="300BCE46"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E053AA8" w14:textId="60BE008E" w:rsidR="009A7987" w:rsidRDefault="009A7987" w:rsidP="00EC1FA9">
            <w:pPr>
              <w:spacing w:line="360" w:lineRule="auto"/>
              <w:jc w:val="both"/>
              <w:rPr>
                <w:lang w:val="es-ES"/>
              </w:rPr>
            </w:pPr>
            <w:r>
              <w:rPr>
                <w:lang w:val="es-ES"/>
              </w:rPr>
              <w:t>1</w:t>
            </w:r>
            <w:r w:rsidR="001E6FB1">
              <w:rPr>
                <w:lang w:val="es-ES"/>
              </w:rPr>
              <w:t>1</w:t>
            </w:r>
          </w:p>
        </w:tc>
        <w:tc>
          <w:tcPr>
            <w:tcW w:w="1559" w:type="dxa"/>
          </w:tcPr>
          <w:p w14:paraId="19A80E62" w14:textId="15FDFC63" w:rsidR="009A7987" w:rsidRDefault="009A7987" w:rsidP="00EC1FA9">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4</w:t>
            </w:r>
          </w:p>
        </w:tc>
        <w:tc>
          <w:tcPr>
            <w:tcW w:w="5856" w:type="dxa"/>
          </w:tcPr>
          <w:p w14:paraId="5F3C86CA" w14:textId="4D011577" w:rsidR="009A7987" w:rsidRDefault="009A7987" w:rsidP="00EC1FA9">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 xml:space="preserve">Diseño de Interfaz </w:t>
            </w:r>
            <w:r>
              <w:rPr>
                <w:lang w:val="es-ES"/>
              </w:rPr>
              <w:t>gestión de programa (Sistemas)</w:t>
            </w:r>
            <w:r w:rsidRPr="0073563F">
              <w:rPr>
                <w:lang w:val="es-ES"/>
              </w:rPr>
              <w:t>.</w:t>
            </w:r>
          </w:p>
        </w:tc>
      </w:tr>
      <w:tr w:rsidR="009A7987" w14:paraId="11F49067"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4FF51391" w14:textId="74283727" w:rsidR="009A7987" w:rsidRDefault="001E6FB1" w:rsidP="00EC1FA9">
            <w:pPr>
              <w:spacing w:line="360" w:lineRule="auto"/>
              <w:jc w:val="both"/>
              <w:rPr>
                <w:lang w:val="es-ES"/>
              </w:rPr>
            </w:pPr>
            <w:r>
              <w:rPr>
                <w:lang w:val="es-ES"/>
              </w:rPr>
              <w:t>1</w:t>
            </w:r>
            <w:r w:rsidR="009A7987">
              <w:rPr>
                <w:lang w:val="es-ES"/>
              </w:rPr>
              <w:t>2</w:t>
            </w:r>
          </w:p>
        </w:tc>
        <w:tc>
          <w:tcPr>
            <w:tcW w:w="1559" w:type="dxa"/>
          </w:tcPr>
          <w:p w14:paraId="07FC8E1A" w14:textId="588643B8" w:rsidR="009A7987" w:rsidRDefault="009A7987" w:rsidP="00EC1FA9">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4</w:t>
            </w:r>
          </w:p>
        </w:tc>
        <w:tc>
          <w:tcPr>
            <w:tcW w:w="5856" w:type="dxa"/>
          </w:tcPr>
          <w:p w14:paraId="4C14EA97" w14:textId="77777777" w:rsidR="009A7987" w:rsidRPr="0073563F" w:rsidRDefault="009A7987"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Creación de la Base de Datos para Gestión de</w:t>
            </w:r>
          </w:p>
          <w:p w14:paraId="7EE4288C" w14:textId="0C34E4C2" w:rsidR="009A7987" w:rsidRDefault="009A7987"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Programa</w:t>
            </w:r>
            <w:r w:rsidRPr="0073563F">
              <w:rPr>
                <w:lang w:val="es-ES"/>
              </w:rPr>
              <w:t>.</w:t>
            </w:r>
          </w:p>
        </w:tc>
      </w:tr>
      <w:tr w:rsidR="009A7987" w:rsidRPr="004033F2" w14:paraId="32D0CEA5"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547789" w14:textId="45D8BEC4" w:rsidR="009A7987" w:rsidRDefault="001E6FB1" w:rsidP="00EC1FA9">
            <w:pPr>
              <w:spacing w:line="360" w:lineRule="auto"/>
              <w:jc w:val="both"/>
              <w:rPr>
                <w:lang w:val="es-ES"/>
              </w:rPr>
            </w:pPr>
            <w:r>
              <w:rPr>
                <w:lang w:val="es-ES"/>
              </w:rPr>
              <w:t>1</w:t>
            </w:r>
            <w:r w:rsidR="009A7987">
              <w:rPr>
                <w:lang w:val="es-ES"/>
              </w:rPr>
              <w:t>3</w:t>
            </w:r>
          </w:p>
        </w:tc>
        <w:tc>
          <w:tcPr>
            <w:tcW w:w="1559" w:type="dxa"/>
          </w:tcPr>
          <w:p w14:paraId="397AC4D9" w14:textId="17219DDA" w:rsidR="009A7987" w:rsidRDefault="009A7987" w:rsidP="00EC1FA9">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4</w:t>
            </w:r>
          </w:p>
        </w:tc>
        <w:tc>
          <w:tcPr>
            <w:tcW w:w="5856" w:type="dxa"/>
          </w:tcPr>
          <w:p w14:paraId="35DE78E6" w14:textId="7E9E67E3" w:rsidR="009A7987" w:rsidRPr="0073563F" w:rsidRDefault="009A7987" w:rsidP="00EC1FA9">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Validación de Datos en la Base de Datos</w:t>
            </w:r>
            <w:r>
              <w:rPr>
                <w:lang w:val="es-ES"/>
              </w:rPr>
              <w:t>.</w:t>
            </w:r>
          </w:p>
        </w:tc>
      </w:tr>
      <w:tr w:rsidR="009A7987" w:rsidRPr="004033F2" w14:paraId="276B3A54"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1DC09C0D" w14:textId="271B38C0" w:rsidR="009A7987" w:rsidRDefault="001E6FB1" w:rsidP="009A7987">
            <w:pPr>
              <w:spacing w:line="360" w:lineRule="auto"/>
              <w:jc w:val="both"/>
              <w:rPr>
                <w:lang w:val="es-ES"/>
              </w:rPr>
            </w:pPr>
            <w:r>
              <w:rPr>
                <w:lang w:val="es-ES"/>
              </w:rPr>
              <w:t>1</w:t>
            </w:r>
            <w:r w:rsidR="009A7987">
              <w:rPr>
                <w:lang w:val="es-ES"/>
              </w:rPr>
              <w:t>4</w:t>
            </w:r>
          </w:p>
        </w:tc>
        <w:tc>
          <w:tcPr>
            <w:tcW w:w="1559" w:type="dxa"/>
          </w:tcPr>
          <w:p w14:paraId="012F7173" w14:textId="7FB1748E" w:rsidR="009A7987" w:rsidRDefault="009A7987"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4</w:t>
            </w:r>
          </w:p>
        </w:tc>
        <w:tc>
          <w:tcPr>
            <w:tcW w:w="5856" w:type="dxa"/>
          </w:tcPr>
          <w:p w14:paraId="141FEA46" w14:textId="2AF0D38E" w:rsidR="009A7987" w:rsidRPr="0073563F" w:rsidRDefault="009A7987"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Guardar la Información en la Base de Datos</w:t>
            </w:r>
            <w:r>
              <w:rPr>
                <w:lang w:val="es-ES"/>
              </w:rPr>
              <w:t>.</w:t>
            </w:r>
          </w:p>
        </w:tc>
      </w:tr>
      <w:tr w:rsidR="009A7987" w:rsidRPr="004033F2" w14:paraId="2534E5E9"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F946789" w14:textId="5A5CE588" w:rsidR="009A7987" w:rsidRDefault="001E6FB1" w:rsidP="009A7987">
            <w:pPr>
              <w:spacing w:line="360" w:lineRule="auto"/>
              <w:jc w:val="both"/>
              <w:rPr>
                <w:lang w:val="es-ES"/>
              </w:rPr>
            </w:pPr>
            <w:r>
              <w:rPr>
                <w:lang w:val="es-ES"/>
              </w:rPr>
              <w:t>15</w:t>
            </w:r>
          </w:p>
        </w:tc>
        <w:tc>
          <w:tcPr>
            <w:tcW w:w="1559" w:type="dxa"/>
          </w:tcPr>
          <w:p w14:paraId="4B54B335" w14:textId="1E6CED3B" w:rsidR="009A7987" w:rsidRDefault="001E6FB1" w:rsidP="009A7987">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5</w:t>
            </w:r>
          </w:p>
        </w:tc>
        <w:tc>
          <w:tcPr>
            <w:tcW w:w="5856" w:type="dxa"/>
          </w:tcPr>
          <w:p w14:paraId="439E266C" w14:textId="1F75FD49" w:rsidR="009A7987" w:rsidRPr="009A7987" w:rsidRDefault="009A7987" w:rsidP="009A7987">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9A7987">
              <w:rPr>
                <w:rFonts w:ascii="Arial MT" w:hAnsi="Arial MT"/>
                <w:lang w:val="es-ES"/>
              </w:rPr>
              <w:t>Diseño</w:t>
            </w:r>
            <w:r w:rsidRPr="009A7987">
              <w:rPr>
                <w:rFonts w:ascii="Arial MT" w:hAnsi="Arial MT"/>
                <w:spacing w:val="-5"/>
                <w:lang w:val="es-ES"/>
              </w:rPr>
              <w:t xml:space="preserve"> </w:t>
            </w:r>
            <w:r w:rsidRPr="009A7987">
              <w:rPr>
                <w:rFonts w:ascii="Arial MT" w:hAnsi="Arial MT"/>
                <w:lang w:val="es-ES"/>
              </w:rPr>
              <w:t>de</w:t>
            </w:r>
            <w:r w:rsidRPr="009A7987">
              <w:rPr>
                <w:rFonts w:ascii="Arial MT" w:hAnsi="Arial MT"/>
                <w:spacing w:val="-1"/>
                <w:lang w:val="es-ES"/>
              </w:rPr>
              <w:t xml:space="preserve"> </w:t>
            </w:r>
            <w:r w:rsidRPr="009A7987">
              <w:rPr>
                <w:rFonts w:ascii="Arial MT" w:hAnsi="Arial MT"/>
                <w:lang w:val="es-ES"/>
              </w:rPr>
              <w:t>Interfaz</w:t>
            </w:r>
            <w:r w:rsidRPr="009A7987">
              <w:rPr>
                <w:rFonts w:ascii="Arial MT" w:hAnsi="Arial MT"/>
                <w:spacing w:val="-6"/>
                <w:lang w:val="es-ES"/>
              </w:rPr>
              <w:t xml:space="preserve"> </w:t>
            </w:r>
            <w:r w:rsidRPr="009A7987">
              <w:rPr>
                <w:rFonts w:ascii="Arial MT" w:hAnsi="Arial MT"/>
                <w:lang w:val="es-ES"/>
              </w:rPr>
              <w:t>para</w:t>
            </w:r>
            <w:r w:rsidRPr="009A7987">
              <w:rPr>
                <w:rFonts w:ascii="Arial MT" w:hAnsi="Arial MT"/>
                <w:spacing w:val="62"/>
                <w:lang w:val="es-ES"/>
              </w:rPr>
              <w:t xml:space="preserve"> </w:t>
            </w:r>
            <w:r w:rsidRPr="009A7987">
              <w:rPr>
                <w:rFonts w:ascii="Arial MT" w:hAnsi="Arial MT"/>
                <w:lang w:val="es-ES"/>
              </w:rPr>
              <w:t>Registro</w:t>
            </w:r>
            <w:r w:rsidRPr="009A7987">
              <w:rPr>
                <w:rFonts w:ascii="Arial MT" w:hAnsi="Arial MT"/>
                <w:spacing w:val="-5"/>
                <w:lang w:val="es-ES"/>
              </w:rPr>
              <w:t xml:space="preserve"> </w:t>
            </w:r>
            <w:r w:rsidRPr="009A7987">
              <w:rPr>
                <w:rFonts w:ascii="Arial MT" w:hAnsi="Arial MT"/>
                <w:lang w:val="es-ES"/>
              </w:rPr>
              <w:t>de</w:t>
            </w:r>
            <w:r w:rsidRPr="009A7987">
              <w:rPr>
                <w:rFonts w:ascii="Arial MT" w:hAnsi="Arial MT"/>
                <w:spacing w:val="-1"/>
                <w:lang w:val="es-ES"/>
              </w:rPr>
              <w:t xml:space="preserve"> </w:t>
            </w:r>
            <w:r w:rsidRPr="009A7987">
              <w:rPr>
                <w:rFonts w:ascii="Arial MT" w:hAnsi="Arial MT"/>
                <w:lang w:val="es-ES"/>
              </w:rPr>
              <w:t>Docentes.</w:t>
            </w:r>
          </w:p>
        </w:tc>
      </w:tr>
      <w:tr w:rsidR="009A7987" w:rsidRPr="004033F2" w14:paraId="0C812EF7"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7964EBF7" w14:textId="38DE6CB2" w:rsidR="009A7987" w:rsidRDefault="001E6FB1" w:rsidP="009A7987">
            <w:pPr>
              <w:spacing w:line="360" w:lineRule="auto"/>
              <w:jc w:val="both"/>
              <w:rPr>
                <w:lang w:val="es-ES"/>
              </w:rPr>
            </w:pPr>
            <w:r>
              <w:rPr>
                <w:lang w:val="es-ES"/>
              </w:rPr>
              <w:t>16</w:t>
            </w:r>
          </w:p>
        </w:tc>
        <w:tc>
          <w:tcPr>
            <w:tcW w:w="1559" w:type="dxa"/>
          </w:tcPr>
          <w:p w14:paraId="2FBD5825" w14:textId="4939CE12" w:rsidR="009A7987" w:rsidRDefault="001E6FB1"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5</w:t>
            </w:r>
          </w:p>
        </w:tc>
        <w:tc>
          <w:tcPr>
            <w:tcW w:w="5856" w:type="dxa"/>
          </w:tcPr>
          <w:p w14:paraId="1749FD25" w14:textId="1F8EBCAF" w:rsidR="009A7987" w:rsidRPr="009A7987" w:rsidRDefault="009A7987" w:rsidP="001E6FB1">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 xml:space="preserve">Diseño de la Base de Datos de </w:t>
            </w:r>
            <w:r w:rsidR="001E6FB1">
              <w:rPr>
                <w:lang w:val="es-ES"/>
              </w:rPr>
              <w:t>Docentes</w:t>
            </w:r>
            <w:r>
              <w:rPr>
                <w:lang w:val="es-ES"/>
              </w:rPr>
              <w:t>.</w:t>
            </w:r>
          </w:p>
        </w:tc>
      </w:tr>
      <w:tr w:rsidR="00046BB2" w:rsidRPr="004033F2" w14:paraId="61B7001E"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C580F21" w14:textId="5A65779A" w:rsidR="00046BB2" w:rsidRDefault="00046BB2" w:rsidP="009A7987">
            <w:pPr>
              <w:spacing w:line="360" w:lineRule="auto"/>
              <w:jc w:val="both"/>
              <w:rPr>
                <w:lang w:val="es-ES"/>
              </w:rPr>
            </w:pPr>
            <w:r>
              <w:rPr>
                <w:lang w:val="es-ES"/>
              </w:rPr>
              <w:t>17</w:t>
            </w:r>
          </w:p>
        </w:tc>
        <w:tc>
          <w:tcPr>
            <w:tcW w:w="1559" w:type="dxa"/>
          </w:tcPr>
          <w:p w14:paraId="19493610" w14:textId="01AA3B39" w:rsidR="00046BB2" w:rsidRDefault="00046BB2" w:rsidP="009A7987">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5</w:t>
            </w:r>
          </w:p>
        </w:tc>
        <w:tc>
          <w:tcPr>
            <w:tcW w:w="5856" w:type="dxa"/>
          </w:tcPr>
          <w:p w14:paraId="28ABCBD2" w14:textId="0C44438B" w:rsidR="00046BB2" w:rsidRPr="0073563F" w:rsidRDefault="00046BB2" w:rsidP="001E6FB1">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Creación</w:t>
            </w:r>
            <w:r w:rsidRPr="0073563F">
              <w:rPr>
                <w:lang w:val="es-ES"/>
              </w:rPr>
              <w:t xml:space="preserve"> de la Base de Datos de </w:t>
            </w:r>
            <w:r>
              <w:rPr>
                <w:lang w:val="es-ES"/>
              </w:rPr>
              <w:t>Docentes</w:t>
            </w:r>
          </w:p>
        </w:tc>
      </w:tr>
      <w:tr w:rsidR="009A7987" w:rsidRPr="004033F2" w14:paraId="36C4873D"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52F367E3" w14:textId="47FCBDC8" w:rsidR="009A7987" w:rsidRDefault="001E6FB1" w:rsidP="009A7987">
            <w:pPr>
              <w:spacing w:line="360" w:lineRule="auto"/>
              <w:jc w:val="both"/>
              <w:rPr>
                <w:lang w:val="es-ES"/>
              </w:rPr>
            </w:pPr>
            <w:r>
              <w:rPr>
                <w:lang w:val="es-ES"/>
              </w:rPr>
              <w:t>17</w:t>
            </w:r>
          </w:p>
        </w:tc>
        <w:tc>
          <w:tcPr>
            <w:tcW w:w="1559" w:type="dxa"/>
          </w:tcPr>
          <w:p w14:paraId="5EE5451B" w14:textId="1C4CB18D" w:rsidR="009A7987" w:rsidRDefault="001E6FB1"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5</w:t>
            </w:r>
          </w:p>
        </w:tc>
        <w:tc>
          <w:tcPr>
            <w:tcW w:w="5856" w:type="dxa"/>
          </w:tcPr>
          <w:p w14:paraId="1C990E41" w14:textId="69CC68E2" w:rsidR="009A7987" w:rsidRDefault="001E6FB1"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Poblar</w:t>
            </w:r>
            <w:r w:rsidR="009A7987" w:rsidRPr="0073563F">
              <w:rPr>
                <w:lang w:val="es-ES"/>
              </w:rPr>
              <w:t xml:space="preserve"> la Base de Datos</w:t>
            </w:r>
            <w:r>
              <w:rPr>
                <w:lang w:val="es-ES"/>
              </w:rPr>
              <w:t xml:space="preserve"> de docentes</w:t>
            </w:r>
            <w:r w:rsidR="009A7987" w:rsidRPr="0073563F">
              <w:rPr>
                <w:lang w:val="es-ES"/>
              </w:rPr>
              <w:t>.</w:t>
            </w:r>
          </w:p>
        </w:tc>
      </w:tr>
      <w:tr w:rsidR="009A7987" w14:paraId="1DF06F1D"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C850EC5" w14:textId="460988AF" w:rsidR="009A7987" w:rsidRDefault="001E6FB1" w:rsidP="009A7987">
            <w:pPr>
              <w:spacing w:line="360" w:lineRule="auto"/>
              <w:jc w:val="both"/>
              <w:rPr>
                <w:lang w:val="es-ES"/>
              </w:rPr>
            </w:pPr>
            <w:r>
              <w:rPr>
                <w:lang w:val="es-ES"/>
              </w:rPr>
              <w:t>18</w:t>
            </w:r>
          </w:p>
        </w:tc>
        <w:tc>
          <w:tcPr>
            <w:tcW w:w="1559" w:type="dxa"/>
          </w:tcPr>
          <w:p w14:paraId="07946CB8" w14:textId="147CDDF8" w:rsidR="009A7987" w:rsidRDefault="001E6FB1" w:rsidP="009A7987">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6</w:t>
            </w:r>
          </w:p>
        </w:tc>
        <w:tc>
          <w:tcPr>
            <w:tcW w:w="5856" w:type="dxa"/>
          </w:tcPr>
          <w:p w14:paraId="641B7774" w14:textId="61E0A6AE" w:rsidR="009A7987" w:rsidRPr="0073563F" w:rsidRDefault="009A7987" w:rsidP="009A7987">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Diseño de Interfaz d</w:t>
            </w:r>
            <w:r w:rsidR="001E6FB1">
              <w:rPr>
                <w:lang w:val="es-ES"/>
              </w:rPr>
              <w:t>e</w:t>
            </w:r>
            <w:r w:rsidRPr="0073563F">
              <w:rPr>
                <w:lang w:val="es-ES"/>
              </w:rPr>
              <w:t xml:space="preserve"> Usuario para Gestión de</w:t>
            </w:r>
          </w:p>
          <w:p w14:paraId="0CC28837" w14:textId="658CBA66" w:rsidR="009A7987" w:rsidRDefault="001E6FB1" w:rsidP="009A7987">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Citas</w:t>
            </w:r>
            <w:r w:rsidR="009A7987">
              <w:rPr>
                <w:lang w:val="es-ES"/>
              </w:rPr>
              <w:t>.</w:t>
            </w:r>
          </w:p>
        </w:tc>
      </w:tr>
      <w:tr w:rsidR="009A7987" w14:paraId="54883A48"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2BE369CD" w14:textId="76CD720B" w:rsidR="009A7987" w:rsidRDefault="001E6FB1" w:rsidP="009A7987">
            <w:pPr>
              <w:spacing w:line="360" w:lineRule="auto"/>
              <w:jc w:val="both"/>
              <w:rPr>
                <w:lang w:val="es-ES"/>
              </w:rPr>
            </w:pPr>
            <w:r>
              <w:rPr>
                <w:lang w:val="es-ES"/>
              </w:rPr>
              <w:t>19</w:t>
            </w:r>
          </w:p>
        </w:tc>
        <w:tc>
          <w:tcPr>
            <w:tcW w:w="1559" w:type="dxa"/>
          </w:tcPr>
          <w:p w14:paraId="4E5EB523" w14:textId="0B1E0244" w:rsidR="009A7987" w:rsidRDefault="001E6FB1"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6</w:t>
            </w:r>
          </w:p>
        </w:tc>
        <w:tc>
          <w:tcPr>
            <w:tcW w:w="5856" w:type="dxa"/>
          </w:tcPr>
          <w:p w14:paraId="2257ED7D" w14:textId="77777777" w:rsidR="009A7987" w:rsidRPr="0073563F" w:rsidRDefault="009A7987"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Creación de la Base de Datos para Gestión de</w:t>
            </w:r>
          </w:p>
          <w:p w14:paraId="223E8BDC" w14:textId="05418CEC" w:rsidR="009A7987" w:rsidRDefault="001E6FB1"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citas</w:t>
            </w:r>
            <w:r w:rsidR="009A7987" w:rsidRPr="0073563F">
              <w:rPr>
                <w:lang w:val="es-ES"/>
              </w:rPr>
              <w:t>.</w:t>
            </w:r>
          </w:p>
        </w:tc>
      </w:tr>
      <w:tr w:rsidR="009A7987" w:rsidRPr="004033F2" w14:paraId="79805032"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30C150" w14:textId="1EFC00D8" w:rsidR="009A7987" w:rsidRDefault="001E6FB1" w:rsidP="009A7987">
            <w:pPr>
              <w:spacing w:line="360" w:lineRule="auto"/>
              <w:jc w:val="both"/>
              <w:rPr>
                <w:lang w:val="es-ES"/>
              </w:rPr>
            </w:pPr>
            <w:r>
              <w:rPr>
                <w:lang w:val="es-ES"/>
              </w:rPr>
              <w:t>20</w:t>
            </w:r>
          </w:p>
        </w:tc>
        <w:tc>
          <w:tcPr>
            <w:tcW w:w="1559" w:type="dxa"/>
          </w:tcPr>
          <w:p w14:paraId="2E74D5C8" w14:textId="39DE4A05" w:rsidR="009A7987" w:rsidRDefault="001E6FB1" w:rsidP="009A7987">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6</w:t>
            </w:r>
          </w:p>
        </w:tc>
        <w:tc>
          <w:tcPr>
            <w:tcW w:w="5856" w:type="dxa"/>
          </w:tcPr>
          <w:p w14:paraId="533A2A94" w14:textId="77777777" w:rsidR="009A7987" w:rsidRDefault="009A7987" w:rsidP="009A7987">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Validación de Datos en la Base de Datos</w:t>
            </w:r>
            <w:r>
              <w:rPr>
                <w:lang w:val="es-ES"/>
              </w:rPr>
              <w:t>.</w:t>
            </w:r>
          </w:p>
        </w:tc>
      </w:tr>
      <w:tr w:rsidR="009A7987" w:rsidRPr="004033F2" w14:paraId="1C649F7F"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4A918599" w14:textId="0EBAF702" w:rsidR="009A7987" w:rsidRDefault="001E6FB1" w:rsidP="009A7987">
            <w:pPr>
              <w:spacing w:line="360" w:lineRule="auto"/>
              <w:jc w:val="both"/>
              <w:rPr>
                <w:lang w:val="es-ES"/>
              </w:rPr>
            </w:pPr>
            <w:r>
              <w:rPr>
                <w:lang w:val="es-ES"/>
              </w:rPr>
              <w:t>21</w:t>
            </w:r>
          </w:p>
        </w:tc>
        <w:tc>
          <w:tcPr>
            <w:tcW w:w="1559" w:type="dxa"/>
          </w:tcPr>
          <w:p w14:paraId="4BBF2D1A" w14:textId="346FBF4B" w:rsidR="009A7987" w:rsidRDefault="001E6FB1"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6</w:t>
            </w:r>
          </w:p>
        </w:tc>
        <w:tc>
          <w:tcPr>
            <w:tcW w:w="5856" w:type="dxa"/>
          </w:tcPr>
          <w:p w14:paraId="00321537" w14:textId="77777777" w:rsidR="009A7987" w:rsidRDefault="009A7987" w:rsidP="009A7987">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Guardar la Información en la Base de Datos</w:t>
            </w:r>
            <w:r>
              <w:rPr>
                <w:lang w:val="es-ES"/>
              </w:rPr>
              <w:t>.</w:t>
            </w:r>
          </w:p>
        </w:tc>
      </w:tr>
      <w:tr w:rsidR="001E6FB1" w:rsidRPr="004033F2" w14:paraId="6AFFBF8F"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F95D83" w14:textId="21487CD5" w:rsidR="001E6FB1" w:rsidRDefault="001E6FB1" w:rsidP="001E6FB1">
            <w:pPr>
              <w:spacing w:line="360" w:lineRule="auto"/>
              <w:jc w:val="both"/>
              <w:rPr>
                <w:lang w:val="es-ES"/>
              </w:rPr>
            </w:pPr>
            <w:r>
              <w:rPr>
                <w:lang w:val="es-ES"/>
              </w:rPr>
              <w:t>22</w:t>
            </w:r>
          </w:p>
        </w:tc>
        <w:tc>
          <w:tcPr>
            <w:tcW w:w="1559" w:type="dxa"/>
          </w:tcPr>
          <w:p w14:paraId="71855CED" w14:textId="49B95748" w:rsidR="001E6FB1" w:rsidRDefault="001E6FB1" w:rsidP="001E6FB1">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7</w:t>
            </w:r>
          </w:p>
        </w:tc>
        <w:tc>
          <w:tcPr>
            <w:tcW w:w="5856" w:type="dxa"/>
          </w:tcPr>
          <w:p w14:paraId="244AF758" w14:textId="1325C964" w:rsidR="001E6FB1" w:rsidRPr="0073563F" w:rsidRDefault="001E6FB1" w:rsidP="001E6FB1">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Diseño de Interfaz d</w:t>
            </w:r>
            <w:r>
              <w:rPr>
                <w:lang w:val="es-ES"/>
              </w:rPr>
              <w:t>e</w:t>
            </w:r>
            <w:r w:rsidRPr="0073563F">
              <w:rPr>
                <w:lang w:val="es-ES"/>
              </w:rPr>
              <w:t xml:space="preserve"> Usuario para </w:t>
            </w:r>
            <w:r>
              <w:rPr>
                <w:lang w:val="es-ES"/>
              </w:rPr>
              <w:t>Calendario</w:t>
            </w:r>
          </w:p>
        </w:tc>
      </w:tr>
      <w:tr w:rsidR="00805F6B" w:rsidRPr="00037B1B" w14:paraId="4F1011CE"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3D361DBE" w14:textId="5CB7D2FC" w:rsidR="00805F6B" w:rsidRDefault="00805F6B" w:rsidP="00805F6B">
            <w:pPr>
              <w:spacing w:line="360" w:lineRule="auto"/>
              <w:jc w:val="both"/>
              <w:rPr>
                <w:lang w:val="es-ES"/>
              </w:rPr>
            </w:pPr>
            <w:r>
              <w:rPr>
                <w:lang w:val="es-ES"/>
              </w:rPr>
              <w:t>2</w:t>
            </w:r>
            <w:r w:rsidR="0054164D">
              <w:rPr>
                <w:lang w:val="es-ES"/>
              </w:rPr>
              <w:t>3</w:t>
            </w:r>
          </w:p>
        </w:tc>
        <w:tc>
          <w:tcPr>
            <w:tcW w:w="1559" w:type="dxa"/>
          </w:tcPr>
          <w:p w14:paraId="601FC7B5" w14:textId="49831CE5" w:rsidR="00805F6B" w:rsidRDefault="00805F6B" w:rsidP="00805F6B">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8</w:t>
            </w:r>
          </w:p>
        </w:tc>
        <w:tc>
          <w:tcPr>
            <w:tcW w:w="5856" w:type="dxa"/>
          </w:tcPr>
          <w:p w14:paraId="04725BFC" w14:textId="77777777" w:rsidR="00805F6B" w:rsidRPr="0073563F" w:rsidRDefault="00805F6B" w:rsidP="00805F6B">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Diseño de Interfaz d</w:t>
            </w:r>
            <w:r>
              <w:rPr>
                <w:lang w:val="es-ES"/>
              </w:rPr>
              <w:t>e</w:t>
            </w:r>
            <w:r w:rsidRPr="0073563F">
              <w:rPr>
                <w:lang w:val="es-ES"/>
              </w:rPr>
              <w:t xml:space="preserve"> Usuario para Gestión de</w:t>
            </w:r>
          </w:p>
          <w:p w14:paraId="3E3D41BF" w14:textId="31757545" w:rsidR="00805F6B" w:rsidRPr="0073563F" w:rsidRDefault="00805F6B" w:rsidP="00805F6B">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Blog.</w:t>
            </w:r>
          </w:p>
        </w:tc>
      </w:tr>
      <w:tr w:rsidR="00805F6B" w:rsidRPr="00037B1B" w14:paraId="0EBA7CED"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AF122B8" w14:textId="2FF6D4F7" w:rsidR="00805F6B" w:rsidRDefault="00805F6B" w:rsidP="00805F6B">
            <w:pPr>
              <w:spacing w:line="360" w:lineRule="auto"/>
              <w:jc w:val="both"/>
              <w:rPr>
                <w:lang w:val="es-ES"/>
              </w:rPr>
            </w:pPr>
            <w:r>
              <w:rPr>
                <w:lang w:val="es-ES"/>
              </w:rPr>
              <w:lastRenderedPageBreak/>
              <w:t>2</w:t>
            </w:r>
            <w:r w:rsidR="0054164D">
              <w:rPr>
                <w:lang w:val="es-ES"/>
              </w:rPr>
              <w:t>4</w:t>
            </w:r>
          </w:p>
        </w:tc>
        <w:tc>
          <w:tcPr>
            <w:tcW w:w="1559" w:type="dxa"/>
          </w:tcPr>
          <w:p w14:paraId="1FCDCF27" w14:textId="45F85AC7" w:rsidR="00805F6B" w:rsidRDefault="00805F6B" w:rsidP="00805F6B">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8</w:t>
            </w:r>
          </w:p>
        </w:tc>
        <w:tc>
          <w:tcPr>
            <w:tcW w:w="5856" w:type="dxa"/>
          </w:tcPr>
          <w:p w14:paraId="48EBB286" w14:textId="77777777" w:rsidR="00805F6B" w:rsidRPr="0073563F" w:rsidRDefault="00805F6B" w:rsidP="00805F6B">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Creación de la Base de Datos para Gestión de</w:t>
            </w:r>
          </w:p>
          <w:p w14:paraId="3590CAA2" w14:textId="3BE59649" w:rsidR="00805F6B" w:rsidRPr="0073563F" w:rsidRDefault="00805F6B" w:rsidP="00805F6B">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blog</w:t>
            </w:r>
            <w:r w:rsidRPr="0073563F">
              <w:rPr>
                <w:lang w:val="es-ES"/>
              </w:rPr>
              <w:t>.</w:t>
            </w:r>
          </w:p>
        </w:tc>
      </w:tr>
      <w:tr w:rsidR="00805F6B" w:rsidRPr="004033F2" w14:paraId="498A8059"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7C1B4FA3" w14:textId="71EB74E2" w:rsidR="00805F6B" w:rsidRDefault="00805F6B" w:rsidP="00805F6B">
            <w:pPr>
              <w:spacing w:line="360" w:lineRule="auto"/>
              <w:jc w:val="both"/>
              <w:rPr>
                <w:lang w:val="es-ES"/>
              </w:rPr>
            </w:pPr>
            <w:r>
              <w:rPr>
                <w:lang w:val="es-ES"/>
              </w:rPr>
              <w:t>2</w:t>
            </w:r>
            <w:r w:rsidR="0054164D">
              <w:rPr>
                <w:lang w:val="es-ES"/>
              </w:rPr>
              <w:t>5</w:t>
            </w:r>
          </w:p>
        </w:tc>
        <w:tc>
          <w:tcPr>
            <w:tcW w:w="1559" w:type="dxa"/>
          </w:tcPr>
          <w:p w14:paraId="3ECB1D45" w14:textId="50657C15" w:rsidR="00805F6B" w:rsidRDefault="00805F6B" w:rsidP="00805F6B">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8</w:t>
            </w:r>
          </w:p>
        </w:tc>
        <w:tc>
          <w:tcPr>
            <w:tcW w:w="5856" w:type="dxa"/>
          </w:tcPr>
          <w:p w14:paraId="112EC00D" w14:textId="616AB710" w:rsidR="00805F6B" w:rsidRPr="0073563F" w:rsidRDefault="00805F6B" w:rsidP="00805F6B">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Validación de Datos en la Base de Datos</w:t>
            </w:r>
            <w:r>
              <w:rPr>
                <w:lang w:val="es-ES"/>
              </w:rPr>
              <w:t>.</w:t>
            </w:r>
          </w:p>
        </w:tc>
      </w:tr>
      <w:tr w:rsidR="00805F6B" w:rsidRPr="004033F2" w14:paraId="5FB059F0" w14:textId="77777777" w:rsidTr="00EC1F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29D3C92" w14:textId="3E792B6B" w:rsidR="00805F6B" w:rsidRDefault="00805F6B" w:rsidP="00805F6B">
            <w:pPr>
              <w:spacing w:line="360" w:lineRule="auto"/>
              <w:jc w:val="both"/>
              <w:rPr>
                <w:lang w:val="es-ES"/>
              </w:rPr>
            </w:pPr>
            <w:r>
              <w:rPr>
                <w:lang w:val="es-ES"/>
              </w:rPr>
              <w:t>2</w:t>
            </w:r>
            <w:r w:rsidR="0054164D">
              <w:rPr>
                <w:lang w:val="es-ES"/>
              </w:rPr>
              <w:t>6</w:t>
            </w:r>
          </w:p>
        </w:tc>
        <w:tc>
          <w:tcPr>
            <w:tcW w:w="1559" w:type="dxa"/>
          </w:tcPr>
          <w:p w14:paraId="55296921" w14:textId="60560001" w:rsidR="00805F6B" w:rsidRDefault="00805F6B" w:rsidP="00805F6B">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Pr>
                <w:lang w:val="es-ES"/>
              </w:rPr>
              <w:t>8</w:t>
            </w:r>
          </w:p>
        </w:tc>
        <w:tc>
          <w:tcPr>
            <w:tcW w:w="5856" w:type="dxa"/>
          </w:tcPr>
          <w:p w14:paraId="30B30AC1" w14:textId="0B774580" w:rsidR="00805F6B" w:rsidRPr="0073563F" w:rsidRDefault="00805F6B" w:rsidP="00805F6B">
            <w:pPr>
              <w:spacing w:line="360" w:lineRule="auto"/>
              <w:jc w:val="both"/>
              <w:cnfStyle w:val="000000100000" w:firstRow="0" w:lastRow="0" w:firstColumn="0" w:lastColumn="0" w:oddVBand="0" w:evenVBand="0" w:oddHBand="1" w:evenHBand="0" w:firstRowFirstColumn="0" w:firstRowLastColumn="0" w:lastRowFirstColumn="0" w:lastRowLastColumn="0"/>
              <w:rPr>
                <w:lang w:val="es-ES"/>
              </w:rPr>
            </w:pPr>
            <w:r w:rsidRPr="0073563F">
              <w:rPr>
                <w:lang w:val="es-ES"/>
              </w:rPr>
              <w:t>Guardar la Información en la Base de Datos</w:t>
            </w:r>
            <w:r>
              <w:rPr>
                <w:lang w:val="es-ES"/>
              </w:rPr>
              <w:t>.</w:t>
            </w:r>
          </w:p>
        </w:tc>
      </w:tr>
      <w:tr w:rsidR="00805F6B" w:rsidRPr="004033F2" w14:paraId="5B49A0F6" w14:textId="77777777" w:rsidTr="00EC1FA9">
        <w:tc>
          <w:tcPr>
            <w:cnfStyle w:val="001000000000" w:firstRow="0" w:lastRow="0" w:firstColumn="1" w:lastColumn="0" w:oddVBand="0" w:evenVBand="0" w:oddHBand="0" w:evenHBand="0" w:firstRowFirstColumn="0" w:firstRowLastColumn="0" w:lastRowFirstColumn="0" w:lastRowLastColumn="0"/>
            <w:tcW w:w="1413" w:type="dxa"/>
          </w:tcPr>
          <w:p w14:paraId="54E3FA54" w14:textId="5222D6AC" w:rsidR="00805F6B" w:rsidRDefault="00805F6B" w:rsidP="00805F6B">
            <w:pPr>
              <w:spacing w:line="360" w:lineRule="auto"/>
              <w:jc w:val="both"/>
              <w:rPr>
                <w:lang w:val="es-ES"/>
              </w:rPr>
            </w:pPr>
            <w:r>
              <w:rPr>
                <w:lang w:val="es-ES"/>
              </w:rPr>
              <w:t>2</w:t>
            </w:r>
            <w:r w:rsidR="0054164D">
              <w:rPr>
                <w:lang w:val="es-ES"/>
              </w:rPr>
              <w:t>7</w:t>
            </w:r>
          </w:p>
        </w:tc>
        <w:tc>
          <w:tcPr>
            <w:tcW w:w="1559" w:type="dxa"/>
          </w:tcPr>
          <w:p w14:paraId="4907413B" w14:textId="0D527AC3" w:rsidR="00805F6B" w:rsidRDefault="00805F6B" w:rsidP="00805F6B">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Pr>
                <w:lang w:val="es-ES"/>
              </w:rPr>
              <w:t>9</w:t>
            </w:r>
          </w:p>
        </w:tc>
        <w:tc>
          <w:tcPr>
            <w:tcW w:w="5856" w:type="dxa"/>
          </w:tcPr>
          <w:p w14:paraId="365E50AC" w14:textId="5C38BE95" w:rsidR="00805F6B" w:rsidRPr="0073563F" w:rsidRDefault="00805F6B" w:rsidP="00805F6B">
            <w:pPr>
              <w:spacing w:line="360" w:lineRule="auto"/>
              <w:jc w:val="both"/>
              <w:cnfStyle w:val="000000000000" w:firstRow="0" w:lastRow="0" w:firstColumn="0" w:lastColumn="0" w:oddVBand="0" w:evenVBand="0" w:oddHBand="0" w:evenHBand="0" w:firstRowFirstColumn="0" w:firstRowLastColumn="0" w:lastRowFirstColumn="0" w:lastRowLastColumn="0"/>
              <w:rPr>
                <w:lang w:val="es-ES"/>
              </w:rPr>
            </w:pPr>
            <w:r w:rsidRPr="0073563F">
              <w:rPr>
                <w:lang w:val="es-ES"/>
              </w:rPr>
              <w:t>Diseño de Interfaz d</w:t>
            </w:r>
            <w:r>
              <w:rPr>
                <w:lang w:val="es-ES"/>
              </w:rPr>
              <w:t>e</w:t>
            </w:r>
            <w:r w:rsidRPr="0073563F">
              <w:rPr>
                <w:lang w:val="es-ES"/>
              </w:rPr>
              <w:t xml:space="preserve"> Usuario para </w:t>
            </w:r>
            <w:r>
              <w:rPr>
                <w:lang w:val="es-ES"/>
              </w:rPr>
              <w:t>Blog.</w:t>
            </w:r>
          </w:p>
        </w:tc>
      </w:tr>
    </w:tbl>
    <w:p w14:paraId="5B478DAC" w14:textId="19CC8ABC" w:rsidR="009A7987" w:rsidRDefault="009A7987" w:rsidP="009A7987">
      <w:pPr>
        <w:spacing w:line="360" w:lineRule="auto"/>
        <w:jc w:val="both"/>
        <w:rPr>
          <w:lang w:val="es-ES"/>
        </w:rPr>
      </w:pPr>
    </w:p>
    <w:p w14:paraId="56F3121B" w14:textId="77777777" w:rsidR="009A7987" w:rsidRDefault="009A7987" w:rsidP="009A7987">
      <w:pPr>
        <w:spacing w:line="360" w:lineRule="auto"/>
        <w:jc w:val="both"/>
        <w:rPr>
          <w:lang w:val="es-ES"/>
        </w:rPr>
      </w:pPr>
    </w:p>
    <w:p w14:paraId="6312F319" w14:textId="77777777" w:rsidR="009A7987" w:rsidRPr="00EE0084" w:rsidRDefault="009A7987" w:rsidP="009A7987">
      <w:pPr>
        <w:pStyle w:val="Ttulo2"/>
        <w:ind w:left="-5"/>
        <w:rPr>
          <w:lang w:val="es-ES"/>
        </w:rPr>
      </w:pPr>
      <w:bookmarkStart w:id="132" w:name="_Toc76994838"/>
      <w:r w:rsidRPr="00EE0084">
        <w:rPr>
          <w:lang w:val="es-ES"/>
        </w:rPr>
        <w:t>DESCRIPCIÓN TAREAS DE INGENIERÍA</w:t>
      </w:r>
      <w:bookmarkEnd w:id="132"/>
      <w:r w:rsidRPr="00EE0084">
        <w:rPr>
          <w:lang w:val="es-ES"/>
        </w:rPr>
        <w:t xml:space="preserve"> </w:t>
      </w:r>
      <w:r w:rsidRPr="00EE0084">
        <w:rPr>
          <w:rFonts w:eastAsia="Arial" w:cs="Arial"/>
          <w:b w:val="0"/>
          <w:lang w:val="es-ES"/>
        </w:rPr>
        <w:t xml:space="preserve"> </w:t>
      </w:r>
    </w:p>
    <w:p w14:paraId="6904EA55" w14:textId="69D6F30E" w:rsidR="009A7987" w:rsidRPr="00EE0084" w:rsidRDefault="009A7987" w:rsidP="009A7987">
      <w:pPr>
        <w:pStyle w:val="Prrafodelista"/>
      </w:pPr>
      <w:r>
        <w:t xml:space="preserve">Tabla </w:t>
      </w:r>
      <w:r>
        <w:fldChar w:fldCharType="begin"/>
      </w:r>
      <w:r>
        <w:instrText xml:space="preserve"> SEQ Tabla \* ARABIC </w:instrText>
      </w:r>
      <w:r>
        <w:fldChar w:fldCharType="separate"/>
      </w:r>
      <w:r w:rsidR="00815265">
        <w:rPr>
          <w:noProof/>
        </w:rPr>
        <w:t>34</w:t>
      </w:r>
      <w:r>
        <w:fldChar w:fldCharType="end"/>
      </w:r>
      <w:r>
        <w:t xml:space="preserve">. </w:t>
      </w:r>
      <w:r w:rsidRPr="00EE0084">
        <w:t xml:space="preserve">Tarea de ingeniería </w:t>
      </w:r>
      <w:r w:rsidR="00805F6B">
        <w:t>11</w:t>
      </w:r>
      <w:r w:rsidRPr="00EE0084">
        <w:t xml:space="preserve"> para historia de usuario </w:t>
      </w:r>
      <w:r w:rsidR="00805F6B">
        <w:t>4</w:t>
      </w:r>
      <w:r w:rsidRPr="00EE0084">
        <w:t xml:space="preserve"> </w:t>
      </w:r>
    </w:p>
    <w:tbl>
      <w:tblPr>
        <w:tblStyle w:val="TableGrid"/>
        <w:tblW w:w="8717" w:type="dxa"/>
        <w:jc w:val="center"/>
        <w:tblInd w:w="0" w:type="dxa"/>
        <w:tblCellMar>
          <w:top w:w="6" w:type="dxa"/>
          <w:left w:w="108" w:type="dxa"/>
          <w:right w:w="327" w:type="dxa"/>
        </w:tblCellMar>
        <w:tblLook w:val="04A0" w:firstRow="1" w:lastRow="0" w:firstColumn="1" w:lastColumn="0" w:noHBand="0" w:noVBand="1"/>
      </w:tblPr>
      <w:tblGrid>
        <w:gridCol w:w="4348"/>
        <w:gridCol w:w="4369"/>
      </w:tblGrid>
      <w:tr w:rsidR="009A7987" w14:paraId="714917F8" w14:textId="77777777" w:rsidTr="00EC1FA9">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7C9EC06D" w14:textId="77777777" w:rsidR="009A7987" w:rsidRDefault="009A7987" w:rsidP="00EC1FA9">
            <w:pPr>
              <w:spacing w:line="259" w:lineRule="auto"/>
            </w:pPr>
            <w:r>
              <w:rPr>
                <w:rFonts w:eastAsia="Arial" w:cs="Arial"/>
                <w:b/>
              </w:rPr>
              <w:t xml:space="preserve">TAREA DE INGENIERÍA </w:t>
            </w:r>
          </w:p>
        </w:tc>
      </w:tr>
      <w:tr w:rsidR="009A7987" w14:paraId="1941C65C" w14:textId="77777777" w:rsidTr="00EC1FA9">
        <w:trPr>
          <w:trHeight w:val="302"/>
          <w:jc w:val="center"/>
        </w:trPr>
        <w:tc>
          <w:tcPr>
            <w:tcW w:w="4348" w:type="dxa"/>
            <w:tcBorders>
              <w:top w:val="single" w:sz="17" w:space="0" w:color="000000"/>
              <w:left w:val="single" w:sz="8" w:space="0" w:color="000000"/>
              <w:bottom w:val="single" w:sz="8" w:space="0" w:color="000000"/>
              <w:right w:val="single" w:sz="8" w:space="0" w:color="000000"/>
            </w:tcBorders>
            <w:shd w:val="clear" w:color="auto" w:fill="C0C0C0"/>
          </w:tcPr>
          <w:p w14:paraId="1C298766" w14:textId="2B9FFE69" w:rsidR="009A7987" w:rsidRDefault="009A7987" w:rsidP="00EC1FA9">
            <w:pPr>
              <w:spacing w:line="259" w:lineRule="auto"/>
            </w:pPr>
            <w:r>
              <w:t>Número de Tarea:</w:t>
            </w:r>
            <w:r>
              <w:rPr>
                <w:rFonts w:eastAsia="Arial" w:cs="Arial"/>
                <w:b/>
              </w:rPr>
              <w:t>1</w:t>
            </w:r>
            <w:r w:rsidR="00BA382E">
              <w:rPr>
                <w:rFonts w:cs="Arial"/>
                <w:b/>
              </w:rPr>
              <w:t>1</w:t>
            </w:r>
          </w:p>
        </w:tc>
        <w:tc>
          <w:tcPr>
            <w:tcW w:w="4369" w:type="dxa"/>
            <w:tcBorders>
              <w:top w:val="single" w:sz="17" w:space="0" w:color="000000"/>
              <w:left w:val="single" w:sz="8" w:space="0" w:color="000000"/>
              <w:bottom w:val="single" w:sz="8" w:space="0" w:color="000000"/>
              <w:right w:val="single" w:sz="8" w:space="0" w:color="000000"/>
            </w:tcBorders>
            <w:shd w:val="clear" w:color="auto" w:fill="C0C0C0"/>
          </w:tcPr>
          <w:p w14:paraId="003C02BD" w14:textId="61769B2C" w:rsidR="009A7987" w:rsidRDefault="009A7987" w:rsidP="00EC1FA9">
            <w:pPr>
              <w:spacing w:line="259" w:lineRule="auto"/>
              <w:ind w:left="2"/>
            </w:pPr>
            <w:r>
              <w:rPr>
                <w:rFonts w:eastAsia="Arial" w:cs="Arial"/>
                <w:b/>
              </w:rPr>
              <w:t>Número de Historia:</w:t>
            </w:r>
            <w:r w:rsidR="00831195">
              <w:rPr>
                <w:rFonts w:cs="Arial"/>
                <w:b/>
              </w:rPr>
              <w:t>4</w:t>
            </w:r>
          </w:p>
        </w:tc>
      </w:tr>
      <w:tr w:rsidR="009A7987" w:rsidRPr="004033F2" w14:paraId="7F3FA2A5" w14:textId="77777777" w:rsidTr="00EC1FA9">
        <w:trPr>
          <w:trHeight w:val="298"/>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0B6365A8" w14:textId="44C38E09" w:rsidR="009A7987" w:rsidRDefault="009A7987" w:rsidP="00EC1FA9">
            <w:pPr>
              <w:spacing w:line="259" w:lineRule="auto"/>
            </w:pPr>
            <w:r>
              <w:t xml:space="preserve">Nombre de Tarea: </w:t>
            </w:r>
            <w:r>
              <w:rPr>
                <w:rFonts w:eastAsia="Arial" w:cs="Arial"/>
                <w:b/>
              </w:rPr>
              <w:t xml:space="preserve">Diseño de Interfaz </w:t>
            </w:r>
            <w:r w:rsidR="00805F6B">
              <w:rPr>
                <w:rFonts w:eastAsia="Arial" w:cs="Arial"/>
                <w:b/>
              </w:rPr>
              <w:t>Gestión de programa</w:t>
            </w:r>
            <w:r>
              <w:rPr>
                <w:rFonts w:eastAsia="Arial" w:cs="Arial"/>
                <w:b/>
              </w:rPr>
              <w:t xml:space="preserve"> </w:t>
            </w:r>
          </w:p>
        </w:tc>
      </w:tr>
      <w:tr w:rsidR="009A7987" w14:paraId="54B2E55C" w14:textId="77777777" w:rsidTr="00EC1FA9">
        <w:trPr>
          <w:trHeight w:val="293"/>
          <w:jc w:val="center"/>
        </w:trPr>
        <w:tc>
          <w:tcPr>
            <w:tcW w:w="4348" w:type="dxa"/>
            <w:tcBorders>
              <w:top w:val="single" w:sz="8" w:space="0" w:color="000000"/>
              <w:left w:val="single" w:sz="8" w:space="0" w:color="000000"/>
              <w:bottom w:val="single" w:sz="8" w:space="0" w:color="000000"/>
              <w:right w:val="single" w:sz="8" w:space="0" w:color="000000"/>
            </w:tcBorders>
            <w:shd w:val="clear" w:color="auto" w:fill="C0C0C0"/>
          </w:tcPr>
          <w:p w14:paraId="474F8451" w14:textId="77777777" w:rsidR="009A7987" w:rsidRDefault="009A7987" w:rsidP="00EC1FA9">
            <w:pPr>
              <w:spacing w:line="259" w:lineRule="auto"/>
            </w:pPr>
            <w:r>
              <w:t xml:space="preserve">Tipo de Tarea: </w:t>
            </w:r>
            <w:r>
              <w:rPr>
                <w:rFonts w:eastAsia="Arial" w:cs="Arial"/>
                <w:b/>
              </w:rPr>
              <w:t xml:space="preserve">Desarrollo </w:t>
            </w:r>
          </w:p>
        </w:tc>
        <w:tc>
          <w:tcPr>
            <w:tcW w:w="4369" w:type="dxa"/>
            <w:tcBorders>
              <w:top w:val="single" w:sz="8" w:space="0" w:color="000000"/>
              <w:left w:val="single" w:sz="8" w:space="0" w:color="000000"/>
              <w:bottom w:val="single" w:sz="8" w:space="0" w:color="000000"/>
              <w:right w:val="single" w:sz="8" w:space="0" w:color="000000"/>
            </w:tcBorders>
            <w:shd w:val="clear" w:color="auto" w:fill="C0C0C0"/>
          </w:tcPr>
          <w:p w14:paraId="5093E487" w14:textId="77777777" w:rsidR="009A7987" w:rsidRDefault="009A7987" w:rsidP="00EC1FA9">
            <w:pPr>
              <w:spacing w:line="259" w:lineRule="auto"/>
              <w:ind w:left="2"/>
            </w:pPr>
            <w:r>
              <w:rPr>
                <w:rFonts w:eastAsia="Arial" w:cs="Arial"/>
                <w:b/>
              </w:rPr>
              <w:t>Puntos Estimados:</w:t>
            </w:r>
            <w:r>
              <w:t>0.5</w:t>
            </w:r>
            <w:r>
              <w:rPr>
                <w:rFonts w:eastAsia="Arial" w:cs="Arial"/>
                <w:b/>
              </w:rPr>
              <w:t xml:space="preserve"> </w:t>
            </w:r>
          </w:p>
        </w:tc>
      </w:tr>
      <w:tr w:rsidR="009A7987" w14:paraId="32DF9EA3" w14:textId="77777777" w:rsidTr="00EC1FA9">
        <w:trPr>
          <w:trHeight w:val="307"/>
          <w:jc w:val="center"/>
        </w:trPr>
        <w:tc>
          <w:tcPr>
            <w:tcW w:w="4348" w:type="dxa"/>
            <w:tcBorders>
              <w:top w:val="single" w:sz="8" w:space="0" w:color="000000"/>
              <w:left w:val="single" w:sz="8" w:space="0" w:color="000000"/>
              <w:bottom w:val="single" w:sz="8" w:space="0" w:color="000000"/>
              <w:right w:val="single" w:sz="8" w:space="0" w:color="000000"/>
            </w:tcBorders>
          </w:tcPr>
          <w:p w14:paraId="6E15DDD9" w14:textId="54E84B19" w:rsidR="009A7987" w:rsidRDefault="009A7987" w:rsidP="00EC1FA9">
            <w:pPr>
              <w:spacing w:line="259" w:lineRule="auto"/>
            </w:pPr>
            <w:r>
              <w:t xml:space="preserve">Fecha Inicio: </w:t>
            </w:r>
            <w:r>
              <w:rPr>
                <w:rFonts w:eastAsia="Arial" w:cs="Arial"/>
                <w:b/>
              </w:rPr>
              <w:t>0</w:t>
            </w:r>
            <w:r w:rsidR="00BA382E">
              <w:rPr>
                <w:rFonts w:eastAsia="Arial" w:cs="Arial"/>
                <w:b/>
              </w:rPr>
              <w:t>6</w:t>
            </w:r>
            <w:r>
              <w:rPr>
                <w:rFonts w:eastAsia="Arial" w:cs="Arial"/>
                <w:b/>
              </w:rPr>
              <w:t>/</w:t>
            </w:r>
            <w:r w:rsidR="00BA382E" w:rsidRPr="00BA382E">
              <w:rPr>
                <w:rFonts w:eastAsia="Arial" w:cs="Arial"/>
                <w:b/>
              </w:rPr>
              <w:t>0</w:t>
            </w:r>
            <w:r w:rsidR="00BA382E">
              <w:rPr>
                <w:rFonts w:eastAsia="Arial" w:cs="Arial"/>
                <w:b/>
              </w:rPr>
              <w:t>3</w:t>
            </w:r>
            <w:r w:rsidR="00BA382E" w:rsidRPr="00BA382E">
              <w:rPr>
                <w:rFonts w:eastAsia="Arial" w:cs="Arial"/>
                <w:b/>
              </w:rPr>
              <w:t>/2021</w:t>
            </w:r>
          </w:p>
        </w:tc>
        <w:tc>
          <w:tcPr>
            <w:tcW w:w="4369" w:type="dxa"/>
            <w:tcBorders>
              <w:top w:val="single" w:sz="8" w:space="0" w:color="000000"/>
              <w:left w:val="single" w:sz="8" w:space="0" w:color="000000"/>
              <w:bottom w:val="single" w:sz="8" w:space="0" w:color="000000"/>
              <w:right w:val="single" w:sz="8" w:space="0" w:color="000000"/>
            </w:tcBorders>
          </w:tcPr>
          <w:p w14:paraId="57ECCF75" w14:textId="4CBD9CB7" w:rsidR="009A7987" w:rsidRDefault="009A7987" w:rsidP="00EC1FA9">
            <w:pPr>
              <w:spacing w:line="259" w:lineRule="auto"/>
              <w:ind w:left="2"/>
            </w:pPr>
            <w:r>
              <w:rPr>
                <w:rFonts w:eastAsia="Arial" w:cs="Arial"/>
                <w:b/>
              </w:rPr>
              <w:t xml:space="preserve">Fecha Fin: </w:t>
            </w:r>
            <w:r w:rsidR="00BA382E">
              <w:rPr>
                <w:rFonts w:cs="Arial"/>
                <w:bCs/>
              </w:rPr>
              <w:t>16</w:t>
            </w:r>
            <w:r>
              <w:t>/</w:t>
            </w:r>
            <w:r w:rsidR="00BA382E">
              <w:t>02/2021</w:t>
            </w:r>
          </w:p>
        </w:tc>
      </w:tr>
      <w:tr w:rsidR="009A7987" w:rsidRPr="004033F2" w14:paraId="67661168"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47D5929B" w14:textId="42F40729" w:rsidR="009A7987" w:rsidRDefault="009A7987" w:rsidP="00EC1FA9">
            <w:pPr>
              <w:spacing w:line="259" w:lineRule="auto"/>
            </w:pPr>
            <w:r>
              <w:t>Programador Responsable:</w:t>
            </w:r>
            <w:r>
              <w:rPr>
                <w:rFonts w:eastAsia="Arial" w:cs="Arial"/>
                <w:b/>
              </w:rPr>
              <w:t xml:space="preserve"> </w:t>
            </w:r>
            <w:r w:rsidR="00BA382E">
              <w:rPr>
                <w:rFonts w:eastAsia="Arial" w:cs="Arial"/>
                <w:b/>
              </w:rPr>
              <w:t>Brayan Fernando Rivera</w:t>
            </w:r>
            <w:r>
              <w:rPr>
                <w:rFonts w:eastAsia="Arial" w:cs="Arial"/>
                <w:b/>
              </w:rPr>
              <w:t xml:space="preserve">  </w:t>
            </w:r>
          </w:p>
        </w:tc>
      </w:tr>
      <w:tr w:rsidR="009A7987" w:rsidRPr="004033F2" w14:paraId="6ADBF54B" w14:textId="77777777" w:rsidTr="00EC1FA9">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1B6BF76" w14:textId="35964DD5" w:rsidR="009A7987" w:rsidRDefault="009A7987" w:rsidP="00EC1FA9">
            <w:pPr>
              <w:spacing w:line="259" w:lineRule="auto"/>
            </w:pPr>
            <w:r>
              <w:t xml:space="preserve">Descripción: </w:t>
            </w:r>
            <w:r>
              <w:rPr>
                <w:rFonts w:eastAsia="Arial" w:cs="Arial"/>
                <w:b/>
              </w:rPr>
              <w:t xml:space="preserve">Se realizará el diseño de interfaz, </w:t>
            </w:r>
            <w:r w:rsidR="00BA382E">
              <w:rPr>
                <w:rFonts w:eastAsia="Arial" w:cs="Arial"/>
                <w:b/>
              </w:rPr>
              <w:t>donde se encontrará toda la información del programa y sus módulos</w:t>
            </w:r>
            <w:r>
              <w:rPr>
                <w:rFonts w:eastAsia="Arial" w:cs="Arial"/>
                <w:b/>
              </w:rPr>
              <w:t xml:space="preserve">. </w:t>
            </w:r>
          </w:p>
        </w:tc>
      </w:tr>
    </w:tbl>
    <w:p w14:paraId="135E3FE0" w14:textId="77777777" w:rsidR="009A7987" w:rsidRDefault="009A7987" w:rsidP="009A7987">
      <w:pPr>
        <w:spacing w:after="226"/>
        <w:rPr>
          <w:lang w:val="es-ES"/>
        </w:rPr>
      </w:pPr>
      <w:r w:rsidRPr="00EE0084">
        <w:rPr>
          <w:lang w:val="es-ES"/>
        </w:rPr>
        <w:t xml:space="preserve"> </w:t>
      </w:r>
    </w:p>
    <w:p w14:paraId="21C53125" w14:textId="49C12F5E" w:rsidR="009A7987" w:rsidRPr="00EE0084" w:rsidRDefault="009A7987" w:rsidP="009A7987">
      <w:pPr>
        <w:pStyle w:val="Prrafodelista"/>
      </w:pPr>
      <w:r>
        <w:t xml:space="preserve">Tabla </w:t>
      </w:r>
      <w:r>
        <w:fldChar w:fldCharType="begin"/>
      </w:r>
      <w:r>
        <w:instrText xml:space="preserve"> SEQ Tabla \* ARABIC </w:instrText>
      </w:r>
      <w:r>
        <w:fldChar w:fldCharType="separate"/>
      </w:r>
      <w:r w:rsidR="00815265">
        <w:rPr>
          <w:noProof/>
        </w:rPr>
        <w:t>35</w:t>
      </w:r>
      <w:r>
        <w:fldChar w:fldCharType="end"/>
      </w:r>
      <w:r>
        <w:t>.</w:t>
      </w:r>
      <w:r w:rsidRPr="00EE0084">
        <w:t xml:space="preserve"> tarea de ingeniería </w:t>
      </w:r>
      <w:r w:rsidR="00BA382E">
        <w:t>12</w:t>
      </w:r>
      <w:r w:rsidRPr="00EE0084">
        <w:t xml:space="preserve"> para historia de usuario </w:t>
      </w:r>
      <w:r w:rsidR="00BA382E">
        <w:t>4</w:t>
      </w:r>
      <w:r w:rsidRPr="00EE0084">
        <w:t xml:space="preserve"> </w:t>
      </w:r>
    </w:p>
    <w:tbl>
      <w:tblPr>
        <w:tblStyle w:val="TableGrid"/>
        <w:tblW w:w="8717" w:type="dxa"/>
        <w:jc w:val="center"/>
        <w:tblInd w:w="0" w:type="dxa"/>
        <w:tblCellMar>
          <w:top w:w="6" w:type="dxa"/>
          <w:left w:w="106" w:type="dxa"/>
          <w:right w:w="210" w:type="dxa"/>
        </w:tblCellMar>
        <w:tblLook w:val="04A0" w:firstRow="1" w:lastRow="0" w:firstColumn="1" w:lastColumn="0" w:noHBand="0" w:noVBand="1"/>
      </w:tblPr>
      <w:tblGrid>
        <w:gridCol w:w="4372"/>
        <w:gridCol w:w="4345"/>
      </w:tblGrid>
      <w:tr w:rsidR="009A7987" w14:paraId="4FCE137B" w14:textId="77777777" w:rsidTr="00EC1FA9">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24FB17D5" w14:textId="77777777" w:rsidR="009A7987" w:rsidRDefault="009A7987" w:rsidP="00EC1FA9">
            <w:pPr>
              <w:spacing w:line="259" w:lineRule="auto"/>
              <w:ind w:left="2"/>
            </w:pPr>
            <w:r>
              <w:t xml:space="preserve">TAREA DE INGENIERÍA </w:t>
            </w:r>
          </w:p>
        </w:tc>
      </w:tr>
      <w:tr w:rsidR="009A7987" w14:paraId="6BDA5A39" w14:textId="77777777" w:rsidTr="00EC1FA9">
        <w:trPr>
          <w:trHeight w:val="302"/>
          <w:jc w:val="center"/>
        </w:trPr>
        <w:tc>
          <w:tcPr>
            <w:tcW w:w="4372" w:type="dxa"/>
            <w:tcBorders>
              <w:top w:val="single" w:sz="17" w:space="0" w:color="000000"/>
              <w:left w:val="single" w:sz="8" w:space="0" w:color="000000"/>
              <w:bottom w:val="single" w:sz="8" w:space="0" w:color="000000"/>
              <w:right w:val="single" w:sz="8" w:space="0" w:color="000000"/>
            </w:tcBorders>
            <w:shd w:val="clear" w:color="auto" w:fill="C0C0C0"/>
          </w:tcPr>
          <w:p w14:paraId="2FCE2C01" w14:textId="33EFD730" w:rsidR="009A7987" w:rsidRDefault="009A7987" w:rsidP="00EC1FA9">
            <w:pPr>
              <w:spacing w:line="259" w:lineRule="auto"/>
              <w:ind w:left="2"/>
            </w:pPr>
            <w:r>
              <w:t xml:space="preserve">Número de Tarea: </w:t>
            </w:r>
            <w:r w:rsidR="00BA382E" w:rsidRPr="00BA382E">
              <w:rPr>
                <w:b/>
                <w:bCs/>
              </w:rPr>
              <w:t>1</w:t>
            </w:r>
            <w:r>
              <w:rPr>
                <w:rFonts w:eastAsia="Arial" w:cs="Arial"/>
                <w:b/>
              </w:rPr>
              <w:t>2</w:t>
            </w:r>
            <w:r>
              <w:t xml:space="preserve"> </w:t>
            </w:r>
          </w:p>
        </w:tc>
        <w:tc>
          <w:tcPr>
            <w:tcW w:w="4345" w:type="dxa"/>
            <w:tcBorders>
              <w:top w:val="single" w:sz="17" w:space="0" w:color="000000"/>
              <w:left w:val="single" w:sz="8" w:space="0" w:color="000000"/>
              <w:bottom w:val="single" w:sz="8" w:space="0" w:color="000000"/>
              <w:right w:val="single" w:sz="8" w:space="0" w:color="000000"/>
            </w:tcBorders>
            <w:shd w:val="clear" w:color="auto" w:fill="C0C0C0"/>
          </w:tcPr>
          <w:p w14:paraId="137ADF6F" w14:textId="14A755BE" w:rsidR="009A7987" w:rsidRDefault="009A7987" w:rsidP="00EC1FA9">
            <w:pPr>
              <w:spacing w:line="259" w:lineRule="auto"/>
            </w:pPr>
            <w:r>
              <w:rPr>
                <w:rFonts w:eastAsia="Arial" w:cs="Arial"/>
                <w:b/>
              </w:rPr>
              <w:t xml:space="preserve">Número de Historia: </w:t>
            </w:r>
            <w:r w:rsidR="00831195">
              <w:rPr>
                <w:rFonts w:cs="Arial"/>
                <w:b/>
              </w:rPr>
              <w:t>4</w:t>
            </w:r>
            <w:r>
              <w:rPr>
                <w:rFonts w:eastAsia="Arial" w:cs="Arial"/>
                <w:b/>
              </w:rPr>
              <w:t xml:space="preserve"> </w:t>
            </w:r>
          </w:p>
        </w:tc>
      </w:tr>
      <w:tr w:rsidR="009A7987" w:rsidRPr="00037B1B" w14:paraId="29007AD5" w14:textId="77777777" w:rsidTr="00EC1FA9">
        <w:trPr>
          <w:trHeight w:val="298"/>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4FC4A1F0" w14:textId="77777777" w:rsidR="00BA382E" w:rsidRPr="00BA382E" w:rsidRDefault="009A7987" w:rsidP="00BA382E">
            <w:pPr>
              <w:ind w:left="2"/>
              <w:rPr>
                <w:rFonts w:eastAsia="Arial" w:cs="Arial"/>
                <w:b/>
              </w:rPr>
            </w:pPr>
            <w:r>
              <w:t xml:space="preserve">Nombre de Tarea: </w:t>
            </w:r>
            <w:r w:rsidR="00BA382E" w:rsidRPr="00BA382E">
              <w:rPr>
                <w:rFonts w:eastAsia="Arial" w:cs="Arial"/>
                <w:b/>
              </w:rPr>
              <w:t>Creación de la Base de Datos para Gestión de</w:t>
            </w:r>
          </w:p>
          <w:p w14:paraId="32C41FB0" w14:textId="458559DD" w:rsidR="009A7987" w:rsidRDefault="00BA382E" w:rsidP="00BA382E">
            <w:pPr>
              <w:spacing w:line="259" w:lineRule="auto"/>
              <w:ind w:left="2"/>
            </w:pPr>
            <w:r w:rsidRPr="00BA382E">
              <w:rPr>
                <w:rFonts w:eastAsia="Arial" w:cs="Arial"/>
                <w:b/>
              </w:rPr>
              <w:t>Programa.</w:t>
            </w:r>
          </w:p>
        </w:tc>
      </w:tr>
      <w:tr w:rsidR="009A7987" w14:paraId="5AEFFE37" w14:textId="77777777" w:rsidTr="00EC1FA9">
        <w:trPr>
          <w:trHeight w:val="293"/>
          <w:jc w:val="center"/>
        </w:trPr>
        <w:tc>
          <w:tcPr>
            <w:tcW w:w="4372" w:type="dxa"/>
            <w:tcBorders>
              <w:top w:val="single" w:sz="8" w:space="0" w:color="000000"/>
              <w:left w:val="single" w:sz="8" w:space="0" w:color="000000"/>
              <w:bottom w:val="single" w:sz="8" w:space="0" w:color="000000"/>
              <w:right w:val="single" w:sz="8" w:space="0" w:color="000000"/>
            </w:tcBorders>
            <w:shd w:val="clear" w:color="auto" w:fill="C0C0C0"/>
          </w:tcPr>
          <w:p w14:paraId="1274F355" w14:textId="77777777" w:rsidR="009A7987" w:rsidRDefault="009A7987" w:rsidP="00EC1FA9">
            <w:pPr>
              <w:spacing w:line="259" w:lineRule="auto"/>
              <w:ind w:left="2"/>
            </w:pPr>
            <w:r>
              <w:t xml:space="preserve">Tipo de Tarea: </w:t>
            </w:r>
            <w:r>
              <w:rPr>
                <w:rFonts w:eastAsia="Arial" w:cs="Arial"/>
                <w:b/>
              </w:rPr>
              <w:t>Desarrollo</w:t>
            </w:r>
            <w:r>
              <w:t xml:space="preserve"> </w:t>
            </w:r>
          </w:p>
        </w:tc>
        <w:tc>
          <w:tcPr>
            <w:tcW w:w="4345" w:type="dxa"/>
            <w:tcBorders>
              <w:top w:val="single" w:sz="8" w:space="0" w:color="000000"/>
              <w:left w:val="single" w:sz="8" w:space="0" w:color="000000"/>
              <w:bottom w:val="single" w:sz="8" w:space="0" w:color="000000"/>
              <w:right w:val="single" w:sz="8" w:space="0" w:color="000000"/>
            </w:tcBorders>
            <w:shd w:val="clear" w:color="auto" w:fill="C0C0C0"/>
          </w:tcPr>
          <w:p w14:paraId="2BA7AEF7" w14:textId="77777777" w:rsidR="009A7987" w:rsidRDefault="009A7987" w:rsidP="00EC1FA9">
            <w:pPr>
              <w:spacing w:line="259" w:lineRule="auto"/>
            </w:pPr>
            <w:r>
              <w:rPr>
                <w:rFonts w:eastAsia="Arial" w:cs="Arial"/>
                <w:b/>
              </w:rPr>
              <w:t xml:space="preserve">Puntos Estimados: </w:t>
            </w:r>
            <w:r>
              <w:t>0.5</w:t>
            </w:r>
            <w:r>
              <w:rPr>
                <w:rFonts w:eastAsia="Arial" w:cs="Arial"/>
                <w:b/>
              </w:rPr>
              <w:t xml:space="preserve"> </w:t>
            </w:r>
          </w:p>
        </w:tc>
      </w:tr>
      <w:tr w:rsidR="009A7987" w14:paraId="798863A9" w14:textId="77777777" w:rsidTr="00EC1FA9">
        <w:trPr>
          <w:trHeight w:val="384"/>
          <w:jc w:val="center"/>
        </w:trPr>
        <w:tc>
          <w:tcPr>
            <w:tcW w:w="4372" w:type="dxa"/>
            <w:tcBorders>
              <w:top w:val="single" w:sz="8" w:space="0" w:color="000000"/>
              <w:left w:val="single" w:sz="8" w:space="0" w:color="000000"/>
              <w:bottom w:val="single" w:sz="8" w:space="0" w:color="000000"/>
              <w:right w:val="single" w:sz="8" w:space="0" w:color="000000"/>
            </w:tcBorders>
          </w:tcPr>
          <w:p w14:paraId="43F85E92" w14:textId="78CC8E46" w:rsidR="009A7987" w:rsidRDefault="009A7987" w:rsidP="00EC1FA9">
            <w:pPr>
              <w:spacing w:line="259" w:lineRule="auto"/>
              <w:ind w:left="2"/>
            </w:pPr>
            <w:r>
              <w:t>Fecha Inicio:</w:t>
            </w:r>
            <w:r w:rsidR="00BA382E">
              <w:rPr>
                <w:rFonts w:eastAsia="Arial" w:cs="Arial"/>
                <w:b/>
              </w:rPr>
              <w:t>16</w:t>
            </w:r>
            <w:r>
              <w:rPr>
                <w:rFonts w:eastAsia="Arial" w:cs="Arial"/>
                <w:b/>
              </w:rPr>
              <w:t>/</w:t>
            </w:r>
            <w:r w:rsidR="00BA382E">
              <w:rPr>
                <w:rFonts w:eastAsia="Arial" w:cs="Arial"/>
                <w:b/>
              </w:rPr>
              <w:t>03/2021</w:t>
            </w:r>
            <w:r>
              <w:t xml:space="preserve"> </w:t>
            </w:r>
          </w:p>
        </w:tc>
        <w:tc>
          <w:tcPr>
            <w:tcW w:w="4345" w:type="dxa"/>
            <w:tcBorders>
              <w:top w:val="single" w:sz="8" w:space="0" w:color="000000"/>
              <w:left w:val="single" w:sz="8" w:space="0" w:color="000000"/>
              <w:bottom w:val="single" w:sz="8" w:space="0" w:color="000000"/>
              <w:right w:val="single" w:sz="8" w:space="0" w:color="000000"/>
            </w:tcBorders>
          </w:tcPr>
          <w:p w14:paraId="2A50D1AB" w14:textId="55FB4B43" w:rsidR="009A7987" w:rsidRDefault="009A7987" w:rsidP="00EC1FA9">
            <w:pPr>
              <w:spacing w:line="259" w:lineRule="auto"/>
            </w:pPr>
            <w:r>
              <w:rPr>
                <w:rFonts w:eastAsia="Arial" w:cs="Arial"/>
                <w:b/>
              </w:rPr>
              <w:t xml:space="preserve">Fecha Fin: </w:t>
            </w:r>
            <w:r w:rsidR="00BA382E" w:rsidRPr="00BA382E">
              <w:rPr>
                <w:rFonts w:cs="Arial"/>
                <w:bCs/>
              </w:rPr>
              <w:t>18</w:t>
            </w:r>
            <w:r w:rsidRPr="00BA382E">
              <w:rPr>
                <w:bCs/>
              </w:rPr>
              <w:t>/</w:t>
            </w:r>
            <w:r w:rsidR="00BA382E" w:rsidRPr="00BA382E">
              <w:rPr>
                <w:rFonts w:eastAsia="Arial" w:cs="Arial"/>
                <w:bCs/>
              </w:rPr>
              <w:t>03/2021</w:t>
            </w:r>
          </w:p>
        </w:tc>
      </w:tr>
      <w:tr w:rsidR="009A7987" w:rsidRPr="004033F2" w14:paraId="2160CEFC"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006442BC" w14:textId="7B1ADA13" w:rsidR="009A7987" w:rsidRDefault="009A7987" w:rsidP="00EC1FA9">
            <w:pPr>
              <w:spacing w:line="259" w:lineRule="auto"/>
              <w:ind w:left="2"/>
            </w:pPr>
            <w:r>
              <w:t xml:space="preserve">Programador Responsable: </w:t>
            </w:r>
            <w:r w:rsidR="00BA382E">
              <w:rPr>
                <w:rFonts w:eastAsia="Arial" w:cs="Arial"/>
                <w:b/>
              </w:rPr>
              <w:t>Brayan Fernando Rivera</w:t>
            </w:r>
            <w:r>
              <w:t xml:space="preserve"> </w:t>
            </w:r>
          </w:p>
        </w:tc>
      </w:tr>
      <w:tr w:rsidR="009A7987" w:rsidRPr="004033F2" w14:paraId="5CC53577" w14:textId="77777777" w:rsidTr="00EC1FA9">
        <w:trPr>
          <w:trHeight w:val="85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19F1653B" w14:textId="4BABE9FF" w:rsidR="009A7987" w:rsidRDefault="009A7987" w:rsidP="00EC1FA9">
            <w:pPr>
              <w:spacing w:line="259" w:lineRule="auto"/>
              <w:ind w:left="2" w:right="67"/>
            </w:pPr>
            <w:r>
              <w:t xml:space="preserve">Descripción: </w:t>
            </w:r>
            <w:r>
              <w:rPr>
                <w:rFonts w:eastAsia="Arial" w:cs="Arial"/>
                <w:b/>
              </w:rPr>
              <w:t xml:space="preserve">Se realizará la </w:t>
            </w:r>
            <w:r w:rsidR="00BA382E">
              <w:rPr>
                <w:rFonts w:eastAsia="Arial" w:cs="Arial"/>
                <w:b/>
              </w:rPr>
              <w:t>creación de la</w:t>
            </w:r>
            <w:r>
              <w:rPr>
                <w:rFonts w:eastAsia="Arial" w:cs="Arial"/>
                <w:b/>
              </w:rPr>
              <w:t xml:space="preserve"> base de datos </w:t>
            </w:r>
            <w:r w:rsidR="00BA382E">
              <w:rPr>
                <w:rFonts w:eastAsia="Arial" w:cs="Arial"/>
                <w:b/>
              </w:rPr>
              <w:t>del módulo de gestión de información</w:t>
            </w:r>
            <w:r>
              <w:rPr>
                <w:rFonts w:eastAsia="Arial" w:cs="Arial"/>
                <w:b/>
              </w:rPr>
              <w:t xml:space="preserve">. </w:t>
            </w:r>
          </w:p>
        </w:tc>
      </w:tr>
    </w:tbl>
    <w:p w14:paraId="14A0F671" w14:textId="2BE7D701" w:rsidR="009A7987" w:rsidRPr="00EE0084" w:rsidRDefault="009A7987" w:rsidP="009A7987">
      <w:pPr>
        <w:pStyle w:val="Prrafodelista"/>
      </w:pPr>
      <w:r w:rsidRPr="00EE0084">
        <w:t xml:space="preserve"> </w:t>
      </w:r>
      <w:r>
        <w:t xml:space="preserve">Tabla </w:t>
      </w:r>
      <w:r>
        <w:fldChar w:fldCharType="begin"/>
      </w:r>
      <w:r>
        <w:instrText xml:space="preserve"> SEQ Tabla \* ARABIC </w:instrText>
      </w:r>
      <w:r>
        <w:fldChar w:fldCharType="separate"/>
      </w:r>
      <w:r w:rsidR="00815265">
        <w:rPr>
          <w:noProof/>
        </w:rPr>
        <w:t>36</w:t>
      </w:r>
      <w:r>
        <w:fldChar w:fldCharType="end"/>
      </w:r>
      <w:r>
        <w:t>.</w:t>
      </w:r>
      <w:r w:rsidRPr="00EE0084">
        <w:t xml:space="preserve"> tarea de ingeniería </w:t>
      </w:r>
      <w:r w:rsidR="00BA382E">
        <w:t>13</w:t>
      </w:r>
      <w:r w:rsidRPr="00EE0084">
        <w:t xml:space="preserve"> para historia de usuario </w:t>
      </w:r>
      <w:r w:rsidR="00BA382E">
        <w:t>4</w:t>
      </w:r>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64"/>
        <w:gridCol w:w="4353"/>
      </w:tblGrid>
      <w:tr w:rsidR="009A7987" w14:paraId="6E3D7DB6" w14:textId="77777777" w:rsidTr="00EC1FA9">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7E1B0937" w14:textId="77777777" w:rsidR="009A7987" w:rsidRDefault="009A7987" w:rsidP="00EC1FA9">
            <w:pPr>
              <w:spacing w:line="259" w:lineRule="auto"/>
            </w:pPr>
            <w:r>
              <w:t xml:space="preserve">TAREA DE INGENIERÍA </w:t>
            </w:r>
          </w:p>
        </w:tc>
      </w:tr>
      <w:tr w:rsidR="009A7987" w14:paraId="4B67585E" w14:textId="77777777" w:rsidTr="00EC1FA9">
        <w:trPr>
          <w:trHeight w:val="298"/>
          <w:jc w:val="center"/>
        </w:trPr>
        <w:tc>
          <w:tcPr>
            <w:tcW w:w="4365" w:type="dxa"/>
            <w:tcBorders>
              <w:top w:val="single" w:sz="17" w:space="0" w:color="000000"/>
              <w:left w:val="single" w:sz="8" w:space="0" w:color="000000"/>
              <w:bottom w:val="single" w:sz="8" w:space="0" w:color="000000"/>
              <w:right w:val="single" w:sz="8" w:space="0" w:color="000000"/>
            </w:tcBorders>
            <w:shd w:val="clear" w:color="auto" w:fill="C0C0C0"/>
          </w:tcPr>
          <w:p w14:paraId="480C9D56" w14:textId="131F2C80" w:rsidR="009A7987" w:rsidRDefault="009A7987" w:rsidP="00EC1FA9">
            <w:pPr>
              <w:spacing w:line="259" w:lineRule="auto"/>
            </w:pPr>
            <w:r>
              <w:lastRenderedPageBreak/>
              <w:t xml:space="preserve">Número de Tarea: </w:t>
            </w:r>
            <w:r w:rsidR="00BA382E" w:rsidRPr="00BA382E">
              <w:rPr>
                <w:b/>
                <w:bCs/>
              </w:rPr>
              <w:t>1</w:t>
            </w:r>
            <w:r>
              <w:rPr>
                <w:rFonts w:eastAsia="Arial" w:cs="Arial"/>
                <w:b/>
              </w:rPr>
              <w:t>3</w:t>
            </w:r>
            <w:r>
              <w:t xml:space="preserve"> </w:t>
            </w:r>
          </w:p>
        </w:tc>
        <w:tc>
          <w:tcPr>
            <w:tcW w:w="4353" w:type="dxa"/>
            <w:tcBorders>
              <w:top w:val="single" w:sz="17" w:space="0" w:color="000000"/>
              <w:left w:val="single" w:sz="8" w:space="0" w:color="000000"/>
              <w:bottom w:val="single" w:sz="8" w:space="0" w:color="000000"/>
              <w:right w:val="single" w:sz="8" w:space="0" w:color="000000"/>
            </w:tcBorders>
            <w:shd w:val="clear" w:color="auto" w:fill="C0C0C0"/>
          </w:tcPr>
          <w:p w14:paraId="26FCCD93" w14:textId="439FC393" w:rsidR="009A7987" w:rsidRDefault="009A7987" w:rsidP="00EC1FA9">
            <w:pPr>
              <w:spacing w:line="259" w:lineRule="auto"/>
            </w:pPr>
            <w:r>
              <w:rPr>
                <w:rFonts w:eastAsia="Arial" w:cs="Arial"/>
                <w:b/>
              </w:rPr>
              <w:t xml:space="preserve">Número de Historia: </w:t>
            </w:r>
            <w:r w:rsidR="00831195">
              <w:rPr>
                <w:rFonts w:cs="Arial"/>
                <w:b/>
              </w:rPr>
              <w:t>4</w:t>
            </w:r>
            <w:r>
              <w:rPr>
                <w:rFonts w:eastAsia="Arial" w:cs="Arial"/>
                <w:b/>
              </w:rPr>
              <w:t xml:space="preserve"> </w:t>
            </w:r>
          </w:p>
        </w:tc>
      </w:tr>
      <w:tr w:rsidR="009A7987" w:rsidRPr="004033F2" w14:paraId="1CFBD64A" w14:textId="77777777" w:rsidTr="00EC1FA9">
        <w:trPr>
          <w:trHeight w:val="30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6B5F16D" w14:textId="227C0E57" w:rsidR="009A7987" w:rsidRDefault="009A7987" w:rsidP="00EC1FA9">
            <w:pPr>
              <w:spacing w:line="259" w:lineRule="auto"/>
            </w:pPr>
            <w:r>
              <w:t xml:space="preserve">Nombre de Tarea: </w:t>
            </w:r>
            <w:r w:rsidR="00BA382E" w:rsidRPr="00BA382E">
              <w:rPr>
                <w:rFonts w:eastAsia="Arial" w:cs="Arial"/>
                <w:b/>
              </w:rPr>
              <w:t>Validación de Datos en la Base de Datos.</w:t>
            </w:r>
          </w:p>
        </w:tc>
      </w:tr>
      <w:tr w:rsidR="009A7987" w14:paraId="14777FBF" w14:textId="77777777" w:rsidTr="00EC1FA9">
        <w:trPr>
          <w:trHeight w:val="293"/>
          <w:jc w:val="center"/>
        </w:trPr>
        <w:tc>
          <w:tcPr>
            <w:tcW w:w="4365" w:type="dxa"/>
            <w:tcBorders>
              <w:top w:val="single" w:sz="8" w:space="0" w:color="000000"/>
              <w:left w:val="single" w:sz="8" w:space="0" w:color="000000"/>
              <w:bottom w:val="single" w:sz="8" w:space="0" w:color="000000"/>
              <w:right w:val="single" w:sz="8" w:space="0" w:color="000000"/>
            </w:tcBorders>
            <w:shd w:val="clear" w:color="auto" w:fill="C0C0C0"/>
          </w:tcPr>
          <w:p w14:paraId="045899BF" w14:textId="77777777" w:rsidR="009A7987" w:rsidRDefault="009A7987" w:rsidP="00EC1FA9">
            <w:pPr>
              <w:spacing w:line="259" w:lineRule="auto"/>
            </w:pPr>
            <w:r>
              <w:t xml:space="preserve">Tipo de Tarea: </w:t>
            </w:r>
            <w:r>
              <w:rPr>
                <w:rFonts w:eastAsia="Arial" w:cs="Arial"/>
                <w:b/>
              </w:rPr>
              <w:t xml:space="preserve">Desarrollo </w:t>
            </w:r>
          </w:p>
        </w:tc>
        <w:tc>
          <w:tcPr>
            <w:tcW w:w="4353" w:type="dxa"/>
            <w:tcBorders>
              <w:top w:val="single" w:sz="8" w:space="0" w:color="000000"/>
              <w:left w:val="single" w:sz="8" w:space="0" w:color="000000"/>
              <w:bottom w:val="single" w:sz="8" w:space="0" w:color="000000"/>
              <w:right w:val="single" w:sz="8" w:space="0" w:color="000000"/>
            </w:tcBorders>
            <w:shd w:val="clear" w:color="auto" w:fill="C0C0C0"/>
          </w:tcPr>
          <w:p w14:paraId="560EE517" w14:textId="77777777" w:rsidR="009A7987" w:rsidRDefault="009A7987" w:rsidP="00EC1FA9">
            <w:pPr>
              <w:spacing w:line="259" w:lineRule="auto"/>
            </w:pPr>
            <w:r>
              <w:rPr>
                <w:rFonts w:eastAsia="Arial" w:cs="Arial"/>
                <w:b/>
              </w:rPr>
              <w:t xml:space="preserve">Puntos Estimados: </w:t>
            </w:r>
            <w:r>
              <w:t>1</w:t>
            </w:r>
            <w:r>
              <w:rPr>
                <w:rFonts w:eastAsia="Arial" w:cs="Arial"/>
                <w:b/>
              </w:rPr>
              <w:t xml:space="preserve"> </w:t>
            </w:r>
          </w:p>
        </w:tc>
      </w:tr>
      <w:tr w:rsidR="009A7987" w14:paraId="0EAA6479" w14:textId="77777777" w:rsidTr="00EC1FA9">
        <w:trPr>
          <w:trHeight w:val="384"/>
          <w:jc w:val="center"/>
        </w:trPr>
        <w:tc>
          <w:tcPr>
            <w:tcW w:w="4365" w:type="dxa"/>
            <w:tcBorders>
              <w:top w:val="single" w:sz="8" w:space="0" w:color="000000"/>
              <w:left w:val="single" w:sz="8" w:space="0" w:color="000000"/>
              <w:bottom w:val="single" w:sz="8" w:space="0" w:color="000000"/>
              <w:right w:val="single" w:sz="8" w:space="0" w:color="000000"/>
            </w:tcBorders>
          </w:tcPr>
          <w:p w14:paraId="476C7470" w14:textId="1F5620F7" w:rsidR="009A7987" w:rsidRDefault="009A7987" w:rsidP="00EC1FA9">
            <w:pPr>
              <w:spacing w:line="259" w:lineRule="auto"/>
            </w:pPr>
            <w:r>
              <w:t>Fecha Inicio:</w:t>
            </w:r>
            <w:r w:rsidR="00BA382E">
              <w:rPr>
                <w:rFonts w:eastAsia="Arial" w:cs="Arial"/>
                <w:b/>
              </w:rPr>
              <w:t xml:space="preserve"> 19/03/2021</w:t>
            </w:r>
          </w:p>
        </w:tc>
        <w:tc>
          <w:tcPr>
            <w:tcW w:w="4353" w:type="dxa"/>
            <w:tcBorders>
              <w:top w:val="single" w:sz="8" w:space="0" w:color="000000"/>
              <w:left w:val="single" w:sz="8" w:space="0" w:color="000000"/>
              <w:bottom w:val="single" w:sz="8" w:space="0" w:color="000000"/>
              <w:right w:val="single" w:sz="8" w:space="0" w:color="000000"/>
            </w:tcBorders>
          </w:tcPr>
          <w:p w14:paraId="26BBD36B" w14:textId="4824CCD7" w:rsidR="009A7987" w:rsidRDefault="009A7987" w:rsidP="00EC1FA9">
            <w:pPr>
              <w:spacing w:line="259" w:lineRule="auto"/>
            </w:pPr>
            <w:r>
              <w:rPr>
                <w:rFonts w:eastAsia="Arial" w:cs="Arial"/>
                <w:b/>
              </w:rPr>
              <w:t>Fecha Fin:</w:t>
            </w:r>
            <w:r w:rsidR="00BA382E" w:rsidRPr="00BA382E">
              <w:rPr>
                <w:rFonts w:cs="Arial"/>
                <w:bCs/>
              </w:rPr>
              <w:t>19</w:t>
            </w:r>
            <w:r w:rsidRPr="00BA382E">
              <w:rPr>
                <w:bCs/>
              </w:rPr>
              <w:t>/</w:t>
            </w:r>
            <w:r w:rsidR="00BA382E" w:rsidRPr="00BA382E">
              <w:rPr>
                <w:bCs/>
              </w:rPr>
              <w:t>03</w:t>
            </w:r>
            <w:r w:rsidRPr="00BA382E">
              <w:rPr>
                <w:bCs/>
              </w:rPr>
              <w:t>/</w:t>
            </w:r>
            <w:r w:rsidR="00BA382E" w:rsidRPr="00BA382E">
              <w:rPr>
                <w:bCs/>
              </w:rPr>
              <w:t>2021</w:t>
            </w:r>
            <w:r>
              <w:rPr>
                <w:rFonts w:eastAsia="Arial" w:cs="Arial"/>
                <w:b/>
              </w:rPr>
              <w:t xml:space="preserve"> </w:t>
            </w:r>
          </w:p>
        </w:tc>
      </w:tr>
      <w:tr w:rsidR="009A7987" w:rsidRPr="004033F2" w14:paraId="777C771C"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39DD3D11" w14:textId="0DFABE0F" w:rsidR="009A7987" w:rsidRDefault="009A7987" w:rsidP="00EC1FA9">
            <w:pPr>
              <w:spacing w:line="259" w:lineRule="auto"/>
            </w:pPr>
            <w:r>
              <w:t xml:space="preserve">Programador Responsable: </w:t>
            </w:r>
            <w:r w:rsidR="00BA382E">
              <w:rPr>
                <w:rFonts w:eastAsia="Arial" w:cs="Arial"/>
                <w:b/>
              </w:rPr>
              <w:t>Brayan Fernando Rivera</w:t>
            </w:r>
            <w:r>
              <w:rPr>
                <w:rFonts w:eastAsia="Arial" w:cs="Arial"/>
                <w:b/>
              </w:rPr>
              <w:t xml:space="preserve">  </w:t>
            </w:r>
          </w:p>
        </w:tc>
      </w:tr>
      <w:tr w:rsidR="009A7987" w:rsidRPr="004033F2" w14:paraId="7A74D7F7" w14:textId="77777777" w:rsidTr="00EC1FA9">
        <w:trPr>
          <w:trHeight w:val="85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CF26760" w14:textId="4A6DA54D" w:rsidR="009A7987" w:rsidRDefault="009A7987" w:rsidP="00EC1FA9">
            <w:pPr>
              <w:spacing w:line="259" w:lineRule="auto"/>
            </w:pPr>
            <w:r>
              <w:t xml:space="preserve">Descripción: </w:t>
            </w:r>
            <w:r>
              <w:rPr>
                <w:rFonts w:eastAsia="Arial" w:cs="Arial"/>
                <w:b/>
              </w:rPr>
              <w:t xml:space="preserve">Se realizará la adaptación de la base de datos del sistema para que pueda contener los registros necesarios para la verificación de los </w:t>
            </w:r>
            <w:r w:rsidR="00BA382E">
              <w:rPr>
                <w:rFonts w:eastAsia="Arial" w:cs="Arial"/>
                <w:b/>
              </w:rPr>
              <w:t>datos</w:t>
            </w:r>
            <w:r>
              <w:rPr>
                <w:rFonts w:eastAsia="Arial" w:cs="Arial"/>
                <w:b/>
              </w:rPr>
              <w:t>.</w:t>
            </w:r>
            <w:r>
              <w:t xml:space="preserve"> </w:t>
            </w:r>
          </w:p>
        </w:tc>
      </w:tr>
    </w:tbl>
    <w:p w14:paraId="6F8E15F0" w14:textId="13345B79" w:rsidR="009A7987" w:rsidRPr="00EE0084" w:rsidRDefault="009A7987" w:rsidP="009A7987">
      <w:pPr>
        <w:pStyle w:val="Prrafodelista"/>
      </w:pPr>
      <w:r w:rsidRPr="00EE0084">
        <w:t xml:space="preserve">  </w:t>
      </w:r>
      <w:r w:rsidRPr="00D03C4D">
        <w:t xml:space="preserve">Tabla </w:t>
      </w:r>
      <w:r>
        <w:fldChar w:fldCharType="begin"/>
      </w:r>
      <w:r w:rsidRPr="00D03C4D">
        <w:instrText xml:space="preserve"> SEQ Tabla \* ARABIC </w:instrText>
      </w:r>
      <w:r>
        <w:fldChar w:fldCharType="separate"/>
      </w:r>
      <w:r w:rsidR="00815265">
        <w:rPr>
          <w:noProof/>
        </w:rPr>
        <w:t>37</w:t>
      </w:r>
      <w:r>
        <w:fldChar w:fldCharType="end"/>
      </w:r>
      <w:r w:rsidRPr="00D03C4D">
        <w:t>.</w:t>
      </w:r>
      <w:r w:rsidRPr="00EE0084">
        <w:t xml:space="preserve"> Tarea de ingeniería 1</w:t>
      </w:r>
      <w:r w:rsidR="00BA382E">
        <w:t>4</w:t>
      </w:r>
      <w:r w:rsidRPr="00EE0084">
        <w:t xml:space="preserve"> para historia de usuario </w:t>
      </w:r>
      <w:r w:rsidR="00BA382E">
        <w:t>4</w:t>
      </w:r>
      <w:r w:rsidRPr="00EE0084">
        <w:t xml:space="preserve"> </w:t>
      </w:r>
    </w:p>
    <w:tbl>
      <w:tblPr>
        <w:tblStyle w:val="TableGrid"/>
        <w:tblW w:w="8717" w:type="dxa"/>
        <w:jc w:val="center"/>
        <w:tblInd w:w="0" w:type="dxa"/>
        <w:tblCellMar>
          <w:top w:w="6" w:type="dxa"/>
          <w:left w:w="106" w:type="dxa"/>
          <w:right w:w="115" w:type="dxa"/>
        </w:tblCellMar>
        <w:tblLook w:val="04A0" w:firstRow="1" w:lastRow="0" w:firstColumn="1" w:lastColumn="0" w:noHBand="0" w:noVBand="1"/>
      </w:tblPr>
      <w:tblGrid>
        <w:gridCol w:w="4372"/>
        <w:gridCol w:w="4345"/>
      </w:tblGrid>
      <w:tr w:rsidR="009A7987" w14:paraId="67938697" w14:textId="77777777" w:rsidTr="00EC1FA9">
        <w:trPr>
          <w:trHeight w:val="313"/>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38EC9817" w14:textId="77777777" w:rsidR="009A7987" w:rsidRDefault="009A7987" w:rsidP="00EC1FA9">
            <w:pPr>
              <w:spacing w:line="259" w:lineRule="auto"/>
              <w:ind w:left="2"/>
            </w:pPr>
            <w:r>
              <w:t xml:space="preserve">TAREA DE INGENIERÍA </w:t>
            </w:r>
          </w:p>
        </w:tc>
      </w:tr>
      <w:tr w:rsidR="009A7987" w14:paraId="5215E710" w14:textId="77777777" w:rsidTr="00EC1FA9">
        <w:trPr>
          <w:trHeight w:val="300"/>
          <w:jc w:val="center"/>
        </w:trPr>
        <w:tc>
          <w:tcPr>
            <w:tcW w:w="4372" w:type="dxa"/>
            <w:tcBorders>
              <w:top w:val="single" w:sz="17" w:space="0" w:color="000000"/>
              <w:left w:val="single" w:sz="8" w:space="0" w:color="000000"/>
              <w:bottom w:val="single" w:sz="8" w:space="0" w:color="000000"/>
              <w:right w:val="single" w:sz="8" w:space="0" w:color="000000"/>
            </w:tcBorders>
            <w:shd w:val="clear" w:color="auto" w:fill="C0C0C0"/>
          </w:tcPr>
          <w:p w14:paraId="219F3FB3" w14:textId="77777777" w:rsidR="009A7987" w:rsidRDefault="009A7987" w:rsidP="00EC1FA9">
            <w:pPr>
              <w:spacing w:line="259" w:lineRule="auto"/>
              <w:ind w:left="2"/>
            </w:pPr>
            <w:r>
              <w:t xml:space="preserve">Número de Tarea: </w:t>
            </w:r>
            <w:r>
              <w:rPr>
                <w:rFonts w:eastAsia="Arial" w:cs="Arial"/>
                <w:b/>
              </w:rPr>
              <w:t>4</w:t>
            </w:r>
            <w:r>
              <w:t xml:space="preserve"> </w:t>
            </w:r>
          </w:p>
        </w:tc>
        <w:tc>
          <w:tcPr>
            <w:tcW w:w="4345" w:type="dxa"/>
            <w:tcBorders>
              <w:top w:val="single" w:sz="17" w:space="0" w:color="000000"/>
              <w:left w:val="single" w:sz="8" w:space="0" w:color="000000"/>
              <w:bottom w:val="single" w:sz="8" w:space="0" w:color="000000"/>
              <w:right w:val="single" w:sz="8" w:space="0" w:color="000000"/>
            </w:tcBorders>
            <w:shd w:val="clear" w:color="auto" w:fill="C0C0C0"/>
          </w:tcPr>
          <w:p w14:paraId="755B7EA1" w14:textId="2CD9B0D6" w:rsidR="009A7987" w:rsidRDefault="009A7987" w:rsidP="00EC1FA9">
            <w:pPr>
              <w:spacing w:line="259" w:lineRule="auto"/>
            </w:pPr>
            <w:r>
              <w:rPr>
                <w:rFonts w:eastAsia="Arial" w:cs="Arial"/>
                <w:b/>
              </w:rPr>
              <w:t xml:space="preserve">Número de Historia: </w:t>
            </w:r>
            <w:r w:rsidR="00831195">
              <w:rPr>
                <w:rFonts w:cs="Arial"/>
                <w:b/>
              </w:rPr>
              <w:t>4</w:t>
            </w:r>
            <w:r>
              <w:rPr>
                <w:rFonts w:eastAsia="Arial" w:cs="Arial"/>
                <w:b/>
              </w:rPr>
              <w:t xml:space="preserve"> </w:t>
            </w:r>
          </w:p>
        </w:tc>
      </w:tr>
      <w:tr w:rsidR="009A7987" w:rsidRPr="004033F2" w14:paraId="2EC66C4D" w14:textId="77777777" w:rsidTr="00EC1FA9">
        <w:trPr>
          <w:trHeight w:val="576"/>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2D4E4554" w14:textId="762307FD" w:rsidR="009A7987" w:rsidRDefault="009A7987" w:rsidP="00EC1FA9">
            <w:pPr>
              <w:spacing w:line="259" w:lineRule="auto"/>
              <w:ind w:left="2"/>
            </w:pPr>
            <w:r>
              <w:t xml:space="preserve">Nombre de Tarea: </w:t>
            </w:r>
            <w:r w:rsidR="0003272A" w:rsidRPr="0003272A">
              <w:rPr>
                <w:rFonts w:eastAsia="Arial" w:cs="Arial"/>
                <w:b/>
              </w:rPr>
              <w:t>Guardar la Información en la Base de Datos.</w:t>
            </w:r>
          </w:p>
        </w:tc>
      </w:tr>
      <w:tr w:rsidR="009A7987" w14:paraId="1859D167" w14:textId="77777777" w:rsidTr="00EC1FA9">
        <w:trPr>
          <w:trHeight w:val="293"/>
          <w:jc w:val="center"/>
        </w:trPr>
        <w:tc>
          <w:tcPr>
            <w:tcW w:w="4372" w:type="dxa"/>
            <w:tcBorders>
              <w:top w:val="single" w:sz="8" w:space="0" w:color="000000"/>
              <w:left w:val="single" w:sz="8" w:space="0" w:color="000000"/>
              <w:bottom w:val="single" w:sz="8" w:space="0" w:color="000000"/>
              <w:right w:val="single" w:sz="8" w:space="0" w:color="000000"/>
            </w:tcBorders>
            <w:shd w:val="clear" w:color="auto" w:fill="C0C0C0"/>
          </w:tcPr>
          <w:p w14:paraId="0D359613" w14:textId="77777777" w:rsidR="009A7987" w:rsidRDefault="009A7987" w:rsidP="00EC1FA9">
            <w:pPr>
              <w:spacing w:line="259" w:lineRule="auto"/>
              <w:ind w:left="2"/>
            </w:pPr>
            <w:r>
              <w:t xml:space="preserve">Tipo de Tarea: </w:t>
            </w:r>
            <w:r>
              <w:rPr>
                <w:rFonts w:eastAsia="Arial" w:cs="Arial"/>
                <w:b/>
              </w:rPr>
              <w:t xml:space="preserve">Desarrollo </w:t>
            </w:r>
          </w:p>
        </w:tc>
        <w:tc>
          <w:tcPr>
            <w:tcW w:w="4345" w:type="dxa"/>
            <w:tcBorders>
              <w:top w:val="single" w:sz="8" w:space="0" w:color="000000"/>
              <w:left w:val="single" w:sz="8" w:space="0" w:color="000000"/>
              <w:bottom w:val="single" w:sz="8" w:space="0" w:color="000000"/>
              <w:right w:val="single" w:sz="8" w:space="0" w:color="000000"/>
            </w:tcBorders>
            <w:shd w:val="clear" w:color="auto" w:fill="C0C0C0"/>
          </w:tcPr>
          <w:p w14:paraId="5BCB110C" w14:textId="77777777" w:rsidR="009A7987" w:rsidRDefault="009A7987" w:rsidP="00EC1FA9">
            <w:pPr>
              <w:spacing w:line="259" w:lineRule="auto"/>
            </w:pPr>
            <w:r>
              <w:rPr>
                <w:rFonts w:eastAsia="Arial" w:cs="Arial"/>
                <w:b/>
              </w:rPr>
              <w:t xml:space="preserve">Puntos Estimados: </w:t>
            </w:r>
            <w:r>
              <w:t>0.5</w:t>
            </w:r>
            <w:r>
              <w:rPr>
                <w:rFonts w:eastAsia="Arial" w:cs="Arial"/>
                <w:b/>
              </w:rPr>
              <w:t xml:space="preserve"> </w:t>
            </w:r>
          </w:p>
        </w:tc>
      </w:tr>
      <w:tr w:rsidR="009A7987" w14:paraId="24CFAEBB" w14:textId="77777777" w:rsidTr="00EC1FA9">
        <w:trPr>
          <w:trHeight w:val="437"/>
          <w:jc w:val="center"/>
        </w:trPr>
        <w:tc>
          <w:tcPr>
            <w:tcW w:w="4372" w:type="dxa"/>
            <w:tcBorders>
              <w:top w:val="single" w:sz="8" w:space="0" w:color="000000"/>
              <w:left w:val="single" w:sz="8" w:space="0" w:color="000000"/>
              <w:bottom w:val="single" w:sz="8" w:space="0" w:color="000000"/>
              <w:right w:val="single" w:sz="8" w:space="0" w:color="000000"/>
            </w:tcBorders>
          </w:tcPr>
          <w:p w14:paraId="48C3204E" w14:textId="603543F3" w:rsidR="009A7987" w:rsidRDefault="009A7987" w:rsidP="00EC1FA9">
            <w:pPr>
              <w:spacing w:line="259" w:lineRule="auto"/>
              <w:ind w:left="2"/>
            </w:pPr>
            <w:r>
              <w:t>Fecha Inicio:</w:t>
            </w:r>
            <w:r w:rsidR="0003272A">
              <w:t xml:space="preserve"> </w:t>
            </w:r>
            <w:r w:rsidR="0003272A" w:rsidRPr="0003272A">
              <w:rPr>
                <w:rFonts w:eastAsia="Arial" w:cs="Arial"/>
                <w:b/>
              </w:rPr>
              <w:t>19/03/2021</w:t>
            </w:r>
          </w:p>
        </w:tc>
        <w:tc>
          <w:tcPr>
            <w:tcW w:w="4345" w:type="dxa"/>
            <w:tcBorders>
              <w:top w:val="single" w:sz="8" w:space="0" w:color="000000"/>
              <w:left w:val="single" w:sz="8" w:space="0" w:color="000000"/>
              <w:bottom w:val="single" w:sz="8" w:space="0" w:color="000000"/>
              <w:right w:val="single" w:sz="8" w:space="0" w:color="000000"/>
            </w:tcBorders>
          </w:tcPr>
          <w:p w14:paraId="00BB198C" w14:textId="25859D81" w:rsidR="009A7987" w:rsidRDefault="009A7987" w:rsidP="00EC1FA9">
            <w:pPr>
              <w:spacing w:line="259" w:lineRule="auto"/>
            </w:pPr>
            <w:r>
              <w:rPr>
                <w:rFonts w:eastAsia="Arial" w:cs="Arial"/>
                <w:b/>
              </w:rPr>
              <w:t xml:space="preserve">Fecha Fin: </w:t>
            </w:r>
            <w:r w:rsidR="0003272A" w:rsidRPr="00BA382E">
              <w:rPr>
                <w:rFonts w:cs="Arial"/>
                <w:bCs/>
              </w:rPr>
              <w:t>19</w:t>
            </w:r>
            <w:r w:rsidR="0003272A" w:rsidRPr="00BA382E">
              <w:rPr>
                <w:bCs/>
              </w:rPr>
              <w:t>/03/2021</w:t>
            </w:r>
          </w:p>
        </w:tc>
      </w:tr>
      <w:tr w:rsidR="009A7987" w:rsidRPr="004033F2" w14:paraId="15B1B4F8"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4E6F0F7B" w14:textId="4F3480EB" w:rsidR="009A7987" w:rsidRDefault="009A7987" w:rsidP="00EC1FA9">
            <w:pPr>
              <w:spacing w:line="259" w:lineRule="auto"/>
              <w:ind w:left="2"/>
            </w:pPr>
            <w:r>
              <w:t xml:space="preserve">Programador Responsable: </w:t>
            </w:r>
            <w:r w:rsidR="0003272A">
              <w:rPr>
                <w:rFonts w:eastAsia="Arial" w:cs="Arial"/>
                <w:b/>
              </w:rPr>
              <w:t>Brayan Fernando Rivera</w:t>
            </w:r>
            <w:r>
              <w:rPr>
                <w:rFonts w:eastAsia="Arial" w:cs="Arial"/>
                <w:b/>
              </w:rPr>
              <w:t xml:space="preserve">  </w:t>
            </w:r>
          </w:p>
        </w:tc>
      </w:tr>
      <w:tr w:rsidR="009A7987" w:rsidRPr="004033F2" w14:paraId="6BBA15B7" w14:textId="77777777" w:rsidTr="00EC1FA9">
        <w:trPr>
          <w:trHeight w:val="576"/>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D7850A1" w14:textId="30305E63" w:rsidR="009A7987" w:rsidRDefault="009A7987" w:rsidP="00EC1FA9">
            <w:pPr>
              <w:spacing w:line="259" w:lineRule="auto"/>
              <w:ind w:left="2"/>
            </w:pPr>
            <w:r>
              <w:t>Descripción</w:t>
            </w:r>
            <w:r>
              <w:rPr>
                <w:rFonts w:eastAsia="Arial" w:cs="Arial"/>
                <w:b/>
              </w:rPr>
              <w:t xml:space="preserve">: </w:t>
            </w:r>
            <w:r w:rsidR="0003272A">
              <w:rPr>
                <w:rFonts w:eastAsia="Arial" w:cs="Arial"/>
                <w:b/>
              </w:rPr>
              <w:t>Se realiza la población de datos en la base de datos de información de programa</w:t>
            </w:r>
            <w:r>
              <w:rPr>
                <w:rFonts w:eastAsia="Arial" w:cs="Arial"/>
                <w:b/>
              </w:rPr>
              <w:t xml:space="preserve">.  </w:t>
            </w:r>
          </w:p>
        </w:tc>
      </w:tr>
    </w:tbl>
    <w:p w14:paraId="52ADCB40" w14:textId="6E27B5E5" w:rsidR="0003272A" w:rsidRPr="0003272A" w:rsidRDefault="0003272A" w:rsidP="00831195">
      <w:pPr>
        <w:pStyle w:val="Prrafodelista"/>
        <w:rPr>
          <w:sz w:val="25"/>
        </w:rPr>
      </w:pPr>
      <w:r>
        <w:t xml:space="preserve">Tabla </w:t>
      </w:r>
      <w:r>
        <w:fldChar w:fldCharType="begin"/>
      </w:r>
      <w:r>
        <w:instrText xml:space="preserve"> SEQ Tabla \* ARABIC </w:instrText>
      </w:r>
      <w:r>
        <w:fldChar w:fldCharType="separate"/>
      </w:r>
      <w:r w:rsidR="00815265">
        <w:rPr>
          <w:noProof/>
        </w:rPr>
        <w:t>38</w:t>
      </w:r>
      <w:r>
        <w:fldChar w:fldCharType="end"/>
      </w:r>
      <w:r>
        <w:t>.</w:t>
      </w:r>
      <w:r w:rsidRPr="0003272A">
        <w:t xml:space="preserve"> Tarea</w:t>
      </w:r>
      <w:r w:rsidRPr="0003272A">
        <w:rPr>
          <w:spacing w:val="1"/>
        </w:rPr>
        <w:t xml:space="preserve"> </w:t>
      </w:r>
      <w:r w:rsidRPr="0003272A">
        <w:t>de</w:t>
      </w:r>
      <w:r w:rsidRPr="0003272A">
        <w:rPr>
          <w:spacing w:val="-5"/>
        </w:rPr>
        <w:t xml:space="preserve"> </w:t>
      </w:r>
      <w:r w:rsidRPr="0003272A">
        <w:t xml:space="preserve">ingeniería </w:t>
      </w:r>
      <w:r w:rsidR="00831195" w:rsidRPr="0003272A">
        <w:t>1</w:t>
      </w:r>
      <w:r w:rsidR="00831195">
        <w:t xml:space="preserve">5 </w:t>
      </w:r>
      <w:r w:rsidR="00831195" w:rsidRPr="0003272A">
        <w:rPr>
          <w:spacing w:val="-5"/>
        </w:rPr>
        <w:t>para</w:t>
      </w:r>
      <w:r w:rsidRPr="0003272A">
        <w:rPr>
          <w:spacing w:val="-5"/>
        </w:rPr>
        <w:t xml:space="preserve"> </w:t>
      </w:r>
      <w:r w:rsidRPr="0003272A">
        <w:t>historia</w:t>
      </w:r>
      <w:r w:rsidRPr="0003272A">
        <w:rPr>
          <w:spacing w:val="-5"/>
        </w:rPr>
        <w:t xml:space="preserve"> </w:t>
      </w:r>
      <w:r w:rsidRPr="0003272A">
        <w:t>de</w:t>
      </w:r>
      <w:r w:rsidRPr="0003272A">
        <w:rPr>
          <w:spacing w:val="-1"/>
        </w:rPr>
        <w:t xml:space="preserve"> </w:t>
      </w:r>
      <w:r w:rsidRPr="0003272A">
        <w:t>usuario</w:t>
      </w:r>
      <w:r w:rsidRPr="0003272A">
        <w:rPr>
          <w:spacing w:val="-5"/>
        </w:rPr>
        <w:t xml:space="preserve"> </w:t>
      </w:r>
      <w:r w:rsidR="00831195">
        <w:t>5</w:t>
      </w: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60"/>
        <w:gridCol w:w="4365"/>
      </w:tblGrid>
      <w:tr w:rsidR="0003272A" w14:paraId="78952E64" w14:textId="77777777" w:rsidTr="00831195">
        <w:trPr>
          <w:trHeight w:val="277"/>
          <w:jc w:val="center"/>
        </w:trPr>
        <w:tc>
          <w:tcPr>
            <w:tcW w:w="8725" w:type="dxa"/>
            <w:gridSpan w:val="2"/>
            <w:tcBorders>
              <w:bottom w:val="single" w:sz="18" w:space="0" w:color="000000"/>
            </w:tcBorders>
          </w:tcPr>
          <w:p w14:paraId="705B45E4" w14:textId="77777777" w:rsidR="0003272A" w:rsidRDefault="0003272A" w:rsidP="00EC1FA9">
            <w:pPr>
              <w:pStyle w:val="TableParagraph"/>
              <w:spacing w:line="257" w:lineRule="exact"/>
              <w:rPr>
                <w:rFonts w:ascii="Arial MT" w:hAnsi="Arial MT"/>
                <w:sz w:val="24"/>
              </w:rPr>
            </w:pPr>
            <w:r>
              <w:rPr>
                <w:rFonts w:ascii="Arial MT" w:hAnsi="Arial MT"/>
                <w:sz w:val="24"/>
              </w:rPr>
              <w:t>TAREA</w:t>
            </w:r>
            <w:r>
              <w:rPr>
                <w:rFonts w:ascii="Arial MT" w:hAnsi="Arial MT"/>
                <w:spacing w:val="-4"/>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INGENIERÍA</w:t>
            </w:r>
          </w:p>
        </w:tc>
      </w:tr>
      <w:tr w:rsidR="0003272A" w14:paraId="389DEC9D" w14:textId="77777777" w:rsidTr="00831195">
        <w:trPr>
          <w:trHeight w:val="277"/>
          <w:jc w:val="center"/>
        </w:trPr>
        <w:tc>
          <w:tcPr>
            <w:tcW w:w="4360" w:type="dxa"/>
            <w:tcBorders>
              <w:top w:val="single" w:sz="18" w:space="0" w:color="000000"/>
            </w:tcBorders>
            <w:shd w:val="clear" w:color="auto" w:fill="C0C0C0"/>
          </w:tcPr>
          <w:p w14:paraId="0E21A832" w14:textId="75BBA9A1" w:rsidR="0003272A" w:rsidRDefault="0003272A" w:rsidP="00EC1FA9">
            <w:pPr>
              <w:pStyle w:val="TableParagraph"/>
              <w:spacing w:line="257" w:lineRule="exact"/>
              <w:rPr>
                <w:b/>
                <w:sz w:val="24"/>
              </w:rPr>
            </w:pPr>
            <w:r>
              <w:rPr>
                <w:rFonts w:ascii="Arial MT" w:hAnsi="Arial MT"/>
                <w:sz w:val="24"/>
              </w:rPr>
              <w:t>Número</w:t>
            </w:r>
            <w:r>
              <w:rPr>
                <w:rFonts w:ascii="Arial MT" w:hAnsi="Arial MT"/>
                <w:spacing w:val="-1"/>
                <w:sz w:val="24"/>
              </w:rPr>
              <w:t xml:space="preserve"> </w:t>
            </w:r>
            <w:r>
              <w:rPr>
                <w:rFonts w:ascii="Arial MT" w:hAnsi="Arial MT"/>
                <w:sz w:val="24"/>
              </w:rPr>
              <w:t>de</w:t>
            </w:r>
            <w:r>
              <w:rPr>
                <w:rFonts w:ascii="Arial MT" w:hAnsi="Arial MT"/>
                <w:spacing w:val="-1"/>
                <w:sz w:val="24"/>
              </w:rPr>
              <w:t xml:space="preserve"> </w:t>
            </w:r>
            <w:r>
              <w:rPr>
                <w:rFonts w:ascii="Arial MT" w:hAnsi="Arial MT"/>
                <w:sz w:val="24"/>
              </w:rPr>
              <w:t>Tarea:</w:t>
            </w:r>
            <w:r>
              <w:rPr>
                <w:rFonts w:ascii="Arial MT" w:hAnsi="Arial MT"/>
                <w:spacing w:val="-1"/>
                <w:sz w:val="24"/>
              </w:rPr>
              <w:t xml:space="preserve"> </w:t>
            </w:r>
            <w:r>
              <w:rPr>
                <w:b/>
                <w:sz w:val="24"/>
              </w:rPr>
              <w:t>15</w:t>
            </w:r>
          </w:p>
        </w:tc>
        <w:tc>
          <w:tcPr>
            <w:tcW w:w="4365" w:type="dxa"/>
            <w:tcBorders>
              <w:top w:val="single" w:sz="18" w:space="0" w:color="000000"/>
            </w:tcBorders>
            <w:shd w:val="clear" w:color="auto" w:fill="C0C0C0"/>
          </w:tcPr>
          <w:p w14:paraId="3C3E2F00" w14:textId="5E916A15" w:rsidR="0003272A" w:rsidRDefault="0003272A" w:rsidP="00EC1FA9">
            <w:pPr>
              <w:pStyle w:val="TableParagraph"/>
              <w:spacing w:line="257" w:lineRule="exact"/>
              <w:ind w:left="105"/>
              <w:rPr>
                <w:rFonts w:ascii="Arial MT" w:hAnsi="Arial MT"/>
                <w:sz w:val="24"/>
              </w:rPr>
            </w:pPr>
            <w:r>
              <w:rPr>
                <w:b/>
                <w:sz w:val="24"/>
              </w:rPr>
              <w:t>Número</w:t>
            </w:r>
            <w:r>
              <w:rPr>
                <w:b/>
                <w:spacing w:val="-1"/>
                <w:sz w:val="24"/>
              </w:rPr>
              <w:t xml:space="preserve"> </w:t>
            </w:r>
            <w:r>
              <w:rPr>
                <w:b/>
                <w:sz w:val="24"/>
              </w:rPr>
              <w:t>de</w:t>
            </w:r>
            <w:r>
              <w:rPr>
                <w:b/>
                <w:spacing w:val="-2"/>
                <w:sz w:val="24"/>
              </w:rPr>
              <w:t xml:space="preserve"> </w:t>
            </w:r>
            <w:r>
              <w:rPr>
                <w:b/>
                <w:sz w:val="24"/>
              </w:rPr>
              <w:t>Historia:</w:t>
            </w:r>
            <w:r>
              <w:rPr>
                <w:b/>
                <w:spacing w:val="-2"/>
                <w:sz w:val="24"/>
              </w:rPr>
              <w:t xml:space="preserve"> </w:t>
            </w:r>
            <w:r w:rsidR="00831195">
              <w:rPr>
                <w:rFonts w:ascii="Arial MT" w:hAnsi="Arial MT"/>
                <w:sz w:val="24"/>
              </w:rPr>
              <w:t>5</w:t>
            </w:r>
          </w:p>
        </w:tc>
      </w:tr>
      <w:tr w:rsidR="0003272A" w:rsidRPr="004033F2" w14:paraId="7E43FF02" w14:textId="77777777" w:rsidTr="00831195">
        <w:trPr>
          <w:trHeight w:val="272"/>
          <w:jc w:val="center"/>
        </w:trPr>
        <w:tc>
          <w:tcPr>
            <w:tcW w:w="8725" w:type="dxa"/>
            <w:gridSpan w:val="2"/>
          </w:tcPr>
          <w:p w14:paraId="1D8B262B" w14:textId="77777777" w:rsidR="0003272A" w:rsidRDefault="0003272A" w:rsidP="00EC1FA9">
            <w:pPr>
              <w:pStyle w:val="TableParagraph"/>
              <w:spacing w:line="253" w:lineRule="exact"/>
              <w:rPr>
                <w:b/>
                <w:sz w:val="24"/>
              </w:rPr>
            </w:pPr>
            <w:r>
              <w:rPr>
                <w:rFonts w:ascii="Arial MT" w:hAnsi="Arial MT"/>
                <w:sz w:val="24"/>
              </w:rPr>
              <w:t>Nombre</w:t>
            </w:r>
            <w:r>
              <w:rPr>
                <w:rFonts w:ascii="Arial MT" w:hAnsi="Arial MT"/>
                <w:spacing w:val="-3"/>
                <w:sz w:val="24"/>
              </w:rPr>
              <w:t xml:space="preserve"> </w:t>
            </w:r>
            <w:r>
              <w:rPr>
                <w:rFonts w:ascii="Arial MT" w:hAnsi="Arial MT"/>
                <w:sz w:val="24"/>
              </w:rPr>
              <w:t>de</w:t>
            </w:r>
            <w:r>
              <w:rPr>
                <w:rFonts w:ascii="Arial MT" w:hAnsi="Arial MT"/>
                <w:spacing w:val="-2"/>
                <w:sz w:val="24"/>
              </w:rPr>
              <w:t xml:space="preserve"> </w:t>
            </w:r>
            <w:r>
              <w:rPr>
                <w:rFonts w:ascii="Arial MT" w:hAnsi="Arial MT"/>
                <w:sz w:val="24"/>
              </w:rPr>
              <w:t>Tarea</w:t>
            </w:r>
            <w:r>
              <w:rPr>
                <w:b/>
                <w:sz w:val="24"/>
              </w:rPr>
              <w:t>:</w:t>
            </w:r>
            <w:r>
              <w:rPr>
                <w:b/>
                <w:spacing w:val="-1"/>
                <w:sz w:val="24"/>
              </w:rPr>
              <w:t xml:space="preserve"> </w:t>
            </w:r>
            <w:r>
              <w:rPr>
                <w:b/>
                <w:sz w:val="24"/>
              </w:rPr>
              <w:t>Diseño</w:t>
            </w:r>
            <w:r>
              <w:rPr>
                <w:b/>
                <w:spacing w:val="-5"/>
                <w:sz w:val="24"/>
              </w:rPr>
              <w:t xml:space="preserve"> </w:t>
            </w:r>
            <w:r>
              <w:rPr>
                <w:b/>
                <w:sz w:val="24"/>
              </w:rPr>
              <w:t>de</w:t>
            </w:r>
            <w:r>
              <w:rPr>
                <w:b/>
                <w:spacing w:val="-2"/>
                <w:sz w:val="24"/>
              </w:rPr>
              <w:t xml:space="preserve"> </w:t>
            </w:r>
            <w:r>
              <w:rPr>
                <w:b/>
                <w:sz w:val="24"/>
              </w:rPr>
              <w:t>Interfaz</w:t>
            </w:r>
            <w:r>
              <w:rPr>
                <w:b/>
                <w:spacing w:val="-2"/>
                <w:sz w:val="24"/>
              </w:rPr>
              <w:t xml:space="preserve"> </w:t>
            </w:r>
            <w:r>
              <w:rPr>
                <w:b/>
                <w:sz w:val="24"/>
              </w:rPr>
              <w:t>para</w:t>
            </w:r>
            <w:r>
              <w:rPr>
                <w:b/>
                <w:spacing w:val="-2"/>
                <w:sz w:val="24"/>
              </w:rPr>
              <w:t xml:space="preserve"> </w:t>
            </w:r>
            <w:r>
              <w:rPr>
                <w:b/>
                <w:sz w:val="24"/>
              </w:rPr>
              <w:t>Registro</w:t>
            </w:r>
            <w:r>
              <w:rPr>
                <w:b/>
                <w:spacing w:val="-5"/>
                <w:sz w:val="24"/>
              </w:rPr>
              <w:t xml:space="preserve"> </w:t>
            </w:r>
            <w:r>
              <w:rPr>
                <w:b/>
                <w:sz w:val="24"/>
              </w:rPr>
              <w:t>de</w:t>
            </w:r>
            <w:r>
              <w:rPr>
                <w:b/>
                <w:spacing w:val="64"/>
                <w:sz w:val="24"/>
              </w:rPr>
              <w:t xml:space="preserve"> </w:t>
            </w:r>
            <w:r>
              <w:rPr>
                <w:b/>
                <w:sz w:val="24"/>
              </w:rPr>
              <w:t>Docentes</w:t>
            </w:r>
          </w:p>
        </w:tc>
      </w:tr>
      <w:tr w:rsidR="0003272A" w14:paraId="79703332" w14:textId="77777777" w:rsidTr="00831195">
        <w:trPr>
          <w:trHeight w:val="277"/>
          <w:jc w:val="center"/>
        </w:trPr>
        <w:tc>
          <w:tcPr>
            <w:tcW w:w="4360" w:type="dxa"/>
            <w:shd w:val="clear" w:color="auto" w:fill="C0C0C0"/>
          </w:tcPr>
          <w:p w14:paraId="119AE332" w14:textId="77777777" w:rsidR="0003272A" w:rsidRDefault="0003272A" w:rsidP="00EC1FA9">
            <w:pPr>
              <w:pStyle w:val="TableParagraph"/>
              <w:spacing w:line="258" w:lineRule="exact"/>
              <w:rPr>
                <w:b/>
                <w:sz w:val="24"/>
              </w:rPr>
            </w:pPr>
            <w:r>
              <w:rPr>
                <w:rFonts w:ascii="Arial MT"/>
                <w:sz w:val="24"/>
              </w:rPr>
              <w:t>Tipo</w:t>
            </w:r>
            <w:r>
              <w:rPr>
                <w:rFonts w:ascii="Arial MT"/>
                <w:spacing w:val="-2"/>
                <w:sz w:val="24"/>
              </w:rPr>
              <w:t xml:space="preserve"> </w:t>
            </w:r>
            <w:r>
              <w:rPr>
                <w:rFonts w:ascii="Arial MT"/>
                <w:sz w:val="24"/>
              </w:rPr>
              <w:t>de</w:t>
            </w:r>
            <w:r>
              <w:rPr>
                <w:rFonts w:ascii="Arial MT"/>
                <w:spacing w:val="-6"/>
                <w:sz w:val="24"/>
              </w:rPr>
              <w:t xml:space="preserve"> </w:t>
            </w:r>
            <w:r>
              <w:rPr>
                <w:rFonts w:ascii="Arial MT"/>
                <w:sz w:val="24"/>
              </w:rPr>
              <w:t>Tarea:</w:t>
            </w:r>
            <w:r>
              <w:rPr>
                <w:rFonts w:ascii="Arial MT"/>
                <w:spacing w:val="1"/>
                <w:sz w:val="24"/>
              </w:rPr>
              <w:t xml:space="preserve"> </w:t>
            </w:r>
            <w:r>
              <w:rPr>
                <w:b/>
                <w:sz w:val="24"/>
              </w:rPr>
              <w:t>Desarrollo</w:t>
            </w:r>
          </w:p>
        </w:tc>
        <w:tc>
          <w:tcPr>
            <w:tcW w:w="4365" w:type="dxa"/>
            <w:shd w:val="clear" w:color="auto" w:fill="C0C0C0"/>
          </w:tcPr>
          <w:p w14:paraId="7E0AA531" w14:textId="77777777" w:rsidR="0003272A" w:rsidRDefault="0003272A" w:rsidP="00EC1FA9">
            <w:pPr>
              <w:pStyle w:val="TableParagraph"/>
              <w:spacing w:line="258" w:lineRule="exact"/>
              <w:ind w:left="105"/>
              <w:rPr>
                <w:rFonts w:ascii="Arial MT"/>
                <w:sz w:val="24"/>
              </w:rPr>
            </w:pPr>
            <w:r>
              <w:rPr>
                <w:b/>
                <w:sz w:val="24"/>
              </w:rPr>
              <w:t>Puntos</w:t>
            </w:r>
            <w:r>
              <w:rPr>
                <w:b/>
                <w:spacing w:val="-3"/>
                <w:sz w:val="24"/>
              </w:rPr>
              <w:t xml:space="preserve"> </w:t>
            </w:r>
            <w:r>
              <w:rPr>
                <w:b/>
                <w:sz w:val="24"/>
              </w:rPr>
              <w:t>Estimados:</w:t>
            </w:r>
            <w:r>
              <w:rPr>
                <w:b/>
                <w:spacing w:val="-2"/>
                <w:sz w:val="24"/>
              </w:rPr>
              <w:t xml:space="preserve"> </w:t>
            </w:r>
            <w:r>
              <w:rPr>
                <w:rFonts w:ascii="Arial MT"/>
                <w:sz w:val="24"/>
              </w:rPr>
              <w:t>0.5</w:t>
            </w:r>
          </w:p>
        </w:tc>
      </w:tr>
      <w:tr w:rsidR="0003272A" w14:paraId="667E257C" w14:textId="77777777" w:rsidTr="00831195">
        <w:trPr>
          <w:trHeight w:val="421"/>
          <w:jc w:val="center"/>
        </w:trPr>
        <w:tc>
          <w:tcPr>
            <w:tcW w:w="4360" w:type="dxa"/>
          </w:tcPr>
          <w:p w14:paraId="606902AB" w14:textId="0D5E15C2" w:rsidR="0003272A" w:rsidRDefault="0003272A" w:rsidP="00EC1FA9">
            <w:pPr>
              <w:pStyle w:val="TableParagraph"/>
              <w:spacing w:line="266" w:lineRule="exact"/>
              <w:rPr>
                <w:b/>
                <w:sz w:val="24"/>
              </w:rPr>
            </w:pPr>
            <w:r>
              <w:rPr>
                <w:rFonts w:ascii="Arial MT"/>
                <w:sz w:val="24"/>
              </w:rPr>
              <w:t>Fecha</w:t>
            </w:r>
            <w:r>
              <w:rPr>
                <w:rFonts w:ascii="Arial MT"/>
                <w:spacing w:val="-3"/>
                <w:sz w:val="24"/>
              </w:rPr>
              <w:t xml:space="preserve"> </w:t>
            </w:r>
            <w:r>
              <w:rPr>
                <w:rFonts w:ascii="Arial MT"/>
                <w:sz w:val="24"/>
              </w:rPr>
              <w:t>Inicio:</w:t>
            </w:r>
            <w:r>
              <w:rPr>
                <w:rFonts w:ascii="Arial MT"/>
                <w:spacing w:val="1"/>
                <w:sz w:val="24"/>
              </w:rPr>
              <w:t xml:space="preserve"> </w:t>
            </w:r>
            <w:r>
              <w:rPr>
                <w:b/>
                <w:sz w:val="24"/>
              </w:rPr>
              <w:t>20</w:t>
            </w:r>
            <w:r w:rsidRPr="0003272A">
              <w:rPr>
                <w:b/>
                <w:sz w:val="24"/>
              </w:rPr>
              <w:t>/03/2021</w:t>
            </w:r>
          </w:p>
        </w:tc>
        <w:tc>
          <w:tcPr>
            <w:tcW w:w="4365" w:type="dxa"/>
          </w:tcPr>
          <w:p w14:paraId="37983D8D" w14:textId="77956427" w:rsidR="0003272A" w:rsidRDefault="0003272A" w:rsidP="00EC1FA9">
            <w:pPr>
              <w:pStyle w:val="TableParagraph"/>
              <w:spacing w:line="266" w:lineRule="exact"/>
              <w:ind w:left="105"/>
              <w:rPr>
                <w:rFonts w:ascii="Arial MT"/>
                <w:sz w:val="24"/>
              </w:rPr>
            </w:pPr>
            <w:r>
              <w:rPr>
                <w:b/>
                <w:sz w:val="24"/>
              </w:rPr>
              <w:t>Fecha</w:t>
            </w:r>
            <w:r>
              <w:rPr>
                <w:b/>
                <w:spacing w:val="-4"/>
                <w:sz w:val="24"/>
              </w:rPr>
              <w:t xml:space="preserve"> </w:t>
            </w:r>
            <w:r>
              <w:rPr>
                <w:b/>
                <w:sz w:val="24"/>
              </w:rPr>
              <w:t xml:space="preserve">Fin: </w:t>
            </w:r>
            <w:r>
              <w:rPr>
                <w:bCs/>
              </w:rPr>
              <w:t>23</w:t>
            </w:r>
            <w:r w:rsidRPr="00BA382E">
              <w:rPr>
                <w:bCs/>
              </w:rPr>
              <w:t>/03/2021</w:t>
            </w:r>
          </w:p>
        </w:tc>
      </w:tr>
      <w:tr w:rsidR="0003272A" w:rsidRPr="004033F2" w14:paraId="56A8895C" w14:textId="77777777" w:rsidTr="00831195">
        <w:trPr>
          <w:trHeight w:val="277"/>
          <w:jc w:val="center"/>
        </w:trPr>
        <w:tc>
          <w:tcPr>
            <w:tcW w:w="8725" w:type="dxa"/>
            <w:gridSpan w:val="2"/>
            <w:shd w:val="clear" w:color="auto" w:fill="C0C0C0"/>
          </w:tcPr>
          <w:p w14:paraId="1070E908" w14:textId="02D0BC8D" w:rsidR="0003272A" w:rsidRDefault="0003272A" w:rsidP="00EC1FA9">
            <w:pPr>
              <w:pStyle w:val="TableParagraph"/>
              <w:spacing w:line="258" w:lineRule="exact"/>
              <w:rPr>
                <w:b/>
                <w:sz w:val="24"/>
              </w:rPr>
            </w:pPr>
            <w:r>
              <w:rPr>
                <w:rFonts w:ascii="Arial MT" w:hAnsi="Arial MT"/>
                <w:sz w:val="24"/>
              </w:rPr>
              <w:t>Programador</w:t>
            </w:r>
            <w:r>
              <w:rPr>
                <w:rFonts w:ascii="Arial MT" w:hAnsi="Arial MT"/>
                <w:spacing w:val="-4"/>
                <w:sz w:val="24"/>
              </w:rPr>
              <w:t xml:space="preserve"> </w:t>
            </w:r>
            <w:r>
              <w:rPr>
                <w:rFonts w:ascii="Arial MT" w:hAnsi="Arial MT"/>
                <w:sz w:val="24"/>
              </w:rPr>
              <w:t xml:space="preserve">Responsable: </w:t>
            </w:r>
            <w:r w:rsidR="00831195">
              <w:rPr>
                <w:b/>
                <w:sz w:val="24"/>
              </w:rPr>
              <w:t>Brayan Fernando Rivera</w:t>
            </w:r>
          </w:p>
        </w:tc>
      </w:tr>
      <w:tr w:rsidR="0003272A" w:rsidRPr="0003272A" w14:paraId="55160F0A" w14:textId="77777777" w:rsidTr="00831195">
        <w:trPr>
          <w:trHeight w:val="551"/>
          <w:jc w:val="center"/>
        </w:trPr>
        <w:tc>
          <w:tcPr>
            <w:tcW w:w="8725" w:type="dxa"/>
            <w:gridSpan w:val="2"/>
          </w:tcPr>
          <w:p w14:paraId="1AAA63C5" w14:textId="77777777" w:rsidR="0003272A" w:rsidRDefault="0003272A" w:rsidP="00EC1FA9">
            <w:pPr>
              <w:pStyle w:val="TableParagraph"/>
              <w:spacing w:line="265" w:lineRule="exact"/>
              <w:rPr>
                <w:b/>
                <w:sz w:val="24"/>
              </w:rPr>
            </w:pPr>
            <w:r>
              <w:rPr>
                <w:rFonts w:ascii="Arial MT" w:hAnsi="Arial MT"/>
                <w:sz w:val="24"/>
              </w:rPr>
              <w:t xml:space="preserve">Descripción: </w:t>
            </w:r>
            <w:r>
              <w:rPr>
                <w:b/>
                <w:sz w:val="24"/>
              </w:rPr>
              <w:t>Se</w:t>
            </w:r>
            <w:r>
              <w:rPr>
                <w:b/>
                <w:spacing w:val="-2"/>
                <w:sz w:val="24"/>
              </w:rPr>
              <w:t xml:space="preserve"> </w:t>
            </w:r>
            <w:r>
              <w:rPr>
                <w:b/>
                <w:sz w:val="24"/>
              </w:rPr>
              <w:t>necesita</w:t>
            </w:r>
            <w:r>
              <w:rPr>
                <w:b/>
                <w:spacing w:val="-2"/>
                <w:sz w:val="24"/>
              </w:rPr>
              <w:t xml:space="preserve"> </w:t>
            </w:r>
            <w:r>
              <w:rPr>
                <w:b/>
                <w:sz w:val="24"/>
              </w:rPr>
              <w:t>crear</w:t>
            </w:r>
            <w:r>
              <w:rPr>
                <w:b/>
                <w:spacing w:val="-5"/>
                <w:sz w:val="24"/>
              </w:rPr>
              <w:t xml:space="preserve"> </w:t>
            </w:r>
            <w:r>
              <w:rPr>
                <w:b/>
                <w:sz w:val="24"/>
              </w:rPr>
              <w:t>el</w:t>
            </w:r>
            <w:r>
              <w:rPr>
                <w:b/>
                <w:spacing w:val="-5"/>
                <w:sz w:val="24"/>
              </w:rPr>
              <w:t xml:space="preserve"> </w:t>
            </w:r>
            <w:r>
              <w:rPr>
                <w:b/>
                <w:sz w:val="24"/>
              </w:rPr>
              <w:t>diseño</w:t>
            </w:r>
            <w:r>
              <w:rPr>
                <w:b/>
                <w:spacing w:val="-5"/>
                <w:sz w:val="24"/>
              </w:rPr>
              <w:t xml:space="preserve"> </w:t>
            </w:r>
            <w:r>
              <w:rPr>
                <w:b/>
                <w:sz w:val="24"/>
              </w:rPr>
              <w:t>de</w:t>
            </w:r>
            <w:r>
              <w:rPr>
                <w:b/>
                <w:spacing w:val="-6"/>
                <w:sz w:val="24"/>
              </w:rPr>
              <w:t xml:space="preserve"> </w:t>
            </w:r>
            <w:r>
              <w:rPr>
                <w:b/>
                <w:sz w:val="24"/>
              </w:rPr>
              <w:t>interfaz</w:t>
            </w:r>
            <w:r>
              <w:rPr>
                <w:b/>
                <w:spacing w:val="-2"/>
                <w:sz w:val="24"/>
              </w:rPr>
              <w:t xml:space="preserve"> </w:t>
            </w:r>
            <w:r>
              <w:rPr>
                <w:b/>
                <w:sz w:val="24"/>
              </w:rPr>
              <w:t>para</w:t>
            </w:r>
            <w:r>
              <w:rPr>
                <w:b/>
                <w:spacing w:val="-1"/>
                <w:sz w:val="24"/>
              </w:rPr>
              <w:t xml:space="preserve"> </w:t>
            </w:r>
            <w:r>
              <w:rPr>
                <w:b/>
                <w:sz w:val="24"/>
              </w:rPr>
              <w:t>el</w:t>
            </w:r>
            <w:r>
              <w:rPr>
                <w:b/>
                <w:spacing w:val="-2"/>
                <w:sz w:val="24"/>
              </w:rPr>
              <w:t xml:space="preserve"> </w:t>
            </w:r>
            <w:r>
              <w:rPr>
                <w:b/>
                <w:sz w:val="24"/>
              </w:rPr>
              <w:t>registro</w:t>
            </w:r>
            <w:r>
              <w:rPr>
                <w:b/>
                <w:spacing w:val="-5"/>
                <w:sz w:val="24"/>
              </w:rPr>
              <w:t xml:space="preserve"> </w:t>
            </w:r>
            <w:r>
              <w:rPr>
                <w:b/>
                <w:sz w:val="24"/>
              </w:rPr>
              <w:t>de</w:t>
            </w:r>
            <w:r>
              <w:rPr>
                <w:b/>
                <w:spacing w:val="-2"/>
                <w:sz w:val="24"/>
              </w:rPr>
              <w:t xml:space="preserve"> </w:t>
            </w:r>
            <w:r>
              <w:rPr>
                <w:b/>
                <w:sz w:val="24"/>
              </w:rPr>
              <w:t>los</w:t>
            </w:r>
          </w:p>
          <w:p w14:paraId="15C22BC6" w14:textId="12201D33" w:rsidR="0003272A" w:rsidRDefault="0003272A" w:rsidP="00EC1FA9">
            <w:pPr>
              <w:pStyle w:val="TableParagraph"/>
              <w:spacing w:line="266" w:lineRule="exact"/>
              <w:rPr>
                <w:b/>
                <w:sz w:val="24"/>
              </w:rPr>
            </w:pPr>
            <w:r>
              <w:rPr>
                <w:b/>
                <w:sz w:val="24"/>
              </w:rPr>
              <w:t>docentes.</w:t>
            </w:r>
          </w:p>
        </w:tc>
      </w:tr>
    </w:tbl>
    <w:p w14:paraId="1A4200A6" w14:textId="2BD062F0" w:rsidR="0003272A" w:rsidRPr="0003272A" w:rsidRDefault="00831195" w:rsidP="00831195">
      <w:pPr>
        <w:pStyle w:val="Prrafodelista"/>
        <w:rPr>
          <w:sz w:val="20"/>
        </w:rPr>
      </w:pPr>
      <w:r>
        <w:t xml:space="preserve">Tabla </w:t>
      </w:r>
      <w:r>
        <w:fldChar w:fldCharType="begin"/>
      </w:r>
      <w:r>
        <w:instrText xml:space="preserve"> SEQ Tabla \* ARABIC </w:instrText>
      </w:r>
      <w:r>
        <w:fldChar w:fldCharType="separate"/>
      </w:r>
      <w:r w:rsidR="00815265">
        <w:rPr>
          <w:noProof/>
        </w:rPr>
        <w:t>39</w:t>
      </w:r>
      <w:r>
        <w:fldChar w:fldCharType="end"/>
      </w:r>
      <w:r>
        <w:t>.</w:t>
      </w:r>
      <w:r w:rsidR="0003272A" w:rsidRPr="0003272A">
        <w:rPr>
          <w:spacing w:val="-1"/>
        </w:rPr>
        <w:t xml:space="preserve"> </w:t>
      </w:r>
      <w:r w:rsidR="0003272A" w:rsidRPr="0003272A">
        <w:t>de</w:t>
      </w:r>
      <w:r w:rsidR="0003272A" w:rsidRPr="0003272A">
        <w:rPr>
          <w:spacing w:val="-5"/>
        </w:rPr>
        <w:t xml:space="preserve"> </w:t>
      </w:r>
      <w:r w:rsidR="0003272A" w:rsidRPr="0003272A">
        <w:t xml:space="preserve">ingeniería </w:t>
      </w:r>
      <w:r>
        <w:t>16</w:t>
      </w:r>
      <w:r w:rsidR="0003272A" w:rsidRPr="0003272A">
        <w:rPr>
          <w:spacing w:val="-5"/>
        </w:rPr>
        <w:t xml:space="preserve"> </w:t>
      </w:r>
      <w:r w:rsidR="0003272A" w:rsidRPr="0003272A">
        <w:t>para</w:t>
      </w:r>
      <w:r w:rsidR="0003272A" w:rsidRPr="0003272A">
        <w:rPr>
          <w:spacing w:val="-5"/>
        </w:rPr>
        <w:t xml:space="preserve"> </w:t>
      </w:r>
      <w:r w:rsidR="0003272A" w:rsidRPr="0003272A">
        <w:t>historia</w:t>
      </w:r>
      <w:r w:rsidR="0003272A" w:rsidRPr="0003272A">
        <w:rPr>
          <w:spacing w:val="-5"/>
        </w:rPr>
        <w:t xml:space="preserve"> </w:t>
      </w:r>
      <w:r w:rsidR="0003272A" w:rsidRPr="0003272A">
        <w:t>de</w:t>
      </w:r>
      <w:r w:rsidR="0003272A" w:rsidRPr="0003272A">
        <w:rPr>
          <w:spacing w:val="7"/>
        </w:rPr>
        <w:t xml:space="preserve"> </w:t>
      </w:r>
      <w:r w:rsidR="0003272A" w:rsidRPr="0003272A">
        <w:t>usuario</w:t>
      </w:r>
      <w:r w:rsidR="0003272A" w:rsidRPr="0003272A">
        <w:rPr>
          <w:spacing w:val="-5"/>
        </w:rPr>
        <w:t xml:space="preserve"> </w:t>
      </w:r>
      <w:r>
        <w:t>5</w:t>
      </w:r>
    </w:p>
    <w:p w14:paraId="711F9D85" w14:textId="77777777" w:rsidR="0003272A" w:rsidRPr="0003272A" w:rsidRDefault="0003272A" w:rsidP="0003272A">
      <w:pPr>
        <w:pStyle w:val="Textoindependiente"/>
        <w:spacing w:before="3"/>
        <w:rPr>
          <w:sz w:val="25"/>
          <w:lang w:val="es-ES"/>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60"/>
        <w:gridCol w:w="4365"/>
      </w:tblGrid>
      <w:tr w:rsidR="0003272A" w14:paraId="21B402B2" w14:textId="77777777" w:rsidTr="00831195">
        <w:trPr>
          <w:trHeight w:val="277"/>
          <w:jc w:val="center"/>
        </w:trPr>
        <w:tc>
          <w:tcPr>
            <w:tcW w:w="8725" w:type="dxa"/>
            <w:gridSpan w:val="2"/>
            <w:tcBorders>
              <w:bottom w:val="single" w:sz="18" w:space="0" w:color="000000"/>
            </w:tcBorders>
          </w:tcPr>
          <w:p w14:paraId="64EAE084" w14:textId="77777777" w:rsidR="0003272A" w:rsidRDefault="0003272A" w:rsidP="00EC1FA9">
            <w:pPr>
              <w:pStyle w:val="TableParagraph"/>
              <w:spacing w:line="257" w:lineRule="exact"/>
              <w:rPr>
                <w:rFonts w:ascii="Arial MT" w:hAnsi="Arial MT"/>
                <w:sz w:val="24"/>
              </w:rPr>
            </w:pPr>
            <w:r>
              <w:rPr>
                <w:rFonts w:ascii="Arial MT" w:hAnsi="Arial MT"/>
                <w:sz w:val="24"/>
              </w:rPr>
              <w:t>TAREA</w:t>
            </w:r>
            <w:r>
              <w:rPr>
                <w:rFonts w:ascii="Arial MT" w:hAnsi="Arial MT"/>
                <w:spacing w:val="-4"/>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INGENIERÍA</w:t>
            </w:r>
          </w:p>
        </w:tc>
      </w:tr>
      <w:tr w:rsidR="0003272A" w14:paraId="45FC9F00" w14:textId="77777777" w:rsidTr="00831195">
        <w:trPr>
          <w:trHeight w:val="277"/>
          <w:jc w:val="center"/>
        </w:trPr>
        <w:tc>
          <w:tcPr>
            <w:tcW w:w="4360" w:type="dxa"/>
            <w:tcBorders>
              <w:top w:val="single" w:sz="18" w:space="0" w:color="000000"/>
            </w:tcBorders>
            <w:shd w:val="clear" w:color="auto" w:fill="C0C0C0"/>
          </w:tcPr>
          <w:p w14:paraId="11D818DF" w14:textId="0DF0035B" w:rsidR="0003272A" w:rsidRDefault="0003272A" w:rsidP="00EC1FA9">
            <w:pPr>
              <w:pStyle w:val="TableParagraph"/>
              <w:spacing w:line="257" w:lineRule="exact"/>
              <w:rPr>
                <w:b/>
                <w:sz w:val="24"/>
              </w:rPr>
            </w:pPr>
            <w:r>
              <w:rPr>
                <w:rFonts w:ascii="Arial MT" w:hAnsi="Arial MT"/>
                <w:sz w:val="24"/>
              </w:rPr>
              <w:t>Número</w:t>
            </w:r>
            <w:r>
              <w:rPr>
                <w:rFonts w:ascii="Arial MT" w:hAnsi="Arial MT"/>
                <w:spacing w:val="-1"/>
                <w:sz w:val="24"/>
              </w:rPr>
              <w:t xml:space="preserve"> </w:t>
            </w:r>
            <w:r>
              <w:rPr>
                <w:rFonts w:ascii="Arial MT" w:hAnsi="Arial MT"/>
                <w:sz w:val="24"/>
              </w:rPr>
              <w:t>de</w:t>
            </w:r>
            <w:r>
              <w:rPr>
                <w:rFonts w:ascii="Arial MT" w:hAnsi="Arial MT"/>
                <w:spacing w:val="-1"/>
                <w:sz w:val="24"/>
              </w:rPr>
              <w:t xml:space="preserve"> </w:t>
            </w:r>
            <w:r>
              <w:rPr>
                <w:rFonts w:ascii="Arial MT" w:hAnsi="Arial MT"/>
                <w:sz w:val="24"/>
              </w:rPr>
              <w:t>Tarea:</w:t>
            </w:r>
            <w:r>
              <w:rPr>
                <w:rFonts w:ascii="Arial MT" w:hAnsi="Arial MT"/>
                <w:spacing w:val="-1"/>
                <w:sz w:val="24"/>
              </w:rPr>
              <w:t xml:space="preserve"> </w:t>
            </w:r>
            <w:r>
              <w:rPr>
                <w:b/>
                <w:sz w:val="24"/>
              </w:rPr>
              <w:t>1</w:t>
            </w:r>
            <w:r w:rsidR="00831195">
              <w:rPr>
                <w:b/>
                <w:sz w:val="24"/>
              </w:rPr>
              <w:t>6</w:t>
            </w:r>
          </w:p>
        </w:tc>
        <w:tc>
          <w:tcPr>
            <w:tcW w:w="4365" w:type="dxa"/>
            <w:tcBorders>
              <w:top w:val="single" w:sz="18" w:space="0" w:color="000000"/>
            </w:tcBorders>
            <w:shd w:val="clear" w:color="auto" w:fill="C0C0C0"/>
          </w:tcPr>
          <w:p w14:paraId="2A3ECAF3" w14:textId="22E7FC7F" w:rsidR="0003272A" w:rsidRDefault="0003272A" w:rsidP="00EC1FA9">
            <w:pPr>
              <w:pStyle w:val="TableParagraph"/>
              <w:spacing w:line="257" w:lineRule="exact"/>
              <w:ind w:left="105"/>
              <w:rPr>
                <w:rFonts w:ascii="Arial MT" w:hAnsi="Arial MT"/>
                <w:sz w:val="24"/>
              </w:rPr>
            </w:pPr>
            <w:r>
              <w:rPr>
                <w:b/>
                <w:sz w:val="24"/>
              </w:rPr>
              <w:t>Número</w:t>
            </w:r>
            <w:r>
              <w:rPr>
                <w:b/>
                <w:spacing w:val="-1"/>
                <w:sz w:val="24"/>
              </w:rPr>
              <w:t xml:space="preserve"> </w:t>
            </w:r>
            <w:r>
              <w:rPr>
                <w:b/>
                <w:sz w:val="24"/>
              </w:rPr>
              <w:t>de</w:t>
            </w:r>
            <w:r>
              <w:rPr>
                <w:b/>
                <w:spacing w:val="-2"/>
                <w:sz w:val="24"/>
              </w:rPr>
              <w:t xml:space="preserve"> </w:t>
            </w:r>
            <w:r>
              <w:rPr>
                <w:b/>
                <w:sz w:val="24"/>
              </w:rPr>
              <w:t>Historia:</w:t>
            </w:r>
            <w:r>
              <w:rPr>
                <w:b/>
                <w:spacing w:val="-2"/>
                <w:sz w:val="24"/>
              </w:rPr>
              <w:t xml:space="preserve"> </w:t>
            </w:r>
            <w:r w:rsidR="00831195">
              <w:rPr>
                <w:rFonts w:ascii="Arial MT" w:hAnsi="Arial MT"/>
                <w:sz w:val="24"/>
              </w:rPr>
              <w:t>5</w:t>
            </w:r>
          </w:p>
        </w:tc>
      </w:tr>
      <w:tr w:rsidR="0003272A" w:rsidRPr="004033F2" w14:paraId="2F4C26ED" w14:textId="77777777" w:rsidTr="00831195">
        <w:trPr>
          <w:trHeight w:val="551"/>
          <w:jc w:val="center"/>
        </w:trPr>
        <w:tc>
          <w:tcPr>
            <w:tcW w:w="8725" w:type="dxa"/>
            <w:gridSpan w:val="2"/>
          </w:tcPr>
          <w:p w14:paraId="6A17D4D0" w14:textId="5E58249E" w:rsidR="0003272A" w:rsidRDefault="0003272A" w:rsidP="00EC1FA9">
            <w:pPr>
              <w:pStyle w:val="TableParagraph"/>
              <w:spacing w:line="266" w:lineRule="exact"/>
              <w:rPr>
                <w:b/>
                <w:sz w:val="24"/>
              </w:rPr>
            </w:pPr>
            <w:r>
              <w:rPr>
                <w:rFonts w:ascii="Arial MT" w:hAnsi="Arial MT"/>
                <w:sz w:val="24"/>
              </w:rPr>
              <w:t>Nombre</w:t>
            </w:r>
            <w:r>
              <w:rPr>
                <w:rFonts w:ascii="Arial MT" w:hAnsi="Arial MT"/>
                <w:spacing w:val="-2"/>
                <w:sz w:val="24"/>
              </w:rPr>
              <w:t xml:space="preserve"> </w:t>
            </w:r>
            <w:r>
              <w:rPr>
                <w:rFonts w:ascii="Arial MT" w:hAnsi="Arial MT"/>
                <w:sz w:val="24"/>
              </w:rPr>
              <w:t>de</w:t>
            </w:r>
            <w:r>
              <w:rPr>
                <w:rFonts w:ascii="Arial MT" w:hAnsi="Arial MT"/>
                <w:spacing w:val="-2"/>
                <w:sz w:val="24"/>
              </w:rPr>
              <w:t xml:space="preserve"> </w:t>
            </w:r>
            <w:r>
              <w:rPr>
                <w:rFonts w:ascii="Arial MT" w:hAnsi="Arial MT"/>
                <w:sz w:val="24"/>
              </w:rPr>
              <w:t>Tarea</w:t>
            </w:r>
            <w:r>
              <w:rPr>
                <w:b/>
                <w:sz w:val="24"/>
              </w:rPr>
              <w:t xml:space="preserve">: </w:t>
            </w:r>
            <w:r w:rsidR="00046BB2">
              <w:rPr>
                <w:b/>
                <w:sz w:val="24"/>
              </w:rPr>
              <w:t>Creación</w:t>
            </w:r>
            <w:r w:rsidR="00046BB2">
              <w:rPr>
                <w:b/>
                <w:spacing w:val="-4"/>
                <w:sz w:val="24"/>
              </w:rPr>
              <w:t xml:space="preserve"> </w:t>
            </w:r>
            <w:r w:rsidR="00046BB2">
              <w:rPr>
                <w:b/>
                <w:sz w:val="24"/>
              </w:rPr>
              <w:t>de</w:t>
            </w:r>
            <w:r w:rsidR="00046BB2">
              <w:rPr>
                <w:b/>
                <w:spacing w:val="-2"/>
                <w:sz w:val="24"/>
              </w:rPr>
              <w:t xml:space="preserve"> </w:t>
            </w:r>
            <w:r w:rsidR="00046BB2">
              <w:rPr>
                <w:b/>
                <w:sz w:val="24"/>
              </w:rPr>
              <w:t>la</w:t>
            </w:r>
            <w:r w:rsidR="00046BB2">
              <w:rPr>
                <w:b/>
                <w:spacing w:val="-2"/>
                <w:sz w:val="24"/>
              </w:rPr>
              <w:t xml:space="preserve"> </w:t>
            </w:r>
            <w:r w:rsidR="00046BB2">
              <w:rPr>
                <w:b/>
                <w:sz w:val="24"/>
              </w:rPr>
              <w:t>Base</w:t>
            </w:r>
            <w:r w:rsidR="00046BB2">
              <w:rPr>
                <w:b/>
                <w:spacing w:val="-1"/>
                <w:sz w:val="24"/>
              </w:rPr>
              <w:t xml:space="preserve"> </w:t>
            </w:r>
            <w:r w:rsidR="00046BB2">
              <w:rPr>
                <w:b/>
                <w:sz w:val="24"/>
              </w:rPr>
              <w:t>de</w:t>
            </w:r>
            <w:r w:rsidR="00046BB2">
              <w:rPr>
                <w:b/>
                <w:spacing w:val="-2"/>
                <w:sz w:val="24"/>
              </w:rPr>
              <w:t xml:space="preserve"> </w:t>
            </w:r>
            <w:r w:rsidR="00046BB2">
              <w:rPr>
                <w:b/>
                <w:sz w:val="24"/>
              </w:rPr>
              <w:t>Datos</w:t>
            </w:r>
            <w:r w:rsidR="00046BB2">
              <w:rPr>
                <w:b/>
                <w:spacing w:val="-2"/>
                <w:sz w:val="24"/>
              </w:rPr>
              <w:t xml:space="preserve"> </w:t>
            </w:r>
            <w:r w:rsidR="00046BB2">
              <w:rPr>
                <w:b/>
                <w:sz w:val="24"/>
              </w:rPr>
              <w:t>Registro de</w:t>
            </w:r>
            <w:r w:rsidR="00046BB2">
              <w:rPr>
                <w:b/>
                <w:spacing w:val="59"/>
                <w:sz w:val="24"/>
              </w:rPr>
              <w:t xml:space="preserve"> </w:t>
            </w:r>
            <w:r w:rsidR="00046BB2">
              <w:rPr>
                <w:b/>
                <w:sz w:val="24"/>
              </w:rPr>
              <w:t>Docentes</w:t>
            </w:r>
          </w:p>
        </w:tc>
      </w:tr>
      <w:tr w:rsidR="0003272A" w14:paraId="515A5280" w14:textId="77777777" w:rsidTr="00831195">
        <w:trPr>
          <w:trHeight w:val="273"/>
          <w:jc w:val="center"/>
        </w:trPr>
        <w:tc>
          <w:tcPr>
            <w:tcW w:w="4360" w:type="dxa"/>
            <w:shd w:val="clear" w:color="auto" w:fill="C0C0C0"/>
          </w:tcPr>
          <w:p w14:paraId="177E1323" w14:textId="77777777" w:rsidR="0003272A" w:rsidRDefault="0003272A" w:rsidP="00EC1FA9">
            <w:pPr>
              <w:pStyle w:val="TableParagraph"/>
              <w:spacing w:line="253" w:lineRule="exact"/>
              <w:rPr>
                <w:b/>
                <w:sz w:val="24"/>
              </w:rPr>
            </w:pPr>
            <w:r>
              <w:rPr>
                <w:rFonts w:ascii="Arial MT"/>
                <w:sz w:val="24"/>
              </w:rPr>
              <w:t>Tipo</w:t>
            </w:r>
            <w:r>
              <w:rPr>
                <w:rFonts w:ascii="Arial MT"/>
                <w:spacing w:val="-2"/>
                <w:sz w:val="24"/>
              </w:rPr>
              <w:t xml:space="preserve"> </w:t>
            </w:r>
            <w:r>
              <w:rPr>
                <w:rFonts w:ascii="Arial MT"/>
                <w:sz w:val="24"/>
              </w:rPr>
              <w:t>de</w:t>
            </w:r>
            <w:r>
              <w:rPr>
                <w:rFonts w:ascii="Arial MT"/>
                <w:spacing w:val="-6"/>
                <w:sz w:val="24"/>
              </w:rPr>
              <w:t xml:space="preserve"> </w:t>
            </w:r>
            <w:r>
              <w:rPr>
                <w:rFonts w:ascii="Arial MT"/>
                <w:sz w:val="24"/>
              </w:rPr>
              <w:t>Tarea:</w:t>
            </w:r>
            <w:r>
              <w:rPr>
                <w:rFonts w:ascii="Arial MT"/>
                <w:spacing w:val="1"/>
                <w:sz w:val="24"/>
              </w:rPr>
              <w:t xml:space="preserve"> </w:t>
            </w:r>
            <w:r>
              <w:rPr>
                <w:b/>
                <w:sz w:val="24"/>
              </w:rPr>
              <w:t>Desarrollo</w:t>
            </w:r>
          </w:p>
        </w:tc>
        <w:tc>
          <w:tcPr>
            <w:tcW w:w="4365" w:type="dxa"/>
            <w:shd w:val="clear" w:color="auto" w:fill="C0C0C0"/>
          </w:tcPr>
          <w:p w14:paraId="5AB0F2AA" w14:textId="77777777" w:rsidR="0003272A" w:rsidRDefault="0003272A" w:rsidP="00EC1FA9">
            <w:pPr>
              <w:pStyle w:val="TableParagraph"/>
              <w:spacing w:line="253" w:lineRule="exact"/>
              <w:ind w:left="105"/>
              <w:rPr>
                <w:rFonts w:ascii="Arial MT"/>
                <w:sz w:val="24"/>
              </w:rPr>
            </w:pPr>
            <w:r>
              <w:rPr>
                <w:b/>
                <w:sz w:val="24"/>
              </w:rPr>
              <w:t>Puntos</w:t>
            </w:r>
            <w:r>
              <w:rPr>
                <w:b/>
                <w:spacing w:val="-3"/>
                <w:sz w:val="24"/>
              </w:rPr>
              <w:t xml:space="preserve"> </w:t>
            </w:r>
            <w:r>
              <w:rPr>
                <w:b/>
                <w:sz w:val="24"/>
              </w:rPr>
              <w:t>Estimados:</w:t>
            </w:r>
            <w:r>
              <w:rPr>
                <w:b/>
                <w:spacing w:val="-2"/>
                <w:sz w:val="24"/>
              </w:rPr>
              <w:t xml:space="preserve"> </w:t>
            </w:r>
            <w:r>
              <w:rPr>
                <w:rFonts w:ascii="Arial MT"/>
                <w:sz w:val="24"/>
              </w:rPr>
              <w:t>0.5</w:t>
            </w:r>
          </w:p>
        </w:tc>
      </w:tr>
      <w:tr w:rsidR="0003272A" w:rsidRPr="00831195" w14:paraId="76566028" w14:textId="77777777" w:rsidTr="00831195">
        <w:trPr>
          <w:trHeight w:val="416"/>
          <w:jc w:val="center"/>
        </w:trPr>
        <w:tc>
          <w:tcPr>
            <w:tcW w:w="4360" w:type="dxa"/>
          </w:tcPr>
          <w:p w14:paraId="111BE42D" w14:textId="7E5BE467" w:rsidR="0003272A" w:rsidRDefault="0003272A" w:rsidP="00EC1FA9">
            <w:pPr>
              <w:pStyle w:val="TableParagraph"/>
              <w:spacing w:line="271" w:lineRule="exact"/>
              <w:rPr>
                <w:b/>
                <w:sz w:val="24"/>
              </w:rPr>
            </w:pPr>
            <w:r>
              <w:rPr>
                <w:rFonts w:ascii="Arial MT"/>
                <w:sz w:val="24"/>
              </w:rPr>
              <w:lastRenderedPageBreak/>
              <w:t>Fecha</w:t>
            </w:r>
            <w:r>
              <w:rPr>
                <w:rFonts w:ascii="Arial MT"/>
                <w:spacing w:val="-3"/>
                <w:sz w:val="24"/>
              </w:rPr>
              <w:t xml:space="preserve"> </w:t>
            </w:r>
            <w:r>
              <w:rPr>
                <w:rFonts w:ascii="Arial MT"/>
                <w:sz w:val="24"/>
              </w:rPr>
              <w:t>Inicio:</w:t>
            </w:r>
            <w:r>
              <w:rPr>
                <w:rFonts w:ascii="Arial MT"/>
                <w:spacing w:val="1"/>
                <w:sz w:val="24"/>
              </w:rPr>
              <w:t xml:space="preserve"> </w:t>
            </w:r>
            <w:r w:rsidR="00831195" w:rsidRPr="00831195">
              <w:rPr>
                <w:b/>
                <w:sz w:val="24"/>
              </w:rPr>
              <w:t>2</w:t>
            </w:r>
            <w:r w:rsidR="00831195">
              <w:rPr>
                <w:b/>
                <w:sz w:val="24"/>
              </w:rPr>
              <w:t>4</w:t>
            </w:r>
            <w:r w:rsidR="00831195" w:rsidRPr="00831195">
              <w:rPr>
                <w:b/>
                <w:sz w:val="24"/>
              </w:rPr>
              <w:t>/03/2021</w:t>
            </w:r>
          </w:p>
        </w:tc>
        <w:tc>
          <w:tcPr>
            <w:tcW w:w="4365" w:type="dxa"/>
          </w:tcPr>
          <w:p w14:paraId="760D467F" w14:textId="1DB8D7FF" w:rsidR="0003272A" w:rsidRDefault="0003272A" w:rsidP="00EC1FA9">
            <w:pPr>
              <w:pStyle w:val="TableParagraph"/>
              <w:spacing w:line="271" w:lineRule="exact"/>
              <w:ind w:left="105"/>
              <w:rPr>
                <w:rFonts w:ascii="Arial MT"/>
                <w:sz w:val="24"/>
              </w:rPr>
            </w:pPr>
            <w:r>
              <w:rPr>
                <w:b/>
                <w:sz w:val="24"/>
              </w:rPr>
              <w:t>Fecha</w:t>
            </w:r>
            <w:r>
              <w:rPr>
                <w:b/>
                <w:spacing w:val="-4"/>
                <w:sz w:val="24"/>
              </w:rPr>
              <w:t xml:space="preserve"> </w:t>
            </w:r>
            <w:r>
              <w:rPr>
                <w:b/>
                <w:sz w:val="24"/>
              </w:rPr>
              <w:t xml:space="preserve">Fin: </w:t>
            </w:r>
            <w:r w:rsidR="00831195" w:rsidRPr="00831195">
              <w:rPr>
                <w:rFonts w:ascii="Arial MT"/>
                <w:sz w:val="24"/>
              </w:rPr>
              <w:t>2</w:t>
            </w:r>
            <w:r w:rsidR="00831195">
              <w:rPr>
                <w:rFonts w:ascii="Arial MT"/>
                <w:sz w:val="24"/>
              </w:rPr>
              <w:t>4</w:t>
            </w:r>
            <w:r w:rsidR="00831195" w:rsidRPr="00831195">
              <w:rPr>
                <w:rFonts w:ascii="Arial MT"/>
                <w:sz w:val="24"/>
              </w:rPr>
              <w:t>/03/2021</w:t>
            </w:r>
          </w:p>
        </w:tc>
      </w:tr>
      <w:tr w:rsidR="0003272A" w:rsidRPr="004033F2" w14:paraId="1197227F" w14:textId="77777777" w:rsidTr="00831195">
        <w:trPr>
          <w:trHeight w:val="277"/>
          <w:jc w:val="center"/>
        </w:trPr>
        <w:tc>
          <w:tcPr>
            <w:tcW w:w="8725" w:type="dxa"/>
            <w:gridSpan w:val="2"/>
            <w:shd w:val="clear" w:color="auto" w:fill="C0C0C0"/>
          </w:tcPr>
          <w:p w14:paraId="6AB3DFA1" w14:textId="00AF29F1" w:rsidR="0003272A" w:rsidRDefault="0003272A" w:rsidP="00EC1FA9">
            <w:pPr>
              <w:pStyle w:val="TableParagraph"/>
              <w:spacing w:line="258" w:lineRule="exact"/>
              <w:rPr>
                <w:b/>
                <w:sz w:val="24"/>
              </w:rPr>
            </w:pPr>
            <w:r>
              <w:rPr>
                <w:rFonts w:ascii="Arial MT" w:hAnsi="Arial MT"/>
                <w:sz w:val="24"/>
              </w:rPr>
              <w:t>Programador</w:t>
            </w:r>
            <w:r>
              <w:rPr>
                <w:rFonts w:ascii="Arial MT" w:hAnsi="Arial MT"/>
                <w:spacing w:val="-4"/>
                <w:sz w:val="24"/>
              </w:rPr>
              <w:t xml:space="preserve"> </w:t>
            </w:r>
            <w:r>
              <w:rPr>
                <w:rFonts w:ascii="Arial MT" w:hAnsi="Arial MT"/>
                <w:sz w:val="24"/>
              </w:rPr>
              <w:t xml:space="preserve">Responsable: </w:t>
            </w:r>
            <w:r w:rsidR="00046BB2">
              <w:rPr>
                <w:b/>
                <w:sz w:val="24"/>
              </w:rPr>
              <w:t>Brayan Fernando Rivera</w:t>
            </w:r>
          </w:p>
        </w:tc>
      </w:tr>
      <w:tr w:rsidR="0003272A" w:rsidRPr="004033F2" w14:paraId="442132E3" w14:textId="77777777" w:rsidTr="00831195">
        <w:trPr>
          <w:trHeight w:val="551"/>
          <w:jc w:val="center"/>
        </w:trPr>
        <w:tc>
          <w:tcPr>
            <w:tcW w:w="8725" w:type="dxa"/>
            <w:gridSpan w:val="2"/>
          </w:tcPr>
          <w:p w14:paraId="5E6ECBFD" w14:textId="77777777" w:rsidR="00046BB2" w:rsidRDefault="0003272A" w:rsidP="00831195">
            <w:pPr>
              <w:pStyle w:val="TableParagraph"/>
              <w:spacing w:line="266" w:lineRule="exact"/>
              <w:rPr>
                <w:rFonts w:ascii="Arial MT" w:hAnsi="Arial MT"/>
                <w:sz w:val="24"/>
              </w:rPr>
            </w:pPr>
            <w:r>
              <w:rPr>
                <w:rFonts w:ascii="Arial MT" w:hAnsi="Arial MT"/>
                <w:sz w:val="24"/>
              </w:rPr>
              <w:t>Descripción:</w:t>
            </w:r>
          </w:p>
          <w:p w14:paraId="5B94A464" w14:textId="77777777" w:rsidR="00046BB2" w:rsidRDefault="00046BB2" w:rsidP="00046BB2">
            <w:pPr>
              <w:pStyle w:val="TableParagraph"/>
              <w:spacing w:line="266" w:lineRule="exact"/>
              <w:rPr>
                <w:b/>
                <w:sz w:val="24"/>
              </w:rPr>
            </w:pPr>
            <w:r>
              <w:rPr>
                <w:b/>
                <w:sz w:val="24"/>
              </w:rPr>
              <w:t>Se</w:t>
            </w:r>
            <w:r>
              <w:rPr>
                <w:b/>
                <w:spacing w:val="-2"/>
                <w:sz w:val="24"/>
              </w:rPr>
              <w:t xml:space="preserve"> </w:t>
            </w:r>
            <w:r>
              <w:rPr>
                <w:b/>
                <w:sz w:val="24"/>
              </w:rPr>
              <w:t>necesita</w:t>
            </w:r>
            <w:r>
              <w:rPr>
                <w:b/>
                <w:spacing w:val="-2"/>
                <w:sz w:val="24"/>
              </w:rPr>
              <w:t xml:space="preserve"> </w:t>
            </w:r>
            <w:r>
              <w:rPr>
                <w:b/>
                <w:sz w:val="24"/>
              </w:rPr>
              <w:t>crear</w:t>
            </w:r>
            <w:r>
              <w:rPr>
                <w:b/>
                <w:spacing w:val="-5"/>
                <w:sz w:val="24"/>
              </w:rPr>
              <w:t xml:space="preserve"> </w:t>
            </w:r>
            <w:r>
              <w:rPr>
                <w:b/>
                <w:sz w:val="24"/>
              </w:rPr>
              <w:t>la</w:t>
            </w:r>
            <w:r>
              <w:rPr>
                <w:b/>
                <w:spacing w:val="-6"/>
                <w:sz w:val="24"/>
              </w:rPr>
              <w:t xml:space="preserve"> </w:t>
            </w:r>
            <w:r>
              <w:rPr>
                <w:b/>
                <w:sz w:val="24"/>
              </w:rPr>
              <w:t>base</w:t>
            </w:r>
            <w:r>
              <w:rPr>
                <w:b/>
                <w:spacing w:val="-6"/>
                <w:sz w:val="24"/>
              </w:rPr>
              <w:t xml:space="preserve"> </w:t>
            </w:r>
            <w:r>
              <w:rPr>
                <w:b/>
                <w:sz w:val="24"/>
              </w:rPr>
              <w:t>de</w:t>
            </w:r>
            <w:r>
              <w:rPr>
                <w:b/>
                <w:spacing w:val="-5"/>
                <w:sz w:val="24"/>
              </w:rPr>
              <w:t xml:space="preserve"> </w:t>
            </w:r>
            <w:r>
              <w:rPr>
                <w:b/>
                <w:sz w:val="24"/>
              </w:rPr>
              <w:t>datos</w:t>
            </w:r>
            <w:r>
              <w:rPr>
                <w:b/>
                <w:spacing w:val="-2"/>
                <w:sz w:val="24"/>
              </w:rPr>
              <w:t xml:space="preserve"> </w:t>
            </w:r>
            <w:r>
              <w:rPr>
                <w:b/>
                <w:sz w:val="24"/>
              </w:rPr>
              <w:t>registro</w:t>
            </w:r>
            <w:r>
              <w:rPr>
                <w:b/>
                <w:spacing w:val="-5"/>
                <w:sz w:val="24"/>
              </w:rPr>
              <w:t xml:space="preserve"> </w:t>
            </w:r>
            <w:r>
              <w:rPr>
                <w:b/>
                <w:sz w:val="24"/>
              </w:rPr>
              <w:t>de</w:t>
            </w:r>
            <w:r>
              <w:rPr>
                <w:b/>
                <w:spacing w:val="-2"/>
                <w:sz w:val="24"/>
              </w:rPr>
              <w:t xml:space="preserve"> </w:t>
            </w:r>
            <w:r>
              <w:rPr>
                <w:b/>
                <w:sz w:val="24"/>
              </w:rPr>
              <w:t>Docentes</w:t>
            </w:r>
            <w:r>
              <w:rPr>
                <w:b/>
                <w:spacing w:val="-6"/>
                <w:sz w:val="24"/>
              </w:rPr>
              <w:t xml:space="preserve"> </w:t>
            </w:r>
            <w:r>
              <w:rPr>
                <w:b/>
                <w:sz w:val="24"/>
              </w:rPr>
              <w:t>para</w:t>
            </w:r>
          </w:p>
          <w:p w14:paraId="6C81A198" w14:textId="4526C064" w:rsidR="0003272A" w:rsidRDefault="00046BB2" w:rsidP="008B092A">
            <w:pPr>
              <w:pStyle w:val="TableParagraph"/>
              <w:spacing w:line="266" w:lineRule="exact"/>
              <w:rPr>
                <w:b/>
                <w:sz w:val="24"/>
              </w:rPr>
            </w:pPr>
            <w:r>
              <w:rPr>
                <w:b/>
                <w:sz w:val="24"/>
              </w:rPr>
              <w:t>almacenar</w:t>
            </w:r>
            <w:r>
              <w:rPr>
                <w:b/>
                <w:spacing w:val="-7"/>
                <w:sz w:val="24"/>
              </w:rPr>
              <w:t xml:space="preserve"> </w:t>
            </w:r>
            <w:r>
              <w:rPr>
                <w:b/>
                <w:sz w:val="24"/>
              </w:rPr>
              <w:t>la</w:t>
            </w:r>
            <w:r>
              <w:rPr>
                <w:b/>
                <w:spacing w:val="-3"/>
                <w:sz w:val="24"/>
              </w:rPr>
              <w:t xml:space="preserve"> </w:t>
            </w:r>
            <w:r>
              <w:rPr>
                <w:b/>
                <w:sz w:val="24"/>
              </w:rPr>
              <w:t>información</w:t>
            </w:r>
            <w:r>
              <w:rPr>
                <w:b/>
                <w:spacing w:val="-6"/>
                <w:sz w:val="24"/>
              </w:rPr>
              <w:t xml:space="preserve"> </w:t>
            </w:r>
            <w:r>
              <w:rPr>
                <w:b/>
                <w:sz w:val="24"/>
              </w:rPr>
              <w:t>requerida</w:t>
            </w:r>
            <w:r>
              <w:rPr>
                <w:b/>
                <w:spacing w:val="-4"/>
                <w:sz w:val="24"/>
              </w:rPr>
              <w:t xml:space="preserve"> </w:t>
            </w:r>
            <w:r>
              <w:rPr>
                <w:b/>
                <w:sz w:val="24"/>
              </w:rPr>
              <w:t>de</w:t>
            </w:r>
            <w:r>
              <w:rPr>
                <w:b/>
                <w:spacing w:val="-3"/>
                <w:sz w:val="24"/>
              </w:rPr>
              <w:t xml:space="preserve"> </w:t>
            </w:r>
            <w:r>
              <w:rPr>
                <w:b/>
                <w:sz w:val="24"/>
              </w:rPr>
              <w:t>cada</w:t>
            </w:r>
            <w:r>
              <w:rPr>
                <w:b/>
                <w:spacing w:val="-3"/>
                <w:sz w:val="24"/>
              </w:rPr>
              <w:t xml:space="preserve"> </w:t>
            </w:r>
            <w:r>
              <w:rPr>
                <w:b/>
                <w:sz w:val="24"/>
              </w:rPr>
              <w:t>docente.</w:t>
            </w:r>
            <w:r w:rsidR="0003272A">
              <w:rPr>
                <w:rFonts w:ascii="Arial MT" w:hAnsi="Arial MT"/>
                <w:spacing w:val="-6"/>
                <w:sz w:val="24"/>
              </w:rPr>
              <w:t xml:space="preserve"> </w:t>
            </w:r>
          </w:p>
        </w:tc>
      </w:tr>
    </w:tbl>
    <w:p w14:paraId="24F74C41" w14:textId="08962355" w:rsidR="0003272A" w:rsidRPr="0003272A" w:rsidRDefault="00831195" w:rsidP="00831195">
      <w:pPr>
        <w:pStyle w:val="Prrafodelista"/>
        <w:rPr>
          <w:sz w:val="20"/>
        </w:rPr>
      </w:pPr>
      <w:r>
        <w:t xml:space="preserve">Tabla </w:t>
      </w:r>
      <w:r>
        <w:fldChar w:fldCharType="begin"/>
      </w:r>
      <w:r>
        <w:instrText xml:space="preserve"> SEQ Tabla \* ARABIC </w:instrText>
      </w:r>
      <w:r>
        <w:fldChar w:fldCharType="separate"/>
      </w:r>
      <w:r w:rsidR="00815265">
        <w:rPr>
          <w:noProof/>
        </w:rPr>
        <w:t>40</w:t>
      </w:r>
      <w:r>
        <w:fldChar w:fldCharType="end"/>
      </w:r>
      <w:r>
        <w:t>. T</w:t>
      </w:r>
      <w:r w:rsidR="0003272A" w:rsidRPr="0003272A">
        <w:t>area</w:t>
      </w:r>
      <w:r w:rsidR="0003272A" w:rsidRPr="0003272A">
        <w:rPr>
          <w:spacing w:val="-1"/>
        </w:rPr>
        <w:t xml:space="preserve"> </w:t>
      </w:r>
      <w:r w:rsidR="0003272A" w:rsidRPr="0003272A">
        <w:t>de</w:t>
      </w:r>
      <w:r w:rsidR="0003272A" w:rsidRPr="0003272A">
        <w:rPr>
          <w:spacing w:val="-5"/>
        </w:rPr>
        <w:t xml:space="preserve"> </w:t>
      </w:r>
      <w:r w:rsidR="0003272A" w:rsidRPr="0003272A">
        <w:t>ingeniería</w:t>
      </w:r>
      <w:r w:rsidR="0003272A" w:rsidRPr="0003272A">
        <w:rPr>
          <w:spacing w:val="4"/>
        </w:rPr>
        <w:t xml:space="preserve"> </w:t>
      </w:r>
      <w:r>
        <w:t>17</w:t>
      </w:r>
      <w:r w:rsidR="0003272A" w:rsidRPr="0003272A">
        <w:rPr>
          <w:spacing w:val="-5"/>
        </w:rPr>
        <w:t xml:space="preserve"> </w:t>
      </w:r>
      <w:r w:rsidR="0003272A" w:rsidRPr="0003272A">
        <w:t>para</w:t>
      </w:r>
      <w:r w:rsidR="0003272A" w:rsidRPr="0003272A">
        <w:rPr>
          <w:spacing w:val="-5"/>
        </w:rPr>
        <w:t xml:space="preserve"> </w:t>
      </w:r>
      <w:r w:rsidR="0003272A" w:rsidRPr="0003272A">
        <w:t>historia</w:t>
      </w:r>
      <w:r w:rsidR="0003272A" w:rsidRPr="0003272A">
        <w:rPr>
          <w:spacing w:val="-5"/>
        </w:rPr>
        <w:t xml:space="preserve"> </w:t>
      </w:r>
      <w:r w:rsidR="0003272A" w:rsidRPr="0003272A">
        <w:t>de</w:t>
      </w:r>
      <w:r w:rsidR="0003272A" w:rsidRPr="0003272A">
        <w:rPr>
          <w:spacing w:val="-1"/>
        </w:rPr>
        <w:t xml:space="preserve"> </w:t>
      </w:r>
      <w:r w:rsidR="0003272A" w:rsidRPr="0003272A">
        <w:t>usuario</w:t>
      </w:r>
      <w:r w:rsidR="0003272A" w:rsidRPr="0003272A">
        <w:rPr>
          <w:spacing w:val="-5"/>
        </w:rPr>
        <w:t xml:space="preserve"> </w:t>
      </w:r>
      <w:r>
        <w:t>5</w:t>
      </w:r>
    </w:p>
    <w:p w14:paraId="3E3515A2" w14:textId="77777777" w:rsidR="0003272A" w:rsidRPr="0003272A" w:rsidRDefault="0003272A" w:rsidP="0003272A">
      <w:pPr>
        <w:pStyle w:val="Textoindependiente"/>
        <w:spacing w:before="3"/>
        <w:rPr>
          <w:sz w:val="25"/>
          <w:lang w:val="es-ES"/>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60"/>
        <w:gridCol w:w="4365"/>
      </w:tblGrid>
      <w:tr w:rsidR="0003272A" w14:paraId="2AA9F678" w14:textId="77777777" w:rsidTr="00831195">
        <w:trPr>
          <w:trHeight w:val="277"/>
          <w:jc w:val="center"/>
        </w:trPr>
        <w:tc>
          <w:tcPr>
            <w:tcW w:w="8725" w:type="dxa"/>
            <w:gridSpan w:val="2"/>
            <w:tcBorders>
              <w:bottom w:val="single" w:sz="18" w:space="0" w:color="000000"/>
            </w:tcBorders>
          </w:tcPr>
          <w:p w14:paraId="158BAE49" w14:textId="77777777" w:rsidR="0003272A" w:rsidRDefault="0003272A" w:rsidP="00EC1FA9">
            <w:pPr>
              <w:pStyle w:val="TableParagraph"/>
              <w:spacing w:line="257" w:lineRule="exact"/>
              <w:rPr>
                <w:rFonts w:ascii="Arial MT" w:hAnsi="Arial MT"/>
                <w:sz w:val="24"/>
              </w:rPr>
            </w:pPr>
            <w:r>
              <w:rPr>
                <w:rFonts w:ascii="Arial MT" w:hAnsi="Arial MT"/>
                <w:sz w:val="24"/>
              </w:rPr>
              <w:t>TAREA</w:t>
            </w:r>
            <w:r>
              <w:rPr>
                <w:rFonts w:ascii="Arial MT" w:hAnsi="Arial MT"/>
                <w:spacing w:val="-4"/>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INGENIERÍA</w:t>
            </w:r>
          </w:p>
        </w:tc>
      </w:tr>
      <w:tr w:rsidR="0003272A" w14:paraId="6441C2A1" w14:textId="77777777" w:rsidTr="00831195">
        <w:trPr>
          <w:trHeight w:val="277"/>
          <w:jc w:val="center"/>
        </w:trPr>
        <w:tc>
          <w:tcPr>
            <w:tcW w:w="4360" w:type="dxa"/>
            <w:tcBorders>
              <w:top w:val="single" w:sz="18" w:space="0" w:color="000000"/>
            </w:tcBorders>
            <w:shd w:val="clear" w:color="auto" w:fill="C0C0C0"/>
          </w:tcPr>
          <w:p w14:paraId="55612C2A" w14:textId="27BA431D" w:rsidR="0003272A" w:rsidRDefault="0003272A" w:rsidP="00EC1FA9">
            <w:pPr>
              <w:pStyle w:val="TableParagraph"/>
              <w:spacing w:line="257" w:lineRule="exact"/>
              <w:rPr>
                <w:b/>
                <w:sz w:val="24"/>
              </w:rPr>
            </w:pPr>
            <w:r>
              <w:rPr>
                <w:rFonts w:ascii="Arial MT" w:hAnsi="Arial MT"/>
                <w:sz w:val="24"/>
              </w:rPr>
              <w:t>Número</w:t>
            </w:r>
            <w:r>
              <w:rPr>
                <w:rFonts w:ascii="Arial MT" w:hAnsi="Arial MT"/>
                <w:spacing w:val="-1"/>
                <w:sz w:val="24"/>
              </w:rPr>
              <w:t xml:space="preserve"> </w:t>
            </w:r>
            <w:r>
              <w:rPr>
                <w:rFonts w:ascii="Arial MT" w:hAnsi="Arial MT"/>
                <w:sz w:val="24"/>
              </w:rPr>
              <w:t>de</w:t>
            </w:r>
            <w:r>
              <w:rPr>
                <w:rFonts w:ascii="Arial MT" w:hAnsi="Arial MT"/>
                <w:spacing w:val="-1"/>
                <w:sz w:val="24"/>
              </w:rPr>
              <w:t xml:space="preserve"> </w:t>
            </w:r>
            <w:r>
              <w:rPr>
                <w:rFonts w:ascii="Arial MT" w:hAnsi="Arial MT"/>
                <w:sz w:val="24"/>
              </w:rPr>
              <w:t>Tarea:</w:t>
            </w:r>
            <w:r>
              <w:rPr>
                <w:rFonts w:ascii="Arial MT" w:hAnsi="Arial MT"/>
                <w:spacing w:val="-1"/>
                <w:sz w:val="24"/>
              </w:rPr>
              <w:t xml:space="preserve"> </w:t>
            </w:r>
            <w:r>
              <w:rPr>
                <w:b/>
                <w:sz w:val="24"/>
              </w:rPr>
              <w:t>1</w:t>
            </w:r>
            <w:r w:rsidR="00831195">
              <w:rPr>
                <w:b/>
                <w:sz w:val="24"/>
              </w:rPr>
              <w:t>7</w:t>
            </w:r>
          </w:p>
        </w:tc>
        <w:tc>
          <w:tcPr>
            <w:tcW w:w="4365" w:type="dxa"/>
            <w:tcBorders>
              <w:top w:val="single" w:sz="18" w:space="0" w:color="000000"/>
            </w:tcBorders>
            <w:shd w:val="clear" w:color="auto" w:fill="C0C0C0"/>
          </w:tcPr>
          <w:p w14:paraId="0BE8278B" w14:textId="2D82104F" w:rsidR="0003272A" w:rsidRDefault="0003272A" w:rsidP="00EC1FA9">
            <w:pPr>
              <w:pStyle w:val="TableParagraph"/>
              <w:spacing w:line="257" w:lineRule="exact"/>
              <w:ind w:left="105"/>
              <w:rPr>
                <w:rFonts w:ascii="Arial MT" w:hAnsi="Arial MT"/>
                <w:sz w:val="24"/>
              </w:rPr>
            </w:pPr>
            <w:r>
              <w:rPr>
                <w:b/>
                <w:sz w:val="24"/>
              </w:rPr>
              <w:t>Número</w:t>
            </w:r>
            <w:r>
              <w:rPr>
                <w:b/>
                <w:spacing w:val="-1"/>
                <w:sz w:val="24"/>
              </w:rPr>
              <w:t xml:space="preserve"> </w:t>
            </w:r>
            <w:r>
              <w:rPr>
                <w:b/>
                <w:sz w:val="24"/>
              </w:rPr>
              <w:t>de</w:t>
            </w:r>
            <w:r>
              <w:rPr>
                <w:b/>
                <w:spacing w:val="-2"/>
                <w:sz w:val="24"/>
              </w:rPr>
              <w:t xml:space="preserve"> </w:t>
            </w:r>
            <w:r>
              <w:rPr>
                <w:b/>
                <w:sz w:val="24"/>
              </w:rPr>
              <w:t>Historia:</w:t>
            </w:r>
            <w:r>
              <w:rPr>
                <w:b/>
                <w:spacing w:val="-2"/>
                <w:sz w:val="24"/>
              </w:rPr>
              <w:t xml:space="preserve"> </w:t>
            </w:r>
            <w:r w:rsidR="00831195">
              <w:rPr>
                <w:rFonts w:ascii="Arial MT" w:hAnsi="Arial MT"/>
                <w:sz w:val="24"/>
              </w:rPr>
              <w:t>5</w:t>
            </w:r>
          </w:p>
        </w:tc>
      </w:tr>
      <w:tr w:rsidR="0003272A" w:rsidRPr="004033F2" w14:paraId="7ACF5A86" w14:textId="77777777" w:rsidTr="00831195">
        <w:trPr>
          <w:trHeight w:val="277"/>
          <w:jc w:val="center"/>
        </w:trPr>
        <w:tc>
          <w:tcPr>
            <w:tcW w:w="8725" w:type="dxa"/>
            <w:gridSpan w:val="2"/>
          </w:tcPr>
          <w:p w14:paraId="49D49119" w14:textId="296DED83" w:rsidR="0003272A" w:rsidRDefault="0003272A" w:rsidP="00EC1FA9">
            <w:pPr>
              <w:pStyle w:val="TableParagraph"/>
              <w:spacing w:line="258" w:lineRule="exact"/>
              <w:rPr>
                <w:b/>
                <w:sz w:val="24"/>
              </w:rPr>
            </w:pPr>
            <w:r>
              <w:rPr>
                <w:rFonts w:ascii="Arial MT" w:hAnsi="Arial MT"/>
                <w:sz w:val="24"/>
              </w:rPr>
              <w:t>Nombre</w:t>
            </w:r>
            <w:r>
              <w:rPr>
                <w:rFonts w:ascii="Arial MT" w:hAnsi="Arial MT"/>
                <w:spacing w:val="-2"/>
                <w:sz w:val="24"/>
              </w:rPr>
              <w:t xml:space="preserve"> </w:t>
            </w:r>
            <w:r>
              <w:rPr>
                <w:rFonts w:ascii="Arial MT" w:hAnsi="Arial MT"/>
                <w:sz w:val="24"/>
              </w:rPr>
              <w:t>de</w:t>
            </w:r>
            <w:r>
              <w:rPr>
                <w:rFonts w:ascii="Arial MT" w:hAnsi="Arial MT"/>
                <w:spacing w:val="-2"/>
                <w:sz w:val="24"/>
              </w:rPr>
              <w:t xml:space="preserve"> </w:t>
            </w:r>
            <w:r>
              <w:rPr>
                <w:rFonts w:ascii="Arial MT" w:hAnsi="Arial MT"/>
                <w:sz w:val="24"/>
              </w:rPr>
              <w:t>Tarea</w:t>
            </w:r>
            <w:r>
              <w:rPr>
                <w:b/>
                <w:sz w:val="24"/>
              </w:rPr>
              <w:t>:</w:t>
            </w:r>
            <w:r>
              <w:rPr>
                <w:b/>
                <w:spacing w:val="-1"/>
                <w:sz w:val="24"/>
              </w:rPr>
              <w:t xml:space="preserve"> </w:t>
            </w:r>
            <w:r w:rsidR="00046BB2">
              <w:rPr>
                <w:b/>
                <w:sz w:val="24"/>
              </w:rPr>
              <w:t>Poblar</w:t>
            </w:r>
            <w:r>
              <w:rPr>
                <w:b/>
                <w:spacing w:val="-2"/>
                <w:sz w:val="24"/>
              </w:rPr>
              <w:t xml:space="preserve"> </w:t>
            </w:r>
            <w:r>
              <w:rPr>
                <w:b/>
                <w:sz w:val="24"/>
              </w:rPr>
              <w:t>Base</w:t>
            </w:r>
            <w:r>
              <w:rPr>
                <w:b/>
                <w:spacing w:val="-1"/>
                <w:sz w:val="24"/>
              </w:rPr>
              <w:t xml:space="preserve"> </w:t>
            </w:r>
            <w:r>
              <w:rPr>
                <w:b/>
                <w:sz w:val="24"/>
              </w:rPr>
              <w:t>de</w:t>
            </w:r>
            <w:r>
              <w:rPr>
                <w:b/>
                <w:spacing w:val="-2"/>
                <w:sz w:val="24"/>
              </w:rPr>
              <w:t xml:space="preserve"> </w:t>
            </w:r>
            <w:r>
              <w:rPr>
                <w:b/>
                <w:sz w:val="24"/>
              </w:rPr>
              <w:t>Datos</w:t>
            </w:r>
            <w:r>
              <w:rPr>
                <w:b/>
                <w:spacing w:val="-2"/>
                <w:sz w:val="24"/>
              </w:rPr>
              <w:t xml:space="preserve"> </w:t>
            </w:r>
            <w:r>
              <w:rPr>
                <w:b/>
                <w:sz w:val="24"/>
              </w:rPr>
              <w:t>Registro de</w:t>
            </w:r>
            <w:r>
              <w:rPr>
                <w:b/>
                <w:spacing w:val="59"/>
                <w:sz w:val="24"/>
              </w:rPr>
              <w:t xml:space="preserve"> </w:t>
            </w:r>
            <w:r>
              <w:rPr>
                <w:b/>
                <w:sz w:val="24"/>
              </w:rPr>
              <w:t>Docentes</w:t>
            </w:r>
          </w:p>
        </w:tc>
      </w:tr>
      <w:tr w:rsidR="0003272A" w14:paraId="675B00EA" w14:textId="77777777" w:rsidTr="00831195">
        <w:trPr>
          <w:trHeight w:val="272"/>
          <w:jc w:val="center"/>
        </w:trPr>
        <w:tc>
          <w:tcPr>
            <w:tcW w:w="4360" w:type="dxa"/>
            <w:shd w:val="clear" w:color="auto" w:fill="C0C0C0"/>
          </w:tcPr>
          <w:p w14:paraId="7FD0BCD7" w14:textId="77777777" w:rsidR="0003272A" w:rsidRDefault="0003272A" w:rsidP="00EC1FA9">
            <w:pPr>
              <w:pStyle w:val="TableParagraph"/>
              <w:spacing w:line="253" w:lineRule="exact"/>
              <w:rPr>
                <w:b/>
                <w:sz w:val="24"/>
              </w:rPr>
            </w:pPr>
            <w:r>
              <w:rPr>
                <w:rFonts w:ascii="Arial MT"/>
                <w:sz w:val="24"/>
              </w:rPr>
              <w:t>Tipo</w:t>
            </w:r>
            <w:r>
              <w:rPr>
                <w:rFonts w:ascii="Arial MT"/>
                <w:spacing w:val="-2"/>
                <w:sz w:val="24"/>
              </w:rPr>
              <w:t xml:space="preserve"> </w:t>
            </w:r>
            <w:r>
              <w:rPr>
                <w:rFonts w:ascii="Arial MT"/>
                <w:sz w:val="24"/>
              </w:rPr>
              <w:t>de</w:t>
            </w:r>
            <w:r>
              <w:rPr>
                <w:rFonts w:ascii="Arial MT"/>
                <w:spacing w:val="-6"/>
                <w:sz w:val="24"/>
              </w:rPr>
              <w:t xml:space="preserve"> </w:t>
            </w:r>
            <w:r>
              <w:rPr>
                <w:rFonts w:ascii="Arial MT"/>
                <w:sz w:val="24"/>
              </w:rPr>
              <w:t>Tarea:</w:t>
            </w:r>
            <w:r>
              <w:rPr>
                <w:rFonts w:ascii="Arial MT"/>
                <w:spacing w:val="1"/>
                <w:sz w:val="24"/>
              </w:rPr>
              <w:t xml:space="preserve"> </w:t>
            </w:r>
            <w:r>
              <w:rPr>
                <w:b/>
                <w:sz w:val="24"/>
              </w:rPr>
              <w:t>Desarrollo</w:t>
            </w:r>
          </w:p>
        </w:tc>
        <w:tc>
          <w:tcPr>
            <w:tcW w:w="4365" w:type="dxa"/>
            <w:shd w:val="clear" w:color="auto" w:fill="C0C0C0"/>
          </w:tcPr>
          <w:p w14:paraId="05E96F2F" w14:textId="77777777" w:rsidR="0003272A" w:rsidRDefault="0003272A" w:rsidP="00EC1FA9">
            <w:pPr>
              <w:pStyle w:val="TableParagraph"/>
              <w:spacing w:line="253" w:lineRule="exact"/>
              <w:ind w:left="105"/>
              <w:rPr>
                <w:rFonts w:ascii="Arial MT"/>
                <w:sz w:val="24"/>
              </w:rPr>
            </w:pPr>
            <w:r>
              <w:rPr>
                <w:b/>
                <w:sz w:val="24"/>
              </w:rPr>
              <w:t>Puntos</w:t>
            </w:r>
            <w:r>
              <w:rPr>
                <w:b/>
                <w:spacing w:val="-3"/>
                <w:sz w:val="24"/>
              </w:rPr>
              <w:t xml:space="preserve"> </w:t>
            </w:r>
            <w:r>
              <w:rPr>
                <w:b/>
                <w:sz w:val="24"/>
              </w:rPr>
              <w:t>Estimados:</w:t>
            </w:r>
            <w:r>
              <w:rPr>
                <w:b/>
                <w:spacing w:val="-2"/>
                <w:sz w:val="24"/>
              </w:rPr>
              <w:t xml:space="preserve"> </w:t>
            </w:r>
            <w:r>
              <w:rPr>
                <w:rFonts w:ascii="Arial MT"/>
                <w:sz w:val="24"/>
              </w:rPr>
              <w:t>1</w:t>
            </w:r>
          </w:p>
        </w:tc>
      </w:tr>
      <w:tr w:rsidR="00046BB2" w14:paraId="37B42E57" w14:textId="77777777" w:rsidTr="00831195">
        <w:trPr>
          <w:trHeight w:val="402"/>
          <w:jc w:val="center"/>
        </w:trPr>
        <w:tc>
          <w:tcPr>
            <w:tcW w:w="4360" w:type="dxa"/>
          </w:tcPr>
          <w:p w14:paraId="293EFC9B" w14:textId="2DC27F04" w:rsidR="00046BB2" w:rsidRDefault="00046BB2" w:rsidP="00046BB2">
            <w:pPr>
              <w:pStyle w:val="TableParagraph"/>
              <w:spacing w:line="267" w:lineRule="exact"/>
              <w:rPr>
                <w:b/>
                <w:sz w:val="24"/>
              </w:rPr>
            </w:pPr>
            <w:r>
              <w:rPr>
                <w:rFonts w:ascii="Arial MT"/>
                <w:sz w:val="24"/>
              </w:rPr>
              <w:t>Fecha</w:t>
            </w:r>
            <w:r>
              <w:rPr>
                <w:rFonts w:ascii="Arial MT"/>
                <w:spacing w:val="-3"/>
                <w:sz w:val="24"/>
              </w:rPr>
              <w:t xml:space="preserve"> </w:t>
            </w:r>
            <w:r>
              <w:rPr>
                <w:rFonts w:ascii="Arial MT"/>
                <w:sz w:val="24"/>
              </w:rPr>
              <w:t>Inicio:</w:t>
            </w:r>
            <w:r>
              <w:rPr>
                <w:rFonts w:ascii="Arial MT"/>
                <w:spacing w:val="1"/>
                <w:sz w:val="24"/>
              </w:rPr>
              <w:t xml:space="preserve"> </w:t>
            </w:r>
            <w:r w:rsidRPr="00831195">
              <w:rPr>
                <w:b/>
                <w:sz w:val="24"/>
              </w:rPr>
              <w:t>2</w:t>
            </w:r>
            <w:r>
              <w:rPr>
                <w:b/>
                <w:sz w:val="24"/>
              </w:rPr>
              <w:t>4</w:t>
            </w:r>
            <w:r w:rsidRPr="00831195">
              <w:rPr>
                <w:b/>
                <w:sz w:val="24"/>
              </w:rPr>
              <w:t>/03/2021</w:t>
            </w:r>
          </w:p>
        </w:tc>
        <w:tc>
          <w:tcPr>
            <w:tcW w:w="4365" w:type="dxa"/>
          </w:tcPr>
          <w:p w14:paraId="706D99DA" w14:textId="2FF7F15C" w:rsidR="00046BB2" w:rsidRDefault="00046BB2" w:rsidP="00046BB2">
            <w:pPr>
              <w:pStyle w:val="TableParagraph"/>
              <w:spacing w:line="267" w:lineRule="exact"/>
              <w:ind w:left="105"/>
              <w:rPr>
                <w:rFonts w:ascii="Arial MT"/>
                <w:sz w:val="24"/>
              </w:rPr>
            </w:pPr>
            <w:r>
              <w:rPr>
                <w:b/>
                <w:sz w:val="24"/>
              </w:rPr>
              <w:t>Fecha</w:t>
            </w:r>
            <w:r>
              <w:rPr>
                <w:b/>
                <w:spacing w:val="-4"/>
                <w:sz w:val="24"/>
              </w:rPr>
              <w:t xml:space="preserve"> </w:t>
            </w:r>
            <w:r>
              <w:rPr>
                <w:b/>
                <w:sz w:val="24"/>
              </w:rPr>
              <w:t xml:space="preserve">Fin: </w:t>
            </w:r>
            <w:r w:rsidRPr="00831195">
              <w:rPr>
                <w:rFonts w:ascii="Arial MT"/>
                <w:sz w:val="24"/>
              </w:rPr>
              <w:t>2</w:t>
            </w:r>
            <w:r>
              <w:rPr>
                <w:rFonts w:ascii="Arial MT"/>
                <w:sz w:val="24"/>
              </w:rPr>
              <w:t>4</w:t>
            </w:r>
            <w:r w:rsidRPr="00831195">
              <w:rPr>
                <w:rFonts w:ascii="Arial MT"/>
                <w:sz w:val="24"/>
              </w:rPr>
              <w:t>/03/2021</w:t>
            </w:r>
          </w:p>
        </w:tc>
      </w:tr>
      <w:tr w:rsidR="0003272A" w:rsidRPr="004033F2" w14:paraId="5FBC7B0D" w14:textId="77777777" w:rsidTr="00831195">
        <w:trPr>
          <w:trHeight w:val="272"/>
          <w:jc w:val="center"/>
        </w:trPr>
        <w:tc>
          <w:tcPr>
            <w:tcW w:w="8725" w:type="dxa"/>
            <w:gridSpan w:val="2"/>
            <w:shd w:val="clear" w:color="auto" w:fill="C0C0C0"/>
          </w:tcPr>
          <w:p w14:paraId="16629A0C" w14:textId="15A96551" w:rsidR="0003272A" w:rsidRDefault="0003272A" w:rsidP="00EC1FA9">
            <w:pPr>
              <w:pStyle w:val="TableParagraph"/>
              <w:spacing w:line="253" w:lineRule="exact"/>
              <w:rPr>
                <w:b/>
                <w:sz w:val="24"/>
              </w:rPr>
            </w:pPr>
            <w:r>
              <w:rPr>
                <w:rFonts w:ascii="Arial MT" w:hAnsi="Arial MT"/>
                <w:sz w:val="24"/>
              </w:rPr>
              <w:t>Programador</w:t>
            </w:r>
            <w:r>
              <w:rPr>
                <w:rFonts w:ascii="Arial MT" w:hAnsi="Arial MT"/>
                <w:spacing w:val="-3"/>
                <w:sz w:val="24"/>
              </w:rPr>
              <w:t xml:space="preserve"> </w:t>
            </w:r>
            <w:r>
              <w:rPr>
                <w:rFonts w:ascii="Arial MT" w:hAnsi="Arial MT"/>
                <w:sz w:val="24"/>
              </w:rPr>
              <w:t>Responsable:</w:t>
            </w:r>
            <w:r>
              <w:rPr>
                <w:rFonts w:ascii="Arial MT" w:hAnsi="Arial MT"/>
                <w:spacing w:val="65"/>
                <w:sz w:val="24"/>
              </w:rPr>
              <w:t xml:space="preserve"> </w:t>
            </w:r>
            <w:r w:rsidR="00046BB2">
              <w:rPr>
                <w:b/>
                <w:sz w:val="24"/>
              </w:rPr>
              <w:t>Brayan Fernando Rivera</w:t>
            </w:r>
          </w:p>
        </w:tc>
      </w:tr>
      <w:tr w:rsidR="0003272A" w:rsidRPr="004033F2" w14:paraId="5ED72DB8" w14:textId="77777777" w:rsidTr="00831195">
        <w:trPr>
          <w:trHeight w:val="551"/>
          <w:jc w:val="center"/>
        </w:trPr>
        <w:tc>
          <w:tcPr>
            <w:tcW w:w="8725" w:type="dxa"/>
            <w:gridSpan w:val="2"/>
          </w:tcPr>
          <w:p w14:paraId="3953CC73" w14:textId="2C7F3BD9" w:rsidR="0003272A" w:rsidRDefault="0003272A" w:rsidP="00046BB2">
            <w:pPr>
              <w:pStyle w:val="TableParagraph"/>
              <w:spacing w:before="2" w:line="262" w:lineRule="exact"/>
              <w:jc w:val="both"/>
              <w:rPr>
                <w:b/>
                <w:sz w:val="24"/>
              </w:rPr>
            </w:pPr>
            <w:r>
              <w:rPr>
                <w:rFonts w:ascii="Arial MT" w:hAnsi="Arial MT"/>
                <w:sz w:val="24"/>
              </w:rPr>
              <w:t xml:space="preserve">Descripción: </w:t>
            </w:r>
            <w:r w:rsidR="00046BB2">
              <w:rPr>
                <w:b/>
                <w:sz w:val="24"/>
              </w:rPr>
              <w:t>La</w:t>
            </w:r>
            <w:r w:rsidR="00046BB2">
              <w:rPr>
                <w:b/>
                <w:spacing w:val="-2"/>
                <w:sz w:val="24"/>
              </w:rPr>
              <w:t xml:space="preserve"> </w:t>
            </w:r>
            <w:r w:rsidR="00046BB2">
              <w:rPr>
                <w:b/>
                <w:sz w:val="24"/>
              </w:rPr>
              <w:t>información</w:t>
            </w:r>
            <w:r w:rsidR="00046BB2">
              <w:rPr>
                <w:b/>
                <w:spacing w:val="-5"/>
                <w:sz w:val="24"/>
              </w:rPr>
              <w:t xml:space="preserve"> </w:t>
            </w:r>
            <w:r w:rsidR="00046BB2">
              <w:rPr>
                <w:b/>
                <w:sz w:val="24"/>
              </w:rPr>
              <w:t>requerida</w:t>
            </w:r>
            <w:r w:rsidR="00046BB2">
              <w:rPr>
                <w:b/>
                <w:spacing w:val="-6"/>
                <w:sz w:val="24"/>
              </w:rPr>
              <w:t xml:space="preserve"> </w:t>
            </w:r>
            <w:r w:rsidR="00046BB2">
              <w:rPr>
                <w:b/>
                <w:sz w:val="24"/>
              </w:rPr>
              <w:t>de</w:t>
            </w:r>
            <w:r w:rsidR="00046BB2">
              <w:rPr>
                <w:b/>
                <w:spacing w:val="-2"/>
                <w:sz w:val="24"/>
              </w:rPr>
              <w:t xml:space="preserve"> </w:t>
            </w:r>
            <w:r w:rsidR="00046BB2">
              <w:rPr>
                <w:b/>
                <w:sz w:val="24"/>
              </w:rPr>
              <w:t>cada</w:t>
            </w:r>
            <w:r w:rsidR="00046BB2">
              <w:rPr>
                <w:b/>
                <w:spacing w:val="-2"/>
                <w:sz w:val="24"/>
              </w:rPr>
              <w:t xml:space="preserve"> </w:t>
            </w:r>
            <w:r w:rsidR="00046BB2">
              <w:rPr>
                <w:b/>
                <w:sz w:val="24"/>
              </w:rPr>
              <w:t>docente</w:t>
            </w:r>
            <w:r w:rsidR="00046BB2">
              <w:rPr>
                <w:b/>
                <w:spacing w:val="-6"/>
                <w:sz w:val="24"/>
              </w:rPr>
              <w:t xml:space="preserve"> </w:t>
            </w:r>
            <w:r w:rsidR="00046BB2">
              <w:rPr>
                <w:b/>
                <w:sz w:val="24"/>
              </w:rPr>
              <w:t>generara automáticamente hasta que la información real de los docentes sea proporcionada por el programa de ingeniería de sistemas.</w:t>
            </w:r>
          </w:p>
        </w:tc>
      </w:tr>
    </w:tbl>
    <w:p w14:paraId="1D0EB15E" w14:textId="1EB88396" w:rsidR="0003272A" w:rsidRPr="0003272A" w:rsidRDefault="00046BB2" w:rsidP="00046BB2">
      <w:pPr>
        <w:pStyle w:val="Prrafodelista"/>
        <w:rPr>
          <w:sz w:val="25"/>
        </w:rPr>
      </w:pPr>
      <w:r w:rsidRPr="00046BB2">
        <w:t xml:space="preserve">Tabla </w:t>
      </w:r>
      <w:r>
        <w:fldChar w:fldCharType="begin"/>
      </w:r>
      <w:r w:rsidRPr="00046BB2">
        <w:instrText xml:space="preserve"> SEQ Tabla \* ARABIC </w:instrText>
      </w:r>
      <w:r>
        <w:fldChar w:fldCharType="separate"/>
      </w:r>
      <w:r w:rsidR="00815265">
        <w:rPr>
          <w:noProof/>
        </w:rPr>
        <w:t>41</w:t>
      </w:r>
      <w:r>
        <w:fldChar w:fldCharType="end"/>
      </w:r>
      <w:r w:rsidRPr="00046BB2">
        <w:t>.</w:t>
      </w:r>
      <w:r>
        <w:t>Tarea</w:t>
      </w:r>
      <w:r w:rsidR="0003272A" w:rsidRPr="0003272A">
        <w:rPr>
          <w:spacing w:val="-1"/>
        </w:rPr>
        <w:t xml:space="preserve"> </w:t>
      </w:r>
      <w:r w:rsidR="0003272A" w:rsidRPr="0003272A">
        <w:t>de</w:t>
      </w:r>
      <w:r w:rsidR="0003272A" w:rsidRPr="0003272A">
        <w:rPr>
          <w:spacing w:val="-5"/>
        </w:rPr>
        <w:t xml:space="preserve"> </w:t>
      </w:r>
      <w:r w:rsidR="0003272A" w:rsidRPr="0003272A">
        <w:t xml:space="preserve">ingeniería </w:t>
      </w:r>
      <w:r>
        <w:t>18</w:t>
      </w:r>
      <w:r w:rsidR="0003272A" w:rsidRPr="0003272A">
        <w:rPr>
          <w:spacing w:val="-5"/>
        </w:rPr>
        <w:t xml:space="preserve"> </w:t>
      </w:r>
      <w:r w:rsidR="0003272A" w:rsidRPr="0003272A">
        <w:t>para</w:t>
      </w:r>
      <w:r w:rsidR="0003272A" w:rsidRPr="0003272A">
        <w:rPr>
          <w:spacing w:val="-5"/>
        </w:rPr>
        <w:t xml:space="preserve"> </w:t>
      </w:r>
      <w:r w:rsidR="0003272A" w:rsidRPr="0003272A">
        <w:t>historia</w:t>
      </w:r>
      <w:r w:rsidR="0003272A" w:rsidRPr="0003272A">
        <w:rPr>
          <w:spacing w:val="-5"/>
        </w:rPr>
        <w:t xml:space="preserve"> </w:t>
      </w:r>
      <w:r w:rsidR="0003272A" w:rsidRPr="0003272A">
        <w:t>de</w:t>
      </w:r>
      <w:r w:rsidR="0003272A" w:rsidRPr="0003272A">
        <w:rPr>
          <w:spacing w:val="-1"/>
        </w:rPr>
        <w:t xml:space="preserve"> </w:t>
      </w:r>
      <w:r w:rsidR="0003272A" w:rsidRPr="0003272A">
        <w:t>usuario</w:t>
      </w:r>
      <w:r w:rsidR="0003272A" w:rsidRPr="0003272A">
        <w:rPr>
          <w:spacing w:val="-5"/>
        </w:rPr>
        <w:t xml:space="preserve"> </w:t>
      </w:r>
      <w:r w:rsidR="00AE4FCB">
        <w:t>6</w:t>
      </w: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60"/>
        <w:gridCol w:w="4365"/>
      </w:tblGrid>
      <w:tr w:rsidR="0003272A" w14:paraId="26E8BE6B" w14:textId="77777777" w:rsidTr="0003272A">
        <w:trPr>
          <w:trHeight w:val="411"/>
          <w:jc w:val="center"/>
        </w:trPr>
        <w:tc>
          <w:tcPr>
            <w:tcW w:w="8725" w:type="dxa"/>
            <w:gridSpan w:val="2"/>
            <w:tcBorders>
              <w:bottom w:val="single" w:sz="18" w:space="0" w:color="000000"/>
            </w:tcBorders>
          </w:tcPr>
          <w:p w14:paraId="57B71D37" w14:textId="77777777" w:rsidR="0003272A" w:rsidRDefault="0003272A" w:rsidP="00EC1FA9">
            <w:pPr>
              <w:pStyle w:val="TableParagraph"/>
              <w:rPr>
                <w:rFonts w:ascii="Arial MT" w:hAnsi="Arial MT"/>
                <w:sz w:val="24"/>
              </w:rPr>
            </w:pPr>
            <w:r>
              <w:rPr>
                <w:rFonts w:ascii="Arial MT" w:hAnsi="Arial MT"/>
                <w:sz w:val="24"/>
              </w:rPr>
              <w:t>TAREA</w:t>
            </w:r>
            <w:r>
              <w:rPr>
                <w:rFonts w:ascii="Arial MT" w:hAnsi="Arial MT"/>
                <w:spacing w:val="-4"/>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INGENIERÍA</w:t>
            </w:r>
          </w:p>
        </w:tc>
      </w:tr>
      <w:tr w:rsidR="0003272A" w14:paraId="52322FCB" w14:textId="77777777" w:rsidTr="0003272A">
        <w:trPr>
          <w:trHeight w:val="277"/>
          <w:jc w:val="center"/>
        </w:trPr>
        <w:tc>
          <w:tcPr>
            <w:tcW w:w="4360" w:type="dxa"/>
            <w:tcBorders>
              <w:top w:val="single" w:sz="18" w:space="0" w:color="000000"/>
            </w:tcBorders>
            <w:shd w:val="clear" w:color="auto" w:fill="C0C0C0"/>
          </w:tcPr>
          <w:p w14:paraId="49DDD6E0" w14:textId="76FACB49" w:rsidR="0003272A" w:rsidRDefault="0003272A" w:rsidP="00EC1FA9">
            <w:pPr>
              <w:pStyle w:val="TableParagraph"/>
              <w:spacing w:line="257" w:lineRule="exact"/>
              <w:rPr>
                <w:b/>
                <w:sz w:val="24"/>
              </w:rPr>
            </w:pPr>
            <w:r>
              <w:rPr>
                <w:rFonts w:ascii="Arial MT" w:hAnsi="Arial MT"/>
                <w:sz w:val="24"/>
              </w:rPr>
              <w:t>Número</w:t>
            </w:r>
            <w:r>
              <w:rPr>
                <w:rFonts w:ascii="Arial MT" w:hAnsi="Arial MT"/>
                <w:spacing w:val="-1"/>
                <w:sz w:val="24"/>
              </w:rPr>
              <w:t xml:space="preserve"> </w:t>
            </w:r>
            <w:r>
              <w:rPr>
                <w:rFonts w:ascii="Arial MT" w:hAnsi="Arial MT"/>
                <w:sz w:val="24"/>
              </w:rPr>
              <w:t>de</w:t>
            </w:r>
            <w:r>
              <w:rPr>
                <w:rFonts w:ascii="Arial MT" w:hAnsi="Arial MT"/>
                <w:spacing w:val="-1"/>
                <w:sz w:val="24"/>
              </w:rPr>
              <w:t xml:space="preserve"> </w:t>
            </w:r>
            <w:r>
              <w:rPr>
                <w:rFonts w:ascii="Arial MT" w:hAnsi="Arial MT"/>
                <w:sz w:val="24"/>
              </w:rPr>
              <w:t>Tarea:</w:t>
            </w:r>
            <w:r>
              <w:rPr>
                <w:rFonts w:ascii="Arial MT" w:hAnsi="Arial MT"/>
                <w:spacing w:val="-1"/>
                <w:sz w:val="24"/>
              </w:rPr>
              <w:t xml:space="preserve"> </w:t>
            </w:r>
            <w:r>
              <w:rPr>
                <w:b/>
                <w:sz w:val="24"/>
              </w:rPr>
              <w:t>1</w:t>
            </w:r>
            <w:r w:rsidR="00046BB2">
              <w:rPr>
                <w:b/>
                <w:sz w:val="24"/>
              </w:rPr>
              <w:t>8</w:t>
            </w:r>
          </w:p>
        </w:tc>
        <w:tc>
          <w:tcPr>
            <w:tcW w:w="4365" w:type="dxa"/>
            <w:tcBorders>
              <w:top w:val="single" w:sz="18" w:space="0" w:color="000000"/>
            </w:tcBorders>
            <w:shd w:val="clear" w:color="auto" w:fill="C0C0C0"/>
          </w:tcPr>
          <w:p w14:paraId="5E893E91" w14:textId="66778918" w:rsidR="0003272A" w:rsidRDefault="0003272A" w:rsidP="00EC1FA9">
            <w:pPr>
              <w:pStyle w:val="TableParagraph"/>
              <w:spacing w:line="257" w:lineRule="exact"/>
              <w:ind w:left="105"/>
              <w:rPr>
                <w:rFonts w:ascii="Arial MT" w:hAnsi="Arial MT"/>
                <w:sz w:val="24"/>
              </w:rPr>
            </w:pPr>
            <w:r>
              <w:rPr>
                <w:b/>
                <w:sz w:val="24"/>
              </w:rPr>
              <w:t>Número</w:t>
            </w:r>
            <w:r>
              <w:rPr>
                <w:b/>
                <w:spacing w:val="-1"/>
                <w:sz w:val="24"/>
              </w:rPr>
              <w:t xml:space="preserve"> </w:t>
            </w:r>
            <w:r>
              <w:rPr>
                <w:b/>
                <w:sz w:val="24"/>
              </w:rPr>
              <w:t>de</w:t>
            </w:r>
            <w:r>
              <w:rPr>
                <w:b/>
                <w:spacing w:val="-2"/>
                <w:sz w:val="24"/>
              </w:rPr>
              <w:t xml:space="preserve"> </w:t>
            </w:r>
            <w:r>
              <w:rPr>
                <w:b/>
                <w:sz w:val="24"/>
              </w:rPr>
              <w:t>Historia:</w:t>
            </w:r>
            <w:r>
              <w:rPr>
                <w:b/>
                <w:spacing w:val="-2"/>
                <w:sz w:val="24"/>
              </w:rPr>
              <w:t xml:space="preserve"> </w:t>
            </w:r>
            <w:r w:rsidR="00AE4FCB">
              <w:rPr>
                <w:rFonts w:ascii="Arial MT" w:hAnsi="Arial MT"/>
                <w:sz w:val="24"/>
              </w:rPr>
              <w:t>6</w:t>
            </w:r>
          </w:p>
        </w:tc>
      </w:tr>
      <w:tr w:rsidR="0003272A" w:rsidRPr="0003272A" w14:paraId="0F584B77" w14:textId="77777777" w:rsidTr="0003272A">
        <w:trPr>
          <w:trHeight w:val="277"/>
          <w:jc w:val="center"/>
        </w:trPr>
        <w:tc>
          <w:tcPr>
            <w:tcW w:w="8725" w:type="dxa"/>
            <w:gridSpan w:val="2"/>
          </w:tcPr>
          <w:p w14:paraId="4E784252" w14:textId="77777777" w:rsidR="00046BB2" w:rsidRPr="00046BB2" w:rsidRDefault="0003272A" w:rsidP="00046BB2">
            <w:pPr>
              <w:pStyle w:val="TableParagraph"/>
              <w:spacing w:line="258" w:lineRule="exact"/>
              <w:rPr>
                <w:b/>
                <w:sz w:val="24"/>
              </w:rPr>
            </w:pPr>
            <w:r>
              <w:rPr>
                <w:rFonts w:ascii="Arial MT" w:hAnsi="Arial MT"/>
                <w:sz w:val="24"/>
              </w:rPr>
              <w:t>Nombre</w:t>
            </w:r>
            <w:r>
              <w:rPr>
                <w:rFonts w:ascii="Arial MT" w:hAnsi="Arial MT"/>
                <w:spacing w:val="-2"/>
                <w:sz w:val="24"/>
              </w:rPr>
              <w:t xml:space="preserve"> </w:t>
            </w:r>
            <w:r>
              <w:rPr>
                <w:rFonts w:ascii="Arial MT" w:hAnsi="Arial MT"/>
                <w:sz w:val="24"/>
              </w:rPr>
              <w:t>de</w:t>
            </w:r>
            <w:r>
              <w:rPr>
                <w:rFonts w:ascii="Arial MT" w:hAnsi="Arial MT"/>
                <w:spacing w:val="-2"/>
                <w:sz w:val="24"/>
              </w:rPr>
              <w:t xml:space="preserve"> </w:t>
            </w:r>
            <w:r>
              <w:rPr>
                <w:rFonts w:ascii="Arial MT" w:hAnsi="Arial MT"/>
                <w:sz w:val="24"/>
              </w:rPr>
              <w:t>Tarea</w:t>
            </w:r>
            <w:r>
              <w:rPr>
                <w:b/>
                <w:sz w:val="24"/>
              </w:rPr>
              <w:t>:</w:t>
            </w:r>
            <w:r>
              <w:rPr>
                <w:b/>
                <w:spacing w:val="-1"/>
                <w:sz w:val="24"/>
              </w:rPr>
              <w:t xml:space="preserve"> </w:t>
            </w:r>
            <w:r w:rsidR="00046BB2" w:rsidRPr="00046BB2">
              <w:rPr>
                <w:b/>
                <w:sz w:val="24"/>
              </w:rPr>
              <w:t>Diseño de Interfaz de Usuario para Gestión de</w:t>
            </w:r>
          </w:p>
          <w:p w14:paraId="6A6066E5" w14:textId="7695226C" w:rsidR="0003272A" w:rsidRDefault="00046BB2" w:rsidP="00046BB2">
            <w:pPr>
              <w:pStyle w:val="TableParagraph"/>
              <w:spacing w:line="258" w:lineRule="exact"/>
              <w:rPr>
                <w:b/>
                <w:sz w:val="24"/>
              </w:rPr>
            </w:pPr>
            <w:r w:rsidRPr="00046BB2">
              <w:rPr>
                <w:b/>
                <w:sz w:val="24"/>
              </w:rPr>
              <w:t>Citas.</w:t>
            </w:r>
          </w:p>
        </w:tc>
      </w:tr>
      <w:tr w:rsidR="0003272A" w14:paraId="1C61AAA4" w14:textId="77777777" w:rsidTr="0003272A">
        <w:trPr>
          <w:trHeight w:val="277"/>
          <w:jc w:val="center"/>
        </w:trPr>
        <w:tc>
          <w:tcPr>
            <w:tcW w:w="4360" w:type="dxa"/>
            <w:shd w:val="clear" w:color="auto" w:fill="C0C0C0"/>
          </w:tcPr>
          <w:p w14:paraId="4953D9C4" w14:textId="77777777" w:rsidR="0003272A" w:rsidRDefault="0003272A" w:rsidP="00EC1FA9">
            <w:pPr>
              <w:pStyle w:val="TableParagraph"/>
              <w:spacing w:line="258" w:lineRule="exact"/>
              <w:rPr>
                <w:b/>
                <w:sz w:val="24"/>
              </w:rPr>
            </w:pPr>
            <w:r>
              <w:rPr>
                <w:rFonts w:ascii="Arial MT"/>
                <w:sz w:val="24"/>
              </w:rPr>
              <w:t>Tipo</w:t>
            </w:r>
            <w:r>
              <w:rPr>
                <w:rFonts w:ascii="Arial MT"/>
                <w:spacing w:val="-2"/>
                <w:sz w:val="24"/>
              </w:rPr>
              <w:t xml:space="preserve"> </w:t>
            </w:r>
            <w:r>
              <w:rPr>
                <w:rFonts w:ascii="Arial MT"/>
                <w:sz w:val="24"/>
              </w:rPr>
              <w:t>de</w:t>
            </w:r>
            <w:r>
              <w:rPr>
                <w:rFonts w:ascii="Arial MT"/>
                <w:spacing w:val="-6"/>
                <w:sz w:val="24"/>
              </w:rPr>
              <w:t xml:space="preserve"> </w:t>
            </w:r>
            <w:r>
              <w:rPr>
                <w:rFonts w:ascii="Arial MT"/>
                <w:sz w:val="24"/>
              </w:rPr>
              <w:t>Tarea:</w:t>
            </w:r>
            <w:r>
              <w:rPr>
                <w:rFonts w:ascii="Arial MT"/>
                <w:spacing w:val="1"/>
                <w:sz w:val="24"/>
              </w:rPr>
              <w:t xml:space="preserve"> </w:t>
            </w:r>
            <w:r>
              <w:rPr>
                <w:b/>
                <w:sz w:val="24"/>
              </w:rPr>
              <w:t>Desarrollo</w:t>
            </w:r>
          </w:p>
        </w:tc>
        <w:tc>
          <w:tcPr>
            <w:tcW w:w="4365" w:type="dxa"/>
            <w:shd w:val="clear" w:color="auto" w:fill="C0C0C0"/>
          </w:tcPr>
          <w:p w14:paraId="30D5FD42" w14:textId="77777777" w:rsidR="0003272A" w:rsidRDefault="0003272A" w:rsidP="00EC1FA9">
            <w:pPr>
              <w:pStyle w:val="TableParagraph"/>
              <w:spacing w:line="258" w:lineRule="exact"/>
              <w:ind w:left="105"/>
              <w:rPr>
                <w:rFonts w:ascii="Arial MT"/>
                <w:sz w:val="24"/>
              </w:rPr>
            </w:pPr>
            <w:r>
              <w:rPr>
                <w:b/>
                <w:sz w:val="24"/>
              </w:rPr>
              <w:t>Puntos</w:t>
            </w:r>
            <w:r>
              <w:rPr>
                <w:b/>
                <w:spacing w:val="-3"/>
                <w:sz w:val="24"/>
              </w:rPr>
              <w:t xml:space="preserve"> </w:t>
            </w:r>
            <w:r>
              <w:rPr>
                <w:b/>
                <w:sz w:val="24"/>
              </w:rPr>
              <w:t>Estimados:</w:t>
            </w:r>
            <w:r>
              <w:rPr>
                <w:b/>
                <w:spacing w:val="-2"/>
                <w:sz w:val="24"/>
              </w:rPr>
              <w:t xml:space="preserve"> </w:t>
            </w:r>
            <w:r>
              <w:rPr>
                <w:rFonts w:ascii="Arial MT"/>
                <w:sz w:val="24"/>
              </w:rPr>
              <w:t>0.5</w:t>
            </w:r>
          </w:p>
        </w:tc>
      </w:tr>
      <w:tr w:rsidR="00046BB2" w14:paraId="20DFC007" w14:textId="77777777" w:rsidTr="0003272A">
        <w:trPr>
          <w:trHeight w:val="397"/>
          <w:jc w:val="center"/>
        </w:trPr>
        <w:tc>
          <w:tcPr>
            <w:tcW w:w="4360" w:type="dxa"/>
          </w:tcPr>
          <w:p w14:paraId="69DC0B00" w14:textId="793CE83C" w:rsidR="00046BB2" w:rsidRDefault="00046BB2" w:rsidP="00046BB2">
            <w:pPr>
              <w:pStyle w:val="TableParagraph"/>
              <w:spacing w:line="266" w:lineRule="exact"/>
              <w:rPr>
                <w:b/>
                <w:sz w:val="24"/>
              </w:rPr>
            </w:pPr>
            <w:r>
              <w:rPr>
                <w:rFonts w:ascii="Arial MT"/>
                <w:sz w:val="24"/>
              </w:rPr>
              <w:t>Fecha</w:t>
            </w:r>
            <w:r>
              <w:rPr>
                <w:rFonts w:ascii="Arial MT"/>
                <w:spacing w:val="-3"/>
                <w:sz w:val="24"/>
              </w:rPr>
              <w:t xml:space="preserve"> </w:t>
            </w:r>
            <w:r>
              <w:rPr>
                <w:rFonts w:ascii="Arial MT"/>
                <w:sz w:val="24"/>
              </w:rPr>
              <w:t>Inicio:</w:t>
            </w:r>
            <w:r>
              <w:rPr>
                <w:rFonts w:ascii="Arial MT"/>
                <w:spacing w:val="1"/>
                <w:sz w:val="24"/>
              </w:rPr>
              <w:t xml:space="preserve"> </w:t>
            </w:r>
            <w:r w:rsidRPr="00831195">
              <w:rPr>
                <w:b/>
                <w:sz w:val="24"/>
              </w:rPr>
              <w:t>2</w:t>
            </w:r>
            <w:r>
              <w:rPr>
                <w:b/>
                <w:sz w:val="24"/>
              </w:rPr>
              <w:t>5</w:t>
            </w:r>
            <w:r w:rsidRPr="00831195">
              <w:rPr>
                <w:b/>
                <w:sz w:val="24"/>
              </w:rPr>
              <w:t>/03/2021</w:t>
            </w:r>
          </w:p>
        </w:tc>
        <w:tc>
          <w:tcPr>
            <w:tcW w:w="4365" w:type="dxa"/>
          </w:tcPr>
          <w:p w14:paraId="399EEC65" w14:textId="3E00DF94" w:rsidR="00046BB2" w:rsidRDefault="00046BB2" w:rsidP="00046BB2">
            <w:pPr>
              <w:pStyle w:val="TableParagraph"/>
              <w:spacing w:line="266" w:lineRule="exact"/>
              <w:ind w:left="105"/>
              <w:rPr>
                <w:rFonts w:ascii="Arial MT"/>
                <w:sz w:val="24"/>
              </w:rPr>
            </w:pPr>
            <w:r>
              <w:rPr>
                <w:b/>
                <w:sz w:val="24"/>
              </w:rPr>
              <w:t>Fecha</w:t>
            </w:r>
            <w:r>
              <w:rPr>
                <w:b/>
                <w:spacing w:val="-4"/>
                <w:sz w:val="24"/>
              </w:rPr>
              <w:t xml:space="preserve"> </w:t>
            </w:r>
            <w:r>
              <w:rPr>
                <w:b/>
                <w:sz w:val="24"/>
              </w:rPr>
              <w:t xml:space="preserve">Fin: </w:t>
            </w:r>
            <w:r w:rsidR="00AE4FCB">
              <w:rPr>
                <w:rFonts w:ascii="Arial MT"/>
                <w:sz w:val="24"/>
              </w:rPr>
              <w:t>01</w:t>
            </w:r>
            <w:r w:rsidRPr="00831195">
              <w:rPr>
                <w:rFonts w:ascii="Arial MT"/>
                <w:sz w:val="24"/>
              </w:rPr>
              <w:t>/0</w:t>
            </w:r>
            <w:r w:rsidR="00AE4FCB">
              <w:rPr>
                <w:rFonts w:ascii="Arial MT"/>
                <w:sz w:val="24"/>
              </w:rPr>
              <w:t>4</w:t>
            </w:r>
            <w:r w:rsidRPr="00831195">
              <w:rPr>
                <w:rFonts w:ascii="Arial MT"/>
                <w:sz w:val="24"/>
              </w:rPr>
              <w:t>/2021</w:t>
            </w:r>
          </w:p>
        </w:tc>
      </w:tr>
      <w:tr w:rsidR="0003272A" w:rsidRPr="004033F2" w14:paraId="39B234B9" w14:textId="77777777" w:rsidTr="0003272A">
        <w:trPr>
          <w:trHeight w:val="277"/>
          <w:jc w:val="center"/>
        </w:trPr>
        <w:tc>
          <w:tcPr>
            <w:tcW w:w="8725" w:type="dxa"/>
            <w:gridSpan w:val="2"/>
            <w:shd w:val="clear" w:color="auto" w:fill="C0C0C0"/>
          </w:tcPr>
          <w:p w14:paraId="42D67E25" w14:textId="710A5260" w:rsidR="0003272A" w:rsidRDefault="0003272A" w:rsidP="00EC1FA9">
            <w:pPr>
              <w:pStyle w:val="TableParagraph"/>
              <w:spacing w:line="258" w:lineRule="exact"/>
              <w:rPr>
                <w:b/>
                <w:sz w:val="24"/>
              </w:rPr>
            </w:pPr>
            <w:r>
              <w:rPr>
                <w:rFonts w:ascii="Arial MT" w:hAnsi="Arial MT"/>
                <w:sz w:val="24"/>
              </w:rPr>
              <w:t>Programador</w:t>
            </w:r>
            <w:r>
              <w:rPr>
                <w:rFonts w:ascii="Arial MT" w:hAnsi="Arial MT"/>
                <w:spacing w:val="-3"/>
                <w:sz w:val="24"/>
              </w:rPr>
              <w:t xml:space="preserve"> </w:t>
            </w:r>
            <w:r>
              <w:rPr>
                <w:rFonts w:ascii="Arial MT" w:hAnsi="Arial MT"/>
                <w:sz w:val="24"/>
              </w:rPr>
              <w:t>Responsable:</w:t>
            </w:r>
            <w:r>
              <w:rPr>
                <w:rFonts w:ascii="Arial MT" w:hAnsi="Arial MT"/>
                <w:spacing w:val="65"/>
                <w:sz w:val="24"/>
              </w:rPr>
              <w:t xml:space="preserve"> </w:t>
            </w:r>
            <w:r w:rsidR="00046BB2">
              <w:rPr>
                <w:b/>
                <w:sz w:val="24"/>
              </w:rPr>
              <w:t>Brayan Fernando Rivera</w:t>
            </w:r>
          </w:p>
        </w:tc>
      </w:tr>
      <w:tr w:rsidR="0003272A" w:rsidRPr="0003272A" w14:paraId="545FCD8E" w14:textId="77777777" w:rsidTr="0003272A">
        <w:trPr>
          <w:trHeight w:val="830"/>
          <w:jc w:val="center"/>
        </w:trPr>
        <w:tc>
          <w:tcPr>
            <w:tcW w:w="8725" w:type="dxa"/>
            <w:gridSpan w:val="2"/>
          </w:tcPr>
          <w:p w14:paraId="3D0022AF" w14:textId="77777777" w:rsidR="00AE4FCB" w:rsidRDefault="0003272A" w:rsidP="00AE4FCB">
            <w:pPr>
              <w:pStyle w:val="TableParagraph"/>
              <w:spacing w:line="265" w:lineRule="exact"/>
              <w:rPr>
                <w:b/>
                <w:sz w:val="24"/>
              </w:rPr>
            </w:pPr>
            <w:r>
              <w:rPr>
                <w:rFonts w:ascii="Arial MT" w:hAnsi="Arial MT"/>
                <w:sz w:val="24"/>
              </w:rPr>
              <w:t>Descripción:</w:t>
            </w:r>
            <w:r>
              <w:rPr>
                <w:rFonts w:ascii="Arial MT" w:hAnsi="Arial MT"/>
                <w:sz w:val="24"/>
              </w:rPr>
              <w:tab/>
            </w:r>
            <w:r w:rsidR="00AE4FCB">
              <w:rPr>
                <w:b/>
                <w:sz w:val="24"/>
              </w:rPr>
              <w:t>Se</w:t>
            </w:r>
            <w:r w:rsidR="00AE4FCB">
              <w:rPr>
                <w:b/>
                <w:spacing w:val="-2"/>
                <w:sz w:val="24"/>
              </w:rPr>
              <w:t xml:space="preserve"> </w:t>
            </w:r>
            <w:r w:rsidR="00AE4FCB">
              <w:rPr>
                <w:b/>
                <w:sz w:val="24"/>
              </w:rPr>
              <w:t>necesita</w:t>
            </w:r>
            <w:r w:rsidR="00AE4FCB">
              <w:rPr>
                <w:b/>
                <w:spacing w:val="-2"/>
                <w:sz w:val="24"/>
              </w:rPr>
              <w:t xml:space="preserve"> </w:t>
            </w:r>
            <w:r w:rsidR="00AE4FCB">
              <w:rPr>
                <w:b/>
                <w:sz w:val="24"/>
              </w:rPr>
              <w:t>crear</w:t>
            </w:r>
            <w:r w:rsidR="00AE4FCB">
              <w:rPr>
                <w:b/>
                <w:spacing w:val="-5"/>
                <w:sz w:val="24"/>
              </w:rPr>
              <w:t xml:space="preserve"> </w:t>
            </w:r>
            <w:r w:rsidR="00AE4FCB">
              <w:rPr>
                <w:b/>
                <w:sz w:val="24"/>
              </w:rPr>
              <w:t>el</w:t>
            </w:r>
            <w:r w:rsidR="00AE4FCB">
              <w:rPr>
                <w:b/>
                <w:spacing w:val="-5"/>
                <w:sz w:val="24"/>
              </w:rPr>
              <w:t xml:space="preserve"> </w:t>
            </w:r>
            <w:r w:rsidR="00AE4FCB">
              <w:rPr>
                <w:b/>
                <w:sz w:val="24"/>
              </w:rPr>
              <w:t>diseño</w:t>
            </w:r>
            <w:r w:rsidR="00AE4FCB">
              <w:rPr>
                <w:b/>
                <w:spacing w:val="-5"/>
                <w:sz w:val="24"/>
              </w:rPr>
              <w:t xml:space="preserve"> </w:t>
            </w:r>
            <w:r w:rsidR="00AE4FCB">
              <w:rPr>
                <w:b/>
                <w:sz w:val="24"/>
              </w:rPr>
              <w:t>de</w:t>
            </w:r>
            <w:r w:rsidR="00AE4FCB">
              <w:rPr>
                <w:b/>
                <w:spacing w:val="-6"/>
                <w:sz w:val="24"/>
              </w:rPr>
              <w:t xml:space="preserve"> </w:t>
            </w:r>
            <w:r w:rsidR="00AE4FCB">
              <w:rPr>
                <w:b/>
                <w:sz w:val="24"/>
              </w:rPr>
              <w:t>interfaz</w:t>
            </w:r>
            <w:r w:rsidR="00AE4FCB">
              <w:rPr>
                <w:b/>
                <w:spacing w:val="-2"/>
                <w:sz w:val="24"/>
              </w:rPr>
              <w:t xml:space="preserve"> </w:t>
            </w:r>
            <w:r w:rsidR="00AE4FCB">
              <w:rPr>
                <w:b/>
                <w:sz w:val="24"/>
              </w:rPr>
              <w:t>para</w:t>
            </w:r>
            <w:r w:rsidR="00AE4FCB">
              <w:rPr>
                <w:b/>
                <w:spacing w:val="-1"/>
                <w:sz w:val="24"/>
              </w:rPr>
              <w:t xml:space="preserve"> </w:t>
            </w:r>
            <w:r w:rsidR="00AE4FCB">
              <w:rPr>
                <w:b/>
                <w:sz w:val="24"/>
              </w:rPr>
              <w:t>el</w:t>
            </w:r>
            <w:r w:rsidR="00AE4FCB">
              <w:rPr>
                <w:b/>
                <w:spacing w:val="-2"/>
                <w:sz w:val="24"/>
              </w:rPr>
              <w:t xml:space="preserve"> </w:t>
            </w:r>
            <w:r w:rsidR="00AE4FCB">
              <w:rPr>
                <w:b/>
                <w:sz w:val="24"/>
              </w:rPr>
              <w:t>registro</w:t>
            </w:r>
            <w:r w:rsidR="00AE4FCB">
              <w:rPr>
                <w:b/>
                <w:spacing w:val="-5"/>
                <w:sz w:val="24"/>
              </w:rPr>
              <w:t xml:space="preserve"> </w:t>
            </w:r>
            <w:r w:rsidR="00AE4FCB">
              <w:rPr>
                <w:b/>
                <w:sz w:val="24"/>
              </w:rPr>
              <w:t>de</w:t>
            </w:r>
            <w:r w:rsidR="00AE4FCB">
              <w:rPr>
                <w:b/>
                <w:spacing w:val="-2"/>
                <w:sz w:val="24"/>
              </w:rPr>
              <w:t xml:space="preserve"> </w:t>
            </w:r>
            <w:r w:rsidR="00AE4FCB">
              <w:rPr>
                <w:b/>
                <w:sz w:val="24"/>
              </w:rPr>
              <w:t>los</w:t>
            </w:r>
          </w:p>
          <w:p w14:paraId="260CCEA1" w14:textId="2BB098FB" w:rsidR="0003272A" w:rsidRDefault="00AE4FCB" w:rsidP="00AE4FCB">
            <w:pPr>
              <w:pStyle w:val="TableParagraph"/>
              <w:spacing w:line="274" w:lineRule="exact"/>
              <w:rPr>
                <w:b/>
                <w:sz w:val="24"/>
              </w:rPr>
            </w:pPr>
            <w:r>
              <w:rPr>
                <w:b/>
                <w:sz w:val="24"/>
              </w:rPr>
              <w:t>Gestión de citas.</w:t>
            </w:r>
          </w:p>
        </w:tc>
      </w:tr>
    </w:tbl>
    <w:p w14:paraId="7A5D9CF8" w14:textId="77777777" w:rsidR="0003272A" w:rsidRPr="0003272A" w:rsidRDefault="0003272A" w:rsidP="0003272A">
      <w:pPr>
        <w:pStyle w:val="Textoindependiente"/>
        <w:rPr>
          <w:sz w:val="26"/>
          <w:lang w:val="es-ES"/>
        </w:rPr>
      </w:pPr>
    </w:p>
    <w:p w14:paraId="125D5BA1" w14:textId="09CEDBC4" w:rsidR="0003272A" w:rsidRPr="0003272A" w:rsidRDefault="00046BB2" w:rsidP="00046BB2">
      <w:pPr>
        <w:pStyle w:val="Prrafodelista"/>
        <w:rPr>
          <w:sz w:val="25"/>
        </w:rPr>
      </w:pPr>
      <w:r w:rsidRPr="00046BB2">
        <w:t xml:space="preserve">Tabla </w:t>
      </w:r>
      <w:r>
        <w:fldChar w:fldCharType="begin"/>
      </w:r>
      <w:r w:rsidRPr="00046BB2">
        <w:instrText xml:space="preserve"> SEQ Tabla \* ARABIC </w:instrText>
      </w:r>
      <w:r>
        <w:fldChar w:fldCharType="separate"/>
      </w:r>
      <w:r w:rsidR="00815265">
        <w:rPr>
          <w:noProof/>
        </w:rPr>
        <w:t>42</w:t>
      </w:r>
      <w:r>
        <w:fldChar w:fldCharType="end"/>
      </w:r>
      <w:r w:rsidRPr="00046BB2">
        <w:t>.</w:t>
      </w:r>
      <w:r w:rsidRPr="0003272A">
        <w:t xml:space="preserve"> </w:t>
      </w:r>
      <w:r w:rsidR="0003272A" w:rsidRPr="0003272A">
        <w:t>Tarea</w:t>
      </w:r>
      <w:r w:rsidR="0003272A" w:rsidRPr="0003272A">
        <w:rPr>
          <w:spacing w:val="-1"/>
        </w:rPr>
        <w:t xml:space="preserve"> </w:t>
      </w:r>
      <w:r w:rsidR="0003272A" w:rsidRPr="0003272A">
        <w:t>de</w:t>
      </w:r>
      <w:r w:rsidR="0003272A" w:rsidRPr="0003272A">
        <w:rPr>
          <w:spacing w:val="-5"/>
        </w:rPr>
        <w:t xml:space="preserve"> </w:t>
      </w:r>
      <w:r w:rsidR="0003272A" w:rsidRPr="0003272A">
        <w:t xml:space="preserve">ingeniería </w:t>
      </w:r>
      <w:r>
        <w:t>19</w:t>
      </w:r>
      <w:r w:rsidR="0003272A" w:rsidRPr="0003272A">
        <w:rPr>
          <w:spacing w:val="-5"/>
        </w:rPr>
        <w:t xml:space="preserve"> </w:t>
      </w:r>
      <w:r w:rsidR="0003272A" w:rsidRPr="0003272A">
        <w:t>para</w:t>
      </w:r>
      <w:r w:rsidR="0003272A" w:rsidRPr="0003272A">
        <w:rPr>
          <w:spacing w:val="-5"/>
        </w:rPr>
        <w:t xml:space="preserve"> </w:t>
      </w:r>
      <w:r w:rsidR="0003272A" w:rsidRPr="0003272A">
        <w:t>historia</w:t>
      </w:r>
      <w:r w:rsidR="0003272A" w:rsidRPr="0003272A">
        <w:rPr>
          <w:spacing w:val="-5"/>
        </w:rPr>
        <w:t xml:space="preserve"> </w:t>
      </w:r>
      <w:r w:rsidR="0003272A" w:rsidRPr="0003272A">
        <w:t>de</w:t>
      </w:r>
      <w:r w:rsidR="0003272A" w:rsidRPr="0003272A">
        <w:rPr>
          <w:spacing w:val="-1"/>
        </w:rPr>
        <w:t xml:space="preserve"> </w:t>
      </w:r>
      <w:r w:rsidR="0003272A" w:rsidRPr="0003272A">
        <w:t>usuario</w:t>
      </w:r>
      <w:r w:rsidR="0003272A" w:rsidRPr="0003272A">
        <w:rPr>
          <w:spacing w:val="-5"/>
        </w:rPr>
        <w:t xml:space="preserve"> </w:t>
      </w:r>
      <w:r w:rsidR="00AE4FCB">
        <w:t>6</w:t>
      </w:r>
    </w:p>
    <w:tbl>
      <w:tblPr>
        <w:tblStyle w:val="TableNormal"/>
        <w:tblW w:w="87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60"/>
        <w:gridCol w:w="4365"/>
      </w:tblGrid>
      <w:tr w:rsidR="0003272A" w14:paraId="2EEC4689" w14:textId="77777777" w:rsidTr="0003272A">
        <w:trPr>
          <w:trHeight w:val="277"/>
          <w:jc w:val="center"/>
        </w:trPr>
        <w:tc>
          <w:tcPr>
            <w:tcW w:w="8725" w:type="dxa"/>
            <w:gridSpan w:val="2"/>
            <w:tcBorders>
              <w:bottom w:val="single" w:sz="18" w:space="0" w:color="000000"/>
            </w:tcBorders>
          </w:tcPr>
          <w:p w14:paraId="2290FAA5" w14:textId="77777777" w:rsidR="0003272A" w:rsidRDefault="0003272A" w:rsidP="00EC1FA9">
            <w:pPr>
              <w:pStyle w:val="TableParagraph"/>
              <w:spacing w:line="257" w:lineRule="exact"/>
              <w:rPr>
                <w:rFonts w:ascii="Arial MT" w:hAnsi="Arial MT"/>
                <w:sz w:val="24"/>
              </w:rPr>
            </w:pPr>
            <w:r>
              <w:rPr>
                <w:rFonts w:ascii="Arial MT" w:hAnsi="Arial MT"/>
                <w:sz w:val="24"/>
              </w:rPr>
              <w:t>TAREA</w:t>
            </w:r>
            <w:r>
              <w:rPr>
                <w:rFonts w:ascii="Arial MT" w:hAnsi="Arial MT"/>
                <w:spacing w:val="-4"/>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INGENIERÍA</w:t>
            </w:r>
          </w:p>
        </w:tc>
      </w:tr>
      <w:tr w:rsidR="0003272A" w14:paraId="54D8D3F4" w14:textId="77777777" w:rsidTr="0003272A">
        <w:trPr>
          <w:trHeight w:val="277"/>
          <w:jc w:val="center"/>
        </w:trPr>
        <w:tc>
          <w:tcPr>
            <w:tcW w:w="4360" w:type="dxa"/>
            <w:tcBorders>
              <w:top w:val="single" w:sz="18" w:space="0" w:color="000000"/>
            </w:tcBorders>
            <w:shd w:val="clear" w:color="auto" w:fill="C0C0C0"/>
          </w:tcPr>
          <w:p w14:paraId="395AD142" w14:textId="6C5CF1BB" w:rsidR="0003272A" w:rsidRDefault="0003272A" w:rsidP="00EC1FA9">
            <w:pPr>
              <w:pStyle w:val="TableParagraph"/>
              <w:spacing w:line="257" w:lineRule="exact"/>
              <w:rPr>
                <w:b/>
                <w:sz w:val="24"/>
              </w:rPr>
            </w:pPr>
            <w:r>
              <w:rPr>
                <w:rFonts w:ascii="Arial MT" w:hAnsi="Arial MT"/>
                <w:sz w:val="24"/>
              </w:rPr>
              <w:t>Número</w:t>
            </w:r>
            <w:r>
              <w:rPr>
                <w:rFonts w:ascii="Arial MT" w:hAnsi="Arial MT"/>
                <w:spacing w:val="-1"/>
                <w:sz w:val="24"/>
              </w:rPr>
              <w:t xml:space="preserve"> </w:t>
            </w:r>
            <w:r>
              <w:rPr>
                <w:rFonts w:ascii="Arial MT" w:hAnsi="Arial MT"/>
                <w:sz w:val="24"/>
              </w:rPr>
              <w:t>de</w:t>
            </w:r>
            <w:r>
              <w:rPr>
                <w:rFonts w:ascii="Arial MT" w:hAnsi="Arial MT"/>
                <w:spacing w:val="-1"/>
                <w:sz w:val="24"/>
              </w:rPr>
              <w:t xml:space="preserve"> </w:t>
            </w:r>
            <w:r>
              <w:rPr>
                <w:rFonts w:ascii="Arial MT" w:hAnsi="Arial MT"/>
                <w:sz w:val="24"/>
              </w:rPr>
              <w:t>Tarea:</w:t>
            </w:r>
            <w:r>
              <w:rPr>
                <w:rFonts w:ascii="Arial MT" w:hAnsi="Arial MT"/>
                <w:spacing w:val="-1"/>
                <w:sz w:val="24"/>
              </w:rPr>
              <w:t xml:space="preserve"> </w:t>
            </w:r>
            <w:r>
              <w:rPr>
                <w:b/>
                <w:sz w:val="24"/>
              </w:rPr>
              <w:t>1</w:t>
            </w:r>
            <w:r w:rsidR="00AE4FCB">
              <w:rPr>
                <w:b/>
                <w:sz w:val="24"/>
              </w:rPr>
              <w:t>9</w:t>
            </w:r>
          </w:p>
        </w:tc>
        <w:tc>
          <w:tcPr>
            <w:tcW w:w="4365" w:type="dxa"/>
            <w:tcBorders>
              <w:top w:val="single" w:sz="18" w:space="0" w:color="000000"/>
            </w:tcBorders>
            <w:shd w:val="clear" w:color="auto" w:fill="C0C0C0"/>
          </w:tcPr>
          <w:p w14:paraId="6C1AA27F" w14:textId="3C2F4721" w:rsidR="0003272A" w:rsidRDefault="0003272A" w:rsidP="00EC1FA9">
            <w:pPr>
              <w:pStyle w:val="TableParagraph"/>
              <w:spacing w:line="257" w:lineRule="exact"/>
              <w:ind w:left="105"/>
              <w:rPr>
                <w:rFonts w:ascii="Arial MT" w:hAnsi="Arial MT"/>
                <w:sz w:val="24"/>
              </w:rPr>
            </w:pPr>
            <w:r>
              <w:rPr>
                <w:b/>
                <w:sz w:val="24"/>
              </w:rPr>
              <w:t>Número</w:t>
            </w:r>
            <w:r>
              <w:rPr>
                <w:b/>
                <w:spacing w:val="-1"/>
                <w:sz w:val="24"/>
              </w:rPr>
              <w:t xml:space="preserve"> </w:t>
            </w:r>
            <w:r>
              <w:rPr>
                <w:b/>
                <w:sz w:val="24"/>
              </w:rPr>
              <w:t>de</w:t>
            </w:r>
            <w:r>
              <w:rPr>
                <w:b/>
                <w:spacing w:val="-2"/>
                <w:sz w:val="24"/>
              </w:rPr>
              <w:t xml:space="preserve"> </w:t>
            </w:r>
            <w:r>
              <w:rPr>
                <w:b/>
                <w:sz w:val="24"/>
              </w:rPr>
              <w:t>Historia:</w:t>
            </w:r>
            <w:r>
              <w:rPr>
                <w:b/>
                <w:spacing w:val="-2"/>
                <w:sz w:val="24"/>
              </w:rPr>
              <w:t xml:space="preserve"> </w:t>
            </w:r>
            <w:r w:rsidR="00AE4FCB">
              <w:rPr>
                <w:rFonts w:ascii="Arial MT" w:hAnsi="Arial MT"/>
                <w:sz w:val="24"/>
              </w:rPr>
              <w:t>6</w:t>
            </w:r>
          </w:p>
        </w:tc>
      </w:tr>
      <w:tr w:rsidR="0003272A" w:rsidRPr="0003272A" w14:paraId="7054F30B" w14:textId="77777777" w:rsidTr="0003272A">
        <w:trPr>
          <w:trHeight w:val="277"/>
          <w:jc w:val="center"/>
        </w:trPr>
        <w:tc>
          <w:tcPr>
            <w:tcW w:w="8725" w:type="dxa"/>
            <w:gridSpan w:val="2"/>
          </w:tcPr>
          <w:p w14:paraId="3F1AEA89" w14:textId="77777777" w:rsidR="00AE4FCB" w:rsidRPr="00AE4FCB" w:rsidRDefault="0003272A" w:rsidP="00AE4FCB">
            <w:pPr>
              <w:pStyle w:val="TableParagraph"/>
              <w:spacing w:line="258" w:lineRule="exact"/>
              <w:rPr>
                <w:b/>
                <w:sz w:val="24"/>
              </w:rPr>
            </w:pPr>
            <w:r>
              <w:rPr>
                <w:rFonts w:ascii="Arial MT"/>
                <w:sz w:val="24"/>
              </w:rPr>
              <w:t>Nombre</w:t>
            </w:r>
            <w:r>
              <w:rPr>
                <w:rFonts w:ascii="Arial MT"/>
                <w:spacing w:val="-2"/>
                <w:sz w:val="24"/>
              </w:rPr>
              <w:t xml:space="preserve"> </w:t>
            </w:r>
            <w:r>
              <w:rPr>
                <w:rFonts w:ascii="Arial MT"/>
                <w:sz w:val="24"/>
              </w:rPr>
              <w:t>de</w:t>
            </w:r>
            <w:r>
              <w:rPr>
                <w:rFonts w:ascii="Arial MT"/>
                <w:spacing w:val="-1"/>
                <w:sz w:val="24"/>
              </w:rPr>
              <w:t xml:space="preserve"> </w:t>
            </w:r>
            <w:r>
              <w:rPr>
                <w:rFonts w:ascii="Arial MT"/>
                <w:sz w:val="24"/>
              </w:rPr>
              <w:t>Tarea</w:t>
            </w:r>
            <w:r>
              <w:rPr>
                <w:b/>
                <w:sz w:val="24"/>
              </w:rPr>
              <w:t xml:space="preserve">: </w:t>
            </w:r>
            <w:r w:rsidR="00AE4FCB" w:rsidRPr="00AE4FCB">
              <w:rPr>
                <w:b/>
                <w:sz w:val="24"/>
              </w:rPr>
              <w:t>Creación de la Base de Datos para Gestión de</w:t>
            </w:r>
          </w:p>
          <w:p w14:paraId="1D480E2F" w14:textId="06A45693" w:rsidR="0003272A" w:rsidRDefault="00AE4FCB" w:rsidP="00AE4FCB">
            <w:pPr>
              <w:pStyle w:val="TableParagraph"/>
              <w:spacing w:line="258" w:lineRule="exact"/>
              <w:rPr>
                <w:b/>
                <w:sz w:val="24"/>
              </w:rPr>
            </w:pPr>
            <w:r w:rsidRPr="00AE4FCB">
              <w:rPr>
                <w:b/>
                <w:sz w:val="24"/>
              </w:rPr>
              <w:t>citas.</w:t>
            </w:r>
          </w:p>
        </w:tc>
      </w:tr>
      <w:tr w:rsidR="0003272A" w14:paraId="5870ECC0" w14:textId="77777777" w:rsidTr="0003272A">
        <w:trPr>
          <w:trHeight w:val="272"/>
          <w:jc w:val="center"/>
        </w:trPr>
        <w:tc>
          <w:tcPr>
            <w:tcW w:w="4360" w:type="dxa"/>
            <w:shd w:val="clear" w:color="auto" w:fill="C0C0C0"/>
          </w:tcPr>
          <w:p w14:paraId="05FCE243" w14:textId="77777777" w:rsidR="0003272A" w:rsidRDefault="0003272A" w:rsidP="00EC1FA9">
            <w:pPr>
              <w:pStyle w:val="TableParagraph"/>
              <w:spacing w:line="253" w:lineRule="exact"/>
              <w:rPr>
                <w:b/>
                <w:sz w:val="24"/>
              </w:rPr>
            </w:pPr>
            <w:r>
              <w:rPr>
                <w:rFonts w:ascii="Arial MT"/>
                <w:sz w:val="24"/>
              </w:rPr>
              <w:t>Tipo</w:t>
            </w:r>
            <w:r>
              <w:rPr>
                <w:rFonts w:ascii="Arial MT"/>
                <w:spacing w:val="-2"/>
                <w:sz w:val="24"/>
              </w:rPr>
              <w:t xml:space="preserve"> </w:t>
            </w:r>
            <w:r>
              <w:rPr>
                <w:rFonts w:ascii="Arial MT"/>
                <w:sz w:val="24"/>
              </w:rPr>
              <w:t>de</w:t>
            </w:r>
            <w:r>
              <w:rPr>
                <w:rFonts w:ascii="Arial MT"/>
                <w:spacing w:val="-6"/>
                <w:sz w:val="24"/>
              </w:rPr>
              <w:t xml:space="preserve"> </w:t>
            </w:r>
            <w:r>
              <w:rPr>
                <w:rFonts w:ascii="Arial MT"/>
                <w:sz w:val="24"/>
              </w:rPr>
              <w:t>Tarea:</w:t>
            </w:r>
            <w:r>
              <w:rPr>
                <w:rFonts w:ascii="Arial MT"/>
                <w:spacing w:val="1"/>
                <w:sz w:val="24"/>
              </w:rPr>
              <w:t xml:space="preserve"> </w:t>
            </w:r>
            <w:r>
              <w:rPr>
                <w:b/>
                <w:sz w:val="24"/>
              </w:rPr>
              <w:t>Desarrollo</w:t>
            </w:r>
          </w:p>
        </w:tc>
        <w:tc>
          <w:tcPr>
            <w:tcW w:w="4365" w:type="dxa"/>
            <w:shd w:val="clear" w:color="auto" w:fill="C0C0C0"/>
          </w:tcPr>
          <w:p w14:paraId="5180E228" w14:textId="77777777" w:rsidR="0003272A" w:rsidRDefault="0003272A" w:rsidP="00EC1FA9">
            <w:pPr>
              <w:pStyle w:val="TableParagraph"/>
              <w:spacing w:line="253" w:lineRule="exact"/>
              <w:ind w:left="105"/>
              <w:rPr>
                <w:rFonts w:ascii="Arial MT"/>
                <w:sz w:val="24"/>
              </w:rPr>
            </w:pPr>
            <w:r>
              <w:rPr>
                <w:b/>
                <w:sz w:val="24"/>
              </w:rPr>
              <w:t>Puntos</w:t>
            </w:r>
            <w:r>
              <w:rPr>
                <w:b/>
                <w:spacing w:val="-3"/>
                <w:sz w:val="24"/>
              </w:rPr>
              <w:t xml:space="preserve"> </w:t>
            </w:r>
            <w:r>
              <w:rPr>
                <w:b/>
                <w:sz w:val="24"/>
              </w:rPr>
              <w:t>Estimados:</w:t>
            </w:r>
            <w:r>
              <w:rPr>
                <w:b/>
                <w:spacing w:val="-2"/>
                <w:sz w:val="24"/>
              </w:rPr>
              <w:t xml:space="preserve"> </w:t>
            </w:r>
            <w:r>
              <w:rPr>
                <w:rFonts w:ascii="Arial MT"/>
                <w:sz w:val="24"/>
              </w:rPr>
              <w:t>0.5</w:t>
            </w:r>
          </w:p>
        </w:tc>
      </w:tr>
      <w:tr w:rsidR="0003272A" w14:paraId="0EADB067" w14:textId="77777777" w:rsidTr="0003272A">
        <w:trPr>
          <w:trHeight w:val="407"/>
          <w:jc w:val="center"/>
        </w:trPr>
        <w:tc>
          <w:tcPr>
            <w:tcW w:w="4360" w:type="dxa"/>
          </w:tcPr>
          <w:p w14:paraId="7F3761E1" w14:textId="7CCB2D33" w:rsidR="0003272A" w:rsidRDefault="0003272A" w:rsidP="00EC1FA9">
            <w:pPr>
              <w:pStyle w:val="TableParagraph"/>
              <w:spacing w:line="266" w:lineRule="exact"/>
              <w:rPr>
                <w:b/>
                <w:sz w:val="24"/>
              </w:rPr>
            </w:pPr>
            <w:r>
              <w:rPr>
                <w:rFonts w:ascii="Arial MT"/>
                <w:sz w:val="24"/>
              </w:rPr>
              <w:t>Fecha</w:t>
            </w:r>
            <w:r>
              <w:rPr>
                <w:rFonts w:ascii="Arial MT"/>
                <w:spacing w:val="-3"/>
                <w:sz w:val="24"/>
              </w:rPr>
              <w:t xml:space="preserve"> </w:t>
            </w:r>
            <w:r>
              <w:rPr>
                <w:rFonts w:ascii="Arial MT"/>
                <w:sz w:val="24"/>
              </w:rPr>
              <w:t>Inicio:</w:t>
            </w:r>
            <w:r>
              <w:rPr>
                <w:rFonts w:ascii="Arial MT"/>
                <w:spacing w:val="1"/>
                <w:sz w:val="24"/>
              </w:rPr>
              <w:t xml:space="preserve"> </w:t>
            </w:r>
            <w:r w:rsidR="00AE4FCB" w:rsidRPr="00AE4FCB">
              <w:rPr>
                <w:b/>
                <w:sz w:val="24"/>
              </w:rPr>
              <w:t>0</w:t>
            </w:r>
            <w:r w:rsidR="00AE4FCB">
              <w:rPr>
                <w:b/>
                <w:sz w:val="24"/>
              </w:rPr>
              <w:t>2</w:t>
            </w:r>
            <w:r w:rsidR="00AE4FCB" w:rsidRPr="00AE4FCB">
              <w:rPr>
                <w:b/>
                <w:sz w:val="24"/>
              </w:rPr>
              <w:t>/04/2021</w:t>
            </w:r>
          </w:p>
        </w:tc>
        <w:tc>
          <w:tcPr>
            <w:tcW w:w="4365" w:type="dxa"/>
          </w:tcPr>
          <w:p w14:paraId="0AB2F6AB" w14:textId="4933F75D" w:rsidR="0003272A" w:rsidRDefault="0003272A" w:rsidP="00EC1FA9">
            <w:pPr>
              <w:pStyle w:val="TableParagraph"/>
              <w:spacing w:line="266" w:lineRule="exact"/>
              <w:ind w:left="105"/>
              <w:rPr>
                <w:rFonts w:ascii="Arial MT"/>
                <w:sz w:val="24"/>
              </w:rPr>
            </w:pPr>
            <w:r>
              <w:rPr>
                <w:b/>
                <w:sz w:val="24"/>
              </w:rPr>
              <w:t>Fecha</w:t>
            </w:r>
            <w:r>
              <w:rPr>
                <w:b/>
                <w:spacing w:val="-4"/>
                <w:sz w:val="24"/>
              </w:rPr>
              <w:t xml:space="preserve"> </w:t>
            </w:r>
            <w:r>
              <w:rPr>
                <w:b/>
                <w:sz w:val="24"/>
              </w:rPr>
              <w:t xml:space="preserve">Fin: </w:t>
            </w:r>
            <w:r w:rsidR="00AE4FCB">
              <w:rPr>
                <w:rFonts w:ascii="Arial MT"/>
                <w:sz w:val="24"/>
              </w:rPr>
              <w:t>03</w:t>
            </w:r>
            <w:r w:rsidR="00AE4FCB" w:rsidRPr="00831195">
              <w:rPr>
                <w:rFonts w:ascii="Arial MT"/>
                <w:sz w:val="24"/>
              </w:rPr>
              <w:t>/0</w:t>
            </w:r>
            <w:r w:rsidR="00AE4FCB">
              <w:rPr>
                <w:rFonts w:ascii="Arial MT"/>
                <w:sz w:val="24"/>
              </w:rPr>
              <w:t>4</w:t>
            </w:r>
            <w:r w:rsidR="00AE4FCB" w:rsidRPr="00831195">
              <w:rPr>
                <w:rFonts w:ascii="Arial MT"/>
                <w:sz w:val="24"/>
              </w:rPr>
              <w:t>/2021</w:t>
            </w:r>
          </w:p>
        </w:tc>
      </w:tr>
      <w:tr w:rsidR="0003272A" w:rsidRPr="004033F2" w14:paraId="321354C1" w14:textId="77777777" w:rsidTr="0003272A">
        <w:trPr>
          <w:trHeight w:val="277"/>
          <w:jc w:val="center"/>
        </w:trPr>
        <w:tc>
          <w:tcPr>
            <w:tcW w:w="8725" w:type="dxa"/>
            <w:gridSpan w:val="2"/>
            <w:shd w:val="clear" w:color="auto" w:fill="C0C0C0"/>
          </w:tcPr>
          <w:p w14:paraId="38550E53" w14:textId="114B4CA1" w:rsidR="0003272A" w:rsidRDefault="0003272A" w:rsidP="00EC1FA9">
            <w:pPr>
              <w:pStyle w:val="TableParagraph"/>
              <w:spacing w:line="258" w:lineRule="exact"/>
              <w:rPr>
                <w:b/>
                <w:sz w:val="24"/>
              </w:rPr>
            </w:pPr>
            <w:r>
              <w:rPr>
                <w:rFonts w:ascii="Arial MT" w:hAnsi="Arial MT"/>
                <w:sz w:val="24"/>
              </w:rPr>
              <w:t>Programador</w:t>
            </w:r>
            <w:r>
              <w:rPr>
                <w:rFonts w:ascii="Arial MT" w:hAnsi="Arial MT"/>
                <w:spacing w:val="-3"/>
                <w:sz w:val="24"/>
              </w:rPr>
              <w:t xml:space="preserve"> </w:t>
            </w:r>
            <w:r>
              <w:rPr>
                <w:rFonts w:ascii="Arial MT" w:hAnsi="Arial MT"/>
                <w:sz w:val="24"/>
              </w:rPr>
              <w:t>Responsable:</w:t>
            </w:r>
            <w:r>
              <w:rPr>
                <w:rFonts w:ascii="Arial MT" w:hAnsi="Arial MT"/>
                <w:spacing w:val="65"/>
                <w:sz w:val="24"/>
              </w:rPr>
              <w:t xml:space="preserve"> </w:t>
            </w:r>
            <w:r w:rsidR="00046BB2">
              <w:rPr>
                <w:b/>
                <w:sz w:val="24"/>
              </w:rPr>
              <w:t>Brayan Fernando Rivera</w:t>
            </w:r>
          </w:p>
        </w:tc>
      </w:tr>
      <w:tr w:rsidR="0003272A" w:rsidRPr="004033F2" w14:paraId="0B2F8D26" w14:textId="77777777" w:rsidTr="0003272A">
        <w:trPr>
          <w:trHeight w:val="551"/>
          <w:jc w:val="center"/>
        </w:trPr>
        <w:tc>
          <w:tcPr>
            <w:tcW w:w="8725" w:type="dxa"/>
            <w:gridSpan w:val="2"/>
          </w:tcPr>
          <w:p w14:paraId="58DC2D30" w14:textId="43D10B9F" w:rsidR="00AE4FCB" w:rsidRDefault="0003272A" w:rsidP="00AE4FCB">
            <w:pPr>
              <w:pStyle w:val="TableParagraph"/>
              <w:spacing w:line="266" w:lineRule="exact"/>
              <w:rPr>
                <w:b/>
                <w:sz w:val="24"/>
              </w:rPr>
            </w:pPr>
            <w:r>
              <w:rPr>
                <w:rFonts w:ascii="Arial MT" w:hAnsi="Arial MT"/>
                <w:sz w:val="24"/>
              </w:rPr>
              <w:lastRenderedPageBreak/>
              <w:t xml:space="preserve">Descripción: </w:t>
            </w:r>
            <w:r w:rsidR="00AE4FCB">
              <w:rPr>
                <w:b/>
                <w:sz w:val="24"/>
              </w:rPr>
              <w:t>Se</w:t>
            </w:r>
            <w:r w:rsidR="00AE4FCB">
              <w:rPr>
                <w:b/>
                <w:spacing w:val="-2"/>
                <w:sz w:val="24"/>
              </w:rPr>
              <w:t xml:space="preserve"> </w:t>
            </w:r>
            <w:r w:rsidR="00AE4FCB">
              <w:rPr>
                <w:b/>
                <w:sz w:val="24"/>
              </w:rPr>
              <w:t>necesita</w:t>
            </w:r>
            <w:r w:rsidR="00AE4FCB">
              <w:rPr>
                <w:b/>
                <w:spacing w:val="-2"/>
                <w:sz w:val="24"/>
              </w:rPr>
              <w:t xml:space="preserve"> </w:t>
            </w:r>
            <w:r w:rsidR="00AE4FCB">
              <w:rPr>
                <w:b/>
                <w:sz w:val="24"/>
              </w:rPr>
              <w:t>crear</w:t>
            </w:r>
            <w:r w:rsidR="00AE4FCB">
              <w:rPr>
                <w:b/>
                <w:spacing w:val="-5"/>
                <w:sz w:val="24"/>
              </w:rPr>
              <w:t xml:space="preserve"> </w:t>
            </w:r>
            <w:r w:rsidR="00AE4FCB">
              <w:rPr>
                <w:b/>
                <w:sz w:val="24"/>
              </w:rPr>
              <w:t>la</w:t>
            </w:r>
            <w:r w:rsidR="00AE4FCB">
              <w:rPr>
                <w:b/>
                <w:spacing w:val="-6"/>
                <w:sz w:val="24"/>
              </w:rPr>
              <w:t xml:space="preserve"> </w:t>
            </w:r>
            <w:r w:rsidR="00AE4FCB">
              <w:rPr>
                <w:b/>
                <w:sz w:val="24"/>
              </w:rPr>
              <w:t>base</w:t>
            </w:r>
            <w:r w:rsidR="00AE4FCB">
              <w:rPr>
                <w:b/>
                <w:spacing w:val="-6"/>
                <w:sz w:val="24"/>
              </w:rPr>
              <w:t xml:space="preserve"> </w:t>
            </w:r>
            <w:r w:rsidR="00AE4FCB">
              <w:rPr>
                <w:b/>
                <w:sz w:val="24"/>
              </w:rPr>
              <w:t>de</w:t>
            </w:r>
            <w:r w:rsidR="00AE4FCB">
              <w:rPr>
                <w:b/>
                <w:spacing w:val="-5"/>
                <w:sz w:val="24"/>
              </w:rPr>
              <w:t xml:space="preserve"> </w:t>
            </w:r>
            <w:r w:rsidR="00AE4FCB">
              <w:rPr>
                <w:b/>
                <w:sz w:val="24"/>
              </w:rPr>
              <w:t>datos</w:t>
            </w:r>
            <w:r w:rsidR="00AE4FCB">
              <w:rPr>
                <w:b/>
                <w:spacing w:val="-2"/>
                <w:sz w:val="24"/>
              </w:rPr>
              <w:t xml:space="preserve"> </w:t>
            </w:r>
            <w:r w:rsidR="00AE4FCB">
              <w:rPr>
                <w:b/>
                <w:sz w:val="24"/>
              </w:rPr>
              <w:t>registro</w:t>
            </w:r>
            <w:r w:rsidR="00AE4FCB">
              <w:rPr>
                <w:b/>
                <w:spacing w:val="-5"/>
                <w:sz w:val="24"/>
              </w:rPr>
              <w:t xml:space="preserve"> </w:t>
            </w:r>
            <w:r w:rsidR="00AE4FCB">
              <w:rPr>
                <w:b/>
                <w:sz w:val="24"/>
              </w:rPr>
              <w:t>de</w:t>
            </w:r>
            <w:r w:rsidR="00AE4FCB">
              <w:rPr>
                <w:b/>
                <w:spacing w:val="-2"/>
                <w:sz w:val="24"/>
              </w:rPr>
              <w:t xml:space="preserve"> </w:t>
            </w:r>
            <w:r w:rsidR="00AE4FCB">
              <w:rPr>
                <w:b/>
                <w:sz w:val="24"/>
              </w:rPr>
              <w:t>Citas</w:t>
            </w:r>
            <w:r w:rsidR="00AE4FCB">
              <w:rPr>
                <w:b/>
                <w:spacing w:val="-6"/>
                <w:sz w:val="24"/>
              </w:rPr>
              <w:t xml:space="preserve"> </w:t>
            </w:r>
            <w:r w:rsidR="00AE4FCB">
              <w:rPr>
                <w:b/>
                <w:sz w:val="24"/>
              </w:rPr>
              <w:t>para</w:t>
            </w:r>
          </w:p>
          <w:p w14:paraId="11BE7DFB" w14:textId="4ED94F3A" w:rsidR="00AE4FCB" w:rsidRDefault="00AE4FCB" w:rsidP="00AE4FCB">
            <w:pPr>
              <w:pStyle w:val="TableParagraph"/>
              <w:spacing w:line="266" w:lineRule="exact"/>
              <w:rPr>
                <w:b/>
                <w:sz w:val="24"/>
              </w:rPr>
            </w:pPr>
            <w:r>
              <w:rPr>
                <w:b/>
                <w:sz w:val="24"/>
              </w:rPr>
              <w:t>almacenar</w:t>
            </w:r>
            <w:r>
              <w:rPr>
                <w:b/>
                <w:spacing w:val="-7"/>
                <w:sz w:val="24"/>
              </w:rPr>
              <w:t xml:space="preserve"> </w:t>
            </w:r>
            <w:r>
              <w:rPr>
                <w:b/>
                <w:sz w:val="24"/>
              </w:rPr>
              <w:t>la</w:t>
            </w:r>
            <w:r>
              <w:rPr>
                <w:b/>
                <w:spacing w:val="-3"/>
                <w:sz w:val="24"/>
              </w:rPr>
              <w:t xml:space="preserve"> </w:t>
            </w:r>
            <w:r>
              <w:rPr>
                <w:b/>
                <w:sz w:val="24"/>
              </w:rPr>
              <w:t>información</w:t>
            </w:r>
            <w:r>
              <w:rPr>
                <w:b/>
                <w:spacing w:val="-6"/>
                <w:sz w:val="24"/>
              </w:rPr>
              <w:t xml:space="preserve"> </w:t>
            </w:r>
            <w:r>
              <w:rPr>
                <w:b/>
                <w:sz w:val="24"/>
              </w:rPr>
              <w:t>requerida</w:t>
            </w:r>
            <w:r>
              <w:rPr>
                <w:b/>
                <w:spacing w:val="-4"/>
                <w:sz w:val="24"/>
              </w:rPr>
              <w:t xml:space="preserve"> </w:t>
            </w:r>
            <w:r>
              <w:rPr>
                <w:b/>
                <w:sz w:val="24"/>
              </w:rPr>
              <w:t>de</w:t>
            </w:r>
            <w:r>
              <w:rPr>
                <w:b/>
                <w:spacing w:val="-3"/>
                <w:sz w:val="24"/>
              </w:rPr>
              <w:t xml:space="preserve"> </w:t>
            </w:r>
            <w:r>
              <w:rPr>
                <w:b/>
                <w:sz w:val="24"/>
              </w:rPr>
              <w:t>cada</w:t>
            </w:r>
            <w:r>
              <w:rPr>
                <w:b/>
                <w:spacing w:val="-3"/>
                <w:sz w:val="24"/>
              </w:rPr>
              <w:t xml:space="preserve"> </w:t>
            </w:r>
            <w:r>
              <w:rPr>
                <w:b/>
                <w:sz w:val="24"/>
              </w:rPr>
              <w:t>horario y citas previas.</w:t>
            </w:r>
          </w:p>
          <w:p w14:paraId="6C2965B4" w14:textId="53F3BD1B" w:rsidR="0003272A" w:rsidRDefault="0003272A" w:rsidP="00EC1FA9">
            <w:pPr>
              <w:pStyle w:val="TableParagraph"/>
              <w:spacing w:line="266" w:lineRule="exact"/>
              <w:rPr>
                <w:b/>
                <w:sz w:val="24"/>
              </w:rPr>
            </w:pPr>
          </w:p>
        </w:tc>
      </w:tr>
    </w:tbl>
    <w:p w14:paraId="08DAC6B1" w14:textId="6331B2BC" w:rsidR="0003272A" w:rsidRDefault="0003272A" w:rsidP="0003272A">
      <w:pPr>
        <w:pStyle w:val="Prrafodelista"/>
        <w:tabs>
          <w:tab w:val="center" w:pos="4419"/>
        </w:tabs>
        <w:jc w:val="left"/>
      </w:pPr>
    </w:p>
    <w:p w14:paraId="0DEB3D26" w14:textId="669F8BE8" w:rsidR="009A7987" w:rsidRPr="00EE0084" w:rsidRDefault="009A7987" w:rsidP="009A7987">
      <w:pPr>
        <w:pStyle w:val="Prrafodelista"/>
      </w:pPr>
      <w:r>
        <w:t xml:space="preserve">Tabla </w:t>
      </w:r>
      <w:r>
        <w:fldChar w:fldCharType="begin"/>
      </w:r>
      <w:r>
        <w:instrText xml:space="preserve"> SEQ Tabla \* ARABIC </w:instrText>
      </w:r>
      <w:r>
        <w:fldChar w:fldCharType="separate"/>
      </w:r>
      <w:r w:rsidR="00815265">
        <w:rPr>
          <w:noProof/>
        </w:rPr>
        <w:t>43</w:t>
      </w:r>
      <w:r>
        <w:fldChar w:fldCharType="end"/>
      </w:r>
      <w:r>
        <w:t>.</w:t>
      </w:r>
      <w:r w:rsidRPr="00EE0084">
        <w:t xml:space="preserve"> Tarea de ingeniería </w:t>
      </w:r>
      <w:r w:rsidR="00AE4FCB">
        <w:t>20</w:t>
      </w:r>
      <w:r w:rsidRPr="00EE0084">
        <w:t xml:space="preserve"> para historia de usuario </w:t>
      </w:r>
      <w:r w:rsidR="00AE4FCB">
        <w:t>6</w:t>
      </w:r>
      <w:r w:rsidRPr="00EE0084">
        <w:t xml:space="preserve"> </w:t>
      </w:r>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55"/>
        <w:gridCol w:w="4362"/>
      </w:tblGrid>
      <w:tr w:rsidR="009A7987" w14:paraId="489A10AA" w14:textId="77777777" w:rsidTr="00EC1FA9">
        <w:trPr>
          <w:trHeight w:val="313"/>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14958EF5" w14:textId="77777777" w:rsidR="009A7987" w:rsidRDefault="009A7987" w:rsidP="00EC1FA9">
            <w:pPr>
              <w:spacing w:line="259" w:lineRule="auto"/>
            </w:pPr>
            <w:r>
              <w:t xml:space="preserve">TAREA DE INGENIERÍA </w:t>
            </w:r>
          </w:p>
        </w:tc>
      </w:tr>
      <w:tr w:rsidR="009A7987" w14:paraId="035401CE" w14:textId="77777777" w:rsidTr="00EC1FA9">
        <w:trPr>
          <w:trHeight w:val="299"/>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597E246B" w14:textId="4C3050EA" w:rsidR="009A7987" w:rsidRDefault="009A7987" w:rsidP="00EC1FA9">
            <w:pPr>
              <w:spacing w:line="259" w:lineRule="auto"/>
            </w:pPr>
            <w:r>
              <w:t xml:space="preserve">Número de Tarea: </w:t>
            </w:r>
            <w:r w:rsidR="00AE4FCB">
              <w:rPr>
                <w:rFonts w:eastAsia="Arial" w:cs="Arial"/>
                <w:b/>
              </w:rPr>
              <w:t>20</w:t>
            </w:r>
            <w:r>
              <w:t xml:space="preserve"> </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574814D5" w14:textId="44F9EC62" w:rsidR="009A7987" w:rsidRDefault="009A7987" w:rsidP="00EC1FA9">
            <w:pPr>
              <w:spacing w:line="259" w:lineRule="auto"/>
            </w:pPr>
            <w:r>
              <w:rPr>
                <w:rFonts w:eastAsia="Arial" w:cs="Arial"/>
                <w:b/>
              </w:rPr>
              <w:t xml:space="preserve">Número de Historia: </w:t>
            </w:r>
            <w:r w:rsidR="00AE4FCB">
              <w:t>6</w:t>
            </w:r>
            <w:r>
              <w:rPr>
                <w:rFonts w:eastAsia="Arial" w:cs="Arial"/>
                <w:b/>
              </w:rPr>
              <w:t xml:space="preserve"> </w:t>
            </w:r>
          </w:p>
        </w:tc>
      </w:tr>
      <w:tr w:rsidR="009A7987" w:rsidRPr="004033F2" w14:paraId="512B2EAB" w14:textId="77777777" w:rsidTr="00EC1FA9">
        <w:trPr>
          <w:trHeight w:val="30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48D5E7D2" w14:textId="4C84FD95" w:rsidR="009A7987" w:rsidRDefault="009A7987" w:rsidP="00EC1FA9">
            <w:pPr>
              <w:spacing w:line="259" w:lineRule="auto"/>
            </w:pPr>
            <w:r>
              <w:t xml:space="preserve">Nombre de Tarea: </w:t>
            </w:r>
            <w:r w:rsidR="00AE4FCB" w:rsidRPr="00AE4FCB">
              <w:rPr>
                <w:rFonts w:eastAsia="Arial" w:cs="Arial"/>
                <w:b/>
              </w:rPr>
              <w:t>Validación de Datos en la Base de Datos.</w:t>
            </w:r>
          </w:p>
        </w:tc>
      </w:tr>
      <w:tr w:rsidR="009A7987" w14:paraId="63E2BA8B" w14:textId="77777777" w:rsidTr="00EC1FA9">
        <w:trPr>
          <w:trHeight w:val="293"/>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00AA3CA1" w14:textId="77777777" w:rsidR="009A7987" w:rsidRDefault="009A7987" w:rsidP="00EC1FA9">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1DE48C2F" w14:textId="77777777" w:rsidR="009A7987" w:rsidRDefault="009A7987" w:rsidP="00EC1FA9">
            <w:pPr>
              <w:spacing w:line="259" w:lineRule="auto"/>
            </w:pPr>
            <w:r>
              <w:rPr>
                <w:rFonts w:eastAsia="Arial" w:cs="Arial"/>
                <w:b/>
              </w:rPr>
              <w:t xml:space="preserve">Puntos Estimados: </w:t>
            </w:r>
            <w:r>
              <w:t>1</w:t>
            </w:r>
            <w:r>
              <w:rPr>
                <w:rFonts w:eastAsia="Arial" w:cs="Arial"/>
                <w:b/>
              </w:rPr>
              <w:t xml:space="preserve"> </w:t>
            </w:r>
          </w:p>
        </w:tc>
      </w:tr>
      <w:tr w:rsidR="009A7987" w14:paraId="70131D16" w14:textId="77777777" w:rsidTr="00EC1FA9">
        <w:trPr>
          <w:trHeight w:val="442"/>
          <w:jc w:val="center"/>
        </w:trPr>
        <w:tc>
          <w:tcPr>
            <w:tcW w:w="4355" w:type="dxa"/>
            <w:tcBorders>
              <w:top w:val="single" w:sz="8" w:space="0" w:color="000000"/>
              <w:left w:val="single" w:sz="8" w:space="0" w:color="000000"/>
              <w:bottom w:val="single" w:sz="8" w:space="0" w:color="000000"/>
              <w:right w:val="single" w:sz="8" w:space="0" w:color="000000"/>
            </w:tcBorders>
          </w:tcPr>
          <w:p w14:paraId="0C1B592D" w14:textId="43162F53" w:rsidR="009A7987" w:rsidRDefault="009A7987" w:rsidP="00EC1FA9">
            <w:pPr>
              <w:spacing w:line="259" w:lineRule="auto"/>
            </w:pPr>
            <w:r>
              <w:t xml:space="preserve">Fecha Inicio: </w:t>
            </w:r>
            <w:r w:rsidR="00AE4FCB" w:rsidRPr="00AE4FCB">
              <w:rPr>
                <w:rFonts w:ascii="Arial MT"/>
                <w:b/>
                <w:bCs/>
              </w:rPr>
              <w:t>04/04/2021</w:t>
            </w:r>
          </w:p>
        </w:tc>
        <w:tc>
          <w:tcPr>
            <w:tcW w:w="4362" w:type="dxa"/>
            <w:tcBorders>
              <w:top w:val="single" w:sz="8" w:space="0" w:color="000000"/>
              <w:left w:val="single" w:sz="8" w:space="0" w:color="000000"/>
              <w:bottom w:val="single" w:sz="8" w:space="0" w:color="000000"/>
              <w:right w:val="single" w:sz="8" w:space="0" w:color="000000"/>
            </w:tcBorders>
          </w:tcPr>
          <w:p w14:paraId="1038DA15" w14:textId="1BAFA5C8" w:rsidR="009A7987" w:rsidRDefault="009A7987" w:rsidP="00EC1FA9">
            <w:pPr>
              <w:spacing w:line="259" w:lineRule="auto"/>
            </w:pPr>
            <w:r>
              <w:rPr>
                <w:rFonts w:eastAsia="Arial" w:cs="Arial"/>
                <w:b/>
              </w:rPr>
              <w:t xml:space="preserve">Fecha Fin: </w:t>
            </w:r>
            <w:r w:rsidR="00AE4FCB">
              <w:rPr>
                <w:rFonts w:ascii="Arial MT"/>
              </w:rPr>
              <w:t>04</w:t>
            </w:r>
            <w:r w:rsidR="00AE4FCB" w:rsidRPr="00831195">
              <w:rPr>
                <w:rFonts w:ascii="Arial MT"/>
              </w:rPr>
              <w:t>/0</w:t>
            </w:r>
            <w:r w:rsidR="00AE4FCB">
              <w:rPr>
                <w:rFonts w:ascii="Arial MT"/>
              </w:rPr>
              <w:t>4</w:t>
            </w:r>
            <w:r w:rsidR="00AE4FCB" w:rsidRPr="00831195">
              <w:rPr>
                <w:rFonts w:ascii="Arial MT"/>
              </w:rPr>
              <w:t>/2021</w:t>
            </w:r>
          </w:p>
        </w:tc>
      </w:tr>
      <w:tr w:rsidR="009A7987" w:rsidRPr="004033F2" w14:paraId="162379FC"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284FBD72" w14:textId="37013B61" w:rsidR="009A7987" w:rsidRDefault="009A7987" w:rsidP="00EC1FA9">
            <w:pPr>
              <w:spacing w:line="259" w:lineRule="auto"/>
            </w:pPr>
            <w:r>
              <w:t>Programador Responsable:</w:t>
            </w:r>
            <w:r>
              <w:rPr>
                <w:rFonts w:eastAsia="Arial" w:cs="Arial"/>
                <w:b/>
              </w:rPr>
              <w:t xml:space="preserve"> </w:t>
            </w:r>
            <w:r w:rsidR="00AE4FCB">
              <w:rPr>
                <w:rFonts w:eastAsia="Arial" w:cs="Arial"/>
                <w:b/>
              </w:rPr>
              <w:t>Brayan Fernando Rivera</w:t>
            </w:r>
            <w:r>
              <w:rPr>
                <w:rFonts w:eastAsia="Arial" w:cs="Arial"/>
                <w:b/>
              </w:rPr>
              <w:t xml:space="preserve">  </w:t>
            </w:r>
          </w:p>
        </w:tc>
      </w:tr>
      <w:tr w:rsidR="009A7987" w:rsidRPr="004033F2" w14:paraId="558EF915" w14:textId="77777777" w:rsidTr="00EC1FA9">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6A0B7B88" w14:textId="6AFEBE3A" w:rsidR="009A7987" w:rsidRDefault="009A7987" w:rsidP="00EC1FA9">
            <w:pPr>
              <w:spacing w:line="259" w:lineRule="auto"/>
            </w:pPr>
            <w:r>
              <w:t xml:space="preserve">Descripción: </w:t>
            </w:r>
            <w:r>
              <w:rPr>
                <w:rFonts w:eastAsia="Arial" w:cs="Arial"/>
                <w:b/>
              </w:rPr>
              <w:t xml:space="preserve">Se necesita </w:t>
            </w:r>
            <w:r w:rsidR="00AE4FCB">
              <w:rPr>
                <w:rFonts w:eastAsia="Arial" w:cs="Arial"/>
                <w:b/>
              </w:rPr>
              <w:t>validar</w:t>
            </w:r>
            <w:r>
              <w:rPr>
                <w:rFonts w:eastAsia="Arial" w:cs="Arial"/>
                <w:b/>
              </w:rPr>
              <w:t xml:space="preserve"> la base de datos </w:t>
            </w:r>
            <w:r w:rsidR="00AE4FCB">
              <w:rPr>
                <w:rFonts w:eastAsia="Arial" w:cs="Arial"/>
                <w:b/>
              </w:rPr>
              <w:t>para verificar el buen funcionamiento del sistema</w:t>
            </w:r>
            <w:r>
              <w:rPr>
                <w:rFonts w:eastAsia="Arial" w:cs="Arial"/>
                <w:b/>
              </w:rPr>
              <w:t xml:space="preserve">. </w:t>
            </w:r>
          </w:p>
        </w:tc>
      </w:tr>
    </w:tbl>
    <w:p w14:paraId="68F66AF3" w14:textId="77777777" w:rsidR="009A7987" w:rsidRPr="00EE0084" w:rsidRDefault="009A7987" w:rsidP="009A7987">
      <w:pPr>
        <w:spacing w:after="221"/>
        <w:rPr>
          <w:lang w:val="es-ES"/>
        </w:rPr>
      </w:pPr>
      <w:r w:rsidRPr="00EE0084">
        <w:rPr>
          <w:lang w:val="es-ES"/>
        </w:rPr>
        <w:t xml:space="preserve"> </w:t>
      </w:r>
    </w:p>
    <w:p w14:paraId="5071E1B0" w14:textId="0B6A7AAF" w:rsidR="009A7987" w:rsidRPr="00EE0084" w:rsidRDefault="009A7987" w:rsidP="009A7987">
      <w:pPr>
        <w:pStyle w:val="Prrafodelista"/>
      </w:pPr>
      <w:r w:rsidRPr="00EE0084">
        <w:t xml:space="preserve"> </w:t>
      </w:r>
      <w:r>
        <w:t xml:space="preserve">Tabla </w:t>
      </w:r>
      <w:r>
        <w:fldChar w:fldCharType="begin"/>
      </w:r>
      <w:r>
        <w:instrText xml:space="preserve"> SEQ Tabla \* ARABIC </w:instrText>
      </w:r>
      <w:r>
        <w:fldChar w:fldCharType="separate"/>
      </w:r>
      <w:r w:rsidR="00815265">
        <w:rPr>
          <w:noProof/>
        </w:rPr>
        <w:t>44</w:t>
      </w:r>
      <w:r>
        <w:fldChar w:fldCharType="end"/>
      </w:r>
      <w:r>
        <w:t>.</w:t>
      </w:r>
      <w:r w:rsidRPr="00EE0084">
        <w:t xml:space="preserve"> Tarea de ingeniería </w:t>
      </w:r>
      <w:r w:rsidR="00AE4FCB">
        <w:t>21</w:t>
      </w:r>
      <w:r w:rsidRPr="00EE0084">
        <w:t xml:space="preserve"> para historia de usuario </w:t>
      </w:r>
      <w:r w:rsidR="00AE4FCB">
        <w:t>6</w:t>
      </w:r>
      <w:r w:rsidRPr="00EE0084">
        <w:t xml:space="preserve"> </w:t>
      </w:r>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55"/>
        <w:gridCol w:w="4362"/>
      </w:tblGrid>
      <w:tr w:rsidR="009A7987" w14:paraId="6A077831" w14:textId="77777777" w:rsidTr="00EC1FA9">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3BEC0EFB" w14:textId="77777777" w:rsidR="009A7987" w:rsidRDefault="009A7987" w:rsidP="00EC1FA9">
            <w:pPr>
              <w:spacing w:line="259" w:lineRule="auto"/>
            </w:pPr>
            <w:r>
              <w:t xml:space="preserve">TAREA DE INGENIERÍA </w:t>
            </w:r>
          </w:p>
        </w:tc>
      </w:tr>
      <w:tr w:rsidR="009A7987" w14:paraId="3D929459" w14:textId="77777777" w:rsidTr="00EC1FA9">
        <w:trPr>
          <w:trHeight w:val="302"/>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3B9AD4CE" w14:textId="5051351F" w:rsidR="009A7987" w:rsidRDefault="009A7987" w:rsidP="00EC1FA9">
            <w:pPr>
              <w:spacing w:line="259" w:lineRule="auto"/>
            </w:pPr>
            <w:r>
              <w:t xml:space="preserve">Número de Tarea: </w:t>
            </w:r>
            <w:r w:rsidR="00AE4FCB">
              <w:t>21</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3DE2B6FB" w14:textId="1B8AB031" w:rsidR="009A7987" w:rsidRDefault="009A7987" w:rsidP="00EC1FA9">
            <w:pPr>
              <w:spacing w:line="259" w:lineRule="auto"/>
            </w:pPr>
            <w:r>
              <w:rPr>
                <w:rFonts w:eastAsia="Arial" w:cs="Arial"/>
                <w:b/>
              </w:rPr>
              <w:t xml:space="preserve">Número de Historia: </w:t>
            </w:r>
            <w:r w:rsidR="00AE4FCB">
              <w:rPr>
                <w:rFonts w:cs="Arial"/>
                <w:b/>
              </w:rPr>
              <w:t>6</w:t>
            </w:r>
            <w:r>
              <w:rPr>
                <w:rFonts w:eastAsia="Arial" w:cs="Arial"/>
                <w:b/>
              </w:rPr>
              <w:t xml:space="preserve"> </w:t>
            </w:r>
          </w:p>
        </w:tc>
      </w:tr>
      <w:tr w:rsidR="009A7987" w:rsidRPr="004033F2" w14:paraId="52F14391" w14:textId="77777777" w:rsidTr="00EC1FA9">
        <w:trPr>
          <w:trHeight w:val="298"/>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3B51FA04" w14:textId="61D0D427" w:rsidR="009A7987" w:rsidRDefault="009A7987" w:rsidP="00EC1FA9">
            <w:pPr>
              <w:spacing w:line="259" w:lineRule="auto"/>
            </w:pPr>
            <w:r>
              <w:t xml:space="preserve">Nombre de Tarea: </w:t>
            </w:r>
            <w:r w:rsidR="00AE4FCB" w:rsidRPr="00AE4FCB">
              <w:rPr>
                <w:rFonts w:eastAsia="Arial" w:cs="Arial"/>
                <w:b/>
              </w:rPr>
              <w:t>Guardar la Información en la Base de Datos.</w:t>
            </w:r>
          </w:p>
        </w:tc>
      </w:tr>
      <w:tr w:rsidR="009A7987" w14:paraId="47FBF967" w14:textId="77777777" w:rsidTr="00EC1FA9">
        <w:trPr>
          <w:trHeight w:val="293"/>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0CBA02E5" w14:textId="77777777" w:rsidR="009A7987" w:rsidRDefault="009A7987" w:rsidP="00EC1FA9">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570DD046" w14:textId="77777777" w:rsidR="009A7987" w:rsidRDefault="009A7987" w:rsidP="00EC1FA9">
            <w:pPr>
              <w:spacing w:line="259" w:lineRule="auto"/>
            </w:pPr>
            <w:r>
              <w:rPr>
                <w:rFonts w:eastAsia="Arial" w:cs="Arial"/>
                <w:b/>
              </w:rPr>
              <w:t xml:space="preserve">Puntos Estimados: </w:t>
            </w:r>
            <w:r>
              <w:t>0.5</w:t>
            </w:r>
            <w:r>
              <w:rPr>
                <w:rFonts w:eastAsia="Arial" w:cs="Arial"/>
                <w:b/>
              </w:rPr>
              <w:t xml:space="preserve"> </w:t>
            </w:r>
          </w:p>
        </w:tc>
      </w:tr>
      <w:tr w:rsidR="009A7987" w14:paraId="02C97905" w14:textId="77777777" w:rsidTr="00EC1FA9">
        <w:trPr>
          <w:trHeight w:val="432"/>
          <w:jc w:val="center"/>
        </w:trPr>
        <w:tc>
          <w:tcPr>
            <w:tcW w:w="4355" w:type="dxa"/>
            <w:tcBorders>
              <w:top w:val="single" w:sz="8" w:space="0" w:color="000000"/>
              <w:left w:val="single" w:sz="8" w:space="0" w:color="000000"/>
              <w:bottom w:val="single" w:sz="8" w:space="0" w:color="000000"/>
              <w:right w:val="single" w:sz="8" w:space="0" w:color="000000"/>
            </w:tcBorders>
          </w:tcPr>
          <w:p w14:paraId="289BB471" w14:textId="5A68EA19" w:rsidR="009A7987" w:rsidRDefault="009A7987" w:rsidP="00EC1FA9">
            <w:pPr>
              <w:spacing w:line="259" w:lineRule="auto"/>
            </w:pPr>
            <w:r>
              <w:t xml:space="preserve">Fecha Inicio: </w:t>
            </w:r>
            <w:r w:rsidR="00AE4FCB" w:rsidRPr="00AE4FCB">
              <w:rPr>
                <w:rFonts w:eastAsia="Arial" w:cs="Arial"/>
                <w:b/>
              </w:rPr>
              <w:t>04/04/2021</w:t>
            </w:r>
          </w:p>
        </w:tc>
        <w:tc>
          <w:tcPr>
            <w:tcW w:w="4362" w:type="dxa"/>
            <w:tcBorders>
              <w:top w:val="single" w:sz="8" w:space="0" w:color="000000"/>
              <w:left w:val="single" w:sz="8" w:space="0" w:color="000000"/>
              <w:bottom w:val="single" w:sz="8" w:space="0" w:color="000000"/>
              <w:right w:val="single" w:sz="8" w:space="0" w:color="000000"/>
            </w:tcBorders>
          </w:tcPr>
          <w:p w14:paraId="78662C96" w14:textId="7113D3F0" w:rsidR="009A7987" w:rsidRDefault="009A7987" w:rsidP="00EC1FA9">
            <w:pPr>
              <w:spacing w:line="259" w:lineRule="auto"/>
            </w:pPr>
            <w:r>
              <w:rPr>
                <w:rFonts w:eastAsia="Arial" w:cs="Arial"/>
                <w:b/>
              </w:rPr>
              <w:t xml:space="preserve">Fecha Fin: </w:t>
            </w:r>
            <w:r w:rsidR="00AE4FCB">
              <w:rPr>
                <w:rFonts w:ascii="Arial MT"/>
              </w:rPr>
              <w:t>04</w:t>
            </w:r>
            <w:r w:rsidR="00AE4FCB" w:rsidRPr="00831195">
              <w:rPr>
                <w:rFonts w:ascii="Arial MT"/>
              </w:rPr>
              <w:t>/0</w:t>
            </w:r>
            <w:r w:rsidR="00AE4FCB">
              <w:rPr>
                <w:rFonts w:ascii="Arial MT"/>
              </w:rPr>
              <w:t>4</w:t>
            </w:r>
            <w:r w:rsidR="00AE4FCB" w:rsidRPr="00831195">
              <w:rPr>
                <w:rFonts w:ascii="Arial MT"/>
              </w:rPr>
              <w:t>/2021</w:t>
            </w:r>
          </w:p>
        </w:tc>
      </w:tr>
      <w:tr w:rsidR="009A7987" w:rsidRPr="004033F2" w14:paraId="25FEBAFD"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0634787B" w14:textId="7CA88F7D" w:rsidR="009A7987" w:rsidRDefault="009A7987" w:rsidP="00EC1FA9">
            <w:pPr>
              <w:spacing w:line="259" w:lineRule="auto"/>
            </w:pPr>
            <w:r>
              <w:t xml:space="preserve">Programador Responsable: </w:t>
            </w:r>
            <w:r>
              <w:rPr>
                <w:rFonts w:eastAsia="Arial" w:cs="Arial"/>
                <w:b/>
              </w:rPr>
              <w:t xml:space="preserve"> </w:t>
            </w:r>
            <w:r w:rsidR="00AE4FCB">
              <w:rPr>
                <w:rFonts w:eastAsia="Arial" w:cs="Arial"/>
                <w:b/>
              </w:rPr>
              <w:t>Brayan Fernando Rivera</w:t>
            </w:r>
            <w:r>
              <w:rPr>
                <w:rFonts w:eastAsia="Arial" w:cs="Arial"/>
                <w:b/>
              </w:rPr>
              <w:t xml:space="preserve">  </w:t>
            </w:r>
          </w:p>
        </w:tc>
      </w:tr>
      <w:tr w:rsidR="009A7987" w:rsidRPr="004033F2" w14:paraId="2C54A530" w14:textId="77777777" w:rsidTr="00EC1FA9">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38583E23" w14:textId="36A134AB" w:rsidR="009A7987" w:rsidRDefault="009A7987" w:rsidP="00EC1FA9">
            <w:pPr>
              <w:spacing w:line="259" w:lineRule="auto"/>
            </w:pPr>
            <w:r>
              <w:t xml:space="preserve">Descripción: </w:t>
            </w:r>
            <w:r>
              <w:rPr>
                <w:rFonts w:eastAsia="Arial" w:cs="Arial"/>
                <w:b/>
              </w:rPr>
              <w:t xml:space="preserve">Se debe guardar en la base de datos la información correspondiente a </w:t>
            </w:r>
            <w:r w:rsidR="00AE4FCB">
              <w:rPr>
                <w:rFonts w:eastAsia="Arial" w:cs="Arial"/>
                <w:b/>
              </w:rPr>
              <w:t>las citas</w:t>
            </w:r>
            <w:r>
              <w:rPr>
                <w:rFonts w:eastAsia="Arial" w:cs="Arial"/>
                <w:b/>
              </w:rPr>
              <w:t xml:space="preserve">. </w:t>
            </w:r>
          </w:p>
        </w:tc>
      </w:tr>
    </w:tbl>
    <w:p w14:paraId="4651E3C6" w14:textId="32695EE0" w:rsidR="009A7987" w:rsidRPr="00EE0084" w:rsidRDefault="009A7987" w:rsidP="009A7987">
      <w:pPr>
        <w:pStyle w:val="Prrafodelista"/>
      </w:pPr>
      <w:r w:rsidRPr="00EE0084">
        <w:t xml:space="preserve">  </w:t>
      </w:r>
      <w:r>
        <w:t xml:space="preserve">Tabla </w:t>
      </w:r>
      <w:r>
        <w:fldChar w:fldCharType="begin"/>
      </w:r>
      <w:r>
        <w:instrText xml:space="preserve"> SEQ Tabla \* ARABIC </w:instrText>
      </w:r>
      <w:r>
        <w:fldChar w:fldCharType="separate"/>
      </w:r>
      <w:r w:rsidR="00815265">
        <w:rPr>
          <w:noProof/>
        </w:rPr>
        <w:t>45</w:t>
      </w:r>
      <w:r>
        <w:fldChar w:fldCharType="end"/>
      </w:r>
      <w:r>
        <w:t>.</w:t>
      </w:r>
      <w:r w:rsidRPr="00EE0084">
        <w:t xml:space="preserve"> Tarea de ingeniería </w:t>
      </w:r>
      <w:r w:rsidR="00AE4FCB">
        <w:t>22</w:t>
      </w:r>
      <w:r w:rsidRPr="00EE0084">
        <w:t xml:space="preserve"> para historia de usuario </w:t>
      </w:r>
      <w:r w:rsidR="00AE4FCB">
        <w:t>7</w:t>
      </w:r>
      <w:r w:rsidRPr="00EE0084">
        <w:t xml:space="preserve"> </w:t>
      </w:r>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55"/>
        <w:gridCol w:w="4362"/>
      </w:tblGrid>
      <w:tr w:rsidR="009A7987" w14:paraId="537BC95F" w14:textId="77777777" w:rsidTr="00EC1FA9">
        <w:trPr>
          <w:trHeight w:val="313"/>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4E9C0BC1" w14:textId="77777777" w:rsidR="009A7987" w:rsidRDefault="009A7987" w:rsidP="00EC1FA9">
            <w:pPr>
              <w:spacing w:line="259" w:lineRule="auto"/>
            </w:pPr>
            <w:r>
              <w:t xml:space="preserve">TAREA DE INGENIERÍA </w:t>
            </w:r>
          </w:p>
        </w:tc>
      </w:tr>
      <w:tr w:rsidR="009A7987" w14:paraId="31293055" w14:textId="77777777" w:rsidTr="00EC1FA9">
        <w:trPr>
          <w:trHeight w:val="299"/>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4EE92EAF" w14:textId="25B9D95A" w:rsidR="009A7987" w:rsidRDefault="009A7987" w:rsidP="00EC1FA9">
            <w:pPr>
              <w:spacing w:line="259" w:lineRule="auto"/>
            </w:pPr>
            <w:r>
              <w:t xml:space="preserve">Número de Tarea: </w:t>
            </w:r>
            <w:r w:rsidR="00AE4FCB">
              <w:t>22</w:t>
            </w:r>
            <w:r>
              <w:t xml:space="preserve"> </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62B0BC00" w14:textId="16F31FD1" w:rsidR="009A7987" w:rsidRDefault="009A7987" w:rsidP="00EC1FA9">
            <w:pPr>
              <w:spacing w:line="259" w:lineRule="auto"/>
            </w:pPr>
            <w:r>
              <w:rPr>
                <w:rFonts w:eastAsia="Arial" w:cs="Arial"/>
                <w:b/>
              </w:rPr>
              <w:t xml:space="preserve">Número de Historia: </w:t>
            </w:r>
            <w:r w:rsidR="00AE4FCB">
              <w:rPr>
                <w:rFonts w:cs="Arial"/>
                <w:b/>
              </w:rPr>
              <w:t>7</w:t>
            </w:r>
            <w:r>
              <w:rPr>
                <w:rFonts w:eastAsia="Arial" w:cs="Arial"/>
                <w:b/>
              </w:rPr>
              <w:t xml:space="preserve"> </w:t>
            </w:r>
          </w:p>
        </w:tc>
      </w:tr>
      <w:tr w:rsidR="009A7987" w:rsidRPr="004033F2" w14:paraId="0CFDE661" w14:textId="77777777" w:rsidTr="00EC1FA9">
        <w:trPr>
          <w:trHeight w:val="30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142FE8AD" w14:textId="69CE7059" w:rsidR="009A7987" w:rsidRDefault="009A7987" w:rsidP="00EC1FA9">
            <w:pPr>
              <w:spacing w:line="259" w:lineRule="auto"/>
            </w:pPr>
            <w:r>
              <w:t xml:space="preserve">Nombre de Tarea: </w:t>
            </w:r>
            <w:r w:rsidR="00AE4FCB" w:rsidRPr="00AE4FCB">
              <w:rPr>
                <w:rFonts w:eastAsia="Arial" w:cs="Arial"/>
                <w:b/>
              </w:rPr>
              <w:t>Diseño de Interfaz de Usuario para Calendario</w:t>
            </w:r>
          </w:p>
        </w:tc>
      </w:tr>
      <w:tr w:rsidR="009A7987" w14:paraId="7F4C77F2" w14:textId="77777777" w:rsidTr="00EC1FA9">
        <w:trPr>
          <w:trHeight w:val="288"/>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037BCD31" w14:textId="77777777" w:rsidR="009A7987" w:rsidRDefault="009A7987" w:rsidP="00EC1FA9">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3F7B7BE3" w14:textId="77777777" w:rsidR="009A7987" w:rsidRDefault="009A7987" w:rsidP="00EC1FA9">
            <w:pPr>
              <w:spacing w:line="259" w:lineRule="auto"/>
            </w:pPr>
            <w:r>
              <w:rPr>
                <w:rFonts w:eastAsia="Arial" w:cs="Arial"/>
                <w:b/>
              </w:rPr>
              <w:t xml:space="preserve">Puntos Estimados: </w:t>
            </w:r>
            <w:r>
              <w:t>0.5</w:t>
            </w:r>
            <w:r>
              <w:rPr>
                <w:rFonts w:eastAsia="Arial" w:cs="Arial"/>
                <w:b/>
              </w:rPr>
              <w:t xml:space="preserve"> </w:t>
            </w:r>
          </w:p>
        </w:tc>
      </w:tr>
      <w:tr w:rsidR="009A7987" w14:paraId="14688435" w14:textId="77777777" w:rsidTr="00EC1FA9">
        <w:trPr>
          <w:trHeight w:val="302"/>
          <w:jc w:val="center"/>
        </w:trPr>
        <w:tc>
          <w:tcPr>
            <w:tcW w:w="4355" w:type="dxa"/>
            <w:tcBorders>
              <w:top w:val="single" w:sz="8" w:space="0" w:color="000000"/>
              <w:left w:val="single" w:sz="8" w:space="0" w:color="000000"/>
              <w:bottom w:val="single" w:sz="8" w:space="0" w:color="000000"/>
              <w:right w:val="single" w:sz="8" w:space="0" w:color="000000"/>
            </w:tcBorders>
          </w:tcPr>
          <w:p w14:paraId="33A27FDE" w14:textId="07B5A0F3" w:rsidR="009A7987" w:rsidRDefault="009A7987" w:rsidP="00EC1FA9">
            <w:pPr>
              <w:spacing w:line="259" w:lineRule="auto"/>
            </w:pPr>
            <w:r>
              <w:t xml:space="preserve">Fecha Inicio: </w:t>
            </w:r>
            <w:r w:rsidR="00AE4FCB" w:rsidRPr="00AE4FCB">
              <w:rPr>
                <w:rFonts w:eastAsia="Arial" w:cs="Arial"/>
                <w:b/>
              </w:rPr>
              <w:t>0</w:t>
            </w:r>
            <w:r w:rsidR="00AE4FCB">
              <w:rPr>
                <w:rFonts w:eastAsia="Arial" w:cs="Arial"/>
                <w:b/>
              </w:rPr>
              <w:t>5</w:t>
            </w:r>
            <w:r w:rsidR="00AE4FCB" w:rsidRPr="00AE4FCB">
              <w:rPr>
                <w:rFonts w:eastAsia="Arial" w:cs="Arial"/>
                <w:b/>
              </w:rPr>
              <w:t>/04/2021</w:t>
            </w:r>
          </w:p>
        </w:tc>
        <w:tc>
          <w:tcPr>
            <w:tcW w:w="4362" w:type="dxa"/>
            <w:tcBorders>
              <w:top w:val="single" w:sz="8" w:space="0" w:color="000000"/>
              <w:left w:val="single" w:sz="8" w:space="0" w:color="000000"/>
              <w:bottom w:val="single" w:sz="8" w:space="0" w:color="000000"/>
              <w:right w:val="single" w:sz="8" w:space="0" w:color="000000"/>
            </w:tcBorders>
          </w:tcPr>
          <w:p w14:paraId="7C103259" w14:textId="4B86F0EE" w:rsidR="009A7987" w:rsidRDefault="009A7987" w:rsidP="00EC1FA9">
            <w:pPr>
              <w:spacing w:line="259" w:lineRule="auto"/>
            </w:pPr>
            <w:r>
              <w:rPr>
                <w:rFonts w:eastAsia="Arial" w:cs="Arial"/>
                <w:b/>
              </w:rPr>
              <w:t xml:space="preserve">Fecha Fin: </w:t>
            </w:r>
            <w:r w:rsidR="00AE4FCB" w:rsidRPr="00AE4FCB">
              <w:rPr>
                <w:rFonts w:cs="Arial"/>
                <w:bCs/>
              </w:rPr>
              <w:t>12</w:t>
            </w:r>
            <w:r w:rsidR="00AE4FCB" w:rsidRPr="00AE4FCB">
              <w:rPr>
                <w:rFonts w:ascii="Arial MT"/>
                <w:bCs/>
              </w:rPr>
              <w:t>/04/2021</w:t>
            </w:r>
          </w:p>
        </w:tc>
      </w:tr>
      <w:tr w:rsidR="009A7987" w:rsidRPr="004033F2" w14:paraId="3177E215"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08A4B31C" w14:textId="3B49E1FA" w:rsidR="009A7987" w:rsidRDefault="009A7987" w:rsidP="00EC1FA9">
            <w:pPr>
              <w:spacing w:line="259" w:lineRule="auto"/>
            </w:pPr>
            <w:r>
              <w:t xml:space="preserve">Programador Responsable: </w:t>
            </w:r>
            <w:r w:rsidR="0054164D">
              <w:rPr>
                <w:rFonts w:eastAsia="Arial" w:cs="Arial"/>
                <w:b/>
              </w:rPr>
              <w:t>Brayan Fernando Rivera</w:t>
            </w:r>
            <w:r>
              <w:rPr>
                <w:rFonts w:eastAsia="Arial" w:cs="Arial"/>
                <w:b/>
              </w:rPr>
              <w:t xml:space="preserve">  </w:t>
            </w:r>
          </w:p>
        </w:tc>
      </w:tr>
      <w:tr w:rsidR="009A7987" w:rsidRPr="004033F2" w14:paraId="47C596A0" w14:textId="77777777" w:rsidTr="00EC1FA9">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F292036" w14:textId="4F8A6CBD" w:rsidR="009A7987" w:rsidRDefault="009A7987" w:rsidP="00EC1FA9">
            <w:pPr>
              <w:spacing w:line="259" w:lineRule="auto"/>
            </w:pPr>
            <w:r>
              <w:t xml:space="preserve">Descripción: </w:t>
            </w:r>
            <w:r>
              <w:rPr>
                <w:rFonts w:eastAsia="Arial" w:cs="Arial"/>
                <w:b/>
              </w:rPr>
              <w:t xml:space="preserve">Se realizará el diseño de interfaz de usuario </w:t>
            </w:r>
            <w:r w:rsidR="00AE4FCB">
              <w:rPr>
                <w:rFonts w:eastAsia="Arial" w:cs="Arial"/>
                <w:b/>
              </w:rPr>
              <w:t>del calendario.</w:t>
            </w:r>
          </w:p>
        </w:tc>
      </w:tr>
    </w:tbl>
    <w:p w14:paraId="2C8CD49F" w14:textId="00552469" w:rsidR="0054164D" w:rsidRPr="0003272A" w:rsidRDefault="0054164D" w:rsidP="0054164D">
      <w:pPr>
        <w:pStyle w:val="Prrafodelista"/>
        <w:rPr>
          <w:sz w:val="25"/>
        </w:rPr>
      </w:pPr>
      <w:r w:rsidRPr="0054164D">
        <w:t xml:space="preserve">Tabla </w:t>
      </w:r>
      <w:r>
        <w:fldChar w:fldCharType="begin"/>
      </w:r>
      <w:r w:rsidRPr="0054164D">
        <w:instrText xml:space="preserve"> SEQ Tabla \* ARABIC </w:instrText>
      </w:r>
      <w:r>
        <w:fldChar w:fldCharType="separate"/>
      </w:r>
      <w:r w:rsidR="00815265">
        <w:rPr>
          <w:noProof/>
        </w:rPr>
        <w:t>46</w:t>
      </w:r>
      <w:r>
        <w:fldChar w:fldCharType="end"/>
      </w:r>
      <w:r w:rsidRPr="0054164D">
        <w:t>. Tarea</w:t>
      </w:r>
      <w:r w:rsidRPr="0054164D">
        <w:rPr>
          <w:spacing w:val="-1"/>
        </w:rPr>
        <w:t xml:space="preserve"> </w:t>
      </w:r>
      <w:r w:rsidRPr="0054164D">
        <w:t>de</w:t>
      </w:r>
      <w:r w:rsidRPr="0054164D">
        <w:rPr>
          <w:spacing w:val="-5"/>
        </w:rPr>
        <w:t xml:space="preserve"> </w:t>
      </w:r>
      <w:r w:rsidRPr="0054164D">
        <w:t xml:space="preserve">ingeniería </w:t>
      </w:r>
      <w:r>
        <w:t>23</w:t>
      </w:r>
      <w:r w:rsidRPr="0054164D">
        <w:rPr>
          <w:spacing w:val="-5"/>
        </w:rPr>
        <w:t xml:space="preserve"> </w:t>
      </w:r>
      <w:r w:rsidRPr="0054164D">
        <w:t>para</w:t>
      </w:r>
      <w:r w:rsidRPr="0054164D">
        <w:rPr>
          <w:spacing w:val="-5"/>
        </w:rPr>
        <w:t xml:space="preserve"> </w:t>
      </w:r>
      <w:r w:rsidRPr="0054164D">
        <w:t>historia</w:t>
      </w:r>
      <w:r w:rsidRPr="0054164D">
        <w:rPr>
          <w:spacing w:val="-5"/>
        </w:rPr>
        <w:t xml:space="preserve"> </w:t>
      </w:r>
      <w:r w:rsidRPr="0054164D">
        <w:t>de</w:t>
      </w:r>
      <w:r w:rsidRPr="0054164D">
        <w:rPr>
          <w:spacing w:val="-1"/>
        </w:rPr>
        <w:t xml:space="preserve"> </w:t>
      </w:r>
      <w:r w:rsidRPr="0054164D">
        <w:t>usuario</w:t>
      </w:r>
      <w:r w:rsidRPr="0054164D">
        <w:rPr>
          <w:spacing w:val="-5"/>
        </w:rPr>
        <w:t xml:space="preserve"> </w:t>
      </w:r>
      <w:r>
        <w:t>8</w:t>
      </w: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60"/>
        <w:gridCol w:w="4365"/>
      </w:tblGrid>
      <w:tr w:rsidR="0054164D" w14:paraId="07DF36C2" w14:textId="77777777" w:rsidTr="00EC1FA9">
        <w:trPr>
          <w:trHeight w:val="411"/>
          <w:jc w:val="center"/>
        </w:trPr>
        <w:tc>
          <w:tcPr>
            <w:tcW w:w="8725" w:type="dxa"/>
            <w:gridSpan w:val="2"/>
            <w:tcBorders>
              <w:bottom w:val="single" w:sz="18" w:space="0" w:color="000000"/>
            </w:tcBorders>
          </w:tcPr>
          <w:p w14:paraId="31C5AF34" w14:textId="77777777" w:rsidR="0054164D" w:rsidRDefault="0054164D" w:rsidP="00EC1FA9">
            <w:pPr>
              <w:pStyle w:val="TableParagraph"/>
              <w:rPr>
                <w:rFonts w:ascii="Arial MT" w:hAnsi="Arial MT"/>
                <w:sz w:val="24"/>
              </w:rPr>
            </w:pPr>
            <w:r>
              <w:rPr>
                <w:rFonts w:ascii="Arial MT" w:hAnsi="Arial MT"/>
                <w:sz w:val="24"/>
              </w:rPr>
              <w:lastRenderedPageBreak/>
              <w:t>TAREA</w:t>
            </w:r>
            <w:r>
              <w:rPr>
                <w:rFonts w:ascii="Arial MT" w:hAnsi="Arial MT"/>
                <w:spacing w:val="-4"/>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INGENIERÍA</w:t>
            </w:r>
          </w:p>
        </w:tc>
      </w:tr>
      <w:tr w:rsidR="0054164D" w14:paraId="6954579D" w14:textId="77777777" w:rsidTr="00EC1FA9">
        <w:trPr>
          <w:trHeight w:val="277"/>
          <w:jc w:val="center"/>
        </w:trPr>
        <w:tc>
          <w:tcPr>
            <w:tcW w:w="4360" w:type="dxa"/>
            <w:tcBorders>
              <w:top w:val="single" w:sz="18" w:space="0" w:color="000000"/>
            </w:tcBorders>
            <w:shd w:val="clear" w:color="auto" w:fill="C0C0C0"/>
          </w:tcPr>
          <w:p w14:paraId="1944744A" w14:textId="13C6640B" w:rsidR="0054164D" w:rsidRDefault="0054164D" w:rsidP="00EC1FA9">
            <w:pPr>
              <w:pStyle w:val="TableParagraph"/>
              <w:spacing w:line="257" w:lineRule="exact"/>
              <w:rPr>
                <w:b/>
                <w:sz w:val="24"/>
              </w:rPr>
            </w:pPr>
            <w:r>
              <w:rPr>
                <w:rFonts w:ascii="Arial MT" w:hAnsi="Arial MT"/>
                <w:sz w:val="24"/>
              </w:rPr>
              <w:t>Número</w:t>
            </w:r>
            <w:r>
              <w:rPr>
                <w:rFonts w:ascii="Arial MT" w:hAnsi="Arial MT"/>
                <w:spacing w:val="-1"/>
                <w:sz w:val="24"/>
              </w:rPr>
              <w:t xml:space="preserve"> </w:t>
            </w:r>
            <w:r>
              <w:rPr>
                <w:rFonts w:ascii="Arial MT" w:hAnsi="Arial MT"/>
                <w:sz w:val="24"/>
              </w:rPr>
              <w:t>de</w:t>
            </w:r>
            <w:r>
              <w:rPr>
                <w:rFonts w:ascii="Arial MT" w:hAnsi="Arial MT"/>
                <w:spacing w:val="-1"/>
                <w:sz w:val="24"/>
              </w:rPr>
              <w:t xml:space="preserve"> </w:t>
            </w:r>
            <w:r>
              <w:rPr>
                <w:rFonts w:ascii="Arial MT" w:hAnsi="Arial MT"/>
                <w:sz w:val="24"/>
              </w:rPr>
              <w:t>Tarea:</w:t>
            </w:r>
            <w:r>
              <w:rPr>
                <w:rFonts w:ascii="Arial MT" w:hAnsi="Arial MT"/>
                <w:spacing w:val="-1"/>
                <w:sz w:val="24"/>
              </w:rPr>
              <w:t xml:space="preserve"> </w:t>
            </w:r>
            <w:r w:rsidR="008E3FFF">
              <w:rPr>
                <w:b/>
                <w:sz w:val="24"/>
              </w:rPr>
              <w:t>23</w:t>
            </w:r>
          </w:p>
        </w:tc>
        <w:tc>
          <w:tcPr>
            <w:tcW w:w="4365" w:type="dxa"/>
            <w:tcBorders>
              <w:top w:val="single" w:sz="18" w:space="0" w:color="000000"/>
            </w:tcBorders>
            <w:shd w:val="clear" w:color="auto" w:fill="C0C0C0"/>
          </w:tcPr>
          <w:p w14:paraId="722DFD1E" w14:textId="13D968D6" w:rsidR="0054164D" w:rsidRDefault="0054164D" w:rsidP="00EC1FA9">
            <w:pPr>
              <w:pStyle w:val="TableParagraph"/>
              <w:spacing w:line="257" w:lineRule="exact"/>
              <w:ind w:left="105"/>
              <w:rPr>
                <w:rFonts w:ascii="Arial MT" w:hAnsi="Arial MT"/>
                <w:sz w:val="24"/>
              </w:rPr>
            </w:pPr>
            <w:r>
              <w:rPr>
                <w:b/>
                <w:sz w:val="24"/>
              </w:rPr>
              <w:t>Número</w:t>
            </w:r>
            <w:r>
              <w:rPr>
                <w:b/>
                <w:spacing w:val="-1"/>
                <w:sz w:val="24"/>
              </w:rPr>
              <w:t xml:space="preserve"> </w:t>
            </w:r>
            <w:r>
              <w:rPr>
                <w:b/>
                <w:sz w:val="24"/>
              </w:rPr>
              <w:t>de</w:t>
            </w:r>
            <w:r>
              <w:rPr>
                <w:b/>
                <w:spacing w:val="-2"/>
                <w:sz w:val="24"/>
              </w:rPr>
              <w:t xml:space="preserve"> </w:t>
            </w:r>
            <w:r>
              <w:rPr>
                <w:b/>
                <w:sz w:val="24"/>
              </w:rPr>
              <w:t>Historia:</w:t>
            </w:r>
            <w:r>
              <w:rPr>
                <w:b/>
                <w:spacing w:val="-2"/>
                <w:sz w:val="24"/>
              </w:rPr>
              <w:t xml:space="preserve"> </w:t>
            </w:r>
            <w:r w:rsidR="008E3FFF">
              <w:rPr>
                <w:rFonts w:ascii="Arial MT" w:hAnsi="Arial MT"/>
                <w:sz w:val="24"/>
              </w:rPr>
              <w:t>8</w:t>
            </w:r>
          </w:p>
        </w:tc>
      </w:tr>
      <w:tr w:rsidR="0054164D" w:rsidRPr="0003272A" w14:paraId="74471163" w14:textId="77777777" w:rsidTr="00EC1FA9">
        <w:trPr>
          <w:trHeight w:val="277"/>
          <w:jc w:val="center"/>
        </w:trPr>
        <w:tc>
          <w:tcPr>
            <w:tcW w:w="8725" w:type="dxa"/>
            <w:gridSpan w:val="2"/>
          </w:tcPr>
          <w:p w14:paraId="63B21BA4" w14:textId="77777777" w:rsidR="0054164D" w:rsidRPr="00046BB2" w:rsidRDefault="0054164D" w:rsidP="00EC1FA9">
            <w:pPr>
              <w:pStyle w:val="TableParagraph"/>
              <w:spacing w:line="258" w:lineRule="exact"/>
              <w:rPr>
                <w:b/>
                <w:sz w:val="24"/>
              </w:rPr>
            </w:pPr>
            <w:r>
              <w:rPr>
                <w:rFonts w:ascii="Arial MT" w:hAnsi="Arial MT"/>
                <w:sz w:val="24"/>
              </w:rPr>
              <w:t>Nombre</w:t>
            </w:r>
            <w:r>
              <w:rPr>
                <w:rFonts w:ascii="Arial MT" w:hAnsi="Arial MT"/>
                <w:spacing w:val="-2"/>
                <w:sz w:val="24"/>
              </w:rPr>
              <w:t xml:space="preserve"> </w:t>
            </w:r>
            <w:r>
              <w:rPr>
                <w:rFonts w:ascii="Arial MT" w:hAnsi="Arial MT"/>
                <w:sz w:val="24"/>
              </w:rPr>
              <w:t>de</w:t>
            </w:r>
            <w:r>
              <w:rPr>
                <w:rFonts w:ascii="Arial MT" w:hAnsi="Arial MT"/>
                <w:spacing w:val="-2"/>
                <w:sz w:val="24"/>
              </w:rPr>
              <w:t xml:space="preserve"> </w:t>
            </w:r>
            <w:r>
              <w:rPr>
                <w:rFonts w:ascii="Arial MT" w:hAnsi="Arial MT"/>
                <w:sz w:val="24"/>
              </w:rPr>
              <w:t>Tarea</w:t>
            </w:r>
            <w:r>
              <w:rPr>
                <w:b/>
                <w:sz w:val="24"/>
              </w:rPr>
              <w:t>:</w:t>
            </w:r>
            <w:r>
              <w:rPr>
                <w:b/>
                <w:spacing w:val="-1"/>
                <w:sz w:val="24"/>
              </w:rPr>
              <w:t xml:space="preserve"> </w:t>
            </w:r>
            <w:r w:rsidRPr="00046BB2">
              <w:rPr>
                <w:b/>
                <w:sz w:val="24"/>
              </w:rPr>
              <w:t>Diseño de Interfaz de Usuario para Gestión de</w:t>
            </w:r>
          </w:p>
          <w:p w14:paraId="42DB5B36" w14:textId="3812E2E5" w:rsidR="0054164D" w:rsidRDefault="0054164D" w:rsidP="00EC1FA9">
            <w:pPr>
              <w:pStyle w:val="TableParagraph"/>
              <w:spacing w:line="258" w:lineRule="exact"/>
              <w:rPr>
                <w:b/>
                <w:sz w:val="24"/>
              </w:rPr>
            </w:pPr>
            <w:r>
              <w:rPr>
                <w:b/>
                <w:sz w:val="24"/>
              </w:rPr>
              <w:t>blog</w:t>
            </w:r>
            <w:r w:rsidRPr="00046BB2">
              <w:rPr>
                <w:b/>
                <w:sz w:val="24"/>
              </w:rPr>
              <w:t>.</w:t>
            </w:r>
          </w:p>
        </w:tc>
      </w:tr>
      <w:tr w:rsidR="0054164D" w14:paraId="59B973B6" w14:textId="77777777" w:rsidTr="00EC1FA9">
        <w:trPr>
          <w:trHeight w:val="277"/>
          <w:jc w:val="center"/>
        </w:trPr>
        <w:tc>
          <w:tcPr>
            <w:tcW w:w="4360" w:type="dxa"/>
            <w:shd w:val="clear" w:color="auto" w:fill="C0C0C0"/>
          </w:tcPr>
          <w:p w14:paraId="6572FCF2" w14:textId="77777777" w:rsidR="0054164D" w:rsidRDefault="0054164D" w:rsidP="00EC1FA9">
            <w:pPr>
              <w:pStyle w:val="TableParagraph"/>
              <w:spacing w:line="258" w:lineRule="exact"/>
              <w:rPr>
                <w:b/>
                <w:sz w:val="24"/>
              </w:rPr>
            </w:pPr>
            <w:r>
              <w:rPr>
                <w:rFonts w:ascii="Arial MT"/>
                <w:sz w:val="24"/>
              </w:rPr>
              <w:t>Tipo</w:t>
            </w:r>
            <w:r>
              <w:rPr>
                <w:rFonts w:ascii="Arial MT"/>
                <w:spacing w:val="-2"/>
                <w:sz w:val="24"/>
              </w:rPr>
              <w:t xml:space="preserve"> </w:t>
            </w:r>
            <w:r>
              <w:rPr>
                <w:rFonts w:ascii="Arial MT"/>
                <w:sz w:val="24"/>
              </w:rPr>
              <w:t>de</w:t>
            </w:r>
            <w:r>
              <w:rPr>
                <w:rFonts w:ascii="Arial MT"/>
                <w:spacing w:val="-6"/>
                <w:sz w:val="24"/>
              </w:rPr>
              <w:t xml:space="preserve"> </w:t>
            </w:r>
            <w:r>
              <w:rPr>
                <w:rFonts w:ascii="Arial MT"/>
                <w:sz w:val="24"/>
              </w:rPr>
              <w:t>Tarea:</w:t>
            </w:r>
            <w:r>
              <w:rPr>
                <w:rFonts w:ascii="Arial MT"/>
                <w:spacing w:val="1"/>
                <w:sz w:val="24"/>
              </w:rPr>
              <w:t xml:space="preserve"> </w:t>
            </w:r>
            <w:r>
              <w:rPr>
                <w:b/>
                <w:sz w:val="24"/>
              </w:rPr>
              <w:t>Desarrollo</w:t>
            </w:r>
          </w:p>
        </w:tc>
        <w:tc>
          <w:tcPr>
            <w:tcW w:w="4365" w:type="dxa"/>
            <w:shd w:val="clear" w:color="auto" w:fill="C0C0C0"/>
          </w:tcPr>
          <w:p w14:paraId="075EC508" w14:textId="77777777" w:rsidR="0054164D" w:rsidRDefault="0054164D" w:rsidP="00EC1FA9">
            <w:pPr>
              <w:pStyle w:val="TableParagraph"/>
              <w:spacing w:line="258" w:lineRule="exact"/>
              <w:ind w:left="105"/>
              <w:rPr>
                <w:rFonts w:ascii="Arial MT"/>
                <w:sz w:val="24"/>
              </w:rPr>
            </w:pPr>
            <w:r>
              <w:rPr>
                <w:b/>
                <w:sz w:val="24"/>
              </w:rPr>
              <w:t>Puntos</w:t>
            </w:r>
            <w:r>
              <w:rPr>
                <w:b/>
                <w:spacing w:val="-3"/>
                <w:sz w:val="24"/>
              </w:rPr>
              <w:t xml:space="preserve"> </w:t>
            </w:r>
            <w:r>
              <w:rPr>
                <w:b/>
                <w:sz w:val="24"/>
              </w:rPr>
              <w:t>Estimados:</w:t>
            </w:r>
            <w:r>
              <w:rPr>
                <w:b/>
                <w:spacing w:val="-2"/>
                <w:sz w:val="24"/>
              </w:rPr>
              <w:t xml:space="preserve"> </w:t>
            </w:r>
            <w:r>
              <w:rPr>
                <w:rFonts w:ascii="Arial MT"/>
                <w:sz w:val="24"/>
              </w:rPr>
              <w:t>0.5</w:t>
            </w:r>
          </w:p>
        </w:tc>
      </w:tr>
      <w:tr w:rsidR="0054164D" w14:paraId="583BC694" w14:textId="77777777" w:rsidTr="00EC1FA9">
        <w:trPr>
          <w:trHeight w:val="397"/>
          <w:jc w:val="center"/>
        </w:trPr>
        <w:tc>
          <w:tcPr>
            <w:tcW w:w="4360" w:type="dxa"/>
          </w:tcPr>
          <w:p w14:paraId="3A98E29C" w14:textId="7CDF0E8E" w:rsidR="0054164D" w:rsidRDefault="0054164D" w:rsidP="00EC1FA9">
            <w:pPr>
              <w:pStyle w:val="TableParagraph"/>
              <w:spacing w:line="266" w:lineRule="exact"/>
              <w:rPr>
                <w:b/>
                <w:sz w:val="24"/>
              </w:rPr>
            </w:pPr>
            <w:r>
              <w:rPr>
                <w:rFonts w:ascii="Arial MT"/>
                <w:sz w:val="24"/>
              </w:rPr>
              <w:t>Fecha</w:t>
            </w:r>
            <w:r>
              <w:rPr>
                <w:rFonts w:ascii="Arial MT"/>
                <w:spacing w:val="-3"/>
                <w:sz w:val="24"/>
              </w:rPr>
              <w:t xml:space="preserve"> </w:t>
            </w:r>
            <w:r>
              <w:rPr>
                <w:rFonts w:ascii="Arial MT"/>
                <w:sz w:val="24"/>
              </w:rPr>
              <w:t>Inicio:</w:t>
            </w:r>
            <w:r>
              <w:rPr>
                <w:rFonts w:ascii="Arial MT"/>
                <w:spacing w:val="1"/>
                <w:sz w:val="24"/>
              </w:rPr>
              <w:t xml:space="preserve"> </w:t>
            </w:r>
            <w:r>
              <w:rPr>
                <w:b/>
                <w:sz w:val="24"/>
              </w:rPr>
              <w:t>13</w:t>
            </w:r>
            <w:r w:rsidRPr="00831195">
              <w:rPr>
                <w:b/>
                <w:sz w:val="24"/>
              </w:rPr>
              <w:t>/0</w:t>
            </w:r>
            <w:r>
              <w:rPr>
                <w:b/>
                <w:sz w:val="24"/>
              </w:rPr>
              <w:t>4</w:t>
            </w:r>
            <w:r w:rsidRPr="00831195">
              <w:rPr>
                <w:b/>
                <w:sz w:val="24"/>
              </w:rPr>
              <w:t>/2021</w:t>
            </w:r>
          </w:p>
        </w:tc>
        <w:tc>
          <w:tcPr>
            <w:tcW w:w="4365" w:type="dxa"/>
          </w:tcPr>
          <w:p w14:paraId="163A5E2E" w14:textId="272EDA9F" w:rsidR="0054164D" w:rsidRDefault="0054164D" w:rsidP="00EC1FA9">
            <w:pPr>
              <w:pStyle w:val="TableParagraph"/>
              <w:spacing w:line="266" w:lineRule="exact"/>
              <w:ind w:left="105"/>
              <w:rPr>
                <w:rFonts w:ascii="Arial MT"/>
                <w:sz w:val="24"/>
              </w:rPr>
            </w:pPr>
            <w:r>
              <w:rPr>
                <w:b/>
                <w:sz w:val="24"/>
              </w:rPr>
              <w:t>Fecha</w:t>
            </w:r>
            <w:r>
              <w:rPr>
                <w:b/>
                <w:spacing w:val="-4"/>
                <w:sz w:val="24"/>
              </w:rPr>
              <w:t xml:space="preserve"> </w:t>
            </w:r>
            <w:r>
              <w:rPr>
                <w:b/>
                <w:sz w:val="24"/>
              </w:rPr>
              <w:t xml:space="preserve">Fin: </w:t>
            </w:r>
            <w:r>
              <w:rPr>
                <w:rFonts w:ascii="Arial MT"/>
                <w:sz w:val="24"/>
              </w:rPr>
              <w:t>19</w:t>
            </w:r>
            <w:r w:rsidRPr="00831195">
              <w:rPr>
                <w:rFonts w:ascii="Arial MT"/>
                <w:sz w:val="24"/>
              </w:rPr>
              <w:t>/0</w:t>
            </w:r>
            <w:r>
              <w:rPr>
                <w:rFonts w:ascii="Arial MT"/>
                <w:sz w:val="24"/>
              </w:rPr>
              <w:t>4</w:t>
            </w:r>
            <w:r w:rsidRPr="00831195">
              <w:rPr>
                <w:rFonts w:ascii="Arial MT"/>
                <w:sz w:val="24"/>
              </w:rPr>
              <w:t>/2021</w:t>
            </w:r>
          </w:p>
        </w:tc>
      </w:tr>
      <w:tr w:rsidR="0054164D" w:rsidRPr="004033F2" w14:paraId="4CC4A451" w14:textId="77777777" w:rsidTr="00EC1FA9">
        <w:trPr>
          <w:trHeight w:val="277"/>
          <w:jc w:val="center"/>
        </w:trPr>
        <w:tc>
          <w:tcPr>
            <w:tcW w:w="8725" w:type="dxa"/>
            <w:gridSpan w:val="2"/>
            <w:shd w:val="clear" w:color="auto" w:fill="C0C0C0"/>
          </w:tcPr>
          <w:p w14:paraId="083DFAA1" w14:textId="77777777" w:rsidR="0054164D" w:rsidRDefault="0054164D" w:rsidP="00EC1FA9">
            <w:pPr>
              <w:pStyle w:val="TableParagraph"/>
              <w:spacing w:line="258" w:lineRule="exact"/>
              <w:rPr>
                <w:b/>
                <w:sz w:val="24"/>
              </w:rPr>
            </w:pPr>
            <w:r>
              <w:rPr>
                <w:rFonts w:ascii="Arial MT" w:hAnsi="Arial MT"/>
                <w:sz w:val="24"/>
              </w:rPr>
              <w:t>Programador</w:t>
            </w:r>
            <w:r>
              <w:rPr>
                <w:rFonts w:ascii="Arial MT" w:hAnsi="Arial MT"/>
                <w:spacing w:val="-3"/>
                <w:sz w:val="24"/>
              </w:rPr>
              <w:t xml:space="preserve"> </w:t>
            </w:r>
            <w:r>
              <w:rPr>
                <w:rFonts w:ascii="Arial MT" w:hAnsi="Arial MT"/>
                <w:sz w:val="24"/>
              </w:rPr>
              <w:t>Responsable:</w:t>
            </w:r>
            <w:r>
              <w:rPr>
                <w:rFonts w:ascii="Arial MT" w:hAnsi="Arial MT"/>
                <w:spacing w:val="65"/>
                <w:sz w:val="24"/>
              </w:rPr>
              <w:t xml:space="preserve"> </w:t>
            </w:r>
            <w:r>
              <w:rPr>
                <w:b/>
                <w:sz w:val="24"/>
              </w:rPr>
              <w:t>Brayan Fernando Rivera</w:t>
            </w:r>
          </w:p>
        </w:tc>
      </w:tr>
      <w:tr w:rsidR="0054164D" w:rsidRPr="0003272A" w14:paraId="0DB38CF8" w14:textId="77777777" w:rsidTr="00EC1FA9">
        <w:trPr>
          <w:trHeight w:val="830"/>
          <w:jc w:val="center"/>
        </w:trPr>
        <w:tc>
          <w:tcPr>
            <w:tcW w:w="8725" w:type="dxa"/>
            <w:gridSpan w:val="2"/>
          </w:tcPr>
          <w:p w14:paraId="2EE08940" w14:textId="77777777" w:rsidR="0054164D" w:rsidRDefault="0054164D" w:rsidP="00EC1FA9">
            <w:pPr>
              <w:pStyle w:val="TableParagraph"/>
              <w:spacing w:line="265" w:lineRule="exact"/>
              <w:rPr>
                <w:b/>
                <w:sz w:val="24"/>
              </w:rPr>
            </w:pPr>
            <w:r>
              <w:rPr>
                <w:rFonts w:ascii="Arial MT" w:hAnsi="Arial MT"/>
                <w:sz w:val="24"/>
              </w:rPr>
              <w:t>Descripción:</w:t>
            </w:r>
            <w:r>
              <w:rPr>
                <w:rFonts w:ascii="Arial MT" w:hAnsi="Arial MT"/>
                <w:sz w:val="24"/>
              </w:rPr>
              <w:tab/>
            </w:r>
            <w:r>
              <w:rPr>
                <w:b/>
                <w:sz w:val="24"/>
              </w:rPr>
              <w:t>Se</w:t>
            </w:r>
            <w:r>
              <w:rPr>
                <w:b/>
                <w:spacing w:val="-2"/>
                <w:sz w:val="24"/>
              </w:rPr>
              <w:t xml:space="preserve"> </w:t>
            </w:r>
            <w:r>
              <w:rPr>
                <w:b/>
                <w:sz w:val="24"/>
              </w:rPr>
              <w:t>necesita</w:t>
            </w:r>
            <w:r>
              <w:rPr>
                <w:b/>
                <w:spacing w:val="-2"/>
                <w:sz w:val="24"/>
              </w:rPr>
              <w:t xml:space="preserve"> </w:t>
            </w:r>
            <w:r>
              <w:rPr>
                <w:b/>
                <w:sz w:val="24"/>
              </w:rPr>
              <w:t>crear</w:t>
            </w:r>
            <w:r>
              <w:rPr>
                <w:b/>
                <w:spacing w:val="-5"/>
                <w:sz w:val="24"/>
              </w:rPr>
              <w:t xml:space="preserve"> </w:t>
            </w:r>
            <w:r>
              <w:rPr>
                <w:b/>
                <w:sz w:val="24"/>
              </w:rPr>
              <w:t>el</w:t>
            </w:r>
            <w:r>
              <w:rPr>
                <w:b/>
                <w:spacing w:val="-5"/>
                <w:sz w:val="24"/>
              </w:rPr>
              <w:t xml:space="preserve"> </w:t>
            </w:r>
            <w:r>
              <w:rPr>
                <w:b/>
                <w:sz w:val="24"/>
              </w:rPr>
              <w:t>diseño</w:t>
            </w:r>
            <w:r>
              <w:rPr>
                <w:b/>
                <w:spacing w:val="-5"/>
                <w:sz w:val="24"/>
              </w:rPr>
              <w:t xml:space="preserve"> </w:t>
            </w:r>
            <w:r>
              <w:rPr>
                <w:b/>
                <w:sz w:val="24"/>
              </w:rPr>
              <w:t>de</w:t>
            </w:r>
            <w:r>
              <w:rPr>
                <w:b/>
                <w:spacing w:val="-6"/>
                <w:sz w:val="24"/>
              </w:rPr>
              <w:t xml:space="preserve"> </w:t>
            </w:r>
            <w:r>
              <w:rPr>
                <w:b/>
                <w:sz w:val="24"/>
              </w:rPr>
              <w:t>interfaz</w:t>
            </w:r>
            <w:r>
              <w:rPr>
                <w:b/>
                <w:spacing w:val="-2"/>
                <w:sz w:val="24"/>
              </w:rPr>
              <w:t xml:space="preserve"> </w:t>
            </w:r>
            <w:r>
              <w:rPr>
                <w:b/>
                <w:sz w:val="24"/>
              </w:rPr>
              <w:t>para</w:t>
            </w:r>
            <w:r>
              <w:rPr>
                <w:b/>
                <w:spacing w:val="-1"/>
                <w:sz w:val="24"/>
              </w:rPr>
              <w:t xml:space="preserve"> </w:t>
            </w:r>
            <w:r>
              <w:rPr>
                <w:b/>
                <w:sz w:val="24"/>
              </w:rPr>
              <w:t>el</w:t>
            </w:r>
            <w:r>
              <w:rPr>
                <w:b/>
                <w:spacing w:val="-2"/>
                <w:sz w:val="24"/>
              </w:rPr>
              <w:t xml:space="preserve"> </w:t>
            </w:r>
            <w:r>
              <w:rPr>
                <w:b/>
                <w:sz w:val="24"/>
              </w:rPr>
              <w:t>registro</w:t>
            </w:r>
            <w:r>
              <w:rPr>
                <w:b/>
                <w:spacing w:val="-5"/>
                <w:sz w:val="24"/>
              </w:rPr>
              <w:t xml:space="preserve"> </w:t>
            </w:r>
            <w:r>
              <w:rPr>
                <w:b/>
                <w:sz w:val="24"/>
              </w:rPr>
              <w:t>de</w:t>
            </w:r>
            <w:r>
              <w:rPr>
                <w:b/>
                <w:spacing w:val="-2"/>
                <w:sz w:val="24"/>
              </w:rPr>
              <w:t xml:space="preserve"> </w:t>
            </w:r>
            <w:r>
              <w:rPr>
                <w:b/>
                <w:sz w:val="24"/>
              </w:rPr>
              <w:t>los</w:t>
            </w:r>
          </w:p>
          <w:p w14:paraId="76FE1D36" w14:textId="3861D928" w:rsidR="0054164D" w:rsidRDefault="0054164D" w:rsidP="00EC1FA9">
            <w:pPr>
              <w:pStyle w:val="TableParagraph"/>
              <w:spacing w:line="274" w:lineRule="exact"/>
              <w:rPr>
                <w:b/>
                <w:sz w:val="24"/>
              </w:rPr>
            </w:pPr>
            <w:r>
              <w:rPr>
                <w:b/>
                <w:sz w:val="24"/>
              </w:rPr>
              <w:t>Gestión de blog.</w:t>
            </w:r>
          </w:p>
        </w:tc>
      </w:tr>
    </w:tbl>
    <w:p w14:paraId="3C33AC62" w14:textId="77777777" w:rsidR="0054164D" w:rsidRPr="0003272A" w:rsidRDefault="0054164D" w:rsidP="0054164D">
      <w:pPr>
        <w:pStyle w:val="Textoindependiente"/>
        <w:rPr>
          <w:sz w:val="26"/>
          <w:lang w:val="es-ES"/>
        </w:rPr>
      </w:pPr>
    </w:p>
    <w:p w14:paraId="2568FE79" w14:textId="7B37F41E" w:rsidR="0054164D" w:rsidRPr="0003272A" w:rsidRDefault="0054164D" w:rsidP="0054164D">
      <w:pPr>
        <w:pStyle w:val="Prrafodelista"/>
        <w:rPr>
          <w:sz w:val="25"/>
        </w:rPr>
      </w:pPr>
      <w:r w:rsidRPr="0054164D">
        <w:t xml:space="preserve">Tabla </w:t>
      </w:r>
      <w:r>
        <w:fldChar w:fldCharType="begin"/>
      </w:r>
      <w:r w:rsidRPr="0054164D">
        <w:instrText xml:space="preserve"> SEQ Tabla \* ARABIC </w:instrText>
      </w:r>
      <w:r>
        <w:fldChar w:fldCharType="separate"/>
      </w:r>
      <w:r w:rsidR="00815265">
        <w:rPr>
          <w:noProof/>
        </w:rPr>
        <w:t>47</w:t>
      </w:r>
      <w:r>
        <w:fldChar w:fldCharType="end"/>
      </w:r>
      <w:r w:rsidRPr="0054164D">
        <w:t>. Tarea</w:t>
      </w:r>
      <w:r w:rsidRPr="0054164D">
        <w:rPr>
          <w:spacing w:val="-1"/>
        </w:rPr>
        <w:t xml:space="preserve"> </w:t>
      </w:r>
      <w:r w:rsidRPr="0054164D">
        <w:t>de</w:t>
      </w:r>
      <w:r w:rsidRPr="0054164D">
        <w:rPr>
          <w:spacing w:val="-5"/>
        </w:rPr>
        <w:t xml:space="preserve"> </w:t>
      </w:r>
      <w:r w:rsidRPr="0054164D">
        <w:t xml:space="preserve">ingeniería </w:t>
      </w:r>
      <w:r w:rsidR="008E3FFF">
        <w:t>24</w:t>
      </w:r>
      <w:r w:rsidRPr="0054164D">
        <w:rPr>
          <w:spacing w:val="-5"/>
        </w:rPr>
        <w:t xml:space="preserve"> </w:t>
      </w:r>
      <w:r w:rsidRPr="0054164D">
        <w:t>para</w:t>
      </w:r>
      <w:r w:rsidRPr="0054164D">
        <w:rPr>
          <w:spacing w:val="-5"/>
        </w:rPr>
        <w:t xml:space="preserve"> </w:t>
      </w:r>
      <w:r w:rsidRPr="0054164D">
        <w:t>historia</w:t>
      </w:r>
      <w:r w:rsidRPr="0054164D">
        <w:rPr>
          <w:spacing w:val="-5"/>
        </w:rPr>
        <w:t xml:space="preserve"> </w:t>
      </w:r>
      <w:r w:rsidRPr="0054164D">
        <w:t>de</w:t>
      </w:r>
      <w:r w:rsidRPr="0054164D">
        <w:rPr>
          <w:spacing w:val="-1"/>
        </w:rPr>
        <w:t xml:space="preserve"> </w:t>
      </w:r>
      <w:r w:rsidRPr="0054164D">
        <w:t>usuario</w:t>
      </w:r>
      <w:r w:rsidRPr="0054164D">
        <w:rPr>
          <w:spacing w:val="-5"/>
        </w:rPr>
        <w:t xml:space="preserve"> </w:t>
      </w:r>
      <w:r w:rsidR="008E3FFF">
        <w:t>8</w:t>
      </w:r>
    </w:p>
    <w:tbl>
      <w:tblPr>
        <w:tblStyle w:val="TableNormal"/>
        <w:tblW w:w="872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60"/>
        <w:gridCol w:w="4365"/>
      </w:tblGrid>
      <w:tr w:rsidR="0054164D" w14:paraId="7308C7C3" w14:textId="77777777" w:rsidTr="00EC1FA9">
        <w:trPr>
          <w:trHeight w:val="277"/>
          <w:jc w:val="center"/>
        </w:trPr>
        <w:tc>
          <w:tcPr>
            <w:tcW w:w="8725" w:type="dxa"/>
            <w:gridSpan w:val="2"/>
            <w:tcBorders>
              <w:bottom w:val="single" w:sz="18" w:space="0" w:color="000000"/>
            </w:tcBorders>
          </w:tcPr>
          <w:p w14:paraId="47F73DC0" w14:textId="77777777" w:rsidR="0054164D" w:rsidRDefault="0054164D" w:rsidP="00EC1FA9">
            <w:pPr>
              <w:pStyle w:val="TableParagraph"/>
              <w:spacing w:line="257" w:lineRule="exact"/>
              <w:rPr>
                <w:rFonts w:ascii="Arial MT" w:hAnsi="Arial MT"/>
                <w:sz w:val="24"/>
              </w:rPr>
            </w:pPr>
            <w:r>
              <w:rPr>
                <w:rFonts w:ascii="Arial MT" w:hAnsi="Arial MT"/>
                <w:sz w:val="24"/>
              </w:rPr>
              <w:t>TAREA</w:t>
            </w:r>
            <w:r>
              <w:rPr>
                <w:rFonts w:ascii="Arial MT" w:hAnsi="Arial MT"/>
                <w:spacing w:val="-4"/>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INGENIERÍA</w:t>
            </w:r>
          </w:p>
        </w:tc>
      </w:tr>
      <w:tr w:rsidR="0054164D" w14:paraId="363F8C31" w14:textId="77777777" w:rsidTr="00EC1FA9">
        <w:trPr>
          <w:trHeight w:val="277"/>
          <w:jc w:val="center"/>
        </w:trPr>
        <w:tc>
          <w:tcPr>
            <w:tcW w:w="4360" w:type="dxa"/>
            <w:tcBorders>
              <w:top w:val="single" w:sz="18" w:space="0" w:color="000000"/>
            </w:tcBorders>
            <w:shd w:val="clear" w:color="auto" w:fill="C0C0C0"/>
          </w:tcPr>
          <w:p w14:paraId="32E47BF3" w14:textId="05B47FC6" w:rsidR="0054164D" w:rsidRDefault="0054164D" w:rsidP="00EC1FA9">
            <w:pPr>
              <w:pStyle w:val="TableParagraph"/>
              <w:spacing w:line="257" w:lineRule="exact"/>
              <w:rPr>
                <w:b/>
                <w:sz w:val="24"/>
              </w:rPr>
            </w:pPr>
            <w:r>
              <w:rPr>
                <w:rFonts w:ascii="Arial MT" w:hAnsi="Arial MT"/>
                <w:sz w:val="24"/>
              </w:rPr>
              <w:t>Número</w:t>
            </w:r>
            <w:r>
              <w:rPr>
                <w:rFonts w:ascii="Arial MT" w:hAnsi="Arial MT"/>
                <w:spacing w:val="-1"/>
                <w:sz w:val="24"/>
              </w:rPr>
              <w:t xml:space="preserve"> </w:t>
            </w:r>
            <w:r>
              <w:rPr>
                <w:rFonts w:ascii="Arial MT" w:hAnsi="Arial MT"/>
                <w:sz w:val="24"/>
              </w:rPr>
              <w:t>de</w:t>
            </w:r>
            <w:r>
              <w:rPr>
                <w:rFonts w:ascii="Arial MT" w:hAnsi="Arial MT"/>
                <w:spacing w:val="-1"/>
                <w:sz w:val="24"/>
              </w:rPr>
              <w:t xml:space="preserve"> </w:t>
            </w:r>
            <w:r>
              <w:rPr>
                <w:rFonts w:ascii="Arial MT" w:hAnsi="Arial MT"/>
                <w:sz w:val="24"/>
              </w:rPr>
              <w:t>Tarea:</w:t>
            </w:r>
            <w:r>
              <w:rPr>
                <w:rFonts w:ascii="Arial MT" w:hAnsi="Arial MT"/>
                <w:spacing w:val="-1"/>
                <w:sz w:val="24"/>
              </w:rPr>
              <w:t xml:space="preserve"> </w:t>
            </w:r>
            <w:r w:rsidR="008E3FFF">
              <w:rPr>
                <w:b/>
                <w:sz w:val="24"/>
              </w:rPr>
              <w:t>24</w:t>
            </w:r>
          </w:p>
        </w:tc>
        <w:tc>
          <w:tcPr>
            <w:tcW w:w="4365" w:type="dxa"/>
            <w:tcBorders>
              <w:top w:val="single" w:sz="18" w:space="0" w:color="000000"/>
            </w:tcBorders>
            <w:shd w:val="clear" w:color="auto" w:fill="C0C0C0"/>
          </w:tcPr>
          <w:p w14:paraId="0273F9B7" w14:textId="3F6674DA" w:rsidR="0054164D" w:rsidRDefault="0054164D" w:rsidP="00EC1FA9">
            <w:pPr>
              <w:pStyle w:val="TableParagraph"/>
              <w:spacing w:line="257" w:lineRule="exact"/>
              <w:ind w:left="105"/>
              <w:rPr>
                <w:rFonts w:ascii="Arial MT" w:hAnsi="Arial MT"/>
                <w:sz w:val="24"/>
              </w:rPr>
            </w:pPr>
            <w:r>
              <w:rPr>
                <w:b/>
                <w:sz w:val="24"/>
              </w:rPr>
              <w:t>Número</w:t>
            </w:r>
            <w:r>
              <w:rPr>
                <w:b/>
                <w:spacing w:val="-1"/>
                <w:sz w:val="24"/>
              </w:rPr>
              <w:t xml:space="preserve"> </w:t>
            </w:r>
            <w:r>
              <w:rPr>
                <w:b/>
                <w:sz w:val="24"/>
              </w:rPr>
              <w:t>de</w:t>
            </w:r>
            <w:r>
              <w:rPr>
                <w:b/>
                <w:spacing w:val="-2"/>
                <w:sz w:val="24"/>
              </w:rPr>
              <w:t xml:space="preserve"> </w:t>
            </w:r>
            <w:r>
              <w:rPr>
                <w:b/>
                <w:sz w:val="24"/>
              </w:rPr>
              <w:t>Historia:</w:t>
            </w:r>
            <w:r>
              <w:rPr>
                <w:b/>
                <w:spacing w:val="-2"/>
                <w:sz w:val="24"/>
              </w:rPr>
              <w:t xml:space="preserve"> </w:t>
            </w:r>
            <w:r w:rsidR="008E3FFF">
              <w:rPr>
                <w:rFonts w:ascii="Arial MT" w:hAnsi="Arial MT"/>
                <w:sz w:val="24"/>
              </w:rPr>
              <w:t>8</w:t>
            </w:r>
          </w:p>
        </w:tc>
      </w:tr>
      <w:tr w:rsidR="0054164D" w:rsidRPr="0003272A" w14:paraId="554B5CF5" w14:textId="77777777" w:rsidTr="00EC1FA9">
        <w:trPr>
          <w:trHeight w:val="277"/>
          <w:jc w:val="center"/>
        </w:trPr>
        <w:tc>
          <w:tcPr>
            <w:tcW w:w="8725" w:type="dxa"/>
            <w:gridSpan w:val="2"/>
          </w:tcPr>
          <w:p w14:paraId="3EF1FBCF" w14:textId="77777777" w:rsidR="0054164D" w:rsidRPr="00AE4FCB" w:rsidRDefault="0054164D" w:rsidP="00EC1FA9">
            <w:pPr>
              <w:pStyle w:val="TableParagraph"/>
              <w:spacing w:line="258" w:lineRule="exact"/>
              <w:rPr>
                <w:b/>
                <w:sz w:val="24"/>
              </w:rPr>
            </w:pPr>
            <w:r>
              <w:rPr>
                <w:rFonts w:ascii="Arial MT"/>
                <w:sz w:val="24"/>
              </w:rPr>
              <w:t>Nombre</w:t>
            </w:r>
            <w:r>
              <w:rPr>
                <w:rFonts w:ascii="Arial MT"/>
                <w:spacing w:val="-2"/>
                <w:sz w:val="24"/>
              </w:rPr>
              <w:t xml:space="preserve"> </w:t>
            </w:r>
            <w:r>
              <w:rPr>
                <w:rFonts w:ascii="Arial MT"/>
                <w:sz w:val="24"/>
              </w:rPr>
              <w:t>de</w:t>
            </w:r>
            <w:r>
              <w:rPr>
                <w:rFonts w:ascii="Arial MT"/>
                <w:spacing w:val="-1"/>
                <w:sz w:val="24"/>
              </w:rPr>
              <w:t xml:space="preserve"> </w:t>
            </w:r>
            <w:r>
              <w:rPr>
                <w:rFonts w:ascii="Arial MT"/>
                <w:sz w:val="24"/>
              </w:rPr>
              <w:t>Tarea</w:t>
            </w:r>
            <w:r>
              <w:rPr>
                <w:b/>
                <w:sz w:val="24"/>
              </w:rPr>
              <w:t xml:space="preserve">: </w:t>
            </w:r>
            <w:r w:rsidRPr="00AE4FCB">
              <w:rPr>
                <w:b/>
                <w:sz w:val="24"/>
              </w:rPr>
              <w:t>Creación de la Base de Datos para Gestión de</w:t>
            </w:r>
          </w:p>
          <w:p w14:paraId="64561408" w14:textId="7EA646DA" w:rsidR="0054164D" w:rsidRDefault="0054164D" w:rsidP="00EC1FA9">
            <w:pPr>
              <w:pStyle w:val="TableParagraph"/>
              <w:spacing w:line="258" w:lineRule="exact"/>
              <w:rPr>
                <w:b/>
                <w:sz w:val="24"/>
              </w:rPr>
            </w:pPr>
            <w:r>
              <w:rPr>
                <w:b/>
                <w:sz w:val="24"/>
              </w:rPr>
              <w:t>blog</w:t>
            </w:r>
            <w:r w:rsidRPr="00AE4FCB">
              <w:rPr>
                <w:b/>
                <w:sz w:val="24"/>
              </w:rPr>
              <w:t>.</w:t>
            </w:r>
          </w:p>
        </w:tc>
      </w:tr>
      <w:tr w:rsidR="0054164D" w14:paraId="72BF1861" w14:textId="77777777" w:rsidTr="00EC1FA9">
        <w:trPr>
          <w:trHeight w:val="272"/>
          <w:jc w:val="center"/>
        </w:trPr>
        <w:tc>
          <w:tcPr>
            <w:tcW w:w="4360" w:type="dxa"/>
            <w:shd w:val="clear" w:color="auto" w:fill="C0C0C0"/>
          </w:tcPr>
          <w:p w14:paraId="473A0BFA" w14:textId="77777777" w:rsidR="0054164D" w:rsidRDefault="0054164D" w:rsidP="00EC1FA9">
            <w:pPr>
              <w:pStyle w:val="TableParagraph"/>
              <w:spacing w:line="253" w:lineRule="exact"/>
              <w:rPr>
                <w:b/>
                <w:sz w:val="24"/>
              </w:rPr>
            </w:pPr>
            <w:r>
              <w:rPr>
                <w:rFonts w:ascii="Arial MT"/>
                <w:sz w:val="24"/>
              </w:rPr>
              <w:t>Tipo</w:t>
            </w:r>
            <w:r>
              <w:rPr>
                <w:rFonts w:ascii="Arial MT"/>
                <w:spacing w:val="-2"/>
                <w:sz w:val="24"/>
              </w:rPr>
              <w:t xml:space="preserve"> </w:t>
            </w:r>
            <w:r>
              <w:rPr>
                <w:rFonts w:ascii="Arial MT"/>
                <w:sz w:val="24"/>
              </w:rPr>
              <w:t>de</w:t>
            </w:r>
            <w:r>
              <w:rPr>
                <w:rFonts w:ascii="Arial MT"/>
                <w:spacing w:val="-6"/>
                <w:sz w:val="24"/>
              </w:rPr>
              <w:t xml:space="preserve"> </w:t>
            </w:r>
            <w:r>
              <w:rPr>
                <w:rFonts w:ascii="Arial MT"/>
                <w:sz w:val="24"/>
              </w:rPr>
              <w:t>Tarea:</w:t>
            </w:r>
            <w:r>
              <w:rPr>
                <w:rFonts w:ascii="Arial MT"/>
                <w:spacing w:val="1"/>
                <w:sz w:val="24"/>
              </w:rPr>
              <w:t xml:space="preserve"> </w:t>
            </w:r>
            <w:r>
              <w:rPr>
                <w:b/>
                <w:sz w:val="24"/>
              </w:rPr>
              <w:t>Desarrollo</w:t>
            </w:r>
          </w:p>
        </w:tc>
        <w:tc>
          <w:tcPr>
            <w:tcW w:w="4365" w:type="dxa"/>
            <w:shd w:val="clear" w:color="auto" w:fill="C0C0C0"/>
          </w:tcPr>
          <w:p w14:paraId="18EA6205" w14:textId="77777777" w:rsidR="0054164D" w:rsidRDefault="0054164D" w:rsidP="00EC1FA9">
            <w:pPr>
              <w:pStyle w:val="TableParagraph"/>
              <w:spacing w:line="253" w:lineRule="exact"/>
              <w:ind w:left="105"/>
              <w:rPr>
                <w:rFonts w:ascii="Arial MT"/>
                <w:sz w:val="24"/>
              </w:rPr>
            </w:pPr>
            <w:r>
              <w:rPr>
                <w:b/>
                <w:sz w:val="24"/>
              </w:rPr>
              <w:t>Puntos</w:t>
            </w:r>
            <w:r>
              <w:rPr>
                <w:b/>
                <w:spacing w:val="-3"/>
                <w:sz w:val="24"/>
              </w:rPr>
              <w:t xml:space="preserve"> </w:t>
            </w:r>
            <w:r>
              <w:rPr>
                <w:b/>
                <w:sz w:val="24"/>
              </w:rPr>
              <w:t>Estimados:</w:t>
            </w:r>
            <w:r>
              <w:rPr>
                <w:b/>
                <w:spacing w:val="-2"/>
                <w:sz w:val="24"/>
              </w:rPr>
              <w:t xml:space="preserve"> </w:t>
            </w:r>
            <w:r>
              <w:rPr>
                <w:rFonts w:ascii="Arial MT"/>
                <w:sz w:val="24"/>
              </w:rPr>
              <w:t>0.5</w:t>
            </w:r>
          </w:p>
        </w:tc>
      </w:tr>
      <w:tr w:rsidR="0054164D" w14:paraId="374033D1" w14:textId="77777777" w:rsidTr="00EC1FA9">
        <w:trPr>
          <w:trHeight w:val="407"/>
          <w:jc w:val="center"/>
        </w:trPr>
        <w:tc>
          <w:tcPr>
            <w:tcW w:w="4360" w:type="dxa"/>
          </w:tcPr>
          <w:p w14:paraId="281734C8" w14:textId="3DD589A9" w:rsidR="0054164D" w:rsidRDefault="0054164D" w:rsidP="00EC1FA9">
            <w:pPr>
              <w:pStyle w:val="TableParagraph"/>
              <w:spacing w:line="266" w:lineRule="exact"/>
              <w:rPr>
                <w:b/>
                <w:sz w:val="24"/>
              </w:rPr>
            </w:pPr>
            <w:r>
              <w:rPr>
                <w:rFonts w:ascii="Arial MT"/>
                <w:sz w:val="24"/>
              </w:rPr>
              <w:t>Fecha</w:t>
            </w:r>
            <w:r>
              <w:rPr>
                <w:rFonts w:ascii="Arial MT"/>
                <w:spacing w:val="-3"/>
                <w:sz w:val="24"/>
              </w:rPr>
              <w:t xml:space="preserve"> </w:t>
            </w:r>
            <w:r>
              <w:rPr>
                <w:rFonts w:ascii="Arial MT"/>
                <w:sz w:val="24"/>
              </w:rPr>
              <w:t>Inicio:</w:t>
            </w:r>
            <w:r>
              <w:rPr>
                <w:rFonts w:ascii="Arial MT"/>
                <w:spacing w:val="1"/>
                <w:sz w:val="24"/>
              </w:rPr>
              <w:t xml:space="preserve"> </w:t>
            </w:r>
            <w:r>
              <w:rPr>
                <w:b/>
                <w:sz w:val="24"/>
              </w:rPr>
              <w:t>20</w:t>
            </w:r>
            <w:r w:rsidRPr="00AE4FCB">
              <w:rPr>
                <w:b/>
                <w:sz w:val="24"/>
              </w:rPr>
              <w:t>/04/2021</w:t>
            </w:r>
          </w:p>
        </w:tc>
        <w:tc>
          <w:tcPr>
            <w:tcW w:w="4365" w:type="dxa"/>
          </w:tcPr>
          <w:p w14:paraId="1D5093BB" w14:textId="08356973" w:rsidR="0054164D" w:rsidRDefault="0054164D" w:rsidP="00EC1FA9">
            <w:pPr>
              <w:pStyle w:val="TableParagraph"/>
              <w:spacing w:line="266" w:lineRule="exact"/>
              <w:ind w:left="105"/>
              <w:rPr>
                <w:rFonts w:ascii="Arial MT"/>
                <w:sz w:val="24"/>
              </w:rPr>
            </w:pPr>
            <w:r>
              <w:rPr>
                <w:b/>
                <w:sz w:val="24"/>
              </w:rPr>
              <w:t>Fecha</w:t>
            </w:r>
            <w:r>
              <w:rPr>
                <w:b/>
                <w:spacing w:val="-4"/>
                <w:sz w:val="24"/>
              </w:rPr>
              <w:t xml:space="preserve"> </w:t>
            </w:r>
            <w:r>
              <w:rPr>
                <w:b/>
                <w:sz w:val="24"/>
              </w:rPr>
              <w:t xml:space="preserve">Fin: </w:t>
            </w:r>
            <w:r>
              <w:rPr>
                <w:rFonts w:ascii="Arial MT"/>
                <w:sz w:val="24"/>
              </w:rPr>
              <w:t>22</w:t>
            </w:r>
            <w:r w:rsidRPr="00831195">
              <w:rPr>
                <w:rFonts w:ascii="Arial MT"/>
                <w:sz w:val="24"/>
              </w:rPr>
              <w:t>/0</w:t>
            </w:r>
            <w:r>
              <w:rPr>
                <w:rFonts w:ascii="Arial MT"/>
                <w:sz w:val="24"/>
              </w:rPr>
              <w:t>4</w:t>
            </w:r>
            <w:r w:rsidRPr="00831195">
              <w:rPr>
                <w:rFonts w:ascii="Arial MT"/>
                <w:sz w:val="24"/>
              </w:rPr>
              <w:t>/2021</w:t>
            </w:r>
          </w:p>
        </w:tc>
      </w:tr>
      <w:tr w:rsidR="0054164D" w:rsidRPr="004033F2" w14:paraId="5BAFA5FF" w14:textId="77777777" w:rsidTr="00EC1FA9">
        <w:trPr>
          <w:trHeight w:val="277"/>
          <w:jc w:val="center"/>
        </w:trPr>
        <w:tc>
          <w:tcPr>
            <w:tcW w:w="8725" w:type="dxa"/>
            <w:gridSpan w:val="2"/>
            <w:shd w:val="clear" w:color="auto" w:fill="C0C0C0"/>
          </w:tcPr>
          <w:p w14:paraId="3510AC52" w14:textId="77777777" w:rsidR="0054164D" w:rsidRDefault="0054164D" w:rsidP="00EC1FA9">
            <w:pPr>
              <w:pStyle w:val="TableParagraph"/>
              <w:spacing w:line="258" w:lineRule="exact"/>
              <w:rPr>
                <w:b/>
                <w:sz w:val="24"/>
              </w:rPr>
            </w:pPr>
            <w:r>
              <w:rPr>
                <w:rFonts w:ascii="Arial MT" w:hAnsi="Arial MT"/>
                <w:sz w:val="24"/>
              </w:rPr>
              <w:t>Programador</w:t>
            </w:r>
            <w:r>
              <w:rPr>
                <w:rFonts w:ascii="Arial MT" w:hAnsi="Arial MT"/>
                <w:spacing w:val="-3"/>
                <w:sz w:val="24"/>
              </w:rPr>
              <w:t xml:space="preserve"> </w:t>
            </w:r>
            <w:r>
              <w:rPr>
                <w:rFonts w:ascii="Arial MT" w:hAnsi="Arial MT"/>
                <w:sz w:val="24"/>
              </w:rPr>
              <w:t>Responsable:</w:t>
            </w:r>
            <w:r>
              <w:rPr>
                <w:rFonts w:ascii="Arial MT" w:hAnsi="Arial MT"/>
                <w:spacing w:val="65"/>
                <w:sz w:val="24"/>
              </w:rPr>
              <w:t xml:space="preserve"> </w:t>
            </w:r>
            <w:r>
              <w:rPr>
                <w:b/>
                <w:sz w:val="24"/>
              </w:rPr>
              <w:t>Brayan Fernando Rivera</w:t>
            </w:r>
          </w:p>
        </w:tc>
      </w:tr>
      <w:tr w:rsidR="0054164D" w:rsidRPr="004033F2" w14:paraId="33FCAA3F" w14:textId="77777777" w:rsidTr="00EC1FA9">
        <w:trPr>
          <w:trHeight w:val="551"/>
          <w:jc w:val="center"/>
        </w:trPr>
        <w:tc>
          <w:tcPr>
            <w:tcW w:w="8725" w:type="dxa"/>
            <w:gridSpan w:val="2"/>
          </w:tcPr>
          <w:p w14:paraId="5712E7FD" w14:textId="541A8475" w:rsidR="0054164D" w:rsidRDefault="0054164D" w:rsidP="00EC1FA9">
            <w:pPr>
              <w:pStyle w:val="TableParagraph"/>
              <w:spacing w:line="266" w:lineRule="exact"/>
              <w:rPr>
                <w:b/>
                <w:sz w:val="24"/>
              </w:rPr>
            </w:pPr>
            <w:r>
              <w:rPr>
                <w:rFonts w:ascii="Arial MT" w:hAnsi="Arial MT"/>
                <w:sz w:val="24"/>
              </w:rPr>
              <w:t xml:space="preserve">Descripción: </w:t>
            </w:r>
            <w:r>
              <w:rPr>
                <w:b/>
                <w:sz w:val="24"/>
              </w:rPr>
              <w:t>Se</w:t>
            </w:r>
            <w:r>
              <w:rPr>
                <w:b/>
                <w:spacing w:val="-2"/>
                <w:sz w:val="24"/>
              </w:rPr>
              <w:t xml:space="preserve"> </w:t>
            </w:r>
            <w:r>
              <w:rPr>
                <w:b/>
                <w:sz w:val="24"/>
              </w:rPr>
              <w:t>necesita</w:t>
            </w:r>
            <w:r>
              <w:rPr>
                <w:b/>
                <w:spacing w:val="-2"/>
                <w:sz w:val="24"/>
              </w:rPr>
              <w:t xml:space="preserve"> </w:t>
            </w:r>
            <w:r>
              <w:rPr>
                <w:b/>
                <w:sz w:val="24"/>
              </w:rPr>
              <w:t>crear</w:t>
            </w:r>
            <w:r>
              <w:rPr>
                <w:b/>
                <w:spacing w:val="-5"/>
                <w:sz w:val="24"/>
              </w:rPr>
              <w:t xml:space="preserve"> </w:t>
            </w:r>
            <w:r>
              <w:rPr>
                <w:b/>
                <w:sz w:val="24"/>
              </w:rPr>
              <w:t>la</w:t>
            </w:r>
            <w:r>
              <w:rPr>
                <w:b/>
                <w:spacing w:val="-6"/>
                <w:sz w:val="24"/>
              </w:rPr>
              <w:t xml:space="preserve"> </w:t>
            </w:r>
            <w:r>
              <w:rPr>
                <w:b/>
                <w:sz w:val="24"/>
              </w:rPr>
              <w:t>base</w:t>
            </w:r>
            <w:r>
              <w:rPr>
                <w:b/>
                <w:spacing w:val="-6"/>
                <w:sz w:val="24"/>
              </w:rPr>
              <w:t xml:space="preserve"> </w:t>
            </w:r>
            <w:r>
              <w:rPr>
                <w:b/>
                <w:sz w:val="24"/>
              </w:rPr>
              <w:t>de</w:t>
            </w:r>
            <w:r>
              <w:rPr>
                <w:b/>
                <w:spacing w:val="-5"/>
                <w:sz w:val="24"/>
              </w:rPr>
              <w:t xml:space="preserve"> </w:t>
            </w:r>
            <w:r>
              <w:rPr>
                <w:b/>
                <w:sz w:val="24"/>
              </w:rPr>
              <w:t>datos</w:t>
            </w:r>
            <w:r>
              <w:rPr>
                <w:b/>
                <w:spacing w:val="-2"/>
                <w:sz w:val="24"/>
              </w:rPr>
              <w:t xml:space="preserve"> </w:t>
            </w:r>
            <w:r>
              <w:rPr>
                <w:b/>
                <w:sz w:val="24"/>
              </w:rPr>
              <w:t>registro</w:t>
            </w:r>
            <w:r>
              <w:rPr>
                <w:b/>
                <w:spacing w:val="-5"/>
                <w:sz w:val="24"/>
              </w:rPr>
              <w:t xml:space="preserve"> </w:t>
            </w:r>
            <w:r>
              <w:rPr>
                <w:b/>
                <w:sz w:val="24"/>
              </w:rPr>
              <w:t>de</w:t>
            </w:r>
            <w:r>
              <w:rPr>
                <w:b/>
                <w:spacing w:val="-2"/>
                <w:sz w:val="24"/>
              </w:rPr>
              <w:t xml:space="preserve"> </w:t>
            </w:r>
            <w:r>
              <w:rPr>
                <w:b/>
                <w:sz w:val="24"/>
              </w:rPr>
              <w:t>Publicaciones</w:t>
            </w:r>
            <w:r>
              <w:rPr>
                <w:b/>
                <w:spacing w:val="-6"/>
                <w:sz w:val="24"/>
              </w:rPr>
              <w:t xml:space="preserve"> </w:t>
            </w:r>
            <w:r>
              <w:rPr>
                <w:b/>
                <w:sz w:val="24"/>
              </w:rPr>
              <w:t>para almacenar</w:t>
            </w:r>
            <w:r>
              <w:rPr>
                <w:b/>
                <w:spacing w:val="-7"/>
                <w:sz w:val="24"/>
              </w:rPr>
              <w:t xml:space="preserve"> </w:t>
            </w:r>
            <w:r>
              <w:rPr>
                <w:b/>
                <w:sz w:val="24"/>
              </w:rPr>
              <w:t>la</w:t>
            </w:r>
            <w:r>
              <w:rPr>
                <w:b/>
                <w:spacing w:val="-3"/>
                <w:sz w:val="24"/>
              </w:rPr>
              <w:t xml:space="preserve"> </w:t>
            </w:r>
            <w:r>
              <w:rPr>
                <w:b/>
                <w:sz w:val="24"/>
              </w:rPr>
              <w:t>información</w:t>
            </w:r>
            <w:r>
              <w:rPr>
                <w:b/>
                <w:spacing w:val="-6"/>
                <w:sz w:val="24"/>
              </w:rPr>
              <w:t xml:space="preserve"> </w:t>
            </w:r>
            <w:r>
              <w:rPr>
                <w:b/>
                <w:sz w:val="24"/>
              </w:rPr>
              <w:t>requerida</w:t>
            </w:r>
            <w:r>
              <w:rPr>
                <w:b/>
                <w:spacing w:val="-4"/>
                <w:sz w:val="24"/>
              </w:rPr>
              <w:t xml:space="preserve"> </w:t>
            </w:r>
            <w:r>
              <w:rPr>
                <w:b/>
                <w:sz w:val="24"/>
              </w:rPr>
              <w:t>de</w:t>
            </w:r>
            <w:r>
              <w:rPr>
                <w:b/>
                <w:spacing w:val="-3"/>
                <w:sz w:val="24"/>
              </w:rPr>
              <w:t xml:space="preserve"> </w:t>
            </w:r>
            <w:r>
              <w:rPr>
                <w:b/>
                <w:sz w:val="24"/>
              </w:rPr>
              <w:t xml:space="preserve">post de la </w:t>
            </w:r>
            <w:r w:rsidR="008E3FFF">
              <w:rPr>
                <w:b/>
                <w:sz w:val="24"/>
              </w:rPr>
              <w:t>página</w:t>
            </w:r>
            <w:r>
              <w:rPr>
                <w:b/>
                <w:sz w:val="24"/>
              </w:rPr>
              <w:t>.</w:t>
            </w:r>
          </w:p>
          <w:p w14:paraId="0B5AC322" w14:textId="77777777" w:rsidR="0054164D" w:rsidRDefault="0054164D" w:rsidP="00EC1FA9">
            <w:pPr>
              <w:pStyle w:val="TableParagraph"/>
              <w:spacing w:line="266" w:lineRule="exact"/>
              <w:rPr>
                <w:b/>
                <w:sz w:val="24"/>
              </w:rPr>
            </w:pPr>
          </w:p>
        </w:tc>
      </w:tr>
    </w:tbl>
    <w:p w14:paraId="70CDDC80" w14:textId="6A1346B9" w:rsidR="0054164D" w:rsidRPr="008E3FFF" w:rsidRDefault="008E3FFF" w:rsidP="008E3FFF">
      <w:pPr>
        <w:pStyle w:val="Prrafodelista"/>
      </w:pPr>
      <w:r w:rsidRPr="008E3FFF">
        <w:t xml:space="preserve">Tabla </w:t>
      </w:r>
      <w:r>
        <w:fldChar w:fldCharType="begin"/>
      </w:r>
      <w:r w:rsidRPr="008E3FFF">
        <w:instrText xml:space="preserve"> SEQ Tabla \* ARABIC </w:instrText>
      </w:r>
      <w:r>
        <w:fldChar w:fldCharType="separate"/>
      </w:r>
      <w:r w:rsidR="00815265">
        <w:rPr>
          <w:noProof/>
        </w:rPr>
        <w:t>48</w:t>
      </w:r>
      <w:r>
        <w:fldChar w:fldCharType="end"/>
      </w:r>
      <w:r w:rsidRPr="008E3FFF">
        <w:t>.</w:t>
      </w:r>
      <w:r w:rsidR="0054164D" w:rsidRPr="008E3FFF">
        <w:t xml:space="preserve"> Tarea de ingeniería </w:t>
      </w:r>
      <w:r>
        <w:t>25</w:t>
      </w:r>
      <w:r w:rsidR="0054164D" w:rsidRPr="008E3FFF">
        <w:t xml:space="preserve"> para historia de usuario </w:t>
      </w:r>
      <w:r>
        <w:t>8</w:t>
      </w:r>
    </w:p>
    <w:tbl>
      <w:tblPr>
        <w:tblStyle w:val="TableGrid"/>
        <w:tblW w:w="8717" w:type="dxa"/>
        <w:jc w:val="center"/>
        <w:tblInd w:w="0" w:type="dxa"/>
        <w:tblCellMar>
          <w:top w:w="6" w:type="dxa"/>
          <w:left w:w="108" w:type="dxa"/>
          <w:right w:w="115" w:type="dxa"/>
        </w:tblCellMar>
        <w:tblLook w:val="04A0" w:firstRow="1" w:lastRow="0" w:firstColumn="1" w:lastColumn="0" w:noHBand="0" w:noVBand="1"/>
      </w:tblPr>
      <w:tblGrid>
        <w:gridCol w:w="4355"/>
        <w:gridCol w:w="4362"/>
      </w:tblGrid>
      <w:tr w:rsidR="0054164D" w14:paraId="6BCBD361" w14:textId="77777777" w:rsidTr="00EC1FA9">
        <w:trPr>
          <w:trHeight w:val="313"/>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24910DD1" w14:textId="77777777" w:rsidR="0054164D" w:rsidRDefault="0054164D" w:rsidP="00EC1FA9">
            <w:pPr>
              <w:spacing w:line="259" w:lineRule="auto"/>
            </w:pPr>
            <w:r>
              <w:t xml:space="preserve">TAREA DE INGENIERÍA </w:t>
            </w:r>
          </w:p>
        </w:tc>
      </w:tr>
      <w:tr w:rsidR="0054164D" w14:paraId="7C4AE420" w14:textId="77777777" w:rsidTr="00EC1FA9">
        <w:trPr>
          <w:trHeight w:val="299"/>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057922E2" w14:textId="19EF006E" w:rsidR="0054164D" w:rsidRDefault="0054164D" w:rsidP="00EC1FA9">
            <w:pPr>
              <w:spacing w:line="259" w:lineRule="auto"/>
            </w:pPr>
            <w:r>
              <w:t xml:space="preserve">Número de Tarea: </w:t>
            </w:r>
            <w:r w:rsidR="008E3FFF">
              <w:rPr>
                <w:rFonts w:eastAsia="Arial" w:cs="Arial"/>
                <w:b/>
              </w:rPr>
              <w:t>25</w:t>
            </w:r>
            <w:r>
              <w:t xml:space="preserve"> </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133BE849" w14:textId="1B0D99B4" w:rsidR="0054164D" w:rsidRDefault="0054164D" w:rsidP="00EC1FA9">
            <w:pPr>
              <w:spacing w:line="259" w:lineRule="auto"/>
            </w:pPr>
            <w:r>
              <w:rPr>
                <w:rFonts w:eastAsia="Arial" w:cs="Arial"/>
                <w:b/>
              </w:rPr>
              <w:t xml:space="preserve">Número de Historia: </w:t>
            </w:r>
            <w:r w:rsidR="008E3FFF">
              <w:t>8</w:t>
            </w:r>
            <w:r>
              <w:rPr>
                <w:rFonts w:eastAsia="Arial" w:cs="Arial"/>
                <w:b/>
              </w:rPr>
              <w:t xml:space="preserve"> </w:t>
            </w:r>
          </w:p>
        </w:tc>
      </w:tr>
      <w:tr w:rsidR="0054164D" w:rsidRPr="004033F2" w14:paraId="1042ACA6" w14:textId="77777777" w:rsidTr="00EC1FA9">
        <w:trPr>
          <w:trHeight w:val="302"/>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601E94E3" w14:textId="77777777" w:rsidR="0054164D" w:rsidRDefault="0054164D" w:rsidP="00EC1FA9">
            <w:pPr>
              <w:spacing w:line="259" w:lineRule="auto"/>
            </w:pPr>
            <w:r>
              <w:t xml:space="preserve">Nombre de Tarea: </w:t>
            </w:r>
            <w:r w:rsidRPr="00AE4FCB">
              <w:rPr>
                <w:rFonts w:eastAsia="Arial" w:cs="Arial"/>
                <w:b/>
              </w:rPr>
              <w:t>Validación de Datos en la Base de Datos.</w:t>
            </w:r>
          </w:p>
        </w:tc>
      </w:tr>
      <w:tr w:rsidR="0054164D" w14:paraId="6BB4931A" w14:textId="77777777" w:rsidTr="00EC1FA9">
        <w:trPr>
          <w:trHeight w:val="293"/>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68E60A29" w14:textId="77777777" w:rsidR="0054164D" w:rsidRDefault="0054164D" w:rsidP="00EC1FA9">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5C20A707" w14:textId="77777777" w:rsidR="0054164D" w:rsidRDefault="0054164D" w:rsidP="00EC1FA9">
            <w:pPr>
              <w:spacing w:line="259" w:lineRule="auto"/>
            </w:pPr>
            <w:r>
              <w:rPr>
                <w:rFonts w:eastAsia="Arial" w:cs="Arial"/>
                <w:b/>
              </w:rPr>
              <w:t xml:space="preserve">Puntos Estimados: </w:t>
            </w:r>
            <w:r>
              <w:t>1</w:t>
            </w:r>
            <w:r>
              <w:rPr>
                <w:rFonts w:eastAsia="Arial" w:cs="Arial"/>
                <w:b/>
              </w:rPr>
              <w:t xml:space="preserve"> </w:t>
            </w:r>
          </w:p>
        </w:tc>
      </w:tr>
      <w:tr w:rsidR="0054164D" w14:paraId="39ECB70D" w14:textId="77777777" w:rsidTr="00EC1FA9">
        <w:trPr>
          <w:trHeight w:val="442"/>
          <w:jc w:val="center"/>
        </w:trPr>
        <w:tc>
          <w:tcPr>
            <w:tcW w:w="4355" w:type="dxa"/>
            <w:tcBorders>
              <w:top w:val="single" w:sz="8" w:space="0" w:color="000000"/>
              <w:left w:val="single" w:sz="8" w:space="0" w:color="000000"/>
              <w:bottom w:val="single" w:sz="8" w:space="0" w:color="000000"/>
              <w:right w:val="single" w:sz="8" w:space="0" w:color="000000"/>
            </w:tcBorders>
          </w:tcPr>
          <w:p w14:paraId="097C4B4D" w14:textId="62C3C134" w:rsidR="0054164D" w:rsidRDefault="0054164D" w:rsidP="00EC1FA9">
            <w:pPr>
              <w:spacing w:line="259" w:lineRule="auto"/>
            </w:pPr>
            <w:r>
              <w:t xml:space="preserve">Fecha Inicio: </w:t>
            </w:r>
            <w:r>
              <w:rPr>
                <w:rFonts w:ascii="Arial MT"/>
                <w:b/>
                <w:bCs/>
              </w:rPr>
              <w:t>22</w:t>
            </w:r>
            <w:r w:rsidRPr="00AE4FCB">
              <w:rPr>
                <w:rFonts w:ascii="Arial MT"/>
                <w:b/>
                <w:bCs/>
              </w:rPr>
              <w:t>/04/2021</w:t>
            </w:r>
          </w:p>
        </w:tc>
        <w:tc>
          <w:tcPr>
            <w:tcW w:w="4362" w:type="dxa"/>
            <w:tcBorders>
              <w:top w:val="single" w:sz="8" w:space="0" w:color="000000"/>
              <w:left w:val="single" w:sz="8" w:space="0" w:color="000000"/>
              <w:bottom w:val="single" w:sz="8" w:space="0" w:color="000000"/>
              <w:right w:val="single" w:sz="8" w:space="0" w:color="000000"/>
            </w:tcBorders>
          </w:tcPr>
          <w:p w14:paraId="00619062" w14:textId="6217F425" w:rsidR="0054164D" w:rsidRDefault="0054164D" w:rsidP="00EC1FA9">
            <w:pPr>
              <w:spacing w:line="259" w:lineRule="auto"/>
            </w:pPr>
            <w:r>
              <w:rPr>
                <w:rFonts w:eastAsia="Arial" w:cs="Arial"/>
                <w:b/>
              </w:rPr>
              <w:t xml:space="preserve">Fecha Fin: </w:t>
            </w:r>
            <w:r>
              <w:rPr>
                <w:rFonts w:ascii="Arial MT"/>
              </w:rPr>
              <w:t>22</w:t>
            </w:r>
            <w:r w:rsidRPr="00831195">
              <w:rPr>
                <w:rFonts w:ascii="Arial MT"/>
              </w:rPr>
              <w:t>/0</w:t>
            </w:r>
            <w:r>
              <w:rPr>
                <w:rFonts w:ascii="Arial MT"/>
              </w:rPr>
              <w:t>4</w:t>
            </w:r>
            <w:r w:rsidRPr="00831195">
              <w:rPr>
                <w:rFonts w:ascii="Arial MT"/>
              </w:rPr>
              <w:t>/2021</w:t>
            </w:r>
          </w:p>
        </w:tc>
      </w:tr>
      <w:tr w:rsidR="0054164D" w:rsidRPr="004033F2" w14:paraId="6562E62B"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49373116" w14:textId="77777777" w:rsidR="0054164D" w:rsidRDefault="0054164D" w:rsidP="00EC1FA9">
            <w:pPr>
              <w:spacing w:line="259" w:lineRule="auto"/>
            </w:pPr>
            <w:r>
              <w:t>Programador Responsable:</w:t>
            </w:r>
            <w:r>
              <w:rPr>
                <w:rFonts w:eastAsia="Arial" w:cs="Arial"/>
                <w:b/>
              </w:rPr>
              <w:t xml:space="preserve"> Brayan Fernando Rivera  </w:t>
            </w:r>
          </w:p>
        </w:tc>
      </w:tr>
      <w:tr w:rsidR="0054164D" w:rsidRPr="004033F2" w14:paraId="073B8F98" w14:textId="77777777" w:rsidTr="00EC1FA9">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1E24DCE9" w14:textId="77777777" w:rsidR="0054164D" w:rsidRDefault="0054164D" w:rsidP="00EC1FA9">
            <w:pPr>
              <w:spacing w:line="259" w:lineRule="auto"/>
            </w:pPr>
            <w:r>
              <w:t xml:space="preserve">Descripción: </w:t>
            </w:r>
            <w:r>
              <w:rPr>
                <w:rFonts w:eastAsia="Arial" w:cs="Arial"/>
                <w:b/>
              </w:rPr>
              <w:t xml:space="preserve">Se necesita validar la base de datos para verificar el buen funcionamiento del sistema. </w:t>
            </w:r>
          </w:p>
        </w:tc>
      </w:tr>
    </w:tbl>
    <w:p w14:paraId="13006F7F" w14:textId="77777777" w:rsidR="0054164D" w:rsidRPr="00EE0084" w:rsidRDefault="0054164D" w:rsidP="0054164D">
      <w:pPr>
        <w:spacing w:after="221"/>
        <w:rPr>
          <w:lang w:val="es-ES"/>
        </w:rPr>
      </w:pPr>
      <w:r w:rsidRPr="00EE0084">
        <w:rPr>
          <w:lang w:val="es-ES"/>
        </w:rPr>
        <w:t xml:space="preserve"> </w:t>
      </w:r>
    </w:p>
    <w:p w14:paraId="105F214A" w14:textId="116E3B8C" w:rsidR="0054164D" w:rsidRDefault="0054164D" w:rsidP="008E3FFF">
      <w:pPr>
        <w:pStyle w:val="Prrafodelista"/>
      </w:pPr>
      <w:r w:rsidRPr="00EE0084">
        <w:t xml:space="preserve"> </w:t>
      </w:r>
    </w:p>
    <w:p w14:paraId="02305E42" w14:textId="75DC849C" w:rsidR="009A7987" w:rsidRPr="00EE0084" w:rsidRDefault="009A7987" w:rsidP="009A7987">
      <w:pPr>
        <w:pStyle w:val="Prrafodelista"/>
      </w:pPr>
      <w:r w:rsidRPr="00EE0084">
        <w:t xml:space="preserve"> </w:t>
      </w:r>
      <w:r>
        <w:t xml:space="preserve">Tabla </w:t>
      </w:r>
      <w:r>
        <w:fldChar w:fldCharType="begin"/>
      </w:r>
      <w:r>
        <w:instrText xml:space="preserve"> SEQ Tabla \* ARABIC </w:instrText>
      </w:r>
      <w:r>
        <w:fldChar w:fldCharType="separate"/>
      </w:r>
      <w:r w:rsidR="00815265">
        <w:rPr>
          <w:noProof/>
        </w:rPr>
        <w:t>49</w:t>
      </w:r>
      <w:r>
        <w:fldChar w:fldCharType="end"/>
      </w:r>
      <w:r>
        <w:t>.</w:t>
      </w:r>
      <w:r w:rsidRPr="00EE0084">
        <w:t xml:space="preserve"> Tarea de ingeniería 2</w:t>
      </w:r>
      <w:r w:rsidR="008E3FFF">
        <w:t>7</w:t>
      </w:r>
      <w:r w:rsidRPr="00EE0084">
        <w:t xml:space="preserve"> para historia de usuario </w:t>
      </w:r>
      <w:r w:rsidR="008E3FFF">
        <w:t>9</w:t>
      </w:r>
    </w:p>
    <w:tbl>
      <w:tblPr>
        <w:tblStyle w:val="TableGrid"/>
        <w:tblW w:w="8717" w:type="dxa"/>
        <w:jc w:val="center"/>
        <w:tblInd w:w="0" w:type="dxa"/>
        <w:tblCellMar>
          <w:top w:w="6" w:type="dxa"/>
          <w:left w:w="108" w:type="dxa"/>
          <w:right w:w="242" w:type="dxa"/>
        </w:tblCellMar>
        <w:tblLook w:val="04A0" w:firstRow="1" w:lastRow="0" w:firstColumn="1" w:lastColumn="0" w:noHBand="0" w:noVBand="1"/>
      </w:tblPr>
      <w:tblGrid>
        <w:gridCol w:w="4355"/>
        <w:gridCol w:w="4362"/>
      </w:tblGrid>
      <w:tr w:rsidR="009A7987" w14:paraId="59AD18E1" w14:textId="77777777" w:rsidTr="00EC1FA9">
        <w:trPr>
          <w:trHeight w:val="315"/>
          <w:jc w:val="center"/>
        </w:trPr>
        <w:tc>
          <w:tcPr>
            <w:tcW w:w="8717" w:type="dxa"/>
            <w:gridSpan w:val="2"/>
            <w:tcBorders>
              <w:top w:val="single" w:sz="8" w:space="0" w:color="000000"/>
              <w:left w:val="single" w:sz="8" w:space="0" w:color="000000"/>
              <w:bottom w:val="single" w:sz="17" w:space="0" w:color="000000"/>
              <w:right w:val="single" w:sz="8" w:space="0" w:color="000000"/>
            </w:tcBorders>
          </w:tcPr>
          <w:p w14:paraId="149CAD32" w14:textId="77777777" w:rsidR="009A7987" w:rsidRDefault="009A7987" w:rsidP="00EC1FA9">
            <w:pPr>
              <w:spacing w:line="259" w:lineRule="auto"/>
            </w:pPr>
            <w:r>
              <w:lastRenderedPageBreak/>
              <w:t xml:space="preserve">TAREA DE INGENIERÍA </w:t>
            </w:r>
          </w:p>
        </w:tc>
      </w:tr>
      <w:tr w:rsidR="009A7987" w14:paraId="6D1F13C3" w14:textId="77777777" w:rsidTr="00EC1FA9">
        <w:trPr>
          <w:trHeight w:val="302"/>
          <w:jc w:val="center"/>
        </w:trPr>
        <w:tc>
          <w:tcPr>
            <w:tcW w:w="4355" w:type="dxa"/>
            <w:tcBorders>
              <w:top w:val="single" w:sz="17" w:space="0" w:color="000000"/>
              <w:left w:val="single" w:sz="8" w:space="0" w:color="000000"/>
              <w:bottom w:val="single" w:sz="8" w:space="0" w:color="000000"/>
              <w:right w:val="single" w:sz="8" w:space="0" w:color="000000"/>
            </w:tcBorders>
            <w:shd w:val="clear" w:color="auto" w:fill="C0C0C0"/>
          </w:tcPr>
          <w:p w14:paraId="60A045AE" w14:textId="7F95C958" w:rsidR="009A7987" w:rsidRDefault="009A7987" w:rsidP="00EC1FA9">
            <w:pPr>
              <w:spacing w:line="259" w:lineRule="auto"/>
            </w:pPr>
            <w:r>
              <w:t xml:space="preserve">Número de Tarea: </w:t>
            </w:r>
            <w:r w:rsidR="008E3FFF">
              <w:rPr>
                <w:rFonts w:eastAsia="Arial" w:cs="Arial"/>
                <w:b/>
              </w:rPr>
              <w:t>27</w:t>
            </w:r>
          </w:p>
        </w:tc>
        <w:tc>
          <w:tcPr>
            <w:tcW w:w="4362" w:type="dxa"/>
            <w:tcBorders>
              <w:top w:val="single" w:sz="17" w:space="0" w:color="000000"/>
              <w:left w:val="single" w:sz="8" w:space="0" w:color="000000"/>
              <w:bottom w:val="single" w:sz="8" w:space="0" w:color="000000"/>
              <w:right w:val="single" w:sz="8" w:space="0" w:color="000000"/>
            </w:tcBorders>
            <w:shd w:val="clear" w:color="auto" w:fill="C0C0C0"/>
          </w:tcPr>
          <w:p w14:paraId="7F9E0B29" w14:textId="1082C1A1" w:rsidR="009A7987" w:rsidRDefault="009A7987" w:rsidP="00EC1FA9">
            <w:pPr>
              <w:spacing w:line="259" w:lineRule="auto"/>
            </w:pPr>
            <w:r>
              <w:rPr>
                <w:rFonts w:eastAsia="Arial" w:cs="Arial"/>
                <w:b/>
              </w:rPr>
              <w:t xml:space="preserve">Número de Historia: </w:t>
            </w:r>
            <w:r w:rsidR="008E3FFF">
              <w:t>9</w:t>
            </w:r>
          </w:p>
        </w:tc>
      </w:tr>
      <w:tr w:rsidR="009A7987" w:rsidRPr="004033F2" w14:paraId="04A20D4A" w14:textId="77777777" w:rsidTr="00EC1FA9">
        <w:trPr>
          <w:trHeight w:val="298"/>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5C460105" w14:textId="3EAA0301" w:rsidR="009A7987" w:rsidRDefault="009A7987" w:rsidP="00EC1FA9">
            <w:pPr>
              <w:spacing w:line="259" w:lineRule="auto"/>
            </w:pPr>
            <w:r>
              <w:t xml:space="preserve">Nombre de Tarea: </w:t>
            </w:r>
            <w:r w:rsidR="008E3FFF" w:rsidRPr="008E3FFF">
              <w:rPr>
                <w:b/>
                <w:bCs/>
              </w:rPr>
              <w:t>Diseño de Interfaz de Usuario para Blog.</w:t>
            </w:r>
          </w:p>
        </w:tc>
      </w:tr>
      <w:tr w:rsidR="009A7987" w14:paraId="0688EA1F" w14:textId="77777777" w:rsidTr="00EC1FA9">
        <w:trPr>
          <w:trHeight w:val="293"/>
          <w:jc w:val="center"/>
        </w:trPr>
        <w:tc>
          <w:tcPr>
            <w:tcW w:w="4355" w:type="dxa"/>
            <w:tcBorders>
              <w:top w:val="single" w:sz="8" w:space="0" w:color="000000"/>
              <w:left w:val="single" w:sz="8" w:space="0" w:color="000000"/>
              <w:bottom w:val="single" w:sz="8" w:space="0" w:color="000000"/>
              <w:right w:val="single" w:sz="8" w:space="0" w:color="000000"/>
            </w:tcBorders>
            <w:shd w:val="clear" w:color="auto" w:fill="C0C0C0"/>
          </w:tcPr>
          <w:p w14:paraId="57E475A5" w14:textId="77777777" w:rsidR="009A7987" w:rsidRDefault="009A7987" w:rsidP="00EC1FA9">
            <w:pPr>
              <w:spacing w:line="259" w:lineRule="auto"/>
            </w:pPr>
            <w:r>
              <w:t xml:space="preserve">Tipo de Tarea: </w:t>
            </w:r>
            <w:r>
              <w:rPr>
                <w:rFonts w:eastAsia="Arial" w:cs="Arial"/>
                <w:b/>
              </w:rPr>
              <w:t xml:space="preserve">Desarrollo </w:t>
            </w:r>
          </w:p>
        </w:tc>
        <w:tc>
          <w:tcPr>
            <w:tcW w:w="4362" w:type="dxa"/>
            <w:tcBorders>
              <w:top w:val="single" w:sz="8" w:space="0" w:color="000000"/>
              <w:left w:val="single" w:sz="8" w:space="0" w:color="000000"/>
              <w:bottom w:val="single" w:sz="8" w:space="0" w:color="000000"/>
              <w:right w:val="single" w:sz="8" w:space="0" w:color="000000"/>
            </w:tcBorders>
            <w:shd w:val="clear" w:color="auto" w:fill="C0C0C0"/>
          </w:tcPr>
          <w:p w14:paraId="728229C2" w14:textId="77777777" w:rsidR="009A7987" w:rsidRDefault="009A7987" w:rsidP="00EC1FA9">
            <w:pPr>
              <w:spacing w:line="259" w:lineRule="auto"/>
            </w:pPr>
            <w:r>
              <w:rPr>
                <w:rFonts w:eastAsia="Arial" w:cs="Arial"/>
                <w:b/>
              </w:rPr>
              <w:t xml:space="preserve">Puntos Estimados: </w:t>
            </w:r>
            <w:r>
              <w:t>0.5</w:t>
            </w:r>
            <w:r>
              <w:rPr>
                <w:rFonts w:eastAsia="Arial" w:cs="Arial"/>
                <w:b/>
              </w:rPr>
              <w:t xml:space="preserve"> </w:t>
            </w:r>
          </w:p>
        </w:tc>
      </w:tr>
      <w:tr w:rsidR="009A7987" w14:paraId="4C5C2114" w14:textId="77777777" w:rsidTr="00EC1FA9">
        <w:trPr>
          <w:trHeight w:val="331"/>
          <w:jc w:val="center"/>
        </w:trPr>
        <w:tc>
          <w:tcPr>
            <w:tcW w:w="4355" w:type="dxa"/>
            <w:tcBorders>
              <w:top w:val="single" w:sz="8" w:space="0" w:color="000000"/>
              <w:left w:val="single" w:sz="8" w:space="0" w:color="000000"/>
              <w:bottom w:val="single" w:sz="8" w:space="0" w:color="000000"/>
              <w:right w:val="single" w:sz="8" w:space="0" w:color="000000"/>
            </w:tcBorders>
          </w:tcPr>
          <w:p w14:paraId="4D8A5771" w14:textId="57F07D38" w:rsidR="009A7987" w:rsidRDefault="009A7987" w:rsidP="00EC1FA9">
            <w:pPr>
              <w:spacing w:line="259" w:lineRule="auto"/>
            </w:pPr>
            <w:r>
              <w:t xml:space="preserve">Fecha Inicio: </w:t>
            </w:r>
            <w:r w:rsidR="008E3FFF" w:rsidRPr="008E3FFF">
              <w:rPr>
                <w:rFonts w:cs="Arial"/>
                <w:b/>
              </w:rPr>
              <w:t>2</w:t>
            </w:r>
            <w:r w:rsidR="008E3FFF">
              <w:rPr>
                <w:rFonts w:cs="Arial"/>
                <w:b/>
              </w:rPr>
              <w:t>3</w:t>
            </w:r>
            <w:r w:rsidR="008E3FFF" w:rsidRPr="008E3FFF">
              <w:rPr>
                <w:rFonts w:cs="Arial"/>
                <w:b/>
              </w:rPr>
              <w:t>/04/2021</w:t>
            </w:r>
          </w:p>
        </w:tc>
        <w:tc>
          <w:tcPr>
            <w:tcW w:w="4362" w:type="dxa"/>
            <w:tcBorders>
              <w:top w:val="single" w:sz="8" w:space="0" w:color="000000"/>
              <w:left w:val="single" w:sz="8" w:space="0" w:color="000000"/>
              <w:bottom w:val="single" w:sz="8" w:space="0" w:color="000000"/>
              <w:right w:val="single" w:sz="8" w:space="0" w:color="000000"/>
            </w:tcBorders>
          </w:tcPr>
          <w:p w14:paraId="4F495C06" w14:textId="6F4C1306" w:rsidR="009A7987" w:rsidRDefault="009A7987" w:rsidP="00EC1FA9">
            <w:pPr>
              <w:spacing w:line="259" w:lineRule="auto"/>
            </w:pPr>
            <w:r>
              <w:rPr>
                <w:rFonts w:eastAsia="Arial" w:cs="Arial"/>
                <w:b/>
              </w:rPr>
              <w:t xml:space="preserve">Fecha Fin: </w:t>
            </w:r>
            <w:r w:rsidR="008E3FFF">
              <w:rPr>
                <w:rFonts w:cs="Arial"/>
                <w:b/>
              </w:rPr>
              <w:t>1</w:t>
            </w:r>
            <w:r w:rsidR="008E3FFF" w:rsidRPr="00831195">
              <w:rPr>
                <w:rFonts w:ascii="Arial MT"/>
              </w:rPr>
              <w:t>/</w:t>
            </w:r>
            <w:r w:rsidR="008E3FFF">
              <w:rPr>
                <w:rFonts w:ascii="Arial MT"/>
              </w:rPr>
              <w:t>05</w:t>
            </w:r>
            <w:r w:rsidR="008E3FFF" w:rsidRPr="00831195">
              <w:rPr>
                <w:rFonts w:ascii="Arial MT"/>
              </w:rPr>
              <w:t>/2021</w:t>
            </w:r>
          </w:p>
        </w:tc>
      </w:tr>
      <w:tr w:rsidR="009A7987" w:rsidRPr="004033F2" w14:paraId="634569C3" w14:textId="77777777" w:rsidTr="00EC1FA9">
        <w:trPr>
          <w:trHeight w:val="293"/>
          <w:jc w:val="center"/>
        </w:trPr>
        <w:tc>
          <w:tcPr>
            <w:tcW w:w="8717" w:type="dxa"/>
            <w:gridSpan w:val="2"/>
            <w:tcBorders>
              <w:top w:val="single" w:sz="8" w:space="0" w:color="000000"/>
              <w:left w:val="single" w:sz="8" w:space="0" w:color="000000"/>
              <w:bottom w:val="single" w:sz="8" w:space="0" w:color="000000"/>
              <w:right w:val="single" w:sz="8" w:space="0" w:color="000000"/>
            </w:tcBorders>
            <w:shd w:val="clear" w:color="auto" w:fill="C0C0C0"/>
          </w:tcPr>
          <w:p w14:paraId="056DE060" w14:textId="1349A31A" w:rsidR="009A7987" w:rsidRDefault="009A7987" w:rsidP="00EC1FA9">
            <w:pPr>
              <w:spacing w:line="259" w:lineRule="auto"/>
            </w:pPr>
            <w:r>
              <w:t xml:space="preserve">Programador Responsable: </w:t>
            </w:r>
            <w:r>
              <w:rPr>
                <w:rFonts w:eastAsia="Arial" w:cs="Arial"/>
                <w:b/>
              </w:rPr>
              <w:t xml:space="preserve"> </w:t>
            </w:r>
            <w:r w:rsidR="006E2E08">
              <w:rPr>
                <w:rFonts w:eastAsia="Arial" w:cs="Arial"/>
                <w:b/>
              </w:rPr>
              <w:t>Brayan Fernando Rivera</w:t>
            </w:r>
            <w:r>
              <w:rPr>
                <w:rFonts w:eastAsia="Arial" w:cs="Arial"/>
                <w:b/>
              </w:rPr>
              <w:t xml:space="preserve">  </w:t>
            </w:r>
          </w:p>
        </w:tc>
      </w:tr>
      <w:tr w:rsidR="009A7987" w:rsidRPr="004033F2" w14:paraId="40AF6DE8" w14:textId="77777777" w:rsidTr="00EC1FA9">
        <w:trPr>
          <w:trHeight w:val="574"/>
          <w:jc w:val="center"/>
        </w:trPr>
        <w:tc>
          <w:tcPr>
            <w:tcW w:w="8717" w:type="dxa"/>
            <w:gridSpan w:val="2"/>
            <w:tcBorders>
              <w:top w:val="single" w:sz="8" w:space="0" w:color="000000"/>
              <w:left w:val="single" w:sz="8" w:space="0" w:color="000000"/>
              <w:bottom w:val="single" w:sz="8" w:space="0" w:color="000000"/>
              <w:right w:val="single" w:sz="8" w:space="0" w:color="000000"/>
            </w:tcBorders>
          </w:tcPr>
          <w:p w14:paraId="78F74217" w14:textId="4BD6D272" w:rsidR="009A7987" w:rsidRDefault="009A7987" w:rsidP="008E3FFF">
            <w:pPr>
              <w:pStyle w:val="TableParagraph"/>
              <w:spacing w:line="265" w:lineRule="exact"/>
            </w:pPr>
            <w:r>
              <w:t xml:space="preserve">Descripción: </w:t>
            </w:r>
            <w:r w:rsidR="008E3FFF">
              <w:rPr>
                <w:b/>
                <w:sz w:val="24"/>
              </w:rPr>
              <w:t>Se</w:t>
            </w:r>
            <w:r w:rsidR="008E3FFF">
              <w:rPr>
                <w:b/>
                <w:spacing w:val="-2"/>
                <w:sz w:val="24"/>
              </w:rPr>
              <w:t xml:space="preserve"> </w:t>
            </w:r>
            <w:r w:rsidR="008E3FFF">
              <w:rPr>
                <w:b/>
                <w:sz w:val="24"/>
              </w:rPr>
              <w:t>necesita</w:t>
            </w:r>
            <w:r w:rsidR="008E3FFF">
              <w:rPr>
                <w:b/>
                <w:spacing w:val="-2"/>
                <w:sz w:val="24"/>
              </w:rPr>
              <w:t xml:space="preserve"> </w:t>
            </w:r>
            <w:r w:rsidR="008E3FFF">
              <w:rPr>
                <w:b/>
                <w:sz w:val="24"/>
              </w:rPr>
              <w:t>crear</w:t>
            </w:r>
            <w:r w:rsidR="008E3FFF">
              <w:rPr>
                <w:b/>
                <w:spacing w:val="-5"/>
                <w:sz w:val="24"/>
              </w:rPr>
              <w:t xml:space="preserve"> </w:t>
            </w:r>
            <w:r w:rsidR="008E3FFF">
              <w:rPr>
                <w:b/>
                <w:sz w:val="24"/>
              </w:rPr>
              <w:t>el</w:t>
            </w:r>
            <w:r w:rsidR="008E3FFF">
              <w:rPr>
                <w:b/>
                <w:spacing w:val="-5"/>
                <w:sz w:val="24"/>
              </w:rPr>
              <w:t xml:space="preserve"> </w:t>
            </w:r>
            <w:r w:rsidR="008E3FFF">
              <w:rPr>
                <w:b/>
                <w:sz w:val="24"/>
              </w:rPr>
              <w:t>diseño</w:t>
            </w:r>
            <w:r w:rsidR="008E3FFF">
              <w:rPr>
                <w:b/>
                <w:spacing w:val="-5"/>
                <w:sz w:val="24"/>
              </w:rPr>
              <w:t xml:space="preserve"> </w:t>
            </w:r>
            <w:r w:rsidR="008E3FFF">
              <w:rPr>
                <w:b/>
                <w:sz w:val="24"/>
              </w:rPr>
              <w:t>de</w:t>
            </w:r>
            <w:r w:rsidR="008E3FFF">
              <w:rPr>
                <w:b/>
                <w:spacing w:val="-6"/>
                <w:sz w:val="24"/>
              </w:rPr>
              <w:t xml:space="preserve"> </w:t>
            </w:r>
            <w:r w:rsidR="008E3FFF">
              <w:rPr>
                <w:b/>
                <w:sz w:val="24"/>
              </w:rPr>
              <w:t>interfaz</w:t>
            </w:r>
            <w:r w:rsidR="008E3FFF">
              <w:rPr>
                <w:b/>
                <w:spacing w:val="-2"/>
                <w:sz w:val="24"/>
              </w:rPr>
              <w:t xml:space="preserve"> </w:t>
            </w:r>
            <w:r w:rsidR="008E3FFF">
              <w:rPr>
                <w:b/>
                <w:sz w:val="24"/>
              </w:rPr>
              <w:t>para</w:t>
            </w:r>
            <w:r w:rsidR="008E3FFF">
              <w:rPr>
                <w:b/>
                <w:spacing w:val="-1"/>
                <w:sz w:val="24"/>
              </w:rPr>
              <w:t xml:space="preserve"> </w:t>
            </w:r>
            <w:r w:rsidR="008E3FFF">
              <w:rPr>
                <w:b/>
                <w:sz w:val="24"/>
              </w:rPr>
              <w:t>blog.</w:t>
            </w:r>
          </w:p>
        </w:tc>
      </w:tr>
      <w:bookmarkEnd w:id="112"/>
    </w:tbl>
    <w:p w14:paraId="5AF54E10" w14:textId="77777777" w:rsidR="00215873" w:rsidRDefault="00215873" w:rsidP="00F5408E">
      <w:pPr>
        <w:spacing w:line="360" w:lineRule="auto"/>
        <w:rPr>
          <w:rFonts w:cs="Arial"/>
          <w:szCs w:val="24"/>
          <w:lang w:val="es-ES"/>
        </w:rPr>
      </w:pPr>
    </w:p>
    <w:p w14:paraId="7096B764" w14:textId="77777777" w:rsidR="008E3FFF" w:rsidRPr="008E3FFF" w:rsidRDefault="008E3FFF" w:rsidP="008E3FFF">
      <w:pPr>
        <w:pStyle w:val="Ttulo1"/>
        <w:spacing w:before="205"/>
        <w:rPr>
          <w:lang w:val="es-ES"/>
        </w:rPr>
      </w:pPr>
      <w:bookmarkStart w:id="133" w:name="_Toc76994839"/>
      <w:r w:rsidRPr="008E3FFF">
        <w:rPr>
          <w:lang w:val="es-ES"/>
        </w:rPr>
        <w:t>PRUEBAS</w:t>
      </w:r>
      <w:r w:rsidRPr="008E3FFF">
        <w:rPr>
          <w:spacing w:val="-7"/>
          <w:lang w:val="es-ES"/>
        </w:rPr>
        <w:t xml:space="preserve"> </w:t>
      </w:r>
      <w:r w:rsidRPr="008E3FFF">
        <w:rPr>
          <w:lang w:val="es-ES"/>
        </w:rPr>
        <w:t>DE</w:t>
      </w:r>
      <w:r w:rsidRPr="008E3FFF">
        <w:rPr>
          <w:spacing w:val="-2"/>
          <w:lang w:val="es-ES"/>
        </w:rPr>
        <w:t xml:space="preserve"> </w:t>
      </w:r>
      <w:r w:rsidRPr="008E3FFF">
        <w:rPr>
          <w:lang w:val="es-ES"/>
        </w:rPr>
        <w:t>ACEPTACIÓN</w:t>
      </w:r>
      <w:bookmarkEnd w:id="133"/>
    </w:p>
    <w:p w14:paraId="61065B6E" w14:textId="77777777" w:rsidR="008E3FFF" w:rsidRPr="008E3FFF" w:rsidRDefault="008E3FFF" w:rsidP="008E3FFF">
      <w:pPr>
        <w:pStyle w:val="Textoindependiente"/>
        <w:spacing w:before="11"/>
        <w:rPr>
          <w:b/>
          <w:sz w:val="21"/>
          <w:lang w:val="es-ES"/>
        </w:rPr>
      </w:pPr>
    </w:p>
    <w:p w14:paraId="4BEE7E93" w14:textId="48075FF3" w:rsidR="008E3FFF" w:rsidRPr="008E3FFF" w:rsidRDefault="008E3FFF" w:rsidP="008E3FFF">
      <w:pPr>
        <w:pStyle w:val="Textoindependiente"/>
        <w:spacing w:line="357" w:lineRule="auto"/>
        <w:ind w:right="804"/>
        <w:rPr>
          <w:lang w:val="es-ES"/>
        </w:rPr>
      </w:pPr>
      <w:r w:rsidRPr="008E3FFF">
        <w:rPr>
          <w:lang w:val="es-ES"/>
        </w:rPr>
        <w:t>En la tabla</w:t>
      </w:r>
      <w:r w:rsidRPr="008E3FFF">
        <w:rPr>
          <w:spacing w:val="1"/>
          <w:lang w:val="es-ES"/>
        </w:rPr>
        <w:t xml:space="preserve"> </w:t>
      </w:r>
      <w:r w:rsidRPr="008E3FFF">
        <w:rPr>
          <w:lang w:val="es-ES"/>
        </w:rPr>
        <w:t>5</w:t>
      </w:r>
      <w:r w:rsidR="006E2E08">
        <w:rPr>
          <w:lang w:val="es-ES"/>
        </w:rPr>
        <w:t>5</w:t>
      </w:r>
      <w:r w:rsidRPr="008E3FFF">
        <w:rPr>
          <w:lang w:val="es-ES"/>
        </w:rPr>
        <w:t xml:space="preserve"> se definen de forma general las pruebas de aceptación y en las</w:t>
      </w:r>
      <w:r w:rsidRPr="008E3FFF">
        <w:rPr>
          <w:spacing w:val="-64"/>
          <w:lang w:val="es-ES"/>
        </w:rPr>
        <w:t xml:space="preserve"> </w:t>
      </w:r>
      <w:r w:rsidRPr="008E3FFF">
        <w:rPr>
          <w:lang w:val="es-ES"/>
        </w:rPr>
        <w:t>tablas 53-57 se describen cada una de ellas, las cuales fueron utilizadas para</w:t>
      </w:r>
      <w:r w:rsidRPr="008E3FFF">
        <w:rPr>
          <w:spacing w:val="1"/>
          <w:lang w:val="es-ES"/>
        </w:rPr>
        <w:t xml:space="preserve"> </w:t>
      </w:r>
      <w:r w:rsidRPr="008E3FFF">
        <w:rPr>
          <w:lang w:val="es-ES"/>
        </w:rPr>
        <w:t>la</w:t>
      </w:r>
      <w:r w:rsidRPr="008E3FFF">
        <w:rPr>
          <w:spacing w:val="-1"/>
          <w:lang w:val="es-ES"/>
        </w:rPr>
        <w:t xml:space="preserve"> </w:t>
      </w:r>
      <w:r w:rsidRPr="008E3FFF">
        <w:rPr>
          <w:lang w:val="es-ES"/>
        </w:rPr>
        <w:t>primera iteración.</w:t>
      </w:r>
    </w:p>
    <w:p w14:paraId="177AB1A9" w14:textId="77777777" w:rsidR="008E3FFF" w:rsidRPr="008E3FFF" w:rsidRDefault="008E3FFF" w:rsidP="008E3FFF">
      <w:pPr>
        <w:pStyle w:val="Textoindependiente"/>
        <w:rPr>
          <w:sz w:val="26"/>
          <w:lang w:val="es-ES"/>
        </w:rPr>
      </w:pPr>
    </w:p>
    <w:p w14:paraId="3018215B" w14:textId="44BDCA96" w:rsidR="008E3FFF" w:rsidRDefault="006E2E08" w:rsidP="006E2E08">
      <w:pPr>
        <w:pStyle w:val="Prrafodelista"/>
      </w:pPr>
      <w:r>
        <w:t xml:space="preserve">Tabla </w:t>
      </w:r>
      <w:r>
        <w:fldChar w:fldCharType="begin"/>
      </w:r>
      <w:r>
        <w:instrText xml:space="preserve"> SEQ Tabla \* ARABIC </w:instrText>
      </w:r>
      <w:r>
        <w:fldChar w:fldCharType="separate"/>
      </w:r>
      <w:r w:rsidR="00815265">
        <w:rPr>
          <w:noProof/>
        </w:rPr>
        <w:t>50</w:t>
      </w:r>
      <w:r>
        <w:fldChar w:fldCharType="end"/>
      </w:r>
      <w:r>
        <w:t xml:space="preserve">. </w:t>
      </w:r>
      <w:r w:rsidR="008E3FFF">
        <w:t>Pruebas</w:t>
      </w:r>
      <w:r w:rsidR="008E3FFF">
        <w:rPr>
          <w:spacing w:val="-7"/>
        </w:rPr>
        <w:t xml:space="preserve"> </w:t>
      </w:r>
      <w:r w:rsidR="008E3FFF">
        <w:t>de</w:t>
      </w:r>
      <w:r w:rsidR="008E3FFF">
        <w:rPr>
          <w:spacing w:val="-3"/>
        </w:rPr>
        <w:t xml:space="preserve"> </w:t>
      </w:r>
      <w:r w:rsidR="008E3FFF">
        <w:t>aceptación</w:t>
      </w:r>
    </w:p>
    <w:p w14:paraId="28C47BFF" w14:textId="77777777" w:rsidR="008E3FFF" w:rsidRDefault="008E3FFF" w:rsidP="008E3FFF">
      <w:pPr>
        <w:pStyle w:val="Textoindependiente"/>
        <w:spacing w:before="8"/>
        <w:rPr>
          <w:sz w:val="17"/>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2886"/>
        <w:gridCol w:w="2881"/>
        <w:gridCol w:w="2881"/>
      </w:tblGrid>
      <w:tr w:rsidR="008E3FFF" w14:paraId="6F1EEBCD" w14:textId="77777777" w:rsidTr="006E2E08">
        <w:trPr>
          <w:trHeight w:val="277"/>
          <w:jc w:val="center"/>
        </w:trPr>
        <w:tc>
          <w:tcPr>
            <w:tcW w:w="2886" w:type="dxa"/>
            <w:tcBorders>
              <w:bottom w:val="single" w:sz="18" w:space="0" w:color="000000"/>
            </w:tcBorders>
          </w:tcPr>
          <w:p w14:paraId="14D5BA9C" w14:textId="77777777" w:rsidR="008E3FFF" w:rsidRDefault="008E3FFF" w:rsidP="00EC1FA9">
            <w:pPr>
              <w:pStyle w:val="TableParagraph"/>
              <w:spacing w:line="257" w:lineRule="exact"/>
              <w:rPr>
                <w:rFonts w:ascii="Arial MT" w:hAnsi="Arial MT"/>
                <w:sz w:val="24"/>
              </w:rPr>
            </w:pPr>
            <w:r>
              <w:rPr>
                <w:rFonts w:ascii="Arial MT" w:hAnsi="Arial MT"/>
                <w:sz w:val="24"/>
              </w:rPr>
              <w:t>Número</w:t>
            </w:r>
            <w:r>
              <w:rPr>
                <w:rFonts w:ascii="Arial MT" w:hAnsi="Arial MT"/>
                <w:spacing w:val="-1"/>
                <w:sz w:val="24"/>
              </w:rPr>
              <w:t xml:space="preserve"> </w:t>
            </w:r>
            <w:r>
              <w:rPr>
                <w:rFonts w:ascii="Arial MT" w:hAnsi="Arial MT"/>
                <w:sz w:val="24"/>
              </w:rPr>
              <w:t>de</w:t>
            </w:r>
            <w:r>
              <w:rPr>
                <w:rFonts w:ascii="Arial MT" w:hAnsi="Arial MT"/>
                <w:spacing w:val="-5"/>
                <w:sz w:val="24"/>
              </w:rPr>
              <w:t xml:space="preserve"> </w:t>
            </w:r>
            <w:r>
              <w:rPr>
                <w:rFonts w:ascii="Arial MT" w:hAnsi="Arial MT"/>
                <w:sz w:val="24"/>
              </w:rPr>
              <w:t>la Prueba</w:t>
            </w:r>
          </w:p>
        </w:tc>
        <w:tc>
          <w:tcPr>
            <w:tcW w:w="2881" w:type="dxa"/>
            <w:tcBorders>
              <w:bottom w:val="single" w:sz="18" w:space="0" w:color="000000"/>
            </w:tcBorders>
          </w:tcPr>
          <w:p w14:paraId="6664A565" w14:textId="77777777" w:rsidR="008E3FFF" w:rsidRDefault="008E3FFF" w:rsidP="00EC1FA9">
            <w:pPr>
              <w:pStyle w:val="TableParagraph"/>
              <w:spacing w:line="257" w:lineRule="exact"/>
              <w:ind w:left="105"/>
              <w:rPr>
                <w:rFonts w:ascii="Arial MT" w:hAnsi="Arial MT"/>
                <w:sz w:val="24"/>
              </w:rPr>
            </w:pPr>
            <w:r>
              <w:rPr>
                <w:rFonts w:ascii="Arial MT" w:hAnsi="Arial MT"/>
                <w:sz w:val="24"/>
              </w:rPr>
              <w:t>Número</w:t>
            </w:r>
            <w:r>
              <w:rPr>
                <w:rFonts w:ascii="Arial MT" w:hAnsi="Arial MT"/>
                <w:spacing w:val="-1"/>
                <w:sz w:val="24"/>
              </w:rPr>
              <w:t xml:space="preserve"> </w:t>
            </w:r>
            <w:r>
              <w:rPr>
                <w:rFonts w:ascii="Arial MT" w:hAnsi="Arial MT"/>
                <w:sz w:val="24"/>
              </w:rPr>
              <w:t>de Historia</w:t>
            </w:r>
          </w:p>
        </w:tc>
        <w:tc>
          <w:tcPr>
            <w:tcW w:w="2881" w:type="dxa"/>
            <w:tcBorders>
              <w:bottom w:val="single" w:sz="18" w:space="0" w:color="000000"/>
            </w:tcBorders>
          </w:tcPr>
          <w:p w14:paraId="3E2A12C5" w14:textId="77777777" w:rsidR="008E3FFF" w:rsidRDefault="008E3FFF" w:rsidP="00EC1FA9">
            <w:pPr>
              <w:pStyle w:val="TableParagraph"/>
              <w:spacing w:line="257" w:lineRule="exact"/>
              <w:ind w:left="104"/>
              <w:rPr>
                <w:rFonts w:ascii="Arial MT"/>
                <w:sz w:val="24"/>
              </w:rPr>
            </w:pPr>
            <w:r>
              <w:rPr>
                <w:rFonts w:ascii="Arial MT"/>
                <w:sz w:val="24"/>
              </w:rPr>
              <w:t>Nombre</w:t>
            </w:r>
            <w:r>
              <w:rPr>
                <w:rFonts w:ascii="Arial MT"/>
                <w:spacing w:val="-1"/>
                <w:sz w:val="24"/>
              </w:rPr>
              <w:t xml:space="preserve"> </w:t>
            </w:r>
            <w:r>
              <w:rPr>
                <w:rFonts w:ascii="Arial MT"/>
                <w:sz w:val="24"/>
              </w:rPr>
              <w:t>de</w:t>
            </w:r>
            <w:r>
              <w:rPr>
                <w:rFonts w:ascii="Arial MT"/>
                <w:spacing w:val="-5"/>
                <w:sz w:val="24"/>
              </w:rPr>
              <w:t xml:space="preserve"> </w:t>
            </w:r>
            <w:r>
              <w:rPr>
                <w:rFonts w:ascii="Arial MT"/>
                <w:sz w:val="24"/>
              </w:rPr>
              <w:t>la Prueba</w:t>
            </w:r>
          </w:p>
        </w:tc>
      </w:tr>
      <w:tr w:rsidR="006E2E08" w14:paraId="1A217432" w14:textId="77777777" w:rsidTr="006E2E08">
        <w:trPr>
          <w:trHeight w:val="277"/>
          <w:jc w:val="center"/>
        </w:trPr>
        <w:tc>
          <w:tcPr>
            <w:tcW w:w="2886" w:type="dxa"/>
            <w:tcBorders>
              <w:top w:val="single" w:sz="18" w:space="0" w:color="000000"/>
            </w:tcBorders>
            <w:shd w:val="clear" w:color="auto" w:fill="C0C0C0"/>
          </w:tcPr>
          <w:p w14:paraId="10490851" w14:textId="4472B5FC" w:rsidR="006E2E08" w:rsidRDefault="00AA6507" w:rsidP="006E2E08">
            <w:pPr>
              <w:pStyle w:val="TableParagraph"/>
              <w:spacing w:line="257" w:lineRule="exact"/>
              <w:rPr>
                <w:b/>
                <w:sz w:val="24"/>
              </w:rPr>
            </w:pPr>
            <w:r>
              <w:rPr>
                <w:b/>
                <w:w w:val="99"/>
                <w:sz w:val="24"/>
              </w:rPr>
              <w:t>4</w:t>
            </w:r>
          </w:p>
        </w:tc>
        <w:tc>
          <w:tcPr>
            <w:tcW w:w="2881" w:type="dxa"/>
            <w:tcBorders>
              <w:top w:val="single" w:sz="18" w:space="0" w:color="000000"/>
            </w:tcBorders>
            <w:shd w:val="clear" w:color="auto" w:fill="C0C0C0"/>
          </w:tcPr>
          <w:p w14:paraId="5CD0D42E" w14:textId="7A64F2A2" w:rsidR="006E2E08" w:rsidRDefault="006E2E08" w:rsidP="006E2E08">
            <w:pPr>
              <w:pStyle w:val="TableParagraph"/>
              <w:spacing w:line="257" w:lineRule="exact"/>
              <w:ind w:left="105"/>
              <w:rPr>
                <w:rFonts w:ascii="Arial MT"/>
                <w:sz w:val="24"/>
              </w:rPr>
            </w:pPr>
            <w:r>
              <w:rPr>
                <w:rFonts w:ascii="Arial MT"/>
                <w:w w:val="99"/>
                <w:sz w:val="24"/>
              </w:rPr>
              <w:t>4</w:t>
            </w:r>
          </w:p>
        </w:tc>
        <w:tc>
          <w:tcPr>
            <w:tcW w:w="2881" w:type="dxa"/>
            <w:tcBorders>
              <w:top w:val="single" w:sz="18" w:space="0" w:color="000000"/>
            </w:tcBorders>
            <w:shd w:val="clear" w:color="auto" w:fill="C0C0C0"/>
          </w:tcPr>
          <w:p w14:paraId="5268D0DC" w14:textId="58EC0740" w:rsidR="006E2E08" w:rsidRDefault="006E2E08" w:rsidP="006E2E08">
            <w:pPr>
              <w:pStyle w:val="TableParagraph"/>
              <w:spacing w:line="257" w:lineRule="exact"/>
              <w:ind w:left="104"/>
              <w:rPr>
                <w:rFonts w:ascii="Arial MT"/>
                <w:sz w:val="24"/>
              </w:rPr>
            </w:pPr>
            <w:r>
              <w:rPr>
                <w:rFonts w:ascii="Arial MT" w:hAnsi="Arial MT"/>
                <w:sz w:val="24"/>
              </w:rPr>
              <w:t>Gestión</w:t>
            </w:r>
            <w:r>
              <w:rPr>
                <w:rFonts w:ascii="Arial MT" w:hAnsi="Arial MT"/>
                <w:spacing w:val="-3"/>
                <w:sz w:val="24"/>
              </w:rPr>
              <w:t xml:space="preserve"> </w:t>
            </w:r>
            <w:r>
              <w:rPr>
                <w:rFonts w:ascii="Arial MT" w:hAnsi="Arial MT"/>
                <w:sz w:val="24"/>
              </w:rPr>
              <w:t>de</w:t>
            </w:r>
            <w:r>
              <w:rPr>
                <w:rFonts w:ascii="Arial MT" w:hAnsi="Arial MT"/>
                <w:spacing w:val="-3"/>
                <w:sz w:val="24"/>
              </w:rPr>
              <w:t xml:space="preserve"> </w:t>
            </w:r>
            <w:r>
              <w:rPr>
                <w:rFonts w:ascii="Arial MT" w:hAnsi="Arial MT"/>
                <w:sz w:val="24"/>
              </w:rPr>
              <w:t>programa</w:t>
            </w:r>
          </w:p>
        </w:tc>
      </w:tr>
      <w:tr w:rsidR="006E2E08" w14:paraId="245988AC" w14:textId="77777777" w:rsidTr="006E2E08">
        <w:trPr>
          <w:trHeight w:val="272"/>
          <w:jc w:val="center"/>
        </w:trPr>
        <w:tc>
          <w:tcPr>
            <w:tcW w:w="2886" w:type="dxa"/>
          </w:tcPr>
          <w:p w14:paraId="107367B3" w14:textId="7B328E77" w:rsidR="006E2E08" w:rsidRDefault="00AA6507" w:rsidP="006E2E08">
            <w:pPr>
              <w:pStyle w:val="TableParagraph"/>
              <w:spacing w:line="253" w:lineRule="exact"/>
              <w:rPr>
                <w:b/>
                <w:sz w:val="24"/>
              </w:rPr>
            </w:pPr>
            <w:r>
              <w:rPr>
                <w:b/>
                <w:w w:val="99"/>
                <w:sz w:val="24"/>
              </w:rPr>
              <w:t>5</w:t>
            </w:r>
          </w:p>
        </w:tc>
        <w:tc>
          <w:tcPr>
            <w:tcW w:w="2881" w:type="dxa"/>
          </w:tcPr>
          <w:p w14:paraId="365E0715" w14:textId="2AB43E6E" w:rsidR="006E2E08" w:rsidRDefault="006E2E08" w:rsidP="006E2E08">
            <w:pPr>
              <w:pStyle w:val="TableParagraph"/>
              <w:spacing w:line="253" w:lineRule="exact"/>
              <w:ind w:left="105"/>
              <w:rPr>
                <w:rFonts w:ascii="Arial MT"/>
                <w:sz w:val="24"/>
              </w:rPr>
            </w:pPr>
            <w:r>
              <w:rPr>
                <w:rFonts w:ascii="Arial MT"/>
                <w:w w:val="99"/>
                <w:sz w:val="24"/>
              </w:rPr>
              <w:t>5</w:t>
            </w:r>
          </w:p>
        </w:tc>
        <w:tc>
          <w:tcPr>
            <w:tcW w:w="2881" w:type="dxa"/>
          </w:tcPr>
          <w:p w14:paraId="50428E4A" w14:textId="12854F83" w:rsidR="006E2E08" w:rsidRDefault="006E2E08" w:rsidP="006E2E08">
            <w:pPr>
              <w:pStyle w:val="TableParagraph"/>
              <w:spacing w:line="253" w:lineRule="exact"/>
              <w:ind w:left="104"/>
              <w:rPr>
                <w:rFonts w:ascii="Arial MT" w:hAnsi="Arial MT"/>
                <w:sz w:val="24"/>
              </w:rPr>
            </w:pPr>
            <w:r>
              <w:rPr>
                <w:rFonts w:ascii="Arial MT"/>
                <w:sz w:val="24"/>
              </w:rPr>
              <w:t>Registro de docentes</w:t>
            </w:r>
          </w:p>
        </w:tc>
      </w:tr>
      <w:tr w:rsidR="006E2E08" w14:paraId="0A959A55" w14:textId="77777777" w:rsidTr="006E2E08">
        <w:trPr>
          <w:trHeight w:val="335"/>
          <w:jc w:val="center"/>
        </w:trPr>
        <w:tc>
          <w:tcPr>
            <w:tcW w:w="2886" w:type="dxa"/>
            <w:shd w:val="clear" w:color="auto" w:fill="C0C0C0"/>
          </w:tcPr>
          <w:p w14:paraId="19DCF585" w14:textId="090BCC5A" w:rsidR="006E2E08" w:rsidRDefault="00AA6507" w:rsidP="006E2E08">
            <w:pPr>
              <w:pStyle w:val="TableParagraph"/>
              <w:spacing w:line="266" w:lineRule="exact"/>
              <w:rPr>
                <w:b/>
                <w:sz w:val="24"/>
              </w:rPr>
            </w:pPr>
            <w:r>
              <w:rPr>
                <w:b/>
                <w:w w:val="99"/>
                <w:sz w:val="24"/>
              </w:rPr>
              <w:t>6</w:t>
            </w:r>
          </w:p>
        </w:tc>
        <w:tc>
          <w:tcPr>
            <w:tcW w:w="2881" w:type="dxa"/>
            <w:shd w:val="clear" w:color="auto" w:fill="C0C0C0"/>
          </w:tcPr>
          <w:p w14:paraId="4CC3AA49" w14:textId="259A7440" w:rsidR="006E2E08" w:rsidRDefault="006E2E08" w:rsidP="006E2E08">
            <w:pPr>
              <w:pStyle w:val="TableParagraph"/>
              <w:spacing w:line="271" w:lineRule="exact"/>
              <w:ind w:left="105"/>
              <w:rPr>
                <w:rFonts w:ascii="Arial MT"/>
                <w:sz w:val="24"/>
              </w:rPr>
            </w:pPr>
            <w:r>
              <w:rPr>
                <w:rFonts w:ascii="Arial MT"/>
                <w:w w:val="99"/>
                <w:sz w:val="24"/>
              </w:rPr>
              <w:t>6</w:t>
            </w:r>
          </w:p>
        </w:tc>
        <w:tc>
          <w:tcPr>
            <w:tcW w:w="2881" w:type="dxa"/>
            <w:shd w:val="clear" w:color="auto" w:fill="C0C0C0"/>
          </w:tcPr>
          <w:p w14:paraId="09688A7D" w14:textId="2CA6209A" w:rsidR="006E2E08" w:rsidRDefault="006E2E08" w:rsidP="006E2E08">
            <w:pPr>
              <w:pStyle w:val="TableParagraph"/>
              <w:spacing w:line="271" w:lineRule="exact"/>
              <w:ind w:left="104"/>
              <w:rPr>
                <w:rFonts w:ascii="Arial MT" w:hAnsi="Arial MT"/>
                <w:sz w:val="24"/>
              </w:rPr>
            </w:pPr>
            <w:r>
              <w:rPr>
                <w:rFonts w:ascii="Arial MT" w:hAnsi="Arial MT"/>
                <w:sz w:val="24"/>
              </w:rPr>
              <w:t>Gestión de citas</w:t>
            </w:r>
          </w:p>
        </w:tc>
      </w:tr>
      <w:tr w:rsidR="006E2E08" w14:paraId="0AC4ED85" w14:textId="77777777" w:rsidTr="006E2E08">
        <w:trPr>
          <w:trHeight w:val="277"/>
          <w:jc w:val="center"/>
        </w:trPr>
        <w:tc>
          <w:tcPr>
            <w:tcW w:w="2886" w:type="dxa"/>
          </w:tcPr>
          <w:p w14:paraId="284E55D8" w14:textId="5831C134" w:rsidR="006E2E08" w:rsidRDefault="00AA6507" w:rsidP="006E2E08">
            <w:pPr>
              <w:pStyle w:val="TableParagraph"/>
              <w:spacing w:line="258" w:lineRule="exact"/>
              <w:rPr>
                <w:b/>
                <w:sz w:val="24"/>
              </w:rPr>
            </w:pPr>
            <w:r>
              <w:rPr>
                <w:b/>
                <w:w w:val="99"/>
                <w:sz w:val="24"/>
              </w:rPr>
              <w:t>7</w:t>
            </w:r>
          </w:p>
        </w:tc>
        <w:tc>
          <w:tcPr>
            <w:tcW w:w="2881" w:type="dxa"/>
          </w:tcPr>
          <w:p w14:paraId="60400454" w14:textId="5B9C81F0" w:rsidR="006E2E08" w:rsidRDefault="006E2E08" w:rsidP="006E2E08">
            <w:pPr>
              <w:pStyle w:val="TableParagraph"/>
              <w:spacing w:line="258" w:lineRule="exact"/>
              <w:ind w:left="105"/>
              <w:rPr>
                <w:rFonts w:ascii="Arial MT"/>
                <w:sz w:val="24"/>
              </w:rPr>
            </w:pPr>
            <w:r>
              <w:rPr>
                <w:rFonts w:ascii="Arial MT"/>
                <w:w w:val="99"/>
                <w:sz w:val="24"/>
              </w:rPr>
              <w:t>7</w:t>
            </w:r>
          </w:p>
        </w:tc>
        <w:tc>
          <w:tcPr>
            <w:tcW w:w="2881" w:type="dxa"/>
          </w:tcPr>
          <w:p w14:paraId="12F2E196" w14:textId="60BFE654" w:rsidR="006E2E08" w:rsidRDefault="006E2E08" w:rsidP="006E2E08">
            <w:pPr>
              <w:pStyle w:val="TableParagraph"/>
              <w:spacing w:line="258" w:lineRule="exact"/>
              <w:ind w:left="104"/>
              <w:rPr>
                <w:rFonts w:ascii="Arial MT"/>
                <w:sz w:val="24"/>
              </w:rPr>
            </w:pPr>
            <w:r>
              <w:rPr>
                <w:rFonts w:ascii="Arial MT" w:hAnsi="Arial MT"/>
                <w:sz w:val="24"/>
              </w:rPr>
              <w:t>Calendario</w:t>
            </w:r>
          </w:p>
        </w:tc>
      </w:tr>
      <w:tr w:rsidR="006E2E08" w14:paraId="21FE85DD" w14:textId="77777777" w:rsidTr="00474E7D">
        <w:trPr>
          <w:trHeight w:val="551"/>
          <w:jc w:val="center"/>
        </w:trPr>
        <w:tc>
          <w:tcPr>
            <w:tcW w:w="2886" w:type="dxa"/>
            <w:shd w:val="clear" w:color="auto" w:fill="C0C0C0"/>
          </w:tcPr>
          <w:p w14:paraId="3FD8B95E" w14:textId="33800106" w:rsidR="006E2E08" w:rsidRDefault="00AA6507" w:rsidP="006E2E08">
            <w:pPr>
              <w:pStyle w:val="TableParagraph"/>
              <w:spacing w:line="266" w:lineRule="exact"/>
              <w:rPr>
                <w:b/>
                <w:sz w:val="24"/>
              </w:rPr>
            </w:pPr>
            <w:r>
              <w:rPr>
                <w:b/>
                <w:w w:val="99"/>
                <w:sz w:val="24"/>
              </w:rPr>
              <w:t>8</w:t>
            </w:r>
          </w:p>
        </w:tc>
        <w:tc>
          <w:tcPr>
            <w:tcW w:w="2881" w:type="dxa"/>
            <w:shd w:val="clear" w:color="auto" w:fill="C0C0C0"/>
          </w:tcPr>
          <w:p w14:paraId="784C31DF" w14:textId="76498D8B" w:rsidR="006E2E08" w:rsidRDefault="006E2E08" w:rsidP="006E2E08">
            <w:pPr>
              <w:pStyle w:val="TableParagraph"/>
              <w:spacing w:line="271" w:lineRule="exact"/>
              <w:ind w:left="105"/>
              <w:rPr>
                <w:rFonts w:ascii="Arial MT"/>
                <w:sz w:val="24"/>
              </w:rPr>
            </w:pPr>
            <w:r>
              <w:rPr>
                <w:rFonts w:ascii="Arial MT"/>
                <w:w w:val="99"/>
                <w:sz w:val="24"/>
              </w:rPr>
              <w:t>8</w:t>
            </w:r>
          </w:p>
        </w:tc>
        <w:tc>
          <w:tcPr>
            <w:tcW w:w="2881" w:type="dxa"/>
            <w:shd w:val="clear" w:color="auto" w:fill="A6A6A6" w:themeFill="background1" w:themeFillShade="A6"/>
          </w:tcPr>
          <w:p w14:paraId="1E223957" w14:textId="78912DCB" w:rsidR="006E2E08" w:rsidRDefault="006E2E08" w:rsidP="006E2E08">
            <w:pPr>
              <w:pStyle w:val="TableParagraph"/>
              <w:spacing w:line="274" w:lineRule="exact"/>
              <w:ind w:left="104" w:right="896"/>
              <w:rPr>
                <w:rFonts w:ascii="Arial MT" w:hAnsi="Arial MT"/>
                <w:sz w:val="24"/>
              </w:rPr>
            </w:pPr>
            <w:r>
              <w:rPr>
                <w:rFonts w:ascii="Arial MT" w:hAnsi="Arial MT"/>
                <w:sz w:val="24"/>
              </w:rPr>
              <w:t>Gestión de blog</w:t>
            </w:r>
          </w:p>
        </w:tc>
      </w:tr>
      <w:tr w:rsidR="006E2E08" w14:paraId="073F0F67" w14:textId="77777777" w:rsidTr="00474E7D">
        <w:trPr>
          <w:trHeight w:val="551"/>
          <w:jc w:val="center"/>
        </w:trPr>
        <w:tc>
          <w:tcPr>
            <w:tcW w:w="2886" w:type="dxa"/>
            <w:shd w:val="clear" w:color="auto" w:fill="auto"/>
          </w:tcPr>
          <w:p w14:paraId="6C5C3A61" w14:textId="4300F42D" w:rsidR="006E2E08" w:rsidRDefault="00AA6507" w:rsidP="006E2E08">
            <w:pPr>
              <w:pStyle w:val="TableParagraph"/>
              <w:spacing w:line="266" w:lineRule="exact"/>
              <w:rPr>
                <w:b/>
                <w:w w:val="99"/>
                <w:sz w:val="24"/>
              </w:rPr>
            </w:pPr>
            <w:r>
              <w:rPr>
                <w:b/>
                <w:w w:val="99"/>
                <w:sz w:val="24"/>
              </w:rPr>
              <w:t>9</w:t>
            </w:r>
          </w:p>
        </w:tc>
        <w:tc>
          <w:tcPr>
            <w:tcW w:w="2881" w:type="dxa"/>
            <w:shd w:val="clear" w:color="auto" w:fill="auto"/>
          </w:tcPr>
          <w:p w14:paraId="29388F27" w14:textId="7758742D" w:rsidR="006E2E08" w:rsidRDefault="006E2E08" w:rsidP="006E2E08">
            <w:pPr>
              <w:pStyle w:val="TableParagraph"/>
              <w:spacing w:line="271" w:lineRule="exact"/>
              <w:ind w:left="105"/>
              <w:rPr>
                <w:rFonts w:ascii="Arial MT"/>
                <w:w w:val="99"/>
                <w:sz w:val="24"/>
              </w:rPr>
            </w:pPr>
            <w:r>
              <w:rPr>
                <w:rFonts w:ascii="Arial MT"/>
                <w:w w:val="99"/>
                <w:sz w:val="24"/>
              </w:rPr>
              <w:t>9</w:t>
            </w:r>
          </w:p>
        </w:tc>
        <w:tc>
          <w:tcPr>
            <w:tcW w:w="2881" w:type="dxa"/>
          </w:tcPr>
          <w:p w14:paraId="79D8A501" w14:textId="7496CE63" w:rsidR="006E2E08" w:rsidRDefault="006E2E08" w:rsidP="006E2E08">
            <w:pPr>
              <w:pStyle w:val="TableParagraph"/>
              <w:spacing w:line="274" w:lineRule="exact"/>
              <w:ind w:left="104" w:right="896"/>
              <w:rPr>
                <w:rFonts w:ascii="Arial MT" w:hAnsi="Arial MT"/>
                <w:sz w:val="24"/>
              </w:rPr>
            </w:pPr>
            <w:r>
              <w:rPr>
                <w:rFonts w:ascii="Arial MT" w:hAnsi="Arial MT"/>
                <w:sz w:val="24"/>
              </w:rPr>
              <w:t>Blog</w:t>
            </w:r>
          </w:p>
        </w:tc>
      </w:tr>
    </w:tbl>
    <w:p w14:paraId="7E067766" w14:textId="77777777" w:rsidR="008E3FFF" w:rsidRDefault="008E3FFF" w:rsidP="00F5408E">
      <w:pPr>
        <w:spacing w:line="360" w:lineRule="auto"/>
        <w:rPr>
          <w:rFonts w:cs="Arial"/>
          <w:szCs w:val="24"/>
          <w:lang w:val="es-ES"/>
        </w:rPr>
      </w:pPr>
    </w:p>
    <w:p w14:paraId="59CBABA8" w14:textId="04BCABAC" w:rsidR="006E2E08" w:rsidRDefault="006E2E08" w:rsidP="006E2E08">
      <w:pPr>
        <w:spacing w:line="360" w:lineRule="auto"/>
        <w:jc w:val="both"/>
        <w:rPr>
          <w:b/>
          <w:bCs/>
          <w:lang w:val="es-ES"/>
        </w:rPr>
      </w:pPr>
      <w:r w:rsidRPr="00587425">
        <w:rPr>
          <w:b/>
          <w:bCs/>
          <w:lang w:val="es-ES"/>
        </w:rPr>
        <w:t>DESCRIPCIÓN PRUEBAS DE ACEPTACIÓN</w:t>
      </w:r>
    </w:p>
    <w:p w14:paraId="75852AAA" w14:textId="274D7B52" w:rsidR="006E2E08" w:rsidRPr="006E2E08" w:rsidRDefault="006E2E08" w:rsidP="006E2E08">
      <w:pPr>
        <w:pStyle w:val="Prrafodelista"/>
      </w:pPr>
      <w:r w:rsidRPr="006E2E08">
        <w:t xml:space="preserve">Tabla </w:t>
      </w:r>
      <w:r>
        <w:fldChar w:fldCharType="begin"/>
      </w:r>
      <w:r w:rsidRPr="006E2E08">
        <w:instrText xml:space="preserve"> SEQ Tabla \* ARABIC </w:instrText>
      </w:r>
      <w:r>
        <w:fldChar w:fldCharType="separate"/>
      </w:r>
      <w:r w:rsidR="00815265">
        <w:rPr>
          <w:noProof/>
        </w:rPr>
        <w:t>51</w:t>
      </w:r>
      <w:r>
        <w:fldChar w:fldCharType="end"/>
      </w:r>
      <w:r w:rsidRPr="006E2E08">
        <w:t>. Caso</w:t>
      </w:r>
      <w:r w:rsidRPr="006E2E08">
        <w:rPr>
          <w:spacing w:val="-4"/>
        </w:rPr>
        <w:t xml:space="preserve"> </w:t>
      </w:r>
      <w:r w:rsidRPr="006E2E08">
        <w:t>de</w:t>
      </w:r>
      <w:r w:rsidRPr="006E2E08">
        <w:rPr>
          <w:spacing w:val="-7"/>
        </w:rPr>
        <w:t xml:space="preserve"> </w:t>
      </w:r>
      <w:r w:rsidRPr="006E2E08">
        <w:t>prueba</w:t>
      </w:r>
      <w:r w:rsidRPr="006E2E08">
        <w:rPr>
          <w:spacing w:val="-4"/>
        </w:rPr>
        <w:t xml:space="preserve"> </w:t>
      </w:r>
      <w:r w:rsidRPr="006E2E08">
        <w:t>acceso</w:t>
      </w:r>
      <w:r w:rsidRPr="006E2E08">
        <w:rPr>
          <w:spacing w:val="-3"/>
        </w:rPr>
        <w:t xml:space="preserve"> </w:t>
      </w:r>
      <w:r w:rsidRPr="006E2E08">
        <w:t>al sistema</w:t>
      </w:r>
    </w:p>
    <w:p w14:paraId="10C2A569" w14:textId="77777777" w:rsidR="006E2E08" w:rsidRPr="00587425" w:rsidRDefault="006E2E08" w:rsidP="006E2E08">
      <w:pPr>
        <w:widowControl w:val="0"/>
        <w:autoSpaceDE w:val="0"/>
        <w:autoSpaceDN w:val="0"/>
        <w:spacing w:before="7" w:after="1" w:line="240" w:lineRule="auto"/>
        <w:rPr>
          <w:rFonts w:ascii="Arial MT" w:eastAsia="Arial MT" w:hAnsi="Arial MT" w:cs="Arial MT"/>
          <w:sz w:val="17"/>
          <w:szCs w:val="24"/>
          <w:lang w:val="es-ES"/>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6E2E08" w:rsidRPr="00587425" w14:paraId="2543FDAD" w14:textId="77777777" w:rsidTr="00AA6507">
        <w:trPr>
          <w:trHeight w:val="277"/>
          <w:jc w:val="center"/>
        </w:trPr>
        <w:tc>
          <w:tcPr>
            <w:tcW w:w="8647" w:type="dxa"/>
            <w:gridSpan w:val="2"/>
            <w:tcBorders>
              <w:bottom w:val="single" w:sz="18" w:space="0" w:color="000000"/>
            </w:tcBorders>
          </w:tcPr>
          <w:p w14:paraId="1650651E" w14:textId="77777777" w:rsidR="006E2E08" w:rsidRPr="00587425" w:rsidRDefault="006E2E08" w:rsidP="00EC1FA9">
            <w:pPr>
              <w:spacing w:line="257"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6E2E08" w:rsidRPr="00587425" w14:paraId="07E5A3A6" w14:textId="77777777" w:rsidTr="00AA6507">
        <w:trPr>
          <w:trHeight w:val="272"/>
          <w:jc w:val="center"/>
        </w:trPr>
        <w:tc>
          <w:tcPr>
            <w:tcW w:w="4326" w:type="dxa"/>
            <w:tcBorders>
              <w:top w:val="single" w:sz="18" w:space="0" w:color="000000"/>
            </w:tcBorders>
            <w:shd w:val="clear" w:color="auto" w:fill="C0C0C0"/>
          </w:tcPr>
          <w:p w14:paraId="3C679E27" w14:textId="354133A3" w:rsidR="006E2E08" w:rsidRPr="00587425" w:rsidRDefault="006E2E08" w:rsidP="00EC1FA9">
            <w:pPr>
              <w:spacing w:line="252"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sidR="00AA6507">
              <w:rPr>
                <w:rFonts w:eastAsia="Arial" w:cs="Arial"/>
                <w:b/>
                <w:lang w:val="es-ES"/>
              </w:rPr>
              <w:t>4</w:t>
            </w:r>
          </w:p>
        </w:tc>
        <w:tc>
          <w:tcPr>
            <w:tcW w:w="4321" w:type="dxa"/>
            <w:tcBorders>
              <w:top w:val="single" w:sz="18" w:space="0" w:color="000000"/>
            </w:tcBorders>
            <w:shd w:val="clear" w:color="auto" w:fill="C0C0C0"/>
          </w:tcPr>
          <w:p w14:paraId="6E2B22DE" w14:textId="10C76AE0" w:rsidR="006E2E08" w:rsidRPr="00587425" w:rsidRDefault="006E2E08" w:rsidP="00EC1FA9">
            <w:pPr>
              <w:spacing w:line="252"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sidR="00AA6507">
              <w:rPr>
                <w:rFonts w:ascii="Arial MT" w:eastAsia="Arial" w:hAnsi="Arial MT" w:cs="Arial"/>
                <w:lang w:val="es-ES"/>
              </w:rPr>
              <w:t>4</w:t>
            </w:r>
          </w:p>
        </w:tc>
      </w:tr>
      <w:tr w:rsidR="006E2E08" w:rsidRPr="004033F2" w14:paraId="67A890E9" w14:textId="77777777" w:rsidTr="00AA6507">
        <w:trPr>
          <w:trHeight w:val="278"/>
          <w:jc w:val="center"/>
        </w:trPr>
        <w:tc>
          <w:tcPr>
            <w:tcW w:w="8647" w:type="dxa"/>
            <w:gridSpan w:val="2"/>
          </w:tcPr>
          <w:p w14:paraId="0FC3DAAB" w14:textId="06B91741" w:rsidR="006E2E08" w:rsidRPr="00587425" w:rsidRDefault="006E2E08" w:rsidP="00EC1FA9">
            <w:pPr>
              <w:spacing w:line="258" w:lineRule="exact"/>
              <w:ind w:left="110"/>
              <w:rPr>
                <w:rFonts w:eastAsia="Arial" w:cs="Arial"/>
                <w:b/>
                <w:lang w:val="es-ES"/>
              </w:rPr>
            </w:pPr>
            <w:r w:rsidRPr="00587425">
              <w:rPr>
                <w:rFonts w:ascii="Arial MT" w:eastAsia="Arial" w:cs="Arial"/>
                <w:lang w:val="es-ES"/>
              </w:rPr>
              <w:t>Historia</w:t>
            </w:r>
            <w:r w:rsidRPr="00587425">
              <w:rPr>
                <w:rFonts w:ascii="Arial MT" w:eastAsia="Arial" w:cs="Arial"/>
                <w:spacing w:val="-4"/>
                <w:lang w:val="es-ES"/>
              </w:rPr>
              <w:t xml:space="preserve"> </w:t>
            </w:r>
            <w:r w:rsidRPr="00587425">
              <w:rPr>
                <w:rFonts w:ascii="Arial MT" w:eastAsia="Arial" w:cs="Arial"/>
                <w:lang w:val="es-ES"/>
              </w:rPr>
              <w:t>de</w:t>
            </w:r>
            <w:r w:rsidRPr="00587425">
              <w:rPr>
                <w:rFonts w:ascii="Arial MT" w:eastAsia="Arial" w:cs="Arial"/>
                <w:spacing w:val="-1"/>
                <w:lang w:val="es-ES"/>
              </w:rPr>
              <w:t xml:space="preserve"> </w:t>
            </w:r>
            <w:r w:rsidRPr="00587425">
              <w:rPr>
                <w:rFonts w:ascii="Arial MT" w:eastAsia="Arial" w:cs="Arial"/>
                <w:lang w:val="es-ES"/>
              </w:rPr>
              <w:t>Usuario</w:t>
            </w:r>
            <w:r w:rsidRPr="00587425">
              <w:rPr>
                <w:rFonts w:eastAsia="Arial" w:cs="Arial"/>
                <w:b/>
                <w:lang w:val="es-ES"/>
              </w:rPr>
              <w:t>:</w:t>
            </w:r>
            <w:r w:rsidRPr="00587425">
              <w:rPr>
                <w:rFonts w:eastAsia="Arial" w:cs="Arial"/>
                <w:b/>
                <w:spacing w:val="-2"/>
                <w:lang w:val="es-ES"/>
              </w:rPr>
              <w:t xml:space="preserve"> </w:t>
            </w:r>
            <w:r>
              <w:rPr>
                <w:rFonts w:eastAsia="Arial" w:cs="Arial"/>
                <w:b/>
                <w:lang w:val="es-ES"/>
              </w:rPr>
              <w:t>Gestión de programa</w:t>
            </w:r>
          </w:p>
        </w:tc>
      </w:tr>
      <w:tr w:rsidR="006E2E08" w:rsidRPr="004033F2" w14:paraId="3FF5AE35" w14:textId="77777777" w:rsidTr="00AA6507">
        <w:trPr>
          <w:trHeight w:val="829"/>
          <w:jc w:val="center"/>
        </w:trPr>
        <w:tc>
          <w:tcPr>
            <w:tcW w:w="8647" w:type="dxa"/>
            <w:gridSpan w:val="2"/>
            <w:shd w:val="clear" w:color="auto" w:fill="C0C0C0"/>
          </w:tcPr>
          <w:p w14:paraId="48CC1CBA" w14:textId="77777777" w:rsidR="006E2E08" w:rsidRPr="00587425" w:rsidRDefault="006E2E08" w:rsidP="00EC1FA9">
            <w:pPr>
              <w:spacing w:line="266" w:lineRule="exact"/>
              <w:ind w:left="110"/>
              <w:rPr>
                <w:rFonts w:eastAsia="Arial" w:cs="Arial"/>
                <w:b/>
                <w:lang w:val="es-ES"/>
              </w:rPr>
            </w:pPr>
            <w:r w:rsidRPr="00587425">
              <w:rPr>
                <w:rFonts w:ascii="Arial MT" w:eastAsia="Arial" w:hAnsi="Arial MT" w:cs="Arial"/>
                <w:lang w:val="es-ES"/>
              </w:rPr>
              <w:lastRenderedPageBreak/>
              <w:t>Condiciones</w:t>
            </w:r>
            <w:r w:rsidRPr="00587425">
              <w:rPr>
                <w:rFonts w:ascii="Arial MT" w:eastAsia="Arial" w:hAnsi="Arial MT" w:cs="Arial"/>
                <w:spacing w:val="-2"/>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Ejecución:</w:t>
            </w:r>
            <w:r w:rsidRPr="00587425">
              <w:rPr>
                <w:rFonts w:ascii="Arial MT" w:eastAsia="Arial" w:hAnsi="Arial MT" w:cs="Arial"/>
                <w:spacing w:val="2"/>
                <w:lang w:val="es-ES"/>
              </w:rPr>
              <w:t xml:space="preserve"> </w:t>
            </w:r>
            <w:r w:rsidRPr="00587425">
              <w:rPr>
                <w:rFonts w:eastAsia="Arial" w:cs="Arial"/>
                <w:b/>
                <w:lang w:val="es-ES"/>
              </w:rPr>
              <w:t>Cada</w:t>
            </w:r>
            <w:r w:rsidRPr="00587425">
              <w:rPr>
                <w:rFonts w:eastAsia="Arial" w:cs="Arial"/>
                <w:b/>
                <w:spacing w:val="-2"/>
                <w:lang w:val="es-ES"/>
              </w:rPr>
              <w:t xml:space="preserve"> </w:t>
            </w:r>
            <w:r w:rsidRPr="00587425">
              <w:rPr>
                <w:rFonts w:eastAsia="Arial" w:cs="Arial"/>
                <w:b/>
                <w:lang w:val="es-ES"/>
              </w:rPr>
              <w:t>usuario debe</w:t>
            </w:r>
            <w:r w:rsidRPr="00587425">
              <w:rPr>
                <w:rFonts w:eastAsia="Arial" w:cs="Arial"/>
                <w:b/>
                <w:spacing w:val="-1"/>
                <w:lang w:val="es-ES"/>
              </w:rPr>
              <w:t xml:space="preserve"> </w:t>
            </w:r>
            <w:r w:rsidRPr="00587425">
              <w:rPr>
                <w:rFonts w:eastAsia="Arial" w:cs="Arial"/>
                <w:b/>
                <w:lang w:val="es-ES"/>
              </w:rPr>
              <w:t>contar</w:t>
            </w:r>
            <w:r w:rsidRPr="00587425">
              <w:rPr>
                <w:rFonts w:eastAsia="Arial" w:cs="Arial"/>
                <w:b/>
                <w:spacing w:val="-5"/>
                <w:lang w:val="es-ES"/>
              </w:rPr>
              <w:t xml:space="preserve"> </w:t>
            </w:r>
            <w:r w:rsidRPr="00587425">
              <w:rPr>
                <w:rFonts w:eastAsia="Arial" w:cs="Arial"/>
                <w:b/>
                <w:lang w:val="es-ES"/>
              </w:rPr>
              <w:t>con</w:t>
            </w:r>
            <w:r w:rsidRPr="00587425">
              <w:rPr>
                <w:rFonts w:eastAsia="Arial" w:cs="Arial"/>
                <w:b/>
                <w:spacing w:val="-5"/>
                <w:lang w:val="es-ES"/>
              </w:rPr>
              <w:t xml:space="preserve"> </w:t>
            </w:r>
            <w:r w:rsidRPr="00587425">
              <w:rPr>
                <w:rFonts w:eastAsia="Arial" w:cs="Arial"/>
                <w:b/>
                <w:lang w:val="es-ES"/>
              </w:rPr>
              <w:t>un</w:t>
            </w:r>
            <w:r w:rsidRPr="00587425">
              <w:rPr>
                <w:rFonts w:eastAsia="Arial" w:cs="Arial"/>
                <w:b/>
                <w:spacing w:val="-5"/>
                <w:lang w:val="es-ES"/>
              </w:rPr>
              <w:t xml:space="preserve"> </w:t>
            </w:r>
            <w:r w:rsidRPr="00587425">
              <w:rPr>
                <w:rFonts w:eastAsia="Arial" w:cs="Arial"/>
                <w:b/>
                <w:lang w:val="es-ES"/>
              </w:rPr>
              <w:t>perfil</w:t>
            </w:r>
            <w:r w:rsidRPr="00587425">
              <w:rPr>
                <w:rFonts w:eastAsia="Arial" w:cs="Arial"/>
                <w:b/>
                <w:spacing w:val="-1"/>
                <w:lang w:val="es-ES"/>
              </w:rPr>
              <w:t xml:space="preserve"> </w:t>
            </w:r>
            <w:r w:rsidRPr="00587425">
              <w:rPr>
                <w:rFonts w:eastAsia="Arial" w:cs="Arial"/>
                <w:b/>
                <w:lang w:val="es-ES"/>
              </w:rPr>
              <w:t>de</w:t>
            </w:r>
          </w:p>
          <w:p w14:paraId="5976DC7E" w14:textId="2CB6FF0C" w:rsidR="006E2E08" w:rsidRPr="00587425" w:rsidRDefault="00AA6507" w:rsidP="00EC1FA9">
            <w:pPr>
              <w:spacing w:line="274" w:lineRule="exact"/>
              <w:ind w:left="110" w:right="95"/>
              <w:rPr>
                <w:rFonts w:eastAsia="Arial" w:cs="Arial"/>
                <w:b/>
                <w:lang w:val="es-ES"/>
              </w:rPr>
            </w:pPr>
            <w:r>
              <w:rPr>
                <w:rFonts w:eastAsia="Arial" w:cs="Arial"/>
                <w:b/>
                <w:lang w:val="es-ES"/>
              </w:rPr>
              <w:t>Programa</w:t>
            </w:r>
            <w:r w:rsidR="006E2E08" w:rsidRPr="00587425">
              <w:rPr>
                <w:rFonts w:eastAsia="Arial" w:cs="Arial"/>
                <w:b/>
                <w:spacing w:val="-2"/>
                <w:lang w:val="es-ES"/>
              </w:rPr>
              <w:t xml:space="preserve"> </w:t>
            </w:r>
            <w:r>
              <w:rPr>
                <w:rFonts w:eastAsia="Arial" w:cs="Arial"/>
                <w:b/>
                <w:lang w:val="es-ES"/>
              </w:rPr>
              <w:t>o</w:t>
            </w:r>
            <w:r w:rsidR="006E2E08">
              <w:rPr>
                <w:rFonts w:eastAsia="Arial" w:cs="Arial"/>
                <w:b/>
                <w:lang w:val="es-ES"/>
              </w:rPr>
              <w:t xml:space="preserve"> administrador</w:t>
            </w:r>
            <w:r w:rsidR="006E2E08" w:rsidRPr="00587425">
              <w:rPr>
                <w:rFonts w:eastAsia="Arial" w:cs="Arial"/>
                <w:b/>
                <w:spacing w:val="-3"/>
                <w:lang w:val="es-ES"/>
              </w:rPr>
              <w:t xml:space="preserve"> </w:t>
            </w:r>
            <w:r w:rsidR="006E2E08" w:rsidRPr="00587425">
              <w:rPr>
                <w:rFonts w:eastAsia="Arial" w:cs="Arial"/>
                <w:b/>
                <w:lang w:val="es-ES"/>
              </w:rPr>
              <w:t>para</w:t>
            </w:r>
            <w:r w:rsidR="006E2E08" w:rsidRPr="00587425">
              <w:rPr>
                <w:rFonts w:eastAsia="Arial" w:cs="Arial"/>
                <w:b/>
                <w:spacing w:val="-3"/>
                <w:lang w:val="es-ES"/>
              </w:rPr>
              <w:t xml:space="preserve"> </w:t>
            </w:r>
            <w:r w:rsidR="006E2E08" w:rsidRPr="00587425">
              <w:rPr>
                <w:rFonts w:eastAsia="Arial" w:cs="Arial"/>
                <w:b/>
                <w:lang w:val="es-ES"/>
              </w:rPr>
              <w:t>poder</w:t>
            </w:r>
            <w:r w:rsidR="006E2E08" w:rsidRPr="00587425">
              <w:rPr>
                <w:rFonts w:eastAsia="Arial" w:cs="Arial"/>
                <w:b/>
                <w:spacing w:val="-6"/>
                <w:lang w:val="es-ES"/>
              </w:rPr>
              <w:t xml:space="preserve"> </w:t>
            </w:r>
            <w:r w:rsidR="006E2E08" w:rsidRPr="00587425">
              <w:rPr>
                <w:rFonts w:eastAsia="Arial" w:cs="Arial"/>
                <w:b/>
                <w:lang w:val="es-ES"/>
              </w:rPr>
              <w:t>accesar</w:t>
            </w:r>
            <w:r w:rsidR="006E2E08" w:rsidRPr="00587425">
              <w:rPr>
                <w:rFonts w:eastAsia="Arial" w:cs="Arial"/>
                <w:b/>
                <w:spacing w:val="-5"/>
                <w:lang w:val="es-ES"/>
              </w:rPr>
              <w:t xml:space="preserve"> </w:t>
            </w:r>
            <w:r w:rsidR="006E2E08" w:rsidRPr="00587425">
              <w:rPr>
                <w:rFonts w:eastAsia="Arial" w:cs="Arial"/>
                <w:b/>
                <w:lang w:val="es-ES"/>
              </w:rPr>
              <w:t>a</w:t>
            </w:r>
            <w:r w:rsidR="006E2E08" w:rsidRPr="00587425">
              <w:rPr>
                <w:rFonts w:eastAsia="Arial" w:cs="Arial"/>
                <w:b/>
                <w:spacing w:val="-2"/>
                <w:lang w:val="es-ES"/>
              </w:rPr>
              <w:t xml:space="preserve"> </w:t>
            </w:r>
            <w:r w:rsidR="006E2E08" w:rsidRPr="00587425">
              <w:rPr>
                <w:rFonts w:eastAsia="Arial" w:cs="Arial"/>
                <w:b/>
                <w:lang w:val="es-ES"/>
              </w:rPr>
              <w:t>las</w:t>
            </w:r>
            <w:r w:rsidR="006E2E08" w:rsidRPr="00587425">
              <w:rPr>
                <w:rFonts w:eastAsia="Arial" w:cs="Arial"/>
                <w:b/>
                <w:spacing w:val="-3"/>
                <w:lang w:val="es-ES"/>
              </w:rPr>
              <w:t xml:space="preserve"> </w:t>
            </w:r>
            <w:r w:rsidR="006E2E08" w:rsidRPr="00587425">
              <w:rPr>
                <w:rFonts w:eastAsia="Arial" w:cs="Arial"/>
                <w:b/>
                <w:lang w:val="es-ES"/>
              </w:rPr>
              <w:t>funciones</w:t>
            </w:r>
            <w:r w:rsidR="006E2E08" w:rsidRPr="00587425">
              <w:rPr>
                <w:rFonts w:eastAsia="Arial" w:cs="Arial"/>
                <w:b/>
                <w:spacing w:val="-3"/>
                <w:lang w:val="es-ES"/>
              </w:rPr>
              <w:t xml:space="preserve"> </w:t>
            </w:r>
            <w:r w:rsidR="006E2E08" w:rsidRPr="00587425">
              <w:rPr>
                <w:rFonts w:eastAsia="Arial" w:cs="Arial"/>
                <w:b/>
                <w:lang w:val="es-ES"/>
              </w:rPr>
              <w:t>del</w:t>
            </w:r>
            <w:r w:rsidR="006E2E08" w:rsidRPr="00587425">
              <w:rPr>
                <w:rFonts w:eastAsia="Arial" w:cs="Arial"/>
                <w:b/>
                <w:spacing w:val="-3"/>
                <w:lang w:val="es-ES"/>
              </w:rPr>
              <w:t xml:space="preserve"> </w:t>
            </w:r>
            <w:r w:rsidR="006E2E08">
              <w:rPr>
                <w:rFonts w:eastAsia="Arial" w:cs="Arial"/>
                <w:b/>
                <w:lang w:val="es-ES"/>
              </w:rPr>
              <w:t xml:space="preserve">del módulo </w:t>
            </w:r>
            <w:r w:rsidR="006E2E08" w:rsidRPr="00587425">
              <w:rPr>
                <w:rFonts w:eastAsia="Arial" w:cs="Arial"/>
                <w:b/>
                <w:lang w:val="es-ES"/>
              </w:rPr>
              <w:t>de</w:t>
            </w:r>
            <w:r w:rsidR="006E2E08" w:rsidRPr="00587425">
              <w:rPr>
                <w:rFonts w:eastAsia="Arial" w:cs="Arial"/>
                <w:b/>
                <w:spacing w:val="-1"/>
                <w:lang w:val="es-ES"/>
              </w:rPr>
              <w:t xml:space="preserve"> </w:t>
            </w:r>
            <w:r w:rsidR="006E2E08" w:rsidRPr="00587425">
              <w:rPr>
                <w:rFonts w:eastAsia="Arial" w:cs="Arial"/>
                <w:b/>
                <w:lang w:val="es-ES"/>
              </w:rPr>
              <w:t>acuerdo</w:t>
            </w:r>
            <w:r w:rsidR="006E2E08" w:rsidRPr="00587425">
              <w:rPr>
                <w:rFonts w:eastAsia="Arial" w:cs="Arial"/>
                <w:b/>
                <w:spacing w:val="-3"/>
                <w:lang w:val="es-ES"/>
              </w:rPr>
              <w:t xml:space="preserve"> </w:t>
            </w:r>
            <w:r w:rsidR="006E2E08" w:rsidRPr="00587425">
              <w:rPr>
                <w:rFonts w:eastAsia="Arial" w:cs="Arial"/>
                <w:b/>
                <w:lang w:val="es-ES"/>
              </w:rPr>
              <w:t>a su</w:t>
            </w:r>
            <w:r w:rsidR="006E2E08" w:rsidRPr="00587425">
              <w:rPr>
                <w:rFonts w:eastAsia="Arial" w:cs="Arial"/>
                <w:b/>
                <w:spacing w:val="-3"/>
                <w:lang w:val="es-ES"/>
              </w:rPr>
              <w:t xml:space="preserve"> </w:t>
            </w:r>
            <w:r w:rsidR="006E2E08" w:rsidRPr="00587425">
              <w:rPr>
                <w:rFonts w:eastAsia="Arial" w:cs="Arial"/>
                <w:b/>
                <w:lang w:val="es-ES"/>
              </w:rPr>
              <w:t>rol.</w:t>
            </w:r>
          </w:p>
        </w:tc>
      </w:tr>
      <w:tr w:rsidR="006E2E08" w:rsidRPr="004033F2" w14:paraId="27BC6D1F" w14:textId="77777777" w:rsidTr="00AA6507">
        <w:trPr>
          <w:trHeight w:val="1655"/>
          <w:jc w:val="center"/>
        </w:trPr>
        <w:tc>
          <w:tcPr>
            <w:tcW w:w="8647" w:type="dxa"/>
            <w:gridSpan w:val="2"/>
          </w:tcPr>
          <w:p w14:paraId="4F28F853" w14:textId="77777777" w:rsidR="006E2E08" w:rsidRPr="00587425" w:rsidRDefault="006E2E08" w:rsidP="00EC1FA9">
            <w:pPr>
              <w:spacing w:line="268" w:lineRule="exact"/>
              <w:ind w:left="110"/>
              <w:rPr>
                <w:rFonts w:ascii="Arial MT" w:eastAsia="Arial" w:hAnsi="Arial MT" w:cs="Arial"/>
                <w:lang w:val="es-ES"/>
              </w:rPr>
            </w:pPr>
            <w:r w:rsidRPr="00587425">
              <w:rPr>
                <w:rFonts w:ascii="Arial MT" w:eastAsia="Arial" w:hAnsi="Arial MT" w:cs="Arial"/>
                <w:lang w:val="es-ES"/>
              </w:rPr>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71CB7685" w14:textId="0ABF6282" w:rsidR="006E2E08" w:rsidRPr="00587425" w:rsidRDefault="006E2E08" w:rsidP="00EC1FA9">
            <w:pPr>
              <w:spacing w:line="272" w:lineRule="exact"/>
              <w:ind w:left="110"/>
              <w:rPr>
                <w:rFonts w:eastAsia="Arial" w:cs="Arial"/>
                <w:b/>
                <w:lang w:val="es-ES"/>
              </w:rPr>
            </w:pPr>
            <w:r w:rsidRPr="00587425">
              <w:rPr>
                <w:rFonts w:eastAsia="Arial" w:cs="Arial"/>
                <w:b/>
                <w:lang w:val="es-ES"/>
              </w:rPr>
              <w:t>Dar</w:t>
            </w:r>
            <w:r w:rsidRPr="00587425">
              <w:rPr>
                <w:rFonts w:eastAsia="Arial" w:cs="Arial"/>
                <w:b/>
                <w:spacing w:val="-3"/>
                <w:lang w:val="es-ES"/>
              </w:rPr>
              <w:t xml:space="preserve"> </w:t>
            </w:r>
            <w:r w:rsidRPr="00587425">
              <w:rPr>
                <w:rFonts w:eastAsia="Arial" w:cs="Arial"/>
                <w:b/>
                <w:lang w:val="es-ES"/>
              </w:rPr>
              <w:t>clic en</w:t>
            </w:r>
            <w:r w:rsidRPr="00587425">
              <w:rPr>
                <w:rFonts w:eastAsia="Arial" w:cs="Arial"/>
                <w:b/>
                <w:spacing w:val="-3"/>
                <w:lang w:val="es-ES"/>
              </w:rPr>
              <w:t xml:space="preserve"> </w:t>
            </w:r>
            <w:r w:rsidRPr="00587425">
              <w:rPr>
                <w:rFonts w:eastAsia="Arial" w:cs="Arial"/>
                <w:b/>
                <w:lang w:val="es-ES"/>
              </w:rPr>
              <w:t xml:space="preserve">el </w:t>
            </w:r>
            <w:r>
              <w:rPr>
                <w:rFonts w:eastAsia="Arial" w:cs="Arial"/>
                <w:b/>
                <w:lang w:val="es-ES"/>
              </w:rPr>
              <w:t>programa de ingeniería de sistemas</w:t>
            </w:r>
          </w:p>
          <w:p w14:paraId="258EBB83" w14:textId="759F02E8" w:rsidR="006E2E08" w:rsidRPr="00587425" w:rsidRDefault="006E2E08" w:rsidP="00EC1FA9">
            <w:pPr>
              <w:spacing w:before="5" w:line="237" w:lineRule="auto"/>
              <w:ind w:left="110"/>
              <w:rPr>
                <w:rFonts w:eastAsia="Arial" w:cs="Arial"/>
                <w:b/>
                <w:lang w:val="es-ES"/>
              </w:rPr>
            </w:pPr>
            <w:r>
              <w:rPr>
                <w:rFonts w:eastAsia="Arial" w:cs="Arial"/>
                <w:b/>
                <w:lang w:val="es-ES"/>
              </w:rPr>
              <w:t xml:space="preserve">Se despliega la lista de </w:t>
            </w:r>
            <w:r w:rsidR="00AA6507">
              <w:rPr>
                <w:rFonts w:eastAsia="Arial" w:cs="Arial"/>
                <w:b/>
                <w:lang w:val="es-ES"/>
              </w:rPr>
              <w:t>módulos</w:t>
            </w:r>
          </w:p>
          <w:p w14:paraId="702A0046" w14:textId="26E6720A" w:rsidR="006E2E08" w:rsidRDefault="006E2E08" w:rsidP="00EC1FA9">
            <w:pPr>
              <w:spacing w:before="3"/>
              <w:ind w:left="110"/>
              <w:rPr>
                <w:rFonts w:ascii="Arial MT" w:eastAsia="Arial" w:hAnsi="Arial MT" w:cs="Arial"/>
                <w:lang w:val="es-ES"/>
              </w:rPr>
            </w:pPr>
            <w:r w:rsidRPr="00587425">
              <w:rPr>
                <w:rFonts w:eastAsia="Arial" w:cs="Arial"/>
                <w:b/>
                <w:lang w:val="es-ES"/>
              </w:rPr>
              <w:t>Luego</w:t>
            </w:r>
            <w:r w:rsidRPr="00587425">
              <w:rPr>
                <w:rFonts w:eastAsia="Arial" w:cs="Arial"/>
                <w:b/>
                <w:spacing w:val="-5"/>
                <w:lang w:val="es-ES"/>
              </w:rPr>
              <w:t xml:space="preserve"> </w:t>
            </w:r>
            <w:r w:rsidRPr="00587425">
              <w:rPr>
                <w:rFonts w:eastAsia="Arial" w:cs="Arial"/>
                <w:b/>
                <w:lang w:val="es-ES"/>
              </w:rPr>
              <w:t>pulsar</w:t>
            </w:r>
            <w:r w:rsidRPr="00587425">
              <w:rPr>
                <w:rFonts w:eastAsia="Arial" w:cs="Arial"/>
                <w:b/>
                <w:spacing w:val="-4"/>
                <w:lang w:val="es-ES"/>
              </w:rPr>
              <w:t xml:space="preserve"> </w:t>
            </w:r>
            <w:r w:rsidRPr="00587425">
              <w:rPr>
                <w:rFonts w:eastAsia="Arial" w:cs="Arial"/>
                <w:b/>
                <w:lang w:val="es-ES"/>
              </w:rPr>
              <w:t>el</w:t>
            </w:r>
            <w:r w:rsidRPr="00587425">
              <w:rPr>
                <w:rFonts w:eastAsia="Arial" w:cs="Arial"/>
                <w:b/>
                <w:spacing w:val="-2"/>
                <w:lang w:val="es-ES"/>
              </w:rPr>
              <w:t xml:space="preserve"> </w:t>
            </w:r>
            <w:r w:rsidRPr="00587425">
              <w:rPr>
                <w:rFonts w:eastAsia="Arial" w:cs="Arial"/>
                <w:b/>
                <w:lang w:val="es-ES"/>
              </w:rPr>
              <w:t>botón</w:t>
            </w:r>
            <w:r w:rsidRPr="00587425">
              <w:rPr>
                <w:rFonts w:eastAsia="Arial" w:cs="Arial"/>
                <w:b/>
                <w:spacing w:val="1"/>
                <w:lang w:val="es-ES"/>
              </w:rPr>
              <w:t xml:space="preserve"> </w:t>
            </w:r>
            <w:r>
              <w:rPr>
                <w:rFonts w:ascii="Arial MT" w:eastAsia="Arial" w:hAnsi="Arial MT" w:cs="Arial"/>
                <w:lang w:val="es-ES"/>
              </w:rPr>
              <w:t xml:space="preserve">del </w:t>
            </w:r>
            <w:r w:rsidR="000A576F">
              <w:rPr>
                <w:rFonts w:ascii="Arial MT" w:eastAsia="Arial" w:hAnsi="Arial MT" w:cs="Arial"/>
                <w:lang w:val="es-ES"/>
              </w:rPr>
              <w:t>módulo</w:t>
            </w:r>
            <w:r>
              <w:rPr>
                <w:rFonts w:ascii="Arial MT" w:eastAsia="Arial" w:hAnsi="Arial MT" w:cs="Arial"/>
                <w:lang w:val="es-ES"/>
              </w:rPr>
              <w:t xml:space="preserve"> que se desee manipular</w:t>
            </w:r>
          </w:p>
          <w:p w14:paraId="1BE90860" w14:textId="4B8911D5" w:rsidR="006E2E08" w:rsidRDefault="006E2E08" w:rsidP="00EC1FA9">
            <w:pPr>
              <w:spacing w:before="3"/>
              <w:ind w:left="110"/>
              <w:rPr>
                <w:rFonts w:eastAsia="Arial" w:cs="Arial"/>
                <w:b/>
                <w:lang w:val="es-ES"/>
              </w:rPr>
            </w:pPr>
            <w:r>
              <w:rPr>
                <w:rFonts w:eastAsia="Arial" w:cs="Arial"/>
                <w:b/>
                <w:lang w:val="es-ES"/>
              </w:rPr>
              <w:t xml:space="preserve">Cuenta con 6 </w:t>
            </w:r>
            <w:r w:rsidR="006F678C">
              <w:rPr>
                <w:rFonts w:eastAsia="Arial" w:cs="Arial"/>
                <w:b/>
                <w:lang w:val="es-ES"/>
              </w:rPr>
              <w:t>módulos</w:t>
            </w:r>
            <w:r>
              <w:rPr>
                <w:rFonts w:eastAsia="Arial" w:cs="Arial"/>
                <w:b/>
                <w:lang w:val="es-ES"/>
              </w:rPr>
              <w:t xml:space="preserve"> </w:t>
            </w:r>
          </w:p>
          <w:p w14:paraId="6FBC5958" w14:textId="52069A62" w:rsidR="006E2E08" w:rsidRPr="00587425" w:rsidRDefault="006E2E08" w:rsidP="00EC1FA9">
            <w:pPr>
              <w:spacing w:before="3"/>
              <w:ind w:left="110"/>
              <w:rPr>
                <w:rFonts w:ascii="Arial MT" w:eastAsia="Arial" w:hAnsi="Arial MT" w:cs="Arial"/>
                <w:lang w:val="es-ES"/>
              </w:rPr>
            </w:pPr>
            <w:r>
              <w:rPr>
                <w:rFonts w:eastAsia="Arial" w:cs="Arial"/>
                <w:b/>
                <w:lang w:val="es-ES"/>
              </w:rPr>
              <w:t xml:space="preserve">Citas, docentes, Blog, </w:t>
            </w:r>
            <w:r w:rsidR="006F678C">
              <w:rPr>
                <w:rFonts w:eastAsia="Arial" w:cs="Arial"/>
                <w:b/>
                <w:lang w:val="es-ES"/>
              </w:rPr>
              <w:t>Calendario, Información de programa y gestión de blog(post)</w:t>
            </w:r>
          </w:p>
        </w:tc>
      </w:tr>
      <w:tr w:rsidR="006E2E08" w:rsidRPr="004033F2" w14:paraId="72067827" w14:textId="77777777" w:rsidTr="00AA6507">
        <w:trPr>
          <w:trHeight w:val="551"/>
          <w:jc w:val="center"/>
        </w:trPr>
        <w:tc>
          <w:tcPr>
            <w:tcW w:w="8647" w:type="dxa"/>
            <w:gridSpan w:val="2"/>
            <w:shd w:val="clear" w:color="auto" w:fill="C0C0C0"/>
          </w:tcPr>
          <w:p w14:paraId="28B99143" w14:textId="7E3727C9" w:rsidR="006E2E08" w:rsidRPr="00587425" w:rsidRDefault="006E2E08" w:rsidP="006F678C">
            <w:pPr>
              <w:spacing w:line="266"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4"/>
                <w:lang w:val="es-ES"/>
              </w:rPr>
              <w:t xml:space="preserve"> </w:t>
            </w:r>
            <w:r w:rsidRPr="00587425">
              <w:rPr>
                <w:rFonts w:ascii="Arial MT" w:eastAsia="Arial" w:cs="Arial"/>
                <w:lang w:val="es-ES"/>
              </w:rPr>
              <w:t xml:space="preserve">Esperado: </w:t>
            </w:r>
            <w:r w:rsidRPr="00587425">
              <w:rPr>
                <w:rFonts w:eastAsia="Arial" w:cs="Arial"/>
                <w:b/>
                <w:lang w:val="es-ES"/>
              </w:rPr>
              <w:t>Acceso</w:t>
            </w:r>
            <w:r w:rsidRPr="00587425">
              <w:rPr>
                <w:rFonts w:eastAsia="Arial" w:cs="Arial"/>
                <w:b/>
                <w:spacing w:val="-6"/>
                <w:lang w:val="es-ES"/>
              </w:rPr>
              <w:t xml:space="preserve"> </w:t>
            </w:r>
            <w:r w:rsidRPr="00587425">
              <w:rPr>
                <w:rFonts w:eastAsia="Arial" w:cs="Arial"/>
                <w:b/>
                <w:lang w:val="es-ES"/>
              </w:rPr>
              <w:t>a</w:t>
            </w:r>
            <w:r w:rsidRPr="00587425">
              <w:rPr>
                <w:rFonts w:eastAsia="Arial" w:cs="Arial"/>
                <w:b/>
                <w:spacing w:val="-4"/>
                <w:lang w:val="es-ES"/>
              </w:rPr>
              <w:t xml:space="preserve"> </w:t>
            </w:r>
            <w:r w:rsidRPr="00587425">
              <w:rPr>
                <w:rFonts w:eastAsia="Arial" w:cs="Arial"/>
                <w:b/>
                <w:lang w:val="es-ES"/>
              </w:rPr>
              <w:t>las</w:t>
            </w:r>
            <w:r w:rsidRPr="00587425">
              <w:rPr>
                <w:rFonts w:eastAsia="Arial" w:cs="Arial"/>
                <w:b/>
                <w:spacing w:val="-7"/>
                <w:lang w:val="es-ES"/>
              </w:rPr>
              <w:t xml:space="preserve"> </w:t>
            </w:r>
            <w:r w:rsidRPr="00587425">
              <w:rPr>
                <w:rFonts w:eastAsia="Arial" w:cs="Arial"/>
                <w:b/>
                <w:lang w:val="es-ES"/>
              </w:rPr>
              <w:t>funcionalidades</w:t>
            </w:r>
            <w:r w:rsidRPr="00587425">
              <w:rPr>
                <w:rFonts w:eastAsia="Arial" w:cs="Arial"/>
                <w:b/>
                <w:spacing w:val="-3"/>
                <w:lang w:val="es-ES"/>
              </w:rPr>
              <w:t xml:space="preserve"> </w:t>
            </w:r>
            <w:r w:rsidRPr="00587425">
              <w:rPr>
                <w:rFonts w:eastAsia="Arial" w:cs="Arial"/>
                <w:b/>
                <w:lang w:val="es-ES"/>
              </w:rPr>
              <w:t>del</w:t>
            </w:r>
            <w:r w:rsidRPr="00587425">
              <w:rPr>
                <w:rFonts w:eastAsia="Arial" w:cs="Arial"/>
                <w:b/>
                <w:spacing w:val="-4"/>
                <w:lang w:val="es-ES"/>
              </w:rPr>
              <w:t xml:space="preserve"> </w:t>
            </w:r>
            <w:r w:rsidR="006F678C">
              <w:rPr>
                <w:rFonts w:eastAsia="Arial" w:cs="Arial"/>
                <w:b/>
                <w:lang w:val="es-ES"/>
              </w:rPr>
              <w:t>programa de ingeniería de sistemas, logrando manipular toda la información requerida</w:t>
            </w:r>
            <w:r w:rsidRPr="00587425">
              <w:rPr>
                <w:rFonts w:eastAsia="Arial" w:cs="Arial"/>
                <w:b/>
                <w:lang w:val="es-ES"/>
              </w:rPr>
              <w:t>.</w:t>
            </w:r>
          </w:p>
        </w:tc>
      </w:tr>
      <w:tr w:rsidR="006E2E08" w:rsidRPr="004033F2" w14:paraId="1111D0E2" w14:textId="77777777" w:rsidTr="00AA6507">
        <w:trPr>
          <w:trHeight w:val="278"/>
          <w:jc w:val="center"/>
        </w:trPr>
        <w:tc>
          <w:tcPr>
            <w:tcW w:w="8647" w:type="dxa"/>
            <w:gridSpan w:val="2"/>
          </w:tcPr>
          <w:p w14:paraId="7D3C6594" w14:textId="77777777" w:rsidR="006E2E08" w:rsidRPr="00587425" w:rsidRDefault="006E2E08" w:rsidP="00EC1FA9">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7"/>
                <w:lang w:val="es-ES"/>
              </w:rPr>
              <w:t xml:space="preserve"> </w:t>
            </w:r>
            <w:r w:rsidRPr="00587425">
              <w:rPr>
                <w:rFonts w:ascii="Arial MT" w:eastAsia="Arial" w:hAnsi="Arial MT" w:cs="Arial"/>
                <w:lang w:val="es-ES"/>
              </w:rPr>
              <w:t>de</w:t>
            </w:r>
            <w:r w:rsidRPr="00587425">
              <w:rPr>
                <w:rFonts w:ascii="Arial MT" w:eastAsia="Arial" w:hAnsi="Arial MT" w:cs="Arial"/>
                <w:spacing w:val="-6"/>
                <w:lang w:val="es-ES"/>
              </w:rPr>
              <w:t xml:space="preserve"> </w:t>
            </w:r>
            <w:r w:rsidRPr="00587425">
              <w:rPr>
                <w:rFonts w:ascii="Arial MT" w:eastAsia="Arial" w:hAnsi="Arial MT" w:cs="Arial"/>
                <w:lang w:val="es-ES"/>
              </w:rPr>
              <w:t>la</w:t>
            </w:r>
            <w:r w:rsidRPr="00587425">
              <w:rPr>
                <w:rFonts w:ascii="Arial MT" w:eastAsia="Arial" w:hAnsi="Arial MT" w:cs="Arial"/>
                <w:spacing w:val="-2"/>
                <w:lang w:val="es-ES"/>
              </w:rPr>
              <w:t xml:space="preserve"> </w:t>
            </w:r>
            <w:r w:rsidRPr="00587425">
              <w:rPr>
                <w:rFonts w:ascii="Arial MT" w:eastAsia="Arial" w:hAnsi="Arial MT" w:cs="Arial"/>
                <w:lang w:val="es-ES"/>
              </w:rPr>
              <w:t>Prueba:</w:t>
            </w:r>
            <w:r w:rsidRPr="00587425">
              <w:rPr>
                <w:rFonts w:ascii="Arial MT" w:eastAsia="Arial" w:hAnsi="Arial MT" w:cs="Arial"/>
                <w:spacing w:val="-3"/>
                <w:lang w:val="es-ES"/>
              </w:rPr>
              <w:t xml:space="preserve"> </w:t>
            </w:r>
            <w:r w:rsidRPr="00587425">
              <w:rPr>
                <w:rFonts w:eastAsia="Arial" w:cs="Arial"/>
                <w:b/>
                <w:lang w:val="es-ES"/>
              </w:rPr>
              <w:t>La</w:t>
            </w:r>
            <w:r w:rsidRPr="00587425">
              <w:rPr>
                <w:rFonts w:eastAsia="Arial" w:cs="Arial"/>
                <w:b/>
                <w:spacing w:val="-2"/>
                <w:lang w:val="es-ES"/>
              </w:rPr>
              <w:t xml:space="preserve"> </w:t>
            </w:r>
            <w:r w:rsidRPr="00587425">
              <w:rPr>
                <w:rFonts w:eastAsia="Arial" w:cs="Arial"/>
                <w:b/>
                <w:lang w:val="es-ES"/>
              </w:rPr>
              <w:t>prueba</w:t>
            </w:r>
            <w:r w:rsidRPr="00587425">
              <w:rPr>
                <w:rFonts w:eastAsia="Arial" w:cs="Arial"/>
                <w:b/>
                <w:spacing w:val="-6"/>
                <w:lang w:val="es-ES"/>
              </w:rPr>
              <w:t xml:space="preserve"> </w:t>
            </w:r>
            <w:r w:rsidRPr="00587425">
              <w:rPr>
                <w:rFonts w:eastAsia="Arial" w:cs="Arial"/>
                <w:b/>
                <w:lang w:val="es-ES"/>
              </w:rPr>
              <w:t>se</w:t>
            </w:r>
            <w:r w:rsidRPr="00587425">
              <w:rPr>
                <w:rFonts w:eastAsia="Arial" w:cs="Arial"/>
                <w:b/>
                <w:spacing w:val="-2"/>
                <w:lang w:val="es-ES"/>
              </w:rPr>
              <w:t xml:space="preserve"> </w:t>
            </w:r>
            <w:r w:rsidRPr="00587425">
              <w:rPr>
                <w:rFonts w:eastAsia="Arial" w:cs="Arial"/>
                <w:b/>
                <w:lang w:val="es-ES"/>
              </w:rPr>
              <w:t>concluyó</w:t>
            </w:r>
            <w:r w:rsidRPr="00587425">
              <w:rPr>
                <w:rFonts w:eastAsia="Arial" w:cs="Arial"/>
                <w:b/>
                <w:spacing w:val="-2"/>
                <w:lang w:val="es-ES"/>
              </w:rPr>
              <w:t xml:space="preserve"> </w:t>
            </w:r>
            <w:r w:rsidRPr="00587425">
              <w:rPr>
                <w:rFonts w:eastAsia="Arial" w:cs="Arial"/>
                <w:b/>
                <w:lang w:val="es-ES"/>
              </w:rPr>
              <w:t>satisfactoriamente.</w:t>
            </w:r>
          </w:p>
        </w:tc>
      </w:tr>
    </w:tbl>
    <w:p w14:paraId="73873A27" w14:textId="77777777" w:rsidR="006E2E08" w:rsidRPr="00037B1B" w:rsidRDefault="006E2E08" w:rsidP="006E2E08">
      <w:pPr>
        <w:pStyle w:val="Descripcin"/>
        <w:rPr>
          <w:lang w:val="es-ES"/>
        </w:rPr>
      </w:pPr>
    </w:p>
    <w:p w14:paraId="25CED205" w14:textId="0B12F8F5" w:rsidR="006E2E08" w:rsidRPr="00587425" w:rsidRDefault="006E2E08" w:rsidP="006E2E08">
      <w:pPr>
        <w:pStyle w:val="Prrafodelista"/>
      </w:pPr>
      <w:r w:rsidRPr="00007586">
        <w:t xml:space="preserve">Tabla </w:t>
      </w:r>
      <w:r>
        <w:fldChar w:fldCharType="begin"/>
      </w:r>
      <w:r w:rsidRPr="00007586">
        <w:instrText xml:space="preserve"> SEQ Tabla \* ARABIC </w:instrText>
      </w:r>
      <w:r>
        <w:fldChar w:fldCharType="separate"/>
      </w:r>
      <w:r w:rsidR="00815265">
        <w:rPr>
          <w:noProof/>
        </w:rPr>
        <w:t>52</w:t>
      </w:r>
      <w:r>
        <w:fldChar w:fldCharType="end"/>
      </w:r>
      <w:r w:rsidRPr="00007586">
        <w:t>.</w:t>
      </w:r>
      <w:r w:rsidRPr="00587425">
        <w:t xml:space="preserve"> Caso</w:t>
      </w:r>
      <w:r w:rsidRPr="00587425">
        <w:rPr>
          <w:spacing w:val="-3"/>
        </w:rPr>
        <w:t xml:space="preserve"> </w:t>
      </w:r>
      <w:r w:rsidRPr="00587425">
        <w:t>de</w:t>
      </w:r>
      <w:r w:rsidRPr="00587425">
        <w:rPr>
          <w:spacing w:val="-6"/>
        </w:rPr>
        <w:t xml:space="preserve"> </w:t>
      </w:r>
      <w:r w:rsidRPr="00587425">
        <w:t>prueba</w:t>
      </w:r>
      <w:r w:rsidRPr="00587425">
        <w:rPr>
          <w:spacing w:val="-3"/>
        </w:rPr>
        <w:t xml:space="preserve"> </w:t>
      </w:r>
      <w:r w:rsidRPr="00587425">
        <w:t>creación</w:t>
      </w:r>
      <w:r w:rsidRPr="00587425">
        <w:rPr>
          <w:spacing w:val="-3"/>
        </w:rPr>
        <w:t xml:space="preserve"> </w:t>
      </w:r>
      <w:r w:rsidRPr="00587425">
        <w:t>de</w:t>
      </w:r>
      <w:r w:rsidRPr="00587425">
        <w:rPr>
          <w:spacing w:val="-6"/>
        </w:rPr>
        <w:t xml:space="preserve"> </w:t>
      </w:r>
      <w:r w:rsidRPr="00587425">
        <w:t>permiso</w:t>
      </w:r>
    </w:p>
    <w:p w14:paraId="0A5BDA5E" w14:textId="77777777" w:rsidR="006E2E08" w:rsidRPr="00587425" w:rsidRDefault="006E2E08" w:rsidP="006E2E08">
      <w:pPr>
        <w:widowControl w:val="0"/>
        <w:autoSpaceDE w:val="0"/>
        <w:autoSpaceDN w:val="0"/>
        <w:spacing w:before="8" w:after="0" w:line="240" w:lineRule="auto"/>
        <w:rPr>
          <w:rFonts w:ascii="Arial MT" w:eastAsia="Arial MT" w:hAnsi="Arial MT" w:cs="Arial MT"/>
          <w:sz w:val="17"/>
          <w:szCs w:val="24"/>
          <w:lang w:val="es-ES"/>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6E2E08" w:rsidRPr="00587425" w14:paraId="074A0957" w14:textId="77777777" w:rsidTr="00AA6507">
        <w:trPr>
          <w:trHeight w:val="272"/>
          <w:jc w:val="center"/>
        </w:trPr>
        <w:tc>
          <w:tcPr>
            <w:tcW w:w="8647" w:type="dxa"/>
            <w:gridSpan w:val="2"/>
            <w:tcBorders>
              <w:bottom w:val="single" w:sz="18" w:space="0" w:color="000000"/>
            </w:tcBorders>
          </w:tcPr>
          <w:p w14:paraId="00D505BE" w14:textId="77777777" w:rsidR="006E2E08" w:rsidRPr="00587425" w:rsidRDefault="006E2E08" w:rsidP="00EC1FA9">
            <w:pPr>
              <w:spacing w:line="252"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6E2E08" w:rsidRPr="00587425" w14:paraId="43FDEB53" w14:textId="77777777" w:rsidTr="00AA6507">
        <w:trPr>
          <w:trHeight w:val="277"/>
          <w:jc w:val="center"/>
        </w:trPr>
        <w:tc>
          <w:tcPr>
            <w:tcW w:w="4326" w:type="dxa"/>
            <w:tcBorders>
              <w:top w:val="single" w:sz="18" w:space="0" w:color="000000"/>
            </w:tcBorders>
            <w:shd w:val="clear" w:color="auto" w:fill="C0C0C0"/>
          </w:tcPr>
          <w:p w14:paraId="3E5514BD" w14:textId="531C7F8F" w:rsidR="006E2E08" w:rsidRPr="00587425" w:rsidRDefault="006E2E08" w:rsidP="00EC1FA9">
            <w:pPr>
              <w:spacing w:line="257"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sidR="00AA6507">
              <w:rPr>
                <w:rFonts w:eastAsia="Arial" w:cs="Arial"/>
                <w:b/>
                <w:lang w:val="es-ES"/>
              </w:rPr>
              <w:t>5</w:t>
            </w:r>
          </w:p>
        </w:tc>
        <w:tc>
          <w:tcPr>
            <w:tcW w:w="4321" w:type="dxa"/>
            <w:tcBorders>
              <w:top w:val="single" w:sz="18" w:space="0" w:color="000000"/>
            </w:tcBorders>
            <w:shd w:val="clear" w:color="auto" w:fill="C0C0C0"/>
          </w:tcPr>
          <w:p w14:paraId="61097C99" w14:textId="1A4E4D6B" w:rsidR="006E2E08" w:rsidRPr="00587425" w:rsidRDefault="006E2E08" w:rsidP="00EC1FA9">
            <w:pPr>
              <w:spacing w:line="257"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sidR="00AA6507">
              <w:rPr>
                <w:rFonts w:ascii="Arial MT" w:eastAsia="Arial" w:hAnsi="Arial MT" w:cs="Arial"/>
                <w:lang w:val="es-ES"/>
              </w:rPr>
              <w:t>5</w:t>
            </w:r>
          </w:p>
        </w:tc>
      </w:tr>
      <w:tr w:rsidR="006E2E08" w:rsidRPr="004033F2" w14:paraId="60883BCA" w14:textId="77777777" w:rsidTr="00AA6507">
        <w:trPr>
          <w:trHeight w:val="278"/>
          <w:jc w:val="center"/>
        </w:trPr>
        <w:tc>
          <w:tcPr>
            <w:tcW w:w="8647" w:type="dxa"/>
            <w:gridSpan w:val="2"/>
          </w:tcPr>
          <w:p w14:paraId="7F399EA6" w14:textId="5485D73E" w:rsidR="006E2E08" w:rsidRPr="00587425" w:rsidRDefault="006E2E08" w:rsidP="00EC1FA9">
            <w:pPr>
              <w:spacing w:line="258" w:lineRule="exact"/>
              <w:ind w:left="110"/>
              <w:rPr>
                <w:rFonts w:eastAsia="Arial" w:cs="Arial"/>
                <w:b/>
                <w:lang w:val="es-ES"/>
              </w:rPr>
            </w:pPr>
            <w:r w:rsidRPr="00587425">
              <w:rPr>
                <w:rFonts w:ascii="Arial MT" w:eastAsia="Arial" w:hAnsi="Arial MT" w:cs="Arial"/>
                <w:lang w:val="es-ES"/>
              </w:rPr>
              <w:t>Historia</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3"/>
                <w:lang w:val="es-ES"/>
              </w:rPr>
              <w:t xml:space="preserve"> </w:t>
            </w:r>
            <w:r w:rsidRPr="00587425">
              <w:rPr>
                <w:rFonts w:ascii="Arial MT" w:eastAsia="Arial" w:hAnsi="Arial MT" w:cs="Arial"/>
                <w:lang w:val="es-ES"/>
              </w:rPr>
              <w:t>Usuario:</w:t>
            </w:r>
            <w:r w:rsidRPr="00587425">
              <w:rPr>
                <w:rFonts w:ascii="Arial MT" w:eastAsia="Arial" w:hAnsi="Arial MT" w:cs="Arial"/>
                <w:spacing w:val="1"/>
                <w:lang w:val="es-ES"/>
              </w:rPr>
              <w:t xml:space="preserve"> </w:t>
            </w:r>
            <w:r w:rsidR="006F678C">
              <w:rPr>
                <w:rFonts w:eastAsia="Arial" w:cs="Arial"/>
                <w:b/>
                <w:lang w:val="es-ES"/>
              </w:rPr>
              <w:t>Registro de Docentes</w:t>
            </w:r>
          </w:p>
        </w:tc>
      </w:tr>
      <w:tr w:rsidR="006E2E08" w:rsidRPr="00037B1B" w14:paraId="0D715F26" w14:textId="77777777" w:rsidTr="00AA6507">
        <w:trPr>
          <w:trHeight w:val="829"/>
          <w:jc w:val="center"/>
        </w:trPr>
        <w:tc>
          <w:tcPr>
            <w:tcW w:w="8647" w:type="dxa"/>
            <w:gridSpan w:val="2"/>
            <w:shd w:val="clear" w:color="auto" w:fill="C0C0C0"/>
          </w:tcPr>
          <w:p w14:paraId="656AAD64" w14:textId="64D3CEFE" w:rsidR="006F678C" w:rsidRPr="00587425" w:rsidRDefault="006E2E08" w:rsidP="006F678C">
            <w:pPr>
              <w:spacing w:line="266" w:lineRule="exact"/>
              <w:ind w:left="110"/>
              <w:rPr>
                <w:rFonts w:eastAsia="Arial" w:cs="Arial"/>
                <w:b/>
                <w:lang w:val="es-ES"/>
              </w:rPr>
            </w:pPr>
            <w:r w:rsidRPr="00587425">
              <w:rPr>
                <w:rFonts w:ascii="Arial MT" w:eastAsia="Arial" w:hAnsi="Arial MT" w:cs="Arial"/>
                <w:lang w:val="es-ES"/>
              </w:rPr>
              <w:t>Condiciones</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Ejecución:</w:t>
            </w:r>
            <w:r w:rsidRPr="00587425">
              <w:rPr>
                <w:rFonts w:ascii="Arial MT" w:eastAsia="Arial" w:hAnsi="Arial MT" w:cs="Arial"/>
                <w:spacing w:val="2"/>
                <w:lang w:val="es-ES"/>
              </w:rPr>
              <w:t xml:space="preserve"> </w:t>
            </w:r>
            <w:r w:rsidRPr="00587425">
              <w:rPr>
                <w:rFonts w:eastAsia="Arial" w:cs="Arial"/>
                <w:b/>
                <w:lang w:val="es-ES"/>
              </w:rPr>
              <w:t>El</w:t>
            </w:r>
            <w:r w:rsidRPr="00587425">
              <w:rPr>
                <w:rFonts w:eastAsia="Arial" w:cs="Arial"/>
                <w:b/>
                <w:spacing w:val="-2"/>
                <w:lang w:val="es-ES"/>
              </w:rPr>
              <w:t xml:space="preserve"> </w:t>
            </w:r>
            <w:r w:rsidRPr="00587425">
              <w:rPr>
                <w:rFonts w:eastAsia="Arial" w:cs="Arial"/>
                <w:b/>
                <w:lang w:val="es-ES"/>
              </w:rPr>
              <w:t>administrador</w:t>
            </w:r>
            <w:r w:rsidR="006F678C">
              <w:rPr>
                <w:rFonts w:eastAsia="Arial" w:cs="Arial"/>
                <w:b/>
                <w:lang w:val="es-ES"/>
              </w:rPr>
              <w:t xml:space="preserve">, administrador de </w:t>
            </w:r>
            <w:r w:rsidR="00AA6507">
              <w:rPr>
                <w:rFonts w:eastAsia="Arial" w:cs="Arial"/>
                <w:b/>
                <w:lang w:val="es-ES"/>
              </w:rPr>
              <w:t>programa</w:t>
            </w:r>
            <w:r w:rsidRPr="00587425">
              <w:rPr>
                <w:rFonts w:eastAsia="Arial" w:cs="Arial"/>
                <w:b/>
                <w:spacing w:val="-9"/>
                <w:lang w:val="es-ES"/>
              </w:rPr>
              <w:t xml:space="preserve"> </w:t>
            </w:r>
            <w:r w:rsidR="006F678C">
              <w:rPr>
                <w:rFonts w:eastAsia="Arial" w:cs="Arial"/>
                <w:b/>
                <w:spacing w:val="-9"/>
                <w:lang w:val="es-ES"/>
              </w:rPr>
              <w:t xml:space="preserve">y docentes </w:t>
            </w:r>
            <w:r w:rsidRPr="00587425">
              <w:rPr>
                <w:rFonts w:eastAsia="Arial" w:cs="Arial"/>
                <w:b/>
                <w:lang w:val="es-ES"/>
              </w:rPr>
              <w:t>tendrá</w:t>
            </w:r>
            <w:r w:rsidRPr="00587425">
              <w:rPr>
                <w:rFonts w:eastAsia="Arial" w:cs="Arial"/>
                <w:b/>
                <w:spacing w:val="-3"/>
                <w:lang w:val="es-ES"/>
              </w:rPr>
              <w:t xml:space="preserve"> </w:t>
            </w:r>
            <w:r w:rsidR="006F678C">
              <w:rPr>
                <w:rFonts w:eastAsia="Arial" w:cs="Arial"/>
                <w:b/>
                <w:lang w:val="es-ES"/>
              </w:rPr>
              <w:t>acceso a el módulo de docentes con permisos de modificación y creación de información.</w:t>
            </w:r>
          </w:p>
          <w:p w14:paraId="488ABC94" w14:textId="6D0F66C5" w:rsidR="006E2E08" w:rsidRPr="00587425" w:rsidRDefault="006E2E08" w:rsidP="00EC1FA9">
            <w:pPr>
              <w:spacing w:line="274" w:lineRule="exact"/>
              <w:ind w:left="110"/>
              <w:rPr>
                <w:rFonts w:eastAsia="Arial" w:cs="Arial"/>
                <w:b/>
                <w:lang w:val="es-ES"/>
              </w:rPr>
            </w:pPr>
            <w:r w:rsidRPr="00587425">
              <w:rPr>
                <w:rFonts w:eastAsia="Arial" w:cs="Arial"/>
                <w:b/>
                <w:lang w:val="es-ES"/>
              </w:rPr>
              <w:t>.</w:t>
            </w:r>
          </w:p>
        </w:tc>
      </w:tr>
      <w:tr w:rsidR="006E2E08" w:rsidRPr="004033F2" w14:paraId="781E7C10" w14:textId="77777777" w:rsidTr="00AA6507">
        <w:trPr>
          <w:trHeight w:val="406"/>
          <w:jc w:val="center"/>
        </w:trPr>
        <w:tc>
          <w:tcPr>
            <w:tcW w:w="8647" w:type="dxa"/>
            <w:gridSpan w:val="2"/>
          </w:tcPr>
          <w:p w14:paraId="515BDF10" w14:textId="77777777" w:rsidR="006E2E08" w:rsidRPr="00587425" w:rsidRDefault="006E2E08" w:rsidP="00EC1FA9">
            <w:pPr>
              <w:spacing w:line="268" w:lineRule="exact"/>
              <w:ind w:left="110"/>
              <w:rPr>
                <w:rFonts w:ascii="Arial MT" w:eastAsia="Arial" w:hAnsi="Arial MT" w:cs="Arial"/>
                <w:lang w:val="es-ES"/>
              </w:rPr>
            </w:pPr>
            <w:r w:rsidRPr="00587425">
              <w:rPr>
                <w:rFonts w:ascii="Arial MT" w:eastAsia="Arial" w:hAnsi="Arial MT" w:cs="Arial"/>
                <w:lang w:val="es-ES"/>
              </w:rPr>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4C8953BC" w14:textId="3E57E367" w:rsidR="006E2E08" w:rsidRDefault="006F678C" w:rsidP="00EC1FA9">
            <w:pPr>
              <w:tabs>
                <w:tab w:val="left" w:pos="1927"/>
              </w:tabs>
              <w:spacing w:line="242" w:lineRule="auto"/>
              <w:ind w:left="110" w:right="1051"/>
              <w:rPr>
                <w:rFonts w:eastAsia="Arial" w:cs="Arial"/>
                <w:b/>
                <w:lang w:val="es-ES"/>
              </w:rPr>
            </w:pPr>
            <w:r>
              <w:rPr>
                <w:rFonts w:eastAsia="Arial" w:cs="Arial"/>
                <w:b/>
                <w:lang w:val="es-ES"/>
              </w:rPr>
              <w:t>Dar clic en módulo de docentes</w:t>
            </w:r>
            <w:r w:rsidR="006E2E08" w:rsidRPr="00587425">
              <w:rPr>
                <w:rFonts w:eastAsia="Arial" w:cs="Arial"/>
                <w:b/>
                <w:lang w:val="es-ES"/>
              </w:rPr>
              <w:t>.</w:t>
            </w:r>
          </w:p>
          <w:p w14:paraId="4CBBB325" w14:textId="14D2C3B7" w:rsidR="006F678C" w:rsidRDefault="006F678C" w:rsidP="00EC1FA9">
            <w:pPr>
              <w:tabs>
                <w:tab w:val="left" w:pos="1927"/>
              </w:tabs>
              <w:spacing w:line="242" w:lineRule="auto"/>
              <w:ind w:left="110" w:right="1051"/>
              <w:rPr>
                <w:rFonts w:eastAsia="Arial" w:cs="Arial"/>
                <w:b/>
                <w:lang w:val="es-ES"/>
              </w:rPr>
            </w:pPr>
            <w:r>
              <w:rPr>
                <w:rFonts w:eastAsia="Arial" w:cs="Arial"/>
                <w:b/>
                <w:lang w:val="es-ES"/>
              </w:rPr>
              <w:t>Seleccionar crear docente en el caso de querer crear</w:t>
            </w:r>
          </w:p>
          <w:p w14:paraId="2085BA4A" w14:textId="6A81E8F4" w:rsidR="006F678C" w:rsidRPr="00587425" w:rsidRDefault="006F678C" w:rsidP="00EC1FA9">
            <w:pPr>
              <w:tabs>
                <w:tab w:val="left" w:pos="1927"/>
              </w:tabs>
              <w:spacing w:line="242" w:lineRule="auto"/>
              <w:ind w:left="110" w:right="1051"/>
              <w:rPr>
                <w:rFonts w:eastAsia="Arial" w:cs="Arial"/>
                <w:b/>
                <w:lang w:val="es-ES"/>
              </w:rPr>
            </w:pPr>
            <w:r>
              <w:rPr>
                <w:rFonts w:eastAsia="Arial" w:cs="Arial"/>
                <w:b/>
                <w:lang w:val="es-ES"/>
              </w:rPr>
              <w:t>Llenar formulario</w:t>
            </w:r>
          </w:p>
          <w:p w14:paraId="610FA14D" w14:textId="77777777" w:rsidR="006E2E08" w:rsidRDefault="006E2E08" w:rsidP="00EC1FA9">
            <w:pPr>
              <w:spacing w:line="262" w:lineRule="exact"/>
              <w:ind w:left="110"/>
              <w:rPr>
                <w:rFonts w:ascii="Arial MT" w:eastAsia="Arial" w:hAnsi="Arial MT" w:cs="Arial"/>
                <w:lang w:val="es-ES"/>
              </w:rPr>
            </w:pPr>
            <w:r w:rsidRPr="00587425">
              <w:rPr>
                <w:rFonts w:eastAsia="Arial" w:cs="Arial"/>
                <w:b/>
                <w:lang w:val="es-ES"/>
              </w:rPr>
              <w:t>Posteriormente</w:t>
            </w:r>
            <w:r w:rsidRPr="00587425">
              <w:rPr>
                <w:rFonts w:eastAsia="Arial" w:cs="Arial"/>
                <w:b/>
                <w:spacing w:val="-4"/>
                <w:lang w:val="es-ES"/>
              </w:rPr>
              <w:t xml:space="preserve"> </w:t>
            </w:r>
            <w:r w:rsidRPr="00587425">
              <w:rPr>
                <w:rFonts w:eastAsia="Arial" w:cs="Arial"/>
                <w:b/>
                <w:lang w:val="es-ES"/>
              </w:rPr>
              <w:t>presionar</w:t>
            </w:r>
            <w:r w:rsidRPr="00587425">
              <w:rPr>
                <w:rFonts w:eastAsia="Arial" w:cs="Arial"/>
                <w:b/>
                <w:spacing w:val="-6"/>
                <w:lang w:val="es-ES"/>
              </w:rPr>
              <w:t xml:space="preserve"> </w:t>
            </w:r>
            <w:r w:rsidRPr="00587425">
              <w:rPr>
                <w:rFonts w:eastAsia="Arial" w:cs="Arial"/>
                <w:b/>
                <w:lang w:val="es-ES"/>
              </w:rPr>
              <w:t>en</w:t>
            </w:r>
            <w:r w:rsidRPr="00587425">
              <w:rPr>
                <w:rFonts w:eastAsia="Arial" w:cs="Arial"/>
                <w:b/>
                <w:spacing w:val="-6"/>
                <w:lang w:val="es-ES"/>
              </w:rPr>
              <w:t xml:space="preserve"> </w:t>
            </w:r>
            <w:r w:rsidRPr="00587425">
              <w:rPr>
                <w:rFonts w:eastAsia="Arial" w:cs="Arial"/>
                <w:b/>
                <w:lang w:val="es-ES"/>
              </w:rPr>
              <w:t>el</w:t>
            </w:r>
            <w:r w:rsidRPr="00587425">
              <w:rPr>
                <w:rFonts w:eastAsia="Arial" w:cs="Arial"/>
                <w:b/>
                <w:spacing w:val="-3"/>
                <w:lang w:val="es-ES"/>
              </w:rPr>
              <w:t xml:space="preserve"> </w:t>
            </w:r>
            <w:r w:rsidRPr="00587425">
              <w:rPr>
                <w:rFonts w:eastAsia="Arial" w:cs="Arial"/>
                <w:b/>
                <w:lang w:val="es-ES"/>
              </w:rPr>
              <w:t xml:space="preserve">botón </w:t>
            </w:r>
            <w:r w:rsidRPr="00587425">
              <w:rPr>
                <w:rFonts w:ascii="Arial MT" w:eastAsia="Arial" w:hAnsi="Arial MT" w:cs="Arial"/>
                <w:lang w:val="es-ES"/>
              </w:rPr>
              <w:t>GUARDAR</w:t>
            </w:r>
          </w:p>
          <w:p w14:paraId="6BC6D1C2" w14:textId="77777777" w:rsidR="006F678C" w:rsidRDefault="006F678C" w:rsidP="00EC1FA9">
            <w:pPr>
              <w:spacing w:line="262" w:lineRule="exact"/>
              <w:ind w:left="110"/>
              <w:rPr>
                <w:rFonts w:eastAsia="Arial" w:cs="Arial"/>
                <w:b/>
                <w:lang w:val="es-ES"/>
              </w:rPr>
            </w:pPr>
            <w:r>
              <w:rPr>
                <w:rFonts w:eastAsia="Arial" w:cs="Arial"/>
                <w:b/>
                <w:lang w:val="es-ES"/>
              </w:rPr>
              <w:t>Igualmente si desea modificar docentes da clic en edit</w:t>
            </w:r>
          </w:p>
          <w:p w14:paraId="30F37D61" w14:textId="77777777" w:rsidR="006F678C" w:rsidRDefault="006F678C" w:rsidP="00EC1FA9">
            <w:pPr>
              <w:spacing w:line="262" w:lineRule="exact"/>
              <w:ind w:left="110"/>
              <w:rPr>
                <w:rFonts w:eastAsia="Arial" w:cs="Arial"/>
                <w:b/>
                <w:lang w:val="es-ES"/>
              </w:rPr>
            </w:pPr>
            <w:r>
              <w:rPr>
                <w:rFonts w:eastAsia="Arial" w:cs="Arial"/>
                <w:b/>
                <w:lang w:val="es-ES"/>
              </w:rPr>
              <w:t>Llena el formulario</w:t>
            </w:r>
          </w:p>
          <w:p w14:paraId="4B5E34DA" w14:textId="2C5ABC1B" w:rsidR="006F678C" w:rsidRPr="00587425" w:rsidRDefault="006F678C" w:rsidP="006F678C">
            <w:pPr>
              <w:spacing w:line="262" w:lineRule="exact"/>
              <w:ind w:left="110"/>
              <w:rPr>
                <w:rFonts w:ascii="Arial MT" w:eastAsia="Arial" w:hAnsi="Arial MT" w:cs="Arial"/>
                <w:lang w:val="es-ES"/>
              </w:rPr>
            </w:pPr>
            <w:r w:rsidRPr="00587425">
              <w:rPr>
                <w:rFonts w:eastAsia="Arial" w:cs="Arial"/>
                <w:b/>
                <w:lang w:val="es-ES"/>
              </w:rPr>
              <w:t>Posteriormente</w:t>
            </w:r>
            <w:r w:rsidRPr="00587425">
              <w:rPr>
                <w:rFonts w:eastAsia="Arial" w:cs="Arial"/>
                <w:b/>
                <w:spacing w:val="-4"/>
                <w:lang w:val="es-ES"/>
              </w:rPr>
              <w:t xml:space="preserve"> </w:t>
            </w:r>
            <w:r w:rsidRPr="00587425">
              <w:rPr>
                <w:rFonts w:eastAsia="Arial" w:cs="Arial"/>
                <w:b/>
                <w:lang w:val="es-ES"/>
              </w:rPr>
              <w:t>presionar</w:t>
            </w:r>
            <w:r w:rsidRPr="00587425">
              <w:rPr>
                <w:rFonts w:eastAsia="Arial" w:cs="Arial"/>
                <w:b/>
                <w:spacing w:val="-6"/>
                <w:lang w:val="es-ES"/>
              </w:rPr>
              <w:t xml:space="preserve"> </w:t>
            </w:r>
            <w:r w:rsidRPr="00587425">
              <w:rPr>
                <w:rFonts w:eastAsia="Arial" w:cs="Arial"/>
                <w:b/>
                <w:lang w:val="es-ES"/>
              </w:rPr>
              <w:t>en</w:t>
            </w:r>
            <w:r w:rsidRPr="00587425">
              <w:rPr>
                <w:rFonts w:eastAsia="Arial" w:cs="Arial"/>
                <w:b/>
                <w:spacing w:val="-6"/>
                <w:lang w:val="es-ES"/>
              </w:rPr>
              <w:t xml:space="preserve"> </w:t>
            </w:r>
            <w:r w:rsidRPr="00587425">
              <w:rPr>
                <w:rFonts w:eastAsia="Arial" w:cs="Arial"/>
                <w:b/>
                <w:lang w:val="es-ES"/>
              </w:rPr>
              <w:t>el</w:t>
            </w:r>
            <w:r w:rsidRPr="00587425">
              <w:rPr>
                <w:rFonts w:eastAsia="Arial" w:cs="Arial"/>
                <w:b/>
                <w:spacing w:val="-3"/>
                <w:lang w:val="es-ES"/>
              </w:rPr>
              <w:t xml:space="preserve"> </w:t>
            </w:r>
            <w:r w:rsidRPr="00587425">
              <w:rPr>
                <w:rFonts w:eastAsia="Arial" w:cs="Arial"/>
                <w:b/>
                <w:lang w:val="es-ES"/>
              </w:rPr>
              <w:t xml:space="preserve">botón </w:t>
            </w:r>
            <w:r>
              <w:rPr>
                <w:rFonts w:ascii="Arial MT" w:eastAsia="Arial" w:hAnsi="Arial MT" w:cs="Arial"/>
                <w:lang w:val="es-ES"/>
              </w:rPr>
              <w:t>ACUALIZAR DOCENTE</w:t>
            </w:r>
          </w:p>
        </w:tc>
      </w:tr>
      <w:tr w:rsidR="006E2E08" w:rsidRPr="004033F2" w14:paraId="34F6E448" w14:textId="77777777" w:rsidTr="00AA6507">
        <w:trPr>
          <w:trHeight w:val="551"/>
          <w:jc w:val="center"/>
        </w:trPr>
        <w:tc>
          <w:tcPr>
            <w:tcW w:w="8647" w:type="dxa"/>
            <w:gridSpan w:val="2"/>
            <w:shd w:val="clear" w:color="auto" w:fill="C0C0C0"/>
          </w:tcPr>
          <w:p w14:paraId="0DD4BA2C" w14:textId="62DAC3CC" w:rsidR="006E2E08" w:rsidRPr="00587425" w:rsidRDefault="006E2E08" w:rsidP="006F678C">
            <w:pPr>
              <w:spacing w:line="265"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4"/>
                <w:lang w:val="es-ES"/>
              </w:rPr>
              <w:t xml:space="preserve"> </w:t>
            </w:r>
            <w:r w:rsidRPr="00587425">
              <w:rPr>
                <w:rFonts w:ascii="Arial MT" w:eastAsia="Arial" w:cs="Arial"/>
                <w:lang w:val="es-ES"/>
              </w:rPr>
              <w:t>Esperado:</w:t>
            </w:r>
            <w:r w:rsidRPr="00587425">
              <w:rPr>
                <w:rFonts w:ascii="Arial MT" w:eastAsia="Arial" w:cs="Arial"/>
                <w:spacing w:val="-1"/>
                <w:lang w:val="es-ES"/>
              </w:rPr>
              <w:t xml:space="preserve"> </w:t>
            </w:r>
            <w:r w:rsidR="006F678C">
              <w:rPr>
                <w:rFonts w:eastAsia="Arial" w:cs="Arial"/>
                <w:b/>
                <w:lang w:val="es-ES"/>
              </w:rPr>
              <w:t xml:space="preserve">CREAR O MODIFICAR </w:t>
            </w:r>
            <w:r w:rsidR="00AA6507">
              <w:rPr>
                <w:rFonts w:eastAsia="Arial" w:cs="Arial"/>
                <w:b/>
                <w:lang w:val="es-ES"/>
              </w:rPr>
              <w:t>INFORMACION DE DOCENTES</w:t>
            </w:r>
          </w:p>
        </w:tc>
      </w:tr>
      <w:tr w:rsidR="006E2E08" w:rsidRPr="004033F2" w14:paraId="693A3092" w14:textId="77777777" w:rsidTr="00AA6507">
        <w:trPr>
          <w:trHeight w:val="277"/>
          <w:jc w:val="center"/>
        </w:trPr>
        <w:tc>
          <w:tcPr>
            <w:tcW w:w="8647" w:type="dxa"/>
            <w:gridSpan w:val="2"/>
          </w:tcPr>
          <w:p w14:paraId="7EA05DC4" w14:textId="77777777" w:rsidR="006E2E08" w:rsidRPr="00587425" w:rsidRDefault="006E2E08" w:rsidP="00EC1FA9">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7"/>
                <w:lang w:val="es-ES"/>
              </w:rPr>
              <w:t xml:space="preserve"> </w:t>
            </w:r>
            <w:r w:rsidRPr="00587425">
              <w:rPr>
                <w:rFonts w:ascii="Arial MT" w:eastAsia="Arial" w:hAnsi="Arial MT" w:cs="Arial"/>
                <w:lang w:val="es-ES"/>
              </w:rPr>
              <w:t>de</w:t>
            </w:r>
            <w:r w:rsidRPr="00587425">
              <w:rPr>
                <w:rFonts w:ascii="Arial MT" w:eastAsia="Arial" w:hAnsi="Arial MT" w:cs="Arial"/>
                <w:spacing w:val="-6"/>
                <w:lang w:val="es-ES"/>
              </w:rPr>
              <w:t xml:space="preserve"> </w:t>
            </w:r>
            <w:r w:rsidRPr="00587425">
              <w:rPr>
                <w:rFonts w:ascii="Arial MT" w:eastAsia="Arial" w:hAnsi="Arial MT" w:cs="Arial"/>
                <w:lang w:val="es-ES"/>
              </w:rPr>
              <w:t>la</w:t>
            </w:r>
            <w:r w:rsidRPr="00587425">
              <w:rPr>
                <w:rFonts w:ascii="Arial MT" w:eastAsia="Arial" w:hAnsi="Arial MT" w:cs="Arial"/>
                <w:spacing w:val="-2"/>
                <w:lang w:val="es-ES"/>
              </w:rPr>
              <w:t xml:space="preserve"> </w:t>
            </w:r>
            <w:r w:rsidRPr="00587425">
              <w:rPr>
                <w:rFonts w:ascii="Arial MT" w:eastAsia="Arial" w:hAnsi="Arial MT" w:cs="Arial"/>
                <w:lang w:val="es-ES"/>
              </w:rPr>
              <w:t>Prueba:</w:t>
            </w:r>
            <w:r w:rsidRPr="00587425">
              <w:rPr>
                <w:rFonts w:ascii="Arial MT" w:eastAsia="Arial" w:hAnsi="Arial MT" w:cs="Arial"/>
                <w:spacing w:val="-2"/>
                <w:lang w:val="es-ES"/>
              </w:rPr>
              <w:t xml:space="preserve"> </w:t>
            </w:r>
            <w:r w:rsidRPr="00587425">
              <w:rPr>
                <w:rFonts w:eastAsia="Arial" w:cs="Arial"/>
                <w:b/>
                <w:lang w:val="es-ES"/>
              </w:rPr>
              <w:t>La</w:t>
            </w:r>
            <w:r w:rsidRPr="00587425">
              <w:rPr>
                <w:rFonts w:eastAsia="Arial" w:cs="Arial"/>
                <w:b/>
                <w:spacing w:val="-2"/>
                <w:lang w:val="es-ES"/>
              </w:rPr>
              <w:t xml:space="preserve"> </w:t>
            </w:r>
            <w:r w:rsidRPr="00587425">
              <w:rPr>
                <w:rFonts w:eastAsia="Arial" w:cs="Arial"/>
                <w:b/>
                <w:lang w:val="es-ES"/>
              </w:rPr>
              <w:t>prueba</w:t>
            </w:r>
            <w:r w:rsidRPr="00587425">
              <w:rPr>
                <w:rFonts w:eastAsia="Arial" w:cs="Arial"/>
                <w:b/>
                <w:spacing w:val="-7"/>
                <w:lang w:val="es-ES"/>
              </w:rPr>
              <w:t xml:space="preserve"> </w:t>
            </w:r>
            <w:r w:rsidRPr="00587425">
              <w:rPr>
                <w:rFonts w:eastAsia="Arial" w:cs="Arial"/>
                <w:b/>
                <w:lang w:val="es-ES"/>
              </w:rPr>
              <w:t>se</w:t>
            </w:r>
            <w:r w:rsidRPr="00587425">
              <w:rPr>
                <w:rFonts w:eastAsia="Arial" w:cs="Arial"/>
                <w:b/>
                <w:spacing w:val="-2"/>
                <w:lang w:val="es-ES"/>
              </w:rPr>
              <w:t xml:space="preserve"> </w:t>
            </w:r>
            <w:r w:rsidRPr="00587425">
              <w:rPr>
                <w:rFonts w:eastAsia="Arial" w:cs="Arial"/>
                <w:b/>
                <w:lang w:val="es-ES"/>
              </w:rPr>
              <w:t>realizó</w:t>
            </w:r>
            <w:r w:rsidRPr="00587425">
              <w:rPr>
                <w:rFonts w:eastAsia="Arial" w:cs="Arial"/>
                <w:b/>
                <w:spacing w:val="-1"/>
                <w:lang w:val="es-ES"/>
              </w:rPr>
              <w:t xml:space="preserve"> </w:t>
            </w:r>
            <w:r w:rsidRPr="00587425">
              <w:rPr>
                <w:rFonts w:eastAsia="Arial" w:cs="Arial"/>
                <w:b/>
                <w:lang w:val="es-ES"/>
              </w:rPr>
              <w:t>satisfactoriamente.</w:t>
            </w:r>
          </w:p>
        </w:tc>
      </w:tr>
    </w:tbl>
    <w:p w14:paraId="05E6249E" w14:textId="242D066B" w:rsidR="006E2E08" w:rsidRPr="00587425" w:rsidRDefault="006E2E08" w:rsidP="006E2E08">
      <w:pPr>
        <w:pStyle w:val="Prrafodelista"/>
      </w:pPr>
      <w:r>
        <w:t xml:space="preserve">Tabla </w:t>
      </w:r>
      <w:r>
        <w:fldChar w:fldCharType="begin"/>
      </w:r>
      <w:r>
        <w:instrText xml:space="preserve"> SEQ Tabla \* ARABIC </w:instrText>
      </w:r>
      <w:r>
        <w:fldChar w:fldCharType="separate"/>
      </w:r>
      <w:r w:rsidR="00815265">
        <w:rPr>
          <w:noProof/>
        </w:rPr>
        <w:t>53</w:t>
      </w:r>
      <w:r>
        <w:fldChar w:fldCharType="end"/>
      </w:r>
      <w:r>
        <w:t>.</w:t>
      </w:r>
      <w:r w:rsidRPr="00587425">
        <w:t xml:space="preserve"> Caso</w:t>
      </w:r>
      <w:r w:rsidRPr="00587425">
        <w:rPr>
          <w:spacing w:val="-2"/>
        </w:rPr>
        <w:t xml:space="preserve"> </w:t>
      </w:r>
      <w:r w:rsidRPr="00587425">
        <w:t>de</w:t>
      </w:r>
      <w:r w:rsidRPr="00587425">
        <w:rPr>
          <w:spacing w:val="-5"/>
        </w:rPr>
        <w:t xml:space="preserve"> </w:t>
      </w:r>
      <w:r w:rsidRPr="00587425">
        <w:t>prueba</w:t>
      </w:r>
      <w:r w:rsidRPr="00587425">
        <w:rPr>
          <w:spacing w:val="-1"/>
        </w:rPr>
        <w:t xml:space="preserve"> </w:t>
      </w:r>
      <w:r w:rsidRPr="00587425">
        <w:t>gestión</w:t>
      </w:r>
      <w:r w:rsidRPr="00587425">
        <w:rPr>
          <w:spacing w:val="-1"/>
        </w:rPr>
        <w:t xml:space="preserve"> </w:t>
      </w:r>
      <w:r w:rsidRPr="00587425">
        <w:t>de</w:t>
      </w:r>
      <w:r w:rsidRPr="00587425">
        <w:rPr>
          <w:spacing w:val="-5"/>
        </w:rPr>
        <w:t xml:space="preserve"> </w:t>
      </w:r>
      <w:r w:rsidRPr="00587425">
        <w:t>usuario</w:t>
      </w:r>
    </w:p>
    <w:p w14:paraId="69176BE1" w14:textId="77777777" w:rsidR="006E2E08" w:rsidRPr="00587425" w:rsidRDefault="006E2E08" w:rsidP="006E2E08">
      <w:pPr>
        <w:widowControl w:val="0"/>
        <w:autoSpaceDE w:val="0"/>
        <w:autoSpaceDN w:val="0"/>
        <w:spacing w:before="8" w:after="0" w:line="240" w:lineRule="auto"/>
        <w:rPr>
          <w:rFonts w:ascii="Arial MT" w:eastAsia="Arial MT" w:hAnsi="Arial MT" w:cs="Arial MT"/>
          <w:sz w:val="17"/>
          <w:szCs w:val="24"/>
          <w:lang w:val="es-ES"/>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6E2E08" w:rsidRPr="00587425" w14:paraId="0CA70DDF" w14:textId="77777777" w:rsidTr="00EC1FA9">
        <w:trPr>
          <w:trHeight w:val="277"/>
          <w:jc w:val="center"/>
        </w:trPr>
        <w:tc>
          <w:tcPr>
            <w:tcW w:w="8647" w:type="dxa"/>
            <w:gridSpan w:val="2"/>
            <w:tcBorders>
              <w:bottom w:val="single" w:sz="18" w:space="0" w:color="000000"/>
            </w:tcBorders>
          </w:tcPr>
          <w:p w14:paraId="42929691" w14:textId="77777777" w:rsidR="006E2E08" w:rsidRPr="00587425" w:rsidRDefault="006E2E08" w:rsidP="00EC1FA9">
            <w:pPr>
              <w:spacing w:line="257"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6E2E08" w:rsidRPr="00587425" w14:paraId="42384BAF" w14:textId="77777777" w:rsidTr="00EC1FA9">
        <w:trPr>
          <w:trHeight w:val="277"/>
          <w:jc w:val="center"/>
        </w:trPr>
        <w:tc>
          <w:tcPr>
            <w:tcW w:w="4326" w:type="dxa"/>
            <w:tcBorders>
              <w:top w:val="single" w:sz="18" w:space="0" w:color="000000"/>
            </w:tcBorders>
            <w:shd w:val="clear" w:color="auto" w:fill="C0C0C0"/>
          </w:tcPr>
          <w:p w14:paraId="7FCBEBA4" w14:textId="239D53CC" w:rsidR="006E2E08" w:rsidRPr="00587425" w:rsidRDefault="006E2E08" w:rsidP="00EC1FA9">
            <w:pPr>
              <w:spacing w:line="257"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sidR="00AA6507">
              <w:rPr>
                <w:rFonts w:eastAsia="Arial" w:cs="Arial"/>
                <w:b/>
                <w:lang w:val="es-ES"/>
              </w:rPr>
              <w:t>6</w:t>
            </w:r>
          </w:p>
        </w:tc>
        <w:tc>
          <w:tcPr>
            <w:tcW w:w="4321" w:type="dxa"/>
            <w:tcBorders>
              <w:top w:val="single" w:sz="18" w:space="0" w:color="000000"/>
            </w:tcBorders>
            <w:shd w:val="clear" w:color="auto" w:fill="C0C0C0"/>
          </w:tcPr>
          <w:p w14:paraId="4D1BE54B" w14:textId="7208AF97" w:rsidR="006E2E08" w:rsidRPr="00587425" w:rsidRDefault="006E2E08" w:rsidP="00EC1FA9">
            <w:pPr>
              <w:spacing w:line="257"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sidR="00AA6507">
              <w:rPr>
                <w:rFonts w:ascii="Arial MT" w:eastAsia="Arial" w:hAnsi="Arial MT" w:cs="Arial"/>
                <w:lang w:val="es-ES"/>
              </w:rPr>
              <w:t>6</w:t>
            </w:r>
          </w:p>
        </w:tc>
      </w:tr>
      <w:tr w:rsidR="006E2E08" w:rsidRPr="004033F2" w14:paraId="44DB3EE6" w14:textId="77777777" w:rsidTr="00EC1FA9">
        <w:trPr>
          <w:trHeight w:val="277"/>
          <w:jc w:val="center"/>
        </w:trPr>
        <w:tc>
          <w:tcPr>
            <w:tcW w:w="8647" w:type="dxa"/>
            <w:gridSpan w:val="2"/>
          </w:tcPr>
          <w:p w14:paraId="04BC3F76" w14:textId="0489BA4D" w:rsidR="006E2E08" w:rsidRPr="00587425" w:rsidRDefault="006E2E08" w:rsidP="00EC1FA9">
            <w:pPr>
              <w:spacing w:line="258" w:lineRule="exact"/>
              <w:ind w:left="110"/>
              <w:rPr>
                <w:rFonts w:eastAsia="Arial" w:cs="Arial"/>
                <w:b/>
                <w:lang w:val="es-ES"/>
              </w:rPr>
            </w:pPr>
            <w:r w:rsidRPr="00587425">
              <w:rPr>
                <w:rFonts w:ascii="Arial MT" w:eastAsia="Arial" w:hAnsi="Arial MT" w:cs="Arial"/>
                <w:lang w:val="es-ES"/>
              </w:rPr>
              <w:t>Historia</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Usuario:</w:t>
            </w:r>
            <w:r w:rsidRPr="00587425">
              <w:rPr>
                <w:rFonts w:ascii="Arial MT" w:eastAsia="Arial" w:hAnsi="Arial MT" w:cs="Arial"/>
                <w:spacing w:val="1"/>
                <w:lang w:val="es-ES"/>
              </w:rPr>
              <w:t xml:space="preserve"> </w:t>
            </w:r>
            <w:r w:rsidRPr="00587425">
              <w:rPr>
                <w:rFonts w:eastAsia="Arial" w:cs="Arial"/>
                <w:b/>
                <w:lang w:val="es-ES"/>
              </w:rPr>
              <w:t>Gestión</w:t>
            </w:r>
            <w:r w:rsidRPr="00587425">
              <w:rPr>
                <w:rFonts w:eastAsia="Arial" w:cs="Arial"/>
                <w:b/>
                <w:spacing w:val="-5"/>
                <w:lang w:val="es-ES"/>
              </w:rPr>
              <w:t xml:space="preserve"> </w:t>
            </w:r>
            <w:r w:rsidRPr="00587425">
              <w:rPr>
                <w:rFonts w:eastAsia="Arial" w:cs="Arial"/>
                <w:b/>
                <w:lang w:val="es-ES"/>
              </w:rPr>
              <w:t>de</w:t>
            </w:r>
            <w:r w:rsidRPr="00587425">
              <w:rPr>
                <w:rFonts w:eastAsia="Arial" w:cs="Arial"/>
                <w:b/>
                <w:spacing w:val="-3"/>
                <w:lang w:val="es-ES"/>
              </w:rPr>
              <w:t xml:space="preserve"> </w:t>
            </w:r>
            <w:r w:rsidR="00AA6507">
              <w:rPr>
                <w:rFonts w:eastAsia="Arial" w:cs="Arial"/>
                <w:b/>
                <w:lang w:val="es-ES"/>
              </w:rPr>
              <w:t>Citas</w:t>
            </w:r>
          </w:p>
        </w:tc>
      </w:tr>
      <w:tr w:rsidR="006E2E08" w:rsidRPr="004033F2" w14:paraId="288764E2" w14:textId="77777777" w:rsidTr="00EC1FA9">
        <w:trPr>
          <w:trHeight w:val="825"/>
          <w:jc w:val="center"/>
        </w:trPr>
        <w:tc>
          <w:tcPr>
            <w:tcW w:w="8647" w:type="dxa"/>
            <w:gridSpan w:val="2"/>
            <w:shd w:val="clear" w:color="auto" w:fill="C0C0C0"/>
          </w:tcPr>
          <w:p w14:paraId="3130645F" w14:textId="617BB7A8" w:rsidR="006E2E08" w:rsidRPr="00587425" w:rsidRDefault="006E2E08" w:rsidP="00AA6507">
            <w:pPr>
              <w:spacing w:line="237" w:lineRule="auto"/>
              <w:ind w:left="110"/>
              <w:rPr>
                <w:rFonts w:eastAsia="Arial" w:cs="Arial"/>
                <w:b/>
                <w:lang w:val="es-ES"/>
              </w:rPr>
            </w:pPr>
            <w:r w:rsidRPr="00587425">
              <w:rPr>
                <w:rFonts w:ascii="Arial MT" w:eastAsia="Arial" w:hAnsi="Arial MT" w:cs="Arial"/>
                <w:lang w:val="es-ES"/>
              </w:rPr>
              <w:lastRenderedPageBreak/>
              <w:t xml:space="preserve">Condiciones de Ejecución: </w:t>
            </w:r>
            <w:r w:rsidRPr="00587425">
              <w:rPr>
                <w:rFonts w:eastAsia="Arial" w:cs="Arial"/>
                <w:b/>
                <w:lang w:val="es-ES"/>
              </w:rPr>
              <w:t xml:space="preserve">El administrador del sistema o </w:t>
            </w:r>
            <w:r w:rsidR="00AA6507">
              <w:rPr>
                <w:rFonts w:eastAsia="Arial" w:cs="Arial"/>
                <w:b/>
                <w:lang w:val="es-ES"/>
              </w:rPr>
              <w:t>los</w:t>
            </w:r>
            <w:r w:rsidR="00AA6507" w:rsidRPr="00587425">
              <w:rPr>
                <w:rFonts w:eastAsia="Arial" w:cs="Arial"/>
                <w:b/>
                <w:lang w:val="es-ES"/>
              </w:rPr>
              <w:t xml:space="preserve"> usuarios</w:t>
            </w:r>
            <w:r w:rsidR="00AA6507">
              <w:rPr>
                <w:rFonts w:eastAsia="Arial" w:cs="Arial"/>
                <w:b/>
                <w:lang w:val="es-ES"/>
              </w:rPr>
              <w:t xml:space="preserve"> podran</w:t>
            </w:r>
            <w:r w:rsidRPr="00587425">
              <w:rPr>
                <w:rFonts w:eastAsia="Arial" w:cs="Arial"/>
                <w:b/>
                <w:lang w:val="es-ES"/>
              </w:rPr>
              <w:t xml:space="preserve"> </w:t>
            </w:r>
            <w:r w:rsidR="00AA6507">
              <w:rPr>
                <w:rFonts w:eastAsia="Arial" w:cs="Arial"/>
                <w:b/>
                <w:lang w:val="es-ES"/>
              </w:rPr>
              <w:t>asignar citas de atención para la dependencia del programa</w:t>
            </w:r>
            <w:r w:rsidRPr="00587425">
              <w:rPr>
                <w:rFonts w:eastAsia="Arial" w:cs="Arial"/>
                <w:b/>
                <w:lang w:val="es-ES"/>
              </w:rPr>
              <w:t>.</w:t>
            </w:r>
          </w:p>
        </w:tc>
      </w:tr>
      <w:tr w:rsidR="006E2E08" w:rsidRPr="004033F2" w14:paraId="370EEE3D" w14:textId="77777777" w:rsidTr="00EC1FA9">
        <w:trPr>
          <w:trHeight w:val="1655"/>
          <w:jc w:val="center"/>
        </w:trPr>
        <w:tc>
          <w:tcPr>
            <w:tcW w:w="8647" w:type="dxa"/>
            <w:gridSpan w:val="2"/>
          </w:tcPr>
          <w:p w14:paraId="6D35F9CE" w14:textId="77777777" w:rsidR="006E2E08" w:rsidRPr="00587425" w:rsidRDefault="006E2E08" w:rsidP="00EC1FA9">
            <w:pPr>
              <w:spacing w:line="270" w:lineRule="exact"/>
              <w:ind w:left="110"/>
              <w:rPr>
                <w:rFonts w:ascii="Arial MT" w:eastAsia="Arial" w:hAnsi="Arial MT" w:cs="Arial"/>
                <w:lang w:val="es-ES"/>
              </w:rPr>
            </w:pPr>
            <w:r w:rsidRPr="00587425">
              <w:rPr>
                <w:rFonts w:ascii="Arial MT" w:eastAsia="Arial" w:hAnsi="Arial MT" w:cs="Arial"/>
                <w:lang w:val="es-ES"/>
              </w:rPr>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4ABD4D85" w14:textId="219A0CB0" w:rsidR="00AA6507" w:rsidRDefault="006E2E08" w:rsidP="00AA6507">
            <w:pPr>
              <w:ind w:left="110" w:right="95"/>
              <w:rPr>
                <w:rFonts w:eastAsia="Arial" w:cs="Arial"/>
                <w:b/>
                <w:lang w:val="es-ES"/>
              </w:rPr>
            </w:pPr>
            <w:r w:rsidRPr="00587425">
              <w:rPr>
                <w:rFonts w:eastAsia="Arial" w:cs="Arial"/>
                <w:b/>
                <w:lang w:val="es-ES"/>
              </w:rPr>
              <w:t>Cada usuario</w:t>
            </w:r>
            <w:r>
              <w:rPr>
                <w:rFonts w:eastAsia="Arial" w:cs="Arial"/>
                <w:b/>
                <w:lang w:val="es-ES"/>
              </w:rPr>
              <w:t xml:space="preserve"> deberá </w:t>
            </w:r>
            <w:r w:rsidR="00AA6507">
              <w:rPr>
                <w:rFonts w:eastAsia="Arial" w:cs="Arial"/>
                <w:b/>
                <w:lang w:val="es-ES"/>
              </w:rPr>
              <w:t>acceder a su</w:t>
            </w:r>
            <w:r>
              <w:rPr>
                <w:rFonts w:eastAsia="Arial" w:cs="Arial"/>
                <w:b/>
                <w:lang w:val="es-ES"/>
              </w:rPr>
              <w:t xml:space="preserve"> perfil</w:t>
            </w:r>
            <w:r w:rsidRPr="00587425">
              <w:rPr>
                <w:rFonts w:eastAsia="Arial" w:cs="Arial"/>
                <w:b/>
                <w:lang w:val="es-ES"/>
              </w:rPr>
              <w:t xml:space="preserve">, </w:t>
            </w:r>
            <w:r w:rsidR="00AA6507">
              <w:rPr>
                <w:rFonts w:eastAsia="Arial" w:cs="Arial"/>
                <w:b/>
                <w:lang w:val="es-ES"/>
              </w:rPr>
              <w:t>para requerir la cita se debe seleccionar el día y la hora como también colocar el motivo de esta</w:t>
            </w:r>
            <w:r w:rsidRPr="00587425">
              <w:rPr>
                <w:rFonts w:eastAsia="Arial" w:cs="Arial"/>
                <w:b/>
                <w:lang w:val="es-ES"/>
              </w:rPr>
              <w:t xml:space="preserve"> </w:t>
            </w:r>
            <w:r w:rsidR="00AA6507">
              <w:rPr>
                <w:rFonts w:eastAsia="Arial" w:cs="Arial"/>
                <w:b/>
                <w:lang w:val="es-ES"/>
              </w:rPr>
              <w:t>para ello tiene que acceder al botón de citas, colocar para que tramite esta dirigida la cita y luego seleccionar en el calendario el día específico de la cita y la hora.</w:t>
            </w:r>
          </w:p>
          <w:p w14:paraId="1F2AAB73" w14:textId="326A96A2" w:rsidR="00AA6507" w:rsidRPr="00587425" w:rsidRDefault="00AA6507" w:rsidP="00AA6507">
            <w:pPr>
              <w:ind w:left="110" w:right="95"/>
              <w:rPr>
                <w:rFonts w:eastAsia="Arial" w:cs="Arial"/>
                <w:b/>
                <w:lang w:val="es-ES"/>
              </w:rPr>
            </w:pPr>
            <w:r>
              <w:rPr>
                <w:rFonts w:eastAsia="Arial" w:cs="Arial"/>
                <w:b/>
                <w:lang w:val="es-ES"/>
              </w:rPr>
              <w:t>Posteriormente dar clic en botón ASIGNAR CITA</w:t>
            </w:r>
          </w:p>
          <w:p w14:paraId="5B53C08E" w14:textId="14D75481" w:rsidR="006E2E08" w:rsidRPr="00587425" w:rsidRDefault="006E2E08" w:rsidP="00EC1FA9">
            <w:pPr>
              <w:spacing w:line="262" w:lineRule="exact"/>
              <w:ind w:left="110"/>
              <w:rPr>
                <w:rFonts w:eastAsia="Arial" w:cs="Arial"/>
                <w:b/>
                <w:lang w:val="es-ES"/>
              </w:rPr>
            </w:pPr>
          </w:p>
        </w:tc>
      </w:tr>
      <w:tr w:rsidR="006E2E08" w:rsidRPr="004033F2" w14:paraId="074CBFC3" w14:textId="77777777" w:rsidTr="00EC1FA9">
        <w:trPr>
          <w:trHeight w:val="278"/>
          <w:jc w:val="center"/>
        </w:trPr>
        <w:tc>
          <w:tcPr>
            <w:tcW w:w="8647" w:type="dxa"/>
            <w:gridSpan w:val="2"/>
            <w:shd w:val="clear" w:color="auto" w:fill="C0C0C0"/>
          </w:tcPr>
          <w:p w14:paraId="52D66E27" w14:textId="76088DC4" w:rsidR="006E2E08" w:rsidRPr="00587425" w:rsidRDefault="006E2E08" w:rsidP="00EC1FA9">
            <w:pPr>
              <w:spacing w:line="258"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6"/>
                <w:lang w:val="es-ES"/>
              </w:rPr>
              <w:t xml:space="preserve"> </w:t>
            </w:r>
            <w:r w:rsidRPr="00587425">
              <w:rPr>
                <w:rFonts w:ascii="Arial MT" w:eastAsia="Arial" w:cs="Arial"/>
                <w:lang w:val="es-ES"/>
              </w:rPr>
              <w:t>Esperado:</w:t>
            </w:r>
            <w:r w:rsidRPr="00587425">
              <w:rPr>
                <w:rFonts w:ascii="Arial MT" w:eastAsia="Arial" w:cs="Arial"/>
                <w:spacing w:val="-3"/>
                <w:lang w:val="es-ES"/>
              </w:rPr>
              <w:t xml:space="preserve"> </w:t>
            </w:r>
            <w:r w:rsidR="00AA6507">
              <w:rPr>
                <w:rFonts w:eastAsia="Arial" w:cs="Arial"/>
                <w:b/>
                <w:lang w:val="es-ES"/>
              </w:rPr>
              <w:t>asignar citas</w:t>
            </w:r>
            <w:r w:rsidRPr="00587425">
              <w:rPr>
                <w:rFonts w:eastAsia="Arial" w:cs="Arial"/>
                <w:b/>
                <w:spacing w:val="-6"/>
                <w:lang w:val="es-ES"/>
              </w:rPr>
              <w:t xml:space="preserve"> </w:t>
            </w:r>
            <w:r w:rsidRPr="00587425">
              <w:rPr>
                <w:rFonts w:eastAsia="Arial" w:cs="Arial"/>
                <w:b/>
                <w:lang w:val="es-ES"/>
              </w:rPr>
              <w:t>correctamente</w:t>
            </w:r>
            <w:r w:rsidR="00AA6507">
              <w:rPr>
                <w:rFonts w:eastAsia="Arial" w:cs="Arial"/>
                <w:b/>
                <w:lang w:val="es-ES"/>
              </w:rPr>
              <w:t xml:space="preserve"> y verificar la cita tanto en el calendario de la aplicación como en el </w:t>
            </w:r>
            <w:r w:rsidR="002D6B38">
              <w:rPr>
                <w:rFonts w:eastAsia="Arial" w:cs="Arial"/>
                <w:b/>
                <w:lang w:val="es-ES"/>
              </w:rPr>
              <w:t>Google calendar</w:t>
            </w:r>
            <w:r w:rsidRPr="00587425">
              <w:rPr>
                <w:rFonts w:eastAsia="Arial" w:cs="Arial"/>
                <w:b/>
                <w:lang w:val="es-ES"/>
              </w:rPr>
              <w:t>.</w:t>
            </w:r>
          </w:p>
        </w:tc>
      </w:tr>
      <w:tr w:rsidR="006E2E08" w:rsidRPr="004033F2" w14:paraId="19BD0FC9" w14:textId="77777777" w:rsidTr="00EC1FA9">
        <w:trPr>
          <w:trHeight w:val="277"/>
          <w:jc w:val="center"/>
        </w:trPr>
        <w:tc>
          <w:tcPr>
            <w:tcW w:w="8647" w:type="dxa"/>
            <w:gridSpan w:val="2"/>
          </w:tcPr>
          <w:p w14:paraId="26655D67" w14:textId="77777777" w:rsidR="006E2E08" w:rsidRPr="00587425" w:rsidRDefault="006E2E08" w:rsidP="00EC1FA9">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5"/>
                <w:lang w:val="es-ES"/>
              </w:rPr>
              <w:t xml:space="preserve"> </w:t>
            </w:r>
            <w:r w:rsidRPr="00587425">
              <w:rPr>
                <w:rFonts w:ascii="Arial MT" w:eastAsia="Arial" w:hAnsi="Arial MT" w:cs="Arial"/>
                <w:lang w:val="es-ES"/>
              </w:rPr>
              <w:t>de</w:t>
            </w:r>
            <w:r w:rsidRPr="00587425">
              <w:rPr>
                <w:rFonts w:ascii="Arial MT" w:eastAsia="Arial" w:hAnsi="Arial MT" w:cs="Arial"/>
                <w:spacing w:val="-5"/>
                <w:lang w:val="es-ES"/>
              </w:rPr>
              <w:t xml:space="preserve"> </w:t>
            </w:r>
            <w:r w:rsidRPr="00587425">
              <w:rPr>
                <w:rFonts w:ascii="Arial MT" w:eastAsia="Arial" w:hAnsi="Arial MT" w:cs="Arial"/>
                <w:lang w:val="es-ES"/>
              </w:rPr>
              <w:t>la</w:t>
            </w:r>
            <w:r w:rsidRPr="00587425">
              <w:rPr>
                <w:rFonts w:ascii="Arial MT" w:eastAsia="Arial" w:hAnsi="Arial MT" w:cs="Arial"/>
                <w:spacing w:val="-1"/>
                <w:lang w:val="es-ES"/>
              </w:rPr>
              <w:t xml:space="preserve"> </w:t>
            </w:r>
            <w:r w:rsidRPr="00587425">
              <w:rPr>
                <w:rFonts w:ascii="Arial MT" w:eastAsia="Arial" w:hAnsi="Arial MT" w:cs="Arial"/>
                <w:lang w:val="es-ES"/>
              </w:rPr>
              <w:t>Prueba:</w:t>
            </w:r>
            <w:r w:rsidRPr="00587425">
              <w:rPr>
                <w:rFonts w:ascii="Arial MT" w:eastAsia="Arial" w:hAnsi="Arial MT" w:cs="Arial"/>
                <w:spacing w:val="-1"/>
                <w:lang w:val="es-ES"/>
              </w:rPr>
              <w:t xml:space="preserve"> </w:t>
            </w:r>
            <w:r w:rsidRPr="00587425">
              <w:rPr>
                <w:rFonts w:eastAsia="Arial" w:cs="Arial"/>
                <w:b/>
                <w:lang w:val="es-ES"/>
              </w:rPr>
              <w:t>La</w:t>
            </w:r>
            <w:r w:rsidRPr="00587425">
              <w:rPr>
                <w:rFonts w:eastAsia="Arial" w:cs="Arial"/>
                <w:b/>
                <w:spacing w:val="-1"/>
                <w:lang w:val="es-ES"/>
              </w:rPr>
              <w:t xml:space="preserve"> </w:t>
            </w:r>
            <w:r w:rsidRPr="00587425">
              <w:rPr>
                <w:rFonts w:eastAsia="Arial" w:cs="Arial"/>
                <w:b/>
                <w:lang w:val="es-ES"/>
              </w:rPr>
              <w:t>Prueba</w:t>
            </w:r>
            <w:r w:rsidRPr="00587425">
              <w:rPr>
                <w:rFonts w:eastAsia="Arial" w:cs="Arial"/>
                <w:b/>
                <w:spacing w:val="-1"/>
                <w:lang w:val="es-ES"/>
              </w:rPr>
              <w:t xml:space="preserve"> </w:t>
            </w:r>
            <w:r w:rsidRPr="00587425">
              <w:rPr>
                <w:rFonts w:eastAsia="Arial" w:cs="Arial"/>
                <w:b/>
                <w:lang w:val="es-ES"/>
              </w:rPr>
              <w:t>finalizó</w:t>
            </w:r>
            <w:r w:rsidRPr="00587425">
              <w:rPr>
                <w:rFonts w:eastAsia="Arial" w:cs="Arial"/>
                <w:b/>
                <w:spacing w:val="-7"/>
                <w:lang w:val="es-ES"/>
              </w:rPr>
              <w:t xml:space="preserve"> </w:t>
            </w:r>
            <w:r w:rsidRPr="00587425">
              <w:rPr>
                <w:rFonts w:eastAsia="Arial" w:cs="Arial"/>
                <w:b/>
                <w:lang w:val="es-ES"/>
              </w:rPr>
              <w:t>con</w:t>
            </w:r>
            <w:r w:rsidRPr="00587425">
              <w:rPr>
                <w:rFonts w:eastAsia="Arial" w:cs="Arial"/>
                <w:b/>
                <w:spacing w:val="-4"/>
                <w:lang w:val="es-ES"/>
              </w:rPr>
              <w:t xml:space="preserve"> </w:t>
            </w:r>
            <w:r w:rsidRPr="00587425">
              <w:rPr>
                <w:rFonts w:eastAsia="Arial" w:cs="Arial"/>
                <w:b/>
                <w:lang w:val="es-ES"/>
              </w:rPr>
              <w:t>éxito.</w:t>
            </w:r>
          </w:p>
        </w:tc>
      </w:tr>
    </w:tbl>
    <w:p w14:paraId="141AB65D" w14:textId="1D66CDB8" w:rsidR="002D6B38" w:rsidRDefault="002D6B38" w:rsidP="002D6B38">
      <w:pPr>
        <w:pStyle w:val="Prrafodelista"/>
        <w:rPr>
          <w:rFonts w:cs="Arial"/>
          <w:szCs w:val="24"/>
        </w:rPr>
      </w:pPr>
      <w:r>
        <w:t xml:space="preserve">Tabla </w:t>
      </w:r>
      <w:r>
        <w:fldChar w:fldCharType="begin"/>
      </w:r>
      <w:r>
        <w:instrText xml:space="preserve"> SEQ Tabla \* ARABIC </w:instrText>
      </w:r>
      <w:r>
        <w:fldChar w:fldCharType="separate"/>
      </w:r>
      <w:r w:rsidR="00815265">
        <w:rPr>
          <w:noProof/>
        </w:rPr>
        <w:t>54</w:t>
      </w:r>
      <w:r>
        <w:fldChar w:fldCharType="end"/>
      </w:r>
      <w:r>
        <w:t xml:space="preserve">. </w:t>
      </w:r>
      <w:r w:rsidRPr="00587425">
        <w:t>Caso</w:t>
      </w:r>
      <w:r w:rsidRPr="00587425">
        <w:rPr>
          <w:spacing w:val="-2"/>
        </w:rPr>
        <w:t xml:space="preserve"> </w:t>
      </w:r>
      <w:r w:rsidRPr="00587425">
        <w:t>de</w:t>
      </w:r>
      <w:r w:rsidRPr="00587425">
        <w:rPr>
          <w:spacing w:val="-5"/>
        </w:rPr>
        <w:t xml:space="preserve"> </w:t>
      </w:r>
      <w:r w:rsidRPr="00587425">
        <w:t>prueba</w:t>
      </w:r>
      <w:r w:rsidRPr="00587425">
        <w:rPr>
          <w:spacing w:val="-1"/>
        </w:rPr>
        <w:t xml:space="preserve"> </w:t>
      </w:r>
      <w:r w:rsidRPr="00587425">
        <w:t>gestión</w:t>
      </w:r>
      <w:r w:rsidRPr="00587425">
        <w:rPr>
          <w:spacing w:val="-1"/>
        </w:rPr>
        <w:t xml:space="preserve"> </w:t>
      </w:r>
      <w:r w:rsidRPr="00587425">
        <w:t>de</w:t>
      </w:r>
      <w:r w:rsidRPr="00587425">
        <w:rPr>
          <w:spacing w:val="-5"/>
        </w:rPr>
        <w:t xml:space="preserve"> </w:t>
      </w:r>
      <w:r w:rsidRPr="00587425">
        <w:t>usuario</w:t>
      </w: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2D6B38" w:rsidRPr="00587425" w14:paraId="33F97141" w14:textId="77777777" w:rsidTr="00EC1FA9">
        <w:trPr>
          <w:trHeight w:val="277"/>
          <w:jc w:val="center"/>
        </w:trPr>
        <w:tc>
          <w:tcPr>
            <w:tcW w:w="8647" w:type="dxa"/>
            <w:gridSpan w:val="2"/>
            <w:tcBorders>
              <w:bottom w:val="single" w:sz="18" w:space="0" w:color="000000"/>
            </w:tcBorders>
          </w:tcPr>
          <w:p w14:paraId="5FD2C5C1" w14:textId="77777777" w:rsidR="002D6B38" w:rsidRPr="00587425" w:rsidRDefault="002D6B38" w:rsidP="00EC1FA9">
            <w:pPr>
              <w:spacing w:line="257"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2D6B38" w:rsidRPr="00587425" w14:paraId="46B88589" w14:textId="77777777" w:rsidTr="00EC1FA9">
        <w:trPr>
          <w:trHeight w:val="277"/>
          <w:jc w:val="center"/>
        </w:trPr>
        <w:tc>
          <w:tcPr>
            <w:tcW w:w="4326" w:type="dxa"/>
            <w:tcBorders>
              <w:top w:val="single" w:sz="18" w:space="0" w:color="000000"/>
            </w:tcBorders>
            <w:shd w:val="clear" w:color="auto" w:fill="C0C0C0"/>
          </w:tcPr>
          <w:p w14:paraId="037A92EC" w14:textId="485B678F" w:rsidR="002D6B38" w:rsidRPr="00587425" w:rsidRDefault="002D6B38" w:rsidP="00EC1FA9">
            <w:pPr>
              <w:spacing w:line="257"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Pr>
                <w:rFonts w:eastAsia="Arial" w:cs="Arial"/>
                <w:b/>
                <w:lang w:val="es-ES"/>
              </w:rPr>
              <w:t>7</w:t>
            </w:r>
          </w:p>
        </w:tc>
        <w:tc>
          <w:tcPr>
            <w:tcW w:w="4321" w:type="dxa"/>
            <w:tcBorders>
              <w:top w:val="single" w:sz="18" w:space="0" w:color="000000"/>
            </w:tcBorders>
            <w:shd w:val="clear" w:color="auto" w:fill="C0C0C0"/>
          </w:tcPr>
          <w:p w14:paraId="10632614" w14:textId="33DD5FB1" w:rsidR="002D6B38" w:rsidRPr="00587425" w:rsidRDefault="002D6B38" w:rsidP="00EC1FA9">
            <w:pPr>
              <w:spacing w:line="257"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Pr>
                <w:rFonts w:ascii="Arial MT" w:eastAsia="Arial" w:hAnsi="Arial MT" w:cs="Arial"/>
                <w:lang w:val="es-ES"/>
              </w:rPr>
              <w:t>7</w:t>
            </w:r>
          </w:p>
        </w:tc>
      </w:tr>
      <w:tr w:rsidR="002D6B38" w:rsidRPr="00037B1B" w14:paraId="691A610E" w14:textId="77777777" w:rsidTr="00EC1FA9">
        <w:trPr>
          <w:trHeight w:val="277"/>
          <w:jc w:val="center"/>
        </w:trPr>
        <w:tc>
          <w:tcPr>
            <w:tcW w:w="8647" w:type="dxa"/>
            <w:gridSpan w:val="2"/>
          </w:tcPr>
          <w:p w14:paraId="2FE7C26B" w14:textId="63369A85" w:rsidR="002D6B38" w:rsidRPr="00587425" w:rsidRDefault="002D6B38" w:rsidP="00EC1FA9">
            <w:pPr>
              <w:spacing w:line="258" w:lineRule="exact"/>
              <w:ind w:left="110"/>
              <w:rPr>
                <w:rFonts w:eastAsia="Arial" w:cs="Arial"/>
                <w:b/>
                <w:lang w:val="es-ES"/>
              </w:rPr>
            </w:pPr>
            <w:r w:rsidRPr="00587425">
              <w:rPr>
                <w:rFonts w:ascii="Arial MT" w:eastAsia="Arial" w:hAnsi="Arial MT" w:cs="Arial"/>
                <w:lang w:val="es-ES"/>
              </w:rPr>
              <w:t>Historia</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Usuario:</w:t>
            </w:r>
            <w:r w:rsidRPr="00587425">
              <w:rPr>
                <w:rFonts w:ascii="Arial MT" w:eastAsia="Arial" w:hAnsi="Arial MT" w:cs="Arial"/>
                <w:spacing w:val="1"/>
                <w:lang w:val="es-ES"/>
              </w:rPr>
              <w:t xml:space="preserve"> </w:t>
            </w:r>
            <w:r>
              <w:rPr>
                <w:rFonts w:eastAsia="Arial" w:cs="Arial"/>
                <w:b/>
                <w:lang w:val="es-ES"/>
              </w:rPr>
              <w:t>Calendario</w:t>
            </w:r>
          </w:p>
        </w:tc>
      </w:tr>
      <w:tr w:rsidR="002D6B38" w:rsidRPr="004033F2" w14:paraId="07B7B36F" w14:textId="77777777" w:rsidTr="00EC1FA9">
        <w:trPr>
          <w:trHeight w:val="825"/>
          <w:jc w:val="center"/>
        </w:trPr>
        <w:tc>
          <w:tcPr>
            <w:tcW w:w="8647" w:type="dxa"/>
            <w:gridSpan w:val="2"/>
            <w:shd w:val="clear" w:color="auto" w:fill="C0C0C0"/>
          </w:tcPr>
          <w:p w14:paraId="340A3C4A" w14:textId="4801827F" w:rsidR="002D6B38" w:rsidRPr="00587425" w:rsidRDefault="002D6B38" w:rsidP="00EC1FA9">
            <w:pPr>
              <w:spacing w:line="237" w:lineRule="auto"/>
              <w:ind w:left="110"/>
              <w:rPr>
                <w:rFonts w:eastAsia="Arial" w:cs="Arial"/>
                <w:b/>
                <w:lang w:val="es-ES"/>
              </w:rPr>
            </w:pPr>
            <w:r w:rsidRPr="00587425">
              <w:rPr>
                <w:rFonts w:ascii="Arial MT" w:eastAsia="Arial" w:hAnsi="Arial MT" w:cs="Arial"/>
                <w:lang w:val="es-ES"/>
              </w:rPr>
              <w:t xml:space="preserve">Condiciones de Ejecución: </w:t>
            </w:r>
            <w:r w:rsidRPr="00587425">
              <w:rPr>
                <w:rFonts w:eastAsia="Arial" w:cs="Arial"/>
                <w:b/>
                <w:lang w:val="es-ES"/>
              </w:rPr>
              <w:t xml:space="preserve">El administrador del sistema o </w:t>
            </w:r>
            <w:r>
              <w:rPr>
                <w:rFonts w:eastAsia="Arial" w:cs="Arial"/>
                <w:b/>
                <w:lang w:val="es-ES"/>
              </w:rPr>
              <w:t>los</w:t>
            </w:r>
            <w:r w:rsidRPr="00587425">
              <w:rPr>
                <w:rFonts w:eastAsia="Arial" w:cs="Arial"/>
                <w:b/>
                <w:lang w:val="es-ES"/>
              </w:rPr>
              <w:t xml:space="preserve"> usuarios</w:t>
            </w:r>
            <w:r>
              <w:rPr>
                <w:rFonts w:eastAsia="Arial" w:cs="Arial"/>
                <w:b/>
                <w:lang w:val="es-ES"/>
              </w:rPr>
              <w:t xml:space="preserve"> podrán</w:t>
            </w:r>
            <w:r w:rsidRPr="00587425">
              <w:rPr>
                <w:rFonts w:eastAsia="Arial" w:cs="Arial"/>
                <w:b/>
                <w:lang w:val="es-ES"/>
              </w:rPr>
              <w:t xml:space="preserve"> </w:t>
            </w:r>
            <w:r>
              <w:rPr>
                <w:rFonts w:eastAsia="Arial" w:cs="Arial"/>
                <w:b/>
                <w:lang w:val="es-ES"/>
              </w:rPr>
              <w:t>verificar su cita de atención en la dependencia del programa directamente en el calendario</w:t>
            </w:r>
            <w:r w:rsidRPr="00587425">
              <w:rPr>
                <w:rFonts w:eastAsia="Arial" w:cs="Arial"/>
                <w:b/>
                <w:lang w:val="es-ES"/>
              </w:rPr>
              <w:t>.</w:t>
            </w:r>
          </w:p>
        </w:tc>
      </w:tr>
      <w:tr w:rsidR="002D6B38" w:rsidRPr="004033F2" w14:paraId="1E431FE1" w14:textId="77777777" w:rsidTr="002D6B38">
        <w:trPr>
          <w:trHeight w:val="855"/>
          <w:jc w:val="center"/>
        </w:trPr>
        <w:tc>
          <w:tcPr>
            <w:tcW w:w="8647" w:type="dxa"/>
            <w:gridSpan w:val="2"/>
          </w:tcPr>
          <w:p w14:paraId="2D6B66EB" w14:textId="77777777" w:rsidR="002D6B38" w:rsidRPr="00587425" w:rsidRDefault="002D6B38" w:rsidP="00EC1FA9">
            <w:pPr>
              <w:spacing w:line="270" w:lineRule="exact"/>
              <w:ind w:left="110"/>
              <w:rPr>
                <w:rFonts w:ascii="Arial MT" w:eastAsia="Arial" w:hAnsi="Arial MT" w:cs="Arial"/>
                <w:lang w:val="es-ES"/>
              </w:rPr>
            </w:pPr>
            <w:r w:rsidRPr="00587425">
              <w:rPr>
                <w:rFonts w:ascii="Arial MT" w:eastAsia="Arial" w:hAnsi="Arial MT" w:cs="Arial"/>
                <w:lang w:val="es-ES"/>
              </w:rPr>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0C5804B0" w14:textId="0E8900E6" w:rsidR="002D6B38" w:rsidRDefault="002D6B38" w:rsidP="00EC1FA9">
            <w:pPr>
              <w:ind w:left="110" w:right="95"/>
              <w:rPr>
                <w:rFonts w:eastAsia="Arial" w:cs="Arial"/>
                <w:b/>
                <w:lang w:val="es-ES"/>
              </w:rPr>
            </w:pPr>
            <w:r>
              <w:rPr>
                <w:rFonts w:eastAsia="Arial" w:cs="Arial"/>
                <w:b/>
                <w:lang w:val="es-ES"/>
              </w:rPr>
              <w:t>ello tiene que acceder al botón de calendario, y verificar el día específico de la cita y la hora.</w:t>
            </w:r>
          </w:p>
          <w:p w14:paraId="6FFB7EFA" w14:textId="77777777" w:rsidR="002D6B38" w:rsidRPr="00587425" w:rsidRDefault="002D6B38" w:rsidP="00EC1FA9">
            <w:pPr>
              <w:spacing w:line="262" w:lineRule="exact"/>
              <w:ind w:left="110"/>
              <w:rPr>
                <w:rFonts w:eastAsia="Arial" w:cs="Arial"/>
                <w:b/>
                <w:lang w:val="es-ES"/>
              </w:rPr>
            </w:pPr>
          </w:p>
        </w:tc>
      </w:tr>
      <w:tr w:rsidR="002D6B38" w:rsidRPr="004033F2" w14:paraId="512DBCDC" w14:textId="77777777" w:rsidTr="00EC1FA9">
        <w:trPr>
          <w:trHeight w:val="278"/>
          <w:jc w:val="center"/>
        </w:trPr>
        <w:tc>
          <w:tcPr>
            <w:tcW w:w="8647" w:type="dxa"/>
            <w:gridSpan w:val="2"/>
            <w:shd w:val="clear" w:color="auto" w:fill="C0C0C0"/>
          </w:tcPr>
          <w:p w14:paraId="102AB350" w14:textId="41E489C4" w:rsidR="002D6B38" w:rsidRPr="00587425" w:rsidRDefault="002D6B38" w:rsidP="00EC1FA9">
            <w:pPr>
              <w:spacing w:line="258"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6"/>
                <w:lang w:val="es-ES"/>
              </w:rPr>
              <w:t xml:space="preserve"> </w:t>
            </w:r>
            <w:r w:rsidRPr="00587425">
              <w:rPr>
                <w:rFonts w:ascii="Arial MT" w:eastAsia="Arial" w:cs="Arial"/>
                <w:lang w:val="es-ES"/>
              </w:rPr>
              <w:t>Esperado:</w:t>
            </w:r>
            <w:r w:rsidRPr="00587425">
              <w:rPr>
                <w:rFonts w:ascii="Arial MT" w:eastAsia="Arial" w:cs="Arial"/>
                <w:spacing w:val="-3"/>
                <w:lang w:val="es-ES"/>
              </w:rPr>
              <w:t xml:space="preserve"> </w:t>
            </w:r>
            <w:r>
              <w:rPr>
                <w:rFonts w:eastAsia="Arial" w:cs="Arial"/>
                <w:b/>
                <w:lang w:val="es-ES"/>
              </w:rPr>
              <w:t>Verificar citas</w:t>
            </w:r>
            <w:r w:rsidRPr="00587425">
              <w:rPr>
                <w:rFonts w:eastAsia="Arial" w:cs="Arial"/>
                <w:b/>
                <w:spacing w:val="-6"/>
                <w:lang w:val="es-ES"/>
              </w:rPr>
              <w:t xml:space="preserve"> </w:t>
            </w:r>
            <w:r w:rsidRPr="00587425">
              <w:rPr>
                <w:rFonts w:eastAsia="Arial" w:cs="Arial"/>
                <w:b/>
                <w:lang w:val="es-ES"/>
              </w:rPr>
              <w:t>correctamente</w:t>
            </w:r>
            <w:r>
              <w:rPr>
                <w:rFonts w:eastAsia="Arial" w:cs="Arial"/>
                <w:b/>
                <w:lang w:val="es-ES"/>
              </w:rPr>
              <w:t xml:space="preserve"> calendario</w:t>
            </w:r>
            <w:r w:rsidRPr="00587425">
              <w:rPr>
                <w:rFonts w:eastAsia="Arial" w:cs="Arial"/>
                <w:b/>
                <w:lang w:val="es-ES"/>
              </w:rPr>
              <w:t>.</w:t>
            </w:r>
          </w:p>
        </w:tc>
      </w:tr>
      <w:tr w:rsidR="002D6B38" w:rsidRPr="004033F2" w14:paraId="0AB7E877" w14:textId="77777777" w:rsidTr="00EC1FA9">
        <w:trPr>
          <w:trHeight w:val="277"/>
          <w:jc w:val="center"/>
        </w:trPr>
        <w:tc>
          <w:tcPr>
            <w:tcW w:w="8647" w:type="dxa"/>
            <w:gridSpan w:val="2"/>
          </w:tcPr>
          <w:p w14:paraId="62B3119F" w14:textId="77777777" w:rsidR="002D6B38" w:rsidRPr="00587425" w:rsidRDefault="002D6B38" w:rsidP="00EC1FA9">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5"/>
                <w:lang w:val="es-ES"/>
              </w:rPr>
              <w:t xml:space="preserve"> </w:t>
            </w:r>
            <w:r w:rsidRPr="00587425">
              <w:rPr>
                <w:rFonts w:ascii="Arial MT" w:eastAsia="Arial" w:hAnsi="Arial MT" w:cs="Arial"/>
                <w:lang w:val="es-ES"/>
              </w:rPr>
              <w:t>de</w:t>
            </w:r>
            <w:r w:rsidRPr="00587425">
              <w:rPr>
                <w:rFonts w:ascii="Arial MT" w:eastAsia="Arial" w:hAnsi="Arial MT" w:cs="Arial"/>
                <w:spacing w:val="-5"/>
                <w:lang w:val="es-ES"/>
              </w:rPr>
              <w:t xml:space="preserve"> </w:t>
            </w:r>
            <w:r w:rsidRPr="00587425">
              <w:rPr>
                <w:rFonts w:ascii="Arial MT" w:eastAsia="Arial" w:hAnsi="Arial MT" w:cs="Arial"/>
                <w:lang w:val="es-ES"/>
              </w:rPr>
              <w:t>la</w:t>
            </w:r>
            <w:r w:rsidRPr="00587425">
              <w:rPr>
                <w:rFonts w:ascii="Arial MT" w:eastAsia="Arial" w:hAnsi="Arial MT" w:cs="Arial"/>
                <w:spacing w:val="-1"/>
                <w:lang w:val="es-ES"/>
              </w:rPr>
              <w:t xml:space="preserve"> </w:t>
            </w:r>
            <w:r w:rsidRPr="00587425">
              <w:rPr>
                <w:rFonts w:ascii="Arial MT" w:eastAsia="Arial" w:hAnsi="Arial MT" w:cs="Arial"/>
                <w:lang w:val="es-ES"/>
              </w:rPr>
              <w:t>Prueba:</w:t>
            </w:r>
            <w:r w:rsidRPr="00587425">
              <w:rPr>
                <w:rFonts w:ascii="Arial MT" w:eastAsia="Arial" w:hAnsi="Arial MT" w:cs="Arial"/>
                <w:spacing w:val="-1"/>
                <w:lang w:val="es-ES"/>
              </w:rPr>
              <w:t xml:space="preserve"> </w:t>
            </w:r>
            <w:r w:rsidRPr="00587425">
              <w:rPr>
                <w:rFonts w:eastAsia="Arial" w:cs="Arial"/>
                <w:b/>
                <w:lang w:val="es-ES"/>
              </w:rPr>
              <w:t>La</w:t>
            </w:r>
            <w:r w:rsidRPr="00587425">
              <w:rPr>
                <w:rFonts w:eastAsia="Arial" w:cs="Arial"/>
                <w:b/>
                <w:spacing w:val="-1"/>
                <w:lang w:val="es-ES"/>
              </w:rPr>
              <w:t xml:space="preserve"> </w:t>
            </w:r>
            <w:r w:rsidRPr="00587425">
              <w:rPr>
                <w:rFonts w:eastAsia="Arial" w:cs="Arial"/>
                <w:b/>
                <w:lang w:val="es-ES"/>
              </w:rPr>
              <w:t>Prueba</w:t>
            </w:r>
            <w:r w:rsidRPr="00587425">
              <w:rPr>
                <w:rFonts w:eastAsia="Arial" w:cs="Arial"/>
                <w:b/>
                <w:spacing w:val="-1"/>
                <w:lang w:val="es-ES"/>
              </w:rPr>
              <w:t xml:space="preserve"> </w:t>
            </w:r>
            <w:r w:rsidRPr="00587425">
              <w:rPr>
                <w:rFonts w:eastAsia="Arial" w:cs="Arial"/>
                <w:b/>
                <w:lang w:val="es-ES"/>
              </w:rPr>
              <w:t>finalizó</w:t>
            </w:r>
            <w:r w:rsidRPr="00587425">
              <w:rPr>
                <w:rFonts w:eastAsia="Arial" w:cs="Arial"/>
                <w:b/>
                <w:spacing w:val="-7"/>
                <w:lang w:val="es-ES"/>
              </w:rPr>
              <w:t xml:space="preserve"> </w:t>
            </w:r>
            <w:r w:rsidRPr="00587425">
              <w:rPr>
                <w:rFonts w:eastAsia="Arial" w:cs="Arial"/>
                <w:b/>
                <w:lang w:val="es-ES"/>
              </w:rPr>
              <w:t>con</w:t>
            </w:r>
            <w:r w:rsidRPr="00587425">
              <w:rPr>
                <w:rFonts w:eastAsia="Arial" w:cs="Arial"/>
                <w:b/>
                <w:spacing w:val="-4"/>
                <w:lang w:val="es-ES"/>
              </w:rPr>
              <w:t xml:space="preserve"> </w:t>
            </w:r>
            <w:r w:rsidRPr="00587425">
              <w:rPr>
                <w:rFonts w:eastAsia="Arial" w:cs="Arial"/>
                <w:b/>
                <w:lang w:val="es-ES"/>
              </w:rPr>
              <w:t>éxito.</w:t>
            </w:r>
          </w:p>
        </w:tc>
      </w:tr>
    </w:tbl>
    <w:p w14:paraId="7481618F" w14:textId="34D47001" w:rsidR="00815265" w:rsidRPr="00815265" w:rsidRDefault="00815265" w:rsidP="00815265">
      <w:pPr>
        <w:pStyle w:val="Prrafodelista"/>
      </w:pPr>
      <w:r w:rsidRPr="00815265">
        <w:t xml:space="preserve">Tabla </w:t>
      </w:r>
      <w:r>
        <w:fldChar w:fldCharType="begin"/>
      </w:r>
      <w:r w:rsidRPr="00815265">
        <w:instrText xml:space="preserve"> SEQ Tabla \* ARABIC </w:instrText>
      </w:r>
      <w:r>
        <w:fldChar w:fldCharType="separate"/>
      </w:r>
      <w:r w:rsidRPr="00815265">
        <w:rPr>
          <w:noProof/>
        </w:rPr>
        <w:t>55</w:t>
      </w:r>
      <w:r>
        <w:fldChar w:fldCharType="end"/>
      </w:r>
      <w:r w:rsidRPr="00815265">
        <w:t>. Caso</w:t>
      </w:r>
      <w:r w:rsidRPr="00815265">
        <w:rPr>
          <w:spacing w:val="-2"/>
        </w:rPr>
        <w:t xml:space="preserve"> </w:t>
      </w:r>
      <w:r w:rsidRPr="00815265">
        <w:t>de</w:t>
      </w:r>
      <w:r w:rsidRPr="00815265">
        <w:rPr>
          <w:spacing w:val="-5"/>
        </w:rPr>
        <w:t xml:space="preserve"> </w:t>
      </w:r>
      <w:r w:rsidRPr="00815265">
        <w:t>prueba</w:t>
      </w:r>
      <w:r w:rsidRPr="00815265">
        <w:rPr>
          <w:spacing w:val="-1"/>
        </w:rPr>
        <w:t xml:space="preserve"> </w:t>
      </w:r>
      <w:r w:rsidRPr="00815265">
        <w:t>gestión</w:t>
      </w:r>
      <w:r w:rsidRPr="00815265">
        <w:rPr>
          <w:spacing w:val="-1"/>
        </w:rPr>
        <w:t xml:space="preserve"> </w:t>
      </w:r>
      <w:r w:rsidRPr="00815265">
        <w:t>de</w:t>
      </w:r>
      <w:r w:rsidRPr="00815265">
        <w:rPr>
          <w:spacing w:val="-5"/>
        </w:rPr>
        <w:t xml:space="preserve"> </w:t>
      </w:r>
      <w:r w:rsidRPr="00815265">
        <w:t>usuario</w:t>
      </w:r>
    </w:p>
    <w:p w14:paraId="2288901B" w14:textId="77777777" w:rsidR="00815265" w:rsidRPr="00587425" w:rsidRDefault="00815265" w:rsidP="00815265">
      <w:pPr>
        <w:widowControl w:val="0"/>
        <w:autoSpaceDE w:val="0"/>
        <w:autoSpaceDN w:val="0"/>
        <w:spacing w:before="8" w:after="0" w:line="240" w:lineRule="auto"/>
        <w:rPr>
          <w:rFonts w:ascii="Arial MT" w:eastAsia="Arial MT" w:hAnsi="Arial MT" w:cs="Arial MT"/>
          <w:sz w:val="17"/>
          <w:szCs w:val="24"/>
          <w:lang w:val="es-ES"/>
        </w:rPr>
      </w:pP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815265" w:rsidRPr="00587425" w14:paraId="4D5226B5" w14:textId="77777777" w:rsidTr="00EC1FA9">
        <w:trPr>
          <w:trHeight w:val="277"/>
          <w:jc w:val="center"/>
        </w:trPr>
        <w:tc>
          <w:tcPr>
            <w:tcW w:w="8647" w:type="dxa"/>
            <w:gridSpan w:val="2"/>
            <w:tcBorders>
              <w:bottom w:val="single" w:sz="18" w:space="0" w:color="000000"/>
            </w:tcBorders>
          </w:tcPr>
          <w:p w14:paraId="6C0D17AD" w14:textId="77777777" w:rsidR="00815265" w:rsidRPr="00587425" w:rsidRDefault="00815265" w:rsidP="00EC1FA9">
            <w:pPr>
              <w:spacing w:line="257"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815265" w:rsidRPr="00587425" w14:paraId="40AF3568" w14:textId="77777777" w:rsidTr="00EC1FA9">
        <w:trPr>
          <w:trHeight w:val="277"/>
          <w:jc w:val="center"/>
        </w:trPr>
        <w:tc>
          <w:tcPr>
            <w:tcW w:w="4326" w:type="dxa"/>
            <w:tcBorders>
              <w:top w:val="single" w:sz="18" w:space="0" w:color="000000"/>
            </w:tcBorders>
            <w:shd w:val="clear" w:color="auto" w:fill="C0C0C0"/>
          </w:tcPr>
          <w:p w14:paraId="63A3C618" w14:textId="77777777" w:rsidR="00815265" w:rsidRPr="00587425" w:rsidRDefault="00815265" w:rsidP="00EC1FA9">
            <w:pPr>
              <w:spacing w:line="257"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Pr>
                <w:rFonts w:eastAsia="Arial" w:cs="Arial"/>
                <w:b/>
                <w:lang w:val="es-ES"/>
              </w:rPr>
              <w:t>6</w:t>
            </w:r>
          </w:p>
        </w:tc>
        <w:tc>
          <w:tcPr>
            <w:tcW w:w="4321" w:type="dxa"/>
            <w:tcBorders>
              <w:top w:val="single" w:sz="18" w:space="0" w:color="000000"/>
            </w:tcBorders>
            <w:shd w:val="clear" w:color="auto" w:fill="C0C0C0"/>
          </w:tcPr>
          <w:p w14:paraId="1CF3667B" w14:textId="77777777" w:rsidR="00815265" w:rsidRPr="00587425" w:rsidRDefault="00815265" w:rsidP="00EC1FA9">
            <w:pPr>
              <w:spacing w:line="257"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Pr>
                <w:rFonts w:ascii="Arial MT" w:eastAsia="Arial" w:hAnsi="Arial MT" w:cs="Arial"/>
                <w:lang w:val="es-ES"/>
              </w:rPr>
              <w:t>6</w:t>
            </w:r>
          </w:p>
        </w:tc>
      </w:tr>
      <w:tr w:rsidR="00815265" w:rsidRPr="004033F2" w14:paraId="58C79669" w14:textId="77777777" w:rsidTr="00EC1FA9">
        <w:trPr>
          <w:trHeight w:val="277"/>
          <w:jc w:val="center"/>
        </w:trPr>
        <w:tc>
          <w:tcPr>
            <w:tcW w:w="8647" w:type="dxa"/>
            <w:gridSpan w:val="2"/>
          </w:tcPr>
          <w:p w14:paraId="1CA09D84" w14:textId="455B5636" w:rsidR="00815265" w:rsidRPr="00587425" w:rsidRDefault="00815265" w:rsidP="00EC1FA9">
            <w:pPr>
              <w:spacing w:line="258" w:lineRule="exact"/>
              <w:ind w:left="110"/>
              <w:rPr>
                <w:rFonts w:eastAsia="Arial" w:cs="Arial"/>
                <w:b/>
                <w:lang w:val="es-ES"/>
              </w:rPr>
            </w:pPr>
            <w:r w:rsidRPr="00587425">
              <w:rPr>
                <w:rFonts w:ascii="Arial MT" w:eastAsia="Arial" w:hAnsi="Arial MT" w:cs="Arial"/>
                <w:lang w:val="es-ES"/>
              </w:rPr>
              <w:t>Historia</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Usuario:</w:t>
            </w:r>
            <w:r w:rsidRPr="00587425">
              <w:rPr>
                <w:rFonts w:ascii="Arial MT" w:eastAsia="Arial" w:hAnsi="Arial MT" w:cs="Arial"/>
                <w:spacing w:val="1"/>
                <w:lang w:val="es-ES"/>
              </w:rPr>
              <w:t xml:space="preserve"> </w:t>
            </w:r>
            <w:r w:rsidRPr="00587425">
              <w:rPr>
                <w:rFonts w:eastAsia="Arial" w:cs="Arial"/>
                <w:b/>
                <w:lang w:val="es-ES"/>
              </w:rPr>
              <w:t>Gestión</w:t>
            </w:r>
            <w:r w:rsidRPr="00587425">
              <w:rPr>
                <w:rFonts w:eastAsia="Arial" w:cs="Arial"/>
                <w:b/>
                <w:spacing w:val="-5"/>
                <w:lang w:val="es-ES"/>
              </w:rPr>
              <w:t xml:space="preserve"> </w:t>
            </w:r>
            <w:r w:rsidRPr="00587425">
              <w:rPr>
                <w:rFonts w:eastAsia="Arial" w:cs="Arial"/>
                <w:b/>
                <w:lang w:val="es-ES"/>
              </w:rPr>
              <w:t>de</w:t>
            </w:r>
            <w:r w:rsidRPr="00587425">
              <w:rPr>
                <w:rFonts w:eastAsia="Arial" w:cs="Arial"/>
                <w:b/>
                <w:spacing w:val="-3"/>
                <w:lang w:val="es-ES"/>
              </w:rPr>
              <w:t xml:space="preserve"> </w:t>
            </w:r>
            <w:r>
              <w:rPr>
                <w:rFonts w:eastAsia="Arial" w:cs="Arial"/>
                <w:b/>
                <w:lang w:val="es-ES"/>
              </w:rPr>
              <w:t>Blog</w:t>
            </w:r>
          </w:p>
        </w:tc>
      </w:tr>
      <w:tr w:rsidR="00815265" w:rsidRPr="004033F2" w14:paraId="2D560300" w14:textId="77777777" w:rsidTr="00EC1FA9">
        <w:trPr>
          <w:trHeight w:val="825"/>
          <w:jc w:val="center"/>
        </w:trPr>
        <w:tc>
          <w:tcPr>
            <w:tcW w:w="8647" w:type="dxa"/>
            <w:gridSpan w:val="2"/>
            <w:shd w:val="clear" w:color="auto" w:fill="C0C0C0"/>
          </w:tcPr>
          <w:p w14:paraId="7BE22297" w14:textId="66895032" w:rsidR="00815265" w:rsidRPr="00587425" w:rsidRDefault="00815265" w:rsidP="00EC1FA9">
            <w:pPr>
              <w:spacing w:line="237" w:lineRule="auto"/>
              <w:ind w:left="110"/>
              <w:rPr>
                <w:rFonts w:eastAsia="Arial" w:cs="Arial"/>
                <w:b/>
                <w:lang w:val="es-ES"/>
              </w:rPr>
            </w:pPr>
            <w:r w:rsidRPr="00587425">
              <w:rPr>
                <w:rFonts w:ascii="Arial MT" w:eastAsia="Arial" w:hAnsi="Arial MT" w:cs="Arial"/>
                <w:lang w:val="es-ES"/>
              </w:rPr>
              <w:t xml:space="preserve">Condiciones de Ejecución: </w:t>
            </w:r>
            <w:r w:rsidRPr="00587425">
              <w:rPr>
                <w:rFonts w:eastAsia="Arial" w:cs="Arial"/>
                <w:b/>
                <w:lang w:val="es-ES"/>
              </w:rPr>
              <w:t xml:space="preserve">El administrador del sistema o </w:t>
            </w:r>
            <w:r>
              <w:rPr>
                <w:rFonts w:eastAsia="Arial" w:cs="Arial"/>
                <w:b/>
                <w:lang w:val="es-ES"/>
              </w:rPr>
              <w:t>administrador de programa podrán</w:t>
            </w:r>
            <w:r w:rsidRPr="00587425">
              <w:rPr>
                <w:rFonts w:eastAsia="Arial" w:cs="Arial"/>
                <w:b/>
                <w:lang w:val="es-ES"/>
              </w:rPr>
              <w:t xml:space="preserve"> </w:t>
            </w:r>
            <w:r>
              <w:rPr>
                <w:rFonts w:eastAsia="Arial" w:cs="Arial"/>
                <w:b/>
                <w:lang w:val="es-ES"/>
              </w:rPr>
              <w:t>acceder a gestión de blog</w:t>
            </w:r>
            <w:r w:rsidRPr="00587425">
              <w:rPr>
                <w:rFonts w:eastAsia="Arial" w:cs="Arial"/>
                <w:b/>
                <w:lang w:val="es-ES"/>
              </w:rPr>
              <w:t>.</w:t>
            </w:r>
          </w:p>
        </w:tc>
      </w:tr>
      <w:tr w:rsidR="00815265" w:rsidRPr="004033F2" w14:paraId="6E7EF157" w14:textId="77777777" w:rsidTr="00EC1FA9">
        <w:trPr>
          <w:trHeight w:val="1655"/>
          <w:jc w:val="center"/>
        </w:trPr>
        <w:tc>
          <w:tcPr>
            <w:tcW w:w="8647" w:type="dxa"/>
            <w:gridSpan w:val="2"/>
          </w:tcPr>
          <w:p w14:paraId="57BDF27C" w14:textId="77777777" w:rsidR="00815265" w:rsidRPr="00587425" w:rsidRDefault="00815265" w:rsidP="00EC1FA9">
            <w:pPr>
              <w:spacing w:line="270" w:lineRule="exact"/>
              <w:ind w:left="110"/>
              <w:rPr>
                <w:rFonts w:ascii="Arial MT" w:eastAsia="Arial" w:hAnsi="Arial MT" w:cs="Arial"/>
                <w:lang w:val="es-ES"/>
              </w:rPr>
            </w:pPr>
            <w:r w:rsidRPr="00587425">
              <w:rPr>
                <w:rFonts w:ascii="Arial MT" w:eastAsia="Arial" w:hAnsi="Arial MT" w:cs="Arial"/>
                <w:lang w:val="es-ES"/>
              </w:rPr>
              <w:lastRenderedPageBreak/>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2D0C76EF" w14:textId="41D17235" w:rsidR="00815265" w:rsidRDefault="00815265" w:rsidP="00EC1FA9">
            <w:pPr>
              <w:ind w:left="110" w:right="95"/>
              <w:rPr>
                <w:rFonts w:eastAsia="Arial" w:cs="Arial"/>
                <w:b/>
                <w:lang w:val="es-ES"/>
              </w:rPr>
            </w:pPr>
            <w:r>
              <w:rPr>
                <w:rFonts w:eastAsia="Arial" w:cs="Arial"/>
                <w:b/>
                <w:lang w:val="es-ES"/>
              </w:rPr>
              <w:t>Los usuarios deberán acceder a su perfil.</w:t>
            </w:r>
          </w:p>
          <w:p w14:paraId="42761B9B" w14:textId="013D06C1" w:rsidR="00815265" w:rsidRDefault="00815265" w:rsidP="00EC1FA9">
            <w:pPr>
              <w:ind w:left="110" w:right="95"/>
              <w:rPr>
                <w:rFonts w:eastAsia="Arial" w:cs="Arial"/>
                <w:b/>
                <w:lang w:val="es-ES"/>
              </w:rPr>
            </w:pPr>
            <w:r>
              <w:rPr>
                <w:rFonts w:eastAsia="Arial" w:cs="Arial"/>
                <w:b/>
                <w:lang w:val="es-ES"/>
              </w:rPr>
              <w:t>Dar clic en el botón post</w:t>
            </w:r>
          </w:p>
          <w:p w14:paraId="1D38D469" w14:textId="4AC2F5B7" w:rsidR="00815265" w:rsidRDefault="00815265" w:rsidP="00EC1FA9">
            <w:pPr>
              <w:ind w:left="110" w:right="95"/>
              <w:rPr>
                <w:rFonts w:eastAsia="Arial" w:cs="Arial"/>
                <w:b/>
                <w:lang w:val="es-ES"/>
              </w:rPr>
            </w:pPr>
            <w:r>
              <w:rPr>
                <w:rFonts w:eastAsia="Arial" w:cs="Arial"/>
                <w:b/>
                <w:lang w:val="es-ES"/>
              </w:rPr>
              <w:t>Despliegue de lista de post</w:t>
            </w:r>
          </w:p>
          <w:p w14:paraId="345959C1" w14:textId="1921CAF7" w:rsidR="00815265" w:rsidRDefault="00815265" w:rsidP="00EC1FA9">
            <w:pPr>
              <w:ind w:left="110" w:right="95"/>
              <w:rPr>
                <w:rFonts w:eastAsia="Arial" w:cs="Arial"/>
                <w:b/>
                <w:lang w:val="es-ES"/>
              </w:rPr>
            </w:pPr>
            <w:r>
              <w:rPr>
                <w:rFonts w:eastAsia="Arial" w:cs="Arial"/>
                <w:b/>
                <w:lang w:val="es-ES"/>
              </w:rPr>
              <w:t>Seleccionar crear publicación</w:t>
            </w:r>
          </w:p>
          <w:p w14:paraId="74A7A757" w14:textId="5ECBAB37" w:rsidR="00815265" w:rsidRDefault="00815265" w:rsidP="00EC1FA9">
            <w:pPr>
              <w:ind w:left="110" w:right="95"/>
              <w:rPr>
                <w:rFonts w:eastAsia="Arial" w:cs="Arial"/>
                <w:b/>
                <w:lang w:val="es-ES"/>
              </w:rPr>
            </w:pPr>
            <w:r>
              <w:rPr>
                <w:rFonts w:eastAsia="Arial" w:cs="Arial"/>
                <w:b/>
                <w:lang w:val="es-ES"/>
              </w:rPr>
              <w:t>Llenar formulario</w:t>
            </w:r>
          </w:p>
          <w:p w14:paraId="523B7A47" w14:textId="28F326EE" w:rsidR="00815265" w:rsidRDefault="00815265" w:rsidP="00EC1FA9">
            <w:pPr>
              <w:ind w:left="110" w:right="95"/>
              <w:rPr>
                <w:rFonts w:eastAsia="Arial" w:cs="Arial"/>
                <w:b/>
                <w:lang w:val="es-ES"/>
              </w:rPr>
            </w:pPr>
            <w:r>
              <w:rPr>
                <w:rFonts w:eastAsia="Arial" w:cs="Arial"/>
                <w:b/>
                <w:lang w:val="es-ES"/>
              </w:rPr>
              <w:t>Posteriormente dar clic en botón guardar publicación</w:t>
            </w:r>
          </w:p>
          <w:p w14:paraId="13293887" w14:textId="64E4CA34" w:rsidR="00815265" w:rsidRDefault="00815265" w:rsidP="00EC1FA9">
            <w:pPr>
              <w:ind w:left="110" w:right="95"/>
              <w:rPr>
                <w:rFonts w:eastAsia="Arial" w:cs="Arial"/>
                <w:b/>
                <w:lang w:val="es-ES"/>
              </w:rPr>
            </w:pPr>
            <w:r>
              <w:rPr>
                <w:rFonts w:eastAsia="Arial" w:cs="Arial"/>
                <w:b/>
                <w:lang w:val="es-ES"/>
              </w:rPr>
              <w:t>Si por el contrario se desea modificar publicación</w:t>
            </w:r>
          </w:p>
          <w:p w14:paraId="0DBB0CB4" w14:textId="7B61756A" w:rsidR="00815265" w:rsidRDefault="00815265" w:rsidP="00815265">
            <w:pPr>
              <w:ind w:left="110" w:right="95"/>
              <w:rPr>
                <w:rFonts w:eastAsia="Arial" w:cs="Arial"/>
                <w:b/>
                <w:lang w:val="es-ES"/>
              </w:rPr>
            </w:pPr>
            <w:r>
              <w:rPr>
                <w:rFonts w:eastAsia="Arial" w:cs="Arial"/>
                <w:b/>
                <w:lang w:val="es-ES"/>
              </w:rPr>
              <w:t xml:space="preserve">Seleccionar edit </w:t>
            </w:r>
          </w:p>
          <w:p w14:paraId="5BE31587" w14:textId="6D9166F1" w:rsidR="00815265" w:rsidRDefault="00815265" w:rsidP="00815265">
            <w:pPr>
              <w:ind w:left="110" w:right="95"/>
              <w:rPr>
                <w:rFonts w:eastAsia="Arial" w:cs="Arial"/>
                <w:b/>
                <w:lang w:val="es-ES"/>
              </w:rPr>
            </w:pPr>
            <w:r>
              <w:rPr>
                <w:rFonts w:eastAsia="Arial" w:cs="Arial"/>
                <w:b/>
                <w:lang w:val="es-ES"/>
              </w:rPr>
              <w:t>Actualizar formulario</w:t>
            </w:r>
          </w:p>
          <w:p w14:paraId="31BDC877" w14:textId="2F93BC24" w:rsidR="00815265" w:rsidRPr="00587425" w:rsidRDefault="00815265" w:rsidP="00815265">
            <w:pPr>
              <w:ind w:left="110" w:right="95"/>
              <w:rPr>
                <w:rFonts w:eastAsia="Arial" w:cs="Arial"/>
                <w:b/>
                <w:lang w:val="es-ES"/>
              </w:rPr>
            </w:pPr>
            <w:r>
              <w:rPr>
                <w:rFonts w:eastAsia="Arial" w:cs="Arial"/>
                <w:b/>
                <w:lang w:val="es-ES"/>
              </w:rPr>
              <w:t>Posteriormente dar clic en botón Actualizar publicación</w:t>
            </w:r>
          </w:p>
          <w:p w14:paraId="59863C10" w14:textId="77777777" w:rsidR="00815265" w:rsidRPr="00587425" w:rsidRDefault="00815265" w:rsidP="00EC1FA9">
            <w:pPr>
              <w:ind w:left="110" w:right="95"/>
              <w:rPr>
                <w:rFonts w:eastAsia="Arial" w:cs="Arial"/>
                <w:b/>
                <w:lang w:val="es-ES"/>
              </w:rPr>
            </w:pPr>
          </w:p>
          <w:p w14:paraId="4ECECC42" w14:textId="77777777" w:rsidR="00815265" w:rsidRPr="00587425" w:rsidRDefault="00815265" w:rsidP="00EC1FA9">
            <w:pPr>
              <w:spacing w:line="262" w:lineRule="exact"/>
              <w:ind w:left="110"/>
              <w:rPr>
                <w:rFonts w:eastAsia="Arial" w:cs="Arial"/>
                <w:b/>
                <w:lang w:val="es-ES"/>
              </w:rPr>
            </w:pPr>
          </w:p>
        </w:tc>
      </w:tr>
      <w:tr w:rsidR="00815265" w:rsidRPr="004033F2" w14:paraId="1889C0A4" w14:textId="77777777" w:rsidTr="00EC1FA9">
        <w:trPr>
          <w:trHeight w:val="278"/>
          <w:jc w:val="center"/>
        </w:trPr>
        <w:tc>
          <w:tcPr>
            <w:tcW w:w="8647" w:type="dxa"/>
            <w:gridSpan w:val="2"/>
            <w:shd w:val="clear" w:color="auto" w:fill="C0C0C0"/>
          </w:tcPr>
          <w:p w14:paraId="16FD8FFE" w14:textId="01477ABE" w:rsidR="00815265" w:rsidRPr="00587425" w:rsidRDefault="00815265" w:rsidP="00EC1FA9">
            <w:pPr>
              <w:spacing w:line="258"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6"/>
                <w:lang w:val="es-ES"/>
              </w:rPr>
              <w:t xml:space="preserve"> </w:t>
            </w:r>
            <w:r w:rsidRPr="00587425">
              <w:rPr>
                <w:rFonts w:ascii="Arial MT" w:eastAsia="Arial" w:cs="Arial"/>
                <w:lang w:val="es-ES"/>
              </w:rPr>
              <w:t>Esperado:</w:t>
            </w:r>
            <w:r w:rsidRPr="00587425">
              <w:rPr>
                <w:rFonts w:ascii="Arial MT" w:eastAsia="Arial" w:cs="Arial"/>
                <w:spacing w:val="-3"/>
                <w:lang w:val="es-ES"/>
              </w:rPr>
              <w:t xml:space="preserve"> </w:t>
            </w:r>
            <w:r>
              <w:rPr>
                <w:rFonts w:eastAsia="Arial" w:cs="Arial"/>
                <w:b/>
                <w:lang w:val="es-ES"/>
              </w:rPr>
              <w:t>Crear y modificar publicaciones</w:t>
            </w:r>
            <w:r w:rsidRPr="00587425">
              <w:rPr>
                <w:rFonts w:eastAsia="Arial" w:cs="Arial"/>
                <w:b/>
                <w:lang w:val="es-ES"/>
              </w:rPr>
              <w:t>.</w:t>
            </w:r>
          </w:p>
        </w:tc>
      </w:tr>
      <w:tr w:rsidR="00815265" w:rsidRPr="004033F2" w14:paraId="3B6F6331" w14:textId="77777777" w:rsidTr="00EC1FA9">
        <w:trPr>
          <w:trHeight w:val="277"/>
          <w:jc w:val="center"/>
        </w:trPr>
        <w:tc>
          <w:tcPr>
            <w:tcW w:w="8647" w:type="dxa"/>
            <w:gridSpan w:val="2"/>
          </w:tcPr>
          <w:p w14:paraId="77B02459" w14:textId="77777777" w:rsidR="00815265" w:rsidRPr="00587425" w:rsidRDefault="00815265" w:rsidP="00EC1FA9">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5"/>
                <w:lang w:val="es-ES"/>
              </w:rPr>
              <w:t xml:space="preserve"> </w:t>
            </w:r>
            <w:r w:rsidRPr="00587425">
              <w:rPr>
                <w:rFonts w:ascii="Arial MT" w:eastAsia="Arial" w:hAnsi="Arial MT" w:cs="Arial"/>
                <w:lang w:val="es-ES"/>
              </w:rPr>
              <w:t>de</w:t>
            </w:r>
            <w:r w:rsidRPr="00587425">
              <w:rPr>
                <w:rFonts w:ascii="Arial MT" w:eastAsia="Arial" w:hAnsi="Arial MT" w:cs="Arial"/>
                <w:spacing w:val="-5"/>
                <w:lang w:val="es-ES"/>
              </w:rPr>
              <w:t xml:space="preserve"> </w:t>
            </w:r>
            <w:r w:rsidRPr="00587425">
              <w:rPr>
                <w:rFonts w:ascii="Arial MT" w:eastAsia="Arial" w:hAnsi="Arial MT" w:cs="Arial"/>
                <w:lang w:val="es-ES"/>
              </w:rPr>
              <w:t>la</w:t>
            </w:r>
            <w:r w:rsidRPr="00587425">
              <w:rPr>
                <w:rFonts w:ascii="Arial MT" w:eastAsia="Arial" w:hAnsi="Arial MT" w:cs="Arial"/>
                <w:spacing w:val="-1"/>
                <w:lang w:val="es-ES"/>
              </w:rPr>
              <w:t xml:space="preserve"> </w:t>
            </w:r>
            <w:r w:rsidRPr="00587425">
              <w:rPr>
                <w:rFonts w:ascii="Arial MT" w:eastAsia="Arial" w:hAnsi="Arial MT" w:cs="Arial"/>
                <w:lang w:val="es-ES"/>
              </w:rPr>
              <w:t>Prueba:</w:t>
            </w:r>
            <w:r w:rsidRPr="00587425">
              <w:rPr>
                <w:rFonts w:ascii="Arial MT" w:eastAsia="Arial" w:hAnsi="Arial MT" w:cs="Arial"/>
                <w:spacing w:val="-1"/>
                <w:lang w:val="es-ES"/>
              </w:rPr>
              <w:t xml:space="preserve"> </w:t>
            </w:r>
            <w:r w:rsidRPr="00587425">
              <w:rPr>
                <w:rFonts w:eastAsia="Arial" w:cs="Arial"/>
                <w:b/>
                <w:lang w:val="es-ES"/>
              </w:rPr>
              <w:t>La</w:t>
            </w:r>
            <w:r w:rsidRPr="00587425">
              <w:rPr>
                <w:rFonts w:eastAsia="Arial" w:cs="Arial"/>
                <w:b/>
                <w:spacing w:val="-1"/>
                <w:lang w:val="es-ES"/>
              </w:rPr>
              <w:t xml:space="preserve"> </w:t>
            </w:r>
            <w:r w:rsidRPr="00587425">
              <w:rPr>
                <w:rFonts w:eastAsia="Arial" w:cs="Arial"/>
                <w:b/>
                <w:lang w:val="es-ES"/>
              </w:rPr>
              <w:t>Prueba</w:t>
            </w:r>
            <w:r w:rsidRPr="00587425">
              <w:rPr>
                <w:rFonts w:eastAsia="Arial" w:cs="Arial"/>
                <w:b/>
                <w:spacing w:val="-1"/>
                <w:lang w:val="es-ES"/>
              </w:rPr>
              <w:t xml:space="preserve"> </w:t>
            </w:r>
            <w:r w:rsidRPr="00587425">
              <w:rPr>
                <w:rFonts w:eastAsia="Arial" w:cs="Arial"/>
                <w:b/>
                <w:lang w:val="es-ES"/>
              </w:rPr>
              <w:t>finalizó</w:t>
            </w:r>
            <w:r w:rsidRPr="00587425">
              <w:rPr>
                <w:rFonts w:eastAsia="Arial" w:cs="Arial"/>
                <w:b/>
                <w:spacing w:val="-7"/>
                <w:lang w:val="es-ES"/>
              </w:rPr>
              <w:t xml:space="preserve"> </w:t>
            </w:r>
            <w:r w:rsidRPr="00587425">
              <w:rPr>
                <w:rFonts w:eastAsia="Arial" w:cs="Arial"/>
                <w:b/>
                <w:lang w:val="es-ES"/>
              </w:rPr>
              <w:t>con</w:t>
            </w:r>
            <w:r w:rsidRPr="00587425">
              <w:rPr>
                <w:rFonts w:eastAsia="Arial" w:cs="Arial"/>
                <w:b/>
                <w:spacing w:val="-4"/>
                <w:lang w:val="es-ES"/>
              </w:rPr>
              <w:t xml:space="preserve"> </w:t>
            </w:r>
            <w:r w:rsidRPr="00587425">
              <w:rPr>
                <w:rFonts w:eastAsia="Arial" w:cs="Arial"/>
                <w:b/>
                <w:lang w:val="es-ES"/>
              </w:rPr>
              <w:t>éxito.</w:t>
            </w:r>
          </w:p>
        </w:tc>
      </w:tr>
    </w:tbl>
    <w:p w14:paraId="3B3D2831" w14:textId="0D37E838" w:rsidR="00815265" w:rsidRDefault="00815265" w:rsidP="00815265">
      <w:pPr>
        <w:pStyle w:val="Prrafodelista"/>
        <w:rPr>
          <w:rFonts w:cs="Arial"/>
          <w:szCs w:val="24"/>
        </w:rPr>
      </w:pPr>
      <w:r>
        <w:t xml:space="preserve">Tabla </w:t>
      </w:r>
      <w:r>
        <w:fldChar w:fldCharType="begin"/>
      </w:r>
      <w:r>
        <w:instrText xml:space="preserve"> SEQ Tabla \* ARABIC </w:instrText>
      </w:r>
      <w:r>
        <w:fldChar w:fldCharType="separate"/>
      </w:r>
      <w:r>
        <w:rPr>
          <w:noProof/>
        </w:rPr>
        <w:t>56</w:t>
      </w:r>
      <w:r>
        <w:fldChar w:fldCharType="end"/>
      </w:r>
      <w:r>
        <w:t xml:space="preserve">. </w:t>
      </w:r>
      <w:r w:rsidRPr="00587425">
        <w:t>Caso</w:t>
      </w:r>
      <w:r w:rsidRPr="00587425">
        <w:rPr>
          <w:spacing w:val="-2"/>
        </w:rPr>
        <w:t xml:space="preserve"> </w:t>
      </w:r>
      <w:r w:rsidRPr="00587425">
        <w:t>de</w:t>
      </w:r>
      <w:r w:rsidRPr="00587425">
        <w:rPr>
          <w:spacing w:val="-5"/>
        </w:rPr>
        <w:t xml:space="preserve"> </w:t>
      </w:r>
      <w:r w:rsidRPr="00587425">
        <w:t>prueba</w:t>
      </w:r>
      <w:r w:rsidRPr="00587425">
        <w:rPr>
          <w:spacing w:val="-1"/>
        </w:rPr>
        <w:t xml:space="preserve"> </w:t>
      </w:r>
      <w:r w:rsidRPr="00587425">
        <w:t>gestión</w:t>
      </w:r>
      <w:r w:rsidRPr="00587425">
        <w:rPr>
          <w:spacing w:val="-1"/>
        </w:rPr>
        <w:t xml:space="preserve"> </w:t>
      </w:r>
      <w:r w:rsidRPr="00587425">
        <w:t>de</w:t>
      </w:r>
      <w:r w:rsidRPr="00587425">
        <w:rPr>
          <w:spacing w:val="-5"/>
        </w:rPr>
        <w:t xml:space="preserve"> </w:t>
      </w:r>
      <w:r w:rsidRPr="00587425">
        <w:t>usuario</w:t>
      </w:r>
    </w:p>
    <w:tbl>
      <w:tblPr>
        <w:tblStyle w:val="TableNormal"/>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326"/>
        <w:gridCol w:w="4321"/>
      </w:tblGrid>
      <w:tr w:rsidR="00815265" w:rsidRPr="00587425" w14:paraId="70900E4B" w14:textId="77777777" w:rsidTr="00EC1FA9">
        <w:trPr>
          <w:trHeight w:val="277"/>
          <w:jc w:val="center"/>
        </w:trPr>
        <w:tc>
          <w:tcPr>
            <w:tcW w:w="8647" w:type="dxa"/>
            <w:gridSpan w:val="2"/>
            <w:tcBorders>
              <w:bottom w:val="single" w:sz="18" w:space="0" w:color="000000"/>
            </w:tcBorders>
          </w:tcPr>
          <w:p w14:paraId="343BAE07" w14:textId="77777777" w:rsidR="00815265" w:rsidRPr="00587425" w:rsidRDefault="00815265" w:rsidP="00EC1FA9">
            <w:pPr>
              <w:spacing w:line="257" w:lineRule="exact"/>
              <w:ind w:left="110"/>
              <w:rPr>
                <w:rFonts w:ascii="Arial MT" w:eastAsia="Arial" w:cs="Arial"/>
                <w:lang w:val="es-ES"/>
              </w:rPr>
            </w:pPr>
            <w:r w:rsidRPr="00587425">
              <w:rPr>
                <w:rFonts w:ascii="Arial MT" w:eastAsia="Arial" w:cs="Arial"/>
                <w:lang w:val="es-ES"/>
              </w:rPr>
              <w:t>CASO</w:t>
            </w:r>
            <w:r w:rsidRPr="00587425">
              <w:rPr>
                <w:rFonts w:ascii="Arial MT" w:eastAsia="Arial" w:cs="Arial"/>
                <w:spacing w:val="-3"/>
                <w:lang w:val="es-ES"/>
              </w:rPr>
              <w:t xml:space="preserve"> </w:t>
            </w:r>
            <w:r w:rsidRPr="00587425">
              <w:rPr>
                <w:rFonts w:ascii="Arial MT" w:eastAsia="Arial" w:cs="Arial"/>
                <w:lang w:val="es-ES"/>
              </w:rPr>
              <w:t>DE</w:t>
            </w:r>
            <w:r w:rsidRPr="00587425">
              <w:rPr>
                <w:rFonts w:ascii="Arial MT" w:eastAsia="Arial" w:cs="Arial"/>
                <w:spacing w:val="-6"/>
                <w:lang w:val="es-ES"/>
              </w:rPr>
              <w:t xml:space="preserve"> </w:t>
            </w:r>
            <w:r w:rsidRPr="00587425">
              <w:rPr>
                <w:rFonts w:ascii="Arial MT" w:eastAsia="Arial" w:cs="Arial"/>
                <w:lang w:val="es-ES"/>
              </w:rPr>
              <w:t>PRUEBA</w:t>
            </w:r>
          </w:p>
        </w:tc>
      </w:tr>
      <w:tr w:rsidR="00815265" w:rsidRPr="00587425" w14:paraId="2FEB3323" w14:textId="77777777" w:rsidTr="00EC1FA9">
        <w:trPr>
          <w:trHeight w:val="277"/>
          <w:jc w:val="center"/>
        </w:trPr>
        <w:tc>
          <w:tcPr>
            <w:tcW w:w="4326" w:type="dxa"/>
            <w:tcBorders>
              <w:top w:val="single" w:sz="18" w:space="0" w:color="000000"/>
            </w:tcBorders>
            <w:shd w:val="clear" w:color="auto" w:fill="C0C0C0"/>
          </w:tcPr>
          <w:p w14:paraId="61814596" w14:textId="77777777" w:rsidR="00815265" w:rsidRPr="00587425" w:rsidRDefault="00815265" w:rsidP="00EC1FA9">
            <w:pPr>
              <w:spacing w:line="257" w:lineRule="exact"/>
              <w:ind w:left="110"/>
              <w:rPr>
                <w:rFonts w:eastAsia="Arial" w:cs="Arial"/>
                <w:b/>
                <w:lang w:val="es-ES"/>
              </w:rPr>
            </w:pPr>
            <w:r w:rsidRPr="00587425">
              <w:rPr>
                <w:rFonts w:ascii="Arial MT" w:eastAsia="Arial" w:hAnsi="Arial MT" w:cs="Arial"/>
                <w:lang w:val="es-ES"/>
              </w:rPr>
              <w:t>Código:</w:t>
            </w:r>
            <w:r w:rsidRPr="00587425">
              <w:rPr>
                <w:rFonts w:ascii="Arial MT" w:eastAsia="Arial" w:hAnsi="Arial MT" w:cs="Arial"/>
                <w:spacing w:val="1"/>
                <w:lang w:val="es-ES"/>
              </w:rPr>
              <w:t xml:space="preserve"> </w:t>
            </w:r>
            <w:r>
              <w:rPr>
                <w:rFonts w:eastAsia="Arial" w:cs="Arial"/>
                <w:b/>
                <w:lang w:val="es-ES"/>
              </w:rPr>
              <w:t>7</w:t>
            </w:r>
          </w:p>
        </w:tc>
        <w:tc>
          <w:tcPr>
            <w:tcW w:w="4321" w:type="dxa"/>
            <w:tcBorders>
              <w:top w:val="single" w:sz="18" w:space="0" w:color="000000"/>
            </w:tcBorders>
            <w:shd w:val="clear" w:color="auto" w:fill="C0C0C0"/>
          </w:tcPr>
          <w:p w14:paraId="37576C86" w14:textId="77777777" w:rsidR="00815265" w:rsidRPr="00587425" w:rsidRDefault="00815265" w:rsidP="00EC1FA9">
            <w:pPr>
              <w:spacing w:line="257" w:lineRule="exact"/>
              <w:ind w:left="105"/>
              <w:rPr>
                <w:rFonts w:ascii="Arial MT" w:eastAsia="Arial" w:hAnsi="Arial MT" w:cs="Arial"/>
                <w:lang w:val="es-ES"/>
              </w:rPr>
            </w:pPr>
            <w:r w:rsidRPr="00587425">
              <w:rPr>
                <w:rFonts w:eastAsia="Arial" w:cs="Arial"/>
                <w:b/>
                <w:lang w:val="es-ES"/>
              </w:rPr>
              <w:t>Nº</w:t>
            </w:r>
            <w:r w:rsidRPr="00587425">
              <w:rPr>
                <w:rFonts w:eastAsia="Arial" w:cs="Arial"/>
                <w:b/>
                <w:spacing w:val="-3"/>
                <w:lang w:val="es-ES"/>
              </w:rPr>
              <w:t xml:space="preserve"> </w:t>
            </w:r>
            <w:r w:rsidRPr="00587425">
              <w:rPr>
                <w:rFonts w:eastAsia="Arial" w:cs="Arial"/>
                <w:b/>
                <w:lang w:val="es-ES"/>
              </w:rPr>
              <w:t>Historia</w:t>
            </w:r>
            <w:r w:rsidRPr="00587425">
              <w:rPr>
                <w:rFonts w:eastAsia="Arial" w:cs="Arial"/>
                <w:b/>
                <w:spacing w:val="1"/>
                <w:lang w:val="es-ES"/>
              </w:rPr>
              <w:t xml:space="preserve"> </w:t>
            </w:r>
            <w:r w:rsidRPr="00587425">
              <w:rPr>
                <w:rFonts w:eastAsia="Arial" w:cs="Arial"/>
                <w:b/>
                <w:lang w:val="es-ES"/>
              </w:rPr>
              <w:t>de</w:t>
            </w:r>
            <w:r w:rsidRPr="00587425">
              <w:rPr>
                <w:rFonts w:eastAsia="Arial" w:cs="Arial"/>
                <w:b/>
                <w:spacing w:val="-5"/>
                <w:lang w:val="es-ES"/>
              </w:rPr>
              <w:t xml:space="preserve"> </w:t>
            </w:r>
            <w:r w:rsidRPr="00587425">
              <w:rPr>
                <w:rFonts w:eastAsia="Arial" w:cs="Arial"/>
                <w:b/>
                <w:lang w:val="es-ES"/>
              </w:rPr>
              <w:t>Usuario:</w:t>
            </w:r>
            <w:r w:rsidRPr="00587425">
              <w:rPr>
                <w:rFonts w:eastAsia="Arial" w:cs="Arial"/>
                <w:b/>
                <w:spacing w:val="5"/>
                <w:lang w:val="es-ES"/>
              </w:rPr>
              <w:t xml:space="preserve"> </w:t>
            </w:r>
            <w:r>
              <w:rPr>
                <w:rFonts w:ascii="Arial MT" w:eastAsia="Arial" w:hAnsi="Arial MT" w:cs="Arial"/>
                <w:lang w:val="es-ES"/>
              </w:rPr>
              <w:t>7</w:t>
            </w:r>
          </w:p>
        </w:tc>
      </w:tr>
      <w:tr w:rsidR="00815265" w:rsidRPr="00037B1B" w14:paraId="6FB9B1B9" w14:textId="77777777" w:rsidTr="00EC1FA9">
        <w:trPr>
          <w:trHeight w:val="277"/>
          <w:jc w:val="center"/>
        </w:trPr>
        <w:tc>
          <w:tcPr>
            <w:tcW w:w="8647" w:type="dxa"/>
            <w:gridSpan w:val="2"/>
          </w:tcPr>
          <w:p w14:paraId="6D15931D" w14:textId="46C2D27E" w:rsidR="00815265" w:rsidRPr="00587425" w:rsidRDefault="00815265" w:rsidP="00EC1FA9">
            <w:pPr>
              <w:spacing w:line="258" w:lineRule="exact"/>
              <w:ind w:left="110"/>
              <w:rPr>
                <w:rFonts w:eastAsia="Arial" w:cs="Arial"/>
                <w:b/>
                <w:lang w:val="es-ES"/>
              </w:rPr>
            </w:pPr>
            <w:r w:rsidRPr="00587425">
              <w:rPr>
                <w:rFonts w:ascii="Arial MT" w:eastAsia="Arial" w:hAnsi="Arial MT" w:cs="Arial"/>
                <w:lang w:val="es-ES"/>
              </w:rPr>
              <w:t>Historia</w:t>
            </w:r>
            <w:r w:rsidRPr="00587425">
              <w:rPr>
                <w:rFonts w:ascii="Arial MT" w:eastAsia="Arial" w:hAnsi="Arial MT" w:cs="Arial"/>
                <w:spacing w:val="-3"/>
                <w:lang w:val="es-ES"/>
              </w:rPr>
              <w:t xml:space="preserve"> </w:t>
            </w:r>
            <w:r w:rsidRPr="00587425">
              <w:rPr>
                <w:rFonts w:ascii="Arial MT" w:eastAsia="Arial" w:hAnsi="Arial MT" w:cs="Arial"/>
                <w:lang w:val="es-ES"/>
              </w:rPr>
              <w:t>de</w:t>
            </w:r>
            <w:r w:rsidRPr="00587425">
              <w:rPr>
                <w:rFonts w:ascii="Arial MT" w:eastAsia="Arial" w:hAnsi="Arial MT" w:cs="Arial"/>
                <w:spacing w:val="-2"/>
                <w:lang w:val="es-ES"/>
              </w:rPr>
              <w:t xml:space="preserve"> </w:t>
            </w:r>
            <w:r w:rsidRPr="00587425">
              <w:rPr>
                <w:rFonts w:ascii="Arial MT" w:eastAsia="Arial" w:hAnsi="Arial MT" w:cs="Arial"/>
                <w:lang w:val="es-ES"/>
              </w:rPr>
              <w:t>Usuario:</w:t>
            </w:r>
            <w:r w:rsidRPr="00587425">
              <w:rPr>
                <w:rFonts w:ascii="Arial MT" w:eastAsia="Arial" w:hAnsi="Arial MT" w:cs="Arial"/>
                <w:spacing w:val="1"/>
                <w:lang w:val="es-ES"/>
              </w:rPr>
              <w:t xml:space="preserve"> </w:t>
            </w:r>
            <w:r>
              <w:rPr>
                <w:rFonts w:eastAsia="Arial" w:cs="Arial"/>
                <w:b/>
                <w:lang w:val="es-ES"/>
              </w:rPr>
              <w:t>Blog</w:t>
            </w:r>
          </w:p>
        </w:tc>
      </w:tr>
      <w:tr w:rsidR="00815265" w:rsidRPr="004033F2" w14:paraId="62CE47CA" w14:textId="77777777" w:rsidTr="00EC1FA9">
        <w:trPr>
          <w:trHeight w:val="825"/>
          <w:jc w:val="center"/>
        </w:trPr>
        <w:tc>
          <w:tcPr>
            <w:tcW w:w="8647" w:type="dxa"/>
            <w:gridSpan w:val="2"/>
            <w:shd w:val="clear" w:color="auto" w:fill="C0C0C0"/>
          </w:tcPr>
          <w:p w14:paraId="41E3FF84" w14:textId="4DD1E954" w:rsidR="00815265" w:rsidRPr="00587425" w:rsidRDefault="00815265" w:rsidP="00EC1FA9">
            <w:pPr>
              <w:spacing w:line="237" w:lineRule="auto"/>
              <w:ind w:left="110"/>
              <w:rPr>
                <w:rFonts w:eastAsia="Arial" w:cs="Arial"/>
                <w:b/>
                <w:lang w:val="es-ES"/>
              </w:rPr>
            </w:pPr>
            <w:r w:rsidRPr="00587425">
              <w:rPr>
                <w:rFonts w:ascii="Arial MT" w:eastAsia="Arial" w:hAnsi="Arial MT" w:cs="Arial"/>
                <w:lang w:val="es-ES"/>
              </w:rPr>
              <w:t xml:space="preserve">Condiciones de Ejecución: </w:t>
            </w:r>
            <w:r w:rsidRPr="00587425">
              <w:rPr>
                <w:rFonts w:eastAsia="Arial" w:cs="Arial"/>
                <w:b/>
                <w:lang w:val="es-ES"/>
              </w:rPr>
              <w:t xml:space="preserve">El administrador del sistema o </w:t>
            </w:r>
            <w:r>
              <w:rPr>
                <w:rFonts w:eastAsia="Arial" w:cs="Arial"/>
                <w:b/>
                <w:lang w:val="es-ES"/>
              </w:rPr>
              <w:t>los</w:t>
            </w:r>
            <w:r w:rsidRPr="00587425">
              <w:rPr>
                <w:rFonts w:eastAsia="Arial" w:cs="Arial"/>
                <w:b/>
                <w:lang w:val="es-ES"/>
              </w:rPr>
              <w:t xml:space="preserve"> usuarios</w:t>
            </w:r>
            <w:r>
              <w:rPr>
                <w:rFonts w:eastAsia="Arial" w:cs="Arial"/>
                <w:b/>
                <w:lang w:val="es-ES"/>
              </w:rPr>
              <w:t xml:space="preserve"> podrán</w:t>
            </w:r>
            <w:r w:rsidRPr="00587425">
              <w:rPr>
                <w:rFonts w:eastAsia="Arial" w:cs="Arial"/>
                <w:b/>
                <w:lang w:val="es-ES"/>
              </w:rPr>
              <w:t xml:space="preserve"> </w:t>
            </w:r>
            <w:r w:rsidR="000A576F">
              <w:rPr>
                <w:rFonts w:eastAsia="Arial" w:cs="Arial"/>
                <w:b/>
                <w:lang w:val="es-ES"/>
              </w:rPr>
              <w:t>ver información de blog</w:t>
            </w:r>
            <w:r w:rsidRPr="00587425">
              <w:rPr>
                <w:rFonts w:eastAsia="Arial" w:cs="Arial"/>
                <w:b/>
                <w:lang w:val="es-ES"/>
              </w:rPr>
              <w:t>.</w:t>
            </w:r>
          </w:p>
        </w:tc>
      </w:tr>
      <w:tr w:rsidR="00815265" w:rsidRPr="004033F2" w14:paraId="5869CC30" w14:textId="77777777" w:rsidTr="00EC1FA9">
        <w:trPr>
          <w:trHeight w:val="855"/>
          <w:jc w:val="center"/>
        </w:trPr>
        <w:tc>
          <w:tcPr>
            <w:tcW w:w="8647" w:type="dxa"/>
            <w:gridSpan w:val="2"/>
          </w:tcPr>
          <w:p w14:paraId="1EA4EC3F" w14:textId="77777777" w:rsidR="00815265" w:rsidRPr="00587425" w:rsidRDefault="00815265" w:rsidP="00EC1FA9">
            <w:pPr>
              <w:spacing w:line="270" w:lineRule="exact"/>
              <w:ind w:left="110"/>
              <w:rPr>
                <w:rFonts w:ascii="Arial MT" w:eastAsia="Arial" w:hAnsi="Arial MT" w:cs="Arial"/>
                <w:lang w:val="es-ES"/>
              </w:rPr>
            </w:pPr>
            <w:r w:rsidRPr="00587425">
              <w:rPr>
                <w:rFonts w:ascii="Arial MT" w:eastAsia="Arial" w:hAnsi="Arial MT" w:cs="Arial"/>
                <w:lang w:val="es-ES"/>
              </w:rPr>
              <w:t>Entrada/Pasos</w:t>
            </w:r>
            <w:r w:rsidRPr="00587425">
              <w:rPr>
                <w:rFonts w:ascii="Arial MT" w:eastAsia="Arial" w:hAnsi="Arial MT" w:cs="Arial"/>
                <w:spacing w:val="-4"/>
                <w:lang w:val="es-ES"/>
              </w:rPr>
              <w:t xml:space="preserve"> </w:t>
            </w:r>
            <w:r w:rsidRPr="00587425">
              <w:rPr>
                <w:rFonts w:ascii="Arial MT" w:eastAsia="Arial" w:hAnsi="Arial MT" w:cs="Arial"/>
                <w:lang w:val="es-ES"/>
              </w:rPr>
              <w:t>de</w:t>
            </w:r>
            <w:r w:rsidRPr="00587425">
              <w:rPr>
                <w:rFonts w:ascii="Arial MT" w:eastAsia="Arial" w:hAnsi="Arial MT" w:cs="Arial"/>
                <w:spacing w:val="-4"/>
                <w:lang w:val="es-ES"/>
              </w:rPr>
              <w:t xml:space="preserve"> </w:t>
            </w:r>
            <w:r w:rsidRPr="00587425">
              <w:rPr>
                <w:rFonts w:ascii="Arial MT" w:eastAsia="Arial" w:hAnsi="Arial MT" w:cs="Arial"/>
                <w:lang w:val="es-ES"/>
              </w:rPr>
              <w:t>Ejecución:</w:t>
            </w:r>
          </w:p>
          <w:p w14:paraId="3807FAE3" w14:textId="48CD0550" w:rsidR="00815265" w:rsidRDefault="00815265" w:rsidP="00EC1FA9">
            <w:pPr>
              <w:ind w:left="110" w:right="95"/>
              <w:rPr>
                <w:rFonts w:eastAsia="Arial" w:cs="Arial"/>
                <w:b/>
                <w:lang w:val="es-ES"/>
              </w:rPr>
            </w:pPr>
            <w:r>
              <w:rPr>
                <w:rFonts w:eastAsia="Arial" w:cs="Arial"/>
                <w:b/>
                <w:lang w:val="es-ES"/>
              </w:rPr>
              <w:t xml:space="preserve">ello tiene que acceder al botón de blog, y verificar </w:t>
            </w:r>
            <w:r w:rsidR="000A576F">
              <w:rPr>
                <w:rFonts w:eastAsia="Arial" w:cs="Arial"/>
                <w:b/>
                <w:lang w:val="es-ES"/>
              </w:rPr>
              <w:t>información y eventos del programa</w:t>
            </w:r>
            <w:r>
              <w:rPr>
                <w:rFonts w:eastAsia="Arial" w:cs="Arial"/>
                <w:b/>
                <w:lang w:val="es-ES"/>
              </w:rPr>
              <w:t>.</w:t>
            </w:r>
          </w:p>
          <w:p w14:paraId="2530B3AD" w14:textId="77777777" w:rsidR="00815265" w:rsidRPr="00587425" w:rsidRDefault="00815265" w:rsidP="00EC1FA9">
            <w:pPr>
              <w:spacing w:line="262" w:lineRule="exact"/>
              <w:ind w:left="110"/>
              <w:rPr>
                <w:rFonts w:eastAsia="Arial" w:cs="Arial"/>
                <w:b/>
                <w:lang w:val="es-ES"/>
              </w:rPr>
            </w:pPr>
          </w:p>
        </w:tc>
      </w:tr>
      <w:tr w:rsidR="00815265" w:rsidRPr="004033F2" w14:paraId="2691B640" w14:textId="77777777" w:rsidTr="00EC1FA9">
        <w:trPr>
          <w:trHeight w:val="278"/>
          <w:jc w:val="center"/>
        </w:trPr>
        <w:tc>
          <w:tcPr>
            <w:tcW w:w="8647" w:type="dxa"/>
            <w:gridSpan w:val="2"/>
            <w:shd w:val="clear" w:color="auto" w:fill="C0C0C0"/>
          </w:tcPr>
          <w:p w14:paraId="6DCB2D32" w14:textId="63744D5B" w:rsidR="00815265" w:rsidRPr="00587425" w:rsidRDefault="00815265" w:rsidP="00EC1FA9">
            <w:pPr>
              <w:spacing w:line="258" w:lineRule="exact"/>
              <w:ind w:left="110"/>
              <w:rPr>
                <w:rFonts w:eastAsia="Arial" w:cs="Arial"/>
                <w:b/>
                <w:lang w:val="es-ES"/>
              </w:rPr>
            </w:pPr>
            <w:r w:rsidRPr="00587425">
              <w:rPr>
                <w:rFonts w:ascii="Arial MT" w:eastAsia="Arial" w:cs="Arial"/>
                <w:lang w:val="es-ES"/>
              </w:rPr>
              <w:t>Resultado</w:t>
            </w:r>
            <w:r w:rsidRPr="00587425">
              <w:rPr>
                <w:rFonts w:ascii="Arial MT" w:eastAsia="Arial" w:cs="Arial"/>
                <w:spacing w:val="-6"/>
                <w:lang w:val="es-ES"/>
              </w:rPr>
              <w:t xml:space="preserve"> </w:t>
            </w:r>
            <w:r w:rsidRPr="00587425">
              <w:rPr>
                <w:rFonts w:ascii="Arial MT" w:eastAsia="Arial" w:cs="Arial"/>
                <w:lang w:val="es-ES"/>
              </w:rPr>
              <w:t>Esperado:</w:t>
            </w:r>
            <w:r w:rsidRPr="00587425">
              <w:rPr>
                <w:rFonts w:ascii="Arial MT" w:eastAsia="Arial" w:cs="Arial"/>
                <w:spacing w:val="-3"/>
                <w:lang w:val="es-ES"/>
              </w:rPr>
              <w:t xml:space="preserve"> </w:t>
            </w:r>
            <w:r>
              <w:rPr>
                <w:rFonts w:eastAsia="Arial" w:cs="Arial"/>
                <w:b/>
                <w:lang w:val="es-ES"/>
              </w:rPr>
              <w:t xml:space="preserve">Verificar </w:t>
            </w:r>
            <w:r w:rsidR="000A576F">
              <w:rPr>
                <w:rFonts w:eastAsia="Arial" w:cs="Arial"/>
                <w:b/>
                <w:lang w:val="es-ES"/>
              </w:rPr>
              <w:t>eventos y post del programa</w:t>
            </w:r>
            <w:r w:rsidRPr="00587425">
              <w:rPr>
                <w:rFonts w:eastAsia="Arial" w:cs="Arial"/>
                <w:b/>
                <w:spacing w:val="-6"/>
                <w:lang w:val="es-ES"/>
              </w:rPr>
              <w:t xml:space="preserve"> </w:t>
            </w:r>
            <w:r w:rsidR="000A576F">
              <w:rPr>
                <w:rFonts w:eastAsia="Arial" w:cs="Arial"/>
                <w:b/>
                <w:lang w:val="es-ES"/>
              </w:rPr>
              <w:t>blog</w:t>
            </w:r>
            <w:r w:rsidRPr="00587425">
              <w:rPr>
                <w:rFonts w:eastAsia="Arial" w:cs="Arial"/>
                <w:b/>
                <w:lang w:val="es-ES"/>
              </w:rPr>
              <w:t>.</w:t>
            </w:r>
          </w:p>
        </w:tc>
      </w:tr>
      <w:tr w:rsidR="00815265" w:rsidRPr="004033F2" w14:paraId="69E917E0" w14:textId="77777777" w:rsidTr="00EC1FA9">
        <w:trPr>
          <w:trHeight w:val="277"/>
          <w:jc w:val="center"/>
        </w:trPr>
        <w:tc>
          <w:tcPr>
            <w:tcW w:w="8647" w:type="dxa"/>
            <w:gridSpan w:val="2"/>
          </w:tcPr>
          <w:p w14:paraId="3F097C0F" w14:textId="77777777" w:rsidR="00815265" w:rsidRPr="00587425" w:rsidRDefault="00815265" w:rsidP="00EC1FA9">
            <w:pPr>
              <w:spacing w:line="258" w:lineRule="exact"/>
              <w:ind w:left="110"/>
              <w:rPr>
                <w:rFonts w:eastAsia="Arial" w:cs="Arial"/>
                <w:b/>
                <w:lang w:val="es-ES"/>
              </w:rPr>
            </w:pPr>
            <w:r w:rsidRPr="00587425">
              <w:rPr>
                <w:rFonts w:ascii="Arial MT" w:eastAsia="Arial" w:hAnsi="Arial MT" w:cs="Arial"/>
                <w:lang w:val="es-ES"/>
              </w:rPr>
              <w:t>Evaluación</w:t>
            </w:r>
            <w:r w:rsidRPr="00587425">
              <w:rPr>
                <w:rFonts w:ascii="Arial MT" w:eastAsia="Arial" w:hAnsi="Arial MT" w:cs="Arial"/>
                <w:spacing w:val="-5"/>
                <w:lang w:val="es-ES"/>
              </w:rPr>
              <w:t xml:space="preserve"> </w:t>
            </w:r>
            <w:r w:rsidRPr="00587425">
              <w:rPr>
                <w:rFonts w:ascii="Arial MT" w:eastAsia="Arial" w:hAnsi="Arial MT" w:cs="Arial"/>
                <w:lang w:val="es-ES"/>
              </w:rPr>
              <w:t>de</w:t>
            </w:r>
            <w:r w:rsidRPr="00587425">
              <w:rPr>
                <w:rFonts w:ascii="Arial MT" w:eastAsia="Arial" w:hAnsi="Arial MT" w:cs="Arial"/>
                <w:spacing w:val="-5"/>
                <w:lang w:val="es-ES"/>
              </w:rPr>
              <w:t xml:space="preserve"> </w:t>
            </w:r>
            <w:r w:rsidRPr="00587425">
              <w:rPr>
                <w:rFonts w:ascii="Arial MT" w:eastAsia="Arial" w:hAnsi="Arial MT" w:cs="Arial"/>
                <w:lang w:val="es-ES"/>
              </w:rPr>
              <w:t>la</w:t>
            </w:r>
            <w:r w:rsidRPr="00587425">
              <w:rPr>
                <w:rFonts w:ascii="Arial MT" w:eastAsia="Arial" w:hAnsi="Arial MT" w:cs="Arial"/>
                <w:spacing w:val="-1"/>
                <w:lang w:val="es-ES"/>
              </w:rPr>
              <w:t xml:space="preserve"> </w:t>
            </w:r>
            <w:r w:rsidRPr="00587425">
              <w:rPr>
                <w:rFonts w:ascii="Arial MT" w:eastAsia="Arial" w:hAnsi="Arial MT" w:cs="Arial"/>
                <w:lang w:val="es-ES"/>
              </w:rPr>
              <w:t>Prueba:</w:t>
            </w:r>
            <w:r w:rsidRPr="00587425">
              <w:rPr>
                <w:rFonts w:ascii="Arial MT" w:eastAsia="Arial" w:hAnsi="Arial MT" w:cs="Arial"/>
                <w:spacing w:val="-1"/>
                <w:lang w:val="es-ES"/>
              </w:rPr>
              <w:t xml:space="preserve"> </w:t>
            </w:r>
            <w:r w:rsidRPr="00587425">
              <w:rPr>
                <w:rFonts w:eastAsia="Arial" w:cs="Arial"/>
                <w:b/>
                <w:lang w:val="es-ES"/>
              </w:rPr>
              <w:t>La</w:t>
            </w:r>
            <w:r w:rsidRPr="00587425">
              <w:rPr>
                <w:rFonts w:eastAsia="Arial" w:cs="Arial"/>
                <w:b/>
                <w:spacing w:val="-1"/>
                <w:lang w:val="es-ES"/>
              </w:rPr>
              <w:t xml:space="preserve"> </w:t>
            </w:r>
            <w:r w:rsidRPr="00587425">
              <w:rPr>
                <w:rFonts w:eastAsia="Arial" w:cs="Arial"/>
                <w:b/>
                <w:lang w:val="es-ES"/>
              </w:rPr>
              <w:t>Prueba</w:t>
            </w:r>
            <w:r w:rsidRPr="00587425">
              <w:rPr>
                <w:rFonts w:eastAsia="Arial" w:cs="Arial"/>
                <w:b/>
                <w:spacing w:val="-1"/>
                <w:lang w:val="es-ES"/>
              </w:rPr>
              <w:t xml:space="preserve"> </w:t>
            </w:r>
            <w:r w:rsidRPr="00587425">
              <w:rPr>
                <w:rFonts w:eastAsia="Arial" w:cs="Arial"/>
                <w:b/>
                <w:lang w:val="es-ES"/>
              </w:rPr>
              <w:t>finalizó</w:t>
            </w:r>
            <w:r w:rsidRPr="00587425">
              <w:rPr>
                <w:rFonts w:eastAsia="Arial" w:cs="Arial"/>
                <w:b/>
                <w:spacing w:val="-7"/>
                <w:lang w:val="es-ES"/>
              </w:rPr>
              <w:t xml:space="preserve"> </w:t>
            </w:r>
            <w:r w:rsidRPr="00587425">
              <w:rPr>
                <w:rFonts w:eastAsia="Arial" w:cs="Arial"/>
                <w:b/>
                <w:lang w:val="es-ES"/>
              </w:rPr>
              <w:t>con</w:t>
            </w:r>
            <w:r w:rsidRPr="00587425">
              <w:rPr>
                <w:rFonts w:eastAsia="Arial" w:cs="Arial"/>
                <w:b/>
                <w:spacing w:val="-4"/>
                <w:lang w:val="es-ES"/>
              </w:rPr>
              <w:t xml:space="preserve"> </w:t>
            </w:r>
            <w:r w:rsidRPr="00587425">
              <w:rPr>
                <w:rFonts w:eastAsia="Arial" w:cs="Arial"/>
                <w:b/>
                <w:lang w:val="es-ES"/>
              </w:rPr>
              <w:t>éxito.</w:t>
            </w:r>
          </w:p>
        </w:tc>
      </w:tr>
    </w:tbl>
    <w:p w14:paraId="2E45D0B5" w14:textId="77777777" w:rsidR="00815265" w:rsidRDefault="00815265" w:rsidP="00815265">
      <w:pPr>
        <w:pStyle w:val="Prrafodelista"/>
        <w:rPr>
          <w:rFonts w:cs="Arial"/>
          <w:szCs w:val="24"/>
        </w:rPr>
      </w:pPr>
    </w:p>
    <w:p w14:paraId="561BA528" w14:textId="7837EA0C" w:rsidR="006E2E08" w:rsidRDefault="006E2E08" w:rsidP="002D6B38">
      <w:pPr>
        <w:pStyle w:val="Prrafodelista"/>
        <w:rPr>
          <w:rFonts w:cs="Arial"/>
          <w:szCs w:val="24"/>
        </w:rPr>
      </w:pPr>
    </w:p>
    <w:p w14:paraId="73068CD5" w14:textId="28BA3164" w:rsidR="000A576F" w:rsidRDefault="000A576F" w:rsidP="000A576F">
      <w:pPr>
        <w:spacing w:line="360" w:lineRule="auto"/>
        <w:ind w:left="-567"/>
        <w:jc w:val="both"/>
        <w:rPr>
          <w:lang w:val="es-ES"/>
        </w:rPr>
      </w:pPr>
      <w:r w:rsidRPr="00587425">
        <w:rPr>
          <w:lang w:val="es-ES"/>
        </w:rPr>
        <w:t xml:space="preserve">A continuación en las </w:t>
      </w:r>
      <w:r>
        <w:rPr>
          <w:lang w:val="es-ES"/>
        </w:rPr>
        <w:t>figuras</w:t>
      </w:r>
      <w:r w:rsidRPr="00587425">
        <w:rPr>
          <w:lang w:val="es-ES"/>
        </w:rPr>
        <w:t xml:space="preserve"> </w:t>
      </w:r>
      <w:r>
        <w:rPr>
          <w:lang w:val="es-ES"/>
        </w:rPr>
        <w:t>10-12</w:t>
      </w:r>
      <w:r w:rsidRPr="00587425">
        <w:rPr>
          <w:lang w:val="es-ES"/>
        </w:rPr>
        <w:t xml:space="preserve"> se presentan los </w:t>
      </w:r>
      <w:r>
        <w:rPr>
          <w:lang w:val="es-ES"/>
        </w:rPr>
        <w:t>diagramas de casos de uso</w:t>
      </w:r>
      <w:r w:rsidRPr="00587425">
        <w:rPr>
          <w:lang w:val="es-ES"/>
        </w:rPr>
        <w:t xml:space="preserve"> que facilito el cliente para llevar a cabo la creación del sistema y en las imágenes 8-15se muestran las pantallas de los módulos que se desarrollaron.</w:t>
      </w:r>
    </w:p>
    <w:p w14:paraId="5D55B06D" w14:textId="77777777" w:rsidR="000A576F" w:rsidRDefault="000A576F" w:rsidP="000A576F">
      <w:pPr>
        <w:spacing w:line="360" w:lineRule="auto"/>
        <w:ind w:left="-567"/>
        <w:jc w:val="both"/>
        <w:rPr>
          <w:b/>
          <w:bCs/>
          <w:lang w:val="es-ES"/>
        </w:rPr>
      </w:pPr>
      <w:r w:rsidRPr="00007586">
        <w:rPr>
          <w:b/>
          <w:bCs/>
          <w:lang w:val="es-ES"/>
        </w:rPr>
        <w:t>DIAGRAMA DE CASOS DE USO</w:t>
      </w:r>
    </w:p>
    <w:p w14:paraId="123DDDBB" w14:textId="77777777" w:rsidR="002D6B38" w:rsidRDefault="002D6B38" w:rsidP="002D6B38">
      <w:pPr>
        <w:tabs>
          <w:tab w:val="center" w:pos="4419"/>
        </w:tabs>
        <w:rPr>
          <w:rFonts w:cs="Arial"/>
          <w:szCs w:val="24"/>
          <w:lang w:val="es-ES"/>
        </w:rPr>
      </w:pPr>
    </w:p>
    <w:p w14:paraId="014D3461" w14:textId="77777777" w:rsidR="000A576F" w:rsidRDefault="000A576F" w:rsidP="002D6B38">
      <w:pPr>
        <w:tabs>
          <w:tab w:val="center" w:pos="4419"/>
        </w:tabs>
        <w:rPr>
          <w:rFonts w:cs="Arial"/>
          <w:szCs w:val="24"/>
          <w:lang w:val="es-ES"/>
        </w:rPr>
      </w:pPr>
      <w:r w:rsidRPr="000A576F">
        <w:rPr>
          <w:rFonts w:cs="Arial"/>
          <w:noProof/>
          <w:szCs w:val="24"/>
          <w:lang w:val="es-ES"/>
        </w:rPr>
        <w:lastRenderedPageBreak/>
        <w:drawing>
          <wp:inline distT="0" distB="0" distL="0" distR="0" wp14:anchorId="678917C4" wp14:editId="469833DA">
            <wp:extent cx="5612130" cy="4168140"/>
            <wp:effectExtent l="0" t="0" r="7620" b="3810"/>
            <wp:docPr id="125" name="Imagen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4168140"/>
                    </a:xfrm>
                    <a:prstGeom prst="rect">
                      <a:avLst/>
                    </a:prstGeom>
                  </pic:spPr>
                </pic:pic>
              </a:graphicData>
            </a:graphic>
          </wp:inline>
        </w:drawing>
      </w:r>
    </w:p>
    <w:p w14:paraId="5135EFCC" w14:textId="77777777" w:rsidR="000A576F" w:rsidRPr="000A576F" w:rsidRDefault="000A576F" w:rsidP="000A576F">
      <w:pPr>
        <w:rPr>
          <w:rFonts w:cs="Arial"/>
          <w:szCs w:val="24"/>
          <w:lang w:val="es-ES"/>
        </w:rPr>
      </w:pPr>
    </w:p>
    <w:p w14:paraId="28A05934" w14:textId="77777777" w:rsidR="000A576F" w:rsidRDefault="000A576F" w:rsidP="000A576F">
      <w:pPr>
        <w:rPr>
          <w:rFonts w:cs="Arial"/>
          <w:szCs w:val="24"/>
          <w:lang w:val="es-ES"/>
        </w:rPr>
      </w:pPr>
    </w:p>
    <w:p w14:paraId="5DDFBEF4" w14:textId="6BAD89CE" w:rsidR="000A576F" w:rsidRDefault="000A576F" w:rsidP="000A576F">
      <w:pPr>
        <w:pStyle w:val="Ttulo1"/>
        <w:spacing w:before="92"/>
        <w:rPr>
          <w:lang w:val="es-ES"/>
        </w:rPr>
      </w:pPr>
      <w:bookmarkStart w:id="134" w:name="_Toc76994840"/>
      <w:r w:rsidRPr="00037B1B">
        <w:rPr>
          <w:lang w:val="es-ES"/>
        </w:rPr>
        <w:t>CAPTURAS</w:t>
      </w:r>
      <w:r w:rsidRPr="00037B1B">
        <w:rPr>
          <w:spacing w:val="-3"/>
          <w:lang w:val="es-ES"/>
        </w:rPr>
        <w:t xml:space="preserve"> </w:t>
      </w:r>
      <w:r w:rsidRPr="00037B1B">
        <w:rPr>
          <w:lang w:val="es-ES"/>
        </w:rPr>
        <w:t>DE</w:t>
      </w:r>
      <w:r w:rsidRPr="00037B1B">
        <w:rPr>
          <w:spacing w:val="-5"/>
          <w:lang w:val="es-ES"/>
        </w:rPr>
        <w:t xml:space="preserve"> </w:t>
      </w:r>
      <w:r w:rsidRPr="00037B1B">
        <w:rPr>
          <w:lang w:val="es-ES"/>
        </w:rPr>
        <w:t>PANTALLAS</w:t>
      </w:r>
      <w:bookmarkEnd w:id="134"/>
    </w:p>
    <w:p w14:paraId="7B8C84A4" w14:textId="124C4C71" w:rsidR="000A576F" w:rsidRDefault="000A576F" w:rsidP="000A576F">
      <w:pPr>
        <w:rPr>
          <w:lang w:val="es-ES"/>
        </w:rPr>
      </w:pPr>
    </w:p>
    <w:p w14:paraId="141D45F3" w14:textId="54C4E6FD" w:rsidR="0099300F" w:rsidRPr="000A576F" w:rsidRDefault="0099300F" w:rsidP="0099300F">
      <w:pPr>
        <w:pStyle w:val="Prrafodelista"/>
      </w:pPr>
      <w:r>
        <w:t xml:space="preserve">Figura </w:t>
      </w:r>
      <w:r>
        <w:fldChar w:fldCharType="begin"/>
      </w:r>
      <w:r>
        <w:instrText xml:space="preserve"> SEQ Figura \* ARABIC </w:instrText>
      </w:r>
      <w:r>
        <w:fldChar w:fldCharType="separate"/>
      </w:r>
      <w:r>
        <w:rPr>
          <w:noProof/>
        </w:rPr>
        <w:t>20</w:t>
      </w:r>
      <w:r>
        <w:fldChar w:fldCharType="end"/>
      </w:r>
      <w:r>
        <w:t>. Gestion de programa</w:t>
      </w:r>
    </w:p>
    <w:p w14:paraId="124D969F" w14:textId="72DFC3B9" w:rsidR="000A576F" w:rsidRDefault="000A576F" w:rsidP="000A576F">
      <w:pPr>
        <w:jc w:val="center"/>
        <w:rPr>
          <w:rFonts w:cs="Arial"/>
          <w:szCs w:val="24"/>
          <w:lang w:val="es-ES"/>
        </w:rPr>
      </w:pPr>
      <w:r w:rsidRPr="000A576F">
        <w:rPr>
          <w:rFonts w:cs="Arial"/>
          <w:noProof/>
          <w:szCs w:val="24"/>
          <w:lang w:val="es-ES"/>
        </w:rPr>
        <w:drawing>
          <wp:inline distT="0" distB="0" distL="0" distR="0" wp14:anchorId="3E1405C7" wp14:editId="6D87193A">
            <wp:extent cx="1598784" cy="2066925"/>
            <wp:effectExtent l="0" t="0" r="1905" b="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05269" cy="2075308"/>
                    </a:xfrm>
                    <a:prstGeom prst="rect">
                      <a:avLst/>
                    </a:prstGeom>
                  </pic:spPr>
                </pic:pic>
              </a:graphicData>
            </a:graphic>
          </wp:inline>
        </w:drawing>
      </w:r>
    </w:p>
    <w:p w14:paraId="0D648194" w14:textId="0AAC2B1F" w:rsidR="0099300F" w:rsidRDefault="0099300F" w:rsidP="0099300F">
      <w:pPr>
        <w:pStyle w:val="Prrafodelista"/>
        <w:rPr>
          <w:rFonts w:cs="Arial"/>
          <w:szCs w:val="24"/>
        </w:rPr>
      </w:pPr>
      <w:r>
        <w:lastRenderedPageBreak/>
        <w:t xml:space="preserve">Figura </w:t>
      </w:r>
      <w:r>
        <w:fldChar w:fldCharType="begin"/>
      </w:r>
      <w:r>
        <w:instrText xml:space="preserve"> SEQ Figura \* ARABIC </w:instrText>
      </w:r>
      <w:r>
        <w:fldChar w:fldCharType="separate"/>
      </w:r>
      <w:r>
        <w:rPr>
          <w:noProof/>
        </w:rPr>
        <w:t>21</w:t>
      </w:r>
      <w:r>
        <w:fldChar w:fldCharType="end"/>
      </w:r>
      <w:r>
        <w:t>. Citas</w:t>
      </w:r>
    </w:p>
    <w:p w14:paraId="6582587A" w14:textId="77777777" w:rsidR="000A576F" w:rsidRDefault="000A576F" w:rsidP="000A576F">
      <w:pPr>
        <w:tabs>
          <w:tab w:val="center" w:pos="4419"/>
        </w:tabs>
        <w:rPr>
          <w:rFonts w:cs="Arial"/>
          <w:szCs w:val="24"/>
          <w:lang w:val="es-ES"/>
        </w:rPr>
      </w:pPr>
      <w:r>
        <w:rPr>
          <w:rFonts w:cs="Arial"/>
          <w:szCs w:val="24"/>
          <w:lang w:val="es-ES"/>
        </w:rPr>
        <w:tab/>
      </w:r>
      <w:r w:rsidRPr="000A576F">
        <w:rPr>
          <w:rFonts w:cs="Arial"/>
          <w:noProof/>
          <w:szCs w:val="24"/>
          <w:lang w:val="es-ES"/>
        </w:rPr>
        <w:drawing>
          <wp:inline distT="0" distB="0" distL="0" distR="0" wp14:anchorId="6399C473" wp14:editId="1819C4B8">
            <wp:extent cx="4504125" cy="3133725"/>
            <wp:effectExtent l="0" t="0" r="0" b="0"/>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13745" cy="3140418"/>
                    </a:xfrm>
                    <a:prstGeom prst="rect">
                      <a:avLst/>
                    </a:prstGeom>
                  </pic:spPr>
                </pic:pic>
              </a:graphicData>
            </a:graphic>
          </wp:inline>
        </w:drawing>
      </w:r>
    </w:p>
    <w:p w14:paraId="2BF3DA9A" w14:textId="1BC5E052" w:rsidR="000A576F" w:rsidRDefault="0099300F" w:rsidP="0099300F">
      <w:pPr>
        <w:pStyle w:val="Prrafodelista"/>
        <w:rPr>
          <w:rFonts w:cs="Arial"/>
          <w:szCs w:val="24"/>
        </w:rPr>
      </w:pPr>
      <w:r>
        <w:t xml:space="preserve">Figura </w:t>
      </w:r>
      <w:r>
        <w:fldChar w:fldCharType="begin"/>
      </w:r>
      <w:r>
        <w:instrText xml:space="preserve"> SEQ Figura \* ARABIC </w:instrText>
      </w:r>
      <w:r>
        <w:fldChar w:fldCharType="separate"/>
      </w:r>
      <w:r>
        <w:rPr>
          <w:noProof/>
        </w:rPr>
        <w:t>22</w:t>
      </w:r>
      <w:r>
        <w:fldChar w:fldCharType="end"/>
      </w:r>
      <w:r>
        <w:t>. Lista Docente</w:t>
      </w:r>
    </w:p>
    <w:p w14:paraId="54080E90" w14:textId="6AC967E5" w:rsidR="000A576F" w:rsidRDefault="000A576F" w:rsidP="0099300F">
      <w:pPr>
        <w:tabs>
          <w:tab w:val="center" w:pos="4419"/>
        </w:tabs>
        <w:jc w:val="center"/>
        <w:rPr>
          <w:rFonts w:cs="Arial"/>
          <w:szCs w:val="24"/>
          <w:lang w:val="es-ES"/>
        </w:rPr>
      </w:pPr>
      <w:r w:rsidRPr="000A576F">
        <w:rPr>
          <w:rFonts w:cs="Arial"/>
          <w:noProof/>
          <w:szCs w:val="24"/>
          <w:lang w:val="es-ES"/>
        </w:rPr>
        <w:drawing>
          <wp:inline distT="0" distB="0" distL="0" distR="0" wp14:anchorId="401B2121" wp14:editId="769B1045">
            <wp:extent cx="4518010" cy="3162300"/>
            <wp:effectExtent l="0" t="0" r="0" b="0"/>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30499" cy="3171041"/>
                    </a:xfrm>
                    <a:prstGeom prst="rect">
                      <a:avLst/>
                    </a:prstGeom>
                  </pic:spPr>
                </pic:pic>
              </a:graphicData>
            </a:graphic>
          </wp:inline>
        </w:drawing>
      </w:r>
    </w:p>
    <w:p w14:paraId="4BA3B4FA" w14:textId="784ACD7F" w:rsidR="0099300F" w:rsidRDefault="0099300F" w:rsidP="0099300F">
      <w:pPr>
        <w:tabs>
          <w:tab w:val="center" w:pos="4419"/>
        </w:tabs>
        <w:jc w:val="center"/>
        <w:rPr>
          <w:rFonts w:cs="Arial"/>
          <w:szCs w:val="24"/>
          <w:lang w:val="es-ES"/>
        </w:rPr>
      </w:pPr>
    </w:p>
    <w:p w14:paraId="68BA76B2" w14:textId="54688AB7" w:rsidR="0099300F" w:rsidRDefault="0099300F" w:rsidP="0099300F">
      <w:pPr>
        <w:tabs>
          <w:tab w:val="center" w:pos="4419"/>
        </w:tabs>
        <w:jc w:val="center"/>
        <w:rPr>
          <w:rFonts w:cs="Arial"/>
          <w:szCs w:val="24"/>
          <w:lang w:val="es-ES"/>
        </w:rPr>
      </w:pPr>
    </w:p>
    <w:p w14:paraId="75A7EEC3" w14:textId="4C20FFD4" w:rsidR="000A576F" w:rsidRDefault="0099300F" w:rsidP="0099300F">
      <w:pPr>
        <w:pStyle w:val="Prrafodelista"/>
        <w:rPr>
          <w:rFonts w:cs="Arial"/>
          <w:szCs w:val="24"/>
        </w:rPr>
      </w:pPr>
      <w:r>
        <w:lastRenderedPageBreak/>
        <w:t xml:space="preserve">Figura </w:t>
      </w:r>
      <w:r>
        <w:fldChar w:fldCharType="begin"/>
      </w:r>
      <w:r>
        <w:instrText xml:space="preserve"> SEQ Figura \* ARABIC </w:instrText>
      </w:r>
      <w:r>
        <w:fldChar w:fldCharType="separate"/>
      </w:r>
      <w:r>
        <w:rPr>
          <w:noProof/>
        </w:rPr>
        <w:t>23</w:t>
      </w:r>
      <w:r>
        <w:fldChar w:fldCharType="end"/>
      </w:r>
      <w:r>
        <w:t>. Crear Docente</w:t>
      </w:r>
    </w:p>
    <w:p w14:paraId="5CC2F757" w14:textId="270B5134" w:rsidR="000A576F" w:rsidRDefault="000A576F" w:rsidP="0099300F">
      <w:pPr>
        <w:tabs>
          <w:tab w:val="center" w:pos="4419"/>
        </w:tabs>
        <w:jc w:val="center"/>
        <w:rPr>
          <w:rFonts w:cs="Arial"/>
          <w:szCs w:val="24"/>
          <w:lang w:val="es-ES"/>
        </w:rPr>
      </w:pPr>
      <w:r w:rsidRPr="000A576F">
        <w:rPr>
          <w:rFonts w:cs="Arial"/>
          <w:noProof/>
          <w:szCs w:val="24"/>
          <w:lang w:val="es-ES"/>
        </w:rPr>
        <w:drawing>
          <wp:inline distT="0" distB="0" distL="0" distR="0" wp14:anchorId="343CE636" wp14:editId="1361485A">
            <wp:extent cx="4895417" cy="3400425"/>
            <wp:effectExtent l="0" t="0" r="635" b="0"/>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8303" cy="3402430"/>
                    </a:xfrm>
                    <a:prstGeom prst="rect">
                      <a:avLst/>
                    </a:prstGeom>
                  </pic:spPr>
                </pic:pic>
              </a:graphicData>
            </a:graphic>
          </wp:inline>
        </w:drawing>
      </w:r>
    </w:p>
    <w:p w14:paraId="783706C9" w14:textId="667D5824" w:rsidR="0099300F" w:rsidRDefault="0099300F" w:rsidP="0099300F">
      <w:pPr>
        <w:pStyle w:val="Prrafodelista"/>
        <w:rPr>
          <w:rFonts w:cs="Arial"/>
          <w:szCs w:val="24"/>
        </w:rPr>
      </w:pPr>
      <w:r>
        <w:t xml:space="preserve">Figura </w:t>
      </w:r>
      <w:r>
        <w:fldChar w:fldCharType="begin"/>
      </w:r>
      <w:r>
        <w:instrText xml:space="preserve"> SEQ Figura \* ARABIC </w:instrText>
      </w:r>
      <w:r>
        <w:fldChar w:fldCharType="separate"/>
      </w:r>
      <w:r>
        <w:rPr>
          <w:noProof/>
        </w:rPr>
        <w:t>24</w:t>
      </w:r>
      <w:r>
        <w:fldChar w:fldCharType="end"/>
      </w:r>
      <w:r>
        <w:t>. lista de publicaciones</w:t>
      </w:r>
    </w:p>
    <w:p w14:paraId="033E88A6" w14:textId="66C950BB" w:rsidR="0099300F" w:rsidRDefault="0099300F" w:rsidP="0099300F">
      <w:pPr>
        <w:tabs>
          <w:tab w:val="center" w:pos="4419"/>
        </w:tabs>
        <w:jc w:val="center"/>
        <w:rPr>
          <w:rFonts w:cs="Arial"/>
          <w:szCs w:val="24"/>
          <w:lang w:val="es-ES"/>
        </w:rPr>
      </w:pPr>
      <w:r w:rsidRPr="000A576F">
        <w:rPr>
          <w:rFonts w:cs="Arial"/>
          <w:noProof/>
          <w:szCs w:val="24"/>
          <w:lang w:val="es-ES"/>
        </w:rPr>
        <w:drawing>
          <wp:inline distT="0" distB="0" distL="0" distR="0" wp14:anchorId="542B1409" wp14:editId="3C61CF61">
            <wp:extent cx="4959986" cy="3429000"/>
            <wp:effectExtent l="0" t="0" r="0" b="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66458" cy="3433474"/>
                    </a:xfrm>
                    <a:prstGeom prst="rect">
                      <a:avLst/>
                    </a:prstGeom>
                  </pic:spPr>
                </pic:pic>
              </a:graphicData>
            </a:graphic>
          </wp:inline>
        </w:drawing>
      </w:r>
    </w:p>
    <w:p w14:paraId="363C6C63" w14:textId="164C54FA" w:rsidR="0099300F" w:rsidRDefault="0099300F" w:rsidP="0099300F">
      <w:pPr>
        <w:pStyle w:val="Prrafodelista"/>
      </w:pPr>
      <w:r>
        <w:lastRenderedPageBreak/>
        <w:t xml:space="preserve">Figura </w:t>
      </w:r>
      <w:r>
        <w:fldChar w:fldCharType="begin"/>
      </w:r>
      <w:r>
        <w:instrText xml:space="preserve"> SEQ Figura \* ARABIC </w:instrText>
      </w:r>
      <w:r>
        <w:fldChar w:fldCharType="separate"/>
      </w:r>
      <w:r>
        <w:rPr>
          <w:noProof/>
        </w:rPr>
        <w:t>25</w:t>
      </w:r>
      <w:r>
        <w:fldChar w:fldCharType="end"/>
      </w:r>
      <w:r>
        <w:t>. Crear Publicacion</w:t>
      </w:r>
    </w:p>
    <w:p w14:paraId="7D6D13AB" w14:textId="77777777" w:rsidR="0099300F" w:rsidRDefault="000A576F" w:rsidP="0099300F">
      <w:pPr>
        <w:tabs>
          <w:tab w:val="center" w:pos="4419"/>
        </w:tabs>
        <w:jc w:val="center"/>
        <w:rPr>
          <w:rFonts w:cs="Arial"/>
          <w:szCs w:val="24"/>
          <w:lang w:val="es-ES"/>
        </w:rPr>
      </w:pPr>
      <w:r w:rsidRPr="000A576F">
        <w:rPr>
          <w:rFonts w:cs="Arial"/>
          <w:noProof/>
          <w:szCs w:val="24"/>
          <w:lang w:val="es-ES"/>
        </w:rPr>
        <w:drawing>
          <wp:inline distT="0" distB="0" distL="0" distR="0" wp14:anchorId="09941101" wp14:editId="14A672A1">
            <wp:extent cx="4645744" cy="3248025"/>
            <wp:effectExtent l="0" t="0" r="2540" b="0"/>
            <wp:docPr id="259" name="Imagen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50604" cy="3251423"/>
                    </a:xfrm>
                    <a:prstGeom prst="rect">
                      <a:avLst/>
                    </a:prstGeom>
                  </pic:spPr>
                </pic:pic>
              </a:graphicData>
            </a:graphic>
          </wp:inline>
        </w:drawing>
      </w:r>
    </w:p>
    <w:p w14:paraId="62920CA4" w14:textId="39081023" w:rsidR="0099300F" w:rsidRDefault="0099300F" w:rsidP="0099300F">
      <w:pPr>
        <w:pStyle w:val="Prrafodelista"/>
        <w:rPr>
          <w:rFonts w:cs="Arial"/>
          <w:szCs w:val="24"/>
        </w:rPr>
      </w:pPr>
      <w:r>
        <w:t xml:space="preserve">Figura </w:t>
      </w:r>
      <w:r>
        <w:fldChar w:fldCharType="begin"/>
      </w:r>
      <w:r>
        <w:instrText xml:space="preserve"> SEQ Figura \* ARABIC </w:instrText>
      </w:r>
      <w:r>
        <w:fldChar w:fldCharType="separate"/>
      </w:r>
      <w:r>
        <w:rPr>
          <w:noProof/>
        </w:rPr>
        <w:t>26</w:t>
      </w:r>
      <w:r>
        <w:fldChar w:fldCharType="end"/>
      </w:r>
      <w:r>
        <w:t>. Blog</w:t>
      </w:r>
    </w:p>
    <w:p w14:paraId="5FF97F31" w14:textId="75783830" w:rsidR="000A576F" w:rsidRDefault="0099300F" w:rsidP="0099300F">
      <w:pPr>
        <w:tabs>
          <w:tab w:val="center" w:pos="4419"/>
        </w:tabs>
        <w:jc w:val="center"/>
        <w:rPr>
          <w:rFonts w:cs="Arial"/>
          <w:szCs w:val="24"/>
          <w:lang w:val="es-ES"/>
        </w:rPr>
      </w:pPr>
      <w:r w:rsidRPr="000A576F">
        <w:rPr>
          <w:rFonts w:cs="Arial"/>
          <w:noProof/>
          <w:szCs w:val="24"/>
          <w:lang w:val="es-ES"/>
        </w:rPr>
        <w:drawing>
          <wp:inline distT="0" distB="0" distL="0" distR="0" wp14:anchorId="04982A17" wp14:editId="29A9C5F2">
            <wp:extent cx="4724400" cy="3300345"/>
            <wp:effectExtent l="0" t="0" r="0" b="0"/>
            <wp:docPr id="260" name="Imagen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32215" cy="3305804"/>
                    </a:xfrm>
                    <a:prstGeom prst="rect">
                      <a:avLst/>
                    </a:prstGeom>
                  </pic:spPr>
                </pic:pic>
              </a:graphicData>
            </a:graphic>
          </wp:inline>
        </w:drawing>
      </w:r>
    </w:p>
    <w:p w14:paraId="20106E5E" w14:textId="77777777" w:rsidR="0099300F" w:rsidRDefault="0099300F" w:rsidP="0099300F">
      <w:pPr>
        <w:tabs>
          <w:tab w:val="center" w:pos="4419"/>
        </w:tabs>
        <w:jc w:val="center"/>
        <w:rPr>
          <w:rFonts w:cs="Arial"/>
          <w:szCs w:val="24"/>
          <w:lang w:val="es-ES"/>
        </w:rPr>
      </w:pPr>
    </w:p>
    <w:p w14:paraId="0D5A58C2" w14:textId="4D880016" w:rsidR="0099300F" w:rsidRDefault="0099300F" w:rsidP="0099300F">
      <w:pPr>
        <w:pStyle w:val="Prrafodelista"/>
        <w:rPr>
          <w:rFonts w:cs="Arial"/>
          <w:szCs w:val="24"/>
        </w:rPr>
      </w:pPr>
      <w:r>
        <w:lastRenderedPageBreak/>
        <w:t xml:space="preserve">Figura </w:t>
      </w:r>
      <w:r>
        <w:fldChar w:fldCharType="begin"/>
      </w:r>
      <w:r>
        <w:instrText xml:space="preserve"> SEQ Figura \* ARABIC </w:instrText>
      </w:r>
      <w:r>
        <w:fldChar w:fldCharType="separate"/>
      </w:r>
      <w:r>
        <w:rPr>
          <w:noProof/>
        </w:rPr>
        <w:t>27</w:t>
      </w:r>
      <w:r>
        <w:fldChar w:fldCharType="end"/>
      </w:r>
      <w:r>
        <w:t>. Calendario</w:t>
      </w:r>
    </w:p>
    <w:p w14:paraId="52BF386A" w14:textId="039133A9" w:rsidR="000A576F" w:rsidRPr="000A576F" w:rsidRDefault="0099300F" w:rsidP="006F08FE">
      <w:pPr>
        <w:tabs>
          <w:tab w:val="center" w:pos="4419"/>
        </w:tabs>
        <w:jc w:val="center"/>
        <w:rPr>
          <w:rFonts w:cs="Arial"/>
          <w:szCs w:val="24"/>
          <w:lang w:val="es-ES"/>
        </w:rPr>
        <w:sectPr w:rsidR="000A576F" w:rsidRPr="000A576F" w:rsidSect="00F5408E">
          <w:headerReference w:type="default" r:id="rId39"/>
          <w:footerReference w:type="default" r:id="rId40"/>
          <w:pgSz w:w="12240" w:h="15840"/>
          <w:pgMar w:top="1701" w:right="1134" w:bottom="1701" w:left="2268" w:header="709" w:footer="709" w:gutter="0"/>
          <w:cols w:space="708"/>
          <w:docGrid w:linePitch="360"/>
        </w:sectPr>
      </w:pPr>
      <w:r w:rsidRPr="0099300F">
        <w:rPr>
          <w:rFonts w:cs="Arial"/>
          <w:noProof/>
          <w:szCs w:val="24"/>
          <w:lang w:val="es-ES"/>
        </w:rPr>
        <w:drawing>
          <wp:inline distT="0" distB="0" distL="0" distR="0" wp14:anchorId="1C1F3B01" wp14:editId="43259E53">
            <wp:extent cx="5029200" cy="3470023"/>
            <wp:effectExtent l="0" t="0" r="0" b="0"/>
            <wp:docPr id="261" name="Imagen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1738" cy="3471774"/>
                    </a:xfrm>
                    <a:prstGeom prst="rect">
                      <a:avLst/>
                    </a:prstGeom>
                  </pic:spPr>
                </pic:pic>
              </a:graphicData>
            </a:graphic>
          </wp:inline>
        </w:drawing>
      </w:r>
    </w:p>
    <w:p w14:paraId="0CE423B6" w14:textId="2CC51BC7" w:rsidR="006222E7" w:rsidRPr="00003490" w:rsidRDefault="00460413" w:rsidP="006222E7">
      <w:pPr>
        <w:pStyle w:val="Ttulo2"/>
        <w:rPr>
          <w:rFonts w:eastAsia="Arial"/>
          <w:lang w:val="es-ES"/>
        </w:rPr>
      </w:pPr>
      <w:bookmarkStart w:id="135" w:name="_Toc24974565"/>
      <w:bookmarkStart w:id="136" w:name="_Toc76994841"/>
      <w:r w:rsidRPr="00003490">
        <w:rPr>
          <w:rFonts w:eastAsia="Arial"/>
          <w:lang w:val="es-ES"/>
        </w:rPr>
        <w:lastRenderedPageBreak/>
        <w:t>4.5</w:t>
      </w:r>
      <w:r w:rsidR="006222E7" w:rsidRPr="00003490">
        <w:rPr>
          <w:rFonts w:eastAsia="Arial"/>
          <w:lang w:val="es-ES"/>
        </w:rPr>
        <w:t xml:space="preserve"> CRONOGRAMA DE ACTIVIDADES</w:t>
      </w:r>
      <w:bookmarkEnd w:id="135"/>
      <w:bookmarkEnd w:id="136"/>
    </w:p>
    <w:p w14:paraId="206B9A7C" w14:textId="6FE0AAC7" w:rsidR="00371359" w:rsidRPr="00003490" w:rsidRDefault="00371359" w:rsidP="00553068">
      <w:pPr>
        <w:rPr>
          <w:lang w:val="es-ES"/>
        </w:rPr>
      </w:pPr>
      <w:r w:rsidRPr="00003490">
        <w:rPr>
          <w:lang w:val="es-ES"/>
        </w:rPr>
        <w:fldChar w:fldCharType="begin"/>
      </w:r>
      <w:r w:rsidRPr="00003490">
        <w:rPr>
          <w:lang w:val="es-ES"/>
        </w:rPr>
        <w:instrText xml:space="preserve"> LINK Excel.Sheet.12 "https://d.docs.live.net/9bf8530a61a997bd/Documentos/tabla de cronograma.xlsx" "Hoja2!F1C1:F19C45" \a \f 4 \h </w:instrText>
      </w:r>
      <w:r w:rsidR="00FA3B92" w:rsidRPr="00003490">
        <w:rPr>
          <w:lang w:val="es-ES"/>
        </w:rPr>
        <w:instrText xml:space="preserve"> \* MERGEFORMAT </w:instrText>
      </w:r>
      <w:r w:rsidRPr="00003490">
        <w:rPr>
          <w:lang w:val="es-ES"/>
        </w:rPr>
        <w:fldChar w:fldCharType="separate"/>
      </w:r>
    </w:p>
    <w:tbl>
      <w:tblPr>
        <w:tblW w:w="13622" w:type="dxa"/>
        <w:tblCellMar>
          <w:left w:w="70" w:type="dxa"/>
          <w:right w:w="70" w:type="dxa"/>
        </w:tblCellMar>
        <w:tblLook w:val="04A0" w:firstRow="1" w:lastRow="0" w:firstColumn="1" w:lastColumn="0" w:noHBand="0" w:noVBand="1"/>
      </w:tblPr>
      <w:tblGrid>
        <w:gridCol w:w="1352"/>
        <w:gridCol w:w="1598"/>
        <w:gridCol w:w="222"/>
        <w:gridCol w:w="222"/>
        <w:gridCol w:w="222"/>
        <w:gridCol w:w="222"/>
        <w:gridCol w:w="222"/>
        <w:gridCol w:w="222"/>
        <w:gridCol w:w="222"/>
        <w:gridCol w:w="222"/>
        <w:gridCol w:w="154"/>
        <w:gridCol w:w="171"/>
        <w:gridCol w:w="312"/>
        <w:gridCol w:w="313"/>
        <w:gridCol w:w="313"/>
        <w:gridCol w:w="196"/>
        <w:gridCol w:w="154"/>
        <w:gridCol w:w="313"/>
        <w:gridCol w:w="313"/>
        <w:gridCol w:w="313"/>
        <w:gridCol w:w="143"/>
        <w:gridCol w:w="160"/>
        <w:gridCol w:w="313"/>
        <w:gridCol w:w="313"/>
        <w:gridCol w:w="313"/>
        <w:gridCol w:w="177"/>
        <w:gridCol w:w="155"/>
        <w:gridCol w:w="313"/>
        <w:gridCol w:w="313"/>
        <w:gridCol w:w="313"/>
        <w:gridCol w:w="177"/>
        <w:gridCol w:w="155"/>
        <w:gridCol w:w="313"/>
        <w:gridCol w:w="313"/>
        <w:gridCol w:w="313"/>
        <w:gridCol w:w="196"/>
        <w:gridCol w:w="174"/>
        <w:gridCol w:w="313"/>
        <w:gridCol w:w="313"/>
        <w:gridCol w:w="313"/>
        <w:gridCol w:w="138"/>
        <w:gridCol w:w="174"/>
        <w:gridCol w:w="313"/>
        <w:gridCol w:w="313"/>
        <w:gridCol w:w="313"/>
      </w:tblGrid>
      <w:tr w:rsidR="00371359" w:rsidRPr="00003490" w14:paraId="29EFF9BD" w14:textId="77777777" w:rsidTr="00FA3B92">
        <w:trPr>
          <w:trHeight w:val="20"/>
        </w:trPr>
        <w:tc>
          <w:tcPr>
            <w:tcW w:w="2950" w:type="dxa"/>
            <w:gridSpan w:val="2"/>
            <w:vMerge w:val="restart"/>
            <w:tcBorders>
              <w:top w:val="single" w:sz="4" w:space="0" w:color="auto"/>
              <w:left w:val="single" w:sz="4" w:space="0" w:color="auto"/>
              <w:right w:val="single" w:sz="4" w:space="0" w:color="auto"/>
            </w:tcBorders>
            <w:shd w:val="clear" w:color="auto" w:fill="auto"/>
            <w:noWrap/>
            <w:vAlign w:val="center"/>
            <w:hideMark/>
          </w:tcPr>
          <w:p w14:paraId="08642989" w14:textId="69DE24A0" w:rsidR="00371359" w:rsidRPr="00003490" w:rsidRDefault="00371359">
            <w:pPr>
              <w:jc w:val="right"/>
              <w:rPr>
                <w:rFonts w:ascii="Calibri" w:eastAsia="Times New Roman" w:hAnsi="Calibri" w:cs="Times New Roman"/>
                <w:color w:val="000000"/>
                <w:sz w:val="16"/>
                <w:szCs w:val="16"/>
                <w:lang w:val="es-ES" w:eastAsia="es-ES"/>
              </w:rPr>
            </w:pPr>
            <w:r w:rsidRPr="00003490">
              <w:rPr>
                <w:rFonts w:ascii="Calibri" w:eastAsia="Times New Roman" w:hAnsi="Calibri" w:cs="Times New Roman"/>
                <w:noProof/>
                <w:color w:val="000000"/>
                <w:sz w:val="16"/>
                <w:szCs w:val="16"/>
                <w:lang w:val="es-ES"/>
              </w:rPr>
              <mc:AlternateContent>
                <mc:Choice Requires="wps">
                  <w:drawing>
                    <wp:anchor distT="0" distB="0" distL="114300" distR="114300" simplePos="0" relativeHeight="251658240" behindDoc="0" locked="0" layoutInCell="1" allowOverlap="1" wp14:anchorId="0A300FC1" wp14:editId="17C8B24A">
                      <wp:simplePos x="0" y="0"/>
                      <wp:positionH relativeFrom="column">
                        <wp:posOffset>-6985</wp:posOffset>
                      </wp:positionH>
                      <wp:positionV relativeFrom="paragraph">
                        <wp:posOffset>19050</wp:posOffset>
                      </wp:positionV>
                      <wp:extent cx="1823085" cy="345440"/>
                      <wp:effectExtent l="0" t="0" r="24765" b="35560"/>
                      <wp:wrapNone/>
                      <wp:docPr id="120" name="Conector recto 120"/>
                      <wp:cNvGraphicFramePr/>
                      <a:graphic xmlns:a="http://schemas.openxmlformats.org/drawingml/2006/main">
                        <a:graphicData uri="http://schemas.microsoft.com/office/word/2010/wordprocessingShape">
                          <wps:wsp>
                            <wps:cNvCnPr/>
                            <wps:spPr>
                              <a:xfrm>
                                <a:off x="0" y="0"/>
                                <a:ext cx="1823085" cy="3454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08E75BFA" id="Conector recto 120"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1.5pt" to="143pt,2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" strokecolor="black [3200]" strokeweight=".5pt">
                      <v:stroke joinstyle="miter"/>
                    </v:line>
                  </w:pict>
                </mc:Fallback>
              </mc:AlternateContent>
            </w:r>
            <w:r w:rsidRPr="00003490">
              <w:rPr>
                <w:rFonts w:ascii="Calibri" w:eastAsia="Times New Roman" w:hAnsi="Calibri" w:cs="Times New Roman"/>
                <w:color w:val="000000"/>
                <w:sz w:val="16"/>
                <w:szCs w:val="16"/>
                <w:lang w:val="es-ES" w:eastAsia="es-ES"/>
              </w:rPr>
              <w:t>TIEMPO</w:t>
            </w:r>
          </w:p>
        </w:tc>
        <w:tc>
          <w:tcPr>
            <w:tcW w:w="5747" w:type="dxa"/>
            <w:gridSpan w:val="24"/>
            <w:tcBorders>
              <w:top w:val="single" w:sz="4" w:space="0" w:color="auto"/>
              <w:left w:val="nil"/>
              <w:bottom w:val="single" w:sz="4" w:space="0" w:color="auto"/>
              <w:right w:val="single" w:sz="4" w:space="0" w:color="auto"/>
            </w:tcBorders>
            <w:shd w:val="clear" w:color="auto" w:fill="auto"/>
            <w:vAlign w:val="center"/>
            <w:hideMark/>
          </w:tcPr>
          <w:p w14:paraId="059A2C5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B-2020</w:t>
            </w:r>
          </w:p>
        </w:tc>
        <w:tc>
          <w:tcPr>
            <w:tcW w:w="4925" w:type="dxa"/>
            <w:gridSpan w:val="19"/>
            <w:tcBorders>
              <w:top w:val="single" w:sz="4" w:space="0" w:color="auto"/>
              <w:left w:val="nil"/>
              <w:bottom w:val="single" w:sz="4" w:space="0" w:color="auto"/>
              <w:right w:val="single" w:sz="4" w:space="0" w:color="auto"/>
            </w:tcBorders>
            <w:shd w:val="clear" w:color="auto" w:fill="auto"/>
            <w:vAlign w:val="center"/>
            <w:hideMark/>
          </w:tcPr>
          <w:p w14:paraId="06A2ADBE"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A-2021</w:t>
            </w:r>
          </w:p>
        </w:tc>
      </w:tr>
      <w:tr w:rsidR="00371359" w:rsidRPr="00003490" w14:paraId="0969ACF7" w14:textId="77777777" w:rsidTr="00FA3B92">
        <w:trPr>
          <w:trHeight w:val="20"/>
        </w:trPr>
        <w:tc>
          <w:tcPr>
            <w:tcW w:w="2950" w:type="dxa"/>
            <w:gridSpan w:val="2"/>
            <w:vMerge/>
            <w:tcBorders>
              <w:left w:val="single" w:sz="4" w:space="0" w:color="auto"/>
              <w:right w:val="single" w:sz="4" w:space="0" w:color="auto"/>
            </w:tcBorders>
            <w:vAlign w:val="center"/>
            <w:hideMark/>
          </w:tcPr>
          <w:p w14:paraId="764C857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p>
        </w:tc>
        <w:tc>
          <w:tcPr>
            <w:tcW w:w="888" w:type="dxa"/>
            <w:gridSpan w:val="4"/>
            <w:tcBorders>
              <w:top w:val="single" w:sz="4" w:space="0" w:color="auto"/>
              <w:left w:val="nil"/>
              <w:bottom w:val="single" w:sz="4" w:space="0" w:color="auto"/>
              <w:right w:val="single" w:sz="4" w:space="0" w:color="auto"/>
            </w:tcBorders>
            <w:shd w:val="clear" w:color="auto" w:fill="auto"/>
            <w:vAlign w:val="center"/>
            <w:hideMark/>
          </w:tcPr>
          <w:p w14:paraId="70A96D8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AGO</w:t>
            </w:r>
          </w:p>
        </w:tc>
        <w:tc>
          <w:tcPr>
            <w:tcW w:w="1042" w:type="dxa"/>
            <w:gridSpan w:val="5"/>
            <w:tcBorders>
              <w:top w:val="single" w:sz="4" w:space="0" w:color="auto"/>
              <w:left w:val="nil"/>
              <w:bottom w:val="single" w:sz="4" w:space="0" w:color="auto"/>
              <w:right w:val="single" w:sz="4" w:space="0" w:color="auto"/>
            </w:tcBorders>
            <w:shd w:val="clear" w:color="auto" w:fill="auto"/>
            <w:vAlign w:val="center"/>
            <w:hideMark/>
          </w:tcPr>
          <w:p w14:paraId="2EDC274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SEP</w:t>
            </w:r>
          </w:p>
        </w:tc>
        <w:tc>
          <w:tcPr>
            <w:tcW w:w="1305" w:type="dxa"/>
            <w:gridSpan w:val="5"/>
            <w:tcBorders>
              <w:top w:val="single" w:sz="4" w:space="0" w:color="auto"/>
              <w:left w:val="nil"/>
              <w:bottom w:val="single" w:sz="4" w:space="0" w:color="auto"/>
              <w:right w:val="single" w:sz="4" w:space="0" w:color="auto"/>
            </w:tcBorders>
            <w:shd w:val="clear" w:color="auto" w:fill="auto"/>
            <w:vAlign w:val="center"/>
            <w:hideMark/>
          </w:tcPr>
          <w:p w14:paraId="4EDB375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OCT</w:t>
            </w:r>
          </w:p>
        </w:tc>
        <w:tc>
          <w:tcPr>
            <w:tcW w:w="1236" w:type="dxa"/>
            <w:gridSpan w:val="5"/>
            <w:tcBorders>
              <w:top w:val="single" w:sz="4" w:space="0" w:color="auto"/>
              <w:left w:val="nil"/>
              <w:bottom w:val="single" w:sz="4" w:space="0" w:color="auto"/>
              <w:right w:val="single" w:sz="4" w:space="0" w:color="auto"/>
            </w:tcBorders>
            <w:shd w:val="clear" w:color="auto" w:fill="auto"/>
            <w:vAlign w:val="center"/>
            <w:hideMark/>
          </w:tcPr>
          <w:p w14:paraId="4AE6E41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NOV</w:t>
            </w:r>
          </w:p>
        </w:tc>
        <w:tc>
          <w:tcPr>
            <w:tcW w:w="1276" w:type="dxa"/>
            <w:gridSpan w:val="5"/>
            <w:tcBorders>
              <w:top w:val="single" w:sz="4" w:space="0" w:color="auto"/>
              <w:left w:val="nil"/>
              <w:bottom w:val="single" w:sz="4" w:space="0" w:color="auto"/>
              <w:right w:val="single" w:sz="4" w:space="0" w:color="auto"/>
            </w:tcBorders>
            <w:shd w:val="clear" w:color="auto" w:fill="auto"/>
            <w:vAlign w:val="center"/>
            <w:hideMark/>
          </w:tcPr>
          <w:p w14:paraId="16C8236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DIC</w:t>
            </w:r>
          </w:p>
        </w:tc>
        <w:tc>
          <w:tcPr>
            <w:tcW w:w="1271" w:type="dxa"/>
            <w:gridSpan w:val="5"/>
            <w:tcBorders>
              <w:top w:val="single" w:sz="4" w:space="0" w:color="auto"/>
              <w:left w:val="nil"/>
              <w:bottom w:val="single" w:sz="4" w:space="0" w:color="auto"/>
              <w:right w:val="single" w:sz="4" w:space="0" w:color="auto"/>
            </w:tcBorders>
            <w:shd w:val="clear" w:color="auto" w:fill="auto"/>
            <w:vAlign w:val="center"/>
            <w:hideMark/>
          </w:tcPr>
          <w:p w14:paraId="1702642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ENE</w:t>
            </w:r>
          </w:p>
        </w:tc>
        <w:tc>
          <w:tcPr>
            <w:tcW w:w="1290" w:type="dxa"/>
            <w:gridSpan w:val="5"/>
            <w:tcBorders>
              <w:top w:val="single" w:sz="4" w:space="0" w:color="auto"/>
              <w:left w:val="nil"/>
              <w:bottom w:val="single" w:sz="4" w:space="0" w:color="auto"/>
              <w:right w:val="single" w:sz="4" w:space="0" w:color="auto"/>
            </w:tcBorders>
            <w:shd w:val="clear" w:color="auto" w:fill="auto"/>
            <w:vAlign w:val="center"/>
            <w:hideMark/>
          </w:tcPr>
          <w:p w14:paraId="51CA230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FEB</w:t>
            </w:r>
          </w:p>
        </w:tc>
        <w:tc>
          <w:tcPr>
            <w:tcW w:w="1251" w:type="dxa"/>
            <w:gridSpan w:val="5"/>
            <w:tcBorders>
              <w:top w:val="single" w:sz="4" w:space="0" w:color="auto"/>
              <w:left w:val="nil"/>
              <w:bottom w:val="single" w:sz="4" w:space="0" w:color="auto"/>
              <w:right w:val="single" w:sz="4" w:space="0" w:color="auto"/>
            </w:tcBorders>
            <w:shd w:val="clear" w:color="auto" w:fill="auto"/>
            <w:vAlign w:val="center"/>
            <w:hideMark/>
          </w:tcPr>
          <w:p w14:paraId="52AEE07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MAR</w:t>
            </w:r>
          </w:p>
        </w:tc>
        <w:tc>
          <w:tcPr>
            <w:tcW w:w="1113" w:type="dxa"/>
            <w:gridSpan w:val="4"/>
            <w:tcBorders>
              <w:top w:val="single" w:sz="4" w:space="0" w:color="auto"/>
              <w:left w:val="nil"/>
              <w:bottom w:val="single" w:sz="4" w:space="0" w:color="auto"/>
              <w:right w:val="single" w:sz="4" w:space="0" w:color="auto"/>
            </w:tcBorders>
            <w:shd w:val="clear" w:color="auto" w:fill="auto"/>
            <w:vAlign w:val="center"/>
            <w:hideMark/>
          </w:tcPr>
          <w:p w14:paraId="19E5368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ABR</w:t>
            </w:r>
          </w:p>
        </w:tc>
      </w:tr>
      <w:tr w:rsidR="00371359" w:rsidRPr="00003490" w14:paraId="524BB0F3" w14:textId="77777777" w:rsidTr="00FA3B92">
        <w:trPr>
          <w:trHeight w:val="20"/>
        </w:trPr>
        <w:tc>
          <w:tcPr>
            <w:tcW w:w="2950" w:type="dxa"/>
            <w:gridSpan w:val="2"/>
            <w:tcBorders>
              <w:left w:val="single" w:sz="4" w:space="0" w:color="auto"/>
              <w:bottom w:val="single" w:sz="4" w:space="0" w:color="auto"/>
              <w:right w:val="single" w:sz="4" w:space="0" w:color="auto"/>
            </w:tcBorders>
            <w:shd w:val="clear" w:color="auto" w:fill="auto"/>
            <w:noWrap/>
            <w:vAlign w:val="bottom"/>
            <w:hideMark/>
          </w:tcPr>
          <w:p w14:paraId="361D43F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ACTIVIDA</w:t>
            </w:r>
          </w:p>
        </w:tc>
        <w:tc>
          <w:tcPr>
            <w:tcW w:w="222" w:type="dxa"/>
            <w:tcBorders>
              <w:top w:val="nil"/>
              <w:left w:val="nil"/>
              <w:bottom w:val="single" w:sz="4" w:space="0" w:color="auto"/>
              <w:right w:val="single" w:sz="4" w:space="0" w:color="auto"/>
            </w:tcBorders>
            <w:shd w:val="clear" w:color="auto" w:fill="auto"/>
            <w:vAlign w:val="center"/>
            <w:hideMark/>
          </w:tcPr>
          <w:p w14:paraId="1BC62CF6"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w:t>
            </w:r>
          </w:p>
        </w:tc>
        <w:tc>
          <w:tcPr>
            <w:tcW w:w="222" w:type="dxa"/>
            <w:tcBorders>
              <w:top w:val="nil"/>
              <w:left w:val="nil"/>
              <w:bottom w:val="single" w:sz="4" w:space="0" w:color="auto"/>
              <w:right w:val="single" w:sz="4" w:space="0" w:color="auto"/>
            </w:tcBorders>
            <w:shd w:val="clear" w:color="auto" w:fill="auto"/>
            <w:vAlign w:val="center"/>
            <w:hideMark/>
          </w:tcPr>
          <w:p w14:paraId="1CB78A0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w:t>
            </w:r>
          </w:p>
        </w:tc>
        <w:tc>
          <w:tcPr>
            <w:tcW w:w="222" w:type="dxa"/>
            <w:tcBorders>
              <w:top w:val="nil"/>
              <w:left w:val="nil"/>
              <w:bottom w:val="single" w:sz="4" w:space="0" w:color="auto"/>
              <w:right w:val="single" w:sz="4" w:space="0" w:color="auto"/>
            </w:tcBorders>
            <w:shd w:val="clear" w:color="auto" w:fill="auto"/>
            <w:vAlign w:val="center"/>
            <w:hideMark/>
          </w:tcPr>
          <w:p w14:paraId="4835D10E"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3</w:t>
            </w:r>
          </w:p>
        </w:tc>
        <w:tc>
          <w:tcPr>
            <w:tcW w:w="222" w:type="dxa"/>
            <w:tcBorders>
              <w:top w:val="nil"/>
              <w:left w:val="nil"/>
              <w:bottom w:val="single" w:sz="4" w:space="0" w:color="auto"/>
              <w:right w:val="single" w:sz="4" w:space="0" w:color="auto"/>
            </w:tcBorders>
            <w:shd w:val="clear" w:color="auto" w:fill="auto"/>
            <w:vAlign w:val="center"/>
            <w:hideMark/>
          </w:tcPr>
          <w:p w14:paraId="53A1E29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4</w:t>
            </w:r>
          </w:p>
        </w:tc>
        <w:tc>
          <w:tcPr>
            <w:tcW w:w="222" w:type="dxa"/>
            <w:tcBorders>
              <w:top w:val="nil"/>
              <w:left w:val="nil"/>
              <w:bottom w:val="single" w:sz="4" w:space="0" w:color="auto"/>
              <w:right w:val="single" w:sz="4" w:space="0" w:color="auto"/>
            </w:tcBorders>
            <w:shd w:val="clear" w:color="auto" w:fill="auto"/>
            <w:vAlign w:val="center"/>
            <w:hideMark/>
          </w:tcPr>
          <w:p w14:paraId="047FD41E"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5</w:t>
            </w:r>
          </w:p>
        </w:tc>
        <w:tc>
          <w:tcPr>
            <w:tcW w:w="222" w:type="dxa"/>
            <w:tcBorders>
              <w:top w:val="nil"/>
              <w:left w:val="nil"/>
              <w:bottom w:val="single" w:sz="4" w:space="0" w:color="auto"/>
              <w:right w:val="single" w:sz="4" w:space="0" w:color="auto"/>
            </w:tcBorders>
            <w:shd w:val="clear" w:color="auto" w:fill="auto"/>
            <w:vAlign w:val="center"/>
            <w:hideMark/>
          </w:tcPr>
          <w:p w14:paraId="36F93B05"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6</w:t>
            </w:r>
          </w:p>
        </w:tc>
        <w:tc>
          <w:tcPr>
            <w:tcW w:w="222" w:type="dxa"/>
            <w:tcBorders>
              <w:top w:val="nil"/>
              <w:left w:val="nil"/>
              <w:bottom w:val="single" w:sz="4" w:space="0" w:color="auto"/>
              <w:right w:val="single" w:sz="4" w:space="0" w:color="auto"/>
            </w:tcBorders>
            <w:shd w:val="clear" w:color="auto" w:fill="auto"/>
            <w:vAlign w:val="center"/>
            <w:hideMark/>
          </w:tcPr>
          <w:p w14:paraId="125A0A8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7</w:t>
            </w:r>
          </w:p>
        </w:tc>
        <w:tc>
          <w:tcPr>
            <w:tcW w:w="222" w:type="dxa"/>
            <w:tcBorders>
              <w:top w:val="nil"/>
              <w:left w:val="nil"/>
              <w:bottom w:val="single" w:sz="4" w:space="0" w:color="auto"/>
              <w:right w:val="single" w:sz="4" w:space="0" w:color="auto"/>
            </w:tcBorders>
            <w:shd w:val="clear" w:color="auto" w:fill="auto"/>
            <w:vAlign w:val="center"/>
            <w:hideMark/>
          </w:tcPr>
          <w:p w14:paraId="2352C37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8</w:t>
            </w:r>
          </w:p>
        </w:tc>
        <w:tc>
          <w:tcPr>
            <w:tcW w:w="325" w:type="dxa"/>
            <w:gridSpan w:val="2"/>
            <w:tcBorders>
              <w:top w:val="single" w:sz="4" w:space="0" w:color="auto"/>
              <w:left w:val="nil"/>
              <w:bottom w:val="single" w:sz="4" w:space="0" w:color="auto"/>
              <w:right w:val="single" w:sz="4" w:space="0" w:color="auto"/>
            </w:tcBorders>
            <w:shd w:val="clear" w:color="auto" w:fill="auto"/>
            <w:vAlign w:val="center"/>
            <w:hideMark/>
          </w:tcPr>
          <w:p w14:paraId="3921B80C"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9</w:t>
            </w:r>
          </w:p>
        </w:tc>
        <w:tc>
          <w:tcPr>
            <w:tcW w:w="312" w:type="dxa"/>
            <w:tcBorders>
              <w:top w:val="nil"/>
              <w:left w:val="nil"/>
              <w:bottom w:val="single" w:sz="4" w:space="0" w:color="auto"/>
              <w:right w:val="single" w:sz="4" w:space="0" w:color="auto"/>
            </w:tcBorders>
            <w:shd w:val="clear" w:color="auto" w:fill="auto"/>
            <w:vAlign w:val="center"/>
            <w:hideMark/>
          </w:tcPr>
          <w:p w14:paraId="5D9E7BF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0</w:t>
            </w:r>
          </w:p>
        </w:tc>
        <w:tc>
          <w:tcPr>
            <w:tcW w:w="313" w:type="dxa"/>
            <w:tcBorders>
              <w:top w:val="nil"/>
              <w:left w:val="nil"/>
              <w:bottom w:val="single" w:sz="4" w:space="0" w:color="auto"/>
              <w:right w:val="single" w:sz="4" w:space="0" w:color="auto"/>
            </w:tcBorders>
            <w:shd w:val="clear" w:color="auto" w:fill="auto"/>
            <w:vAlign w:val="center"/>
            <w:hideMark/>
          </w:tcPr>
          <w:p w14:paraId="24060015"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1</w:t>
            </w:r>
          </w:p>
        </w:tc>
        <w:tc>
          <w:tcPr>
            <w:tcW w:w="313" w:type="dxa"/>
            <w:tcBorders>
              <w:top w:val="nil"/>
              <w:left w:val="nil"/>
              <w:bottom w:val="single" w:sz="4" w:space="0" w:color="auto"/>
              <w:right w:val="single" w:sz="4" w:space="0" w:color="auto"/>
            </w:tcBorders>
            <w:shd w:val="clear" w:color="auto" w:fill="auto"/>
            <w:vAlign w:val="center"/>
            <w:hideMark/>
          </w:tcPr>
          <w:p w14:paraId="153DE13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2</w:t>
            </w:r>
          </w:p>
        </w:tc>
        <w:tc>
          <w:tcPr>
            <w:tcW w:w="350" w:type="dxa"/>
            <w:gridSpan w:val="2"/>
            <w:tcBorders>
              <w:top w:val="single" w:sz="4" w:space="0" w:color="auto"/>
              <w:left w:val="nil"/>
              <w:bottom w:val="single" w:sz="4" w:space="0" w:color="auto"/>
              <w:right w:val="single" w:sz="4" w:space="0" w:color="auto"/>
            </w:tcBorders>
            <w:shd w:val="clear" w:color="auto" w:fill="auto"/>
            <w:vAlign w:val="center"/>
            <w:hideMark/>
          </w:tcPr>
          <w:p w14:paraId="01F5248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3</w:t>
            </w:r>
          </w:p>
        </w:tc>
        <w:tc>
          <w:tcPr>
            <w:tcW w:w="313" w:type="dxa"/>
            <w:tcBorders>
              <w:top w:val="nil"/>
              <w:left w:val="nil"/>
              <w:bottom w:val="single" w:sz="4" w:space="0" w:color="auto"/>
              <w:right w:val="single" w:sz="4" w:space="0" w:color="auto"/>
            </w:tcBorders>
            <w:shd w:val="clear" w:color="auto" w:fill="auto"/>
            <w:vAlign w:val="center"/>
            <w:hideMark/>
          </w:tcPr>
          <w:p w14:paraId="34869E4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4</w:t>
            </w:r>
          </w:p>
        </w:tc>
        <w:tc>
          <w:tcPr>
            <w:tcW w:w="313" w:type="dxa"/>
            <w:tcBorders>
              <w:top w:val="nil"/>
              <w:left w:val="nil"/>
              <w:bottom w:val="single" w:sz="4" w:space="0" w:color="auto"/>
              <w:right w:val="single" w:sz="4" w:space="0" w:color="auto"/>
            </w:tcBorders>
            <w:shd w:val="clear" w:color="auto" w:fill="auto"/>
            <w:vAlign w:val="center"/>
            <w:hideMark/>
          </w:tcPr>
          <w:p w14:paraId="2B72670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5</w:t>
            </w:r>
          </w:p>
        </w:tc>
        <w:tc>
          <w:tcPr>
            <w:tcW w:w="313" w:type="dxa"/>
            <w:tcBorders>
              <w:top w:val="nil"/>
              <w:left w:val="nil"/>
              <w:bottom w:val="single" w:sz="4" w:space="0" w:color="auto"/>
              <w:right w:val="single" w:sz="4" w:space="0" w:color="auto"/>
            </w:tcBorders>
            <w:shd w:val="clear" w:color="auto" w:fill="auto"/>
            <w:vAlign w:val="center"/>
            <w:hideMark/>
          </w:tcPr>
          <w:p w14:paraId="5EE75D9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6</w:t>
            </w:r>
          </w:p>
        </w:tc>
        <w:tc>
          <w:tcPr>
            <w:tcW w:w="303" w:type="dxa"/>
            <w:gridSpan w:val="2"/>
            <w:tcBorders>
              <w:top w:val="single" w:sz="4" w:space="0" w:color="auto"/>
              <w:left w:val="nil"/>
              <w:bottom w:val="single" w:sz="4" w:space="0" w:color="auto"/>
              <w:right w:val="single" w:sz="4" w:space="0" w:color="auto"/>
            </w:tcBorders>
            <w:shd w:val="clear" w:color="auto" w:fill="auto"/>
            <w:vAlign w:val="center"/>
            <w:hideMark/>
          </w:tcPr>
          <w:p w14:paraId="6CFE793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7</w:t>
            </w:r>
          </w:p>
        </w:tc>
        <w:tc>
          <w:tcPr>
            <w:tcW w:w="313" w:type="dxa"/>
            <w:tcBorders>
              <w:top w:val="nil"/>
              <w:left w:val="nil"/>
              <w:bottom w:val="single" w:sz="4" w:space="0" w:color="auto"/>
              <w:right w:val="single" w:sz="4" w:space="0" w:color="auto"/>
            </w:tcBorders>
            <w:shd w:val="clear" w:color="auto" w:fill="auto"/>
            <w:vAlign w:val="center"/>
            <w:hideMark/>
          </w:tcPr>
          <w:p w14:paraId="797C38FE"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8</w:t>
            </w:r>
          </w:p>
        </w:tc>
        <w:tc>
          <w:tcPr>
            <w:tcW w:w="313" w:type="dxa"/>
            <w:tcBorders>
              <w:top w:val="nil"/>
              <w:left w:val="nil"/>
              <w:bottom w:val="single" w:sz="4" w:space="0" w:color="auto"/>
              <w:right w:val="single" w:sz="4" w:space="0" w:color="auto"/>
            </w:tcBorders>
            <w:shd w:val="clear" w:color="auto" w:fill="auto"/>
            <w:vAlign w:val="center"/>
            <w:hideMark/>
          </w:tcPr>
          <w:p w14:paraId="2DA3739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19</w:t>
            </w:r>
          </w:p>
        </w:tc>
        <w:tc>
          <w:tcPr>
            <w:tcW w:w="313" w:type="dxa"/>
            <w:tcBorders>
              <w:top w:val="nil"/>
              <w:left w:val="nil"/>
              <w:bottom w:val="single" w:sz="4" w:space="0" w:color="auto"/>
              <w:right w:val="single" w:sz="4" w:space="0" w:color="auto"/>
            </w:tcBorders>
            <w:shd w:val="clear" w:color="auto" w:fill="auto"/>
            <w:vAlign w:val="center"/>
            <w:hideMark/>
          </w:tcPr>
          <w:p w14:paraId="72954EE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0</w:t>
            </w:r>
          </w:p>
        </w:tc>
        <w:tc>
          <w:tcPr>
            <w:tcW w:w="332" w:type="dxa"/>
            <w:gridSpan w:val="2"/>
            <w:tcBorders>
              <w:top w:val="single" w:sz="4" w:space="0" w:color="auto"/>
              <w:left w:val="nil"/>
              <w:bottom w:val="single" w:sz="4" w:space="0" w:color="auto"/>
              <w:right w:val="single" w:sz="4" w:space="0" w:color="auto"/>
            </w:tcBorders>
            <w:shd w:val="clear" w:color="auto" w:fill="auto"/>
            <w:vAlign w:val="center"/>
            <w:hideMark/>
          </w:tcPr>
          <w:p w14:paraId="6501BE5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1</w:t>
            </w:r>
          </w:p>
        </w:tc>
        <w:tc>
          <w:tcPr>
            <w:tcW w:w="313" w:type="dxa"/>
            <w:tcBorders>
              <w:top w:val="nil"/>
              <w:left w:val="nil"/>
              <w:bottom w:val="single" w:sz="4" w:space="0" w:color="auto"/>
              <w:right w:val="single" w:sz="4" w:space="0" w:color="auto"/>
            </w:tcBorders>
            <w:shd w:val="clear" w:color="auto" w:fill="auto"/>
            <w:vAlign w:val="center"/>
            <w:hideMark/>
          </w:tcPr>
          <w:p w14:paraId="0EF05E0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2</w:t>
            </w:r>
          </w:p>
        </w:tc>
        <w:tc>
          <w:tcPr>
            <w:tcW w:w="313" w:type="dxa"/>
            <w:tcBorders>
              <w:top w:val="nil"/>
              <w:left w:val="nil"/>
              <w:bottom w:val="single" w:sz="4" w:space="0" w:color="auto"/>
              <w:right w:val="single" w:sz="4" w:space="0" w:color="auto"/>
            </w:tcBorders>
            <w:shd w:val="clear" w:color="auto" w:fill="auto"/>
            <w:vAlign w:val="center"/>
            <w:hideMark/>
          </w:tcPr>
          <w:p w14:paraId="365442D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3</w:t>
            </w:r>
          </w:p>
        </w:tc>
        <w:tc>
          <w:tcPr>
            <w:tcW w:w="313" w:type="dxa"/>
            <w:tcBorders>
              <w:top w:val="nil"/>
              <w:left w:val="nil"/>
              <w:bottom w:val="single" w:sz="4" w:space="0" w:color="auto"/>
              <w:right w:val="single" w:sz="4" w:space="0" w:color="auto"/>
            </w:tcBorders>
            <w:shd w:val="clear" w:color="auto" w:fill="auto"/>
            <w:vAlign w:val="center"/>
            <w:hideMark/>
          </w:tcPr>
          <w:p w14:paraId="59959F4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4</w:t>
            </w:r>
          </w:p>
        </w:tc>
        <w:tc>
          <w:tcPr>
            <w:tcW w:w="332" w:type="dxa"/>
            <w:gridSpan w:val="2"/>
            <w:tcBorders>
              <w:top w:val="single" w:sz="4" w:space="0" w:color="auto"/>
              <w:left w:val="nil"/>
              <w:bottom w:val="single" w:sz="4" w:space="0" w:color="auto"/>
              <w:right w:val="single" w:sz="4" w:space="0" w:color="auto"/>
            </w:tcBorders>
            <w:shd w:val="clear" w:color="auto" w:fill="auto"/>
            <w:vAlign w:val="center"/>
            <w:hideMark/>
          </w:tcPr>
          <w:p w14:paraId="5C0B565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5</w:t>
            </w:r>
          </w:p>
        </w:tc>
        <w:tc>
          <w:tcPr>
            <w:tcW w:w="313" w:type="dxa"/>
            <w:tcBorders>
              <w:top w:val="nil"/>
              <w:left w:val="nil"/>
              <w:bottom w:val="single" w:sz="4" w:space="0" w:color="auto"/>
              <w:right w:val="single" w:sz="4" w:space="0" w:color="auto"/>
            </w:tcBorders>
            <w:shd w:val="clear" w:color="auto" w:fill="auto"/>
            <w:vAlign w:val="center"/>
            <w:hideMark/>
          </w:tcPr>
          <w:p w14:paraId="39FBCCE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6</w:t>
            </w:r>
          </w:p>
        </w:tc>
        <w:tc>
          <w:tcPr>
            <w:tcW w:w="313" w:type="dxa"/>
            <w:tcBorders>
              <w:top w:val="nil"/>
              <w:left w:val="nil"/>
              <w:bottom w:val="single" w:sz="4" w:space="0" w:color="auto"/>
              <w:right w:val="single" w:sz="4" w:space="0" w:color="auto"/>
            </w:tcBorders>
            <w:shd w:val="clear" w:color="auto" w:fill="auto"/>
            <w:vAlign w:val="center"/>
            <w:hideMark/>
          </w:tcPr>
          <w:p w14:paraId="0BF175F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7</w:t>
            </w:r>
          </w:p>
        </w:tc>
        <w:tc>
          <w:tcPr>
            <w:tcW w:w="313" w:type="dxa"/>
            <w:tcBorders>
              <w:top w:val="nil"/>
              <w:left w:val="nil"/>
              <w:bottom w:val="single" w:sz="4" w:space="0" w:color="auto"/>
              <w:right w:val="single" w:sz="4" w:space="0" w:color="auto"/>
            </w:tcBorders>
            <w:shd w:val="clear" w:color="auto" w:fill="auto"/>
            <w:vAlign w:val="center"/>
            <w:hideMark/>
          </w:tcPr>
          <w:p w14:paraId="494764B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8</w:t>
            </w:r>
          </w:p>
        </w:tc>
        <w:tc>
          <w:tcPr>
            <w:tcW w:w="370" w:type="dxa"/>
            <w:gridSpan w:val="2"/>
            <w:tcBorders>
              <w:top w:val="single" w:sz="4" w:space="0" w:color="auto"/>
              <w:left w:val="nil"/>
              <w:bottom w:val="single" w:sz="4" w:space="0" w:color="auto"/>
              <w:right w:val="single" w:sz="4" w:space="0" w:color="auto"/>
            </w:tcBorders>
            <w:shd w:val="clear" w:color="auto" w:fill="auto"/>
            <w:vAlign w:val="center"/>
            <w:hideMark/>
          </w:tcPr>
          <w:p w14:paraId="52EF8E1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29</w:t>
            </w:r>
          </w:p>
        </w:tc>
        <w:tc>
          <w:tcPr>
            <w:tcW w:w="313" w:type="dxa"/>
            <w:tcBorders>
              <w:top w:val="nil"/>
              <w:left w:val="nil"/>
              <w:bottom w:val="single" w:sz="4" w:space="0" w:color="auto"/>
              <w:right w:val="single" w:sz="4" w:space="0" w:color="auto"/>
            </w:tcBorders>
            <w:shd w:val="clear" w:color="auto" w:fill="auto"/>
            <w:vAlign w:val="center"/>
            <w:hideMark/>
          </w:tcPr>
          <w:p w14:paraId="4B2B828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30</w:t>
            </w:r>
          </w:p>
        </w:tc>
        <w:tc>
          <w:tcPr>
            <w:tcW w:w="313" w:type="dxa"/>
            <w:tcBorders>
              <w:top w:val="nil"/>
              <w:left w:val="nil"/>
              <w:bottom w:val="single" w:sz="4" w:space="0" w:color="auto"/>
              <w:right w:val="single" w:sz="4" w:space="0" w:color="auto"/>
            </w:tcBorders>
            <w:shd w:val="clear" w:color="auto" w:fill="auto"/>
            <w:vAlign w:val="center"/>
            <w:hideMark/>
          </w:tcPr>
          <w:p w14:paraId="5F3BD51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31</w:t>
            </w:r>
          </w:p>
        </w:tc>
        <w:tc>
          <w:tcPr>
            <w:tcW w:w="313" w:type="dxa"/>
            <w:tcBorders>
              <w:top w:val="nil"/>
              <w:left w:val="nil"/>
              <w:bottom w:val="single" w:sz="4" w:space="0" w:color="auto"/>
              <w:right w:val="single" w:sz="4" w:space="0" w:color="auto"/>
            </w:tcBorders>
            <w:shd w:val="clear" w:color="auto" w:fill="auto"/>
            <w:vAlign w:val="center"/>
            <w:hideMark/>
          </w:tcPr>
          <w:p w14:paraId="156A3E2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32</w:t>
            </w:r>
          </w:p>
        </w:tc>
        <w:tc>
          <w:tcPr>
            <w:tcW w:w="312" w:type="dxa"/>
            <w:gridSpan w:val="2"/>
            <w:tcBorders>
              <w:top w:val="single" w:sz="4" w:space="0" w:color="auto"/>
              <w:left w:val="nil"/>
              <w:bottom w:val="single" w:sz="4" w:space="0" w:color="auto"/>
              <w:right w:val="single" w:sz="4" w:space="0" w:color="auto"/>
            </w:tcBorders>
            <w:shd w:val="clear" w:color="auto" w:fill="auto"/>
            <w:vAlign w:val="center"/>
            <w:hideMark/>
          </w:tcPr>
          <w:p w14:paraId="27DF288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33</w:t>
            </w:r>
          </w:p>
        </w:tc>
        <w:tc>
          <w:tcPr>
            <w:tcW w:w="313" w:type="dxa"/>
            <w:tcBorders>
              <w:top w:val="nil"/>
              <w:left w:val="nil"/>
              <w:bottom w:val="single" w:sz="4" w:space="0" w:color="auto"/>
              <w:right w:val="single" w:sz="4" w:space="0" w:color="auto"/>
            </w:tcBorders>
            <w:shd w:val="clear" w:color="auto" w:fill="auto"/>
            <w:vAlign w:val="center"/>
            <w:hideMark/>
          </w:tcPr>
          <w:p w14:paraId="3721712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34</w:t>
            </w:r>
          </w:p>
        </w:tc>
        <w:tc>
          <w:tcPr>
            <w:tcW w:w="313" w:type="dxa"/>
            <w:tcBorders>
              <w:top w:val="nil"/>
              <w:left w:val="nil"/>
              <w:bottom w:val="single" w:sz="4" w:space="0" w:color="auto"/>
              <w:right w:val="single" w:sz="4" w:space="0" w:color="auto"/>
            </w:tcBorders>
            <w:shd w:val="clear" w:color="auto" w:fill="auto"/>
            <w:vAlign w:val="center"/>
            <w:hideMark/>
          </w:tcPr>
          <w:p w14:paraId="18FF611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35</w:t>
            </w:r>
          </w:p>
        </w:tc>
        <w:tc>
          <w:tcPr>
            <w:tcW w:w="313" w:type="dxa"/>
            <w:tcBorders>
              <w:top w:val="nil"/>
              <w:left w:val="nil"/>
              <w:bottom w:val="single" w:sz="4" w:space="0" w:color="auto"/>
              <w:right w:val="single" w:sz="4" w:space="0" w:color="auto"/>
            </w:tcBorders>
            <w:shd w:val="clear" w:color="auto" w:fill="auto"/>
            <w:vAlign w:val="center"/>
            <w:hideMark/>
          </w:tcPr>
          <w:p w14:paraId="183C09A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36</w:t>
            </w:r>
          </w:p>
        </w:tc>
      </w:tr>
      <w:tr w:rsidR="00371359" w:rsidRPr="004033F2" w14:paraId="0B287011" w14:textId="77777777" w:rsidTr="00FA3B92">
        <w:trPr>
          <w:trHeight w:val="20"/>
        </w:trPr>
        <w:tc>
          <w:tcPr>
            <w:tcW w:w="2790" w:type="dxa"/>
            <w:tcBorders>
              <w:top w:val="nil"/>
              <w:left w:val="single" w:sz="4" w:space="0" w:color="auto"/>
              <w:bottom w:val="single" w:sz="4" w:space="0" w:color="auto"/>
              <w:right w:val="single" w:sz="4" w:space="0" w:color="auto"/>
            </w:tcBorders>
            <w:shd w:val="clear" w:color="auto" w:fill="auto"/>
            <w:vAlign w:val="center"/>
            <w:hideMark/>
          </w:tcPr>
          <w:p w14:paraId="3CD02D39" w14:textId="77777777" w:rsidR="00371359" w:rsidRPr="00003490" w:rsidRDefault="00371359" w:rsidP="00371359">
            <w:pPr>
              <w:spacing w:after="0" w:line="240" w:lineRule="auto"/>
              <w:jc w:val="center"/>
              <w:rPr>
                <w:rFonts w:ascii="Calibri" w:eastAsia="Times New Roman" w:hAnsi="Calibri" w:cs="Times New Roman"/>
                <w:b/>
                <w:bCs/>
                <w:color w:val="000000"/>
                <w:sz w:val="16"/>
                <w:szCs w:val="16"/>
                <w:lang w:val="es-ES" w:eastAsia="es-ES"/>
              </w:rPr>
            </w:pPr>
            <w:r w:rsidRPr="00003490">
              <w:rPr>
                <w:rFonts w:ascii="Calibri" w:eastAsia="Times New Roman" w:hAnsi="Calibri" w:cs="Times New Roman"/>
                <w:b/>
                <w:bCs/>
                <w:color w:val="000000"/>
                <w:sz w:val="16"/>
                <w:szCs w:val="16"/>
                <w:lang w:val="es-ES" w:eastAsia="es-ES"/>
              </w:rPr>
              <w:t>PLANEACION</w:t>
            </w:r>
          </w:p>
        </w:tc>
        <w:tc>
          <w:tcPr>
            <w:tcW w:w="160" w:type="dxa"/>
            <w:tcBorders>
              <w:top w:val="nil"/>
              <w:left w:val="nil"/>
              <w:bottom w:val="single" w:sz="4" w:space="0" w:color="auto"/>
              <w:right w:val="single" w:sz="4" w:space="0" w:color="auto"/>
            </w:tcBorders>
            <w:shd w:val="clear" w:color="auto" w:fill="auto"/>
            <w:vAlign w:val="center"/>
            <w:hideMark/>
          </w:tcPr>
          <w:p w14:paraId="1963C079"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IDENTIFICAR LOS TIPOS DE QUEJAS Y RECLAMOS</w:t>
            </w:r>
          </w:p>
        </w:tc>
        <w:tc>
          <w:tcPr>
            <w:tcW w:w="222" w:type="dxa"/>
            <w:tcBorders>
              <w:top w:val="nil"/>
              <w:left w:val="nil"/>
              <w:bottom w:val="single" w:sz="4" w:space="0" w:color="auto"/>
              <w:right w:val="single" w:sz="4" w:space="0" w:color="auto"/>
            </w:tcBorders>
            <w:shd w:val="clear" w:color="000000" w:fill="1F4E78"/>
            <w:noWrap/>
            <w:vAlign w:val="bottom"/>
            <w:hideMark/>
          </w:tcPr>
          <w:p w14:paraId="22DB907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1F4E78"/>
            <w:noWrap/>
            <w:vAlign w:val="bottom"/>
            <w:hideMark/>
          </w:tcPr>
          <w:p w14:paraId="5C42DD8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1F4E78"/>
            <w:noWrap/>
            <w:vAlign w:val="bottom"/>
            <w:hideMark/>
          </w:tcPr>
          <w:p w14:paraId="0C39873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1F4E78"/>
            <w:noWrap/>
            <w:vAlign w:val="bottom"/>
            <w:hideMark/>
          </w:tcPr>
          <w:p w14:paraId="1606316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1F4E78"/>
            <w:noWrap/>
            <w:vAlign w:val="bottom"/>
            <w:hideMark/>
          </w:tcPr>
          <w:p w14:paraId="06A170F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1F4E78"/>
            <w:noWrap/>
            <w:vAlign w:val="bottom"/>
            <w:hideMark/>
          </w:tcPr>
          <w:p w14:paraId="7A7790F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80045E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D861BA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E0087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79B0E66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283502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2A719D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9680D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BD9224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405C35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C245CB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1A06A0F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B5A099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82D870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5A19D0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115FE5"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998ABE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108BE3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775843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5E1C15"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F680CE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5C3A10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D0582B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74023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885D51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14DB14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C96881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15EFED5E"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071F12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E3D8CB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A4BDB4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003490" w14:paraId="27B24611" w14:textId="77777777" w:rsidTr="00FA3B92">
        <w:trPr>
          <w:trHeight w:val="20"/>
        </w:trPr>
        <w:tc>
          <w:tcPr>
            <w:tcW w:w="2790" w:type="dxa"/>
            <w:tcBorders>
              <w:top w:val="nil"/>
              <w:left w:val="single" w:sz="4" w:space="0" w:color="auto"/>
              <w:bottom w:val="single" w:sz="4" w:space="0" w:color="auto"/>
              <w:right w:val="single" w:sz="4" w:space="0" w:color="auto"/>
            </w:tcBorders>
            <w:shd w:val="clear" w:color="auto" w:fill="auto"/>
            <w:vAlign w:val="center"/>
            <w:hideMark/>
          </w:tcPr>
          <w:p w14:paraId="295FE8E9" w14:textId="77777777" w:rsidR="00371359" w:rsidRPr="00003490" w:rsidRDefault="00371359" w:rsidP="00371359">
            <w:pPr>
              <w:spacing w:after="0" w:line="240" w:lineRule="auto"/>
              <w:jc w:val="center"/>
              <w:rPr>
                <w:rFonts w:ascii="Calibri" w:eastAsia="Times New Roman" w:hAnsi="Calibri" w:cs="Times New Roman"/>
                <w:b/>
                <w:bCs/>
                <w:color w:val="000000"/>
                <w:sz w:val="16"/>
                <w:szCs w:val="16"/>
                <w:lang w:val="es-ES" w:eastAsia="es-ES"/>
              </w:rPr>
            </w:pPr>
            <w:r w:rsidRPr="00003490">
              <w:rPr>
                <w:rFonts w:ascii="Calibri" w:eastAsia="Times New Roman" w:hAnsi="Calibri" w:cs="Times New Roman"/>
                <w:b/>
                <w:bCs/>
                <w:color w:val="000000"/>
                <w:sz w:val="16"/>
                <w:szCs w:val="16"/>
                <w:lang w:val="es-ES" w:eastAsia="es-ES"/>
              </w:rPr>
              <w:t>DISEÑO</w:t>
            </w:r>
          </w:p>
        </w:tc>
        <w:tc>
          <w:tcPr>
            <w:tcW w:w="160" w:type="dxa"/>
            <w:tcBorders>
              <w:top w:val="nil"/>
              <w:left w:val="nil"/>
              <w:bottom w:val="single" w:sz="4" w:space="0" w:color="auto"/>
              <w:right w:val="single" w:sz="4" w:space="0" w:color="auto"/>
            </w:tcBorders>
            <w:shd w:val="clear" w:color="auto" w:fill="auto"/>
            <w:vAlign w:val="center"/>
            <w:hideMark/>
          </w:tcPr>
          <w:p w14:paraId="5F76F6FA"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DISEÑO E IMPLANTACIÓN CUESTIONARIO</w:t>
            </w:r>
          </w:p>
        </w:tc>
        <w:tc>
          <w:tcPr>
            <w:tcW w:w="222" w:type="dxa"/>
            <w:tcBorders>
              <w:top w:val="nil"/>
              <w:left w:val="nil"/>
              <w:bottom w:val="single" w:sz="4" w:space="0" w:color="auto"/>
              <w:right w:val="single" w:sz="4" w:space="0" w:color="auto"/>
            </w:tcBorders>
            <w:shd w:val="clear" w:color="auto" w:fill="auto"/>
            <w:noWrap/>
            <w:vAlign w:val="bottom"/>
            <w:hideMark/>
          </w:tcPr>
          <w:p w14:paraId="71EDC7D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375623"/>
            <w:noWrap/>
            <w:vAlign w:val="bottom"/>
            <w:hideMark/>
          </w:tcPr>
          <w:p w14:paraId="4A182F9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375623"/>
            <w:noWrap/>
            <w:vAlign w:val="bottom"/>
            <w:hideMark/>
          </w:tcPr>
          <w:p w14:paraId="1CE76FF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5BFB0C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5ED656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F59348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C40294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47B8E2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4308A15E"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3D23661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210837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E90DA9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1E31E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F6CAE4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7679BD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CD22EB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56580C3C"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ADA322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FC2487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B63290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2A51C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091184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95CA6A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272D04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AD0BA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EA614E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47C19E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7FAEA9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0059E4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2970A2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76E332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9ACE14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84AE1E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BC9C3A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663718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00700B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4033F2" w14:paraId="213C7E32" w14:textId="77777777" w:rsidTr="00FA3B92">
        <w:trPr>
          <w:trHeight w:val="20"/>
        </w:trPr>
        <w:tc>
          <w:tcPr>
            <w:tcW w:w="2790" w:type="dxa"/>
            <w:tcBorders>
              <w:top w:val="nil"/>
              <w:left w:val="single" w:sz="4" w:space="0" w:color="auto"/>
              <w:bottom w:val="single" w:sz="4" w:space="0" w:color="auto"/>
              <w:right w:val="single" w:sz="4" w:space="0" w:color="auto"/>
            </w:tcBorders>
            <w:shd w:val="clear" w:color="auto" w:fill="auto"/>
            <w:vAlign w:val="center"/>
            <w:hideMark/>
          </w:tcPr>
          <w:p w14:paraId="7D36C3C1" w14:textId="77777777" w:rsidR="00371359" w:rsidRPr="00003490" w:rsidRDefault="00371359" w:rsidP="00371359">
            <w:pPr>
              <w:spacing w:after="0" w:line="240" w:lineRule="auto"/>
              <w:jc w:val="center"/>
              <w:rPr>
                <w:rFonts w:ascii="Calibri" w:eastAsia="Times New Roman" w:hAnsi="Calibri" w:cs="Times New Roman"/>
                <w:b/>
                <w:bCs/>
                <w:color w:val="000000"/>
                <w:sz w:val="16"/>
                <w:szCs w:val="16"/>
                <w:lang w:val="es-ES" w:eastAsia="es-ES"/>
              </w:rPr>
            </w:pPr>
            <w:r w:rsidRPr="00003490">
              <w:rPr>
                <w:rFonts w:ascii="Calibri" w:eastAsia="Times New Roman" w:hAnsi="Calibri" w:cs="Times New Roman"/>
                <w:b/>
                <w:bCs/>
                <w:color w:val="000000"/>
                <w:sz w:val="16"/>
                <w:szCs w:val="16"/>
                <w:lang w:val="es-ES" w:eastAsia="es-ES"/>
              </w:rPr>
              <w:t>CODIFICACION</w:t>
            </w:r>
          </w:p>
        </w:tc>
        <w:tc>
          <w:tcPr>
            <w:tcW w:w="160" w:type="dxa"/>
            <w:tcBorders>
              <w:top w:val="nil"/>
              <w:left w:val="nil"/>
              <w:bottom w:val="single" w:sz="4" w:space="0" w:color="auto"/>
              <w:right w:val="single" w:sz="4" w:space="0" w:color="auto"/>
            </w:tcBorders>
            <w:shd w:val="clear" w:color="auto" w:fill="auto"/>
            <w:vAlign w:val="bottom"/>
            <w:hideMark/>
          </w:tcPr>
          <w:p w14:paraId="3900B8D4"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CLASIFICACIÓN DE QUEJAS Y RECLAMOS</w:t>
            </w:r>
          </w:p>
        </w:tc>
        <w:tc>
          <w:tcPr>
            <w:tcW w:w="222" w:type="dxa"/>
            <w:tcBorders>
              <w:top w:val="nil"/>
              <w:left w:val="nil"/>
              <w:bottom w:val="single" w:sz="4" w:space="0" w:color="auto"/>
              <w:right w:val="single" w:sz="4" w:space="0" w:color="auto"/>
            </w:tcBorders>
            <w:shd w:val="clear" w:color="auto" w:fill="auto"/>
            <w:noWrap/>
            <w:vAlign w:val="bottom"/>
            <w:hideMark/>
          </w:tcPr>
          <w:p w14:paraId="6BBF5E4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790ABA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415E1D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375623"/>
            <w:noWrap/>
            <w:vAlign w:val="bottom"/>
            <w:hideMark/>
          </w:tcPr>
          <w:p w14:paraId="0685A31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4FCF576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058789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D16E37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22219D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450D8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3124495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81E2D8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8C654B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AD9A5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E06167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A9831B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BB8F21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2BE1F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B88FF4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1B5F6E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CCDA0B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79B20B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542C19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D0A28D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9CD3ED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F047D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A011AD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76F56D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5633A7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C5CDB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171454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17AF12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4817E7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DC8DC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637747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87ADD9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C9452E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4033F2" w14:paraId="069A45C1" w14:textId="77777777" w:rsidTr="00FA3B92">
        <w:trPr>
          <w:trHeight w:val="20"/>
        </w:trPr>
        <w:tc>
          <w:tcPr>
            <w:tcW w:w="2790" w:type="dxa"/>
            <w:tcBorders>
              <w:top w:val="nil"/>
              <w:left w:val="single" w:sz="4" w:space="0" w:color="auto"/>
              <w:bottom w:val="single" w:sz="4" w:space="0" w:color="auto"/>
              <w:right w:val="single" w:sz="4" w:space="0" w:color="auto"/>
            </w:tcBorders>
            <w:shd w:val="clear" w:color="auto" w:fill="auto"/>
            <w:vAlign w:val="center"/>
            <w:hideMark/>
          </w:tcPr>
          <w:p w14:paraId="28C212B1" w14:textId="77777777" w:rsidR="00371359" w:rsidRPr="00003490" w:rsidRDefault="00371359" w:rsidP="00371359">
            <w:pPr>
              <w:spacing w:after="0" w:line="240" w:lineRule="auto"/>
              <w:jc w:val="center"/>
              <w:rPr>
                <w:rFonts w:ascii="Calibri" w:eastAsia="Times New Roman" w:hAnsi="Calibri" w:cs="Times New Roman"/>
                <w:b/>
                <w:bCs/>
                <w:color w:val="000000"/>
                <w:sz w:val="16"/>
                <w:szCs w:val="16"/>
                <w:lang w:val="es-ES" w:eastAsia="es-ES"/>
              </w:rPr>
            </w:pPr>
            <w:r w:rsidRPr="00003490">
              <w:rPr>
                <w:rFonts w:ascii="Calibri" w:eastAsia="Times New Roman" w:hAnsi="Calibri" w:cs="Times New Roman"/>
                <w:b/>
                <w:bCs/>
                <w:color w:val="000000"/>
                <w:sz w:val="16"/>
                <w:szCs w:val="16"/>
                <w:lang w:val="es-ES" w:eastAsia="es-ES"/>
              </w:rPr>
              <w:t>PRUEBA</w:t>
            </w:r>
          </w:p>
        </w:tc>
        <w:tc>
          <w:tcPr>
            <w:tcW w:w="160" w:type="dxa"/>
            <w:tcBorders>
              <w:top w:val="nil"/>
              <w:left w:val="nil"/>
              <w:bottom w:val="single" w:sz="4" w:space="0" w:color="auto"/>
              <w:right w:val="single" w:sz="4" w:space="0" w:color="auto"/>
            </w:tcBorders>
            <w:shd w:val="clear" w:color="auto" w:fill="auto"/>
            <w:vAlign w:val="center"/>
            <w:hideMark/>
          </w:tcPr>
          <w:p w14:paraId="3853D190"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 xml:space="preserve">ANÁLISIS DATOS Y RECOLECCIÓN DE REQUERIMIENTOS </w:t>
            </w:r>
          </w:p>
        </w:tc>
        <w:tc>
          <w:tcPr>
            <w:tcW w:w="222" w:type="dxa"/>
            <w:tcBorders>
              <w:top w:val="nil"/>
              <w:left w:val="nil"/>
              <w:bottom w:val="single" w:sz="4" w:space="0" w:color="auto"/>
              <w:right w:val="single" w:sz="4" w:space="0" w:color="auto"/>
            </w:tcBorders>
            <w:shd w:val="clear" w:color="auto" w:fill="auto"/>
            <w:noWrap/>
            <w:vAlign w:val="bottom"/>
            <w:hideMark/>
          </w:tcPr>
          <w:p w14:paraId="029B632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E384B0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0A22BC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877181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375623"/>
            <w:noWrap/>
            <w:vAlign w:val="bottom"/>
            <w:hideMark/>
          </w:tcPr>
          <w:p w14:paraId="2BE2E77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375623"/>
            <w:noWrap/>
            <w:vAlign w:val="bottom"/>
            <w:hideMark/>
          </w:tcPr>
          <w:p w14:paraId="3AD6AF4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90EF19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D57DE1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EEF756"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50936AD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275C63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B411FB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C6A881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DF4E28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6A34A0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15AF6F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C0F2BC"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A2D1F6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01B0EE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918B02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2BA7E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CD4546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8B6E25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B14EA4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6DAAF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644D6D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9F3D64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A6FE3D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839F1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17B313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E1BC83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ADC0F5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7463D8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CB3163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D693D2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95D2D2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4033F2" w14:paraId="585C9C99" w14:textId="77777777" w:rsidTr="00FA3B92">
        <w:trPr>
          <w:trHeight w:val="20"/>
        </w:trPr>
        <w:tc>
          <w:tcPr>
            <w:tcW w:w="2790" w:type="dxa"/>
            <w:vMerge w:val="restart"/>
            <w:tcBorders>
              <w:top w:val="nil"/>
              <w:left w:val="single" w:sz="4" w:space="0" w:color="auto"/>
              <w:bottom w:val="single" w:sz="4" w:space="0" w:color="auto"/>
              <w:right w:val="single" w:sz="4" w:space="0" w:color="auto"/>
            </w:tcBorders>
            <w:shd w:val="clear" w:color="auto" w:fill="auto"/>
            <w:vAlign w:val="center"/>
            <w:hideMark/>
          </w:tcPr>
          <w:p w14:paraId="6772B814" w14:textId="77777777" w:rsidR="00371359" w:rsidRPr="00003490" w:rsidRDefault="00371359" w:rsidP="00371359">
            <w:pPr>
              <w:spacing w:after="0" w:line="240" w:lineRule="auto"/>
              <w:jc w:val="center"/>
              <w:rPr>
                <w:rFonts w:ascii="Calibri" w:eastAsia="Times New Roman" w:hAnsi="Calibri" w:cs="Times New Roman"/>
                <w:b/>
                <w:bCs/>
                <w:color w:val="000000"/>
                <w:sz w:val="16"/>
                <w:szCs w:val="16"/>
                <w:lang w:val="es-ES" w:eastAsia="es-ES"/>
              </w:rPr>
            </w:pPr>
            <w:r w:rsidRPr="00003490">
              <w:rPr>
                <w:rFonts w:ascii="Calibri" w:eastAsia="Times New Roman" w:hAnsi="Calibri" w:cs="Times New Roman"/>
                <w:b/>
                <w:bCs/>
                <w:color w:val="000000"/>
                <w:sz w:val="16"/>
                <w:szCs w:val="16"/>
                <w:lang w:val="es-ES" w:eastAsia="es-ES"/>
              </w:rPr>
              <w:t>PLANEACION</w:t>
            </w:r>
          </w:p>
        </w:tc>
        <w:tc>
          <w:tcPr>
            <w:tcW w:w="160" w:type="dxa"/>
            <w:tcBorders>
              <w:top w:val="nil"/>
              <w:left w:val="nil"/>
              <w:bottom w:val="single" w:sz="4" w:space="0" w:color="auto"/>
              <w:right w:val="single" w:sz="4" w:space="0" w:color="auto"/>
            </w:tcBorders>
            <w:shd w:val="clear" w:color="auto" w:fill="auto"/>
            <w:vAlign w:val="center"/>
            <w:hideMark/>
          </w:tcPr>
          <w:p w14:paraId="370CD598"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DESARROLLAR UN SISTEMA DE CONTROL</w:t>
            </w:r>
          </w:p>
        </w:tc>
        <w:tc>
          <w:tcPr>
            <w:tcW w:w="222" w:type="dxa"/>
            <w:tcBorders>
              <w:top w:val="nil"/>
              <w:left w:val="nil"/>
              <w:bottom w:val="single" w:sz="4" w:space="0" w:color="auto"/>
              <w:right w:val="single" w:sz="4" w:space="0" w:color="auto"/>
            </w:tcBorders>
            <w:shd w:val="clear" w:color="auto" w:fill="auto"/>
            <w:noWrap/>
            <w:vAlign w:val="bottom"/>
            <w:hideMark/>
          </w:tcPr>
          <w:p w14:paraId="026B0B8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FA4FAD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7375BE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1CC8E7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F817EB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45E7CB8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1F4E78"/>
            <w:noWrap/>
            <w:vAlign w:val="bottom"/>
            <w:hideMark/>
          </w:tcPr>
          <w:p w14:paraId="6878446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1F4E78"/>
            <w:noWrap/>
            <w:vAlign w:val="bottom"/>
            <w:hideMark/>
          </w:tcPr>
          <w:p w14:paraId="68E5D48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000000" w:fill="1F4E78"/>
            <w:noWrap/>
            <w:vAlign w:val="bottom"/>
            <w:hideMark/>
          </w:tcPr>
          <w:p w14:paraId="54170B1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000000" w:fill="1F4E78"/>
            <w:noWrap/>
            <w:vAlign w:val="bottom"/>
            <w:hideMark/>
          </w:tcPr>
          <w:p w14:paraId="13117F9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2157D47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417DA2B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000000" w:fill="1F4E78"/>
            <w:noWrap/>
            <w:vAlign w:val="bottom"/>
            <w:hideMark/>
          </w:tcPr>
          <w:p w14:paraId="0BD7C15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6F1FDF7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34CBF9E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103EAC2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000000" w:fill="1F4E78"/>
            <w:noWrap/>
            <w:vAlign w:val="bottom"/>
            <w:hideMark/>
          </w:tcPr>
          <w:p w14:paraId="4F5FCFA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29AD1D7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714F5C9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0CA0770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000000" w:fill="1F4E78"/>
            <w:noWrap/>
            <w:vAlign w:val="bottom"/>
            <w:hideMark/>
          </w:tcPr>
          <w:p w14:paraId="03025355"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0B43A1E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3CA79D8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0551FBE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000000" w:fill="1F4E78"/>
            <w:noWrap/>
            <w:vAlign w:val="bottom"/>
            <w:hideMark/>
          </w:tcPr>
          <w:p w14:paraId="3539914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7C86374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4402FE9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41ED235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71CDEC"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5F5A03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B11254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BCF8B2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193A5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6E0152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D97D16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448652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4033F2" w14:paraId="51EAB27C" w14:textId="77777777" w:rsidTr="00FA3B92">
        <w:trPr>
          <w:trHeight w:val="20"/>
        </w:trPr>
        <w:tc>
          <w:tcPr>
            <w:tcW w:w="2790" w:type="dxa"/>
            <w:vMerge/>
            <w:tcBorders>
              <w:top w:val="nil"/>
              <w:left w:val="single" w:sz="4" w:space="0" w:color="auto"/>
              <w:bottom w:val="single" w:sz="4" w:space="0" w:color="auto"/>
              <w:right w:val="single" w:sz="4" w:space="0" w:color="auto"/>
            </w:tcBorders>
            <w:vAlign w:val="center"/>
            <w:hideMark/>
          </w:tcPr>
          <w:p w14:paraId="73F06BDA" w14:textId="77777777" w:rsidR="00371359" w:rsidRPr="00003490" w:rsidRDefault="00371359" w:rsidP="00371359">
            <w:pPr>
              <w:spacing w:after="0" w:line="240" w:lineRule="auto"/>
              <w:rPr>
                <w:rFonts w:ascii="Calibri" w:eastAsia="Times New Roman" w:hAnsi="Calibri" w:cs="Times New Roman"/>
                <w:b/>
                <w:bCs/>
                <w:color w:val="000000"/>
                <w:sz w:val="16"/>
                <w:szCs w:val="16"/>
                <w:lang w:val="es-ES" w:eastAsia="es-ES"/>
              </w:rPr>
            </w:pPr>
          </w:p>
        </w:tc>
        <w:tc>
          <w:tcPr>
            <w:tcW w:w="160" w:type="dxa"/>
            <w:tcBorders>
              <w:top w:val="nil"/>
              <w:left w:val="nil"/>
              <w:bottom w:val="single" w:sz="4" w:space="0" w:color="auto"/>
              <w:right w:val="single" w:sz="4" w:space="0" w:color="auto"/>
            </w:tcBorders>
            <w:shd w:val="clear" w:color="auto" w:fill="auto"/>
            <w:vAlign w:val="center"/>
            <w:hideMark/>
          </w:tcPr>
          <w:p w14:paraId="696674F7"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DETERMINAR VARIABLES, MOCKUP Y MAQUETACIÓN</w:t>
            </w:r>
          </w:p>
        </w:tc>
        <w:tc>
          <w:tcPr>
            <w:tcW w:w="222" w:type="dxa"/>
            <w:tcBorders>
              <w:top w:val="nil"/>
              <w:left w:val="nil"/>
              <w:bottom w:val="single" w:sz="4" w:space="0" w:color="auto"/>
              <w:right w:val="single" w:sz="4" w:space="0" w:color="auto"/>
            </w:tcBorders>
            <w:shd w:val="clear" w:color="auto" w:fill="auto"/>
            <w:noWrap/>
            <w:vAlign w:val="bottom"/>
            <w:hideMark/>
          </w:tcPr>
          <w:p w14:paraId="1AA221C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8F7181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A646F7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A160AA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AA3158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D7F02F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375623"/>
            <w:noWrap/>
            <w:vAlign w:val="bottom"/>
            <w:hideMark/>
          </w:tcPr>
          <w:p w14:paraId="4CA091E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000000" w:fill="375623"/>
            <w:noWrap/>
            <w:vAlign w:val="bottom"/>
            <w:hideMark/>
          </w:tcPr>
          <w:p w14:paraId="470AD15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000000"/>
            </w:tcBorders>
            <w:shd w:val="clear" w:color="000000" w:fill="375623"/>
            <w:noWrap/>
            <w:vAlign w:val="bottom"/>
            <w:hideMark/>
          </w:tcPr>
          <w:p w14:paraId="050CEE5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000000" w:fill="375623"/>
            <w:noWrap/>
            <w:vAlign w:val="bottom"/>
            <w:hideMark/>
          </w:tcPr>
          <w:p w14:paraId="5C1F3D6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583065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E97D9E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28E5A2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A24E2F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424911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9DF44B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55C427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F6F10E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2E8F5F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E30E27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46CD20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DC379C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F2338C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5453B2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BFBF8E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C8786C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64BA07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E5708F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BFF8D26"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5D6C51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B53FED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0643EC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0C8DC0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4AE489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D24CD9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7EFB47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4033F2" w14:paraId="7F712F6C" w14:textId="77777777" w:rsidTr="00FA3B92">
        <w:trPr>
          <w:trHeight w:val="20"/>
        </w:trPr>
        <w:tc>
          <w:tcPr>
            <w:tcW w:w="2790" w:type="dxa"/>
            <w:tcBorders>
              <w:top w:val="nil"/>
              <w:left w:val="single" w:sz="4" w:space="0" w:color="auto"/>
              <w:bottom w:val="single" w:sz="4" w:space="0" w:color="auto"/>
              <w:right w:val="single" w:sz="4" w:space="0" w:color="auto"/>
            </w:tcBorders>
            <w:shd w:val="clear" w:color="auto" w:fill="auto"/>
            <w:vAlign w:val="center"/>
            <w:hideMark/>
          </w:tcPr>
          <w:p w14:paraId="33CE31EA" w14:textId="77777777" w:rsidR="00371359" w:rsidRPr="00003490" w:rsidRDefault="00371359" w:rsidP="00371359">
            <w:pPr>
              <w:spacing w:after="0" w:line="240" w:lineRule="auto"/>
              <w:jc w:val="center"/>
              <w:rPr>
                <w:rFonts w:ascii="Calibri" w:eastAsia="Times New Roman" w:hAnsi="Calibri" w:cs="Times New Roman"/>
                <w:b/>
                <w:bCs/>
                <w:color w:val="000000"/>
                <w:sz w:val="16"/>
                <w:szCs w:val="16"/>
                <w:lang w:val="es-ES" w:eastAsia="es-ES"/>
              </w:rPr>
            </w:pPr>
            <w:r w:rsidRPr="00003490">
              <w:rPr>
                <w:rFonts w:ascii="Calibri" w:eastAsia="Times New Roman" w:hAnsi="Calibri" w:cs="Times New Roman"/>
                <w:b/>
                <w:bCs/>
                <w:color w:val="000000"/>
                <w:sz w:val="16"/>
                <w:szCs w:val="16"/>
                <w:lang w:val="es-ES" w:eastAsia="es-ES"/>
              </w:rPr>
              <w:t>DISEÑO</w:t>
            </w:r>
          </w:p>
        </w:tc>
        <w:tc>
          <w:tcPr>
            <w:tcW w:w="160" w:type="dxa"/>
            <w:tcBorders>
              <w:top w:val="nil"/>
              <w:left w:val="nil"/>
              <w:bottom w:val="single" w:sz="4" w:space="0" w:color="auto"/>
              <w:right w:val="single" w:sz="4" w:space="0" w:color="auto"/>
            </w:tcBorders>
            <w:shd w:val="clear" w:color="auto" w:fill="auto"/>
            <w:vAlign w:val="center"/>
            <w:hideMark/>
          </w:tcPr>
          <w:p w14:paraId="085DA2F2"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DISEÑO DE PLATAFORMA WEB Y APP MOVIL</w:t>
            </w:r>
          </w:p>
        </w:tc>
        <w:tc>
          <w:tcPr>
            <w:tcW w:w="222" w:type="dxa"/>
            <w:tcBorders>
              <w:top w:val="nil"/>
              <w:left w:val="nil"/>
              <w:bottom w:val="single" w:sz="4" w:space="0" w:color="auto"/>
              <w:right w:val="single" w:sz="4" w:space="0" w:color="auto"/>
            </w:tcBorders>
            <w:shd w:val="clear" w:color="auto" w:fill="auto"/>
            <w:noWrap/>
            <w:vAlign w:val="bottom"/>
            <w:hideMark/>
          </w:tcPr>
          <w:p w14:paraId="0B40D59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14EB3C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352F24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024FDE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62D9A0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E79E15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4C6C3A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84D0A6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6E93F8D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3DBF170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66E2E17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28F0C3D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000000" w:fill="375623"/>
            <w:noWrap/>
            <w:vAlign w:val="bottom"/>
            <w:hideMark/>
          </w:tcPr>
          <w:p w14:paraId="3794C8C5"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61E70EF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7836456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5510EC7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000000" w:fill="375623"/>
            <w:noWrap/>
            <w:vAlign w:val="bottom"/>
            <w:hideMark/>
          </w:tcPr>
          <w:p w14:paraId="054D454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0066EA9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743699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037B16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9DD74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958E76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2B1689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B06B92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FA0BD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2A649C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068E9C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3DE323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E39529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822C9F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9ABEC6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39981F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1AAF7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1C9B1C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1B5374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0170D9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4033F2" w14:paraId="59E4584E" w14:textId="77777777" w:rsidTr="00FA3B92">
        <w:trPr>
          <w:trHeight w:val="20"/>
        </w:trPr>
        <w:tc>
          <w:tcPr>
            <w:tcW w:w="2790" w:type="dxa"/>
            <w:vMerge w:val="restart"/>
            <w:tcBorders>
              <w:top w:val="nil"/>
              <w:left w:val="single" w:sz="4" w:space="0" w:color="auto"/>
              <w:bottom w:val="single" w:sz="4" w:space="0" w:color="auto"/>
              <w:right w:val="single" w:sz="4" w:space="0" w:color="auto"/>
            </w:tcBorders>
            <w:shd w:val="clear" w:color="auto" w:fill="auto"/>
            <w:vAlign w:val="center"/>
            <w:hideMark/>
          </w:tcPr>
          <w:p w14:paraId="34352CB5" w14:textId="77777777" w:rsidR="00371359" w:rsidRPr="00003490" w:rsidRDefault="00371359" w:rsidP="00371359">
            <w:pPr>
              <w:spacing w:after="0" w:line="240" w:lineRule="auto"/>
              <w:jc w:val="center"/>
              <w:rPr>
                <w:rFonts w:ascii="Calibri" w:eastAsia="Times New Roman" w:hAnsi="Calibri" w:cs="Times New Roman"/>
                <w:b/>
                <w:bCs/>
                <w:color w:val="000000"/>
                <w:sz w:val="16"/>
                <w:szCs w:val="16"/>
                <w:lang w:val="es-ES" w:eastAsia="es-ES"/>
              </w:rPr>
            </w:pPr>
            <w:r w:rsidRPr="00003490">
              <w:rPr>
                <w:rFonts w:ascii="Calibri" w:eastAsia="Times New Roman" w:hAnsi="Calibri" w:cs="Times New Roman"/>
                <w:b/>
                <w:bCs/>
                <w:color w:val="000000"/>
                <w:sz w:val="16"/>
                <w:szCs w:val="16"/>
                <w:lang w:val="es-ES" w:eastAsia="es-ES"/>
              </w:rPr>
              <w:t>CODIFICACION</w:t>
            </w:r>
          </w:p>
        </w:tc>
        <w:tc>
          <w:tcPr>
            <w:tcW w:w="160" w:type="dxa"/>
            <w:tcBorders>
              <w:top w:val="nil"/>
              <w:left w:val="nil"/>
              <w:bottom w:val="single" w:sz="4" w:space="0" w:color="auto"/>
              <w:right w:val="single" w:sz="4" w:space="0" w:color="auto"/>
            </w:tcBorders>
            <w:shd w:val="clear" w:color="auto" w:fill="auto"/>
            <w:vAlign w:val="center"/>
            <w:hideMark/>
          </w:tcPr>
          <w:p w14:paraId="7700F9F0" w14:textId="44FC4B88"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DETERMINAR FUNCIONALIDAD, TRANCICIONES Y VIEWS</w:t>
            </w:r>
          </w:p>
        </w:tc>
        <w:tc>
          <w:tcPr>
            <w:tcW w:w="222" w:type="dxa"/>
            <w:tcBorders>
              <w:top w:val="nil"/>
              <w:left w:val="nil"/>
              <w:bottom w:val="single" w:sz="4" w:space="0" w:color="auto"/>
              <w:right w:val="single" w:sz="4" w:space="0" w:color="auto"/>
            </w:tcBorders>
            <w:shd w:val="clear" w:color="auto" w:fill="auto"/>
            <w:noWrap/>
            <w:vAlign w:val="bottom"/>
            <w:hideMark/>
          </w:tcPr>
          <w:p w14:paraId="7B81526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B4296E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4A2F36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A60A31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85C853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06E5D4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4FC3FC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C27CC3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D193A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3C19257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BBEEC8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6847D3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3C3703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BB5607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2841ED8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04420E1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000000" w:fill="375623"/>
            <w:noWrap/>
            <w:vAlign w:val="bottom"/>
            <w:hideMark/>
          </w:tcPr>
          <w:p w14:paraId="75243F9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0AA90BA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1231DB1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1DAFDDA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000000" w:fill="375623"/>
            <w:noWrap/>
            <w:vAlign w:val="bottom"/>
            <w:hideMark/>
          </w:tcPr>
          <w:p w14:paraId="7ED600C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2E9320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7311F1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281B80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7CB656"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C6BCF0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EF1BB2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AA478F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2C17A5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3802B6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70F1F8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A38A46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A08E082"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199BF2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2482D6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6021B7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4033F2" w14:paraId="4EAD519A" w14:textId="77777777" w:rsidTr="00FA3B92">
        <w:trPr>
          <w:trHeight w:val="20"/>
        </w:trPr>
        <w:tc>
          <w:tcPr>
            <w:tcW w:w="2790" w:type="dxa"/>
            <w:vMerge/>
            <w:tcBorders>
              <w:top w:val="nil"/>
              <w:left w:val="single" w:sz="4" w:space="0" w:color="auto"/>
              <w:bottom w:val="single" w:sz="4" w:space="0" w:color="auto"/>
              <w:right w:val="single" w:sz="4" w:space="0" w:color="auto"/>
            </w:tcBorders>
            <w:vAlign w:val="center"/>
            <w:hideMark/>
          </w:tcPr>
          <w:p w14:paraId="281C8B65" w14:textId="77777777" w:rsidR="00371359" w:rsidRPr="00003490" w:rsidRDefault="00371359" w:rsidP="00371359">
            <w:pPr>
              <w:spacing w:after="0" w:line="240" w:lineRule="auto"/>
              <w:rPr>
                <w:rFonts w:ascii="Calibri" w:eastAsia="Times New Roman" w:hAnsi="Calibri" w:cs="Times New Roman"/>
                <w:b/>
                <w:bCs/>
                <w:color w:val="000000"/>
                <w:sz w:val="16"/>
                <w:szCs w:val="16"/>
                <w:lang w:val="es-ES" w:eastAsia="es-ES"/>
              </w:rPr>
            </w:pPr>
          </w:p>
        </w:tc>
        <w:tc>
          <w:tcPr>
            <w:tcW w:w="160" w:type="dxa"/>
            <w:tcBorders>
              <w:top w:val="nil"/>
              <w:left w:val="nil"/>
              <w:bottom w:val="single" w:sz="4" w:space="0" w:color="auto"/>
              <w:right w:val="single" w:sz="4" w:space="0" w:color="auto"/>
            </w:tcBorders>
            <w:shd w:val="clear" w:color="auto" w:fill="auto"/>
            <w:vAlign w:val="center"/>
            <w:hideMark/>
          </w:tcPr>
          <w:p w14:paraId="6A1C5A1C"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CONEXIÓN BASE DE DATOS O CRUD</w:t>
            </w:r>
          </w:p>
        </w:tc>
        <w:tc>
          <w:tcPr>
            <w:tcW w:w="222" w:type="dxa"/>
            <w:tcBorders>
              <w:top w:val="nil"/>
              <w:left w:val="nil"/>
              <w:bottom w:val="single" w:sz="4" w:space="0" w:color="auto"/>
              <w:right w:val="single" w:sz="4" w:space="0" w:color="auto"/>
            </w:tcBorders>
            <w:shd w:val="clear" w:color="auto" w:fill="auto"/>
            <w:noWrap/>
            <w:vAlign w:val="bottom"/>
            <w:hideMark/>
          </w:tcPr>
          <w:p w14:paraId="5CB9DBC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130776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B622AD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011AA2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0B9A1A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4C7AD3A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F1603D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A9EDB2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2B492A0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30DEFCE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5981A8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73DADB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3F14A2"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307770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06EEC4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A6BA01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E83CBC"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16ED79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045230F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602C935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000000" w:fill="375623"/>
            <w:noWrap/>
            <w:vAlign w:val="bottom"/>
            <w:hideMark/>
          </w:tcPr>
          <w:p w14:paraId="291E8D16"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14175C3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5F39479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37BC8F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ED886A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3B2FBA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46E067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BFB15A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A7A0B9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71AB57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6B0260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EB033F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8C7290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B7DF3B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9FABAB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2D91FF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003490" w14:paraId="52718DC7" w14:textId="77777777" w:rsidTr="00FA3B92">
        <w:trPr>
          <w:trHeight w:val="20"/>
        </w:trPr>
        <w:tc>
          <w:tcPr>
            <w:tcW w:w="2790" w:type="dxa"/>
            <w:vMerge/>
            <w:tcBorders>
              <w:top w:val="nil"/>
              <w:left w:val="single" w:sz="4" w:space="0" w:color="auto"/>
              <w:bottom w:val="single" w:sz="4" w:space="0" w:color="auto"/>
              <w:right w:val="single" w:sz="4" w:space="0" w:color="auto"/>
            </w:tcBorders>
            <w:vAlign w:val="center"/>
            <w:hideMark/>
          </w:tcPr>
          <w:p w14:paraId="6A206439" w14:textId="77777777" w:rsidR="00371359" w:rsidRPr="00003490" w:rsidRDefault="00371359" w:rsidP="00371359">
            <w:pPr>
              <w:spacing w:after="0" w:line="240" w:lineRule="auto"/>
              <w:rPr>
                <w:rFonts w:ascii="Calibri" w:eastAsia="Times New Roman" w:hAnsi="Calibri" w:cs="Times New Roman"/>
                <w:b/>
                <w:bCs/>
                <w:color w:val="000000"/>
                <w:sz w:val="16"/>
                <w:szCs w:val="16"/>
                <w:lang w:val="es-ES" w:eastAsia="es-ES"/>
              </w:rPr>
            </w:pPr>
          </w:p>
        </w:tc>
        <w:tc>
          <w:tcPr>
            <w:tcW w:w="160" w:type="dxa"/>
            <w:tcBorders>
              <w:top w:val="nil"/>
              <w:left w:val="nil"/>
              <w:bottom w:val="single" w:sz="4" w:space="0" w:color="auto"/>
              <w:right w:val="single" w:sz="4" w:space="0" w:color="auto"/>
            </w:tcBorders>
            <w:shd w:val="clear" w:color="auto" w:fill="auto"/>
            <w:vAlign w:val="center"/>
            <w:hideMark/>
          </w:tcPr>
          <w:p w14:paraId="77B1D265"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CONEXION DE SERVIDOR</w:t>
            </w:r>
          </w:p>
        </w:tc>
        <w:tc>
          <w:tcPr>
            <w:tcW w:w="222" w:type="dxa"/>
            <w:tcBorders>
              <w:top w:val="nil"/>
              <w:left w:val="nil"/>
              <w:bottom w:val="single" w:sz="4" w:space="0" w:color="auto"/>
              <w:right w:val="single" w:sz="4" w:space="0" w:color="auto"/>
            </w:tcBorders>
            <w:shd w:val="clear" w:color="auto" w:fill="auto"/>
            <w:noWrap/>
            <w:vAlign w:val="bottom"/>
            <w:hideMark/>
          </w:tcPr>
          <w:p w14:paraId="7BE157E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EF6832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2122C3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E37D51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EF5836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BBFEAC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C9EA9A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DDEA7C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D78E2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0574661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D7DAC5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948741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B9AA04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6046CC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2CF1BF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E6F9EC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B2A206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A2A554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517602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CD0E20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7C1E4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8A26DA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4A563E3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699CCE6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3FA7B8E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06E8F6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C802F7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CA8F7C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35DB6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22E665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919F23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36E58E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54D0B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FD6A9B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939605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930DBE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003490" w14:paraId="0E4F097D" w14:textId="77777777" w:rsidTr="00FA3B92">
        <w:trPr>
          <w:trHeight w:val="20"/>
        </w:trPr>
        <w:tc>
          <w:tcPr>
            <w:tcW w:w="2790" w:type="dxa"/>
            <w:vMerge w:val="restart"/>
            <w:tcBorders>
              <w:top w:val="nil"/>
              <w:left w:val="single" w:sz="4" w:space="0" w:color="auto"/>
              <w:bottom w:val="single" w:sz="4" w:space="0" w:color="auto"/>
              <w:right w:val="single" w:sz="4" w:space="0" w:color="auto"/>
            </w:tcBorders>
            <w:shd w:val="clear" w:color="auto" w:fill="auto"/>
            <w:vAlign w:val="center"/>
            <w:hideMark/>
          </w:tcPr>
          <w:p w14:paraId="6958E91A" w14:textId="77777777" w:rsidR="00371359" w:rsidRPr="00003490" w:rsidRDefault="00371359" w:rsidP="00371359">
            <w:pPr>
              <w:spacing w:after="0" w:line="240" w:lineRule="auto"/>
              <w:jc w:val="center"/>
              <w:rPr>
                <w:rFonts w:ascii="Calibri" w:eastAsia="Times New Roman" w:hAnsi="Calibri" w:cs="Times New Roman"/>
                <w:b/>
                <w:bCs/>
                <w:color w:val="000000"/>
                <w:sz w:val="16"/>
                <w:szCs w:val="16"/>
                <w:lang w:val="es-ES" w:eastAsia="es-ES"/>
              </w:rPr>
            </w:pPr>
            <w:r w:rsidRPr="00003490">
              <w:rPr>
                <w:rFonts w:ascii="Calibri" w:eastAsia="Times New Roman" w:hAnsi="Calibri" w:cs="Times New Roman"/>
                <w:b/>
                <w:bCs/>
                <w:color w:val="000000"/>
                <w:sz w:val="16"/>
                <w:szCs w:val="16"/>
                <w:lang w:val="es-ES" w:eastAsia="es-ES"/>
              </w:rPr>
              <w:t>PRUEBA</w:t>
            </w:r>
          </w:p>
        </w:tc>
        <w:tc>
          <w:tcPr>
            <w:tcW w:w="160" w:type="dxa"/>
            <w:tcBorders>
              <w:top w:val="nil"/>
              <w:left w:val="nil"/>
              <w:bottom w:val="single" w:sz="4" w:space="0" w:color="auto"/>
              <w:right w:val="single" w:sz="4" w:space="0" w:color="auto"/>
            </w:tcBorders>
            <w:shd w:val="clear" w:color="auto" w:fill="auto"/>
            <w:vAlign w:val="center"/>
            <w:hideMark/>
          </w:tcPr>
          <w:p w14:paraId="12F3742C"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TEST FUNCIONALIDAD</w:t>
            </w:r>
          </w:p>
        </w:tc>
        <w:tc>
          <w:tcPr>
            <w:tcW w:w="222" w:type="dxa"/>
            <w:tcBorders>
              <w:top w:val="nil"/>
              <w:left w:val="nil"/>
              <w:bottom w:val="single" w:sz="4" w:space="0" w:color="auto"/>
              <w:right w:val="single" w:sz="4" w:space="0" w:color="auto"/>
            </w:tcBorders>
            <w:shd w:val="clear" w:color="auto" w:fill="auto"/>
            <w:noWrap/>
            <w:vAlign w:val="bottom"/>
            <w:hideMark/>
          </w:tcPr>
          <w:p w14:paraId="20BC7AC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9BEE00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AA4A40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934E78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4DA2D0C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A2F441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255221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709BB7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69F91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5B86841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285FC7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93304B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549F0F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0AE555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B0D2FD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3F041C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17B1C6"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F0BF45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8A9674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5ECC99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FD9C4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76189D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3F1D77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FE3F2A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000000" w:fill="375623"/>
            <w:noWrap/>
            <w:vAlign w:val="bottom"/>
            <w:hideMark/>
          </w:tcPr>
          <w:p w14:paraId="56E1E01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325FAFB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BE60BD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3617F6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E60E6F6"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68937B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92B6B3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1BC902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F39922"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146B38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062E7F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D6A9E7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003490" w14:paraId="7F724C90" w14:textId="77777777" w:rsidTr="00FA3B92">
        <w:trPr>
          <w:trHeight w:val="20"/>
        </w:trPr>
        <w:tc>
          <w:tcPr>
            <w:tcW w:w="2790" w:type="dxa"/>
            <w:vMerge/>
            <w:tcBorders>
              <w:top w:val="nil"/>
              <w:left w:val="single" w:sz="4" w:space="0" w:color="auto"/>
              <w:bottom w:val="single" w:sz="4" w:space="0" w:color="auto"/>
              <w:right w:val="single" w:sz="4" w:space="0" w:color="auto"/>
            </w:tcBorders>
            <w:vAlign w:val="center"/>
            <w:hideMark/>
          </w:tcPr>
          <w:p w14:paraId="092BBF5B" w14:textId="77777777" w:rsidR="00371359" w:rsidRPr="00003490" w:rsidRDefault="00371359" w:rsidP="00371359">
            <w:pPr>
              <w:spacing w:after="0" w:line="240" w:lineRule="auto"/>
              <w:rPr>
                <w:rFonts w:ascii="Calibri" w:eastAsia="Times New Roman" w:hAnsi="Calibri" w:cs="Times New Roman"/>
                <w:b/>
                <w:bCs/>
                <w:color w:val="000000"/>
                <w:sz w:val="16"/>
                <w:szCs w:val="16"/>
                <w:lang w:val="es-ES" w:eastAsia="es-ES"/>
              </w:rPr>
            </w:pPr>
          </w:p>
        </w:tc>
        <w:tc>
          <w:tcPr>
            <w:tcW w:w="160" w:type="dxa"/>
            <w:tcBorders>
              <w:top w:val="nil"/>
              <w:left w:val="nil"/>
              <w:bottom w:val="single" w:sz="4" w:space="0" w:color="auto"/>
              <w:right w:val="single" w:sz="4" w:space="0" w:color="auto"/>
            </w:tcBorders>
            <w:shd w:val="clear" w:color="auto" w:fill="auto"/>
            <w:vAlign w:val="center"/>
            <w:hideMark/>
          </w:tcPr>
          <w:p w14:paraId="6E58A959"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ANÁLISIS DE RESULTADOS</w:t>
            </w:r>
          </w:p>
        </w:tc>
        <w:tc>
          <w:tcPr>
            <w:tcW w:w="222" w:type="dxa"/>
            <w:tcBorders>
              <w:top w:val="nil"/>
              <w:left w:val="nil"/>
              <w:bottom w:val="single" w:sz="4" w:space="0" w:color="auto"/>
              <w:right w:val="single" w:sz="4" w:space="0" w:color="auto"/>
            </w:tcBorders>
            <w:shd w:val="clear" w:color="auto" w:fill="auto"/>
            <w:noWrap/>
            <w:vAlign w:val="bottom"/>
            <w:hideMark/>
          </w:tcPr>
          <w:p w14:paraId="5A65AA6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946063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E68F73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BE1029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22E817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4D29040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98B4B1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FCBBE9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5A900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4B541DB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50569D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BB983C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01C8CE"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A815A6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F75296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CC16EE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3C7F5F2"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9332BF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B298D1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416DC0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042AF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6F0726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162009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7BD373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0FAE4DC"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42A9D2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31DB6A6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498D188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F3C91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776587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22C904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2A8568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0C456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4CF110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6CE062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8CEC54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4033F2" w14:paraId="1CB4F1FF" w14:textId="77777777" w:rsidTr="00FA3B92">
        <w:trPr>
          <w:trHeight w:val="20"/>
        </w:trPr>
        <w:tc>
          <w:tcPr>
            <w:tcW w:w="2790" w:type="dxa"/>
            <w:vMerge/>
            <w:tcBorders>
              <w:top w:val="nil"/>
              <w:left w:val="single" w:sz="4" w:space="0" w:color="auto"/>
              <w:bottom w:val="single" w:sz="4" w:space="0" w:color="auto"/>
              <w:right w:val="single" w:sz="4" w:space="0" w:color="auto"/>
            </w:tcBorders>
            <w:vAlign w:val="center"/>
            <w:hideMark/>
          </w:tcPr>
          <w:p w14:paraId="5EF03D7A" w14:textId="77777777" w:rsidR="00371359" w:rsidRPr="00003490" w:rsidRDefault="00371359" w:rsidP="00371359">
            <w:pPr>
              <w:spacing w:after="0" w:line="240" w:lineRule="auto"/>
              <w:rPr>
                <w:rFonts w:ascii="Calibri" w:eastAsia="Times New Roman" w:hAnsi="Calibri" w:cs="Times New Roman"/>
                <w:b/>
                <w:bCs/>
                <w:color w:val="000000"/>
                <w:sz w:val="16"/>
                <w:szCs w:val="16"/>
                <w:lang w:val="es-ES" w:eastAsia="es-ES"/>
              </w:rPr>
            </w:pPr>
          </w:p>
        </w:tc>
        <w:tc>
          <w:tcPr>
            <w:tcW w:w="160" w:type="dxa"/>
            <w:tcBorders>
              <w:top w:val="nil"/>
              <w:left w:val="nil"/>
              <w:bottom w:val="single" w:sz="4" w:space="0" w:color="auto"/>
              <w:right w:val="single" w:sz="4" w:space="0" w:color="auto"/>
            </w:tcBorders>
            <w:shd w:val="clear" w:color="auto" w:fill="auto"/>
            <w:vAlign w:val="center"/>
            <w:hideMark/>
          </w:tcPr>
          <w:p w14:paraId="41735340"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EVALUAR LA IMPLEMENTACIÓN DE SISTEMA</w:t>
            </w:r>
          </w:p>
        </w:tc>
        <w:tc>
          <w:tcPr>
            <w:tcW w:w="222" w:type="dxa"/>
            <w:tcBorders>
              <w:top w:val="nil"/>
              <w:left w:val="nil"/>
              <w:bottom w:val="single" w:sz="4" w:space="0" w:color="auto"/>
              <w:right w:val="single" w:sz="4" w:space="0" w:color="auto"/>
            </w:tcBorders>
            <w:shd w:val="clear" w:color="auto" w:fill="auto"/>
            <w:noWrap/>
            <w:vAlign w:val="bottom"/>
            <w:hideMark/>
          </w:tcPr>
          <w:p w14:paraId="004DA79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E23814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322914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02D146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C74C71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7070AD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436834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A576A6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469AA872"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363CF6E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BD7EAE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55C9A7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C9E46DB"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F111CE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E8F49A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A093CE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F720412"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412E91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484632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5DBD20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D15966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039012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5ED42E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A2C71A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5612114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E2DAE4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984B43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30164B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000000" w:fill="1F4E78"/>
            <w:noWrap/>
            <w:vAlign w:val="bottom"/>
            <w:hideMark/>
          </w:tcPr>
          <w:p w14:paraId="27817AB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2D4D040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7EA0B36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760F19A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000000" w:fill="1F4E78"/>
            <w:noWrap/>
            <w:vAlign w:val="bottom"/>
            <w:hideMark/>
          </w:tcPr>
          <w:p w14:paraId="3C57441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7ADB803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51D2ACB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1F4E78"/>
            <w:noWrap/>
            <w:vAlign w:val="bottom"/>
            <w:hideMark/>
          </w:tcPr>
          <w:p w14:paraId="1A39210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003490" w14:paraId="50186321" w14:textId="77777777" w:rsidTr="00FA3B92">
        <w:trPr>
          <w:trHeight w:val="20"/>
        </w:trPr>
        <w:tc>
          <w:tcPr>
            <w:tcW w:w="2790" w:type="dxa"/>
            <w:vMerge/>
            <w:tcBorders>
              <w:top w:val="nil"/>
              <w:left w:val="single" w:sz="4" w:space="0" w:color="auto"/>
              <w:bottom w:val="single" w:sz="4" w:space="0" w:color="auto"/>
              <w:right w:val="single" w:sz="4" w:space="0" w:color="auto"/>
            </w:tcBorders>
            <w:vAlign w:val="center"/>
            <w:hideMark/>
          </w:tcPr>
          <w:p w14:paraId="64B47F0E" w14:textId="77777777" w:rsidR="00371359" w:rsidRPr="00003490" w:rsidRDefault="00371359" w:rsidP="00371359">
            <w:pPr>
              <w:spacing w:after="0" w:line="240" w:lineRule="auto"/>
              <w:rPr>
                <w:rFonts w:ascii="Calibri" w:eastAsia="Times New Roman" w:hAnsi="Calibri" w:cs="Times New Roman"/>
                <w:b/>
                <w:bCs/>
                <w:color w:val="000000"/>
                <w:sz w:val="16"/>
                <w:szCs w:val="16"/>
                <w:lang w:val="es-ES" w:eastAsia="es-ES"/>
              </w:rPr>
            </w:pPr>
          </w:p>
        </w:tc>
        <w:tc>
          <w:tcPr>
            <w:tcW w:w="160" w:type="dxa"/>
            <w:tcBorders>
              <w:top w:val="nil"/>
              <w:left w:val="nil"/>
              <w:bottom w:val="single" w:sz="4" w:space="0" w:color="auto"/>
              <w:right w:val="single" w:sz="4" w:space="0" w:color="auto"/>
            </w:tcBorders>
            <w:shd w:val="clear" w:color="auto" w:fill="auto"/>
            <w:vAlign w:val="center"/>
            <w:hideMark/>
          </w:tcPr>
          <w:p w14:paraId="7B7B177F"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PRUEBA EN ENTORNO REAL</w:t>
            </w:r>
          </w:p>
        </w:tc>
        <w:tc>
          <w:tcPr>
            <w:tcW w:w="222" w:type="dxa"/>
            <w:tcBorders>
              <w:top w:val="nil"/>
              <w:left w:val="nil"/>
              <w:bottom w:val="single" w:sz="4" w:space="0" w:color="auto"/>
              <w:right w:val="single" w:sz="4" w:space="0" w:color="auto"/>
            </w:tcBorders>
            <w:shd w:val="clear" w:color="auto" w:fill="auto"/>
            <w:noWrap/>
            <w:vAlign w:val="bottom"/>
            <w:hideMark/>
          </w:tcPr>
          <w:p w14:paraId="3C41540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1426CB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C52455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B3BA4D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A2F1AA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C1E570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2FC8F2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E0C206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43344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173A72F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8597DD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C3CA01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D6015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8FE844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724920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103A76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543B155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9AE26B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90FDCE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0993F3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21BD409"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0A2450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C3FA6D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0F14D6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32DEC1"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E985B6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5F6FDE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F7709B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000000" w:fill="375623"/>
            <w:noWrap/>
            <w:vAlign w:val="bottom"/>
            <w:hideMark/>
          </w:tcPr>
          <w:p w14:paraId="74BB9A6C"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5C201A3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569BA3D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BE9A82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3DE5B937"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0FF37E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A10EA0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5EF804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003490" w14:paraId="2E64DD43" w14:textId="77777777" w:rsidTr="00FA3B92">
        <w:trPr>
          <w:trHeight w:val="20"/>
        </w:trPr>
        <w:tc>
          <w:tcPr>
            <w:tcW w:w="2790" w:type="dxa"/>
            <w:vMerge/>
            <w:tcBorders>
              <w:top w:val="nil"/>
              <w:left w:val="single" w:sz="4" w:space="0" w:color="auto"/>
              <w:bottom w:val="single" w:sz="4" w:space="0" w:color="auto"/>
              <w:right w:val="single" w:sz="4" w:space="0" w:color="auto"/>
            </w:tcBorders>
            <w:vAlign w:val="center"/>
            <w:hideMark/>
          </w:tcPr>
          <w:p w14:paraId="529FCC31" w14:textId="77777777" w:rsidR="00371359" w:rsidRPr="00003490" w:rsidRDefault="00371359" w:rsidP="00371359">
            <w:pPr>
              <w:spacing w:after="0" w:line="240" w:lineRule="auto"/>
              <w:rPr>
                <w:rFonts w:ascii="Calibri" w:eastAsia="Times New Roman" w:hAnsi="Calibri" w:cs="Times New Roman"/>
                <w:b/>
                <w:bCs/>
                <w:color w:val="000000"/>
                <w:sz w:val="16"/>
                <w:szCs w:val="16"/>
                <w:lang w:val="es-ES" w:eastAsia="es-ES"/>
              </w:rPr>
            </w:pPr>
          </w:p>
        </w:tc>
        <w:tc>
          <w:tcPr>
            <w:tcW w:w="160" w:type="dxa"/>
            <w:tcBorders>
              <w:top w:val="nil"/>
              <w:left w:val="nil"/>
              <w:bottom w:val="single" w:sz="4" w:space="0" w:color="auto"/>
              <w:right w:val="single" w:sz="4" w:space="0" w:color="auto"/>
            </w:tcBorders>
            <w:shd w:val="clear" w:color="auto" w:fill="auto"/>
            <w:vAlign w:val="center"/>
            <w:hideMark/>
          </w:tcPr>
          <w:p w14:paraId="57696085"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ENCUESTA DE FUNCIONALIDA</w:t>
            </w:r>
          </w:p>
        </w:tc>
        <w:tc>
          <w:tcPr>
            <w:tcW w:w="222" w:type="dxa"/>
            <w:tcBorders>
              <w:top w:val="nil"/>
              <w:left w:val="nil"/>
              <w:bottom w:val="single" w:sz="4" w:space="0" w:color="auto"/>
              <w:right w:val="single" w:sz="4" w:space="0" w:color="auto"/>
            </w:tcBorders>
            <w:shd w:val="clear" w:color="auto" w:fill="auto"/>
            <w:noWrap/>
            <w:vAlign w:val="bottom"/>
            <w:hideMark/>
          </w:tcPr>
          <w:p w14:paraId="00A8BDA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480D31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D2ED2E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485DBA0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4EB6EE7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AE74D7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76934F8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C5DE51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29E23F"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26D9444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81D5D3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98EDA4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57DB7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D8A19C5"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60BA2B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76DFB9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5A3AD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0D8FC8D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01869D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3A174D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0C08C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CB90491"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0F125D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E446F0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22656BC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7E4057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1B24FB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0A9F7A0"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38D999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A4A990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ADDE44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6D8B7B37"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000000" w:fill="375623"/>
            <w:noWrap/>
            <w:vAlign w:val="bottom"/>
            <w:hideMark/>
          </w:tcPr>
          <w:p w14:paraId="1B02DDC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801D07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8A7242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F2375A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r w:rsidR="00371359" w:rsidRPr="00003490" w14:paraId="306ECA74" w14:textId="77777777" w:rsidTr="00FA3B92">
        <w:trPr>
          <w:trHeight w:val="20"/>
        </w:trPr>
        <w:tc>
          <w:tcPr>
            <w:tcW w:w="2790" w:type="dxa"/>
            <w:vMerge/>
            <w:tcBorders>
              <w:top w:val="nil"/>
              <w:left w:val="single" w:sz="4" w:space="0" w:color="auto"/>
              <w:bottom w:val="single" w:sz="4" w:space="0" w:color="auto"/>
              <w:right w:val="single" w:sz="4" w:space="0" w:color="auto"/>
            </w:tcBorders>
            <w:vAlign w:val="center"/>
            <w:hideMark/>
          </w:tcPr>
          <w:p w14:paraId="6E890E28" w14:textId="77777777" w:rsidR="00371359" w:rsidRPr="00003490" w:rsidRDefault="00371359" w:rsidP="00371359">
            <w:pPr>
              <w:spacing w:after="0" w:line="240" w:lineRule="auto"/>
              <w:rPr>
                <w:rFonts w:ascii="Calibri" w:eastAsia="Times New Roman" w:hAnsi="Calibri" w:cs="Times New Roman"/>
                <w:b/>
                <w:bCs/>
                <w:color w:val="000000"/>
                <w:sz w:val="16"/>
                <w:szCs w:val="16"/>
                <w:lang w:val="es-ES" w:eastAsia="es-ES"/>
              </w:rPr>
            </w:pPr>
          </w:p>
        </w:tc>
        <w:tc>
          <w:tcPr>
            <w:tcW w:w="160" w:type="dxa"/>
            <w:tcBorders>
              <w:top w:val="nil"/>
              <w:left w:val="nil"/>
              <w:bottom w:val="single" w:sz="4" w:space="0" w:color="auto"/>
              <w:right w:val="single" w:sz="4" w:space="0" w:color="auto"/>
            </w:tcBorders>
            <w:shd w:val="clear" w:color="auto" w:fill="auto"/>
            <w:vAlign w:val="center"/>
            <w:hideMark/>
          </w:tcPr>
          <w:p w14:paraId="1AF104ED" w14:textId="77777777" w:rsidR="00371359" w:rsidRPr="00003490" w:rsidRDefault="00371359" w:rsidP="00371359">
            <w:pPr>
              <w:spacing w:after="0" w:line="240" w:lineRule="auto"/>
              <w:jc w:val="center"/>
              <w:rPr>
                <w:rFonts w:eastAsia="Times New Roman" w:cs="Arial"/>
                <w:b/>
                <w:bCs/>
                <w:color w:val="000000"/>
                <w:sz w:val="16"/>
                <w:szCs w:val="16"/>
                <w:lang w:val="es-ES" w:eastAsia="es-ES"/>
              </w:rPr>
            </w:pPr>
            <w:r w:rsidRPr="00003490">
              <w:rPr>
                <w:rFonts w:eastAsia="Times New Roman" w:cs="Arial"/>
                <w:b/>
                <w:bCs/>
                <w:color w:val="000000"/>
                <w:sz w:val="16"/>
                <w:szCs w:val="16"/>
                <w:lang w:val="es-ES" w:eastAsia="es-ES"/>
              </w:rPr>
              <w:t>ENTREGA FINAL A JURADOS</w:t>
            </w:r>
          </w:p>
        </w:tc>
        <w:tc>
          <w:tcPr>
            <w:tcW w:w="222" w:type="dxa"/>
            <w:tcBorders>
              <w:top w:val="nil"/>
              <w:left w:val="nil"/>
              <w:bottom w:val="single" w:sz="4" w:space="0" w:color="auto"/>
              <w:right w:val="single" w:sz="4" w:space="0" w:color="auto"/>
            </w:tcBorders>
            <w:shd w:val="clear" w:color="auto" w:fill="auto"/>
            <w:noWrap/>
            <w:vAlign w:val="bottom"/>
            <w:hideMark/>
          </w:tcPr>
          <w:p w14:paraId="2B56BD4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9A7598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6423687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3D6C5D53"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014511C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51C86E0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11315E0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222" w:type="dxa"/>
            <w:tcBorders>
              <w:top w:val="nil"/>
              <w:left w:val="nil"/>
              <w:bottom w:val="single" w:sz="4" w:space="0" w:color="auto"/>
              <w:right w:val="single" w:sz="4" w:space="0" w:color="auto"/>
            </w:tcBorders>
            <w:shd w:val="clear" w:color="auto" w:fill="auto"/>
            <w:noWrap/>
            <w:vAlign w:val="bottom"/>
            <w:hideMark/>
          </w:tcPr>
          <w:p w14:paraId="2DF212C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AC75860"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tcBorders>
              <w:top w:val="nil"/>
              <w:left w:val="nil"/>
              <w:bottom w:val="single" w:sz="4" w:space="0" w:color="auto"/>
              <w:right w:val="single" w:sz="4" w:space="0" w:color="auto"/>
            </w:tcBorders>
            <w:shd w:val="clear" w:color="auto" w:fill="auto"/>
            <w:noWrap/>
            <w:vAlign w:val="bottom"/>
            <w:hideMark/>
          </w:tcPr>
          <w:p w14:paraId="0C962CE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8462F99"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79D06E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E1FA62A"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3F365A98"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33E620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B441E4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03"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4990C8"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4443B7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8A968BD"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6242342"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69538D"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AB7010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9AEEA8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2667B1BB"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3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31A1C5C"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4BBEF5E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77ED4C5A"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5970EE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24B293"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6DE3A3B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510D910E"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auto" w:fill="auto"/>
            <w:noWrap/>
            <w:vAlign w:val="bottom"/>
            <w:hideMark/>
          </w:tcPr>
          <w:p w14:paraId="1082A89F"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2"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8B89C4" w14:textId="77777777" w:rsidR="00371359" w:rsidRPr="00003490" w:rsidRDefault="00371359" w:rsidP="00371359">
            <w:pPr>
              <w:spacing w:after="0" w:line="240" w:lineRule="auto"/>
              <w:jc w:val="center"/>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27311246"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2096DAD4"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c>
          <w:tcPr>
            <w:tcW w:w="313" w:type="dxa"/>
            <w:tcBorders>
              <w:top w:val="nil"/>
              <w:left w:val="nil"/>
              <w:bottom w:val="single" w:sz="4" w:space="0" w:color="auto"/>
              <w:right w:val="single" w:sz="4" w:space="0" w:color="auto"/>
            </w:tcBorders>
            <w:shd w:val="clear" w:color="000000" w:fill="375623"/>
            <w:noWrap/>
            <w:vAlign w:val="bottom"/>
            <w:hideMark/>
          </w:tcPr>
          <w:p w14:paraId="5655B0DC" w14:textId="77777777" w:rsidR="00371359" w:rsidRPr="00003490" w:rsidRDefault="00371359" w:rsidP="00371359">
            <w:pPr>
              <w:spacing w:after="0" w:line="240" w:lineRule="auto"/>
              <w:rPr>
                <w:rFonts w:ascii="Calibri" w:eastAsia="Times New Roman" w:hAnsi="Calibri" w:cs="Times New Roman"/>
                <w:color w:val="000000"/>
                <w:sz w:val="16"/>
                <w:szCs w:val="16"/>
                <w:lang w:val="es-ES" w:eastAsia="es-ES"/>
              </w:rPr>
            </w:pPr>
            <w:r w:rsidRPr="00003490">
              <w:rPr>
                <w:rFonts w:ascii="Calibri" w:eastAsia="Times New Roman" w:hAnsi="Calibri" w:cs="Times New Roman"/>
                <w:color w:val="000000"/>
                <w:sz w:val="16"/>
                <w:szCs w:val="16"/>
                <w:lang w:val="es-ES" w:eastAsia="es-ES"/>
              </w:rPr>
              <w:t> </w:t>
            </w:r>
          </w:p>
        </w:tc>
      </w:tr>
    </w:tbl>
    <w:p w14:paraId="22472562" w14:textId="25599883" w:rsidR="008C481F" w:rsidRPr="00003490" w:rsidRDefault="00371359" w:rsidP="00553068">
      <w:pPr>
        <w:rPr>
          <w:lang w:val="es-ES"/>
        </w:rPr>
        <w:sectPr w:rsidR="008C481F" w:rsidRPr="00003490" w:rsidSect="008C481F">
          <w:headerReference w:type="default" r:id="rId42"/>
          <w:footerReference w:type="default" r:id="rId43"/>
          <w:pgSz w:w="15840" w:h="12240" w:orient="landscape"/>
          <w:pgMar w:top="1135" w:right="1701" w:bottom="1134" w:left="1701" w:header="709" w:footer="709" w:gutter="0"/>
          <w:cols w:space="708"/>
          <w:docGrid w:linePitch="360"/>
        </w:sectPr>
      </w:pPr>
      <w:r w:rsidRPr="00003490">
        <w:rPr>
          <w:lang w:val="es-ES"/>
        </w:rPr>
        <w:fldChar w:fldCharType="end"/>
      </w:r>
    </w:p>
    <w:p w14:paraId="1ED5B417" w14:textId="597DBE9C" w:rsidR="00F5408E" w:rsidRPr="00003490" w:rsidRDefault="00E24EE4" w:rsidP="004E1E27">
      <w:pPr>
        <w:pStyle w:val="Ttulo2"/>
        <w:jc w:val="center"/>
        <w:rPr>
          <w:rFonts w:cs="Arial"/>
          <w:szCs w:val="24"/>
          <w:lang w:val="es-ES"/>
        </w:rPr>
      </w:pPr>
      <w:bookmarkStart w:id="137" w:name="_Toc76994842"/>
      <w:r w:rsidRPr="00003490">
        <w:rPr>
          <w:rFonts w:cs="Arial"/>
          <w:szCs w:val="24"/>
          <w:lang w:val="es-ES"/>
        </w:rPr>
        <w:lastRenderedPageBreak/>
        <w:t>BIBLIOGRAFÍA</w:t>
      </w:r>
      <w:bookmarkEnd w:id="137"/>
    </w:p>
    <w:p w14:paraId="48065D95" w14:textId="77777777" w:rsidR="00FD7506" w:rsidRPr="00003490" w:rsidRDefault="00FD7506" w:rsidP="004E1E27">
      <w:pPr>
        <w:jc w:val="both"/>
        <w:rPr>
          <w:rFonts w:cs="Arial"/>
          <w:szCs w:val="24"/>
          <w:lang w:val="es-ES"/>
        </w:rPr>
      </w:pPr>
    </w:p>
    <w:p w14:paraId="75078402"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Pr>
          <w:rFonts w:cs="Arial"/>
          <w:color w:val="000000" w:themeColor="text1"/>
          <w:szCs w:val="24"/>
        </w:rPr>
        <w:fldChar w:fldCharType="begin" w:fldLock="1"/>
      </w:r>
      <w:r>
        <w:rPr>
          <w:rFonts w:cs="Arial"/>
          <w:color w:val="000000" w:themeColor="text1"/>
          <w:szCs w:val="24"/>
        </w:rPr>
        <w:instrText xml:space="preserve">ADDIN Mendeley Bibliography CSL_BIBLIOGRAPHY </w:instrText>
      </w:r>
      <w:r>
        <w:rPr>
          <w:rFonts w:cs="Arial"/>
          <w:color w:val="000000" w:themeColor="text1"/>
          <w:szCs w:val="24"/>
        </w:rPr>
        <w:fldChar w:fldCharType="separate"/>
      </w:r>
      <w:r w:rsidRPr="009605BE">
        <w:rPr>
          <w:rFonts w:cs="Arial"/>
          <w:noProof/>
          <w:szCs w:val="24"/>
        </w:rPr>
        <w:t xml:space="preserve">ALKHALIFAH Ali, “Developing Mobile Commerce Website Design to Enhance Users Experience”, </w:t>
      </w:r>
      <w:r w:rsidRPr="009605BE">
        <w:rPr>
          <w:rFonts w:cs="Arial"/>
          <w:i/>
          <w:iCs/>
          <w:noProof/>
          <w:szCs w:val="24"/>
        </w:rPr>
        <w:t>International Journal of Computer Science and Network Security</w:t>
      </w:r>
      <w:r w:rsidRPr="009605BE">
        <w:rPr>
          <w:rFonts w:cs="Arial"/>
          <w:noProof/>
          <w:szCs w:val="24"/>
        </w:rPr>
        <w:t>, C. 17, S. 9 (2017), ss. 65–69.</w:t>
      </w:r>
    </w:p>
    <w:p w14:paraId="3C6037F0"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ALMEIDA Fernando Luis, “Concept and Dimensions of Web 4.0”, </w:t>
      </w:r>
      <w:r w:rsidRPr="009605BE">
        <w:rPr>
          <w:rFonts w:cs="Arial"/>
          <w:i/>
          <w:iCs/>
          <w:noProof/>
          <w:szCs w:val="24"/>
        </w:rPr>
        <w:t>International Journal of Computers &amp; Technology</w:t>
      </w:r>
      <w:r w:rsidRPr="009605BE">
        <w:rPr>
          <w:rFonts w:cs="Arial"/>
          <w:noProof/>
          <w:szCs w:val="24"/>
        </w:rPr>
        <w:t>, C. 16, S. 7 (2017), ss. 7040–46, doi:10.24297/ijct.v16i7.6446.</w:t>
      </w:r>
    </w:p>
    <w:p w14:paraId="524ECBBA"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ALONSO-VALERDI L., V. MERCADO-GARCÍA, “Towards designing Brain-Computer Interfaces in terms of User-Profiles, Neurophysiological Factors and User Experience”, </w:t>
      </w:r>
      <w:r w:rsidRPr="009605BE">
        <w:rPr>
          <w:rFonts w:cs="Arial"/>
          <w:i/>
          <w:iCs/>
          <w:noProof/>
          <w:szCs w:val="24"/>
        </w:rPr>
        <w:t>Revista mexicana de ingeniería biomédica</w:t>
      </w:r>
      <w:r w:rsidRPr="009605BE">
        <w:rPr>
          <w:rFonts w:cs="Arial"/>
          <w:noProof/>
          <w:szCs w:val="24"/>
        </w:rPr>
        <w:t>, C. 40, S. 2 (2019), ss. 1–12, doi:10.17488/rmib.40.2.3.</w:t>
      </w:r>
    </w:p>
    <w:p w14:paraId="33EA7ABC"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ARREDONDO Sara Londoño, “Modelos estadísticos sobre la eficacia del marketing digital”, </w:t>
      </w:r>
      <w:r w:rsidRPr="00255F14">
        <w:rPr>
          <w:rFonts w:cs="Arial"/>
          <w:i/>
          <w:iCs/>
          <w:noProof/>
          <w:szCs w:val="24"/>
          <w:lang w:val="es-ES"/>
        </w:rPr>
        <w:t>Revista EAN</w:t>
      </w:r>
      <w:r w:rsidRPr="00255F14">
        <w:rPr>
          <w:rFonts w:cs="Arial"/>
          <w:noProof/>
          <w:szCs w:val="24"/>
          <w:lang w:val="es-ES"/>
        </w:rPr>
        <w:t>, S. 84 (2018), ss. 167–86, doi:10.21158/01208160.n84.2018.1923.</w:t>
      </w:r>
    </w:p>
    <w:p w14:paraId="457341CF"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BARQUERO CABRERO Mario, “Las apps como nuevo soporte de interacción entre la entidad universitaria y sus stakeholders”, </w:t>
      </w:r>
      <w:r w:rsidRPr="00255F14">
        <w:rPr>
          <w:rFonts w:cs="Arial"/>
          <w:i/>
          <w:iCs/>
          <w:noProof/>
          <w:szCs w:val="24"/>
          <w:lang w:val="es-ES"/>
        </w:rPr>
        <w:t>Opcion</w:t>
      </w:r>
      <w:r w:rsidRPr="00255F14">
        <w:rPr>
          <w:rFonts w:cs="Arial"/>
          <w:noProof/>
          <w:szCs w:val="24"/>
          <w:lang w:val="es-ES"/>
        </w:rPr>
        <w:t>, C. 32, S. Special Issue 11 (2016), ss. 15–33.</w:t>
      </w:r>
    </w:p>
    <w:p w14:paraId="71B06EEC"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BAYANI Majid vd., “IoT-Based Library Automation &amp; Monitoring system: Developing an Implementation framework”, </w:t>
      </w:r>
      <w:r w:rsidRPr="009605BE">
        <w:rPr>
          <w:rFonts w:cs="Arial"/>
          <w:i/>
          <w:iCs/>
          <w:noProof/>
          <w:szCs w:val="24"/>
        </w:rPr>
        <w:t>e-Ciencias de la Información</w:t>
      </w:r>
      <w:r w:rsidRPr="009605BE">
        <w:rPr>
          <w:rFonts w:cs="Arial"/>
          <w:noProof/>
          <w:szCs w:val="24"/>
        </w:rPr>
        <w:t>, C. 8, S. 1 (2017), doi:10.15517/eci.v8i1.30010.</w:t>
      </w:r>
    </w:p>
    <w:p w14:paraId="189C53F0"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BOBES Alonso vd., “Servicio logístico al cliente en empresas de servicios: procedimiento para su diseño”, </w:t>
      </w:r>
      <w:r w:rsidRPr="00255F14">
        <w:rPr>
          <w:rFonts w:cs="Arial"/>
          <w:i/>
          <w:iCs/>
          <w:noProof/>
          <w:szCs w:val="24"/>
          <w:lang w:val="es-ES"/>
        </w:rPr>
        <w:t>Economía y Desarrollo</w:t>
      </w:r>
      <w:r w:rsidRPr="00255F14">
        <w:rPr>
          <w:rFonts w:cs="Arial"/>
          <w:noProof/>
          <w:szCs w:val="24"/>
          <w:lang w:val="es-ES"/>
        </w:rPr>
        <w:t>, C. 152, S. 2 (2014), ss. 184–92.</w:t>
      </w:r>
    </w:p>
    <w:p w14:paraId="404CEFEF"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BRAVO RODRIGUEZ Jonnathan Guillermo, “DESARROLLO DE UNA APLICACIÓN WEB EVALUANDO PROCESOS DE SOFTWARE MEDIANTE LA METODOLOGÍA XP”, 2016.</w:t>
      </w:r>
    </w:p>
    <w:p w14:paraId="629D842E"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BUENROSTRO Héctor, María; HERNÁNDEZ, “La incorporación de las”, </w:t>
      </w:r>
      <w:r w:rsidRPr="00255F14">
        <w:rPr>
          <w:rFonts w:cs="Arial"/>
          <w:i/>
          <w:iCs/>
          <w:noProof/>
          <w:szCs w:val="24"/>
          <w:lang w:val="es-ES"/>
        </w:rPr>
        <w:lastRenderedPageBreak/>
        <w:t>Economía Teoría Y Práctica</w:t>
      </w:r>
      <w:r w:rsidRPr="00255F14">
        <w:rPr>
          <w:rFonts w:cs="Arial"/>
          <w:noProof/>
          <w:szCs w:val="24"/>
          <w:lang w:val="es-ES"/>
        </w:rPr>
        <w:t>, C. 27 número (2019), ss. 101–24, doi:http://dx.doi.org/10.24275/ETYPUAM/NE/502019/Buenrostro.</w:t>
      </w:r>
    </w:p>
    <w:p w14:paraId="4FE4C92D"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CABEZUELO LORENZO Francisco, Teresa BARCELÓ UGARTE, María SÁNCHEZ MARTÍNEZ, “Ciudades inteligentes y apps para la ciudadanía. Análisis de casos pioneros en España”, </w:t>
      </w:r>
      <w:r w:rsidRPr="00255F14">
        <w:rPr>
          <w:rFonts w:cs="Arial"/>
          <w:i/>
          <w:iCs/>
          <w:noProof/>
          <w:szCs w:val="24"/>
          <w:lang w:val="es-ES"/>
        </w:rPr>
        <w:t>Disertaciones Anuario electrónico estudios de comunicación social</w:t>
      </w:r>
      <w:r w:rsidRPr="00255F14">
        <w:rPr>
          <w:rFonts w:cs="Arial"/>
          <w:noProof/>
          <w:szCs w:val="24"/>
          <w:lang w:val="es-ES"/>
        </w:rPr>
        <w:t>, C. 10, S. 2 (2017), s. 225, doi:10.12804/revistas.urosario.edu.co/disertaciones/a.5106.</w:t>
      </w:r>
    </w:p>
    <w:p w14:paraId="1706B5D7"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CASTEL Ana Felicitas Gargallo, “La integración de las TIC en los procesos educativos y organizativos”, </w:t>
      </w:r>
      <w:r w:rsidRPr="00255F14">
        <w:rPr>
          <w:rFonts w:cs="Arial"/>
          <w:i/>
          <w:iCs/>
          <w:noProof/>
          <w:szCs w:val="24"/>
          <w:lang w:val="es-ES"/>
        </w:rPr>
        <w:t>Educar em Revista</w:t>
      </w:r>
      <w:r w:rsidRPr="00255F14">
        <w:rPr>
          <w:rFonts w:cs="Arial"/>
          <w:noProof/>
          <w:szCs w:val="24"/>
          <w:lang w:val="es-ES"/>
        </w:rPr>
        <w:t>, C. 34, S. 69 (2018), ss. 325–39, doi:10.1590/0104-4060.57305.</w:t>
      </w:r>
    </w:p>
    <w:p w14:paraId="777AC18F"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CAZAÑAS Alex, Esther PARRA, “Estrategias de diseño web para dispositivos móviles”, </w:t>
      </w:r>
      <w:r w:rsidRPr="00255F14">
        <w:rPr>
          <w:rFonts w:cs="Arial"/>
          <w:i/>
          <w:iCs/>
          <w:noProof/>
          <w:szCs w:val="24"/>
          <w:lang w:val="es-ES"/>
        </w:rPr>
        <w:t>Enfoque UTE</w:t>
      </w:r>
      <w:r w:rsidRPr="00255F14">
        <w:rPr>
          <w:rFonts w:cs="Arial"/>
          <w:noProof/>
          <w:szCs w:val="24"/>
          <w:lang w:val="es-ES"/>
        </w:rPr>
        <w:t>, C. 8, S. 1 (2017), ss. 344–57, doi:10.29019/enfoqueute.v8n1.142.</w:t>
      </w:r>
    </w:p>
    <w:p w14:paraId="3B607D97"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COSTA SÁNCHEZ Carmen, “The distinctive features of mobile media: Multimedia integration, customization, geo-localization and participation. A study of their presence in Spanish press apps”, </w:t>
      </w:r>
      <w:r w:rsidRPr="009605BE">
        <w:rPr>
          <w:rFonts w:cs="Arial"/>
          <w:i/>
          <w:iCs/>
          <w:noProof/>
          <w:szCs w:val="24"/>
        </w:rPr>
        <w:t>Palabra Clave</w:t>
      </w:r>
      <w:r w:rsidRPr="009605BE">
        <w:rPr>
          <w:rFonts w:cs="Arial"/>
          <w:noProof/>
          <w:szCs w:val="24"/>
        </w:rPr>
        <w:t>, C. 17, S. 3 (2014), ss. 672–94, doi:10.5294/pacla.2014.17.3.5.</w:t>
      </w:r>
    </w:p>
    <w:p w14:paraId="7FBEE065"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DAZA RODRÍGUEZ María Eugenia, Maritza Isabel DAZA PORTO, Adith Bismarck PÉREZ OROZCO, “Servicio al cliente: una estrategia gerencial para incrementar la competitividad organizacional en empresas de Valledupar (Colombia)”, </w:t>
      </w:r>
      <w:r w:rsidRPr="00255F14">
        <w:rPr>
          <w:rFonts w:cs="Arial"/>
          <w:i/>
          <w:iCs/>
          <w:noProof/>
          <w:szCs w:val="24"/>
          <w:lang w:val="es-ES"/>
        </w:rPr>
        <w:t>Aibi revista de investigación, administración e ingeniería</w:t>
      </w:r>
      <w:r w:rsidRPr="00255F14">
        <w:rPr>
          <w:rFonts w:cs="Arial"/>
          <w:noProof/>
          <w:szCs w:val="24"/>
          <w:lang w:val="es-ES"/>
        </w:rPr>
        <w:t>, C. 7, S. 1 (2017), ss. 20–26, doi:10.15649/2346030x.425.</w:t>
      </w:r>
    </w:p>
    <w:p w14:paraId="58B37B06"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DÍAZ DEL CAMPO LOZANO Jesús, “Interactividad y participación en las páginas web de los principales diarios deportivos españoles”, </w:t>
      </w:r>
      <w:r w:rsidRPr="00255F14">
        <w:rPr>
          <w:rFonts w:cs="Arial"/>
          <w:i/>
          <w:iCs/>
          <w:noProof/>
          <w:szCs w:val="24"/>
          <w:lang w:val="es-ES"/>
        </w:rPr>
        <w:t>Vivat Academia</w:t>
      </w:r>
      <w:r w:rsidRPr="00255F14">
        <w:rPr>
          <w:rFonts w:cs="Arial"/>
          <w:noProof/>
          <w:szCs w:val="24"/>
          <w:lang w:val="es-ES"/>
        </w:rPr>
        <w:t>, C. 0, S. 127 (2014), s. 1, doi:10.15178/va.2014.127.1-18.</w:t>
      </w:r>
    </w:p>
    <w:p w14:paraId="78838A97"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ENRIQUEZ Juan Gabriel, Sandra Isabel CASAS, “Usabilidad en aplicaciones móviles”, </w:t>
      </w:r>
      <w:r w:rsidRPr="00255F14">
        <w:rPr>
          <w:rFonts w:cs="Arial"/>
          <w:i/>
          <w:iCs/>
          <w:noProof/>
          <w:szCs w:val="24"/>
          <w:lang w:val="es-ES"/>
        </w:rPr>
        <w:t>Informes Científicos Técnicos - UNPA</w:t>
      </w:r>
      <w:r w:rsidRPr="00255F14">
        <w:rPr>
          <w:rFonts w:cs="Arial"/>
          <w:noProof/>
          <w:szCs w:val="24"/>
          <w:lang w:val="es-ES"/>
        </w:rPr>
        <w:t>, C. 5, S. 2 (2014), ss. 25–47, doi:10.22305/ict-unpa.v5i2.71.</w:t>
      </w:r>
    </w:p>
    <w:p w14:paraId="6968B4E5"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lastRenderedPageBreak/>
        <w:t xml:space="preserve">ESPINOZA REQUEJO Cinthy Catheryne, “Satisfacción del cliente externo sobre la calidad de atención en la escuela académico profesional de Turismo y Negocios de la Universidad Señor de Sipán – Pimentel”, </w:t>
      </w:r>
      <w:r w:rsidRPr="00255F14">
        <w:rPr>
          <w:rFonts w:cs="Arial"/>
          <w:i/>
          <w:iCs/>
          <w:noProof/>
          <w:szCs w:val="24"/>
          <w:lang w:val="es-ES"/>
        </w:rPr>
        <w:t>Ucv Hacer</w:t>
      </w:r>
      <w:r w:rsidRPr="00255F14">
        <w:rPr>
          <w:rFonts w:cs="Arial"/>
          <w:noProof/>
          <w:szCs w:val="24"/>
          <w:lang w:val="es-ES"/>
        </w:rPr>
        <w:t>, C. 7, S. 3 (2018), doi:10.18050/revucvhacer.v7n3a9.</w:t>
      </w:r>
    </w:p>
    <w:p w14:paraId="70F0A0B6"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FERNÁNDEZ Leslier Maureen Valenzuela, Francisco Javier Villegas PINUER, “Influência da orientação ao valor do cliente, do valor da marca e do nível de ética empresarial no desempenho organizacional”, </w:t>
      </w:r>
      <w:r w:rsidRPr="00255F14">
        <w:rPr>
          <w:rFonts w:cs="Arial"/>
          <w:i/>
          <w:iCs/>
          <w:noProof/>
          <w:szCs w:val="24"/>
          <w:lang w:val="es-ES"/>
        </w:rPr>
        <w:t>Revista Brasileira de Gestao de Negocios</w:t>
      </w:r>
      <w:r w:rsidRPr="00255F14">
        <w:rPr>
          <w:rFonts w:cs="Arial"/>
          <w:noProof/>
          <w:szCs w:val="24"/>
          <w:lang w:val="es-ES"/>
        </w:rPr>
        <w:t>, C. 18, S. 59 (2016), ss. 5–23, doi:10.7819/rbgn.v18i59.1701.</w:t>
      </w:r>
    </w:p>
    <w:p w14:paraId="5A52590E"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FERRANDO Manuel García, “LA ENCUESTA”:, </w:t>
      </w:r>
      <w:r w:rsidRPr="00255F14">
        <w:rPr>
          <w:rFonts w:cs="Arial"/>
          <w:i/>
          <w:iCs/>
          <w:noProof/>
          <w:szCs w:val="24"/>
          <w:lang w:val="es-ES"/>
        </w:rPr>
        <w:t>Éxito</w:t>
      </w:r>
      <w:r w:rsidRPr="00255F14">
        <w:rPr>
          <w:rFonts w:cs="Arial"/>
          <w:noProof/>
          <w:szCs w:val="24"/>
          <w:lang w:val="es-ES"/>
        </w:rPr>
        <w:t>, Trama editorial, 2017, ss. 58–62, doi:10.2307/j.ctt1v2xt4b.8.</w:t>
      </w:r>
    </w:p>
    <w:p w14:paraId="242F6081"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FLEMING By Jennifer, “Interface and Interaction Design”, </w:t>
      </w:r>
      <w:r w:rsidRPr="009605BE">
        <w:rPr>
          <w:rFonts w:cs="Arial"/>
          <w:i/>
          <w:iCs/>
          <w:noProof/>
          <w:szCs w:val="24"/>
        </w:rPr>
        <w:t>Web Navigation: Designing the User Experience</w:t>
      </w:r>
      <w:r w:rsidRPr="009605BE">
        <w:rPr>
          <w:rFonts w:cs="Arial"/>
          <w:noProof/>
          <w:szCs w:val="24"/>
        </w:rPr>
        <w:t>, 2001, 1–77, https://www.oreilly.com/ideas/interface-and-interaction-design.</w:t>
      </w:r>
    </w:p>
    <w:p w14:paraId="4895F65A"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GARCÍA Antonio Marín, Irene GIL-SAURA, “Innovar en el comercio minorista: Influencia de las TIC y sus efectos en la satisfacción del cliente”, </w:t>
      </w:r>
      <w:r w:rsidRPr="00255F14">
        <w:rPr>
          <w:rFonts w:cs="Arial"/>
          <w:i/>
          <w:iCs/>
          <w:noProof/>
          <w:szCs w:val="24"/>
          <w:lang w:val="es-ES"/>
        </w:rPr>
        <w:t>Cuadernos de Gestion</w:t>
      </w:r>
      <w:r w:rsidRPr="00255F14">
        <w:rPr>
          <w:rFonts w:cs="Arial"/>
          <w:noProof/>
          <w:szCs w:val="24"/>
          <w:lang w:val="es-ES"/>
        </w:rPr>
        <w:t>, C. 17, S. 2 (2017), ss. 109–34, doi:10.5295/cdg.150556am.</w:t>
      </w:r>
    </w:p>
    <w:p w14:paraId="3C18AB18"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GARCÍA Arminda, “Cultura de servicio en la optimización del servicio al cliente”, </w:t>
      </w:r>
      <w:r w:rsidRPr="00255F14">
        <w:rPr>
          <w:rFonts w:cs="Arial"/>
          <w:i/>
          <w:iCs/>
          <w:noProof/>
          <w:szCs w:val="24"/>
          <w:lang w:val="es-ES"/>
        </w:rPr>
        <w:t>Telos: Revista de Estudios Interdisciplinarios en Ciencias Sociales</w:t>
      </w:r>
      <w:r w:rsidRPr="00255F14">
        <w:rPr>
          <w:rFonts w:cs="Arial"/>
          <w:noProof/>
          <w:szCs w:val="24"/>
          <w:lang w:val="es-ES"/>
        </w:rPr>
        <w:t>, C. 18, S. 3 (2016), ss. 381–98.</w:t>
      </w:r>
    </w:p>
    <w:p w14:paraId="19688DBD"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GARCÍA Tomás, “El cuestionario como instrumento de investigación/evaluación.”, </w:t>
      </w:r>
      <w:r w:rsidRPr="00255F14">
        <w:rPr>
          <w:rFonts w:cs="Arial"/>
          <w:i/>
          <w:iCs/>
          <w:noProof/>
          <w:szCs w:val="24"/>
          <w:lang w:val="es-ES"/>
        </w:rPr>
        <w:t>Página del proyecto de apoyo para profesionales de la formación (PROMETEO) de la Junta de Andalucía</w:t>
      </w:r>
      <w:r w:rsidRPr="00255F14">
        <w:rPr>
          <w:rFonts w:cs="Arial"/>
          <w:noProof/>
          <w:szCs w:val="24"/>
          <w:lang w:val="es-ES"/>
        </w:rPr>
        <w:t>, 2003, 28, http://www.univsantana.com/sociologia/El_Cuestionario.pdf.</w:t>
      </w:r>
    </w:p>
    <w:p w14:paraId="5B125337"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GRANADILLO Efraín J. De La Hoz, Ludys C. López POLO, “con los clientes en empresas de consultoría Management model of relations with Resumen”, 2017, 46–76.</w:t>
      </w:r>
    </w:p>
    <w:p w14:paraId="690F50BA"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GUERRERO Germán Rubio, “La calidad del servicio al cliente en los grandes </w:t>
      </w:r>
      <w:r w:rsidRPr="00255F14">
        <w:rPr>
          <w:rFonts w:cs="Arial"/>
          <w:noProof/>
          <w:szCs w:val="24"/>
          <w:lang w:val="es-ES"/>
        </w:rPr>
        <w:lastRenderedPageBreak/>
        <w:t xml:space="preserve">supermercados de Ibagué: un análisis desde la escala multidimensional (SERVQUAL)”, </w:t>
      </w:r>
      <w:r w:rsidRPr="00255F14">
        <w:rPr>
          <w:rFonts w:cs="Arial"/>
          <w:i/>
          <w:iCs/>
          <w:noProof/>
          <w:szCs w:val="24"/>
          <w:lang w:val="es-ES"/>
        </w:rPr>
        <w:t>Cuadernos de Administración</w:t>
      </w:r>
      <w:r w:rsidRPr="00255F14">
        <w:rPr>
          <w:rFonts w:cs="Arial"/>
          <w:noProof/>
          <w:szCs w:val="24"/>
          <w:lang w:val="es-ES"/>
        </w:rPr>
        <w:t>, C. 30, S. 52 (2014), s. 54, doi:10.25100/cdea.v30i52.30.</w:t>
      </w:r>
    </w:p>
    <w:p w14:paraId="0B98D10E"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HASSAN MONTERO Yusef, “Diseño Hipermedia centrado en el usuario”, </w:t>
      </w:r>
      <w:r w:rsidRPr="00255F14">
        <w:rPr>
          <w:rFonts w:cs="Arial"/>
          <w:i/>
          <w:iCs/>
          <w:noProof/>
          <w:szCs w:val="24"/>
          <w:lang w:val="es-ES"/>
        </w:rPr>
        <w:t>No Solo Usabilidad</w:t>
      </w:r>
      <w:r w:rsidRPr="00255F14">
        <w:rPr>
          <w:rFonts w:cs="Arial"/>
          <w:noProof/>
          <w:szCs w:val="24"/>
          <w:lang w:val="es-ES"/>
        </w:rPr>
        <w:t>, C. 2, S. 1 (2002), ss. 1–15.</w:t>
      </w:r>
    </w:p>
    <w:p w14:paraId="0098C5A1"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IBARRA MORALES Luis Enrique, Emma Vanessa CASAS MEDINA, “Aplicación del modelo Servperf en los centros de atención Telcel, Hermosillo: Una medición de la calidad en el servicio”, </w:t>
      </w:r>
      <w:r w:rsidRPr="00255F14">
        <w:rPr>
          <w:rFonts w:cs="Arial"/>
          <w:i/>
          <w:iCs/>
          <w:noProof/>
          <w:szCs w:val="24"/>
          <w:lang w:val="es-ES"/>
        </w:rPr>
        <w:t>Contaduria y Administracion</w:t>
      </w:r>
      <w:r w:rsidRPr="00255F14">
        <w:rPr>
          <w:rFonts w:cs="Arial"/>
          <w:noProof/>
          <w:szCs w:val="24"/>
          <w:lang w:val="es-ES"/>
        </w:rPr>
        <w:t>, C. 60, S. 1 (2015), ss. 229–60, doi:10.1016/S0186-1042(15)72153-4.</w:t>
      </w:r>
    </w:p>
    <w:p w14:paraId="7FE26629"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IQBAL Muhammad Shahid vd., “Interrelationship among Corporate Image, Service Quality, Customer Satisfaction, and Customer Loyalty: Testing the moderating impact of Complaint Handling”, </w:t>
      </w:r>
      <w:r w:rsidRPr="009605BE">
        <w:rPr>
          <w:rFonts w:cs="Arial"/>
          <w:i/>
          <w:iCs/>
          <w:noProof/>
          <w:szCs w:val="24"/>
        </w:rPr>
        <w:t>International Journal of Academic Research in Business and Social Sciences</w:t>
      </w:r>
      <w:r w:rsidRPr="009605BE">
        <w:rPr>
          <w:rFonts w:cs="Arial"/>
          <w:noProof/>
          <w:szCs w:val="24"/>
        </w:rPr>
        <w:t>, C. 7, S. 11 (2017), ss. 667–88, doi:10.6007/ijarbss/v7-i11/3506.</w:t>
      </w:r>
    </w:p>
    <w:p w14:paraId="2B762756"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KANNAN P. K., Hongshuang “Alice” LI, “Digital marketing: A framework, review and research agenda”, </w:t>
      </w:r>
      <w:r w:rsidRPr="009605BE">
        <w:rPr>
          <w:rFonts w:cs="Arial"/>
          <w:i/>
          <w:iCs/>
          <w:noProof/>
          <w:szCs w:val="24"/>
        </w:rPr>
        <w:t>International Journal of Research in Marketing</w:t>
      </w:r>
      <w:r w:rsidRPr="009605BE">
        <w:rPr>
          <w:rFonts w:cs="Arial"/>
          <w:noProof/>
          <w:szCs w:val="24"/>
        </w:rPr>
        <w:t>, C. 34, S. 1 (2017), ss. 22–45, doi:10.1016/j.ijresmar.2016.11.006.</w:t>
      </w:r>
    </w:p>
    <w:p w14:paraId="6ECFD798"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KIMURA Roger Kenji, Luis Hernan Contreras PINOCHET, Marcia Carvalho de AZEVEDO, “Ferramentas de Digital Analytics e seu Poder de Previsão sobre o Desempenho: Uma Análise do Mercado Automobilístico Brasileiro”, </w:t>
      </w:r>
      <w:r w:rsidRPr="00255F14">
        <w:rPr>
          <w:rFonts w:cs="Arial"/>
          <w:i/>
          <w:iCs/>
          <w:noProof/>
          <w:szCs w:val="24"/>
          <w:lang w:val="es-ES"/>
        </w:rPr>
        <w:t>Revista Brasileira de Marketing</w:t>
      </w:r>
      <w:r w:rsidRPr="00255F14">
        <w:rPr>
          <w:rFonts w:cs="Arial"/>
          <w:noProof/>
          <w:szCs w:val="24"/>
          <w:lang w:val="es-ES"/>
        </w:rPr>
        <w:t>, C. 15, S. 2 (2016), ss. 220–36, doi:10.5585/remark.v15i2.3216.</w:t>
      </w:r>
    </w:p>
    <w:p w14:paraId="368EDBC1"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LEYVA VALLEJO Katherine, Lina ALARCÓN BARRERA, Leonardo ORTEGÓN CORTÁZAR, “Exploración del diseño y arquitectura web. Aplicación a páginas electrónicas del sector bancario desde la perspectiva del usuario”, </w:t>
      </w:r>
      <w:r w:rsidRPr="00255F14">
        <w:rPr>
          <w:rFonts w:cs="Arial"/>
          <w:i/>
          <w:iCs/>
          <w:noProof/>
          <w:szCs w:val="24"/>
          <w:lang w:val="es-ES"/>
        </w:rPr>
        <w:t>Revista EAN</w:t>
      </w:r>
      <w:r w:rsidRPr="00255F14">
        <w:rPr>
          <w:rFonts w:cs="Arial"/>
          <w:noProof/>
          <w:szCs w:val="24"/>
          <w:lang w:val="es-ES"/>
        </w:rPr>
        <w:t>, S. 80 (2016), s. 41, doi:10.21158/01208160.n80.2016.1456.</w:t>
      </w:r>
    </w:p>
    <w:p w14:paraId="21914691"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MAHARJAN Kabu Khadka &amp; Soniya, “Value, satisfaction and customer loyalty”, </w:t>
      </w:r>
      <w:r w:rsidRPr="009605BE">
        <w:rPr>
          <w:rFonts w:cs="Arial"/>
          <w:i/>
          <w:iCs/>
          <w:noProof/>
          <w:szCs w:val="24"/>
        </w:rPr>
        <w:t>Marketing for Entrepreneurs and SMEs</w:t>
      </w:r>
      <w:r w:rsidRPr="009605BE">
        <w:rPr>
          <w:rFonts w:cs="Arial"/>
          <w:noProof/>
          <w:szCs w:val="24"/>
        </w:rPr>
        <w:t xml:space="preserve">, S. November (2014), ss. 21–36, </w:t>
      </w:r>
      <w:r w:rsidRPr="009605BE">
        <w:rPr>
          <w:rFonts w:cs="Arial"/>
          <w:noProof/>
          <w:szCs w:val="24"/>
        </w:rPr>
        <w:lastRenderedPageBreak/>
        <w:t>doi:10.4337/9781781955970.00008.</w:t>
      </w:r>
    </w:p>
    <w:p w14:paraId="5D4CFF24" w14:textId="77777777" w:rsidR="00255F14" w:rsidRPr="00255F14" w:rsidRDefault="00255F14" w:rsidP="00255F14">
      <w:pPr>
        <w:widowControl w:val="0"/>
        <w:autoSpaceDE w:val="0"/>
        <w:autoSpaceDN w:val="0"/>
        <w:adjustRightInd w:val="0"/>
        <w:spacing w:before="240" w:line="360" w:lineRule="auto"/>
        <w:ind w:left="567" w:hanging="480"/>
        <w:jc w:val="both"/>
        <w:rPr>
          <w:rFonts w:cs="Arial"/>
          <w:noProof/>
          <w:szCs w:val="24"/>
          <w:lang w:val="es-ES"/>
        </w:rPr>
      </w:pPr>
      <w:r w:rsidRPr="00255F14">
        <w:rPr>
          <w:rFonts w:cs="Arial"/>
          <w:noProof/>
          <w:szCs w:val="24"/>
          <w:lang w:val="es-ES"/>
        </w:rPr>
        <w:t xml:space="preserve">MENESES FERNÁNDEZ María Dolores, Jorge MARTÍN GUTIÉRREZ, Esther ÁLVAREZ MARTÍN, “Audiovisualización del papel. Usos del código QR para innovar en la industria periodística impresa”, </w:t>
      </w:r>
      <w:r w:rsidRPr="00255F14">
        <w:rPr>
          <w:rFonts w:cs="Arial"/>
          <w:i/>
          <w:iCs/>
          <w:noProof/>
          <w:szCs w:val="24"/>
          <w:lang w:val="es-ES"/>
        </w:rPr>
        <w:t>Innovar</w:t>
      </w:r>
      <w:r w:rsidRPr="00255F14">
        <w:rPr>
          <w:rFonts w:cs="Arial"/>
          <w:noProof/>
          <w:szCs w:val="24"/>
          <w:lang w:val="es-ES"/>
        </w:rPr>
        <w:t>, C. 24, S. 1Spe (2014), ss. 67–80, doi:10.15446/innovar.v24n1spe.47547.</w:t>
      </w:r>
    </w:p>
    <w:p w14:paraId="6DE4F971" w14:textId="11801358"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MENESES FERNÁNDEZ, María Dolores, MARTÍN GUTIÉRREZ, Jorge et ÁLVAREZ MARTÍN, Esther, “Audiovisualización del papel. Usos del código QR para innovar en la industria periodística impresa”, </w:t>
      </w:r>
      <w:r w:rsidRPr="00255F14">
        <w:rPr>
          <w:rFonts w:cs="Arial"/>
          <w:i/>
          <w:iCs/>
          <w:noProof/>
          <w:szCs w:val="24"/>
          <w:lang w:val="es-ES"/>
        </w:rPr>
        <w:t>Innovar</w:t>
      </w:r>
      <w:r w:rsidRPr="00255F14">
        <w:rPr>
          <w:rFonts w:cs="Arial"/>
          <w:noProof/>
          <w:szCs w:val="24"/>
          <w:lang w:val="es-ES"/>
        </w:rPr>
        <w:t>, C. 24, S. 1Spe (2014), ss. 67–80, doi:10.15446/innovar.v24n1spe.47547.</w:t>
      </w:r>
    </w:p>
    <w:p w14:paraId="04425D70"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MIYAHIRA Juan, “Calidad en los servicios de salud ¿Es posible?”, </w:t>
      </w:r>
      <w:r w:rsidRPr="00255F14">
        <w:rPr>
          <w:rFonts w:cs="Arial"/>
          <w:i/>
          <w:iCs/>
          <w:noProof/>
          <w:szCs w:val="24"/>
          <w:lang w:val="es-ES"/>
        </w:rPr>
        <w:t>Revista Medica Herediana</w:t>
      </w:r>
      <w:r w:rsidRPr="00255F14">
        <w:rPr>
          <w:rFonts w:cs="Arial"/>
          <w:noProof/>
          <w:szCs w:val="24"/>
          <w:lang w:val="es-ES"/>
        </w:rPr>
        <w:t>, C. 12, S. 3 (2015), s. 75, doi:10.20453/rmh.v12i3.2386.</w:t>
      </w:r>
    </w:p>
    <w:p w14:paraId="01074F0F"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MOLNAR Kalman, Janos BAKOS, “Smartphone Login Using Qr-Code”, </w:t>
      </w:r>
      <w:r w:rsidRPr="009605BE">
        <w:rPr>
          <w:rFonts w:cs="Arial"/>
          <w:i/>
          <w:iCs/>
          <w:noProof/>
          <w:szCs w:val="24"/>
        </w:rPr>
        <w:t>PAYPAL, INC., San Jose, CA (US)</w:t>
      </w:r>
      <w:r w:rsidRPr="009605BE">
        <w:rPr>
          <w:rFonts w:cs="Arial"/>
          <w:noProof/>
          <w:szCs w:val="24"/>
        </w:rPr>
        <w:t>, C. 2, S. 12 (2016), ss. 29–34.</w:t>
      </w:r>
    </w:p>
    <w:p w14:paraId="10709CDD"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MONTOYA AGUDELO César Alveiro, Martín Ramiro BOYERO SAAVEDRA, “EL CRM COMO HERRAMIENTA PARA EL SERVICIO AL CLIENTE EN LA ORGANIZACIÓN”, </w:t>
      </w:r>
      <w:r w:rsidRPr="00255F14">
        <w:rPr>
          <w:rFonts w:cs="Arial"/>
          <w:i/>
          <w:iCs/>
          <w:noProof/>
          <w:szCs w:val="24"/>
          <w:lang w:val="es-ES"/>
        </w:rPr>
        <w:t>Visión de Futuro</w:t>
      </w:r>
      <w:r w:rsidRPr="00255F14">
        <w:rPr>
          <w:rFonts w:cs="Arial"/>
          <w:noProof/>
          <w:szCs w:val="24"/>
          <w:lang w:val="es-ES"/>
        </w:rPr>
        <w:t>, C. 17, S. 1 (2013).</w:t>
      </w:r>
    </w:p>
    <w:p w14:paraId="4B3E766B"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MONTOYA CASTRO Santiago Abelardo, Mauricio HERRERA DURAN, John Fredy BARRERA RAMÍREZ, “Límites de velocidad y distancia en la transmisión de información por un enlace óptico de bajo costo con recuperación libre de ruido”, </w:t>
      </w:r>
      <w:r w:rsidRPr="00255F14">
        <w:rPr>
          <w:rFonts w:cs="Arial"/>
          <w:i/>
          <w:iCs/>
          <w:noProof/>
          <w:szCs w:val="24"/>
          <w:lang w:val="es-ES"/>
        </w:rPr>
        <w:t>DYNA (Colombia)</w:t>
      </w:r>
      <w:r w:rsidRPr="00255F14">
        <w:rPr>
          <w:rFonts w:cs="Arial"/>
          <w:noProof/>
          <w:szCs w:val="24"/>
          <w:lang w:val="es-ES"/>
        </w:rPr>
        <w:t>, C. 84, S. 201 (2017), ss. 234–40, doi:10.15446/dyna.v84n201.59339.</w:t>
      </w:r>
    </w:p>
    <w:p w14:paraId="3651CBB0"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MORA Sonia, “¿Qué es el Internet de las Cosas?”, </w:t>
      </w:r>
      <w:r w:rsidRPr="00255F14">
        <w:rPr>
          <w:rFonts w:cs="Arial"/>
          <w:i/>
          <w:iCs/>
          <w:noProof/>
          <w:szCs w:val="24"/>
          <w:lang w:val="es-ES"/>
        </w:rPr>
        <w:t>Investiga TEC</w:t>
      </w:r>
      <w:r w:rsidRPr="00255F14">
        <w:rPr>
          <w:rFonts w:cs="Arial"/>
          <w:noProof/>
          <w:szCs w:val="24"/>
          <w:lang w:val="es-ES"/>
        </w:rPr>
        <w:t>, C. 0, S. 24 (2015), ss. 22–23, http://revistas.tec.ac.cr/index.php/investiga_tec/article/view/2381.</w:t>
      </w:r>
    </w:p>
    <w:p w14:paraId="7AFFF4CD"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NÁPOLES Lisney Yanet vd., “Medición y mejora de la satisfacción del cliente interno en instituciones universitarias”, </w:t>
      </w:r>
      <w:r w:rsidRPr="00255F14">
        <w:rPr>
          <w:rFonts w:cs="Arial"/>
          <w:i/>
          <w:iCs/>
          <w:noProof/>
          <w:szCs w:val="24"/>
          <w:lang w:val="es-ES"/>
        </w:rPr>
        <w:t>Ciencias Holguín</w:t>
      </w:r>
      <w:r w:rsidRPr="00255F14">
        <w:rPr>
          <w:rFonts w:cs="Arial"/>
          <w:noProof/>
          <w:szCs w:val="24"/>
          <w:lang w:val="es-ES"/>
        </w:rPr>
        <w:t>, C. 22, S. 2 (2016), ss. 1–16.</w:t>
      </w:r>
    </w:p>
    <w:p w14:paraId="485F62D2"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lastRenderedPageBreak/>
        <w:t xml:space="preserve">NIÑO DE GUZMÁN MIRANDA Juan Carlos, “Estrategia de marketing relacional para lograr la fidelización de los clientes”, </w:t>
      </w:r>
      <w:r w:rsidRPr="00255F14">
        <w:rPr>
          <w:rFonts w:cs="Arial"/>
          <w:i/>
          <w:iCs/>
          <w:noProof/>
          <w:szCs w:val="24"/>
          <w:lang w:val="es-ES"/>
        </w:rPr>
        <w:t>Apuntes Universitarios</w:t>
      </w:r>
      <w:r w:rsidRPr="00255F14">
        <w:rPr>
          <w:rFonts w:cs="Arial"/>
          <w:noProof/>
          <w:szCs w:val="24"/>
          <w:lang w:val="es-ES"/>
        </w:rPr>
        <w:t>, C. 4, S. 2 (2019), ss. 25–42, doi:10.17162/au.v4i2.57.</w:t>
      </w:r>
    </w:p>
    <w:p w14:paraId="0E5EDFFE"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PELAYO MACIEL Jorge, Ninfa Veaney ORTIZ VILLAVELAZQUEZ, “La satisfacción en las empresas de logística internacional en Jalisco.”, </w:t>
      </w:r>
      <w:r w:rsidRPr="00255F14">
        <w:rPr>
          <w:rFonts w:cs="Arial"/>
          <w:i/>
          <w:iCs/>
          <w:noProof/>
          <w:szCs w:val="24"/>
          <w:lang w:val="es-ES"/>
        </w:rPr>
        <w:t>Investigación Administrativa</w:t>
      </w:r>
      <w:r w:rsidRPr="00255F14">
        <w:rPr>
          <w:rFonts w:cs="Arial"/>
          <w:noProof/>
          <w:szCs w:val="24"/>
          <w:lang w:val="es-ES"/>
        </w:rPr>
        <w:t>, C. 48 (2019), ss. 1–16, doi:10.35426/iav48n123.03.</w:t>
      </w:r>
    </w:p>
    <w:p w14:paraId="68C3D49C"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PENADÉS Letelier, Patricio TORRES, “Métodologías ágiles para el desarrollo de software: eXtreme Programming (XP)”, </w:t>
      </w:r>
      <w:r w:rsidRPr="00255F14">
        <w:rPr>
          <w:rFonts w:cs="Arial"/>
          <w:i/>
          <w:iCs/>
          <w:noProof/>
          <w:szCs w:val="24"/>
          <w:lang w:val="es-ES"/>
        </w:rPr>
        <w:t>Técnica administrativa</w:t>
      </w:r>
      <w:r w:rsidRPr="00255F14">
        <w:rPr>
          <w:rFonts w:cs="Arial"/>
          <w:noProof/>
          <w:szCs w:val="24"/>
          <w:lang w:val="es-ES"/>
        </w:rPr>
        <w:t>, C. 5, S. 26 (2006), s. 1.</w:t>
      </w:r>
    </w:p>
    <w:p w14:paraId="3BC04D7F"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PERERA Charith vd., “Context aware computing for the internet of things: A survey”, </w:t>
      </w:r>
      <w:r w:rsidRPr="009605BE">
        <w:rPr>
          <w:rFonts w:cs="Arial"/>
          <w:i/>
          <w:iCs/>
          <w:noProof/>
          <w:szCs w:val="24"/>
        </w:rPr>
        <w:t>IEEE Communications Surveys and Tutorials</w:t>
      </w:r>
      <w:r w:rsidRPr="009605BE">
        <w:rPr>
          <w:rFonts w:cs="Arial"/>
          <w:noProof/>
          <w:szCs w:val="24"/>
        </w:rPr>
        <w:t>, C. 16, S. 1 (2014), ss. 414–54, doi:10.1109/SURV.2013.042313.00197.</w:t>
      </w:r>
    </w:p>
    <w:p w14:paraId="5B69DF65"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RENATA Paz Couso, “Servicio al Cliente La comunicación y la Calidad del Servicio en la atención al cliente”, </w:t>
      </w:r>
      <w:r w:rsidRPr="00255F14">
        <w:rPr>
          <w:rFonts w:cs="Arial"/>
          <w:i/>
          <w:iCs/>
          <w:noProof/>
          <w:szCs w:val="24"/>
          <w:lang w:val="es-ES"/>
        </w:rPr>
        <w:t>Ideas propias editorial. vigo</w:t>
      </w:r>
      <w:r w:rsidRPr="00255F14">
        <w:rPr>
          <w:rFonts w:cs="Arial"/>
          <w:noProof/>
          <w:szCs w:val="24"/>
          <w:lang w:val="es-ES"/>
        </w:rPr>
        <w:t>, 2005, 160, http://www.ideaspropiaseditorial.com/documentos_web/documentos/978-84-96578-12-8.pdf.</w:t>
      </w:r>
    </w:p>
    <w:p w14:paraId="07AC12DE"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RODRÍGUEZ MORENO Diana Cristina, “Tecnologías de información y comunicación para el turismo inclusivo”, </w:t>
      </w:r>
      <w:r w:rsidRPr="00255F14">
        <w:rPr>
          <w:rFonts w:cs="Arial"/>
          <w:i/>
          <w:iCs/>
          <w:noProof/>
          <w:szCs w:val="24"/>
          <w:lang w:val="es-ES"/>
        </w:rPr>
        <w:t>Revista Facultad de Ciencias Económicas</w:t>
      </w:r>
      <w:r w:rsidRPr="00255F14">
        <w:rPr>
          <w:rFonts w:cs="Arial"/>
          <w:noProof/>
          <w:szCs w:val="24"/>
          <w:lang w:val="es-ES"/>
        </w:rPr>
        <w:t>, C. 26, S. 1 (2017), ss. 125–46, doi:10.18359/rfce.3142.</w:t>
      </w:r>
    </w:p>
    <w:p w14:paraId="6F5C74B6"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SALAZAR YÉPEZ Wilfrido, Mario CABRERA VALLEJO, “Diagnóstico de la calidad de servicio, en la atención al cliente, en la Universidad Nacional de Chimborazo- Ecuador”, </w:t>
      </w:r>
      <w:r w:rsidRPr="00255F14">
        <w:rPr>
          <w:rFonts w:cs="Arial"/>
          <w:i/>
          <w:iCs/>
          <w:noProof/>
          <w:szCs w:val="24"/>
          <w:lang w:val="es-ES"/>
        </w:rPr>
        <w:t>Industrial Data</w:t>
      </w:r>
      <w:r w:rsidRPr="00255F14">
        <w:rPr>
          <w:rFonts w:cs="Arial"/>
          <w:noProof/>
          <w:szCs w:val="24"/>
          <w:lang w:val="es-ES"/>
        </w:rPr>
        <w:t>, C. 19, S. 2 (2016), s. 13, doi:10.15381/idata.v19i2.12811.</w:t>
      </w:r>
    </w:p>
    <w:p w14:paraId="48F64E72"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SÁNCHEZ Paloma Martínez vd., “Mejora en el tiempo de atención al paciente en una unidad de urgencias gineco-obstétricas mediante la aplicación de Lean Manufacturing”, </w:t>
      </w:r>
      <w:r w:rsidRPr="00255F14">
        <w:rPr>
          <w:rFonts w:cs="Arial"/>
          <w:i/>
          <w:iCs/>
          <w:noProof/>
          <w:szCs w:val="24"/>
          <w:lang w:val="es-ES"/>
        </w:rPr>
        <w:t>Revista Lasallista de Investigacion</w:t>
      </w:r>
      <w:r w:rsidRPr="00255F14">
        <w:rPr>
          <w:rFonts w:cs="Arial"/>
          <w:noProof/>
          <w:szCs w:val="24"/>
          <w:lang w:val="es-ES"/>
        </w:rPr>
        <w:t>, C. 13, S. 2 (2016), ss. 46–56, doi:10.22507/rli.v13n2a5.</w:t>
      </w:r>
    </w:p>
    <w:p w14:paraId="2C2C4DA6"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lastRenderedPageBreak/>
        <w:t xml:space="preserve">SCHAEFER Germar, Jason GAEDE, “PROVISION OF ALTERNATE CONTENT IN RESPONSE TO QR CODE”, </w:t>
      </w:r>
      <w:r w:rsidRPr="009605BE">
        <w:rPr>
          <w:rFonts w:cs="Arial"/>
          <w:i/>
          <w:iCs/>
          <w:noProof/>
          <w:szCs w:val="24"/>
        </w:rPr>
        <w:t>Echostar Technologies L.L.C., Englewood, CO (US)</w:t>
      </w:r>
      <w:r w:rsidRPr="009605BE">
        <w:rPr>
          <w:rFonts w:cs="Arial"/>
          <w:noProof/>
          <w:szCs w:val="24"/>
        </w:rPr>
        <w:t>, C. 2, S. 12 (2016).</w:t>
      </w:r>
    </w:p>
    <w:p w14:paraId="3AAB91CD"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SHUEN Amy, “Companies Capitalize Competences”, </w:t>
      </w:r>
      <w:r w:rsidRPr="009605BE">
        <w:rPr>
          <w:rFonts w:cs="Arial"/>
          <w:i/>
          <w:iCs/>
          <w:noProof/>
          <w:szCs w:val="24"/>
        </w:rPr>
        <w:t>Web 2.0 : A Strategy Guide</w:t>
      </w:r>
      <w:r w:rsidRPr="009605BE">
        <w:rPr>
          <w:rFonts w:cs="Arial"/>
          <w:noProof/>
          <w:szCs w:val="24"/>
        </w:rPr>
        <w:t>, 2008, 107–28, http://www.oreillymedia.de/catalog/9780596529963/chapter/ch04.pdf.</w:t>
      </w:r>
    </w:p>
    <w:p w14:paraId="63053DA9" w14:textId="77777777" w:rsidR="00255F14" w:rsidRPr="00255F14" w:rsidRDefault="00255F14" w:rsidP="00255F14">
      <w:pPr>
        <w:widowControl w:val="0"/>
        <w:autoSpaceDE w:val="0"/>
        <w:autoSpaceDN w:val="0"/>
        <w:adjustRightInd w:val="0"/>
        <w:spacing w:before="240" w:line="360" w:lineRule="auto"/>
        <w:ind w:left="480" w:hanging="480"/>
        <w:jc w:val="both"/>
        <w:rPr>
          <w:rFonts w:cs="Arial"/>
          <w:noProof/>
          <w:szCs w:val="24"/>
          <w:lang w:val="es-ES"/>
        </w:rPr>
      </w:pPr>
      <w:r w:rsidRPr="00255F14">
        <w:rPr>
          <w:rFonts w:cs="Arial"/>
          <w:noProof/>
          <w:szCs w:val="24"/>
          <w:lang w:val="es-ES"/>
        </w:rPr>
        <w:t xml:space="preserve">TAVIRA Enrique Guadarrama, Elsa MIREYA, Rosales ESTRADA, “Art IV - Marketing relacional”, </w:t>
      </w:r>
      <w:r w:rsidRPr="00255F14">
        <w:rPr>
          <w:rFonts w:cs="Arial"/>
          <w:i/>
          <w:iCs/>
          <w:noProof/>
          <w:szCs w:val="24"/>
          <w:lang w:val="es-ES"/>
        </w:rPr>
        <w:t>Ciencia y Sociedad</w:t>
      </w:r>
      <w:r w:rsidRPr="00255F14">
        <w:rPr>
          <w:rFonts w:cs="Arial"/>
          <w:noProof/>
          <w:szCs w:val="24"/>
          <w:lang w:val="es-ES"/>
        </w:rPr>
        <w:t>, C. 40, S. 2 (2015), ss. 307–40.</w:t>
      </w:r>
    </w:p>
    <w:p w14:paraId="5B1B7494"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VARELA-ORDORICA Sandra Araceli, Jaime Ricardo VALENZUELA-GONZÁLEZ, “Use of information and communication technologies as a transversal competence in teacher training”, </w:t>
      </w:r>
      <w:r w:rsidRPr="009605BE">
        <w:rPr>
          <w:rFonts w:cs="Arial"/>
          <w:i/>
          <w:iCs/>
          <w:noProof/>
          <w:szCs w:val="24"/>
        </w:rPr>
        <w:t>Revista Electronica Educare</w:t>
      </w:r>
      <w:r w:rsidRPr="009605BE">
        <w:rPr>
          <w:rFonts w:cs="Arial"/>
          <w:noProof/>
          <w:szCs w:val="24"/>
        </w:rPr>
        <w:t>, C. 24, S. 1 (2020), ss. 1–20, doi:10.15359/ree.24-1.10.</w:t>
      </w:r>
    </w:p>
    <w:p w14:paraId="47543917"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szCs w:val="24"/>
        </w:rPr>
      </w:pPr>
      <w:r w:rsidRPr="009605BE">
        <w:rPr>
          <w:rFonts w:cs="Arial"/>
          <w:noProof/>
          <w:szCs w:val="24"/>
        </w:rPr>
        <w:t xml:space="preserve">WHITE Bebo, “Discovering the future of the web”, </w:t>
      </w:r>
      <w:r w:rsidRPr="009605BE">
        <w:rPr>
          <w:rFonts w:cs="Arial"/>
          <w:i/>
          <w:iCs/>
          <w:noProof/>
          <w:szCs w:val="24"/>
        </w:rPr>
        <w:t>Journal of Computing and Information Technology</w:t>
      </w:r>
      <w:r w:rsidRPr="009605BE">
        <w:rPr>
          <w:rFonts w:cs="Arial"/>
          <w:noProof/>
          <w:szCs w:val="24"/>
        </w:rPr>
        <w:t>, C. 23, S. 1 (2015), ss. 87–93, doi:10.2498/cit.1002516.</w:t>
      </w:r>
    </w:p>
    <w:p w14:paraId="051F13B5" w14:textId="77777777" w:rsidR="00255F14" w:rsidRPr="009605BE" w:rsidRDefault="00255F14" w:rsidP="00255F14">
      <w:pPr>
        <w:widowControl w:val="0"/>
        <w:autoSpaceDE w:val="0"/>
        <w:autoSpaceDN w:val="0"/>
        <w:adjustRightInd w:val="0"/>
        <w:spacing w:before="240" w:line="360" w:lineRule="auto"/>
        <w:ind w:left="480" w:hanging="480"/>
        <w:jc w:val="both"/>
        <w:rPr>
          <w:rFonts w:cs="Arial"/>
          <w:noProof/>
        </w:rPr>
      </w:pPr>
      <w:r w:rsidRPr="009605BE">
        <w:rPr>
          <w:rFonts w:cs="Arial"/>
          <w:noProof/>
          <w:szCs w:val="24"/>
        </w:rPr>
        <w:t xml:space="preserve">YU Kangkang, Jack CADEAUX, Hua SONG, “Flexibility and quality in logistics and relationships”, </w:t>
      </w:r>
      <w:r w:rsidRPr="009605BE">
        <w:rPr>
          <w:rFonts w:cs="Arial"/>
          <w:i/>
          <w:iCs/>
          <w:noProof/>
          <w:szCs w:val="24"/>
        </w:rPr>
        <w:t>Industrial Marketing Management</w:t>
      </w:r>
      <w:r w:rsidRPr="009605BE">
        <w:rPr>
          <w:rFonts w:cs="Arial"/>
          <w:noProof/>
          <w:szCs w:val="24"/>
        </w:rPr>
        <w:t>, C. 62 (2017), ss. 211–25, doi:10.1016/j.indmarman.2016.09.004.</w:t>
      </w:r>
    </w:p>
    <w:p w14:paraId="078C93CF" w14:textId="1443ACE5" w:rsidR="00500896" w:rsidRPr="00255F14" w:rsidRDefault="00255F14" w:rsidP="00255F14">
      <w:pPr>
        <w:widowControl w:val="0"/>
        <w:autoSpaceDE w:val="0"/>
        <w:autoSpaceDN w:val="0"/>
        <w:adjustRightInd w:val="0"/>
        <w:spacing w:before="240" w:line="240" w:lineRule="auto"/>
        <w:jc w:val="both"/>
        <w:rPr>
          <w:rFonts w:cs="Arial"/>
          <w:szCs w:val="24"/>
        </w:rPr>
      </w:pPr>
      <w:r>
        <w:rPr>
          <w:rFonts w:cs="Arial"/>
          <w:color w:val="000000" w:themeColor="text1"/>
          <w:szCs w:val="24"/>
        </w:rPr>
        <w:fldChar w:fldCharType="end"/>
      </w:r>
    </w:p>
    <w:p w14:paraId="32D8AD86" w14:textId="77777777" w:rsidR="00C4579B" w:rsidRPr="00255F14" w:rsidRDefault="00C4579B">
      <w:pPr>
        <w:rPr>
          <w:rFonts w:cs="Arial"/>
          <w:szCs w:val="24"/>
        </w:rPr>
        <w:sectPr w:rsidR="00C4579B" w:rsidRPr="00255F14" w:rsidSect="004E1E27">
          <w:headerReference w:type="default" r:id="rId44"/>
          <w:footerReference w:type="default" r:id="rId45"/>
          <w:pgSz w:w="11900" w:h="16840"/>
          <w:pgMar w:top="1701" w:right="1134" w:bottom="1701" w:left="2268" w:header="294" w:footer="283" w:gutter="0"/>
          <w:cols w:space="720"/>
          <w:docGrid w:linePitch="299"/>
        </w:sectPr>
      </w:pPr>
    </w:p>
    <w:p w14:paraId="2D32220E" w14:textId="07F7F9BD" w:rsidR="00500896" w:rsidRPr="00255F14" w:rsidRDefault="00500896" w:rsidP="00C4579B">
      <w:pPr>
        <w:rPr>
          <w:sz w:val="144"/>
          <w:szCs w:val="144"/>
        </w:rPr>
      </w:pPr>
    </w:p>
    <w:p w14:paraId="4F348241" w14:textId="2C75D31A" w:rsidR="00C4579B" w:rsidRPr="00255F14" w:rsidRDefault="00C4579B" w:rsidP="00C4579B">
      <w:pPr>
        <w:rPr>
          <w:sz w:val="144"/>
          <w:szCs w:val="144"/>
        </w:rPr>
      </w:pPr>
    </w:p>
    <w:p w14:paraId="3F305DF8" w14:textId="77777777" w:rsidR="00C4579B" w:rsidRPr="00255F14" w:rsidRDefault="00C4579B" w:rsidP="00C4579B">
      <w:pPr>
        <w:rPr>
          <w:sz w:val="144"/>
          <w:szCs w:val="144"/>
        </w:rPr>
      </w:pPr>
    </w:p>
    <w:p w14:paraId="0DC7A29A" w14:textId="77513864" w:rsidR="006222E7" w:rsidRPr="00003490" w:rsidRDefault="00500896" w:rsidP="00AF02D9">
      <w:pPr>
        <w:pStyle w:val="Ttulo1"/>
        <w:jc w:val="center"/>
        <w:rPr>
          <w:sz w:val="144"/>
          <w:szCs w:val="144"/>
          <w:lang w:val="es-ES"/>
        </w:rPr>
      </w:pPr>
      <w:bookmarkStart w:id="138" w:name="_Toc76994843"/>
      <w:r w:rsidRPr="00003490">
        <w:rPr>
          <w:sz w:val="144"/>
          <w:szCs w:val="144"/>
          <w:lang w:val="es-ES"/>
        </w:rPr>
        <w:t>ANEXOS</w:t>
      </w:r>
      <w:bookmarkEnd w:id="138"/>
    </w:p>
    <w:p w14:paraId="01ED5535" w14:textId="08EA95EB" w:rsidR="00500896" w:rsidRPr="00003490" w:rsidRDefault="00500896">
      <w:pPr>
        <w:rPr>
          <w:lang w:val="es-ES"/>
        </w:rPr>
      </w:pPr>
      <w:r w:rsidRPr="00003490">
        <w:rPr>
          <w:lang w:val="es-ES"/>
        </w:rPr>
        <w:br w:type="page"/>
      </w:r>
    </w:p>
    <w:p w14:paraId="2A860CAD" w14:textId="7D43E3AE" w:rsidR="00500896" w:rsidRPr="00003490" w:rsidRDefault="00500896" w:rsidP="00500896">
      <w:pPr>
        <w:rPr>
          <w:rFonts w:cs="Arial"/>
          <w:szCs w:val="24"/>
          <w:lang w:val="es-ES"/>
        </w:rPr>
      </w:pPr>
      <w:r w:rsidRPr="00003490">
        <w:rPr>
          <w:rFonts w:cs="Arial"/>
          <w:szCs w:val="24"/>
          <w:lang w:val="es-ES"/>
        </w:rPr>
        <w:lastRenderedPageBreak/>
        <w:t>Anexo A. Encuesta sobre atención al usuario</w:t>
      </w:r>
    </w:p>
    <w:p w14:paraId="40255A40" w14:textId="77777777" w:rsidR="00833E24" w:rsidRPr="00833E24" w:rsidRDefault="00833E24" w:rsidP="00833E24">
      <w:pPr>
        <w:pStyle w:val="Textoindependiente"/>
        <w:rPr>
          <w:rFonts w:ascii="Times New Roman"/>
          <w:sz w:val="20"/>
          <w:lang w:val="es-ES"/>
        </w:rPr>
      </w:pPr>
    </w:p>
    <w:p w14:paraId="740415C0" w14:textId="77777777" w:rsidR="00833E24" w:rsidRPr="00833E24" w:rsidRDefault="00833E24" w:rsidP="00833E24">
      <w:pPr>
        <w:pStyle w:val="Textoindependiente"/>
        <w:rPr>
          <w:rFonts w:ascii="Times New Roman"/>
          <w:sz w:val="20"/>
          <w:lang w:val="es-ES"/>
        </w:rPr>
      </w:pPr>
    </w:p>
    <w:p w14:paraId="5BC3520C" w14:textId="77777777" w:rsidR="00833E24" w:rsidRPr="00833E24" w:rsidRDefault="00833E24" w:rsidP="00833E24">
      <w:pPr>
        <w:pStyle w:val="Ttulo"/>
        <w:spacing w:line="264" w:lineRule="auto"/>
        <w:rPr>
          <w:lang w:val="es-ES"/>
        </w:rPr>
      </w:pPr>
      <w:r w:rsidRPr="00833E24">
        <w:rPr>
          <w:color w:val="202024"/>
          <w:w w:val="110"/>
          <w:lang w:val="es-ES"/>
        </w:rPr>
        <w:t>Encuesta sobre</w:t>
      </w:r>
      <w:r w:rsidRPr="00833E24">
        <w:rPr>
          <w:color w:val="202024"/>
          <w:spacing w:val="-11"/>
          <w:w w:val="110"/>
          <w:lang w:val="es-ES"/>
        </w:rPr>
        <w:t xml:space="preserve"> </w:t>
      </w:r>
      <w:r w:rsidRPr="00833E24">
        <w:rPr>
          <w:color w:val="202024"/>
          <w:w w:val="110"/>
          <w:lang w:val="es-ES"/>
        </w:rPr>
        <w:t>atención al usuario en el</w:t>
      </w:r>
      <w:r w:rsidRPr="00833E24">
        <w:rPr>
          <w:color w:val="202024"/>
          <w:spacing w:val="-116"/>
          <w:w w:val="110"/>
          <w:lang w:val="es-ES"/>
        </w:rPr>
        <w:t xml:space="preserve"> </w:t>
      </w:r>
      <w:r w:rsidRPr="00833E24">
        <w:rPr>
          <w:color w:val="202024"/>
          <w:spacing w:val="-2"/>
          <w:w w:val="115"/>
          <w:lang w:val="es-ES"/>
        </w:rPr>
        <w:t xml:space="preserve">trámite de los procesos académicas </w:t>
      </w:r>
      <w:r w:rsidRPr="00833E24">
        <w:rPr>
          <w:color w:val="202024"/>
          <w:spacing w:val="-1"/>
          <w:w w:val="115"/>
          <w:lang w:val="es-ES"/>
        </w:rPr>
        <w:t>-</w:t>
      </w:r>
      <w:r w:rsidRPr="00833E24">
        <w:rPr>
          <w:color w:val="202024"/>
          <w:w w:val="115"/>
          <w:lang w:val="es-ES"/>
        </w:rPr>
        <w:t xml:space="preserve"> Universidad</w:t>
      </w:r>
      <w:r w:rsidRPr="00833E24">
        <w:rPr>
          <w:color w:val="202024"/>
          <w:spacing w:val="-24"/>
          <w:w w:val="115"/>
          <w:lang w:val="es-ES"/>
        </w:rPr>
        <w:t xml:space="preserve"> </w:t>
      </w:r>
      <w:r w:rsidRPr="00833E24">
        <w:rPr>
          <w:color w:val="202024"/>
          <w:w w:val="115"/>
          <w:lang w:val="es-ES"/>
        </w:rPr>
        <w:t>Cesmag</w:t>
      </w:r>
    </w:p>
    <w:p w14:paraId="7EA9A499" w14:textId="77777777" w:rsidR="00833E24" w:rsidRDefault="00833E24" w:rsidP="00833E24">
      <w:pPr>
        <w:spacing w:before="8" w:line="295" w:lineRule="auto"/>
        <w:ind w:left="574" w:right="484"/>
        <w:rPr>
          <w:rFonts w:ascii="Gill Sans MT" w:hAnsi="Gill Sans MT"/>
          <w:color w:val="202024"/>
          <w:w w:val="110"/>
          <w:sz w:val="21"/>
          <w:lang w:val="es-ES"/>
        </w:rPr>
      </w:pPr>
      <w:r w:rsidRPr="00833E24">
        <w:rPr>
          <w:rFonts w:ascii="Gill Sans MT" w:hAnsi="Gill Sans MT"/>
          <w:color w:val="202024"/>
          <w:w w:val="110"/>
          <w:sz w:val="21"/>
          <w:lang w:val="es-ES"/>
        </w:rPr>
        <w:t>Este</w:t>
      </w:r>
      <w:r w:rsidRPr="00833E24">
        <w:rPr>
          <w:rFonts w:ascii="Gill Sans MT" w:hAnsi="Gill Sans MT"/>
          <w:color w:val="202024"/>
          <w:spacing w:val="-6"/>
          <w:w w:val="110"/>
          <w:sz w:val="21"/>
          <w:lang w:val="es-ES"/>
        </w:rPr>
        <w:t xml:space="preserve"> </w:t>
      </w:r>
      <w:r w:rsidRPr="00833E24">
        <w:rPr>
          <w:rFonts w:ascii="Gill Sans MT" w:hAnsi="Gill Sans MT"/>
          <w:color w:val="202024"/>
          <w:w w:val="110"/>
          <w:sz w:val="21"/>
          <w:lang w:val="es-ES"/>
        </w:rPr>
        <w:t>cuestionario</w:t>
      </w:r>
      <w:r w:rsidRPr="00833E24">
        <w:rPr>
          <w:rFonts w:ascii="Gill Sans MT" w:hAnsi="Gill Sans MT"/>
          <w:color w:val="202024"/>
          <w:spacing w:val="2"/>
          <w:w w:val="110"/>
          <w:sz w:val="21"/>
          <w:lang w:val="es-ES"/>
        </w:rPr>
        <w:t xml:space="preserve"> </w:t>
      </w:r>
      <w:r w:rsidRPr="00833E24">
        <w:rPr>
          <w:rFonts w:ascii="Gill Sans MT" w:hAnsi="Gill Sans MT"/>
          <w:color w:val="202024"/>
          <w:w w:val="110"/>
          <w:sz w:val="21"/>
          <w:lang w:val="es-ES"/>
        </w:rPr>
        <w:t>tiene</w:t>
      </w:r>
      <w:r w:rsidRPr="00833E24">
        <w:rPr>
          <w:rFonts w:ascii="Gill Sans MT" w:hAnsi="Gill Sans MT"/>
          <w:color w:val="202024"/>
          <w:spacing w:val="-6"/>
          <w:w w:val="110"/>
          <w:sz w:val="21"/>
          <w:lang w:val="es-ES"/>
        </w:rPr>
        <w:t xml:space="preserve"> </w:t>
      </w:r>
      <w:r w:rsidRPr="00833E24">
        <w:rPr>
          <w:rFonts w:ascii="Gill Sans MT" w:hAnsi="Gill Sans MT"/>
          <w:color w:val="202024"/>
          <w:w w:val="110"/>
          <w:sz w:val="21"/>
          <w:lang w:val="es-ES"/>
        </w:rPr>
        <w:t>como</w:t>
      </w:r>
      <w:r w:rsidRPr="00833E24">
        <w:rPr>
          <w:rFonts w:ascii="Gill Sans MT" w:hAnsi="Gill Sans MT"/>
          <w:color w:val="202024"/>
          <w:spacing w:val="2"/>
          <w:w w:val="110"/>
          <w:sz w:val="21"/>
          <w:lang w:val="es-ES"/>
        </w:rPr>
        <w:t xml:space="preserve"> </w:t>
      </w:r>
      <w:r w:rsidRPr="00833E24">
        <w:rPr>
          <w:rFonts w:ascii="Gill Sans MT" w:hAnsi="Gill Sans MT"/>
          <w:color w:val="202024"/>
          <w:w w:val="110"/>
          <w:sz w:val="21"/>
          <w:lang w:val="es-ES"/>
        </w:rPr>
        <w:t>finalidad,</w:t>
      </w:r>
      <w:r w:rsidRPr="00833E24">
        <w:rPr>
          <w:rFonts w:ascii="Gill Sans MT" w:hAnsi="Gill Sans MT"/>
          <w:color w:val="202024"/>
          <w:spacing w:val="6"/>
          <w:w w:val="110"/>
          <w:sz w:val="21"/>
          <w:lang w:val="es-ES"/>
        </w:rPr>
        <w:t xml:space="preserve"> </w:t>
      </w:r>
      <w:r w:rsidRPr="00833E24">
        <w:rPr>
          <w:rFonts w:ascii="Gill Sans MT" w:hAnsi="Gill Sans MT"/>
          <w:color w:val="202024"/>
          <w:w w:val="110"/>
          <w:sz w:val="21"/>
          <w:lang w:val="es-ES"/>
        </w:rPr>
        <w:t>conocer</w:t>
      </w:r>
      <w:r w:rsidRPr="00833E24">
        <w:rPr>
          <w:rFonts w:ascii="Gill Sans MT" w:hAnsi="Gill Sans MT"/>
          <w:color w:val="202024"/>
          <w:spacing w:val="7"/>
          <w:w w:val="110"/>
          <w:sz w:val="21"/>
          <w:lang w:val="es-ES"/>
        </w:rPr>
        <w:t xml:space="preserve"> </w:t>
      </w:r>
      <w:r w:rsidRPr="00833E24">
        <w:rPr>
          <w:rFonts w:ascii="Gill Sans MT" w:hAnsi="Gill Sans MT"/>
          <w:color w:val="202024"/>
          <w:w w:val="110"/>
          <w:sz w:val="21"/>
          <w:lang w:val="es-ES"/>
        </w:rPr>
        <w:t>su</w:t>
      </w:r>
      <w:r w:rsidRPr="00833E24">
        <w:rPr>
          <w:rFonts w:ascii="Gill Sans MT" w:hAnsi="Gill Sans MT"/>
          <w:color w:val="202024"/>
          <w:spacing w:val="7"/>
          <w:w w:val="110"/>
          <w:sz w:val="21"/>
          <w:lang w:val="es-ES"/>
        </w:rPr>
        <w:t xml:space="preserve"> </w:t>
      </w:r>
      <w:r w:rsidRPr="00833E24">
        <w:rPr>
          <w:rFonts w:ascii="Gill Sans MT" w:hAnsi="Gill Sans MT"/>
          <w:color w:val="202024"/>
          <w:w w:val="110"/>
          <w:sz w:val="21"/>
          <w:lang w:val="es-ES"/>
        </w:rPr>
        <w:t>opinión</w:t>
      </w:r>
      <w:r w:rsidRPr="00833E24">
        <w:rPr>
          <w:rFonts w:ascii="Gill Sans MT" w:hAnsi="Gill Sans MT"/>
          <w:color w:val="202024"/>
          <w:spacing w:val="6"/>
          <w:w w:val="110"/>
          <w:sz w:val="21"/>
          <w:lang w:val="es-ES"/>
        </w:rPr>
        <w:t xml:space="preserve"> </w:t>
      </w:r>
      <w:r w:rsidRPr="00833E24">
        <w:rPr>
          <w:rFonts w:ascii="Gill Sans MT" w:hAnsi="Gill Sans MT"/>
          <w:color w:val="202024"/>
          <w:w w:val="110"/>
          <w:sz w:val="21"/>
          <w:lang w:val="es-ES"/>
        </w:rPr>
        <w:t>frente</w:t>
      </w:r>
      <w:r w:rsidRPr="00833E24">
        <w:rPr>
          <w:rFonts w:ascii="Gill Sans MT" w:hAnsi="Gill Sans MT"/>
          <w:color w:val="202024"/>
          <w:spacing w:val="-5"/>
          <w:w w:val="110"/>
          <w:sz w:val="21"/>
          <w:lang w:val="es-ES"/>
        </w:rPr>
        <w:t xml:space="preserve"> </w:t>
      </w:r>
      <w:r w:rsidRPr="00833E24">
        <w:rPr>
          <w:rFonts w:ascii="Gill Sans MT" w:hAnsi="Gill Sans MT"/>
          <w:color w:val="202024"/>
          <w:w w:val="110"/>
          <w:sz w:val="21"/>
          <w:lang w:val="es-ES"/>
        </w:rPr>
        <w:t>a</w:t>
      </w:r>
      <w:r w:rsidRPr="00833E24">
        <w:rPr>
          <w:rFonts w:ascii="Gill Sans MT" w:hAnsi="Gill Sans MT"/>
          <w:color w:val="202024"/>
          <w:spacing w:val="9"/>
          <w:w w:val="110"/>
          <w:sz w:val="21"/>
          <w:lang w:val="es-ES"/>
        </w:rPr>
        <w:t xml:space="preserve"> </w:t>
      </w:r>
      <w:r w:rsidRPr="00833E24">
        <w:rPr>
          <w:rFonts w:ascii="Gill Sans MT" w:hAnsi="Gill Sans MT"/>
          <w:color w:val="202024"/>
          <w:w w:val="110"/>
          <w:sz w:val="21"/>
          <w:lang w:val="es-ES"/>
        </w:rPr>
        <w:t>la</w:t>
      </w:r>
      <w:r w:rsidRPr="00833E24">
        <w:rPr>
          <w:rFonts w:ascii="Gill Sans MT" w:hAnsi="Gill Sans MT"/>
          <w:color w:val="202024"/>
          <w:spacing w:val="9"/>
          <w:w w:val="110"/>
          <w:sz w:val="21"/>
          <w:lang w:val="es-ES"/>
        </w:rPr>
        <w:t xml:space="preserve"> </w:t>
      </w:r>
      <w:r w:rsidRPr="00833E24">
        <w:rPr>
          <w:rFonts w:ascii="Gill Sans MT" w:hAnsi="Gill Sans MT"/>
          <w:color w:val="202024"/>
          <w:w w:val="110"/>
          <w:sz w:val="21"/>
          <w:lang w:val="es-ES"/>
        </w:rPr>
        <w:t>experiencia</w:t>
      </w:r>
      <w:r w:rsidRPr="00833E24">
        <w:rPr>
          <w:rFonts w:ascii="Gill Sans MT" w:hAnsi="Gill Sans MT"/>
          <w:color w:val="202024"/>
          <w:spacing w:val="9"/>
          <w:w w:val="110"/>
          <w:sz w:val="21"/>
          <w:lang w:val="es-ES"/>
        </w:rPr>
        <w:t xml:space="preserve"> </w:t>
      </w:r>
      <w:r w:rsidRPr="00833E24">
        <w:rPr>
          <w:rFonts w:ascii="Gill Sans MT" w:hAnsi="Gill Sans MT"/>
          <w:color w:val="202024"/>
          <w:w w:val="110"/>
          <w:sz w:val="21"/>
          <w:lang w:val="es-ES"/>
        </w:rPr>
        <w:t>obtenida</w:t>
      </w:r>
      <w:r w:rsidRPr="00833E24">
        <w:rPr>
          <w:rFonts w:ascii="Gill Sans MT" w:hAnsi="Gill Sans MT"/>
          <w:color w:val="202024"/>
          <w:spacing w:val="9"/>
          <w:w w:val="110"/>
          <w:sz w:val="21"/>
          <w:lang w:val="es-ES"/>
        </w:rPr>
        <w:t xml:space="preserve"> </w:t>
      </w:r>
      <w:r w:rsidRPr="00833E24">
        <w:rPr>
          <w:rFonts w:ascii="Gill Sans MT" w:hAnsi="Gill Sans MT"/>
          <w:color w:val="202024"/>
          <w:w w:val="110"/>
          <w:sz w:val="21"/>
          <w:lang w:val="es-ES"/>
        </w:rPr>
        <w:t>en</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el servicio de atención al cliente  en los tramites académicos de la Universidad Cesmag,</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realizado como parte de una investigación o trabajo de grado, que pretende crear una</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herramienta automatizada que mejore sus necesidad frente a este tema, por lo tanto</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requerimos de la ayuda de</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ustedes como clientes de la universidad Cesmag para conocer de</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primera</w:t>
      </w:r>
      <w:r w:rsidRPr="00833E24">
        <w:rPr>
          <w:rFonts w:ascii="Gill Sans MT" w:hAnsi="Gill Sans MT"/>
          <w:color w:val="202024"/>
          <w:spacing w:val="15"/>
          <w:w w:val="110"/>
          <w:sz w:val="21"/>
          <w:lang w:val="es-ES"/>
        </w:rPr>
        <w:t xml:space="preserve"> </w:t>
      </w:r>
      <w:r w:rsidRPr="00833E24">
        <w:rPr>
          <w:rFonts w:ascii="Gill Sans MT" w:hAnsi="Gill Sans MT"/>
          <w:color w:val="202024"/>
          <w:w w:val="110"/>
          <w:sz w:val="21"/>
          <w:lang w:val="es-ES"/>
        </w:rPr>
        <w:t>mano</w:t>
      </w:r>
      <w:r w:rsidRPr="00833E24">
        <w:rPr>
          <w:rFonts w:ascii="Gill Sans MT" w:hAnsi="Gill Sans MT"/>
          <w:color w:val="202024"/>
          <w:spacing w:val="6"/>
          <w:w w:val="110"/>
          <w:sz w:val="21"/>
          <w:lang w:val="es-ES"/>
        </w:rPr>
        <w:t xml:space="preserve"> </w:t>
      </w:r>
      <w:r w:rsidRPr="00833E24">
        <w:rPr>
          <w:rFonts w:ascii="Gill Sans MT" w:hAnsi="Gill Sans MT"/>
          <w:color w:val="202024"/>
          <w:w w:val="110"/>
          <w:sz w:val="21"/>
          <w:lang w:val="es-ES"/>
        </w:rPr>
        <w:t>cuales</w:t>
      </w:r>
      <w:r w:rsidRPr="00833E24">
        <w:rPr>
          <w:rFonts w:ascii="Gill Sans MT" w:hAnsi="Gill Sans MT"/>
          <w:color w:val="202024"/>
          <w:spacing w:val="3"/>
          <w:w w:val="110"/>
          <w:sz w:val="21"/>
          <w:lang w:val="es-ES"/>
        </w:rPr>
        <w:t xml:space="preserve"> </w:t>
      </w:r>
      <w:r w:rsidRPr="00833E24">
        <w:rPr>
          <w:rFonts w:ascii="Gill Sans MT" w:hAnsi="Gill Sans MT"/>
          <w:color w:val="202024"/>
          <w:w w:val="110"/>
          <w:sz w:val="21"/>
          <w:lang w:val="es-ES"/>
        </w:rPr>
        <w:t>son</w:t>
      </w:r>
      <w:r w:rsidRPr="00833E24">
        <w:rPr>
          <w:rFonts w:ascii="Gill Sans MT" w:hAnsi="Gill Sans MT"/>
          <w:color w:val="202024"/>
          <w:spacing w:val="12"/>
          <w:w w:val="110"/>
          <w:sz w:val="21"/>
          <w:lang w:val="es-ES"/>
        </w:rPr>
        <w:t xml:space="preserve"> </w:t>
      </w:r>
      <w:r w:rsidRPr="00833E24">
        <w:rPr>
          <w:rFonts w:ascii="Gill Sans MT" w:hAnsi="Gill Sans MT"/>
          <w:color w:val="202024"/>
          <w:w w:val="110"/>
          <w:sz w:val="21"/>
          <w:lang w:val="es-ES"/>
        </w:rPr>
        <w:t>los</w:t>
      </w:r>
      <w:r w:rsidRPr="00833E24">
        <w:rPr>
          <w:rFonts w:ascii="Gill Sans MT" w:hAnsi="Gill Sans MT"/>
          <w:color w:val="202024"/>
          <w:spacing w:val="3"/>
          <w:w w:val="110"/>
          <w:sz w:val="21"/>
          <w:lang w:val="es-ES"/>
        </w:rPr>
        <w:t xml:space="preserve"> </w:t>
      </w:r>
      <w:r w:rsidRPr="00833E24">
        <w:rPr>
          <w:rFonts w:ascii="Gill Sans MT" w:hAnsi="Gill Sans MT"/>
          <w:color w:val="202024"/>
          <w:w w:val="110"/>
          <w:sz w:val="21"/>
          <w:lang w:val="es-ES"/>
        </w:rPr>
        <w:t>principales</w:t>
      </w:r>
      <w:r w:rsidRPr="00833E24">
        <w:rPr>
          <w:rFonts w:ascii="Gill Sans MT" w:hAnsi="Gill Sans MT"/>
          <w:color w:val="202024"/>
          <w:spacing w:val="3"/>
          <w:w w:val="110"/>
          <w:sz w:val="21"/>
          <w:lang w:val="es-ES"/>
        </w:rPr>
        <w:t xml:space="preserve"> </w:t>
      </w:r>
      <w:r w:rsidRPr="00833E24">
        <w:rPr>
          <w:rFonts w:ascii="Gill Sans MT" w:hAnsi="Gill Sans MT"/>
          <w:color w:val="202024"/>
          <w:w w:val="110"/>
          <w:sz w:val="21"/>
          <w:lang w:val="es-ES"/>
        </w:rPr>
        <w:t>factores</w:t>
      </w:r>
      <w:r w:rsidRPr="00833E24">
        <w:rPr>
          <w:rFonts w:ascii="Gill Sans MT" w:hAnsi="Gill Sans MT"/>
          <w:color w:val="202024"/>
          <w:spacing w:val="2"/>
          <w:w w:val="110"/>
          <w:sz w:val="21"/>
          <w:lang w:val="es-ES"/>
        </w:rPr>
        <w:t xml:space="preserve"> </w:t>
      </w:r>
      <w:r w:rsidRPr="00833E24">
        <w:rPr>
          <w:rFonts w:ascii="Gill Sans MT" w:hAnsi="Gill Sans MT"/>
          <w:color w:val="202024"/>
          <w:w w:val="110"/>
          <w:sz w:val="21"/>
          <w:lang w:val="es-ES"/>
        </w:rPr>
        <w:t>a</w:t>
      </w:r>
      <w:r w:rsidRPr="00833E24">
        <w:rPr>
          <w:rFonts w:ascii="Gill Sans MT" w:hAnsi="Gill Sans MT"/>
          <w:color w:val="202024"/>
          <w:spacing w:val="15"/>
          <w:w w:val="110"/>
          <w:sz w:val="21"/>
          <w:lang w:val="es-ES"/>
        </w:rPr>
        <w:t xml:space="preserve"> </w:t>
      </w:r>
      <w:r w:rsidRPr="00833E24">
        <w:rPr>
          <w:rFonts w:ascii="Gill Sans MT" w:hAnsi="Gill Sans MT"/>
          <w:color w:val="202024"/>
          <w:w w:val="110"/>
          <w:sz w:val="21"/>
          <w:lang w:val="es-ES"/>
        </w:rPr>
        <w:t>los</w:t>
      </w:r>
      <w:r w:rsidRPr="00833E24">
        <w:rPr>
          <w:rFonts w:ascii="Gill Sans MT" w:hAnsi="Gill Sans MT"/>
          <w:color w:val="202024"/>
          <w:spacing w:val="3"/>
          <w:w w:val="110"/>
          <w:sz w:val="21"/>
          <w:lang w:val="es-ES"/>
        </w:rPr>
        <w:t xml:space="preserve"> </w:t>
      </w:r>
      <w:r w:rsidRPr="00833E24">
        <w:rPr>
          <w:rFonts w:ascii="Gill Sans MT" w:hAnsi="Gill Sans MT"/>
          <w:color w:val="202024"/>
          <w:w w:val="110"/>
          <w:sz w:val="21"/>
          <w:lang w:val="es-ES"/>
        </w:rPr>
        <w:t>que</w:t>
      </w:r>
      <w:r w:rsidRPr="00833E24">
        <w:rPr>
          <w:rFonts w:ascii="Gill Sans MT" w:hAnsi="Gill Sans MT"/>
          <w:color w:val="202024"/>
          <w:spacing w:val="-2"/>
          <w:w w:val="110"/>
          <w:sz w:val="21"/>
          <w:lang w:val="es-ES"/>
        </w:rPr>
        <w:t xml:space="preserve"> </w:t>
      </w:r>
      <w:r w:rsidRPr="00833E24">
        <w:rPr>
          <w:rFonts w:ascii="Gill Sans MT" w:hAnsi="Gill Sans MT"/>
          <w:color w:val="202024"/>
          <w:w w:val="110"/>
          <w:sz w:val="21"/>
          <w:lang w:val="es-ES"/>
        </w:rPr>
        <w:t>se</w:t>
      </w:r>
      <w:r w:rsidRPr="00833E24">
        <w:rPr>
          <w:rFonts w:ascii="Gill Sans MT" w:hAnsi="Gill Sans MT"/>
          <w:color w:val="202024"/>
          <w:spacing w:val="-2"/>
          <w:w w:val="110"/>
          <w:sz w:val="21"/>
          <w:lang w:val="es-ES"/>
        </w:rPr>
        <w:t xml:space="preserve"> </w:t>
      </w:r>
      <w:r w:rsidRPr="00833E24">
        <w:rPr>
          <w:rFonts w:ascii="Gill Sans MT" w:hAnsi="Gill Sans MT"/>
          <w:color w:val="202024"/>
          <w:w w:val="110"/>
          <w:sz w:val="21"/>
          <w:lang w:val="es-ES"/>
        </w:rPr>
        <w:t>ven</w:t>
      </w:r>
      <w:r w:rsidRPr="00833E24">
        <w:rPr>
          <w:rFonts w:ascii="Gill Sans MT" w:hAnsi="Gill Sans MT"/>
          <w:color w:val="202024"/>
          <w:spacing w:val="13"/>
          <w:w w:val="110"/>
          <w:sz w:val="21"/>
          <w:lang w:val="es-ES"/>
        </w:rPr>
        <w:t xml:space="preserve"> </w:t>
      </w:r>
      <w:r w:rsidRPr="00833E24">
        <w:rPr>
          <w:rFonts w:ascii="Gill Sans MT" w:hAnsi="Gill Sans MT"/>
          <w:color w:val="202024"/>
          <w:w w:val="110"/>
          <w:sz w:val="21"/>
          <w:lang w:val="es-ES"/>
        </w:rPr>
        <w:t>expuestos</w:t>
      </w:r>
      <w:r w:rsidRPr="00833E24">
        <w:rPr>
          <w:rFonts w:ascii="Gill Sans MT" w:hAnsi="Gill Sans MT"/>
          <w:color w:val="202024"/>
          <w:spacing w:val="2"/>
          <w:w w:val="110"/>
          <w:sz w:val="21"/>
          <w:lang w:val="es-ES"/>
        </w:rPr>
        <w:t xml:space="preserve"> </w:t>
      </w:r>
      <w:r w:rsidRPr="00833E24">
        <w:rPr>
          <w:rFonts w:ascii="Gill Sans MT" w:hAnsi="Gill Sans MT"/>
          <w:color w:val="202024"/>
          <w:w w:val="110"/>
          <w:sz w:val="21"/>
          <w:lang w:val="es-ES"/>
        </w:rPr>
        <w:t>al</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momento</w:t>
      </w:r>
      <w:r w:rsidRPr="00833E24">
        <w:rPr>
          <w:rFonts w:ascii="Gill Sans MT" w:hAnsi="Gill Sans MT"/>
          <w:color w:val="202024"/>
          <w:spacing w:val="6"/>
          <w:w w:val="110"/>
          <w:sz w:val="21"/>
          <w:lang w:val="es-ES"/>
        </w:rPr>
        <w:t xml:space="preserve"> </w:t>
      </w:r>
      <w:r w:rsidRPr="00833E24">
        <w:rPr>
          <w:rFonts w:ascii="Gill Sans MT" w:hAnsi="Gill Sans MT"/>
          <w:color w:val="202024"/>
          <w:w w:val="110"/>
          <w:sz w:val="21"/>
          <w:lang w:val="es-ES"/>
        </w:rPr>
        <w:t>de</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su</w:t>
      </w:r>
      <w:r w:rsidRPr="00833E24">
        <w:rPr>
          <w:rFonts w:ascii="Gill Sans MT" w:hAnsi="Gill Sans MT"/>
          <w:color w:val="202024"/>
          <w:spacing w:val="-61"/>
          <w:w w:val="110"/>
          <w:sz w:val="21"/>
          <w:lang w:val="es-ES"/>
        </w:rPr>
        <w:t xml:space="preserve"> </w:t>
      </w:r>
      <w:r w:rsidRPr="00833E24">
        <w:rPr>
          <w:rFonts w:ascii="Gill Sans MT" w:hAnsi="Gill Sans MT"/>
          <w:color w:val="202024"/>
          <w:w w:val="110"/>
          <w:sz w:val="21"/>
          <w:lang w:val="es-ES"/>
        </w:rPr>
        <w:t>de matrícula o cualquier trámite académico. Le agradecemos dé antemano por su tiempo y</w:t>
      </w:r>
      <w:r w:rsidRPr="00833E24">
        <w:rPr>
          <w:rFonts w:ascii="Gill Sans MT" w:hAnsi="Gill Sans MT"/>
          <w:color w:val="202024"/>
          <w:spacing w:val="1"/>
          <w:w w:val="110"/>
          <w:sz w:val="21"/>
          <w:lang w:val="es-ES"/>
        </w:rPr>
        <w:t xml:space="preserve"> </w:t>
      </w:r>
      <w:r w:rsidRPr="00833E24">
        <w:rPr>
          <w:rFonts w:ascii="Gill Sans MT" w:hAnsi="Gill Sans MT"/>
          <w:color w:val="202024"/>
          <w:w w:val="110"/>
          <w:sz w:val="21"/>
          <w:lang w:val="es-ES"/>
        </w:rPr>
        <w:t>esperamos</w:t>
      </w:r>
      <w:r w:rsidRPr="00833E24">
        <w:rPr>
          <w:rFonts w:ascii="Gill Sans MT" w:hAnsi="Gill Sans MT"/>
          <w:color w:val="202024"/>
          <w:spacing w:val="-15"/>
          <w:w w:val="110"/>
          <w:sz w:val="21"/>
          <w:lang w:val="es-ES"/>
        </w:rPr>
        <w:t xml:space="preserve"> </w:t>
      </w:r>
      <w:r w:rsidRPr="00833E24">
        <w:rPr>
          <w:rFonts w:ascii="Gill Sans MT" w:hAnsi="Gill Sans MT"/>
          <w:color w:val="202024"/>
          <w:w w:val="110"/>
          <w:sz w:val="21"/>
          <w:lang w:val="es-ES"/>
        </w:rPr>
        <w:t>que</w:t>
      </w:r>
      <w:r w:rsidRPr="00833E24">
        <w:rPr>
          <w:rFonts w:ascii="Gill Sans MT" w:hAnsi="Gill Sans MT"/>
          <w:color w:val="202024"/>
          <w:spacing w:val="-17"/>
          <w:w w:val="110"/>
          <w:sz w:val="21"/>
          <w:lang w:val="es-ES"/>
        </w:rPr>
        <w:t xml:space="preserve"> </w:t>
      </w:r>
      <w:r w:rsidRPr="00833E24">
        <w:rPr>
          <w:rFonts w:ascii="Gill Sans MT" w:hAnsi="Gill Sans MT"/>
          <w:color w:val="202024"/>
          <w:w w:val="110"/>
          <w:sz w:val="21"/>
          <w:lang w:val="es-ES"/>
        </w:rPr>
        <w:t>responda</w:t>
      </w:r>
      <w:r w:rsidRPr="00833E24">
        <w:rPr>
          <w:rFonts w:ascii="Gill Sans MT" w:hAnsi="Gill Sans MT"/>
          <w:color w:val="202024"/>
          <w:spacing w:val="-4"/>
          <w:w w:val="110"/>
          <w:sz w:val="21"/>
          <w:lang w:val="es-ES"/>
        </w:rPr>
        <w:t xml:space="preserve"> </w:t>
      </w:r>
      <w:r w:rsidRPr="00833E24">
        <w:rPr>
          <w:rFonts w:ascii="Gill Sans MT" w:hAnsi="Gill Sans MT"/>
          <w:color w:val="202024"/>
          <w:w w:val="110"/>
          <w:sz w:val="21"/>
          <w:lang w:val="es-ES"/>
        </w:rPr>
        <w:t>la</w:t>
      </w:r>
      <w:r w:rsidRPr="00833E24">
        <w:rPr>
          <w:rFonts w:ascii="Gill Sans MT" w:hAnsi="Gill Sans MT"/>
          <w:color w:val="202024"/>
          <w:spacing w:val="-5"/>
          <w:w w:val="110"/>
          <w:sz w:val="21"/>
          <w:lang w:val="es-ES"/>
        </w:rPr>
        <w:t xml:space="preserve"> </w:t>
      </w:r>
      <w:r w:rsidRPr="00833E24">
        <w:rPr>
          <w:rFonts w:ascii="Gill Sans MT" w:hAnsi="Gill Sans MT"/>
          <w:color w:val="202024"/>
          <w:w w:val="110"/>
          <w:sz w:val="21"/>
          <w:lang w:val="es-ES"/>
        </w:rPr>
        <w:t>encuesta</w:t>
      </w:r>
      <w:r w:rsidRPr="00833E24">
        <w:rPr>
          <w:rFonts w:ascii="Gill Sans MT" w:hAnsi="Gill Sans MT"/>
          <w:color w:val="202024"/>
          <w:spacing w:val="-4"/>
          <w:w w:val="110"/>
          <w:sz w:val="21"/>
          <w:lang w:val="es-ES"/>
        </w:rPr>
        <w:t xml:space="preserve"> </w:t>
      </w:r>
      <w:r w:rsidRPr="00833E24">
        <w:rPr>
          <w:rFonts w:ascii="Gill Sans MT" w:hAnsi="Gill Sans MT"/>
          <w:color w:val="202024"/>
          <w:w w:val="110"/>
          <w:sz w:val="21"/>
          <w:lang w:val="es-ES"/>
        </w:rPr>
        <w:t>con</w:t>
      </w:r>
      <w:r w:rsidRPr="00833E24">
        <w:rPr>
          <w:rFonts w:ascii="Gill Sans MT" w:hAnsi="Gill Sans MT"/>
          <w:color w:val="202024"/>
          <w:spacing w:val="-7"/>
          <w:w w:val="110"/>
          <w:sz w:val="21"/>
          <w:lang w:val="es-ES"/>
        </w:rPr>
        <w:t xml:space="preserve"> </w:t>
      </w:r>
      <w:r w:rsidRPr="00833E24">
        <w:rPr>
          <w:rFonts w:ascii="Gill Sans MT" w:hAnsi="Gill Sans MT"/>
          <w:color w:val="202024"/>
          <w:w w:val="110"/>
          <w:sz w:val="21"/>
          <w:lang w:val="es-ES"/>
        </w:rPr>
        <w:t>confianza.</w:t>
      </w:r>
    </w:p>
    <w:p w14:paraId="33CF5DEE" w14:textId="6201EB38" w:rsidR="00833E24" w:rsidRPr="00833E24" w:rsidRDefault="00833E24" w:rsidP="00833E24">
      <w:pPr>
        <w:spacing w:before="8" w:line="295" w:lineRule="auto"/>
        <w:ind w:left="574" w:right="484"/>
        <w:rPr>
          <w:lang w:val="es-ES"/>
        </w:rPr>
      </w:pPr>
      <w:r w:rsidRPr="00833E24">
        <w:rPr>
          <w:color w:val="202024"/>
          <w:w w:val="105"/>
          <w:lang w:val="es-ES"/>
        </w:rPr>
        <w:t xml:space="preserve">Dirección </w:t>
      </w:r>
      <w:r w:rsidRPr="00833E24">
        <w:rPr>
          <w:color w:val="202024"/>
          <w:spacing w:val="7"/>
          <w:w w:val="105"/>
          <w:lang w:val="es-ES"/>
        </w:rPr>
        <w:t>de</w:t>
      </w:r>
      <w:r w:rsidRPr="00833E24">
        <w:rPr>
          <w:color w:val="202024"/>
          <w:w w:val="105"/>
          <w:lang w:val="es-ES"/>
        </w:rPr>
        <w:t xml:space="preserve"> </w:t>
      </w:r>
      <w:r w:rsidRPr="00833E24">
        <w:rPr>
          <w:color w:val="202024"/>
          <w:spacing w:val="7"/>
          <w:w w:val="105"/>
          <w:lang w:val="es-ES"/>
        </w:rPr>
        <w:t>correo</w:t>
      </w:r>
      <w:r w:rsidRPr="00833E24">
        <w:rPr>
          <w:color w:val="202024"/>
          <w:w w:val="105"/>
          <w:lang w:val="es-ES"/>
        </w:rPr>
        <w:t xml:space="preserve"> </w:t>
      </w:r>
      <w:r w:rsidRPr="00833E24">
        <w:rPr>
          <w:color w:val="202024"/>
          <w:spacing w:val="7"/>
          <w:w w:val="105"/>
          <w:lang w:val="es-ES"/>
        </w:rPr>
        <w:t>electrónico</w:t>
      </w:r>
      <w:r w:rsidRPr="00833E24">
        <w:rPr>
          <w:color w:val="202024"/>
          <w:w w:val="105"/>
          <w:lang w:val="es-ES"/>
        </w:rPr>
        <w:t xml:space="preserve"> </w:t>
      </w:r>
      <w:r w:rsidRPr="00833E24">
        <w:rPr>
          <w:color w:val="202024"/>
          <w:spacing w:val="8"/>
          <w:w w:val="105"/>
          <w:lang w:val="es-ES"/>
        </w:rPr>
        <w:t>*</w:t>
      </w:r>
    </w:p>
    <w:p w14:paraId="35534B21" w14:textId="77777777" w:rsidR="00833E24" w:rsidRPr="00833E24" w:rsidRDefault="00833E24" w:rsidP="00833E24">
      <w:pPr>
        <w:pStyle w:val="Textoindependiente"/>
        <w:rPr>
          <w:sz w:val="20"/>
          <w:lang w:val="es-ES"/>
        </w:rPr>
      </w:pPr>
    </w:p>
    <w:p w14:paraId="5775F865" w14:textId="77777777" w:rsidR="00833E24" w:rsidRPr="00833E24" w:rsidRDefault="00833E24" w:rsidP="00833E24">
      <w:pPr>
        <w:pStyle w:val="Textoindependiente"/>
        <w:rPr>
          <w:sz w:val="20"/>
          <w:lang w:val="es-ES"/>
        </w:rPr>
      </w:pPr>
    </w:p>
    <w:p w14:paraId="63C71880" w14:textId="7DD0776C" w:rsidR="00833E24" w:rsidRPr="00833E24" w:rsidRDefault="00833E24" w:rsidP="00833E24">
      <w:pPr>
        <w:pStyle w:val="Textoindependiente"/>
        <w:spacing w:before="2"/>
        <w:rPr>
          <w:sz w:val="14"/>
          <w:lang w:val="es-ES"/>
        </w:rPr>
      </w:pPr>
      <w:r>
        <w:rPr>
          <w:noProof/>
        </w:rPr>
        <mc:AlternateContent>
          <mc:Choice Requires="wps">
            <w:drawing>
              <wp:anchor distT="0" distB="0" distL="0" distR="0" simplePos="0" relativeHeight="251757657" behindDoc="1" locked="0" layoutInCell="1" allowOverlap="1" wp14:anchorId="187D4E41" wp14:editId="25BA7969">
                <wp:simplePos x="0" y="0"/>
                <wp:positionH relativeFrom="page">
                  <wp:posOffset>1082675</wp:posOffset>
                </wp:positionH>
                <wp:positionV relativeFrom="paragraph">
                  <wp:posOffset>135255</wp:posOffset>
                </wp:positionV>
                <wp:extent cx="2924175" cy="9525"/>
                <wp:effectExtent l="0" t="0" r="3175" b="3175"/>
                <wp:wrapTopAndBottom/>
                <wp:docPr id="391" name="Rectángulo 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24175" cy="952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34F9A76" id="Rectángulo 391" o:spid="_x0000_s1026" style="position:absolute;margin-left:85.25pt;margin-top:10.65pt;width:230.25pt;height:.75pt;z-index:-251558823;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" fillcolor="#bdc1c6" stroked="f">
                <w10:wrap type="topAndBottom" anchorx="page"/>
              </v:rect>
            </w:pict>
          </mc:Fallback>
        </mc:AlternateContent>
      </w:r>
    </w:p>
    <w:p w14:paraId="6803D039" w14:textId="77777777" w:rsidR="00833E24" w:rsidRPr="00833E24" w:rsidRDefault="00833E24" w:rsidP="00833E24">
      <w:pPr>
        <w:pStyle w:val="Textoindependiente"/>
        <w:rPr>
          <w:sz w:val="30"/>
          <w:lang w:val="es-ES"/>
        </w:rPr>
      </w:pPr>
    </w:p>
    <w:p w14:paraId="7557FFDB" w14:textId="77777777" w:rsidR="00833E24" w:rsidRPr="00833E24" w:rsidRDefault="00833E24" w:rsidP="00833E24">
      <w:pPr>
        <w:pStyle w:val="Textoindependiente"/>
        <w:spacing w:before="5"/>
        <w:rPr>
          <w:sz w:val="32"/>
          <w:lang w:val="es-ES"/>
        </w:rPr>
      </w:pPr>
    </w:p>
    <w:p w14:paraId="4BFF7D01" w14:textId="5C0D44C8" w:rsidR="00833E24" w:rsidRPr="00833E24" w:rsidRDefault="00833E24" w:rsidP="00833E24">
      <w:pPr>
        <w:pStyle w:val="Textoindependiente"/>
        <w:spacing w:line="295" w:lineRule="auto"/>
        <w:ind w:left="319" w:right="7803"/>
        <w:rPr>
          <w:lang w:val="es-ES"/>
        </w:rPr>
      </w:pPr>
      <w:r>
        <w:rPr>
          <w:noProof/>
        </w:rPr>
        <mc:AlternateContent>
          <mc:Choice Requires="wpg">
            <w:drawing>
              <wp:anchor distT="0" distB="0" distL="114300" distR="114300" simplePos="0" relativeHeight="251660377" behindDoc="0" locked="0" layoutInCell="1" allowOverlap="1" wp14:anchorId="1A2FE058" wp14:editId="4B7B80E9">
                <wp:simplePos x="0" y="0"/>
                <wp:positionH relativeFrom="page">
                  <wp:posOffset>2320925</wp:posOffset>
                </wp:positionH>
                <wp:positionV relativeFrom="paragraph">
                  <wp:posOffset>-302260</wp:posOffset>
                </wp:positionV>
                <wp:extent cx="4695825" cy="771525"/>
                <wp:effectExtent l="6350" t="6985" r="3175" b="2540"/>
                <wp:wrapNone/>
                <wp:docPr id="388" name="Grupo 3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95825" cy="771525"/>
                          <a:chOff x="3655" y="-476"/>
                          <a:chExt cx="7395" cy="1215"/>
                        </a:xfrm>
                      </wpg:grpSpPr>
                      <wps:wsp>
                        <wps:cNvPr id="389" name="Freeform 106"/>
                        <wps:cNvSpPr>
                          <a:spLocks/>
                        </wps:cNvSpPr>
                        <wps:spPr bwMode="auto">
                          <a:xfrm>
                            <a:off x="3654" y="-477"/>
                            <a:ext cx="7395" cy="1215"/>
                          </a:xfrm>
                          <a:custGeom>
                            <a:avLst/>
                            <a:gdLst>
                              <a:gd name="T0" fmla="+- 0 11050 3655"/>
                              <a:gd name="T1" fmla="*/ T0 w 7395"/>
                              <a:gd name="T2" fmla="+- 0 -476 -476"/>
                              <a:gd name="T3" fmla="*/ -476 h 1215"/>
                              <a:gd name="T4" fmla="+- 0 11035 3655"/>
                              <a:gd name="T5" fmla="*/ T4 w 7395"/>
                              <a:gd name="T6" fmla="+- 0 -476 -476"/>
                              <a:gd name="T7" fmla="*/ -476 h 1215"/>
                              <a:gd name="T8" fmla="+- 0 11035 3655"/>
                              <a:gd name="T9" fmla="*/ T8 w 7395"/>
                              <a:gd name="T10" fmla="+- 0 619 -476"/>
                              <a:gd name="T11" fmla="*/ 619 h 1215"/>
                              <a:gd name="T12" fmla="+- 0 11034 3655"/>
                              <a:gd name="T13" fmla="*/ T12 w 7395"/>
                              <a:gd name="T14" fmla="+- 0 629 -476"/>
                              <a:gd name="T15" fmla="*/ 629 h 1215"/>
                              <a:gd name="T16" fmla="+- 0 11011 3655"/>
                              <a:gd name="T17" fmla="*/ T16 w 7395"/>
                              <a:gd name="T18" fmla="+- 0 685 -476"/>
                              <a:gd name="T19" fmla="*/ 685 h 1215"/>
                              <a:gd name="T20" fmla="+- 0 11003 3655"/>
                              <a:gd name="T21" fmla="*/ T20 w 7395"/>
                              <a:gd name="T22" fmla="+- 0 693 -476"/>
                              <a:gd name="T23" fmla="*/ 693 h 1215"/>
                              <a:gd name="T24" fmla="+- 0 10940 3655"/>
                              <a:gd name="T25" fmla="*/ T24 w 7395"/>
                              <a:gd name="T26" fmla="+- 0 723 -476"/>
                              <a:gd name="T27" fmla="*/ 723 h 1215"/>
                              <a:gd name="T28" fmla="+- 0 10930 3655"/>
                              <a:gd name="T29" fmla="*/ T28 w 7395"/>
                              <a:gd name="T30" fmla="+- 0 724 -476"/>
                              <a:gd name="T31" fmla="*/ 724 h 1215"/>
                              <a:gd name="T32" fmla="+- 0 3775 3655"/>
                              <a:gd name="T33" fmla="*/ T32 w 7395"/>
                              <a:gd name="T34" fmla="+- 0 724 -476"/>
                              <a:gd name="T35" fmla="*/ 724 h 1215"/>
                              <a:gd name="T36" fmla="+- 0 3717 3655"/>
                              <a:gd name="T37" fmla="*/ T36 w 7395"/>
                              <a:gd name="T38" fmla="+- 0 706 -476"/>
                              <a:gd name="T39" fmla="*/ 706 h 1215"/>
                              <a:gd name="T40" fmla="+- 0 3702 3655"/>
                              <a:gd name="T41" fmla="*/ T40 w 7395"/>
                              <a:gd name="T42" fmla="+- 0 693 -476"/>
                              <a:gd name="T43" fmla="*/ 693 h 1215"/>
                              <a:gd name="T44" fmla="+- 0 3701 3655"/>
                              <a:gd name="T45" fmla="*/ T44 w 7395"/>
                              <a:gd name="T46" fmla="+- 0 693 -476"/>
                              <a:gd name="T47" fmla="*/ 693 h 1215"/>
                              <a:gd name="T48" fmla="+- 0 3672 3655"/>
                              <a:gd name="T49" fmla="*/ T48 w 7395"/>
                              <a:gd name="T50" fmla="+- 0 639 -476"/>
                              <a:gd name="T51" fmla="*/ 639 h 1215"/>
                              <a:gd name="T52" fmla="+- 0 3670 3655"/>
                              <a:gd name="T53" fmla="*/ T52 w 7395"/>
                              <a:gd name="T54" fmla="+- 0 619 -476"/>
                              <a:gd name="T55" fmla="*/ 619 h 1215"/>
                              <a:gd name="T56" fmla="+- 0 3670 3655"/>
                              <a:gd name="T57" fmla="*/ T56 w 7395"/>
                              <a:gd name="T58" fmla="+- 0 -476 -476"/>
                              <a:gd name="T59" fmla="*/ -476 h 1215"/>
                              <a:gd name="T60" fmla="+- 0 3655 3655"/>
                              <a:gd name="T61" fmla="*/ T60 w 7395"/>
                              <a:gd name="T62" fmla="+- 0 -476 -476"/>
                              <a:gd name="T63" fmla="*/ -476 h 1215"/>
                              <a:gd name="T64" fmla="+- 0 3655 3655"/>
                              <a:gd name="T65" fmla="*/ T64 w 7395"/>
                              <a:gd name="T66" fmla="+- 0 619 -476"/>
                              <a:gd name="T67" fmla="*/ 619 h 1215"/>
                              <a:gd name="T68" fmla="+- 0 3656 3655"/>
                              <a:gd name="T69" fmla="*/ T68 w 7395"/>
                              <a:gd name="T70" fmla="+- 0 630 -476"/>
                              <a:gd name="T71" fmla="*/ 630 h 1215"/>
                              <a:gd name="T72" fmla="+- 0 3682 3655"/>
                              <a:gd name="T73" fmla="*/ T72 w 7395"/>
                              <a:gd name="T74" fmla="+- 0 695 -476"/>
                              <a:gd name="T75" fmla="*/ 695 h 1215"/>
                              <a:gd name="T76" fmla="+- 0 3740 3655"/>
                              <a:gd name="T77" fmla="*/ T76 w 7395"/>
                              <a:gd name="T78" fmla="+- 0 733 -476"/>
                              <a:gd name="T79" fmla="*/ 733 h 1215"/>
                              <a:gd name="T80" fmla="+- 0 3775 3655"/>
                              <a:gd name="T81" fmla="*/ T80 w 7395"/>
                              <a:gd name="T82" fmla="+- 0 739 -476"/>
                              <a:gd name="T83" fmla="*/ 739 h 1215"/>
                              <a:gd name="T84" fmla="+- 0 10930 3655"/>
                              <a:gd name="T85" fmla="*/ T84 w 7395"/>
                              <a:gd name="T86" fmla="+- 0 739 -476"/>
                              <a:gd name="T87" fmla="*/ 739 h 1215"/>
                              <a:gd name="T88" fmla="+- 0 10988 3655"/>
                              <a:gd name="T89" fmla="*/ T88 w 7395"/>
                              <a:gd name="T90" fmla="+- 0 724 -476"/>
                              <a:gd name="T91" fmla="*/ 724 h 1215"/>
                              <a:gd name="T92" fmla="+- 0 10997 3655"/>
                              <a:gd name="T93" fmla="*/ T92 w 7395"/>
                              <a:gd name="T94" fmla="+- 0 718 -476"/>
                              <a:gd name="T95" fmla="*/ 718 h 1215"/>
                              <a:gd name="T96" fmla="+- 0 11006 3655"/>
                              <a:gd name="T97" fmla="*/ T96 w 7395"/>
                              <a:gd name="T98" fmla="+- 0 711 -476"/>
                              <a:gd name="T99" fmla="*/ 711 h 1215"/>
                              <a:gd name="T100" fmla="+- 0 11014 3655"/>
                              <a:gd name="T101" fmla="*/ T100 w 7395"/>
                              <a:gd name="T102" fmla="+- 0 704 -476"/>
                              <a:gd name="T103" fmla="*/ 704 h 1215"/>
                              <a:gd name="T104" fmla="+- 0 11015 3655"/>
                              <a:gd name="T105" fmla="*/ T104 w 7395"/>
                              <a:gd name="T106" fmla="+- 0 703 -476"/>
                              <a:gd name="T107" fmla="*/ 703 h 1215"/>
                              <a:gd name="T108" fmla="+- 0 11048 3655"/>
                              <a:gd name="T109" fmla="*/ T108 w 7395"/>
                              <a:gd name="T110" fmla="+- 0 642 -476"/>
                              <a:gd name="T111" fmla="*/ 642 h 1215"/>
                              <a:gd name="T112" fmla="+- 0 11050 3655"/>
                              <a:gd name="T113" fmla="*/ T112 w 7395"/>
                              <a:gd name="T114" fmla="+- 0 619 -476"/>
                              <a:gd name="T115" fmla="*/ 619 h 1215"/>
                              <a:gd name="T116" fmla="+- 0 11050 3655"/>
                              <a:gd name="T117" fmla="*/ T116 w 7395"/>
                              <a:gd name="T118" fmla="+- 0 -476 -476"/>
                              <a:gd name="T119" fmla="*/ -476 h 12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7395" h="1215">
                                <a:moveTo>
                                  <a:pt x="7395" y="0"/>
                                </a:moveTo>
                                <a:lnTo>
                                  <a:pt x="7380" y="0"/>
                                </a:lnTo>
                                <a:lnTo>
                                  <a:pt x="7380" y="1095"/>
                                </a:lnTo>
                                <a:lnTo>
                                  <a:pt x="7379" y="1105"/>
                                </a:lnTo>
                                <a:lnTo>
                                  <a:pt x="7356" y="1161"/>
                                </a:lnTo>
                                <a:lnTo>
                                  <a:pt x="7348" y="1169"/>
                                </a:lnTo>
                                <a:lnTo>
                                  <a:pt x="7285" y="1199"/>
                                </a:lnTo>
                                <a:lnTo>
                                  <a:pt x="7275" y="1200"/>
                                </a:lnTo>
                                <a:lnTo>
                                  <a:pt x="120" y="1200"/>
                                </a:lnTo>
                                <a:lnTo>
                                  <a:pt x="62" y="1182"/>
                                </a:lnTo>
                                <a:lnTo>
                                  <a:pt x="47" y="1169"/>
                                </a:lnTo>
                                <a:lnTo>
                                  <a:pt x="46" y="1169"/>
                                </a:lnTo>
                                <a:lnTo>
                                  <a:pt x="17" y="1115"/>
                                </a:lnTo>
                                <a:lnTo>
                                  <a:pt x="15" y="1095"/>
                                </a:lnTo>
                                <a:lnTo>
                                  <a:pt x="15" y="0"/>
                                </a:lnTo>
                                <a:lnTo>
                                  <a:pt x="0" y="0"/>
                                </a:lnTo>
                                <a:lnTo>
                                  <a:pt x="0" y="1095"/>
                                </a:lnTo>
                                <a:lnTo>
                                  <a:pt x="1" y="1106"/>
                                </a:lnTo>
                                <a:lnTo>
                                  <a:pt x="27" y="1171"/>
                                </a:lnTo>
                                <a:lnTo>
                                  <a:pt x="85" y="1209"/>
                                </a:lnTo>
                                <a:lnTo>
                                  <a:pt x="120" y="1215"/>
                                </a:lnTo>
                                <a:lnTo>
                                  <a:pt x="7275" y="1215"/>
                                </a:lnTo>
                                <a:lnTo>
                                  <a:pt x="7333" y="1200"/>
                                </a:lnTo>
                                <a:lnTo>
                                  <a:pt x="7342" y="1194"/>
                                </a:lnTo>
                                <a:lnTo>
                                  <a:pt x="7351" y="1187"/>
                                </a:lnTo>
                                <a:lnTo>
                                  <a:pt x="7359" y="1180"/>
                                </a:lnTo>
                                <a:lnTo>
                                  <a:pt x="7360" y="1179"/>
                                </a:lnTo>
                                <a:lnTo>
                                  <a:pt x="7393" y="1118"/>
                                </a:lnTo>
                                <a:lnTo>
                                  <a:pt x="7395" y="1095"/>
                                </a:lnTo>
                                <a:lnTo>
                                  <a:pt x="7395" y="0"/>
                                </a:lnTo>
                                <a:close/>
                              </a:path>
                            </a:pathLst>
                          </a:custGeom>
                          <a:solidFill>
                            <a:srgbClr val="D9DBD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0" name="Text Box 107"/>
                        <wps:cNvSpPr txBox="1">
                          <a:spLocks noChangeArrowheads="1"/>
                        </wps:cNvSpPr>
                        <wps:spPr bwMode="auto">
                          <a:xfrm>
                            <a:off x="3655" y="-477"/>
                            <a:ext cx="7395" cy="12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53DCC1" w14:textId="77777777" w:rsidR="00833E24" w:rsidRDefault="00833E24" w:rsidP="00833E24">
                              <w:pPr>
                                <w:rPr>
                                  <w:rFonts w:ascii="Gill Sans MT"/>
                                  <w:sz w:val="20"/>
                                </w:rPr>
                              </w:pPr>
                            </w:p>
                            <w:p w14:paraId="14489914" w14:textId="77777777" w:rsidR="00833E24" w:rsidRPr="00833E24" w:rsidRDefault="00833E24" w:rsidP="00833E24">
                              <w:pPr>
                                <w:spacing w:before="141" w:line="276" w:lineRule="auto"/>
                                <w:ind w:left="275" w:right="332"/>
                                <w:rPr>
                                  <w:rFonts w:ascii="Gill Sans MT" w:hAnsi="Gill Sans MT"/>
                                  <w:sz w:val="18"/>
                                  <w:lang w:val="es-ES"/>
                                </w:rPr>
                              </w:pPr>
                              <w:r w:rsidRPr="00833E24">
                                <w:rPr>
                                  <w:rFonts w:ascii="Gill Sans MT" w:hAnsi="Gill Sans MT"/>
                                  <w:color w:val="202024"/>
                                  <w:w w:val="110"/>
                                  <w:sz w:val="18"/>
                                  <w:lang w:val="es-ES"/>
                                </w:rPr>
                                <w:t>En</w:t>
                              </w:r>
                              <w:r w:rsidRPr="00833E24">
                                <w:rPr>
                                  <w:rFonts w:ascii="Gill Sans MT" w:hAnsi="Gill Sans MT"/>
                                  <w:color w:val="202024"/>
                                  <w:spacing w:val="36"/>
                                  <w:w w:val="110"/>
                                  <w:sz w:val="18"/>
                                  <w:lang w:val="es-ES"/>
                                </w:rPr>
                                <w:t xml:space="preserve"> </w:t>
                              </w:r>
                              <w:r w:rsidRPr="00833E24">
                                <w:rPr>
                                  <w:rFonts w:ascii="Gill Sans MT" w:hAnsi="Gill Sans MT"/>
                                  <w:color w:val="202024"/>
                                  <w:w w:val="110"/>
                                  <w:sz w:val="18"/>
                                  <w:lang w:val="es-ES"/>
                                </w:rPr>
                                <w:t>esta</w:t>
                              </w:r>
                              <w:r w:rsidRPr="00833E24">
                                <w:rPr>
                                  <w:rFonts w:ascii="Gill Sans MT" w:hAnsi="Gill Sans MT"/>
                                  <w:color w:val="202024"/>
                                  <w:spacing w:val="39"/>
                                  <w:w w:val="110"/>
                                  <w:sz w:val="18"/>
                                  <w:lang w:val="es-ES"/>
                                </w:rPr>
                                <w:t xml:space="preserve"> </w:t>
                              </w:r>
                              <w:r w:rsidRPr="00833E24">
                                <w:rPr>
                                  <w:rFonts w:ascii="Gill Sans MT" w:hAnsi="Gill Sans MT"/>
                                  <w:color w:val="202024"/>
                                  <w:w w:val="110"/>
                                  <w:sz w:val="18"/>
                                  <w:lang w:val="es-ES"/>
                                </w:rPr>
                                <w:t>sección</w:t>
                              </w:r>
                              <w:r w:rsidRPr="00833E24">
                                <w:rPr>
                                  <w:rFonts w:ascii="Gill Sans MT" w:hAnsi="Gill Sans MT"/>
                                  <w:color w:val="202024"/>
                                  <w:spacing w:val="36"/>
                                  <w:w w:val="110"/>
                                  <w:sz w:val="18"/>
                                  <w:lang w:val="es-ES"/>
                                </w:rPr>
                                <w:t xml:space="preserve"> </w:t>
                              </w:r>
                              <w:r w:rsidRPr="00833E24">
                                <w:rPr>
                                  <w:rFonts w:ascii="Gill Sans MT" w:hAnsi="Gill Sans MT"/>
                                  <w:color w:val="202024"/>
                                  <w:w w:val="110"/>
                                  <w:sz w:val="18"/>
                                  <w:lang w:val="es-ES"/>
                                </w:rPr>
                                <w:t>se</w:t>
                              </w:r>
                              <w:r w:rsidRPr="00833E24">
                                <w:rPr>
                                  <w:rFonts w:ascii="Gill Sans MT" w:hAnsi="Gill Sans MT"/>
                                  <w:color w:val="202024"/>
                                  <w:spacing w:val="19"/>
                                  <w:w w:val="110"/>
                                  <w:sz w:val="18"/>
                                  <w:lang w:val="es-ES"/>
                                </w:rPr>
                                <w:t xml:space="preserve"> </w:t>
                              </w:r>
                              <w:r w:rsidRPr="00833E24">
                                <w:rPr>
                                  <w:rFonts w:ascii="Gill Sans MT" w:hAnsi="Gill Sans MT"/>
                                  <w:color w:val="202024"/>
                                  <w:w w:val="110"/>
                                  <w:sz w:val="18"/>
                                  <w:lang w:val="es-ES"/>
                                </w:rPr>
                                <w:t>recopila</w:t>
                              </w:r>
                              <w:r w:rsidRPr="00833E24">
                                <w:rPr>
                                  <w:rFonts w:ascii="Gill Sans MT" w:hAnsi="Gill Sans MT"/>
                                  <w:color w:val="202024"/>
                                  <w:spacing w:val="40"/>
                                  <w:w w:val="110"/>
                                  <w:sz w:val="18"/>
                                  <w:lang w:val="es-ES"/>
                                </w:rPr>
                                <w:t xml:space="preserve"> </w:t>
                              </w:r>
                              <w:r w:rsidRPr="00833E24">
                                <w:rPr>
                                  <w:rFonts w:ascii="Gill Sans MT" w:hAnsi="Gill Sans MT"/>
                                  <w:color w:val="202024"/>
                                  <w:w w:val="110"/>
                                  <w:sz w:val="18"/>
                                  <w:lang w:val="es-ES"/>
                                </w:rPr>
                                <w:t>la</w:t>
                              </w:r>
                              <w:r w:rsidRPr="00833E24">
                                <w:rPr>
                                  <w:rFonts w:ascii="Gill Sans MT" w:hAnsi="Gill Sans MT"/>
                                  <w:color w:val="202024"/>
                                  <w:spacing w:val="39"/>
                                  <w:w w:val="110"/>
                                  <w:sz w:val="18"/>
                                  <w:lang w:val="es-ES"/>
                                </w:rPr>
                                <w:t xml:space="preserve"> </w:t>
                              </w:r>
                              <w:r w:rsidRPr="00833E24">
                                <w:rPr>
                                  <w:rFonts w:ascii="Gill Sans MT" w:hAnsi="Gill Sans MT"/>
                                  <w:color w:val="202024"/>
                                  <w:w w:val="110"/>
                                  <w:sz w:val="18"/>
                                  <w:lang w:val="es-ES"/>
                                </w:rPr>
                                <w:t>información</w:t>
                              </w:r>
                              <w:r w:rsidRPr="00833E24">
                                <w:rPr>
                                  <w:rFonts w:ascii="Gill Sans MT" w:hAnsi="Gill Sans MT"/>
                                  <w:color w:val="202024"/>
                                  <w:spacing w:val="36"/>
                                  <w:w w:val="110"/>
                                  <w:sz w:val="18"/>
                                  <w:lang w:val="es-ES"/>
                                </w:rPr>
                                <w:t xml:space="preserve"> </w:t>
                              </w:r>
                              <w:r w:rsidRPr="00833E24">
                                <w:rPr>
                                  <w:rFonts w:ascii="Gill Sans MT" w:hAnsi="Gill Sans MT"/>
                                  <w:color w:val="202024"/>
                                  <w:w w:val="110"/>
                                  <w:sz w:val="18"/>
                                  <w:lang w:val="es-ES"/>
                                </w:rPr>
                                <w:t>que</w:t>
                              </w:r>
                              <w:r w:rsidRPr="00833E24">
                                <w:rPr>
                                  <w:rFonts w:ascii="Gill Sans MT" w:hAnsi="Gill Sans MT"/>
                                  <w:color w:val="202024"/>
                                  <w:spacing w:val="20"/>
                                  <w:w w:val="110"/>
                                  <w:sz w:val="18"/>
                                  <w:lang w:val="es-ES"/>
                                </w:rPr>
                                <w:t xml:space="preserve"> </w:t>
                              </w:r>
                              <w:r w:rsidRPr="00833E24">
                                <w:rPr>
                                  <w:rFonts w:ascii="Gill Sans MT" w:hAnsi="Gill Sans MT"/>
                                  <w:color w:val="202024"/>
                                  <w:w w:val="110"/>
                                  <w:sz w:val="18"/>
                                  <w:lang w:val="es-ES"/>
                                </w:rPr>
                                <w:t>permitirá</w:t>
                              </w:r>
                              <w:r w:rsidRPr="00833E24">
                                <w:rPr>
                                  <w:rFonts w:ascii="Gill Sans MT" w:hAnsi="Gill Sans MT"/>
                                  <w:color w:val="202024"/>
                                  <w:spacing w:val="39"/>
                                  <w:w w:val="110"/>
                                  <w:sz w:val="18"/>
                                  <w:lang w:val="es-ES"/>
                                </w:rPr>
                                <w:t xml:space="preserve"> </w:t>
                              </w:r>
                              <w:r w:rsidRPr="00833E24">
                                <w:rPr>
                                  <w:rFonts w:ascii="Gill Sans MT" w:hAnsi="Gill Sans MT"/>
                                  <w:color w:val="202024"/>
                                  <w:w w:val="110"/>
                                  <w:sz w:val="18"/>
                                  <w:lang w:val="es-ES"/>
                                </w:rPr>
                                <w:t>hacer</w:t>
                              </w:r>
                              <w:r w:rsidRPr="00833E24">
                                <w:rPr>
                                  <w:rFonts w:ascii="Gill Sans MT" w:hAnsi="Gill Sans MT"/>
                                  <w:color w:val="202024"/>
                                  <w:spacing w:val="27"/>
                                  <w:w w:val="110"/>
                                  <w:sz w:val="18"/>
                                  <w:lang w:val="es-ES"/>
                                </w:rPr>
                                <w:t xml:space="preserve"> </w:t>
                              </w:r>
                              <w:r w:rsidRPr="00833E24">
                                <w:rPr>
                                  <w:rFonts w:ascii="Gill Sans MT" w:hAnsi="Gill Sans MT"/>
                                  <w:color w:val="202024"/>
                                  <w:w w:val="110"/>
                                  <w:sz w:val="18"/>
                                  <w:lang w:val="es-ES"/>
                                </w:rPr>
                                <w:t>una</w:t>
                              </w:r>
                              <w:r w:rsidRPr="00833E24">
                                <w:rPr>
                                  <w:rFonts w:ascii="Gill Sans MT" w:hAnsi="Gill Sans MT"/>
                                  <w:color w:val="202024"/>
                                  <w:spacing w:val="39"/>
                                  <w:w w:val="110"/>
                                  <w:sz w:val="18"/>
                                  <w:lang w:val="es-ES"/>
                                </w:rPr>
                                <w:t xml:space="preserve"> </w:t>
                              </w:r>
                              <w:r w:rsidRPr="00833E24">
                                <w:rPr>
                                  <w:rFonts w:ascii="Gill Sans MT" w:hAnsi="Gill Sans MT"/>
                                  <w:color w:val="202024"/>
                                  <w:w w:val="110"/>
                                  <w:sz w:val="18"/>
                                  <w:lang w:val="es-ES"/>
                                </w:rPr>
                                <w:t>valoración</w:t>
                              </w:r>
                              <w:r w:rsidRPr="00833E24">
                                <w:rPr>
                                  <w:rFonts w:ascii="Gill Sans MT" w:hAnsi="Gill Sans MT"/>
                                  <w:color w:val="202024"/>
                                  <w:spacing w:val="1"/>
                                  <w:w w:val="110"/>
                                  <w:sz w:val="18"/>
                                  <w:lang w:val="es-ES"/>
                                </w:rPr>
                                <w:t xml:space="preserve"> </w:t>
                              </w:r>
                              <w:r w:rsidRPr="00833E24">
                                <w:rPr>
                                  <w:rFonts w:ascii="Gill Sans MT" w:hAnsi="Gill Sans MT"/>
                                  <w:color w:val="202024"/>
                                  <w:w w:val="110"/>
                                  <w:sz w:val="18"/>
                                  <w:lang w:val="es-ES"/>
                                </w:rPr>
                                <w:t>del proceso</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A2FE058" id="Grupo 388" o:spid="_x0000_s1026" style="position:absolute;left:0;text-align:left;margin-left:182.75pt;margin-top:-23.8pt;width:369.75pt;height:60.75pt;z-index:251660377;mso-position-horizontal-relative:page" coordorigin="3655,-476" coordsize="7395,1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">
                <v:shape id="Freeform 106" o:spid="_x0000_s1027" style="position:absolute;left:3654;top:-477;width:7395;height:1215;visibility:visible;mso-wrap-style:square;v-text-anchor:top" coordsize="7395,1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" path="m7395,r-15,l7380,1095r-1,10l7356,1161r-8,8l7285,1199r-10,1l120,1200,62,1182,47,1169r-1,l17,1115r-2,-20l15,,,,,1095r1,11l27,1171r58,38l120,1215r7155,l7333,1200r9,-6l7351,1187r8,-7l7360,1179r33,-61l7395,1095,7395,xe" fillcolor="#d9dbdf" stroked="f">
                  <v:path arrowok="t" o:connecttype="custom" o:connectlocs="7395,-476;7380,-476;7380,619;7379,629;7356,685;7348,693;7285,723;7275,724;120,724;62,706;47,693;46,693;17,639;15,619;15,-476;0,-476;0,619;1,630;27,695;85,733;120,739;7275,739;7333,724;7342,718;7351,711;7359,704;7360,703;7393,642;7395,619;7395,-476" o:connectangles="0,0,0,0,0,0,0,0,0,0,0,0,0,0,0,0,0,0,0,0,0,0,0,0,0,0,0,0,0,0"/>
                </v:shape>
                <v:shapetype id="_x0000_t202" coordsize="21600,21600" o:spt="202" path="m,l,21600r21600,l21600,xe">
                  <v:stroke joinstyle="miter"/>
                  <v:path gradientshapeok="t" o:connecttype="rect"/>
                </v:shapetype>
                <v:shape id="Text Box 107" o:spid="_x0000_s1028" type="#_x0000_t202" style="position:absolute;left:3655;top:-477;width:7395;height:12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" filled="f" stroked="f">
                  <v:textbox inset="0,0,0,0">
                    <w:txbxContent>
                      <w:p w14:paraId="0853DCC1" w14:textId="77777777" w:rsidR="00833E24" w:rsidRDefault="00833E24" w:rsidP="00833E24">
                        <w:pPr>
                          <w:rPr>
                            <w:rFonts w:ascii="Gill Sans MT"/>
                            <w:sz w:val="20"/>
                          </w:rPr>
                        </w:pPr>
                      </w:p>
                      <w:p w14:paraId="14489914" w14:textId="77777777" w:rsidR="00833E24" w:rsidRPr="00833E24" w:rsidRDefault="00833E24" w:rsidP="00833E24">
                        <w:pPr>
                          <w:spacing w:before="141" w:line="276" w:lineRule="auto"/>
                          <w:ind w:left="275" w:right="332"/>
                          <w:rPr>
                            <w:rFonts w:ascii="Gill Sans MT" w:hAnsi="Gill Sans MT"/>
                            <w:sz w:val="18"/>
                            <w:lang w:val="es-ES"/>
                          </w:rPr>
                        </w:pPr>
                        <w:r w:rsidRPr="00833E24">
                          <w:rPr>
                            <w:rFonts w:ascii="Gill Sans MT" w:hAnsi="Gill Sans MT"/>
                            <w:color w:val="202024"/>
                            <w:w w:val="110"/>
                            <w:sz w:val="18"/>
                            <w:lang w:val="es-ES"/>
                          </w:rPr>
                          <w:t>En</w:t>
                        </w:r>
                        <w:r w:rsidRPr="00833E24">
                          <w:rPr>
                            <w:rFonts w:ascii="Gill Sans MT" w:hAnsi="Gill Sans MT"/>
                            <w:color w:val="202024"/>
                            <w:spacing w:val="36"/>
                            <w:w w:val="110"/>
                            <w:sz w:val="18"/>
                            <w:lang w:val="es-ES"/>
                          </w:rPr>
                          <w:t xml:space="preserve"> </w:t>
                        </w:r>
                        <w:r w:rsidRPr="00833E24">
                          <w:rPr>
                            <w:rFonts w:ascii="Gill Sans MT" w:hAnsi="Gill Sans MT"/>
                            <w:color w:val="202024"/>
                            <w:w w:val="110"/>
                            <w:sz w:val="18"/>
                            <w:lang w:val="es-ES"/>
                          </w:rPr>
                          <w:t>esta</w:t>
                        </w:r>
                        <w:r w:rsidRPr="00833E24">
                          <w:rPr>
                            <w:rFonts w:ascii="Gill Sans MT" w:hAnsi="Gill Sans MT"/>
                            <w:color w:val="202024"/>
                            <w:spacing w:val="39"/>
                            <w:w w:val="110"/>
                            <w:sz w:val="18"/>
                            <w:lang w:val="es-ES"/>
                          </w:rPr>
                          <w:t xml:space="preserve"> </w:t>
                        </w:r>
                        <w:r w:rsidRPr="00833E24">
                          <w:rPr>
                            <w:rFonts w:ascii="Gill Sans MT" w:hAnsi="Gill Sans MT"/>
                            <w:color w:val="202024"/>
                            <w:w w:val="110"/>
                            <w:sz w:val="18"/>
                            <w:lang w:val="es-ES"/>
                          </w:rPr>
                          <w:t>sección</w:t>
                        </w:r>
                        <w:r w:rsidRPr="00833E24">
                          <w:rPr>
                            <w:rFonts w:ascii="Gill Sans MT" w:hAnsi="Gill Sans MT"/>
                            <w:color w:val="202024"/>
                            <w:spacing w:val="36"/>
                            <w:w w:val="110"/>
                            <w:sz w:val="18"/>
                            <w:lang w:val="es-ES"/>
                          </w:rPr>
                          <w:t xml:space="preserve"> </w:t>
                        </w:r>
                        <w:r w:rsidRPr="00833E24">
                          <w:rPr>
                            <w:rFonts w:ascii="Gill Sans MT" w:hAnsi="Gill Sans MT"/>
                            <w:color w:val="202024"/>
                            <w:w w:val="110"/>
                            <w:sz w:val="18"/>
                            <w:lang w:val="es-ES"/>
                          </w:rPr>
                          <w:t>se</w:t>
                        </w:r>
                        <w:r w:rsidRPr="00833E24">
                          <w:rPr>
                            <w:rFonts w:ascii="Gill Sans MT" w:hAnsi="Gill Sans MT"/>
                            <w:color w:val="202024"/>
                            <w:spacing w:val="19"/>
                            <w:w w:val="110"/>
                            <w:sz w:val="18"/>
                            <w:lang w:val="es-ES"/>
                          </w:rPr>
                          <w:t xml:space="preserve"> </w:t>
                        </w:r>
                        <w:r w:rsidRPr="00833E24">
                          <w:rPr>
                            <w:rFonts w:ascii="Gill Sans MT" w:hAnsi="Gill Sans MT"/>
                            <w:color w:val="202024"/>
                            <w:w w:val="110"/>
                            <w:sz w:val="18"/>
                            <w:lang w:val="es-ES"/>
                          </w:rPr>
                          <w:t>recopila</w:t>
                        </w:r>
                        <w:r w:rsidRPr="00833E24">
                          <w:rPr>
                            <w:rFonts w:ascii="Gill Sans MT" w:hAnsi="Gill Sans MT"/>
                            <w:color w:val="202024"/>
                            <w:spacing w:val="40"/>
                            <w:w w:val="110"/>
                            <w:sz w:val="18"/>
                            <w:lang w:val="es-ES"/>
                          </w:rPr>
                          <w:t xml:space="preserve"> </w:t>
                        </w:r>
                        <w:r w:rsidRPr="00833E24">
                          <w:rPr>
                            <w:rFonts w:ascii="Gill Sans MT" w:hAnsi="Gill Sans MT"/>
                            <w:color w:val="202024"/>
                            <w:w w:val="110"/>
                            <w:sz w:val="18"/>
                            <w:lang w:val="es-ES"/>
                          </w:rPr>
                          <w:t>la</w:t>
                        </w:r>
                        <w:r w:rsidRPr="00833E24">
                          <w:rPr>
                            <w:rFonts w:ascii="Gill Sans MT" w:hAnsi="Gill Sans MT"/>
                            <w:color w:val="202024"/>
                            <w:spacing w:val="39"/>
                            <w:w w:val="110"/>
                            <w:sz w:val="18"/>
                            <w:lang w:val="es-ES"/>
                          </w:rPr>
                          <w:t xml:space="preserve"> </w:t>
                        </w:r>
                        <w:r w:rsidRPr="00833E24">
                          <w:rPr>
                            <w:rFonts w:ascii="Gill Sans MT" w:hAnsi="Gill Sans MT"/>
                            <w:color w:val="202024"/>
                            <w:w w:val="110"/>
                            <w:sz w:val="18"/>
                            <w:lang w:val="es-ES"/>
                          </w:rPr>
                          <w:t>información</w:t>
                        </w:r>
                        <w:r w:rsidRPr="00833E24">
                          <w:rPr>
                            <w:rFonts w:ascii="Gill Sans MT" w:hAnsi="Gill Sans MT"/>
                            <w:color w:val="202024"/>
                            <w:spacing w:val="36"/>
                            <w:w w:val="110"/>
                            <w:sz w:val="18"/>
                            <w:lang w:val="es-ES"/>
                          </w:rPr>
                          <w:t xml:space="preserve"> </w:t>
                        </w:r>
                        <w:r w:rsidRPr="00833E24">
                          <w:rPr>
                            <w:rFonts w:ascii="Gill Sans MT" w:hAnsi="Gill Sans MT"/>
                            <w:color w:val="202024"/>
                            <w:w w:val="110"/>
                            <w:sz w:val="18"/>
                            <w:lang w:val="es-ES"/>
                          </w:rPr>
                          <w:t>que</w:t>
                        </w:r>
                        <w:r w:rsidRPr="00833E24">
                          <w:rPr>
                            <w:rFonts w:ascii="Gill Sans MT" w:hAnsi="Gill Sans MT"/>
                            <w:color w:val="202024"/>
                            <w:spacing w:val="20"/>
                            <w:w w:val="110"/>
                            <w:sz w:val="18"/>
                            <w:lang w:val="es-ES"/>
                          </w:rPr>
                          <w:t xml:space="preserve"> </w:t>
                        </w:r>
                        <w:r w:rsidRPr="00833E24">
                          <w:rPr>
                            <w:rFonts w:ascii="Gill Sans MT" w:hAnsi="Gill Sans MT"/>
                            <w:color w:val="202024"/>
                            <w:w w:val="110"/>
                            <w:sz w:val="18"/>
                            <w:lang w:val="es-ES"/>
                          </w:rPr>
                          <w:t>permitirá</w:t>
                        </w:r>
                        <w:r w:rsidRPr="00833E24">
                          <w:rPr>
                            <w:rFonts w:ascii="Gill Sans MT" w:hAnsi="Gill Sans MT"/>
                            <w:color w:val="202024"/>
                            <w:spacing w:val="39"/>
                            <w:w w:val="110"/>
                            <w:sz w:val="18"/>
                            <w:lang w:val="es-ES"/>
                          </w:rPr>
                          <w:t xml:space="preserve"> </w:t>
                        </w:r>
                        <w:r w:rsidRPr="00833E24">
                          <w:rPr>
                            <w:rFonts w:ascii="Gill Sans MT" w:hAnsi="Gill Sans MT"/>
                            <w:color w:val="202024"/>
                            <w:w w:val="110"/>
                            <w:sz w:val="18"/>
                            <w:lang w:val="es-ES"/>
                          </w:rPr>
                          <w:t>hacer</w:t>
                        </w:r>
                        <w:r w:rsidRPr="00833E24">
                          <w:rPr>
                            <w:rFonts w:ascii="Gill Sans MT" w:hAnsi="Gill Sans MT"/>
                            <w:color w:val="202024"/>
                            <w:spacing w:val="27"/>
                            <w:w w:val="110"/>
                            <w:sz w:val="18"/>
                            <w:lang w:val="es-ES"/>
                          </w:rPr>
                          <w:t xml:space="preserve"> </w:t>
                        </w:r>
                        <w:r w:rsidRPr="00833E24">
                          <w:rPr>
                            <w:rFonts w:ascii="Gill Sans MT" w:hAnsi="Gill Sans MT"/>
                            <w:color w:val="202024"/>
                            <w:w w:val="110"/>
                            <w:sz w:val="18"/>
                            <w:lang w:val="es-ES"/>
                          </w:rPr>
                          <w:t>una</w:t>
                        </w:r>
                        <w:r w:rsidRPr="00833E24">
                          <w:rPr>
                            <w:rFonts w:ascii="Gill Sans MT" w:hAnsi="Gill Sans MT"/>
                            <w:color w:val="202024"/>
                            <w:spacing w:val="39"/>
                            <w:w w:val="110"/>
                            <w:sz w:val="18"/>
                            <w:lang w:val="es-ES"/>
                          </w:rPr>
                          <w:t xml:space="preserve"> </w:t>
                        </w:r>
                        <w:r w:rsidRPr="00833E24">
                          <w:rPr>
                            <w:rFonts w:ascii="Gill Sans MT" w:hAnsi="Gill Sans MT"/>
                            <w:color w:val="202024"/>
                            <w:w w:val="110"/>
                            <w:sz w:val="18"/>
                            <w:lang w:val="es-ES"/>
                          </w:rPr>
                          <w:t>valoración</w:t>
                        </w:r>
                        <w:r w:rsidRPr="00833E24">
                          <w:rPr>
                            <w:rFonts w:ascii="Gill Sans MT" w:hAnsi="Gill Sans MT"/>
                            <w:color w:val="202024"/>
                            <w:spacing w:val="1"/>
                            <w:w w:val="110"/>
                            <w:sz w:val="18"/>
                            <w:lang w:val="es-ES"/>
                          </w:rPr>
                          <w:t xml:space="preserve"> </w:t>
                        </w:r>
                        <w:r w:rsidRPr="00833E24">
                          <w:rPr>
                            <w:rFonts w:ascii="Gill Sans MT" w:hAnsi="Gill Sans MT"/>
                            <w:color w:val="202024"/>
                            <w:w w:val="110"/>
                            <w:sz w:val="18"/>
                            <w:lang w:val="es-ES"/>
                          </w:rPr>
                          <w:t>del proceso</w:t>
                        </w:r>
                      </w:p>
                    </w:txbxContent>
                  </v:textbox>
                </v:shape>
                <w10:wrap anchorx="page"/>
              </v:group>
            </w:pict>
          </mc:Fallback>
        </mc:AlternateContent>
      </w:r>
      <w:r w:rsidRPr="00833E24">
        <w:rPr>
          <w:w w:val="110"/>
          <w:lang w:val="es-ES"/>
        </w:rPr>
        <w:t>Información</w:t>
      </w:r>
      <w:r w:rsidRPr="00833E24">
        <w:rPr>
          <w:spacing w:val="-57"/>
          <w:w w:val="110"/>
          <w:lang w:val="es-ES"/>
        </w:rPr>
        <w:t xml:space="preserve"> </w:t>
      </w:r>
      <w:r w:rsidRPr="00833E24">
        <w:rPr>
          <w:w w:val="110"/>
          <w:lang w:val="es-ES"/>
        </w:rPr>
        <w:t>general</w:t>
      </w:r>
    </w:p>
    <w:p w14:paraId="236B605D" w14:textId="77777777" w:rsidR="00833E24" w:rsidRPr="00833E24" w:rsidRDefault="00833E24" w:rsidP="00833E24">
      <w:pPr>
        <w:pStyle w:val="Textoindependiente"/>
        <w:rPr>
          <w:sz w:val="20"/>
          <w:lang w:val="es-ES"/>
        </w:rPr>
      </w:pPr>
    </w:p>
    <w:p w14:paraId="695C90D2" w14:textId="77777777" w:rsidR="00833E24" w:rsidRPr="00833E24" w:rsidRDefault="00833E24" w:rsidP="00833E24">
      <w:pPr>
        <w:pStyle w:val="Textoindependiente"/>
        <w:spacing w:before="8"/>
        <w:rPr>
          <w:sz w:val="20"/>
          <w:lang w:val="es-ES"/>
        </w:rPr>
      </w:pPr>
    </w:p>
    <w:p w14:paraId="1F2CBB9B" w14:textId="77777777" w:rsidR="00833E24" w:rsidRPr="00833E24" w:rsidRDefault="00833E24" w:rsidP="000956B7">
      <w:pPr>
        <w:pStyle w:val="Prrafodelista"/>
        <w:numPr>
          <w:ilvl w:val="0"/>
          <w:numId w:val="26"/>
        </w:numPr>
      </w:pPr>
      <w:r w:rsidRPr="00833E24">
        <w:rPr>
          <w:w w:val="110"/>
        </w:rPr>
        <w:t>Seleccione</w:t>
      </w:r>
      <w:r w:rsidRPr="00833E24">
        <w:rPr>
          <w:spacing w:val="19"/>
          <w:w w:val="110"/>
        </w:rPr>
        <w:t xml:space="preserve"> </w:t>
      </w:r>
      <w:r w:rsidRPr="00833E24">
        <w:rPr>
          <w:w w:val="110"/>
        </w:rPr>
        <w:t>el</w:t>
      </w:r>
      <w:r w:rsidRPr="00833E24">
        <w:rPr>
          <w:spacing w:val="19"/>
          <w:w w:val="110"/>
        </w:rPr>
        <w:t xml:space="preserve"> </w:t>
      </w:r>
      <w:r w:rsidRPr="00833E24">
        <w:rPr>
          <w:w w:val="110"/>
        </w:rPr>
        <w:t>tipo</w:t>
      </w:r>
      <w:r w:rsidRPr="00833E24">
        <w:rPr>
          <w:spacing w:val="19"/>
          <w:w w:val="110"/>
        </w:rPr>
        <w:t xml:space="preserve"> </w:t>
      </w:r>
      <w:r w:rsidRPr="00833E24">
        <w:rPr>
          <w:w w:val="110"/>
        </w:rPr>
        <w:t>de</w:t>
      </w:r>
      <w:r w:rsidRPr="00833E24">
        <w:rPr>
          <w:spacing w:val="19"/>
          <w:w w:val="110"/>
        </w:rPr>
        <w:t xml:space="preserve"> </w:t>
      </w:r>
      <w:r w:rsidRPr="00833E24">
        <w:rPr>
          <w:w w:val="110"/>
        </w:rPr>
        <w:t>formación</w:t>
      </w:r>
      <w:r w:rsidRPr="00833E24">
        <w:rPr>
          <w:spacing w:val="20"/>
          <w:w w:val="110"/>
        </w:rPr>
        <w:t xml:space="preserve"> </w:t>
      </w:r>
      <w:r w:rsidRPr="00833E24">
        <w:rPr>
          <w:w w:val="110"/>
        </w:rPr>
        <w:t>que</w:t>
      </w:r>
      <w:r w:rsidRPr="00833E24">
        <w:rPr>
          <w:spacing w:val="19"/>
          <w:w w:val="110"/>
        </w:rPr>
        <w:t xml:space="preserve"> </w:t>
      </w:r>
      <w:r w:rsidRPr="00833E24">
        <w:rPr>
          <w:w w:val="110"/>
        </w:rPr>
        <w:t>cursa</w:t>
      </w:r>
      <w:r w:rsidRPr="00833E24">
        <w:rPr>
          <w:spacing w:val="19"/>
          <w:w w:val="110"/>
        </w:rPr>
        <w:t xml:space="preserve"> </w:t>
      </w:r>
      <w:r w:rsidRPr="00833E24">
        <w:rPr>
          <w:w w:val="110"/>
        </w:rPr>
        <w:t>actualmente</w:t>
      </w:r>
      <w:r w:rsidRPr="00833E24">
        <w:rPr>
          <w:spacing w:val="19"/>
          <w:w w:val="110"/>
        </w:rPr>
        <w:t xml:space="preserve"> </w:t>
      </w:r>
      <w:r w:rsidRPr="00833E24">
        <w:rPr>
          <w:w w:val="110"/>
        </w:rPr>
        <w:t>o</w:t>
      </w:r>
      <w:r w:rsidRPr="00833E24">
        <w:rPr>
          <w:spacing w:val="20"/>
          <w:w w:val="110"/>
        </w:rPr>
        <w:t xml:space="preserve"> </w:t>
      </w:r>
      <w:r w:rsidRPr="00833E24">
        <w:rPr>
          <w:w w:val="110"/>
        </w:rPr>
        <w:t>la</w:t>
      </w:r>
      <w:r w:rsidRPr="00833E24">
        <w:rPr>
          <w:spacing w:val="19"/>
          <w:w w:val="110"/>
        </w:rPr>
        <w:t xml:space="preserve"> </w:t>
      </w:r>
      <w:r w:rsidRPr="00833E24">
        <w:rPr>
          <w:w w:val="110"/>
        </w:rPr>
        <w:t>categoría</w:t>
      </w:r>
      <w:r w:rsidRPr="00833E24">
        <w:rPr>
          <w:spacing w:val="19"/>
          <w:w w:val="110"/>
        </w:rPr>
        <w:t xml:space="preserve"> </w:t>
      </w:r>
      <w:r w:rsidRPr="00833E24">
        <w:rPr>
          <w:w w:val="110"/>
        </w:rPr>
        <w:t>a</w:t>
      </w:r>
      <w:r w:rsidRPr="00833E24">
        <w:rPr>
          <w:spacing w:val="19"/>
          <w:w w:val="110"/>
        </w:rPr>
        <w:t xml:space="preserve"> </w:t>
      </w:r>
      <w:r w:rsidRPr="00833E24">
        <w:rPr>
          <w:w w:val="110"/>
        </w:rPr>
        <w:t>la</w:t>
      </w:r>
      <w:r w:rsidRPr="00833E24">
        <w:rPr>
          <w:spacing w:val="19"/>
          <w:w w:val="110"/>
        </w:rPr>
        <w:t xml:space="preserve"> </w:t>
      </w:r>
      <w:r w:rsidRPr="00833E24">
        <w:rPr>
          <w:w w:val="110"/>
        </w:rPr>
        <w:t>que</w:t>
      </w:r>
      <w:r w:rsidRPr="00833E24">
        <w:rPr>
          <w:spacing w:val="-56"/>
          <w:w w:val="110"/>
        </w:rPr>
        <w:t xml:space="preserve"> </w:t>
      </w:r>
      <w:r w:rsidRPr="00833E24">
        <w:rPr>
          <w:w w:val="110"/>
        </w:rPr>
        <w:t>pertenece:</w:t>
      </w:r>
      <w:r w:rsidRPr="00833E24">
        <w:rPr>
          <w:spacing w:val="1"/>
          <w:w w:val="110"/>
        </w:rPr>
        <w:t xml:space="preserve"> </w:t>
      </w:r>
      <w:r w:rsidRPr="00833E24">
        <w:rPr>
          <w:color w:val="D92F25"/>
          <w:w w:val="110"/>
        </w:rPr>
        <w:t>*</w:t>
      </w:r>
    </w:p>
    <w:p w14:paraId="1225F1B1" w14:textId="77777777" w:rsidR="00833E24" w:rsidRPr="00833E24" w:rsidRDefault="00833E24" w:rsidP="00833E24">
      <w:pPr>
        <w:spacing w:before="215"/>
        <w:ind w:left="604"/>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54B5D89C" w14:textId="77777777" w:rsidR="00833E24" w:rsidRPr="00833E24" w:rsidRDefault="00833E24" w:rsidP="00833E24">
      <w:pPr>
        <w:pStyle w:val="Textoindependiente"/>
        <w:spacing w:before="5"/>
        <w:rPr>
          <w:rFonts w:ascii="Gill Sans MT"/>
          <w:i/>
          <w:sz w:val="31"/>
          <w:lang w:val="es-ES"/>
        </w:rPr>
      </w:pPr>
    </w:p>
    <w:p w14:paraId="5F43B32F" w14:textId="2464EA26" w:rsidR="00833E24" w:rsidRPr="00833E24" w:rsidRDefault="00833E24" w:rsidP="00833E24">
      <w:pPr>
        <w:spacing w:line="444" w:lineRule="auto"/>
        <w:ind w:left="1216" w:right="7803"/>
        <w:rPr>
          <w:rFonts w:ascii="Gill Sans MT" w:hAnsi="Gill Sans MT"/>
          <w:sz w:val="21"/>
          <w:lang w:val="es-ES"/>
        </w:rPr>
      </w:pPr>
      <w:r>
        <w:rPr>
          <w:rFonts w:ascii="Calibri" w:hAnsi="Calibri"/>
          <w:noProof/>
        </w:rPr>
        <mc:AlternateContent>
          <mc:Choice Requires="wps">
            <w:drawing>
              <wp:anchor distT="0" distB="0" distL="114300" distR="114300" simplePos="0" relativeHeight="251661401" behindDoc="0" locked="0" layoutInCell="1" allowOverlap="1" wp14:anchorId="39BE4372" wp14:editId="5D230ADF">
                <wp:simplePos x="0" y="0"/>
                <wp:positionH relativeFrom="page">
                  <wp:posOffset>1134745</wp:posOffset>
                </wp:positionH>
                <wp:positionV relativeFrom="paragraph">
                  <wp:posOffset>-13970</wp:posOffset>
                </wp:positionV>
                <wp:extent cx="285750" cy="161925"/>
                <wp:effectExtent l="10795" t="10795" r="8255" b="8255"/>
                <wp:wrapNone/>
                <wp:docPr id="387" name="Forma libre: forma 3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5 -22"/>
                            <a:gd name="T3" fmla="*/ 105 h 255"/>
                            <a:gd name="T4" fmla="+- 0 1787 1787"/>
                            <a:gd name="T5" fmla="*/ T4 w 450"/>
                            <a:gd name="T6" fmla="+- 0 97 -22"/>
                            <a:gd name="T7" fmla="*/ 97 h 255"/>
                            <a:gd name="T8" fmla="+- 0 1788 1787"/>
                            <a:gd name="T9" fmla="*/ T8 w 450"/>
                            <a:gd name="T10" fmla="+- 0 88 -22"/>
                            <a:gd name="T11" fmla="*/ 88 h 255"/>
                            <a:gd name="T12" fmla="+- 0 1790 1787"/>
                            <a:gd name="T13" fmla="*/ T12 w 450"/>
                            <a:gd name="T14" fmla="+- 0 80 -22"/>
                            <a:gd name="T15" fmla="*/ 80 h 255"/>
                            <a:gd name="T16" fmla="+- 0 1792 1787"/>
                            <a:gd name="T17" fmla="*/ T16 w 450"/>
                            <a:gd name="T18" fmla="+- 0 72 -22"/>
                            <a:gd name="T19" fmla="*/ 72 h 255"/>
                            <a:gd name="T20" fmla="+- 0 1794 1787"/>
                            <a:gd name="T21" fmla="*/ T20 w 450"/>
                            <a:gd name="T22" fmla="+- 0 64 -22"/>
                            <a:gd name="T23" fmla="*/ 64 h 255"/>
                            <a:gd name="T24" fmla="+- 0 1797 1787"/>
                            <a:gd name="T25" fmla="*/ T24 w 450"/>
                            <a:gd name="T26" fmla="+- 0 56 -22"/>
                            <a:gd name="T27" fmla="*/ 56 h 255"/>
                            <a:gd name="T28" fmla="+- 0 1800 1787"/>
                            <a:gd name="T29" fmla="*/ T28 w 450"/>
                            <a:gd name="T30" fmla="+- 0 49 -22"/>
                            <a:gd name="T31" fmla="*/ 49 h 255"/>
                            <a:gd name="T32" fmla="+- 0 1825 1787"/>
                            <a:gd name="T33" fmla="*/ T32 w 450"/>
                            <a:gd name="T34" fmla="+- 0 15 -22"/>
                            <a:gd name="T35" fmla="*/ 15 h 255"/>
                            <a:gd name="T36" fmla="+- 0 1831 1787"/>
                            <a:gd name="T37" fmla="*/ T36 w 450"/>
                            <a:gd name="T38" fmla="+- 0 9 -22"/>
                            <a:gd name="T39" fmla="*/ 9 h 255"/>
                            <a:gd name="T40" fmla="+- 0 1866 1787"/>
                            <a:gd name="T41" fmla="*/ T40 w 450"/>
                            <a:gd name="T42" fmla="+- 0 -13 -22"/>
                            <a:gd name="T43" fmla="*/ -13 h 255"/>
                            <a:gd name="T44" fmla="+- 0 1874 1787"/>
                            <a:gd name="T45" fmla="*/ T44 w 450"/>
                            <a:gd name="T46" fmla="+- 0 -16 -22"/>
                            <a:gd name="T47" fmla="*/ -16 h 255"/>
                            <a:gd name="T48" fmla="+- 0 1882 1787"/>
                            <a:gd name="T49" fmla="*/ T48 w 450"/>
                            <a:gd name="T50" fmla="+- 0 -18 -22"/>
                            <a:gd name="T51" fmla="*/ -18 h 255"/>
                            <a:gd name="T52" fmla="+- 0 1890 1787"/>
                            <a:gd name="T53" fmla="*/ T52 w 450"/>
                            <a:gd name="T54" fmla="+- 0 -20 -22"/>
                            <a:gd name="T55" fmla="*/ -20 h 255"/>
                            <a:gd name="T56" fmla="+- 0 1898 1787"/>
                            <a:gd name="T57" fmla="*/ T56 w 450"/>
                            <a:gd name="T58" fmla="+- 0 -22 -22"/>
                            <a:gd name="T59" fmla="*/ -22 h 255"/>
                            <a:gd name="T60" fmla="+- 0 1907 1787"/>
                            <a:gd name="T61" fmla="*/ T60 w 450"/>
                            <a:gd name="T62" fmla="+- 0 -22 -22"/>
                            <a:gd name="T63" fmla="*/ -22 h 255"/>
                            <a:gd name="T64" fmla="+- 0 1915 1787"/>
                            <a:gd name="T65" fmla="*/ T64 w 450"/>
                            <a:gd name="T66" fmla="+- 0 -22 -22"/>
                            <a:gd name="T67" fmla="*/ -22 h 255"/>
                            <a:gd name="T68" fmla="+- 0 2110 1787"/>
                            <a:gd name="T69" fmla="*/ T68 w 450"/>
                            <a:gd name="T70" fmla="+- 0 -22 -22"/>
                            <a:gd name="T71" fmla="*/ -22 h 255"/>
                            <a:gd name="T72" fmla="+- 0 2118 1787"/>
                            <a:gd name="T73" fmla="*/ T72 w 450"/>
                            <a:gd name="T74" fmla="+- 0 -22 -22"/>
                            <a:gd name="T75" fmla="*/ -22 h 255"/>
                            <a:gd name="T76" fmla="+- 0 2127 1787"/>
                            <a:gd name="T77" fmla="*/ T76 w 450"/>
                            <a:gd name="T78" fmla="+- 0 -22 -22"/>
                            <a:gd name="T79" fmla="*/ -22 h 255"/>
                            <a:gd name="T80" fmla="+- 0 2135 1787"/>
                            <a:gd name="T81" fmla="*/ T80 w 450"/>
                            <a:gd name="T82" fmla="+- 0 -20 -22"/>
                            <a:gd name="T83" fmla="*/ -20 h 255"/>
                            <a:gd name="T84" fmla="+- 0 2143 1787"/>
                            <a:gd name="T85" fmla="*/ T84 w 450"/>
                            <a:gd name="T86" fmla="+- 0 -18 -22"/>
                            <a:gd name="T87" fmla="*/ -18 h 255"/>
                            <a:gd name="T88" fmla="+- 0 2151 1787"/>
                            <a:gd name="T89" fmla="*/ T88 w 450"/>
                            <a:gd name="T90" fmla="+- 0 -16 -22"/>
                            <a:gd name="T91" fmla="*/ -16 h 255"/>
                            <a:gd name="T92" fmla="+- 0 2159 1787"/>
                            <a:gd name="T93" fmla="*/ T92 w 450"/>
                            <a:gd name="T94" fmla="+- 0 -13 -22"/>
                            <a:gd name="T95" fmla="*/ -13 h 255"/>
                            <a:gd name="T96" fmla="+- 0 2167 1787"/>
                            <a:gd name="T97" fmla="*/ T96 w 450"/>
                            <a:gd name="T98" fmla="+- 0 -9 -22"/>
                            <a:gd name="T99" fmla="*/ -9 h 255"/>
                            <a:gd name="T100" fmla="+- 0 2200 1787"/>
                            <a:gd name="T101" fmla="*/ T100 w 450"/>
                            <a:gd name="T102" fmla="+- 0 15 -22"/>
                            <a:gd name="T103" fmla="*/ 15 h 255"/>
                            <a:gd name="T104" fmla="+- 0 2206 1787"/>
                            <a:gd name="T105" fmla="*/ T104 w 450"/>
                            <a:gd name="T106" fmla="+- 0 21 -22"/>
                            <a:gd name="T107" fmla="*/ 21 h 255"/>
                            <a:gd name="T108" fmla="+- 0 2228 1787"/>
                            <a:gd name="T109" fmla="*/ T108 w 450"/>
                            <a:gd name="T110" fmla="+- 0 56 -22"/>
                            <a:gd name="T111" fmla="*/ 56 h 255"/>
                            <a:gd name="T112" fmla="+- 0 2231 1787"/>
                            <a:gd name="T113" fmla="*/ T112 w 450"/>
                            <a:gd name="T114" fmla="+- 0 64 -22"/>
                            <a:gd name="T115" fmla="*/ 64 h 255"/>
                            <a:gd name="T116" fmla="+- 0 2237 1787"/>
                            <a:gd name="T117" fmla="*/ T116 w 450"/>
                            <a:gd name="T118" fmla="+- 0 105 -22"/>
                            <a:gd name="T119" fmla="*/ 105 h 255"/>
                            <a:gd name="T120" fmla="+- 0 2237 1787"/>
                            <a:gd name="T121" fmla="*/ T120 w 450"/>
                            <a:gd name="T122" fmla="+- 0 114 -22"/>
                            <a:gd name="T123" fmla="*/ 114 h 255"/>
                            <a:gd name="T124" fmla="+- 0 2237 1787"/>
                            <a:gd name="T125" fmla="*/ T124 w 450"/>
                            <a:gd name="T126" fmla="+- 0 122 -22"/>
                            <a:gd name="T127" fmla="*/ 122 h 255"/>
                            <a:gd name="T128" fmla="+- 0 2235 1787"/>
                            <a:gd name="T129" fmla="*/ T128 w 450"/>
                            <a:gd name="T130" fmla="+- 0 130 -22"/>
                            <a:gd name="T131" fmla="*/ 130 h 255"/>
                            <a:gd name="T132" fmla="+- 0 2233 1787"/>
                            <a:gd name="T133" fmla="*/ T132 w 450"/>
                            <a:gd name="T134" fmla="+- 0 138 -22"/>
                            <a:gd name="T135" fmla="*/ 138 h 255"/>
                            <a:gd name="T136" fmla="+- 0 2200 1787"/>
                            <a:gd name="T137" fmla="*/ T136 w 450"/>
                            <a:gd name="T138" fmla="+- 0 195 -22"/>
                            <a:gd name="T139" fmla="*/ 195 h 255"/>
                            <a:gd name="T140" fmla="+- 0 2143 1787"/>
                            <a:gd name="T141" fmla="*/ T140 w 450"/>
                            <a:gd name="T142" fmla="+- 0 229 -22"/>
                            <a:gd name="T143" fmla="*/ 229 h 255"/>
                            <a:gd name="T144" fmla="+- 0 2110 1787"/>
                            <a:gd name="T145" fmla="*/ T144 w 450"/>
                            <a:gd name="T146" fmla="+- 0 233 -22"/>
                            <a:gd name="T147" fmla="*/ 233 h 255"/>
                            <a:gd name="T148" fmla="+- 0 1915 1787"/>
                            <a:gd name="T149" fmla="*/ T148 w 450"/>
                            <a:gd name="T150" fmla="+- 0 233 -22"/>
                            <a:gd name="T151" fmla="*/ 233 h 255"/>
                            <a:gd name="T152" fmla="+- 0 1851 1787"/>
                            <a:gd name="T153" fmla="*/ T152 w 450"/>
                            <a:gd name="T154" fmla="+- 0 216 -22"/>
                            <a:gd name="T155" fmla="*/ 216 h 255"/>
                            <a:gd name="T156" fmla="+- 0 1844 1787"/>
                            <a:gd name="T157" fmla="*/ T156 w 450"/>
                            <a:gd name="T158" fmla="+- 0 211 -22"/>
                            <a:gd name="T159" fmla="*/ 211 h 255"/>
                            <a:gd name="T160" fmla="+- 0 1837 1787"/>
                            <a:gd name="T161" fmla="*/ T160 w 450"/>
                            <a:gd name="T162" fmla="+- 0 206 -22"/>
                            <a:gd name="T163" fmla="*/ 206 h 255"/>
                            <a:gd name="T164" fmla="+- 0 1797 1787"/>
                            <a:gd name="T165" fmla="*/ T164 w 450"/>
                            <a:gd name="T166" fmla="+- 0 154 -22"/>
                            <a:gd name="T167" fmla="*/ 154 h 255"/>
                            <a:gd name="T168" fmla="+- 0 1787 1787"/>
                            <a:gd name="T169" fmla="*/ T168 w 450"/>
                            <a:gd name="T170" fmla="+- 0 114 -22"/>
                            <a:gd name="T171" fmla="*/ 114 h 255"/>
                            <a:gd name="T172" fmla="+- 0 1787 1787"/>
                            <a:gd name="T173" fmla="*/ T172 w 450"/>
                            <a:gd name="T174" fmla="+- 0 105 -22"/>
                            <a:gd name="T175"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41" y="78"/>
                              </a:lnTo>
                              <a:lnTo>
                                <a:pt x="444" y="86"/>
                              </a:lnTo>
                              <a:lnTo>
                                <a:pt x="450" y="127"/>
                              </a:lnTo>
                              <a:lnTo>
                                <a:pt x="450" y="136"/>
                              </a:lnTo>
                              <a:lnTo>
                                <a:pt x="450" y="144"/>
                              </a:lnTo>
                              <a:lnTo>
                                <a:pt x="448" y="152"/>
                              </a:lnTo>
                              <a:lnTo>
                                <a:pt x="446" y="160"/>
                              </a:lnTo>
                              <a:lnTo>
                                <a:pt x="413" y="217"/>
                              </a:lnTo>
                              <a:lnTo>
                                <a:pt x="356" y="251"/>
                              </a:lnTo>
                              <a:lnTo>
                                <a:pt x="323" y="255"/>
                              </a:lnTo>
                              <a:lnTo>
                                <a:pt x="128" y="255"/>
                              </a:lnTo>
                              <a:lnTo>
                                <a:pt x="64" y="238"/>
                              </a:lnTo>
                              <a:lnTo>
                                <a:pt x="57" y="233"/>
                              </a:lnTo>
                              <a:lnTo>
                                <a:pt x="50" y="228"/>
                              </a:lnTo>
                              <a:lnTo>
                                <a:pt x="10" y="176"/>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0B856D8" id="Forma libre: forma 387" o:spid="_x0000_s1026" style="position:absolute;margin-left:89.35pt;margin-top:-1.1pt;width:22.5pt;height:12.75pt;z-index:25166140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" path="m,127r,-8l1,110r2,-8l5,94,7,86r3,-8l13,71,38,37r6,-6l79,9,87,6,95,4r8,-2l111,r9,l128,,323,r8,l340,r8,2l356,4r8,2l372,9r8,4l413,37r6,6l441,78r3,8l450,127r,9l450,144r-2,8l446,160r-33,57l356,251r-33,4l128,255,64,238r-7,-5l50,228,10,176,,136r,-9xe" filled="f" strokecolor="#99a0a6">
                <v:path arrowok="t" o:connecttype="custom" o:connectlocs="0,66675;0,61595;635,55880;1905,50800;3175,45720;4445,40640;6350,35560;8255,31115;24130,9525;27940,5715;50165,-8255;55245,-10160;60325,-11430;65405,-12700;70485,-13970;76200,-13970;81280,-13970;205105,-13970;210185,-13970;215900,-13970;220980,-12700;226060,-11430;231140,-10160;236220,-8255;241300,-5715;262255,9525;266065,13335;280035,35560;281940,40640;285750,66675;285750,72390;285750,77470;284480,82550;283210,87630;262255,123825;226060,145415;205105,147955;81280,147955;40640,137160;36195,133985;31750,130810;6350,97790;0,72390;0,66675" o:connectangles="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662425" behindDoc="0" locked="0" layoutInCell="1" allowOverlap="1" wp14:anchorId="532E3E16" wp14:editId="2B4514AE">
                <wp:simplePos x="0" y="0"/>
                <wp:positionH relativeFrom="page">
                  <wp:posOffset>1134745</wp:posOffset>
                </wp:positionH>
                <wp:positionV relativeFrom="paragraph">
                  <wp:posOffset>271780</wp:posOffset>
                </wp:positionV>
                <wp:extent cx="285750" cy="161925"/>
                <wp:effectExtent l="10795" t="10795" r="8255" b="8255"/>
                <wp:wrapNone/>
                <wp:docPr id="386" name="Forma libre: forma 3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794 1787"/>
                            <a:gd name="T21" fmla="*/ T20 w 450"/>
                            <a:gd name="T22" fmla="+- 0 514 428"/>
                            <a:gd name="T23" fmla="*/ 514 h 255"/>
                            <a:gd name="T24" fmla="+- 0 1797 1787"/>
                            <a:gd name="T25" fmla="*/ T24 w 450"/>
                            <a:gd name="T26" fmla="+- 0 506 428"/>
                            <a:gd name="T27" fmla="*/ 506 h 255"/>
                            <a:gd name="T28" fmla="+- 0 1800 1787"/>
                            <a:gd name="T29" fmla="*/ T28 w 450"/>
                            <a:gd name="T30" fmla="+- 0 499 428"/>
                            <a:gd name="T31" fmla="*/ 499 h 255"/>
                            <a:gd name="T32" fmla="+- 0 1825 1787"/>
                            <a:gd name="T33" fmla="*/ T32 w 450"/>
                            <a:gd name="T34" fmla="+- 0 465 428"/>
                            <a:gd name="T35" fmla="*/ 465 h 255"/>
                            <a:gd name="T36" fmla="+- 0 1831 1787"/>
                            <a:gd name="T37" fmla="*/ T36 w 450"/>
                            <a:gd name="T38" fmla="+- 0 459 428"/>
                            <a:gd name="T39" fmla="*/ 459 h 255"/>
                            <a:gd name="T40" fmla="+- 0 1837 1787"/>
                            <a:gd name="T41" fmla="*/ T40 w 450"/>
                            <a:gd name="T42" fmla="+- 0 454 428"/>
                            <a:gd name="T43" fmla="*/ 454 h 255"/>
                            <a:gd name="T44" fmla="+- 0 1844 1787"/>
                            <a:gd name="T45" fmla="*/ T44 w 450"/>
                            <a:gd name="T46" fmla="+- 0 449 428"/>
                            <a:gd name="T47" fmla="*/ 449 h 255"/>
                            <a:gd name="T48" fmla="+- 0 1851 1787"/>
                            <a:gd name="T49" fmla="*/ T48 w 450"/>
                            <a:gd name="T50" fmla="+- 0 444 428"/>
                            <a:gd name="T51" fmla="*/ 444 h 255"/>
                            <a:gd name="T52" fmla="+- 0 1858 1787"/>
                            <a:gd name="T53" fmla="*/ T52 w 450"/>
                            <a:gd name="T54" fmla="+- 0 441 428"/>
                            <a:gd name="T55" fmla="*/ 441 h 255"/>
                            <a:gd name="T56" fmla="+- 0 1866 1787"/>
                            <a:gd name="T57" fmla="*/ T56 w 450"/>
                            <a:gd name="T58" fmla="+- 0 437 428"/>
                            <a:gd name="T59" fmla="*/ 437 h 255"/>
                            <a:gd name="T60" fmla="+- 0 1874 1787"/>
                            <a:gd name="T61" fmla="*/ T60 w 450"/>
                            <a:gd name="T62" fmla="+- 0 434 428"/>
                            <a:gd name="T63" fmla="*/ 434 h 255"/>
                            <a:gd name="T64" fmla="+- 0 1882 1787"/>
                            <a:gd name="T65" fmla="*/ T64 w 450"/>
                            <a:gd name="T66" fmla="+- 0 432 428"/>
                            <a:gd name="T67" fmla="*/ 432 h 255"/>
                            <a:gd name="T68" fmla="+- 0 1890 1787"/>
                            <a:gd name="T69" fmla="*/ T68 w 450"/>
                            <a:gd name="T70" fmla="+- 0 430 428"/>
                            <a:gd name="T71" fmla="*/ 430 h 255"/>
                            <a:gd name="T72" fmla="+- 0 1898 1787"/>
                            <a:gd name="T73" fmla="*/ T72 w 450"/>
                            <a:gd name="T74" fmla="+- 0 428 428"/>
                            <a:gd name="T75" fmla="*/ 428 h 255"/>
                            <a:gd name="T76" fmla="+- 0 1907 1787"/>
                            <a:gd name="T77" fmla="*/ T76 w 450"/>
                            <a:gd name="T78" fmla="+- 0 428 428"/>
                            <a:gd name="T79" fmla="*/ 428 h 255"/>
                            <a:gd name="T80" fmla="+- 0 1915 1787"/>
                            <a:gd name="T81" fmla="*/ T80 w 450"/>
                            <a:gd name="T82" fmla="+- 0 428 428"/>
                            <a:gd name="T83" fmla="*/ 428 h 255"/>
                            <a:gd name="T84" fmla="+- 0 2110 1787"/>
                            <a:gd name="T85" fmla="*/ T84 w 450"/>
                            <a:gd name="T86" fmla="+- 0 428 428"/>
                            <a:gd name="T87" fmla="*/ 428 h 255"/>
                            <a:gd name="T88" fmla="+- 0 2118 1787"/>
                            <a:gd name="T89" fmla="*/ T88 w 450"/>
                            <a:gd name="T90" fmla="+- 0 428 428"/>
                            <a:gd name="T91" fmla="*/ 428 h 255"/>
                            <a:gd name="T92" fmla="+- 0 2127 1787"/>
                            <a:gd name="T93" fmla="*/ T92 w 450"/>
                            <a:gd name="T94" fmla="+- 0 428 428"/>
                            <a:gd name="T95" fmla="*/ 428 h 255"/>
                            <a:gd name="T96" fmla="+- 0 2135 1787"/>
                            <a:gd name="T97" fmla="*/ T96 w 450"/>
                            <a:gd name="T98" fmla="+- 0 430 428"/>
                            <a:gd name="T99" fmla="*/ 430 h 255"/>
                            <a:gd name="T100" fmla="+- 0 2143 1787"/>
                            <a:gd name="T101" fmla="*/ T100 w 450"/>
                            <a:gd name="T102" fmla="+- 0 432 428"/>
                            <a:gd name="T103" fmla="*/ 432 h 255"/>
                            <a:gd name="T104" fmla="+- 0 2151 1787"/>
                            <a:gd name="T105" fmla="*/ T104 w 450"/>
                            <a:gd name="T106" fmla="+- 0 434 428"/>
                            <a:gd name="T107" fmla="*/ 434 h 255"/>
                            <a:gd name="T108" fmla="+- 0 2159 1787"/>
                            <a:gd name="T109" fmla="*/ T108 w 450"/>
                            <a:gd name="T110" fmla="+- 0 437 428"/>
                            <a:gd name="T111" fmla="*/ 437 h 255"/>
                            <a:gd name="T112" fmla="+- 0 2167 1787"/>
                            <a:gd name="T113" fmla="*/ T112 w 450"/>
                            <a:gd name="T114" fmla="+- 0 441 428"/>
                            <a:gd name="T115" fmla="*/ 441 h 255"/>
                            <a:gd name="T116" fmla="+- 0 2174 1787"/>
                            <a:gd name="T117" fmla="*/ T116 w 450"/>
                            <a:gd name="T118" fmla="+- 0 444 428"/>
                            <a:gd name="T119" fmla="*/ 444 h 255"/>
                            <a:gd name="T120" fmla="+- 0 2181 1787"/>
                            <a:gd name="T121" fmla="*/ T120 w 450"/>
                            <a:gd name="T122" fmla="+- 0 449 428"/>
                            <a:gd name="T123" fmla="*/ 449 h 255"/>
                            <a:gd name="T124" fmla="+- 0 2188 1787"/>
                            <a:gd name="T125" fmla="*/ T124 w 450"/>
                            <a:gd name="T126" fmla="+- 0 454 428"/>
                            <a:gd name="T127" fmla="*/ 454 h 255"/>
                            <a:gd name="T128" fmla="+- 0 2194 1787"/>
                            <a:gd name="T129" fmla="*/ T128 w 450"/>
                            <a:gd name="T130" fmla="+- 0 459 428"/>
                            <a:gd name="T131" fmla="*/ 459 h 255"/>
                            <a:gd name="T132" fmla="+- 0 2200 1787"/>
                            <a:gd name="T133" fmla="*/ T132 w 450"/>
                            <a:gd name="T134" fmla="+- 0 465 428"/>
                            <a:gd name="T135" fmla="*/ 465 h 255"/>
                            <a:gd name="T136" fmla="+- 0 2206 1787"/>
                            <a:gd name="T137" fmla="*/ T136 w 450"/>
                            <a:gd name="T138" fmla="+- 0 471 428"/>
                            <a:gd name="T139" fmla="*/ 471 h 255"/>
                            <a:gd name="T140" fmla="+- 0 2228 1787"/>
                            <a:gd name="T141" fmla="*/ T140 w 450"/>
                            <a:gd name="T142" fmla="+- 0 506 428"/>
                            <a:gd name="T143" fmla="*/ 506 h 255"/>
                            <a:gd name="T144" fmla="+- 0 2231 1787"/>
                            <a:gd name="T145" fmla="*/ T144 w 450"/>
                            <a:gd name="T146" fmla="+- 0 514 428"/>
                            <a:gd name="T147" fmla="*/ 514 h 255"/>
                            <a:gd name="T148" fmla="+- 0 2237 1787"/>
                            <a:gd name="T149" fmla="*/ T148 w 450"/>
                            <a:gd name="T150" fmla="+- 0 555 428"/>
                            <a:gd name="T151" fmla="*/ 555 h 255"/>
                            <a:gd name="T152" fmla="+- 0 2237 1787"/>
                            <a:gd name="T153" fmla="*/ T152 w 450"/>
                            <a:gd name="T154" fmla="+- 0 564 428"/>
                            <a:gd name="T155" fmla="*/ 564 h 255"/>
                            <a:gd name="T156" fmla="+- 0 2228 1787"/>
                            <a:gd name="T157" fmla="*/ T156 w 450"/>
                            <a:gd name="T158" fmla="+- 0 604 428"/>
                            <a:gd name="T159" fmla="*/ 604 h 255"/>
                            <a:gd name="T160" fmla="+- 0 2225 1787"/>
                            <a:gd name="T161" fmla="*/ T160 w 450"/>
                            <a:gd name="T162" fmla="+- 0 612 428"/>
                            <a:gd name="T163" fmla="*/ 612 h 255"/>
                            <a:gd name="T164" fmla="+- 0 2221 1787"/>
                            <a:gd name="T165" fmla="*/ T164 w 450"/>
                            <a:gd name="T166" fmla="+- 0 619 428"/>
                            <a:gd name="T167" fmla="*/ 619 h 255"/>
                            <a:gd name="T168" fmla="+- 0 2216 1787"/>
                            <a:gd name="T169" fmla="*/ T168 w 450"/>
                            <a:gd name="T170" fmla="+- 0 626 428"/>
                            <a:gd name="T171" fmla="*/ 626 h 255"/>
                            <a:gd name="T172" fmla="+- 0 2211 1787"/>
                            <a:gd name="T173" fmla="*/ T172 w 450"/>
                            <a:gd name="T174" fmla="+- 0 633 428"/>
                            <a:gd name="T175" fmla="*/ 633 h 255"/>
                            <a:gd name="T176" fmla="+- 0 2181 1787"/>
                            <a:gd name="T177" fmla="*/ T176 w 450"/>
                            <a:gd name="T178" fmla="+- 0 661 428"/>
                            <a:gd name="T179" fmla="*/ 661 h 255"/>
                            <a:gd name="T180" fmla="+- 0 2174 1787"/>
                            <a:gd name="T181" fmla="*/ T180 w 450"/>
                            <a:gd name="T182" fmla="+- 0 666 428"/>
                            <a:gd name="T183" fmla="*/ 666 h 255"/>
                            <a:gd name="T184" fmla="+- 0 2118 1787"/>
                            <a:gd name="T185" fmla="*/ T184 w 450"/>
                            <a:gd name="T186" fmla="+- 0 683 428"/>
                            <a:gd name="T187" fmla="*/ 683 h 255"/>
                            <a:gd name="T188" fmla="+- 0 2110 1787"/>
                            <a:gd name="T189" fmla="*/ T188 w 450"/>
                            <a:gd name="T190" fmla="+- 0 683 428"/>
                            <a:gd name="T191" fmla="*/ 683 h 255"/>
                            <a:gd name="T192" fmla="+- 0 1915 1787"/>
                            <a:gd name="T193" fmla="*/ T192 w 450"/>
                            <a:gd name="T194" fmla="+- 0 683 428"/>
                            <a:gd name="T195" fmla="*/ 683 h 255"/>
                            <a:gd name="T196" fmla="+- 0 1907 1787"/>
                            <a:gd name="T197" fmla="*/ T196 w 450"/>
                            <a:gd name="T198" fmla="+- 0 683 428"/>
                            <a:gd name="T199" fmla="*/ 683 h 255"/>
                            <a:gd name="T200" fmla="+- 0 1898 1787"/>
                            <a:gd name="T201" fmla="*/ T200 w 450"/>
                            <a:gd name="T202" fmla="+- 0 682 428"/>
                            <a:gd name="T203" fmla="*/ 682 h 255"/>
                            <a:gd name="T204" fmla="+- 0 1844 1787"/>
                            <a:gd name="T205" fmla="*/ T204 w 450"/>
                            <a:gd name="T206" fmla="+- 0 661 428"/>
                            <a:gd name="T207" fmla="*/ 661 h 255"/>
                            <a:gd name="T208" fmla="+- 0 1837 1787"/>
                            <a:gd name="T209" fmla="*/ T208 w 450"/>
                            <a:gd name="T210" fmla="+- 0 656 428"/>
                            <a:gd name="T211" fmla="*/ 656 h 255"/>
                            <a:gd name="T212" fmla="+- 0 1797 1787"/>
                            <a:gd name="T213" fmla="*/ T212 w 450"/>
                            <a:gd name="T214" fmla="+- 0 604 428"/>
                            <a:gd name="T215" fmla="*/ 604 h 255"/>
                            <a:gd name="T216" fmla="+- 0 1787 1787"/>
                            <a:gd name="T217" fmla="*/ T216 w 450"/>
                            <a:gd name="T218" fmla="+- 0 564 428"/>
                            <a:gd name="T219" fmla="*/ 564 h 255"/>
                            <a:gd name="T220" fmla="+- 0 1787 1787"/>
                            <a:gd name="T221" fmla="*/ T220 w 450"/>
                            <a:gd name="T222" fmla="+- 0 555 428"/>
                            <a:gd name="T223"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07" y="31"/>
                              </a:lnTo>
                              <a:lnTo>
                                <a:pt x="413" y="37"/>
                              </a:lnTo>
                              <a:lnTo>
                                <a:pt x="419" y="43"/>
                              </a:lnTo>
                              <a:lnTo>
                                <a:pt x="441" y="78"/>
                              </a:lnTo>
                              <a:lnTo>
                                <a:pt x="444" y="86"/>
                              </a:lnTo>
                              <a:lnTo>
                                <a:pt x="450" y="127"/>
                              </a:lnTo>
                              <a:lnTo>
                                <a:pt x="450" y="136"/>
                              </a:lnTo>
                              <a:lnTo>
                                <a:pt x="441" y="176"/>
                              </a:lnTo>
                              <a:lnTo>
                                <a:pt x="438" y="184"/>
                              </a:lnTo>
                              <a:lnTo>
                                <a:pt x="434" y="191"/>
                              </a:lnTo>
                              <a:lnTo>
                                <a:pt x="429" y="198"/>
                              </a:lnTo>
                              <a:lnTo>
                                <a:pt x="424" y="205"/>
                              </a:lnTo>
                              <a:lnTo>
                                <a:pt x="394" y="233"/>
                              </a:lnTo>
                              <a:lnTo>
                                <a:pt x="387" y="238"/>
                              </a:lnTo>
                              <a:lnTo>
                                <a:pt x="331" y="255"/>
                              </a:lnTo>
                              <a:lnTo>
                                <a:pt x="323" y="255"/>
                              </a:lnTo>
                              <a:lnTo>
                                <a:pt x="128" y="255"/>
                              </a:lnTo>
                              <a:lnTo>
                                <a:pt x="120" y="255"/>
                              </a:lnTo>
                              <a:lnTo>
                                <a:pt x="111" y="254"/>
                              </a:lnTo>
                              <a:lnTo>
                                <a:pt x="57" y="233"/>
                              </a:lnTo>
                              <a:lnTo>
                                <a:pt x="50" y="228"/>
                              </a:lnTo>
                              <a:lnTo>
                                <a:pt x="10" y="176"/>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BA490AD" id="Forma libre: forma 386" o:spid="_x0000_s1026" style="position:absolute;margin-left:89.35pt;margin-top:21.4pt;width:22.5pt;height:12.75pt;z-index:2516624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" path="m,127r,-8l1,110r2,-8l5,94,7,86r3,-8l13,71,38,37r6,-6l50,26r7,-5l64,16r7,-3l79,9,87,6,95,4r8,-2l111,r9,l128,,323,r8,l340,r8,2l356,4r8,2l372,9r8,4l387,16r7,5l401,26r6,5l413,37r6,6l441,78r3,8l450,127r,9l441,176r-3,8l434,191r-5,7l424,205r-30,28l387,238r-56,17l323,255r-195,l120,255r-9,-1l57,233r-7,-5l10,176,,136r,-9xe" filled="f" strokecolor="#99a0a6">
                <v:path arrowok="t" o:connecttype="custom" o:connectlocs="0,352425;0,347345;635,341630;1905,336550;3175,331470;4445,326390;6350,321310;8255,316865;24130,295275;27940,291465;31750,288290;36195,285115;40640,281940;45085,280035;50165,277495;55245,275590;60325,274320;65405,273050;70485,271780;76200,271780;81280,271780;205105,271780;210185,271780;215900,271780;220980,273050;226060,274320;231140,275590;236220,277495;241300,280035;245745,281940;250190,285115;254635,288290;258445,291465;262255,295275;266065,299085;280035,321310;281940,326390;285750,352425;285750,358140;280035,383540;278130,388620;275590,393065;272415,397510;269240,401955;250190,419735;245745,422910;210185,433705;205105,433705;81280,433705;76200,433705;70485,433070;36195,419735;31750,416560;6350,383540;0,358140;0,352425" o:connectangles="0,0,0,0,0,0,0,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663449" behindDoc="0" locked="0" layoutInCell="1" allowOverlap="1" wp14:anchorId="3010AB62" wp14:editId="2BE07766">
                <wp:simplePos x="0" y="0"/>
                <wp:positionH relativeFrom="page">
                  <wp:posOffset>1134745</wp:posOffset>
                </wp:positionH>
                <wp:positionV relativeFrom="paragraph">
                  <wp:posOffset>557530</wp:posOffset>
                </wp:positionV>
                <wp:extent cx="285750" cy="161925"/>
                <wp:effectExtent l="10795" t="10795" r="8255" b="8255"/>
                <wp:wrapNone/>
                <wp:docPr id="385" name="Forma libre: forma 3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05 878"/>
                            <a:gd name="T3" fmla="*/ 1005 h 255"/>
                            <a:gd name="T4" fmla="+- 0 1787 1787"/>
                            <a:gd name="T5" fmla="*/ T4 w 450"/>
                            <a:gd name="T6" fmla="+- 0 997 878"/>
                            <a:gd name="T7" fmla="*/ 997 h 255"/>
                            <a:gd name="T8" fmla="+- 0 1788 1787"/>
                            <a:gd name="T9" fmla="*/ T8 w 450"/>
                            <a:gd name="T10" fmla="+- 0 988 878"/>
                            <a:gd name="T11" fmla="*/ 988 h 255"/>
                            <a:gd name="T12" fmla="+- 0 1790 1787"/>
                            <a:gd name="T13" fmla="*/ T12 w 450"/>
                            <a:gd name="T14" fmla="+- 0 980 878"/>
                            <a:gd name="T15" fmla="*/ 980 h 255"/>
                            <a:gd name="T16" fmla="+- 0 1792 1787"/>
                            <a:gd name="T17" fmla="*/ T16 w 450"/>
                            <a:gd name="T18" fmla="+- 0 972 878"/>
                            <a:gd name="T19" fmla="*/ 972 h 255"/>
                            <a:gd name="T20" fmla="+- 0 1794 1787"/>
                            <a:gd name="T21" fmla="*/ T20 w 450"/>
                            <a:gd name="T22" fmla="+- 0 964 878"/>
                            <a:gd name="T23" fmla="*/ 964 h 255"/>
                            <a:gd name="T24" fmla="+- 0 1797 1787"/>
                            <a:gd name="T25" fmla="*/ T24 w 450"/>
                            <a:gd name="T26" fmla="+- 0 956 878"/>
                            <a:gd name="T27" fmla="*/ 956 h 255"/>
                            <a:gd name="T28" fmla="+- 0 1800 1787"/>
                            <a:gd name="T29" fmla="*/ T28 w 450"/>
                            <a:gd name="T30" fmla="+- 0 949 878"/>
                            <a:gd name="T31" fmla="*/ 949 h 255"/>
                            <a:gd name="T32" fmla="+- 0 1844 1787"/>
                            <a:gd name="T33" fmla="*/ T32 w 450"/>
                            <a:gd name="T34" fmla="+- 0 899 878"/>
                            <a:gd name="T35" fmla="*/ 899 h 255"/>
                            <a:gd name="T36" fmla="+- 0 1866 1787"/>
                            <a:gd name="T37" fmla="*/ T36 w 450"/>
                            <a:gd name="T38" fmla="+- 0 887 878"/>
                            <a:gd name="T39" fmla="*/ 887 h 255"/>
                            <a:gd name="T40" fmla="+- 0 1874 1787"/>
                            <a:gd name="T41" fmla="*/ T40 w 450"/>
                            <a:gd name="T42" fmla="+- 0 884 878"/>
                            <a:gd name="T43" fmla="*/ 884 h 255"/>
                            <a:gd name="T44" fmla="+- 0 1882 1787"/>
                            <a:gd name="T45" fmla="*/ T44 w 450"/>
                            <a:gd name="T46" fmla="+- 0 882 878"/>
                            <a:gd name="T47" fmla="*/ 882 h 255"/>
                            <a:gd name="T48" fmla="+- 0 1890 1787"/>
                            <a:gd name="T49" fmla="*/ T48 w 450"/>
                            <a:gd name="T50" fmla="+- 0 880 878"/>
                            <a:gd name="T51" fmla="*/ 880 h 255"/>
                            <a:gd name="T52" fmla="+- 0 1898 1787"/>
                            <a:gd name="T53" fmla="*/ T52 w 450"/>
                            <a:gd name="T54" fmla="+- 0 878 878"/>
                            <a:gd name="T55" fmla="*/ 878 h 255"/>
                            <a:gd name="T56" fmla="+- 0 1907 1787"/>
                            <a:gd name="T57" fmla="*/ T56 w 450"/>
                            <a:gd name="T58" fmla="+- 0 878 878"/>
                            <a:gd name="T59" fmla="*/ 878 h 255"/>
                            <a:gd name="T60" fmla="+- 0 1915 1787"/>
                            <a:gd name="T61" fmla="*/ T60 w 450"/>
                            <a:gd name="T62" fmla="+- 0 878 878"/>
                            <a:gd name="T63" fmla="*/ 878 h 255"/>
                            <a:gd name="T64" fmla="+- 0 2110 1787"/>
                            <a:gd name="T65" fmla="*/ T64 w 450"/>
                            <a:gd name="T66" fmla="+- 0 878 878"/>
                            <a:gd name="T67" fmla="*/ 878 h 255"/>
                            <a:gd name="T68" fmla="+- 0 2118 1787"/>
                            <a:gd name="T69" fmla="*/ T68 w 450"/>
                            <a:gd name="T70" fmla="+- 0 878 878"/>
                            <a:gd name="T71" fmla="*/ 878 h 255"/>
                            <a:gd name="T72" fmla="+- 0 2127 1787"/>
                            <a:gd name="T73" fmla="*/ T72 w 450"/>
                            <a:gd name="T74" fmla="+- 0 878 878"/>
                            <a:gd name="T75" fmla="*/ 878 h 255"/>
                            <a:gd name="T76" fmla="+- 0 2135 1787"/>
                            <a:gd name="T77" fmla="*/ T76 w 450"/>
                            <a:gd name="T78" fmla="+- 0 880 878"/>
                            <a:gd name="T79" fmla="*/ 880 h 255"/>
                            <a:gd name="T80" fmla="+- 0 2143 1787"/>
                            <a:gd name="T81" fmla="*/ T80 w 450"/>
                            <a:gd name="T82" fmla="+- 0 882 878"/>
                            <a:gd name="T83" fmla="*/ 882 h 255"/>
                            <a:gd name="T84" fmla="+- 0 2151 1787"/>
                            <a:gd name="T85" fmla="*/ T84 w 450"/>
                            <a:gd name="T86" fmla="+- 0 884 878"/>
                            <a:gd name="T87" fmla="*/ 884 h 255"/>
                            <a:gd name="T88" fmla="+- 0 2159 1787"/>
                            <a:gd name="T89" fmla="*/ T88 w 450"/>
                            <a:gd name="T90" fmla="+- 0 887 878"/>
                            <a:gd name="T91" fmla="*/ 887 h 255"/>
                            <a:gd name="T92" fmla="+- 0 2167 1787"/>
                            <a:gd name="T93" fmla="*/ T92 w 450"/>
                            <a:gd name="T94" fmla="+- 0 891 878"/>
                            <a:gd name="T95" fmla="*/ 891 h 255"/>
                            <a:gd name="T96" fmla="+- 0 2216 1787"/>
                            <a:gd name="T97" fmla="*/ T96 w 450"/>
                            <a:gd name="T98" fmla="+- 0 934 878"/>
                            <a:gd name="T99" fmla="*/ 934 h 255"/>
                            <a:gd name="T100" fmla="+- 0 2237 1787"/>
                            <a:gd name="T101" fmla="*/ T100 w 450"/>
                            <a:gd name="T102" fmla="+- 0 997 878"/>
                            <a:gd name="T103" fmla="*/ 997 h 255"/>
                            <a:gd name="T104" fmla="+- 0 2237 1787"/>
                            <a:gd name="T105" fmla="*/ T104 w 450"/>
                            <a:gd name="T106" fmla="+- 0 1005 878"/>
                            <a:gd name="T107" fmla="*/ 1005 h 255"/>
                            <a:gd name="T108" fmla="+- 0 2237 1787"/>
                            <a:gd name="T109" fmla="*/ T108 w 450"/>
                            <a:gd name="T110" fmla="+- 0 1014 878"/>
                            <a:gd name="T111" fmla="*/ 1014 h 255"/>
                            <a:gd name="T112" fmla="+- 0 2237 1787"/>
                            <a:gd name="T113" fmla="*/ T112 w 450"/>
                            <a:gd name="T114" fmla="+- 0 1022 878"/>
                            <a:gd name="T115" fmla="*/ 1022 h 255"/>
                            <a:gd name="T116" fmla="+- 0 2235 1787"/>
                            <a:gd name="T117" fmla="*/ T116 w 450"/>
                            <a:gd name="T118" fmla="+- 0 1030 878"/>
                            <a:gd name="T119" fmla="*/ 1030 h 255"/>
                            <a:gd name="T120" fmla="+- 0 2233 1787"/>
                            <a:gd name="T121" fmla="*/ T120 w 450"/>
                            <a:gd name="T122" fmla="+- 0 1038 878"/>
                            <a:gd name="T123" fmla="*/ 1038 h 255"/>
                            <a:gd name="T124" fmla="+- 0 2216 1787"/>
                            <a:gd name="T125" fmla="*/ T124 w 450"/>
                            <a:gd name="T126" fmla="+- 0 1076 878"/>
                            <a:gd name="T127" fmla="*/ 1076 h 255"/>
                            <a:gd name="T128" fmla="+- 0 2211 1787"/>
                            <a:gd name="T129" fmla="*/ T128 w 450"/>
                            <a:gd name="T130" fmla="+- 0 1083 878"/>
                            <a:gd name="T131" fmla="*/ 1083 h 255"/>
                            <a:gd name="T132" fmla="+- 0 2181 1787"/>
                            <a:gd name="T133" fmla="*/ T132 w 450"/>
                            <a:gd name="T134" fmla="+- 0 1111 878"/>
                            <a:gd name="T135" fmla="*/ 1111 h 255"/>
                            <a:gd name="T136" fmla="+- 0 2174 1787"/>
                            <a:gd name="T137" fmla="*/ T136 w 450"/>
                            <a:gd name="T138" fmla="+- 0 1116 878"/>
                            <a:gd name="T139" fmla="*/ 1116 h 255"/>
                            <a:gd name="T140" fmla="+- 0 2118 1787"/>
                            <a:gd name="T141" fmla="*/ T140 w 450"/>
                            <a:gd name="T142" fmla="+- 0 1133 878"/>
                            <a:gd name="T143" fmla="*/ 1133 h 255"/>
                            <a:gd name="T144" fmla="+- 0 2110 1787"/>
                            <a:gd name="T145" fmla="*/ T144 w 450"/>
                            <a:gd name="T146" fmla="+- 0 1133 878"/>
                            <a:gd name="T147" fmla="*/ 1133 h 255"/>
                            <a:gd name="T148" fmla="+- 0 1915 1787"/>
                            <a:gd name="T149" fmla="*/ T148 w 450"/>
                            <a:gd name="T150" fmla="+- 0 1133 878"/>
                            <a:gd name="T151" fmla="*/ 1133 h 255"/>
                            <a:gd name="T152" fmla="+- 0 1907 1787"/>
                            <a:gd name="T153" fmla="*/ T152 w 450"/>
                            <a:gd name="T154" fmla="+- 0 1133 878"/>
                            <a:gd name="T155" fmla="*/ 1133 h 255"/>
                            <a:gd name="T156" fmla="+- 0 1898 1787"/>
                            <a:gd name="T157" fmla="*/ T156 w 450"/>
                            <a:gd name="T158" fmla="+- 0 1132 878"/>
                            <a:gd name="T159" fmla="*/ 1132 h 255"/>
                            <a:gd name="T160" fmla="+- 0 1844 1787"/>
                            <a:gd name="T161" fmla="*/ T160 w 450"/>
                            <a:gd name="T162" fmla="+- 0 1111 878"/>
                            <a:gd name="T163" fmla="*/ 1111 h 255"/>
                            <a:gd name="T164" fmla="+- 0 1837 1787"/>
                            <a:gd name="T165" fmla="*/ T164 w 450"/>
                            <a:gd name="T166" fmla="+- 0 1106 878"/>
                            <a:gd name="T167" fmla="*/ 1106 h 255"/>
                            <a:gd name="T168" fmla="+- 0 1809 1787"/>
                            <a:gd name="T169" fmla="*/ T168 w 450"/>
                            <a:gd name="T170" fmla="+- 0 1076 878"/>
                            <a:gd name="T171" fmla="*/ 1076 h 255"/>
                            <a:gd name="T172" fmla="+- 0 1804 1787"/>
                            <a:gd name="T173" fmla="*/ T172 w 450"/>
                            <a:gd name="T174" fmla="+- 0 1069 878"/>
                            <a:gd name="T175" fmla="*/ 1069 h 255"/>
                            <a:gd name="T176" fmla="+- 0 1800 1787"/>
                            <a:gd name="T177" fmla="*/ T176 w 450"/>
                            <a:gd name="T178" fmla="+- 0 1062 878"/>
                            <a:gd name="T179" fmla="*/ 1062 h 255"/>
                            <a:gd name="T180" fmla="+- 0 1797 1787"/>
                            <a:gd name="T181" fmla="*/ T180 w 450"/>
                            <a:gd name="T182" fmla="+- 0 1054 878"/>
                            <a:gd name="T183" fmla="*/ 1054 h 255"/>
                            <a:gd name="T184" fmla="+- 0 1794 1787"/>
                            <a:gd name="T185" fmla="*/ T184 w 450"/>
                            <a:gd name="T186" fmla="+- 0 1046 878"/>
                            <a:gd name="T187" fmla="*/ 1046 h 255"/>
                            <a:gd name="T188" fmla="+- 0 1792 1787"/>
                            <a:gd name="T189" fmla="*/ T188 w 450"/>
                            <a:gd name="T190" fmla="+- 0 1038 878"/>
                            <a:gd name="T191" fmla="*/ 1038 h 255"/>
                            <a:gd name="T192" fmla="+- 0 1790 1787"/>
                            <a:gd name="T193" fmla="*/ T192 w 450"/>
                            <a:gd name="T194" fmla="+- 0 1030 878"/>
                            <a:gd name="T195" fmla="*/ 1030 h 255"/>
                            <a:gd name="T196" fmla="+- 0 1788 1787"/>
                            <a:gd name="T197" fmla="*/ T196 w 450"/>
                            <a:gd name="T198" fmla="+- 0 1022 878"/>
                            <a:gd name="T199" fmla="*/ 1022 h 255"/>
                            <a:gd name="T200" fmla="+- 0 1787 1787"/>
                            <a:gd name="T201" fmla="*/ T200 w 450"/>
                            <a:gd name="T202" fmla="+- 0 1014 878"/>
                            <a:gd name="T203" fmla="*/ 1014 h 255"/>
                            <a:gd name="T204" fmla="+- 0 1787 1787"/>
                            <a:gd name="T205" fmla="*/ T204 w 450"/>
                            <a:gd name="T206" fmla="+- 0 1005 878"/>
                            <a:gd name="T207"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450" h="255">
                              <a:moveTo>
                                <a:pt x="0" y="127"/>
                              </a:moveTo>
                              <a:lnTo>
                                <a:pt x="0" y="119"/>
                              </a:lnTo>
                              <a:lnTo>
                                <a:pt x="1" y="110"/>
                              </a:lnTo>
                              <a:lnTo>
                                <a:pt x="3" y="102"/>
                              </a:lnTo>
                              <a:lnTo>
                                <a:pt x="5" y="94"/>
                              </a:lnTo>
                              <a:lnTo>
                                <a:pt x="7" y="86"/>
                              </a:lnTo>
                              <a:lnTo>
                                <a:pt x="10" y="78"/>
                              </a:lnTo>
                              <a:lnTo>
                                <a:pt x="13" y="71"/>
                              </a:lnTo>
                              <a:lnTo>
                                <a:pt x="57" y="2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29" y="56"/>
                              </a:lnTo>
                              <a:lnTo>
                                <a:pt x="450" y="119"/>
                              </a:lnTo>
                              <a:lnTo>
                                <a:pt x="450" y="127"/>
                              </a:lnTo>
                              <a:lnTo>
                                <a:pt x="450" y="136"/>
                              </a:lnTo>
                              <a:lnTo>
                                <a:pt x="450" y="144"/>
                              </a:lnTo>
                              <a:lnTo>
                                <a:pt x="448" y="152"/>
                              </a:lnTo>
                              <a:lnTo>
                                <a:pt x="446" y="160"/>
                              </a:lnTo>
                              <a:lnTo>
                                <a:pt x="429" y="198"/>
                              </a:lnTo>
                              <a:lnTo>
                                <a:pt x="424" y="205"/>
                              </a:lnTo>
                              <a:lnTo>
                                <a:pt x="394" y="233"/>
                              </a:lnTo>
                              <a:lnTo>
                                <a:pt x="387" y="238"/>
                              </a:lnTo>
                              <a:lnTo>
                                <a:pt x="331" y="255"/>
                              </a:lnTo>
                              <a:lnTo>
                                <a:pt x="323" y="255"/>
                              </a:lnTo>
                              <a:lnTo>
                                <a:pt x="128" y="255"/>
                              </a:lnTo>
                              <a:lnTo>
                                <a:pt x="120" y="255"/>
                              </a:lnTo>
                              <a:lnTo>
                                <a:pt x="111" y="254"/>
                              </a:lnTo>
                              <a:lnTo>
                                <a:pt x="57" y="233"/>
                              </a:lnTo>
                              <a:lnTo>
                                <a:pt x="50" y="228"/>
                              </a:lnTo>
                              <a:lnTo>
                                <a:pt x="22" y="198"/>
                              </a:lnTo>
                              <a:lnTo>
                                <a:pt x="17" y="191"/>
                              </a:lnTo>
                              <a:lnTo>
                                <a:pt x="13" y="184"/>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041ABDE" id="Forma libre: forma 385" o:spid="_x0000_s1026" style="position:absolute;margin-left:89.35pt;margin-top:43.9pt;width:22.5pt;height:12.75pt;z-index:25166344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" path="m,127r,-8l1,110r2,-8l5,94,7,86r3,-8l13,71,57,21,79,9,87,6,95,4r8,-2l111,r9,l128,,323,r8,l340,r8,2l356,4r8,2l372,9r8,4l429,56r21,63l450,127r,9l450,144r-2,8l446,160r-17,38l424,205r-30,28l387,238r-56,17l323,255r-195,l120,255r-9,-1l57,233r-7,-5l22,198r-5,-7l13,184r-3,-8l7,168,5,160,3,152,1,144,,136r,-9xe" filled="f" strokecolor="#99a0a6">
                <v:path arrowok="t" o:connecttype="custom" o:connectlocs="0,638175;0,633095;635,627380;1905,622300;3175,617220;4445,612140;6350,607060;8255,602615;36195,570865;50165,563245;55245,561340;60325,560070;65405,558800;70485,557530;76200,557530;81280,557530;205105,557530;210185,557530;215900,557530;220980,558800;226060,560070;231140,561340;236220,563245;241300,565785;272415,593090;285750,633095;285750,638175;285750,643890;285750,648970;284480,654050;283210,659130;272415,683260;269240,687705;250190,705485;245745,708660;210185,719455;205105,719455;81280,719455;76200,719455;70485,718820;36195,705485;31750,702310;13970,683260;10795,678815;8255,674370;6350,669290;4445,664210;3175,659130;1905,654050;635,648970;0,643890;0,638175" o:connectangles="0,0,0,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664473" behindDoc="0" locked="0" layoutInCell="1" allowOverlap="1" wp14:anchorId="0A8B9CD5" wp14:editId="3A9456F6">
                <wp:simplePos x="0" y="0"/>
                <wp:positionH relativeFrom="page">
                  <wp:posOffset>1134745</wp:posOffset>
                </wp:positionH>
                <wp:positionV relativeFrom="paragraph">
                  <wp:posOffset>843280</wp:posOffset>
                </wp:positionV>
                <wp:extent cx="285750" cy="161925"/>
                <wp:effectExtent l="10795" t="10795" r="8255" b="8255"/>
                <wp:wrapNone/>
                <wp:docPr id="384" name="Forma libre: forma 3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447 1328"/>
                            <a:gd name="T3" fmla="*/ 1447 h 255"/>
                            <a:gd name="T4" fmla="+- 0 1790 1787"/>
                            <a:gd name="T5" fmla="*/ T4 w 450"/>
                            <a:gd name="T6" fmla="+- 0 1430 1328"/>
                            <a:gd name="T7" fmla="*/ 1430 h 255"/>
                            <a:gd name="T8" fmla="+- 0 1794 1787"/>
                            <a:gd name="T9" fmla="*/ T8 w 450"/>
                            <a:gd name="T10" fmla="+- 0 1414 1328"/>
                            <a:gd name="T11" fmla="*/ 1414 h 255"/>
                            <a:gd name="T12" fmla="+- 0 1800 1787"/>
                            <a:gd name="T13" fmla="*/ T12 w 450"/>
                            <a:gd name="T14" fmla="+- 0 1399 1328"/>
                            <a:gd name="T15" fmla="*/ 1399 h 255"/>
                            <a:gd name="T16" fmla="+- 0 1831 1787"/>
                            <a:gd name="T17" fmla="*/ T16 w 450"/>
                            <a:gd name="T18" fmla="+- 0 1359 1328"/>
                            <a:gd name="T19" fmla="*/ 1359 h 255"/>
                            <a:gd name="T20" fmla="+- 0 1844 1787"/>
                            <a:gd name="T21" fmla="*/ T20 w 450"/>
                            <a:gd name="T22" fmla="+- 0 1349 1328"/>
                            <a:gd name="T23" fmla="*/ 1349 h 255"/>
                            <a:gd name="T24" fmla="+- 0 1858 1787"/>
                            <a:gd name="T25" fmla="*/ T24 w 450"/>
                            <a:gd name="T26" fmla="+- 0 1341 1328"/>
                            <a:gd name="T27" fmla="*/ 1341 h 255"/>
                            <a:gd name="T28" fmla="+- 0 1874 1787"/>
                            <a:gd name="T29" fmla="*/ T28 w 450"/>
                            <a:gd name="T30" fmla="+- 0 1334 1328"/>
                            <a:gd name="T31" fmla="*/ 1334 h 255"/>
                            <a:gd name="T32" fmla="+- 0 1890 1787"/>
                            <a:gd name="T33" fmla="*/ T32 w 450"/>
                            <a:gd name="T34" fmla="+- 0 1330 1328"/>
                            <a:gd name="T35" fmla="*/ 1330 h 255"/>
                            <a:gd name="T36" fmla="+- 0 1907 1787"/>
                            <a:gd name="T37" fmla="*/ T36 w 450"/>
                            <a:gd name="T38" fmla="+- 0 1328 1328"/>
                            <a:gd name="T39" fmla="*/ 1328 h 255"/>
                            <a:gd name="T40" fmla="+- 0 2110 1787"/>
                            <a:gd name="T41" fmla="*/ T40 w 450"/>
                            <a:gd name="T42" fmla="+- 0 1328 1328"/>
                            <a:gd name="T43" fmla="*/ 1328 h 255"/>
                            <a:gd name="T44" fmla="+- 0 2127 1787"/>
                            <a:gd name="T45" fmla="*/ T44 w 450"/>
                            <a:gd name="T46" fmla="+- 0 1328 1328"/>
                            <a:gd name="T47" fmla="*/ 1328 h 255"/>
                            <a:gd name="T48" fmla="+- 0 2143 1787"/>
                            <a:gd name="T49" fmla="*/ T48 w 450"/>
                            <a:gd name="T50" fmla="+- 0 1332 1328"/>
                            <a:gd name="T51" fmla="*/ 1332 h 255"/>
                            <a:gd name="T52" fmla="+- 0 2159 1787"/>
                            <a:gd name="T53" fmla="*/ T52 w 450"/>
                            <a:gd name="T54" fmla="+- 0 1337 1328"/>
                            <a:gd name="T55" fmla="*/ 1337 h 255"/>
                            <a:gd name="T56" fmla="+- 0 2174 1787"/>
                            <a:gd name="T57" fmla="*/ T56 w 450"/>
                            <a:gd name="T58" fmla="+- 0 1344 1328"/>
                            <a:gd name="T59" fmla="*/ 1344 h 255"/>
                            <a:gd name="T60" fmla="+- 0 2188 1787"/>
                            <a:gd name="T61" fmla="*/ T60 w 450"/>
                            <a:gd name="T62" fmla="+- 0 1354 1328"/>
                            <a:gd name="T63" fmla="*/ 1354 h 255"/>
                            <a:gd name="T64" fmla="+- 0 2200 1787"/>
                            <a:gd name="T65" fmla="*/ T64 w 450"/>
                            <a:gd name="T66" fmla="+- 0 1365 1328"/>
                            <a:gd name="T67" fmla="*/ 1365 h 255"/>
                            <a:gd name="T68" fmla="+- 0 2235 1787"/>
                            <a:gd name="T69" fmla="*/ T68 w 450"/>
                            <a:gd name="T70" fmla="+- 0 1430 1328"/>
                            <a:gd name="T71" fmla="*/ 1430 h 255"/>
                            <a:gd name="T72" fmla="+- 0 2237 1787"/>
                            <a:gd name="T73" fmla="*/ T72 w 450"/>
                            <a:gd name="T74" fmla="+- 0 1464 1328"/>
                            <a:gd name="T75" fmla="*/ 1464 h 255"/>
                            <a:gd name="T76" fmla="+- 0 2167 1787"/>
                            <a:gd name="T77" fmla="*/ T76 w 450"/>
                            <a:gd name="T78" fmla="+- 0 1570 1328"/>
                            <a:gd name="T79" fmla="*/ 1570 h 255"/>
                            <a:gd name="T80" fmla="+- 0 2151 1787"/>
                            <a:gd name="T81" fmla="*/ T80 w 450"/>
                            <a:gd name="T82" fmla="+- 0 1576 1328"/>
                            <a:gd name="T83" fmla="*/ 1576 h 255"/>
                            <a:gd name="T84" fmla="+- 0 2135 1787"/>
                            <a:gd name="T85" fmla="*/ T84 w 450"/>
                            <a:gd name="T86" fmla="+- 0 1580 1328"/>
                            <a:gd name="T87" fmla="*/ 1580 h 255"/>
                            <a:gd name="T88" fmla="+- 0 2118 1787"/>
                            <a:gd name="T89" fmla="*/ T88 w 450"/>
                            <a:gd name="T90" fmla="+- 0 1583 1328"/>
                            <a:gd name="T91" fmla="*/ 1583 h 255"/>
                            <a:gd name="T92" fmla="+- 0 1915 1787"/>
                            <a:gd name="T93" fmla="*/ T92 w 450"/>
                            <a:gd name="T94" fmla="+- 0 1583 1328"/>
                            <a:gd name="T95" fmla="*/ 1583 h 255"/>
                            <a:gd name="T96" fmla="+- 0 1898 1787"/>
                            <a:gd name="T97" fmla="*/ T96 w 450"/>
                            <a:gd name="T98" fmla="+- 0 1582 1328"/>
                            <a:gd name="T99" fmla="*/ 1582 h 255"/>
                            <a:gd name="T100" fmla="+- 0 1882 1787"/>
                            <a:gd name="T101" fmla="*/ T100 w 450"/>
                            <a:gd name="T102" fmla="+- 0 1579 1328"/>
                            <a:gd name="T103" fmla="*/ 1579 h 255"/>
                            <a:gd name="T104" fmla="+- 0 1866 1787"/>
                            <a:gd name="T105" fmla="*/ T104 w 450"/>
                            <a:gd name="T106" fmla="+- 0 1573 1328"/>
                            <a:gd name="T107" fmla="*/ 1573 h 255"/>
                            <a:gd name="T108" fmla="+- 0 1809 1787"/>
                            <a:gd name="T109" fmla="*/ T108 w 450"/>
                            <a:gd name="T110" fmla="+- 0 1526 1328"/>
                            <a:gd name="T111" fmla="*/ 1526 h 255"/>
                            <a:gd name="T112" fmla="+- 0 1800 1787"/>
                            <a:gd name="T113" fmla="*/ T112 w 450"/>
                            <a:gd name="T114" fmla="+- 0 1512 1328"/>
                            <a:gd name="T115" fmla="*/ 1512 h 255"/>
                            <a:gd name="T116" fmla="+- 0 1794 1787"/>
                            <a:gd name="T117" fmla="*/ T116 w 450"/>
                            <a:gd name="T118" fmla="+- 0 1496 1328"/>
                            <a:gd name="T119" fmla="*/ 1496 h 255"/>
                            <a:gd name="T120" fmla="+- 0 1790 1787"/>
                            <a:gd name="T121" fmla="*/ T120 w 450"/>
                            <a:gd name="T122" fmla="+- 0 1480 1328"/>
                            <a:gd name="T123" fmla="*/ 1480 h 255"/>
                            <a:gd name="T124" fmla="+- 0 1787 1787"/>
                            <a:gd name="T125" fmla="*/ T124 w 450"/>
                            <a:gd name="T126" fmla="+- 0 1464 1328"/>
                            <a:gd name="T127" fmla="*/ 1464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07" y="31"/>
                              </a:lnTo>
                              <a:lnTo>
                                <a:pt x="413" y="37"/>
                              </a:lnTo>
                              <a:lnTo>
                                <a:pt x="419" y="43"/>
                              </a:lnTo>
                              <a:lnTo>
                                <a:pt x="448" y="102"/>
                              </a:lnTo>
                              <a:lnTo>
                                <a:pt x="450" y="127"/>
                              </a:lnTo>
                              <a:lnTo>
                                <a:pt x="450" y="136"/>
                              </a:lnTo>
                              <a:lnTo>
                                <a:pt x="429" y="19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17" y="191"/>
                              </a:lnTo>
                              <a:lnTo>
                                <a:pt x="13" y="184"/>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1C4069C" id="Forma libre: forma 384" o:spid="_x0000_s1026" style="position:absolute;margin-left:89.35pt;margin-top:66.4pt;width:22.5pt;height:12.75pt;z-index:25166447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" path="m,127r,-8l1,110r2,-8l5,94,7,86r3,-8l13,71,38,37r6,-6l50,26r7,-5l64,16r7,-3l79,9,87,6,95,4r8,-2l111,r9,l128,,323,r8,l340,r8,2l356,4r8,2l372,9r8,4l387,16r7,5l401,26r6,5l413,37r6,6l448,102r2,25l450,136r-21,62l380,242r-8,3l364,248r-8,3l348,252r-8,2l331,255r-8,l128,255r-8,l111,254r-8,-2l95,251r-8,-3l79,245r-8,-3l22,198r-5,-7l13,184r-3,-8l7,168,5,160,3,152,1,144,,136r,-9xe" filled="f" strokecolor="#99a0a6">
                <v:path arrowok="t" o:connecttype="custom" o:connectlocs="0,918845;1905,908050;4445,897890;8255,888365;27940,862965;36195,856615;45085,851535;55245,847090;65405,844550;76200,843280;205105,843280;215900,843280;226060,845820;236220,848995;245745,853440;254635,859790;262255,866775;284480,908050;285750,929640;241300,996950;231140,1000760;220980,1003300;210185,1005205;81280,1005205;70485,1004570;60325,1002665;50165,998855;13970,969010;8255,960120;4445,949960;1905,939800;0,929640" o:connectangles="0,0,0,0,0,0,0,0,0,0,0,0,0,0,0,0,0,0,0,0,0,0,0,0,0,0,0,0,0,0,0,0"/>
                <w10:wrap anchorx="page"/>
              </v:shape>
            </w:pict>
          </mc:Fallback>
        </mc:AlternateContent>
      </w:r>
      <w:r w:rsidRPr="00833E24">
        <w:rPr>
          <w:rFonts w:ascii="Gill Sans MT" w:hAnsi="Gill Sans MT"/>
          <w:color w:val="202024"/>
          <w:w w:val="115"/>
          <w:sz w:val="21"/>
          <w:lang w:val="es-ES"/>
        </w:rPr>
        <w:t>Pregrado</w:t>
      </w:r>
      <w:r w:rsidRPr="00833E24">
        <w:rPr>
          <w:rFonts w:ascii="Gill Sans MT" w:hAnsi="Gill Sans MT"/>
          <w:color w:val="202024"/>
          <w:spacing w:val="1"/>
          <w:w w:val="115"/>
          <w:sz w:val="21"/>
          <w:lang w:val="es-ES"/>
        </w:rPr>
        <w:t xml:space="preserve"> </w:t>
      </w:r>
      <w:r w:rsidRPr="00833E24">
        <w:rPr>
          <w:rFonts w:ascii="Gill Sans MT" w:hAnsi="Gill Sans MT"/>
          <w:color w:val="202024"/>
          <w:w w:val="115"/>
          <w:sz w:val="21"/>
          <w:lang w:val="es-ES"/>
        </w:rPr>
        <w:t>Posgrado</w:t>
      </w:r>
      <w:r w:rsidRPr="00833E24">
        <w:rPr>
          <w:rFonts w:ascii="Gill Sans MT" w:hAnsi="Gill Sans MT"/>
          <w:color w:val="202024"/>
          <w:spacing w:val="1"/>
          <w:w w:val="115"/>
          <w:sz w:val="21"/>
          <w:lang w:val="es-ES"/>
        </w:rPr>
        <w:t xml:space="preserve"> </w:t>
      </w:r>
      <w:r w:rsidRPr="00833E24">
        <w:rPr>
          <w:rFonts w:ascii="Gill Sans MT" w:hAnsi="Gill Sans MT"/>
          <w:color w:val="202024"/>
          <w:w w:val="110"/>
          <w:sz w:val="21"/>
          <w:lang w:val="es-ES"/>
        </w:rPr>
        <w:t>Tecnología</w:t>
      </w:r>
      <w:r w:rsidRPr="00833E24">
        <w:rPr>
          <w:rFonts w:ascii="Gill Sans MT" w:hAnsi="Gill Sans MT"/>
          <w:color w:val="202024"/>
          <w:spacing w:val="-62"/>
          <w:w w:val="110"/>
          <w:sz w:val="21"/>
          <w:lang w:val="es-ES"/>
        </w:rPr>
        <w:t xml:space="preserve"> </w:t>
      </w:r>
      <w:r w:rsidRPr="00833E24">
        <w:rPr>
          <w:rFonts w:ascii="Gill Sans MT" w:hAnsi="Gill Sans MT"/>
          <w:color w:val="202024"/>
          <w:w w:val="115"/>
          <w:sz w:val="21"/>
          <w:lang w:val="es-ES"/>
        </w:rPr>
        <w:t>Egresado</w:t>
      </w:r>
    </w:p>
    <w:p w14:paraId="433DFC19" w14:textId="77777777" w:rsidR="00833E24" w:rsidRPr="00833E24" w:rsidRDefault="00833E24" w:rsidP="00833E24">
      <w:pPr>
        <w:spacing w:line="444" w:lineRule="auto"/>
        <w:rPr>
          <w:rFonts w:ascii="Gill Sans MT" w:hAnsi="Gill Sans MT"/>
          <w:sz w:val="21"/>
          <w:lang w:val="es-ES"/>
        </w:rPr>
        <w:sectPr w:rsidR="00833E24" w:rsidRPr="00833E24" w:rsidSect="00833E24">
          <w:headerReference w:type="default" r:id="rId46"/>
          <w:footerReference w:type="default" r:id="rId47"/>
          <w:pgSz w:w="12240" w:h="15840"/>
          <w:pgMar w:top="480" w:right="1080" w:bottom="480" w:left="1100" w:header="294" w:footer="285" w:gutter="0"/>
          <w:pgNumType w:start="1"/>
          <w:cols w:space="720"/>
        </w:sectPr>
      </w:pPr>
    </w:p>
    <w:p w14:paraId="3BFD25BF" w14:textId="77777777" w:rsidR="00833E24" w:rsidRPr="00833E24" w:rsidRDefault="00833E24" w:rsidP="00833E24">
      <w:pPr>
        <w:pStyle w:val="Textoindependiente"/>
        <w:spacing w:before="5"/>
        <w:rPr>
          <w:rFonts w:ascii="Gill Sans MT"/>
          <w:sz w:val="21"/>
          <w:lang w:val="es-ES"/>
        </w:rPr>
      </w:pPr>
    </w:p>
    <w:p w14:paraId="799DE1FB" w14:textId="77777777" w:rsidR="00833E24" w:rsidRPr="00833E24" w:rsidRDefault="00833E24" w:rsidP="000956B7">
      <w:pPr>
        <w:pStyle w:val="Prrafodelista"/>
        <w:numPr>
          <w:ilvl w:val="0"/>
          <w:numId w:val="26"/>
        </w:numPr>
      </w:pPr>
      <w:r w:rsidRPr="00833E24">
        <w:rPr>
          <w:w w:val="110"/>
        </w:rPr>
        <w:t>Si</w:t>
      </w:r>
      <w:r w:rsidRPr="00833E24">
        <w:rPr>
          <w:spacing w:val="25"/>
          <w:w w:val="110"/>
        </w:rPr>
        <w:t xml:space="preserve"> </w:t>
      </w:r>
      <w:r w:rsidRPr="00833E24">
        <w:rPr>
          <w:w w:val="110"/>
        </w:rPr>
        <w:t>es</w:t>
      </w:r>
      <w:r w:rsidRPr="00833E24">
        <w:rPr>
          <w:spacing w:val="26"/>
          <w:w w:val="110"/>
        </w:rPr>
        <w:t xml:space="preserve"> </w:t>
      </w:r>
      <w:r w:rsidRPr="00833E24">
        <w:rPr>
          <w:w w:val="110"/>
        </w:rPr>
        <w:t>estudiante</w:t>
      </w:r>
      <w:r w:rsidRPr="00833E24">
        <w:rPr>
          <w:spacing w:val="26"/>
          <w:w w:val="110"/>
        </w:rPr>
        <w:t xml:space="preserve"> </w:t>
      </w:r>
      <w:r w:rsidRPr="00833E24">
        <w:rPr>
          <w:w w:val="110"/>
        </w:rPr>
        <w:t>de</w:t>
      </w:r>
      <w:r w:rsidRPr="00833E24">
        <w:rPr>
          <w:spacing w:val="26"/>
          <w:w w:val="110"/>
        </w:rPr>
        <w:t xml:space="preserve"> </w:t>
      </w:r>
      <w:r w:rsidRPr="00833E24">
        <w:rPr>
          <w:w w:val="110"/>
        </w:rPr>
        <w:t>pregrado,</w:t>
      </w:r>
      <w:r w:rsidRPr="00833E24">
        <w:rPr>
          <w:spacing w:val="26"/>
          <w:w w:val="110"/>
        </w:rPr>
        <w:t xml:space="preserve"> </w:t>
      </w:r>
      <w:r w:rsidRPr="00833E24">
        <w:rPr>
          <w:w w:val="110"/>
        </w:rPr>
        <w:t>¿qué</w:t>
      </w:r>
      <w:r w:rsidRPr="00833E24">
        <w:rPr>
          <w:spacing w:val="25"/>
          <w:w w:val="110"/>
        </w:rPr>
        <w:t xml:space="preserve"> </w:t>
      </w:r>
      <w:r w:rsidRPr="00833E24">
        <w:rPr>
          <w:w w:val="110"/>
        </w:rPr>
        <w:t>semestre</w:t>
      </w:r>
      <w:r w:rsidRPr="00833E24">
        <w:rPr>
          <w:spacing w:val="26"/>
          <w:w w:val="110"/>
        </w:rPr>
        <w:t xml:space="preserve"> </w:t>
      </w:r>
      <w:r w:rsidRPr="00833E24">
        <w:rPr>
          <w:w w:val="110"/>
        </w:rPr>
        <w:t>cursa</w:t>
      </w:r>
      <w:r w:rsidRPr="00833E24">
        <w:rPr>
          <w:spacing w:val="26"/>
          <w:w w:val="110"/>
        </w:rPr>
        <w:t xml:space="preserve"> </w:t>
      </w:r>
      <w:r w:rsidRPr="00833E24">
        <w:rPr>
          <w:w w:val="110"/>
        </w:rPr>
        <w:t>actualmente?</w:t>
      </w:r>
    </w:p>
    <w:p w14:paraId="38F352F8" w14:textId="77777777" w:rsidR="00833E24" w:rsidRPr="00833E24" w:rsidRDefault="00833E24" w:rsidP="00833E24">
      <w:pPr>
        <w:pStyle w:val="Textoindependiente"/>
        <w:spacing w:before="1"/>
        <w:rPr>
          <w:sz w:val="23"/>
          <w:lang w:val="es-ES"/>
        </w:rPr>
      </w:pPr>
    </w:p>
    <w:p w14:paraId="69C2C670" w14:textId="77777777" w:rsidR="00833E24" w:rsidRPr="00833E24" w:rsidRDefault="00833E24" w:rsidP="00833E24">
      <w:pPr>
        <w:spacing w:before="1"/>
        <w:ind w:left="604"/>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7043A86D" w14:textId="77777777" w:rsidR="00833E24" w:rsidRPr="00833E24" w:rsidRDefault="00833E24" w:rsidP="00833E24">
      <w:pPr>
        <w:pStyle w:val="Textoindependiente"/>
        <w:spacing w:before="4"/>
        <w:rPr>
          <w:rFonts w:ascii="Gill Sans MT"/>
          <w:i/>
          <w:sz w:val="31"/>
          <w:lang w:val="es-ES"/>
        </w:rPr>
      </w:pPr>
    </w:p>
    <w:p w14:paraId="5FC856DD" w14:textId="5EB7D2F5" w:rsidR="00833E24" w:rsidRPr="00833E24" w:rsidRDefault="00833E24" w:rsidP="00833E24">
      <w:pPr>
        <w:spacing w:before="1" w:line="444" w:lineRule="auto"/>
        <w:ind w:left="1216" w:right="7803"/>
        <w:rPr>
          <w:rFonts w:ascii="Gill Sans MT"/>
          <w:sz w:val="21"/>
          <w:lang w:val="es-ES"/>
        </w:rPr>
      </w:pPr>
      <w:r>
        <w:rPr>
          <w:rFonts w:ascii="Calibri"/>
          <w:noProof/>
        </w:rPr>
        <mc:AlternateContent>
          <mc:Choice Requires="wps">
            <w:drawing>
              <wp:anchor distT="0" distB="0" distL="114300" distR="114300" simplePos="0" relativeHeight="251665497" behindDoc="0" locked="0" layoutInCell="1" allowOverlap="1" wp14:anchorId="290C3CC5" wp14:editId="24A0E768">
                <wp:simplePos x="0" y="0"/>
                <wp:positionH relativeFrom="page">
                  <wp:posOffset>1134745</wp:posOffset>
                </wp:positionH>
                <wp:positionV relativeFrom="paragraph">
                  <wp:posOffset>-13335</wp:posOffset>
                </wp:positionV>
                <wp:extent cx="285750" cy="161925"/>
                <wp:effectExtent l="10795" t="12065" r="8255" b="6985"/>
                <wp:wrapNone/>
                <wp:docPr id="383" name="Forma libre: forma 3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6 -21"/>
                            <a:gd name="T3" fmla="*/ 106 h 255"/>
                            <a:gd name="T4" fmla="+- 0 1787 1787"/>
                            <a:gd name="T5" fmla="*/ T4 w 450"/>
                            <a:gd name="T6" fmla="+- 0 98 -21"/>
                            <a:gd name="T7" fmla="*/ 98 h 255"/>
                            <a:gd name="T8" fmla="+- 0 1788 1787"/>
                            <a:gd name="T9" fmla="*/ T8 w 450"/>
                            <a:gd name="T10" fmla="+- 0 89 -21"/>
                            <a:gd name="T11" fmla="*/ 89 h 255"/>
                            <a:gd name="T12" fmla="+- 0 1790 1787"/>
                            <a:gd name="T13" fmla="*/ T12 w 450"/>
                            <a:gd name="T14" fmla="+- 0 81 -21"/>
                            <a:gd name="T15" fmla="*/ 81 h 255"/>
                            <a:gd name="T16" fmla="+- 0 1792 1787"/>
                            <a:gd name="T17" fmla="*/ T16 w 450"/>
                            <a:gd name="T18" fmla="+- 0 73 -21"/>
                            <a:gd name="T19" fmla="*/ 73 h 255"/>
                            <a:gd name="T20" fmla="+- 0 1794 1787"/>
                            <a:gd name="T21" fmla="*/ T20 w 450"/>
                            <a:gd name="T22" fmla="+- 0 65 -21"/>
                            <a:gd name="T23" fmla="*/ 65 h 255"/>
                            <a:gd name="T24" fmla="+- 0 1797 1787"/>
                            <a:gd name="T25" fmla="*/ T24 w 450"/>
                            <a:gd name="T26" fmla="+- 0 57 -21"/>
                            <a:gd name="T27" fmla="*/ 57 h 255"/>
                            <a:gd name="T28" fmla="+- 0 1800 1787"/>
                            <a:gd name="T29" fmla="*/ T28 w 450"/>
                            <a:gd name="T30" fmla="+- 0 50 -21"/>
                            <a:gd name="T31" fmla="*/ 50 h 255"/>
                            <a:gd name="T32" fmla="+- 0 1844 1787"/>
                            <a:gd name="T33" fmla="*/ T32 w 450"/>
                            <a:gd name="T34" fmla="+- 0 0 -21"/>
                            <a:gd name="T35" fmla="*/ 0 h 255"/>
                            <a:gd name="T36" fmla="+- 0 1851 1787"/>
                            <a:gd name="T37" fmla="*/ T36 w 450"/>
                            <a:gd name="T38" fmla="+- 0 -5 -21"/>
                            <a:gd name="T39" fmla="*/ -5 h 255"/>
                            <a:gd name="T40" fmla="+- 0 1890 1787"/>
                            <a:gd name="T41" fmla="*/ T40 w 450"/>
                            <a:gd name="T42" fmla="+- 0 -19 -21"/>
                            <a:gd name="T43" fmla="*/ -19 h 255"/>
                            <a:gd name="T44" fmla="+- 0 1898 1787"/>
                            <a:gd name="T45" fmla="*/ T44 w 450"/>
                            <a:gd name="T46" fmla="+- 0 -21 -21"/>
                            <a:gd name="T47" fmla="*/ -21 h 255"/>
                            <a:gd name="T48" fmla="+- 0 1907 1787"/>
                            <a:gd name="T49" fmla="*/ T48 w 450"/>
                            <a:gd name="T50" fmla="+- 0 -21 -21"/>
                            <a:gd name="T51" fmla="*/ -21 h 255"/>
                            <a:gd name="T52" fmla="+- 0 1915 1787"/>
                            <a:gd name="T53" fmla="*/ T52 w 450"/>
                            <a:gd name="T54" fmla="+- 0 -21 -21"/>
                            <a:gd name="T55" fmla="*/ -21 h 255"/>
                            <a:gd name="T56" fmla="+- 0 2110 1787"/>
                            <a:gd name="T57" fmla="*/ T56 w 450"/>
                            <a:gd name="T58" fmla="+- 0 -21 -21"/>
                            <a:gd name="T59" fmla="*/ -21 h 255"/>
                            <a:gd name="T60" fmla="+- 0 2118 1787"/>
                            <a:gd name="T61" fmla="*/ T60 w 450"/>
                            <a:gd name="T62" fmla="+- 0 -21 -21"/>
                            <a:gd name="T63" fmla="*/ -21 h 255"/>
                            <a:gd name="T64" fmla="+- 0 2127 1787"/>
                            <a:gd name="T65" fmla="*/ T64 w 450"/>
                            <a:gd name="T66" fmla="+- 0 -21 -21"/>
                            <a:gd name="T67" fmla="*/ -21 h 255"/>
                            <a:gd name="T68" fmla="+- 0 2135 1787"/>
                            <a:gd name="T69" fmla="*/ T68 w 450"/>
                            <a:gd name="T70" fmla="+- 0 -19 -21"/>
                            <a:gd name="T71" fmla="*/ -19 h 255"/>
                            <a:gd name="T72" fmla="+- 0 2143 1787"/>
                            <a:gd name="T73" fmla="*/ T72 w 450"/>
                            <a:gd name="T74" fmla="+- 0 -17 -21"/>
                            <a:gd name="T75" fmla="*/ -17 h 255"/>
                            <a:gd name="T76" fmla="+- 0 2181 1787"/>
                            <a:gd name="T77" fmla="*/ T76 w 450"/>
                            <a:gd name="T78" fmla="+- 0 0 -21"/>
                            <a:gd name="T79" fmla="*/ 0 h 255"/>
                            <a:gd name="T80" fmla="+- 0 2188 1787"/>
                            <a:gd name="T81" fmla="*/ T80 w 450"/>
                            <a:gd name="T82" fmla="+- 0 5 -21"/>
                            <a:gd name="T83" fmla="*/ 5 h 255"/>
                            <a:gd name="T84" fmla="+- 0 2228 1787"/>
                            <a:gd name="T85" fmla="*/ T84 w 450"/>
                            <a:gd name="T86" fmla="+- 0 57 -21"/>
                            <a:gd name="T87" fmla="*/ 57 h 255"/>
                            <a:gd name="T88" fmla="+- 0 2231 1787"/>
                            <a:gd name="T89" fmla="*/ T88 w 450"/>
                            <a:gd name="T90" fmla="+- 0 65 -21"/>
                            <a:gd name="T91" fmla="*/ 65 h 255"/>
                            <a:gd name="T92" fmla="+- 0 2237 1787"/>
                            <a:gd name="T93" fmla="*/ T92 w 450"/>
                            <a:gd name="T94" fmla="+- 0 106 -21"/>
                            <a:gd name="T95" fmla="*/ 106 h 255"/>
                            <a:gd name="T96" fmla="+- 0 2237 1787"/>
                            <a:gd name="T97" fmla="*/ T96 w 450"/>
                            <a:gd name="T98" fmla="+- 0 115 -21"/>
                            <a:gd name="T99" fmla="*/ 115 h 255"/>
                            <a:gd name="T100" fmla="+- 0 2216 1787"/>
                            <a:gd name="T101" fmla="*/ T100 w 450"/>
                            <a:gd name="T102" fmla="+- 0 177 -21"/>
                            <a:gd name="T103" fmla="*/ 177 h 255"/>
                            <a:gd name="T104" fmla="+- 0 2181 1787"/>
                            <a:gd name="T105" fmla="*/ T104 w 450"/>
                            <a:gd name="T106" fmla="+- 0 212 -21"/>
                            <a:gd name="T107" fmla="*/ 212 h 255"/>
                            <a:gd name="T108" fmla="+- 0 2174 1787"/>
                            <a:gd name="T109" fmla="*/ T108 w 450"/>
                            <a:gd name="T110" fmla="+- 0 217 -21"/>
                            <a:gd name="T111" fmla="*/ 217 h 255"/>
                            <a:gd name="T112" fmla="+- 0 2110 1787"/>
                            <a:gd name="T113" fmla="*/ T112 w 450"/>
                            <a:gd name="T114" fmla="+- 0 234 -21"/>
                            <a:gd name="T115" fmla="*/ 234 h 255"/>
                            <a:gd name="T116" fmla="+- 0 1915 1787"/>
                            <a:gd name="T117" fmla="*/ T116 w 450"/>
                            <a:gd name="T118" fmla="+- 0 234 -21"/>
                            <a:gd name="T119" fmla="*/ 234 h 255"/>
                            <a:gd name="T120" fmla="+- 0 1866 1787"/>
                            <a:gd name="T121" fmla="*/ T120 w 450"/>
                            <a:gd name="T122" fmla="+- 0 224 -21"/>
                            <a:gd name="T123" fmla="*/ 224 h 255"/>
                            <a:gd name="T124" fmla="+- 0 1858 1787"/>
                            <a:gd name="T125" fmla="*/ T124 w 450"/>
                            <a:gd name="T126" fmla="+- 0 221 -21"/>
                            <a:gd name="T127" fmla="*/ 221 h 255"/>
                            <a:gd name="T128" fmla="+- 0 1809 1787"/>
                            <a:gd name="T129" fmla="*/ T128 w 450"/>
                            <a:gd name="T130" fmla="+- 0 177 -21"/>
                            <a:gd name="T131" fmla="*/ 177 h 255"/>
                            <a:gd name="T132" fmla="+- 0 1804 1787"/>
                            <a:gd name="T133" fmla="*/ T132 w 450"/>
                            <a:gd name="T134" fmla="+- 0 170 -21"/>
                            <a:gd name="T135" fmla="*/ 170 h 255"/>
                            <a:gd name="T136" fmla="+- 0 1800 1787"/>
                            <a:gd name="T137" fmla="*/ T136 w 450"/>
                            <a:gd name="T138" fmla="+- 0 163 -21"/>
                            <a:gd name="T139" fmla="*/ 163 h 255"/>
                            <a:gd name="T140" fmla="+- 0 1797 1787"/>
                            <a:gd name="T141" fmla="*/ T140 w 450"/>
                            <a:gd name="T142" fmla="+- 0 155 -21"/>
                            <a:gd name="T143" fmla="*/ 155 h 255"/>
                            <a:gd name="T144" fmla="+- 0 1794 1787"/>
                            <a:gd name="T145" fmla="*/ T144 w 450"/>
                            <a:gd name="T146" fmla="+- 0 147 -21"/>
                            <a:gd name="T147" fmla="*/ 147 h 255"/>
                            <a:gd name="T148" fmla="+- 0 1792 1787"/>
                            <a:gd name="T149" fmla="*/ T148 w 450"/>
                            <a:gd name="T150" fmla="+- 0 139 -21"/>
                            <a:gd name="T151" fmla="*/ 139 h 255"/>
                            <a:gd name="T152" fmla="+- 0 1790 1787"/>
                            <a:gd name="T153" fmla="*/ T152 w 450"/>
                            <a:gd name="T154" fmla="+- 0 131 -21"/>
                            <a:gd name="T155" fmla="*/ 131 h 255"/>
                            <a:gd name="T156" fmla="+- 0 1788 1787"/>
                            <a:gd name="T157" fmla="*/ T156 w 450"/>
                            <a:gd name="T158" fmla="+- 0 123 -21"/>
                            <a:gd name="T159" fmla="*/ 123 h 255"/>
                            <a:gd name="T160" fmla="+- 0 1787 1787"/>
                            <a:gd name="T161" fmla="*/ T160 w 450"/>
                            <a:gd name="T162" fmla="+- 0 115 -21"/>
                            <a:gd name="T163" fmla="*/ 115 h 255"/>
                            <a:gd name="T164" fmla="+- 0 1787 1787"/>
                            <a:gd name="T165" fmla="*/ T164 w 450"/>
                            <a:gd name="T166" fmla="+- 0 106 -21"/>
                            <a:gd name="T167" fmla="*/ 1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50" h="255">
                              <a:moveTo>
                                <a:pt x="0" y="127"/>
                              </a:moveTo>
                              <a:lnTo>
                                <a:pt x="0" y="119"/>
                              </a:lnTo>
                              <a:lnTo>
                                <a:pt x="1" y="110"/>
                              </a:lnTo>
                              <a:lnTo>
                                <a:pt x="3" y="102"/>
                              </a:lnTo>
                              <a:lnTo>
                                <a:pt x="5" y="94"/>
                              </a:lnTo>
                              <a:lnTo>
                                <a:pt x="7" y="86"/>
                              </a:lnTo>
                              <a:lnTo>
                                <a:pt x="10" y="78"/>
                              </a:lnTo>
                              <a:lnTo>
                                <a:pt x="13" y="71"/>
                              </a:lnTo>
                              <a:lnTo>
                                <a:pt x="57" y="21"/>
                              </a:lnTo>
                              <a:lnTo>
                                <a:pt x="64" y="16"/>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41" y="78"/>
                              </a:lnTo>
                              <a:lnTo>
                                <a:pt x="444" y="86"/>
                              </a:lnTo>
                              <a:lnTo>
                                <a:pt x="450" y="127"/>
                              </a:lnTo>
                              <a:lnTo>
                                <a:pt x="450" y="136"/>
                              </a:lnTo>
                              <a:lnTo>
                                <a:pt x="429" y="198"/>
                              </a:lnTo>
                              <a:lnTo>
                                <a:pt x="394" y="233"/>
                              </a:lnTo>
                              <a:lnTo>
                                <a:pt x="387" y="238"/>
                              </a:lnTo>
                              <a:lnTo>
                                <a:pt x="323" y="255"/>
                              </a:lnTo>
                              <a:lnTo>
                                <a:pt x="128" y="255"/>
                              </a:lnTo>
                              <a:lnTo>
                                <a:pt x="79" y="245"/>
                              </a:lnTo>
                              <a:lnTo>
                                <a:pt x="71" y="242"/>
                              </a:lnTo>
                              <a:lnTo>
                                <a:pt x="22" y="198"/>
                              </a:lnTo>
                              <a:lnTo>
                                <a:pt x="17" y="191"/>
                              </a:lnTo>
                              <a:lnTo>
                                <a:pt x="13" y="184"/>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B3BD9D8" id="Forma libre: forma 383" o:spid="_x0000_s1026" style="position:absolute;margin-left:89.35pt;margin-top:-1.05pt;width:22.5pt;height:12.75pt;z-index:25166549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" path="m,127r,-8l1,110r2,-8l5,94,7,86r3,-8l13,71,57,21r7,-5l103,2,111,r9,l128,,323,r8,l340,r8,2l356,4r38,17l401,26r40,52l444,86r6,41l450,136r-21,62l394,233r-7,5l323,255r-195,l79,245r-8,-3l22,198r-5,-7l13,184r-3,-8l7,168,5,160,3,152,1,144,,136r,-9xe" filled="f" strokecolor="#99a0a6">
                <v:path arrowok="t" o:connecttype="custom" o:connectlocs="0,67310;0,62230;635,56515;1905,51435;3175,46355;4445,41275;6350,36195;8255,31750;36195,0;40640,-3175;65405,-12065;70485,-13335;76200,-13335;81280,-13335;205105,-13335;210185,-13335;215900,-13335;220980,-12065;226060,-10795;250190,0;254635,3175;280035,36195;281940,41275;285750,67310;285750,73025;272415,112395;250190,134620;245745,137795;205105,148590;81280,148590;50165,142240;45085,140335;13970,112395;10795,107950;8255,103505;6350,98425;4445,93345;3175,88265;1905,83185;635,78105;0,73025;0,67310" o:connectangles="0,0,0,0,0,0,0,0,0,0,0,0,0,0,0,0,0,0,0,0,0,0,0,0,0,0,0,0,0,0,0,0,0,0,0,0,0,0,0,0,0,0"/>
                <w10:wrap anchorx="page"/>
              </v:shape>
            </w:pict>
          </mc:Fallback>
        </mc:AlternateContent>
      </w:r>
      <w:r>
        <w:rPr>
          <w:rFonts w:ascii="Calibri"/>
          <w:noProof/>
        </w:rPr>
        <mc:AlternateContent>
          <mc:Choice Requires="wps">
            <w:drawing>
              <wp:anchor distT="0" distB="0" distL="114300" distR="114300" simplePos="0" relativeHeight="251666521" behindDoc="0" locked="0" layoutInCell="1" allowOverlap="1" wp14:anchorId="55841D8B" wp14:editId="3DDC86C5">
                <wp:simplePos x="0" y="0"/>
                <wp:positionH relativeFrom="page">
                  <wp:posOffset>1134745</wp:posOffset>
                </wp:positionH>
                <wp:positionV relativeFrom="paragraph">
                  <wp:posOffset>272415</wp:posOffset>
                </wp:positionV>
                <wp:extent cx="285750" cy="161925"/>
                <wp:effectExtent l="10795" t="12065" r="8255" b="6985"/>
                <wp:wrapNone/>
                <wp:docPr id="382" name="Forma libre: forma 3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48 429"/>
                            <a:gd name="T3" fmla="*/ 548 h 255"/>
                            <a:gd name="T4" fmla="+- 0 1790 1787"/>
                            <a:gd name="T5" fmla="*/ T4 w 450"/>
                            <a:gd name="T6" fmla="+- 0 531 429"/>
                            <a:gd name="T7" fmla="*/ 531 h 255"/>
                            <a:gd name="T8" fmla="+- 0 1794 1787"/>
                            <a:gd name="T9" fmla="*/ T8 w 450"/>
                            <a:gd name="T10" fmla="+- 0 515 429"/>
                            <a:gd name="T11" fmla="*/ 515 h 255"/>
                            <a:gd name="T12" fmla="+- 0 1800 1787"/>
                            <a:gd name="T13" fmla="*/ T12 w 450"/>
                            <a:gd name="T14" fmla="+- 0 500 429"/>
                            <a:gd name="T15" fmla="*/ 500 h 255"/>
                            <a:gd name="T16" fmla="+- 0 1809 1787"/>
                            <a:gd name="T17" fmla="*/ T16 w 450"/>
                            <a:gd name="T18" fmla="+- 0 485 429"/>
                            <a:gd name="T19" fmla="*/ 485 h 255"/>
                            <a:gd name="T20" fmla="+- 0 1819 1787"/>
                            <a:gd name="T21" fmla="*/ T20 w 450"/>
                            <a:gd name="T22" fmla="+- 0 472 429"/>
                            <a:gd name="T23" fmla="*/ 472 h 255"/>
                            <a:gd name="T24" fmla="+- 0 1831 1787"/>
                            <a:gd name="T25" fmla="*/ T24 w 450"/>
                            <a:gd name="T26" fmla="+- 0 460 429"/>
                            <a:gd name="T27" fmla="*/ 460 h 255"/>
                            <a:gd name="T28" fmla="+- 0 1844 1787"/>
                            <a:gd name="T29" fmla="*/ T28 w 450"/>
                            <a:gd name="T30" fmla="+- 0 450 429"/>
                            <a:gd name="T31" fmla="*/ 450 h 255"/>
                            <a:gd name="T32" fmla="+- 0 1858 1787"/>
                            <a:gd name="T33" fmla="*/ T32 w 450"/>
                            <a:gd name="T34" fmla="+- 0 442 429"/>
                            <a:gd name="T35" fmla="*/ 442 h 255"/>
                            <a:gd name="T36" fmla="+- 0 1874 1787"/>
                            <a:gd name="T37" fmla="*/ T36 w 450"/>
                            <a:gd name="T38" fmla="+- 0 435 429"/>
                            <a:gd name="T39" fmla="*/ 435 h 255"/>
                            <a:gd name="T40" fmla="+- 0 1890 1787"/>
                            <a:gd name="T41" fmla="*/ T40 w 450"/>
                            <a:gd name="T42" fmla="+- 0 431 429"/>
                            <a:gd name="T43" fmla="*/ 431 h 255"/>
                            <a:gd name="T44" fmla="+- 0 1907 1787"/>
                            <a:gd name="T45" fmla="*/ T44 w 450"/>
                            <a:gd name="T46" fmla="+- 0 429 429"/>
                            <a:gd name="T47" fmla="*/ 429 h 255"/>
                            <a:gd name="T48" fmla="+- 0 2110 1787"/>
                            <a:gd name="T49" fmla="*/ T48 w 450"/>
                            <a:gd name="T50" fmla="+- 0 429 429"/>
                            <a:gd name="T51" fmla="*/ 429 h 255"/>
                            <a:gd name="T52" fmla="+- 0 2127 1787"/>
                            <a:gd name="T53" fmla="*/ T52 w 450"/>
                            <a:gd name="T54" fmla="+- 0 429 429"/>
                            <a:gd name="T55" fmla="*/ 429 h 255"/>
                            <a:gd name="T56" fmla="+- 0 2143 1787"/>
                            <a:gd name="T57" fmla="*/ T56 w 450"/>
                            <a:gd name="T58" fmla="+- 0 433 429"/>
                            <a:gd name="T59" fmla="*/ 433 h 255"/>
                            <a:gd name="T60" fmla="+- 0 2159 1787"/>
                            <a:gd name="T61" fmla="*/ T60 w 450"/>
                            <a:gd name="T62" fmla="+- 0 438 429"/>
                            <a:gd name="T63" fmla="*/ 438 h 255"/>
                            <a:gd name="T64" fmla="+- 0 2174 1787"/>
                            <a:gd name="T65" fmla="*/ T64 w 450"/>
                            <a:gd name="T66" fmla="+- 0 445 429"/>
                            <a:gd name="T67" fmla="*/ 445 h 255"/>
                            <a:gd name="T68" fmla="+- 0 2188 1787"/>
                            <a:gd name="T69" fmla="*/ T68 w 450"/>
                            <a:gd name="T70" fmla="+- 0 455 429"/>
                            <a:gd name="T71" fmla="*/ 455 h 255"/>
                            <a:gd name="T72" fmla="+- 0 2200 1787"/>
                            <a:gd name="T73" fmla="*/ T72 w 450"/>
                            <a:gd name="T74" fmla="+- 0 466 429"/>
                            <a:gd name="T75" fmla="*/ 466 h 255"/>
                            <a:gd name="T76" fmla="+- 0 2235 1787"/>
                            <a:gd name="T77" fmla="*/ T76 w 450"/>
                            <a:gd name="T78" fmla="+- 0 531 429"/>
                            <a:gd name="T79" fmla="*/ 531 h 255"/>
                            <a:gd name="T80" fmla="+- 0 2237 1787"/>
                            <a:gd name="T81" fmla="*/ T80 w 450"/>
                            <a:gd name="T82" fmla="+- 0 565 429"/>
                            <a:gd name="T83" fmla="*/ 565 h 255"/>
                            <a:gd name="T84" fmla="+- 0 2235 1787"/>
                            <a:gd name="T85" fmla="*/ T84 w 450"/>
                            <a:gd name="T86" fmla="+- 0 581 429"/>
                            <a:gd name="T87" fmla="*/ 581 h 255"/>
                            <a:gd name="T88" fmla="+- 0 2200 1787"/>
                            <a:gd name="T89" fmla="*/ T88 w 450"/>
                            <a:gd name="T90" fmla="+- 0 646 429"/>
                            <a:gd name="T91" fmla="*/ 646 h 255"/>
                            <a:gd name="T92" fmla="+- 0 2174 1787"/>
                            <a:gd name="T93" fmla="*/ T92 w 450"/>
                            <a:gd name="T94" fmla="+- 0 667 429"/>
                            <a:gd name="T95" fmla="*/ 667 h 255"/>
                            <a:gd name="T96" fmla="+- 0 2127 1787"/>
                            <a:gd name="T97" fmla="*/ T96 w 450"/>
                            <a:gd name="T98" fmla="+- 0 683 429"/>
                            <a:gd name="T99" fmla="*/ 683 h 255"/>
                            <a:gd name="T100" fmla="+- 0 2110 1787"/>
                            <a:gd name="T101" fmla="*/ T100 w 450"/>
                            <a:gd name="T102" fmla="+- 0 684 429"/>
                            <a:gd name="T103" fmla="*/ 684 h 255"/>
                            <a:gd name="T104" fmla="+- 0 1907 1787"/>
                            <a:gd name="T105" fmla="*/ T104 w 450"/>
                            <a:gd name="T106" fmla="+- 0 684 429"/>
                            <a:gd name="T107" fmla="*/ 684 h 255"/>
                            <a:gd name="T108" fmla="+- 0 1890 1787"/>
                            <a:gd name="T109" fmla="*/ T108 w 450"/>
                            <a:gd name="T110" fmla="+- 0 681 429"/>
                            <a:gd name="T111" fmla="*/ 681 h 255"/>
                            <a:gd name="T112" fmla="+- 0 1844 1787"/>
                            <a:gd name="T113" fmla="*/ T112 w 450"/>
                            <a:gd name="T114" fmla="+- 0 662 429"/>
                            <a:gd name="T115" fmla="*/ 662 h 255"/>
                            <a:gd name="T116" fmla="+- 0 1797 1787"/>
                            <a:gd name="T117" fmla="*/ T116 w 450"/>
                            <a:gd name="T118" fmla="+- 0 605 429"/>
                            <a:gd name="T119" fmla="*/ 605 h 255"/>
                            <a:gd name="T120" fmla="+- 0 1792 1787"/>
                            <a:gd name="T121" fmla="*/ T120 w 450"/>
                            <a:gd name="T122" fmla="+- 0 589 429"/>
                            <a:gd name="T123" fmla="*/ 589 h 255"/>
                            <a:gd name="T124" fmla="+- 0 1788 1787"/>
                            <a:gd name="T125" fmla="*/ T124 w 450"/>
                            <a:gd name="T126" fmla="+- 0 573 429"/>
                            <a:gd name="T127" fmla="*/ 573 h 255"/>
                            <a:gd name="T128" fmla="+- 0 1787 1787"/>
                            <a:gd name="T129" fmla="*/ T128 w 450"/>
                            <a:gd name="T130" fmla="+- 0 556 429"/>
                            <a:gd name="T131" fmla="*/ 5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07" y="31"/>
                              </a:lnTo>
                              <a:lnTo>
                                <a:pt x="413" y="37"/>
                              </a:lnTo>
                              <a:lnTo>
                                <a:pt x="419" y="43"/>
                              </a:lnTo>
                              <a:lnTo>
                                <a:pt x="448" y="102"/>
                              </a:lnTo>
                              <a:lnTo>
                                <a:pt x="450" y="127"/>
                              </a:lnTo>
                              <a:lnTo>
                                <a:pt x="450" y="136"/>
                              </a:lnTo>
                              <a:lnTo>
                                <a:pt x="450" y="144"/>
                              </a:lnTo>
                              <a:lnTo>
                                <a:pt x="448" y="152"/>
                              </a:lnTo>
                              <a:lnTo>
                                <a:pt x="446" y="160"/>
                              </a:lnTo>
                              <a:lnTo>
                                <a:pt x="413" y="217"/>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4CB53BB" id="Forma libre: forma 382" o:spid="_x0000_s1026" style="position:absolute;margin-left:89.35pt;margin-top:21.45pt;width:22.5pt;height:12.75pt;z-index:25166652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" path="m,127r,-8l1,110r2,-8l5,94,7,86r3,-8l13,71r4,-8l22,56r5,-7l32,43r6,-6l44,31r6,-5l57,21r7,-5l71,13,79,9,87,6,95,4r8,-2l111,r9,l128,,323,r8,l340,r8,2l356,4r8,2l372,9r8,4l387,16r7,5l401,26r6,5l413,37r6,6l448,102r2,25l450,136r,8l448,152r-2,8l413,217r-19,16l387,238r-39,14l340,254r-9,1l323,255r-195,l120,255r-9,-1l103,252r-8,-1l57,233r-7,-5l10,176,7,168,5,160,3,152,1,144,,136r,-9xe" filled="f" strokecolor="#99a0a6">
                <v:path arrowok="t" o:connecttype="custom" o:connectlocs="0,347980;1905,337185;4445,327025;8255,317500;13970,307975;20320,299720;27940,292100;36195,285750;45085,280670;55245,276225;65405,273685;76200,272415;205105,272415;215900,272415;226060,274955;236220,278130;245745,282575;254635,288925;262255,295910;284480,337185;285750,358775;284480,368935;262255,410210;245745,423545;215900,433705;205105,434340;76200,434340;65405,432435;36195,420370;6350,384175;3175,374015;635,363855;0,353060" o:connectangles="0,0,0,0,0,0,0,0,0,0,0,0,0,0,0,0,0,0,0,0,0,0,0,0,0,0,0,0,0,0,0,0,0"/>
                <w10:wrap anchorx="page"/>
              </v:shape>
            </w:pict>
          </mc:Fallback>
        </mc:AlternateContent>
      </w:r>
      <w:r>
        <w:rPr>
          <w:rFonts w:ascii="Calibri"/>
          <w:noProof/>
        </w:rPr>
        <mc:AlternateContent>
          <mc:Choice Requires="wps">
            <w:drawing>
              <wp:anchor distT="0" distB="0" distL="114300" distR="114300" simplePos="0" relativeHeight="251667545" behindDoc="0" locked="0" layoutInCell="1" allowOverlap="1" wp14:anchorId="486E3E61" wp14:editId="0330C0F1">
                <wp:simplePos x="0" y="0"/>
                <wp:positionH relativeFrom="page">
                  <wp:posOffset>1134745</wp:posOffset>
                </wp:positionH>
                <wp:positionV relativeFrom="paragraph">
                  <wp:posOffset>558165</wp:posOffset>
                </wp:positionV>
                <wp:extent cx="285750" cy="161925"/>
                <wp:effectExtent l="10795" t="12065" r="8255" b="6985"/>
                <wp:wrapNone/>
                <wp:docPr id="381" name="Forma libre: forma 3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06 879"/>
                            <a:gd name="T3" fmla="*/ 1006 h 255"/>
                            <a:gd name="T4" fmla="+- 0 1787 1787"/>
                            <a:gd name="T5" fmla="*/ T4 w 450"/>
                            <a:gd name="T6" fmla="+- 0 998 879"/>
                            <a:gd name="T7" fmla="*/ 998 h 255"/>
                            <a:gd name="T8" fmla="+- 0 1788 1787"/>
                            <a:gd name="T9" fmla="*/ T8 w 450"/>
                            <a:gd name="T10" fmla="+- 0 989 879"/>
                            <a:gd name="T11" fmla="*/ 989 h 255"/>
                            <a:gd name="T12" fmla="+- 0 1790 1787"/>
                            <a:gd name="T13" fmla="*/ T12 w 450"/>
                            <a:gd name="T14" fmla="+- 0 981 879"/>
                            <a:gd name="T15" fmla="*/ 981 h 255"/>
                            <a:gd name="T16" fmla="+- 0 1792 1787"/>
                            <a:gd name="T17" fmla="*/ T16 w 450"/>
                            <a:gd name="T18" fmla="+- 0 973 879"/>
                            <a:gd name="T19" fmla="*/ 973 h 255"/>
                            <a:gd name="T20" fmla="+- 0 1794 1787"/>
                            <a:gd name="T21" fmla="*/ T20 w 450"/>
                            <a:gd name="T22" fmla="+- 0 965 879"/>
                            <a:gd name="T23" fmla="*/ 965 h 255"/>
                            <a:gd name="T24" fmla="+- 0 1797 1787"/>
                            <a:gd name="T25" fmla="*/ T24 w 450"/>
                            <a:gd name="T26" fmla="+- 0 957 879"/>
                            <a:gd name="T27" fmla="*/ 957 h 255"/>
                            <a:gd name="T28" fmla="+- 0 1800 1787"/>
                            <a:gd name="T29" fmla="*/ T28 w 450"/>
                            <a:gd name="T30" fmla="+- 0 950 879"/>
                            <a:gd name="T31" fmla="*/ 950 h 255"/>
                            <a:gd name="T32" fmla="+- 0 1844 1787"/>
                            <a:gd name="T33" fmla="*/ T32 w 450"/>
                            <a:gd name="T34" fmla="+- 0 900 879"/>
                            <a:gd name="T35" fmla="*/ 900 h 255"/>
                            <a:gd name="T36" fmla="+- 0 1851 1787"/>
                            <a:gd name="T37" fmla="*/ T36 w 450"/>
                            <a:gd name="T38" fmla="+- 0 895 879"/>
                            <a:gd name="T39" fmla="*/ 895 h 255"/>
                            <a:gd name="T40" fmla="+- 0 1858 1787"/>
                            <a:gd name="T41" fmla="*/ T40 w 450"/>
                            <a:gd name="T42" fmla="+- 0 892 879"/>
                            <a:gd name="T43" fmla="*/ 892 h 255"/>
                            <a:gd name="T44" fmla="+- 0 1866 1787"/>
                            <a:gd name="T45" fmla="*/ T44 w 450"/>
                            <a:gd name="T46" fmla="+- 0 888 879"/>
                            <a:gd name="T47" fmla="*/ 888 h 255"/>
                            <a:gd name="T48" fmla="+- 0 1874 1787"/>
                            <a:gd name="T49" fmla="*/ T48 w 450"/>
                            <a:gd name="T50" fmla="+- 0 885 879"/>
                            <a:gd name="T51" fmla="*/ 885 h 255"/>
                            <a:gd name="T52" fmla="+- 0 1882 1787"/>
                            <a:gd name="T53" fmla="*/ T52 w 450"/>
                            <a:gd name="T54" fmla="+- 0 883 879"/>
                            <a:gd name="T55" fmla="*/ 883 h 255"/>
                            <a:gd name="T56" fmla="+- 0 1890 1787"/>
                            <a:gd name="T57" fmla="*/ T56 w 450"/>
                            <a:gd name="T58" fmla="+- 0 881 879"/>
                            <a:gd name="T59" fmla="*/ 881 h 255"/>
                            <a:gd name="T60" fmla="+- 0 1898 1787"/>
                            <a:gd name="T61" fmla="*/ T60 w 450"/>
                            <a:gd name="T62" fmla="+- 0 879 879"/>
                            <a:gd name="T63" fmla="*/ 879 h 255"/>
                            <a:gd name="T64" fmla="+- 0 1907 1787"/>
                            <a:gd name="T65" fmla="*/ T64 w 450"/>
                            <a:gd name="T66" fmla="+- 0 879 879"/>
                            <a:gd name="T67" fmla="*/ 879 h 255"/>
                            <a:gd name="T68" fmla="+- 0 1915 1787"/>
                            <a:gd name="T69" fmla="*/ T68 w 450"/>
                            <a:gd name="T70" fmla="+- 0 879 879"/>
                            <a:gd name="T71" fmla="*/ 879 h 255"/>
                            <a:gd name="T72" fmla="+- 0 2110 1787"/>
                            <a:gd name="T73" fmla="*/ T72 w 450"/>
                            <a:gd name="T74" fmla="+- 0 879 879"/>
                            <a:gd name="T75" fmla="*/ 879 h 255"/>
                            <a:gd name="T76" fmla="+- 0 2118 1787"/>
                            <a:gd name="T77" fmla="*/ T76 w 450"/>
                            <a:gd name="T78" fmla="+- 0 879 879"/>
                            <a:gd name="T79" fmla="*/ 879 h 255"/>
                            <a:gd name="T80" fmla="+- 0 2127 1787"/>
                            <a:gd name="T81" fmla="*/ T80 w 450"/>
                            <a:gd name="T82" fmla="+- 0 879 879"/>
                            <a:gd name="T83" fmla="*/ 879 h 255"/>
                            <a:gd name="T84" fmla="+- 0 2135 1787"/>
                            <a:gd name="T85" fmla="*/ T84 w 450"/>
                            <a:gd name="T86" fmla="+- 0 881 879"/>
                            <a:gd name="T87" fmla="*/ 881 h 255"/>
                            <a:gd name="T88" fmla="+- 0 2143 1787"/>
                            <a:gd name="T89" fmla="*/ T88 w 450"/>
                            <a:gd name="T90" fmla="+- 0 883 879"/>
                            <a:gd name="T91" fmla="*/ 883 h 255"/>
                            <a:gd name="T92" fmla="+- 0 2151 1787"/>
                            <a:gd name="T93" fmla="*/ T92 w 450"/>
                            <a:gd name="T94" fmla="+- 0 885 879"/>
                            <a:gd name="T95" fmla="*/ 885 h 255"/>
                            <a:gd name="T96" fmla="+- 0 2159 1787"/>
                            <a:gd name="T97" fmla="*/ T96 w 450"/>
                            <a:gd name="T98" fmla="+- 0 888 879"/>
                            <a:gd name="T99" fmla="*/ 888 h 255"/>
                            <a:gd name="T100" fmla="+- 0 2167 1787"/>
                            <a:gd name="T101" fmla="*/ T100 w 450"/>
                            <a:gd name="T102" fmla="+- 0 892 879"/>
                            <a:gd name="T103" fmla="*/ 892 h 255"/>
                            <a:gd name="T104" fmla="+- 0 2174 1787"/>
                            <a:gd name="T105" fmla="*/ T104 w 450"/>
                            <a:gd name="T106" fmla="+- 0 895 879"/>
                            <a:gd name="T107" fmla="*/ 895 h 255"/>
                            <a:gd name="T108" fmla="+- 0 2181 1787"/>
                            <a:gd name="T109" fmla="*/ T108 w 450"/>
                            <a:gd name="T110" fmla="+- 0 900 879"/>
                            <a:gd name="T111" fmla="*/ 900 h 255"/>
                            <a:gd name="T112" fmla="+- 0 2188 1787"/>
                            <a:gd name="T113" fmla="*/ T112 w 450"/>
                            <a:gd name="T114" fmla="+- 0 905 879"/>
                            <a:gd name="T115" fmla="*/ 905 h 255"/>
                            <a:gd name="T116" fmla="+- 0 2228 1787"/>
                            <a:gd name="T117" fmla="*/ T116 w 450"/>
                            <a:gd name="T118" fmla="+- 0 957 879"/>
                            <a:gd name="T119" fmla="*/ 957 h 255"/>
                            <a:gd name="T120" fmla="+- 0 2235 1787"/>
                            <a:gd name="T121" fmla="*/ T120 w 450"/>
                            <a:gd name="T122" fmla="+- 0 981 879"/>
                            <a:gd name="T123" fmla="*/ 981 h 255"/>
                            <a:gd name="T124" fmla="+- 0 2237 1787"/>
                            <a:gd name="T125" fmla="*/ T124 w 450"/>
                            <a:gd name="T126" fmla="+- 0 989 879"/>
                            <a:gd name="T127" fmla="*/ 989 h 255"/>
                            <a:gd name="T128" fmla="+- 0 2237 1787"/>
                            <a:gd name="T129" fmla="*/ T128 w 450"/>
                            <a:gd name="T130" fmla="+- 0 998 879"/>
                            <a:gd name="T131" fmla="*/ 998 h 255"/>
                            <a:gd name="T132" fmla="+- 0 2237 1787"/>
                            <a:gd name="T133" fmla="*/ T132 w 450"/>
                            <a:gd name="T134" fmla="+- 0 1006 879"/>
                            <a:gd name="T135" fmla="*/ 1006 h 255"/>
                            <a:gd name="T136" fmla="+- 0 2237 1787"/>
                            <a:gd name="T137" fmla="*/ T136 w 450"/>
                            <a:gd name="T138" fmla="+- 0 1015 879"/>
                            <a:gd name="T139" fmla="*/ 1015 h 255"/>
                            <a:gd name="T140" fmla="+- 0 2216 1787"/>
                            <a:gd name="T141" fmla="*/ T140 w 450"/>
                            <a:gd name="T142" fmla="+- 0 1077 879"/>
                            <a:gd name="T143" fmla="*/ 1077 h 255"/>
                            <a:gd name="T144" fmla="+- 0 2200 1787"/>
                            <a:gd name="T145" fmla="*/ T144 w 450"/>
                            <a:gd name="T146" fmla="+- 0 1096 879"/>
                            <a:gd name="T147" fmla="*/ 1096 h 255"/>
                            <a:gd name="T148" fmla="+- 0 2194 1787"/>
                            <a:gd name="T149" fmla="*/ T148 w 450"/>
                            <a:gd name="T150" fmla="+- 0 1102 879"/>
                            <a:gd name="T151" fmla="*/ 1102 h 255"/>
                            <a:gd name="T152" fmla="+- 0 2188 1787"/>
                            <a:gd name="T153" fmla="*/ T152 w 450"/>
                            <a:gd name="T154" fmla="+- 0 1107 879"/>
                            <a:gd name="T155" fmla="*/ 1107 h 255"/>
                            <a:gd name="T156" fmla="+- 0 2181 1787"/>
                            <a:gd name="T157" fmla="*/ T156 w 450"/>
                            <a:gd name="T158" fmla="+- 0 1112 879"/>
                            <a:gd name="T159" fmla="*/ 1112 h 255"/>
                            <a:gd name="T160" fmla="+- 0 2174 1787"/>
                            <a:gd name="T161" fmla="*/ T160 w 450"/>
                            <a:gd name="T162" fmla="+- 0 1117 879"/>
                            <a:gd name="T163" fmla="*/ 1117 h 255"/>
                            <a:gd name="T164" fmla="+- 0 2167 1787"/>
                            <a:gd name="T165" fmla="*/ T164 w 450"/>
                            <a:gd name="T166" fmla="+- 0 1121 879"/>
                            <a:gd name="T167" fmla="*/ 1121 h 255"/>
                            <a:gd name="T168" fmla="+- 0 2159 1787"/>
                            <a:gd name="T169" fmla="*/ T168 w 450"/>
                            <a:gd name="T170" fmla="+- 0 1124 879"/>
                            <a:gd name="T171" fmla="*/ 1124 h 255"/>
                            <a:gd name="T172" fmla="+- 0 2151 1787"/>
                            <a:gd name="T173" fmla="*/ T172 w 450"/>
                            <a:gd name="T174" fmla="+- 0 1127 879"/>
                            <a:gd name="T175" fmla="*/ 1127 h 255"/>
                            <a:gd name="T176" fmla="+- 0 2110 1787"/>
                            <a:gd name="T177" fmla="*/ T176 w 450"/>
                            <a:gd name="T178" fmla="+- 0 1134 879"/>
                            <a:gd name="T179" fmla="*/ 1134 h 255"/>
                            <a:gd name="T180" fmla="+- 0 1915 1787"/>
                            <a:gd name="T181" fmla="*/ T180 w 450"/>
                            <a:gd name="T182" fmla="+- 0 1134 879"/>
                            <a:gd name="T183" fmla="*/ 1134 h 255"/>
                            <a:gd name="T184" fmla="+- 0 1866 1787"/>
                            <a:gd name="T185" fmla="*/ T184 w 450"/>
                            <a:gd name="T186" fmla="+- 0 1124 879"/>
                            <a:gd name="T187" fmla="*/ 1124 h 255"/>
                            <a:gd name="T188" fmla="+- 0 1858 1787"/>
                            <a:gd name="T189" fmla="*/ T188 w 450"/>
                            <a:gd name="T190" fmla="+- 0 1121 879"/>
                            <a:gd name="T191" fmla="*/ 1121 h 255"/>
                            <a:gd name="T192" fmla="+- 0 1851 1787"/>
                            <a:gd name="T193" fmla="*/ T192 w 450"/>
                            <a:gd name="T194" fmla="+- 0 1117 879"/>
                            <a:gd name="T195" fmla="*/ 1117 h 255"/>
                            <a:gd name="T196" fmla="+- 0 1844 1787"/>
                            <a:gd name="T197" fmla="*/ T196 w 450"/>
                            <a:gd name="T198" fmla="+- 0 1112 879"/>
                            <a:gd name="T199" fmla="*/ 1112 h 255"/>
                            <a:gd name="T200" fmla="+- 0 1837 1787"/>
                            <a:gd name="T201" fmla="*/ T200 w 450"/>
                            <a:gd name="T202" fmla="+- 0 1107 879"/>
                            <a:gd name="T203" fmla="*/ 1107 h 255"/>
                            <a:gd name="T204" fmla="+- 0 1831 1787"/>
                            <a:gd name="T205" fmla="*/ T204 w 450"/>
                            <a:gd name="T206" fmla="+- 0 1102 879"/>
                            <a:gd name="T207" fmla="*/ 1102 h 255"/>
                            <a:gd name="T208" fmla="+- 0 1825 1787"/>
                            <a:gd name="T209" fmla="*/ T208 w 450"/>
                            <a:gd name="T210" fmla="+- 0 1096 879"/>
                            <a:gd name="T211" fmla="*/ 1096 h 255"/>
                            <a:gd name="T212" fmla="+- 0 1819 1787"/>
                            <a:gd name="T213" fmla="*/ T212 w 450"/>
                            <a:gd name="T214" fmla="+- 0 1090 879"/>
                            <a:gd name="T215" fmla="*/ 1090 h 255"/>
                            <a:gd name="T216" fmla="+- 0 1790 1787"/>
                            <a:gd name="T217" fmla="*/ T216 w 450"/>
                            <a:gd name="T218" fmla="+- 0 1031 879"/>
                            <a:gd name="T219" fmla="*/ 1031 h 255"/>
                            <a:gd name="T220" fmla="+- 0 1787 1787"/>
                            <a:gd name="T221" fmla="*/ T220 w 450"/>
                            <a:gd name="T222" fmla="+- 0 1015 879"/>
                            <a:gd name="T223" fmla="*/ 1015 h 255"/>
                            <a:gd name="T224" fmla="+- 0 1787 1787"/>
                            <a:gd name="T225" fmla="*/ T224 w 450"/>
                            <a:gd name="T226" fmla="+- 0 1006 879"/>
                            <a:gd name="T227" fmla="*/ 10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450" h="255">
                              <a:moveTo>
                                <a:pt x="0" y="127"/>
                              </a:moveTo>
                              <a:lnTo>
                                <a:pt x="0" y="119"/>
                              </a:lnTo>
                              <a:lnTo>
                                <a:pt x="1" y="110"/>
                              </a:lnTo>
                              <a:lnTo>
                                <a:pt x="3" y="102"/>
                              </a:lnTo>
                              <a:lnTo>
                                <a:pt x="5" y="94"/>
                              </a:lnTo>
                              <a:lnTo>
                                <a:pt x="7" y="86"/>
                              </a:lnTo>
                              <a:lnTo>
                                <a:pt x="10" y="78"/>
                              </a:lnTo>
                              <a:lnTo>
                                <a:pt x="13" y="71"/>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41" y="78"/>
                              </a:lnTo>
                              <a:lnTo>
                                <a:pt x="448" y="102"/>
                              </a:lnTo>
                              <a:lnTo>
                                <a:pt x="450" y="110"/>
                              </a:lnTo>
                              <a:lnTo>
                                <a:pt x="450" y="119"/>
                              </a:lnTo>
                              <a:lnTo>
                                <a:pt x="450" y="127"/>
                              </a:lnTo>
                              <a:lnTo>
                                <a:pt x="450" y="136"/>
                              </a:lnTo>
                              <a:lnTo>
                                <a:pt x="429" y="198"/>
                              </a:lnTo>
                              <a:lnTo>
                                <a:pt x="413" y="217"/>
                              </a:lnTo>
                              <a:lnTo>
                                <a:pt x="407" y="223"/>
                              </a:lnTo>
                              <a:lnTo>
                                <a:pt x="401" y="228"/>
                              </a:lnTo>
                              <a:lnTo>
                                <a:pt x="394" y="233"/>
                              </a:lnTo>
                              <a:lnTo>
                                <a:pt x="387" y="238"/>
                              </a:lnTo>
                              <a:lnTo>
                                <a:pt x="380" y="242"/>
                              </a:lnTo>
                              <a:lnTo>
                                <a:pt x="372" y="245"/>
                              </a:lnTo>
                              <a:lnTo>
                                <a:pt x="364" y="248"/>
                              </a:lnTo>
                              <a:lnTo>
                                <a:pt x="323" y="255"/>
                              </a:lnTo>
                              <a:lnTo>
                                <a:pt x="128" y="255"/>
                              </a:lnTo>
                              <a:lnTo>
                                <a:pt x="79" y="245"/>
                              </a:lnTo>
                              <a:lnTo>
                                <a:pt x="71" y="242"/>
                              </a:lnTo>
                              <a:lnTo>
                                <a:pt x="64" y="238"/>
                              </a:lnTo>
                              <a:lnTo>
                                <a:pt x="57" y="233"/>
                              </a:lnTo>
                              <a:lnTo>
                                <a:pt x="50" y="228"/>
                              </a:lnTo>
                              <a:lnTo>
                                <a:pt x="44" y="223"/>
                              </a:lnTo>
                              <a:lnTo>
                                <a:pt x="38" y="217"/>
                              </a:lnTo>
                              <a:lnTo>
                                <a:pt x="32" y="211"/>
                              </a:lnTo>
                              <a:lnTo>
                                <a:pt x="3" y="152"/>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1AD5F52" id="Forma libre: forma 381" o:spid="_x0000_s1026" style="position:absolute;margin-left:89.35pt;margin-top:43.95pt;width:22.5pt;height:12.75pt;z-index:25166754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" path="m,127r,-8l1,110r2,-8l5,94,7,86r3,-8l13,71,57,21r7,-5l71,13,79,9,87,6,95,4r8,-2l111,r9,l128,,323,r8,l340,r8,2l356,4r8,2l372,9r8,4l387,16r7,5l401,26r40,52l448,102r2,8l450,119r,8l450,136r-21,62l413,217r-6,6l401,228r-7,5l387,238r-7,4l372,245r-8,3l323,255r-195,l79,245r-8,-3l64,238r-7,-5l50,228r-6,-5l38,217r-6,-6l3,152,,136r,-9xe" filled="f" strokecolor="#99a0a6">
                <v:path arrowok="t" o:connecttype="custom" o:connectlocs="0,638810;0,633730;635,628015;1905,622935;3175,617855;4445,612775;6350,607695;8255,603250;36195,571500;40640,568325;45085,566420;50165,563880;55245,561975;60325,560705;65405,559435;70485,558165;76200,558165;81280,558165;205105,558165;210185,558165;215900,558165;220980,559435;226060,560705;231140,561975;236220,563880;241300,566420;245745,568325;250190,571500;254635,574675;280035,607695;284480,622935;285750,628015;285750,633730;285750,638810;285750,644525;272415,683895;262255,695960;258445,699770;254635,702945;250190,706120;245745,709295;241300,711835;236220,713740;231140,715645;205105,720090;81280,720090;50165,713740;45085,711835;40640,709295;36195,706120;31750,702945;27940,699770;24130,695960;20320,692150;1905,654685;0,644525;0,638810" o:connectangles="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668569" behindDoc="0" locked="0" layoutInCell="1" allowOverlap="1" wp14:anchorId="485BE3C2" wp14:editId="714A269E">
                <wp:simplePos x="0" y="0"/>
                <wp:positionH relativeFrom="page">
                  <wp:posOffset>1134745</wp:posOffset>
                </wp:positionH>
                <wp:positionV relativeFrom="paragraph">
                  <wp:posOffset>843915</wp:posOffset>
                </wp:positionV>
                <wp:extent cx="285750" cy="161925"/>
                <wp:effectExtent l="10795" t="12065" r="8255" b="6985"/>
                <wp:wrapNone/>
                <wp:docPr id="380" name="Forma libre: forma 3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456 1329"/>
                            <a:gd name="T3" fmla="*/ 1456 h 255"/>
                            <a:gd name="T4" fmla="+- 0 1787 1787"/>
                            <a:gd name="T5" fmla="*/ T4 w 450"/>
                            <a:gd name="T6" fmla="+- 0 1448 1329"/>
                            <a:gd name="T7" fmla="*/ 1448 h 255"/>
                            <a:gd name="T8" fmla="+- 0 1788 1787"/>
                            <a:gd name="T9" fmla="*/ T8 w 450"/>
                            <a:gd name="T10" fmla="+- 0 1439 1329"/>
                            <a:gd name="T11" fmla="*/ 1439 h 255"/>
                            <a:gd name="T12" fmla="+- 0 1790 1787"/>
                            <a:gd name="T13" fmla="*/ T12 w 450"/>
                            <a:gd name="T14" fmla="+- 0 1431 1329"/>
                            <a:gd name="T15" fmla="*/ 1431 h 255"/>
                            <a:gd name="T16" fmla="+- 0 1792 1787"/>
                            <a:gd name="T17" fmla="*/ T16 w 450"/>
                            <a:gd name="T18" fmla="+- 0 1423 1329"/>
                            <a:gd name="T19" fmla="*/ 1423 h 255"/>
                            <a:gd name="T20" fmla="+- 0 1825 1787"/>
                            <a:gd name="T21" fmla="*/ T20 w 450"/>
                            <a:gd name="T22" fmla="+- 0 1366 1329"/>
                            <a:gd name="T23" fmla="*/ 1366 h 255"/>
                            <a:gd name="T24" fmla="+- 0 1844 1787"/>
                            <a:gd name="T25" fmla="*/ T24 w 450"/>
                            <a:gd name="T26" fmla="+- 0 1350 1329"/>
                            <a:gd name="T27" fmla="*/ 1350 h 255"/>
                            <a:gd name="T28" fmla="+- 0 1851 1787"/>
                            <a:gd name="T29" fmla="*/ T28 w 450"/>
                            <a:gd name="T30" fmla="+- 0 1345 1329"/>
                            <a:gd name="T31" fmla="*/ 1345 h 255"/>
                            <a:gd name="T32" fmla="+- 0 1890 1787"/>
                            <a:gd name="T33" fmla="*/ T32 w 450"/>
                            <a:gd name="T34" fmla="+- 0 1331 1329"/>
                            <a:gd name="T35" fmla="*/ 1331 h 255"/>
                            <a:gd name="T36" fmla="+- 0 1898 1787"/>
                            <a:gd name="T37" fmla="*/ T36 w 450"/>
                            <a:gd name="T38" fmla="+- 0 1329 1329"/>
                            <a:gd name="T39" fmla="*/ 1329 h 255"/>
                            <a:gd name="T40" fmla="+- 0 1907 1787"/>
                            <a:gd name="T41" fmla="*/ T40 w 450"/>
                            <a:gd name="T42" fmla="+- 0 1329 1329"/>
                            <a:gd name="T43" fmla="*/ 1329 h 255"/>
                            <a:gd name="T44" fmla="+- 0 1915 1787"/>
                            <a:gd name="T45" fmla="*/ T44 w 450"/>
                            <a:gd name="T46" fmla="+- 0 1329 1329"/>
                            <a:gd name="T47" fmla="*/ 1329 h 255"/>
                            <a:gd name="T48" fmla="+- 0 2110 1787"/>
                            <a:gd name="T49" fmla="*/ T48 w 450"/>
                            <a:gd name="T50" fmla="+- 0 1329 1329"/>
                            <a:gd name="T51" fmla="*/ 1329 h 255"/>
                            <a:gd name="T52" fmla="+- 0 2118 1787"/>
                            <a:gd name="T53" fmla="*/ T52 w 450"/>
                            <a:gd name="T54" fmla="+- 0 1329 1329"/>
                            <a:gd name="T55" fmla="*/ 1329 h 255"/>
                            <a:gd name="T56" fmla="+- 0 2127 1787"/>
                            <a:gd name="T57" fmla="*/ T56 w 450"/>
                            <a:gd name="T58" fmla="+- 0 1329 1329"/>
                            <a:gd name="T59" fmla="*/ 1329 h 255"/>
                            <a:gd name="T60" fmla="+- 0 2135 1787"/>
                            <a:gd name="T61" fmla="*/ T60 w 450"/>
                            <a:gd name="T62" fmla="+- 0 1331 1329"/>
                            <a:gd name="T63" fmla="*/ 1331 h 255"/>
                            <a:gd name="T64" fmla="+- 0 2143 1787"/>
                            <a:gd name="T65" fmla="*/ T64 w 450"/>
                            <a:gd name="T66" fmla="+- 0 1333 1329"/>
                            <a:gd name="T67" fmla="*/ 1333 h 255"/>
                            <a:gd name="T68" fmla="+- 0 2181 1787"/>
                            <a:gd name="T69" fmla="*/ T68 w 450"/>
                            <a:gd name="T70" fmla="+- 0 1350 1329"/>
                            <a:gd name="T71" fmla="*/ 1350 h 255"/>
                            <a:gd name="T72" fmla="+- 0 2188 1787"/>
                            <a:gd name="T73" fmla="*/ T72 w 450"/>
                            <a:gd name="T74" fmla="+- 0 1355 1329"/>
                            <a:gd name="T75" fmla="*/ 1355 h 255"/>
                            <a:gd name="T76" fmla="+- 0 2228 1787"/>
                            <a:gd name="T77" fmla="*/ T76 w 450"/>
                            <a:gd name="T78" fmla="+- 0 1407 1329"/>
                            <a:gd name="T79" fmla="*/ 1407 h 255"/>
                            <a:gd name="T80" fmla="+- 0 2235 1787"/>
                            <a:gd name="T81" fmla="*/ T80 w 450"/>
                            <a:gd name="T82" fmla="+- 0 1431 1329"/>
                            <a:gd name="T83" fmla="*/ 1431 h 255"/>
                            <a:gd name="T84" fmla="+- 0 2237 1787"/>
                            <a:gd name="T85" fmla="*/ T84 w 450"/>
                            <a:gd name="T86" fmla="+- 0 1439 1329"/>
                            <a:gd name="T87" fmla="*/ 1439 h 255"/>
                            <a:gd name="T88" fmla="+- 0 2237 1787"/>
                            <a:gd name="T89" fmla="*/ T88 w 450"/>
                            <a:gd name="T90" fmla="+- 0 1448 1329"/>
                            <a:gd name="T91" fmla="*/ 1448 h 255"/>
                            <a:gd name="T92" fmla="+- 0 2237 1787"/>
                            <a:gd name="T93" fmla="*/ T92 w 450"/>
                            <a:gd name="T94" fmla="+- 0 1456 1329"/>
                            <a:gd name="T95" fmla="*/ 1456 h 255"/>
                            <a:gd name="T96" fmla="+- 0 2237 1787"/>
                            <a:gd name="T97" fmla="*/ T96 w 450"/>
                            <a:gd name="T98" fmla="+- 0 1465 1329"/>
                            <a:gd name="T99" fmla="*/ 1465 h 255"/>
                            <a:gd name="T100" fmla="+- 0 2216 1787"/>
                            <a:gd name="T101" fmla="*/ T100 w 450"/>
                            <a:gd name="T102" fmla="+- 0 1527 1329"/>
                            <a:gd name="T103" fmla="*/ 1527 h 255"/>
                            <a:gd name="T104" fmla="+- 0 2181 1787"/>
                            <a:gd name="T105" fmla="*/ T104 w 450"/>
                            <a:gd name="T106" fmla="+- 0 1562 1329"/>
                            <a:gd name="T107" fmla="*/ 1562 h 255"/>
                            <a:gd name="T108" fmla="+- 0 2174 1787"/>
                            <a:gd name="T109" fmla="*/ T108 w 450"/>
                            <a:gd name="T110" fmla="+- 0 1567 1329"/>
                            <a:gd name="T111" fmla="*/ 1567 h 255"/>
                            <a:gd name="T112" fmla="+- 0 2167 1787"/>
                            <a:gd name="T113" fmla="*/ T112 w 450"/>
                            <a:gd name="T114" fmla="+- 0 1571 1329"/>
                            <a:gd name="T115" fmla="*/ 1571 h 255"/>
                            <a:gd name="T116" fmla="+- 0 2159 1787"/>
                            <a:gd name="T117" fmla="*/ T116 w 450"/>
                            <a:gd name="T118" fmla="+- 0 1574 1329"/>
                            <a:gd name="T119" fmla="*/ 1574 h 255"/>
                            <a:gd name="T120" fmla="+- 0 2151 1787"/>
                            <a:gd name="T121" fmla="*/ T120 w 450"/>
                            <a:gd name="T122" fmla="+- 0 1577 1329"/>
                            <a:gd name="T123" fmla="*/ 1577 h 255"/>
                            <a:gd name="T124" fmla="+- 0 2143 1787"/>
                            <a:gd name="T125" fmla="*/ T124 w 450"/>
                            <a:gd name="T126" fmla="+- 0 1580 1329"/>
                            <a:gd name="T127" fmla="*/ 1580 h 255"/>
                            <a:gd name="T128" fmla="+- 0 2135 1787"/>
                            <a:gd name="T129" fmla="*/ T128 w 450"/>
                            <a:gd name="T130" fmla="+- 0 1581 1329"/>
                            <a:gd name="T131" fmla="*/ 1581 h 255"/>
                            <a:gd name="T132" fmla="+- 0 2127 1787"/>
                            <a:gd name="T133" fmla="*/ T132 w 450"/>
                            <a:gd name="T134" fmla="+- 0 1583 1329"/>
                            <a:gd name="T135" fmla="*/ 1583 h 255"/>
                            <a:gd name="T136" fmla="+- 0 2118 1787"/>
                            <a:gd name="T137" fmla="*/ T136 w 450"/>
                            <a:gd name="T138" fmla="+- 0 1584 1329"/>
                            <a:gd name="T139" fmla="*/ 1584 h 255"/>
                            <a:gd name="T140" fmla="+- 0 2110 1787"/>
                            <a:gd name="T141" fmla="*/ T140 w 450"/>
                            <a:gd name="T142" fmla="+- 0 1584 1329"/>
                            <a:gd name="T143" fmla="*/ 1584 h 255"/>
                            <a:gd name="T144" fmla="+- 0 1915 1787"/>
                            <a:gd name="T145" fmla="*/ T144 w 450"/>
                            <a:gd name="T146" fmla="+- 0 1584 1329"/>
                            <a:gd name="T147" fmla="*/ 1584 h 255"/>
                            <a:gd name="T148" fmla="+- 0 1907 1787"/>
                            <a:gd name="T149" fmla="*/ T148 w 450"/>
                            <a:gd name="T150" fmla="+- 0 1584 1329"/>
                            <a:gd name="T151" fmla="*/ 1584 h 255"/>
                            <a:gd name="T152" fmla="+- 0 1898 1787"/>
                            <a:gd name="T153" fmla="*/ T152 w 450"/>
                            <a:gd name="T154" fmla="+- 0 1583 1329"/>
                            <a:gd name="T155" fmla="*/ 1583 h 255"/>
                            <a:gd name="T156" fmla="+- 0 1890 1787"/>
                            <a:gd name="T157" fmla="*/ T156 w 450"/>
                            <a:gd name="T158" fmla="+- 0 1581 1329"/>
                            <a:gd name="T159" fmla="*/ 1581 h 255"/>
                            <a:gd name="T160" fmla="+- 0 1882 1787"/>
                            <a:gd name="T161" fmla="*/ T160 w 450"/>
                            <a:gd name="T162" fmla="+- 0 1580 1329"/>
                            <a:gd name="T163" fmla="*/ 1580 h 255"/>
                            <a:gd name="T164" fmla="+- 0 1874 1787"/>
                            <a:gd name="T165" fmla="*/ T164 w 450"/>
                            <a:gd name="T166" fmla="+- 0 1577 1329"/>
                            <a:gd name="T167" fmla="*/ 1577 h 255"/>
                            <a:gd name="T168" fmla="+- 0 1866 1787"/>
                            <a:gd name="T169" fmla="*/ T168 w 450"/>
                            <a:gd name="T170" fmla="+- 0 1574 1329"/>
                            <a:gd name="T171" fmla="*/ 1574 h 255"/>
                            <a:gd name="T172" fmla="+- 0 1858 1787"/>
                            <a:gd name="T173" fmla="*/ T172 w 450"/>
                            <a:gd name="T174" fmla="+- 0 1571 1329"/>
                            <a:gd name="T175" fmla="*/ 1571 h 255"/>
                            <a:gd name="T176" fmla="+- 0 1851 1787"/>
                            <a:gd name="T177" fmla="*/ T176 w 450"/>
                            <a:gd name="T178" fmla="+- 0 1567 1329"/>
                            <a:gd name="T179" fmla="*/ 1567 h 255"/>
                            <a:gd name="T180" fmla="+- 0 1844 1787"/>
                            <a:gd name="T181" fmla="*/ T180 w 450"/>
                            <a:gd name="T182" fmla="+- 0 1562 1329"/>
                            <a:gd name="T183" fmla="*/ 1562 h 255"/>
                            <a:gd name="T184" fmla="+- 0 1837 1787"/>
                            <a:gd name="T185" fmla="*/ T184 w 450"/>
                            <a:gd name="T186" fmla="+- 0 1557 1329"/>
                            <a:gd name="T187" fmla="*/ 1557 h 255"/>
                            <a:gd name="T188" fmla="+- 0 1809 1787"/>
                            <a:gd name="T189" fmla="*/ T188 w 450"/>
                            <a:gd name="T190" fmla="+- 0 1527 1329"/>
                            <a:gd name="T191" fmla="*/ 1527 h 255"/>
                            <a:gd name="T192" fmla="+- 0 1804 1787"/>
                            <a:gd name="T193" fmla="*/ T192 w 450"/>
                            <a:gd name="T194" fmla="+- 0 1520 1329"/>
                            <a:gd name="T195" fmla="*/ 1520 h 255"/>
                            <a:gd name="T196" fmla="+- 0 1800 1787"/>
                            <a:gd name="T197" fmla="*/ T196 w 450"/>
                            <a:gd name="T198" fmla="+- 0 1513 1329"/>
                            <a:gd name="T199" fmla="*/ 1513 h 255"/>
                            <a:gd name="T200" fmla="+- 0 1797 1787"/>
                            <a:gd name="T201" fmla="*/ T200 w 450"/>
                            <a:gd name="T202" fmla="+- 0 1505 1329"/>
                            <a:gd name="T203" fmla="*/ 1505 h 255"/>
                            <a:gd name="T204" fmla="+- 0 1794 1787"/>
                            <a:gd name="T205" fmla="*/ T204 w 450"/>
                            <a:gd name="T206" fmla="+- 0 1497 1329"/>
                            <a:gd name="T207" fmla="*/ 1497 h 255"/>
                            <a:gd name="T208" fmla="+- 0 1792 1787"/>
                            <a:gd name="T209" fmla="*/ T208 w 450"/>
                            <a:gd name="T210" fmla="+- 0 1489 1329"/>
                            <a:gd name="T211" fmla="*/ 1489 h 255"/>
                            <a:gd name="T212" fmla="+- 0 1790 1787"/>
                            <a:gd name="T213" fmla="*/ T212 w 450"/>
                            <a:gd name="T214" fmla="+- 0 1481 1329"/>
                            <a:gd name="T215" fmla="*/ 1481 h 255"/>
                            <a:gd name="T216" fmla="+- 0 1788 1787"/>
                            <a:gd name="T217" fmla="*/ T216 w 450"/>
                            <a:gd name="T218" fmla="+- 0 1473 1329"/>
                            <a:gd name="T219" fmla="*/ 1473 h 255"/>
                            <a:gd name="T220" fmla="+- 0 1787 1787"/>
                            <a:gd name="T221" fmla="*/ T220 w 450"/>
                            <a:gd name="T222" fmla="+- 0 1465 1329"/>
                            <a:gd name="T223" fmla="*/ 1465 h 255"/>
                            <a:gd name="T224" fmla="+- 0 1787 1787"/>
                            <a:gd name="T225" fmla="*/ T224 w 450"/>
                            <a:gd name="T226" fmla="+- 0 1456 1329"/>
                            <a:gd name="T227" fmla="*/ 14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450" h="255">
                              <a:moveTo>
                                <a:pt x="0" y="127"/>
                              </a:moveTo>
                              <a:lnTo>
                                <a:pt x="0" y="119"/>
                              </a:lnTo>
                              <a:lnTo>
                                <a:pt x="1" y="110"/>
                              </a:lnTo>
                              <a:lnTo>
                                <a:pt x="3" y="102"/>
                              </a:lnTo>
                              <a:lnTo>
                                <a:pt x="5" y="94"/>
                              </a:lnTo>
                              <a:lnTo>
                                <a:pt x="38" y="37"/>
                              </a:lnTo>
                              <a:lnTo>
                                <a:pt x="57" y="21"/>
                              </a:lnTo>
                              <a:lnTo>
                                <a:pt x="64" y="16"/>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41" y="78"/>
                              </a:lnTo>
                              <a:lnTo>
                                <a:pt x="448" y="102"/>
                              </a:lnTo>
                              <a:lnTo>
                                <a:pt x="450" y="110"/>
                              </a:lnTo>
                              <a:lnTo>
                                <a:pt x="450" y="119"/>
                              </a:lnTo>
                              <a:lnTo>
                                <a:pt x="450" y="127"/>
                              </a:lnTo>
                              <a:lnTo>
                                <a:pt x="450" y="136"/>
                              </a:lnTo>
                              <a:lnTo>
                                <a:pt x="429" y="198"/>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13" y="184"/>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1BFAE31" id="Forma libre: forma 380" o:spid="_x0000_s1026" style="position:absolute;margin-left:89.35pt;margin-top:66.45pt;width:22.5pt;height:12.75pt;z-index:25166856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" path="m,127r,-8l1,110r2,-8l5,94,38,37,57,21r7,-5l103,2,111,r9,l128,,323,r8,l340,r8,2l356,4r38,17l401,26r40,52l448,102r2,8l450,119r,8l450,136r-21,62l394,233r-7,5l380,242r-8,3l364,248r-8,3l348,252r-8,2l331,255r-8,l128,255r-8,l111,254r-8,-2l95,251r-8,-3l79,245r-8,-3l64,238r-7,-5l50,228,22,198r-5,-7l13,184r-3,-8l7,168,5,160,3,152,1,144,,136r,-9xe" filled="f" strokecolor="#99a0a6">
                <v:path arrowok="t" o:connecttype="custom" o:connectlocs="0,924560;0,919480;635,913765;1905,908685;3175,903605;24130,867410;36195,857250;40640,854075;65405,845185;70485,843915;76200,843915;81280,843915;205105,843915;210185,843915;215900,843915;220980,845185;226060,846455;250190,857250;254635,860425;280035,893445;284480,908685;285750,913765;285750,919480;285750,924560;285750,930275;272415,969645;250190,991870;245745,995045;241300,997585;236220,999490;231140,1001395;226060,1003300;220980,1003935;215900,1005205;210185,1005840;205105,1005840;81280,1005840;76200,1005840;70485,1005205;65405,1003935;60325,1003300;55245,1001395;50165,999490;45085,997585;40640,995045;36195,991870;31750,988695;13970,969645;10795,965200;8255,960755;6350,955675;4445,950595;3175,945515;1905,940435;635,935355;0,930275;0,924560" o:connectangles="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669593" behindDoc="0" locked="0" layoutInCell="1" allowOverlap="1" wp14:anchorId="083D5F20" wp14:editId="617CDA04">
                <wp:simplePos x="0" y="0"/>
                <wp:positionH relativeFrom="page">
                  <wp:posOffset>1134745</wp:posOffset>
                </wp:positionH>
                <wp:positionV relativeFrom="paragraph">
                  <wp:posOffset>1129665</wp:posOffset>
                </wp:positionV>
                <wp:extent cx="285750" cy="161925"/>
                <wp:effectExtent l="10795" t="12065" r="8255" b="6985"/>
                <wp:wrapNone/>
                <wp:docPr id="379" name="Forma libre: forma 3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906 1779"/>
                            <a:gd name="T3" fmla="*/ 1906 h 255"/>
                            <a:gd name="T4" fmla="+- 0 1787 1787"/>
                            <a:gd name="T5" fmla="*/ T4 w 450"/>
                            <a:gd name="T6" fmla="+- 0 1898 1779"/>
                            <a:gd name="T7" fmla="*/ 1898 h 255"/>
                            <a:gd name="T8" fmla="+- 0 1788 1787"/>
                            <a:gd name="T9" fmla="*/ T8 w 450"/>
                            <a:gd name="T10" fmla="+- 0 1889 1779"/>
                            <a:gd name="T11" fmla="*/ 1889 h 255"/>
                            <a:gd name="T12" fmla="+- 0 1790 1787"/>
                            <a:gd name="T13" fmla="*/ T12 w 450"/>
                            <a:gd name="T14" fmla="+- 0 1881 1779"/>
                            <a:gd name="T15" fmla="*/ 1881 h 255"/>
                            <a:gd name="T16" fmla="+- 0 1792 1787"/>
                            <a:gd name="T17" fmla="*/ T16 w 450"/>
                            <a:gd name="T18" fmla="+- 0 1873 1779"/>
                            <a:gd name="T19" fmla="*/ 1873 h 255"/>
                            <a:gd name="T20" fmla="+- 0 1794 1787"/>
                            <a:gd name="T21" fmla="*/ T20 w 450"/>
                            <a:gd name="T22" fmla="+- 0 1865 1779"/>
                            <a:gd name="T23" fmla="*/ 1865 h 255"/>
                            <a:gd name="T24" fmla="+- 0 1797 1787"/>
                            <a:gd name="T25" fmla="*/ T24 w 450"/>
                            <a:gd name="T26" fmla="+- 0 1857 1779"/>
                            <a:gd name="T27" fmla="*/ 1857 h 255"/>
                            <a:gd name="T28" fmla="+- 0 1800 1787"/>
                            <a:gd name="T29" fmla="*/ T28 w 450"/>
                            <a:gd name="T30" fmla="+- 0 1850 1779"/>
                            <a:gd name="T31" fmla="*/ 1850 h 255"/>
                            <a:gd name="T32" fmla="+- 0 1844 1787"/>
                            <a:gd name="T33" fmla="*/ T32 w 450"/>
                            <a:gd name="T34" fmla="+- 0 1800 1779"/>
                            <a:gd name="T35" fmla="*/ 1800 h 255"/>
                            <a:gd name="T36" fmla="+- 0 1866 1787"/>
                            <a:gd name="T37" fmla="*/ T36 w 450"/>
                            <a:gd name="T38" fmla="+- 0 1788 1779"/>
                            <a:gd name="T39" fmla="*/ 1788 h 255"/>
                            <a:gd name="T40" fmla="+- 0 1874 1787"/>
                            <a:gd name="T41" fmla="*/ T40 w 450"/>
                            <a:gd name="T42" fmla="+- 0 1785 1779"/>
                            <a:gd name="T43" fmla="*/ 1785 h 255"/>
                            <a:gd name="T44" fmla="+- 0 1882 1787"/>
                            <a:gd name="T45" fmla="*/ T44 w 450"/>
                            <a:gd name="T46" fmla="+- 0 1783 1779"/>
                            <a:gd name="T47" fmla="*/ 1783 h 255"/>
                            <a:gd name="T48" fmla="+- 0 1890 1787"/>
                            <a:gd name="T49" fmla="*/ T48 w 450"/>
                            <a:gd name="T50" fmla="+- 0 1781 1779"/>
                            <a:gd name="T51" fmla="*/ 1781 h 255"/>
                            <a:gd name="T52" fmla="+- 0 1898 1787"/>
                            <a:gd name="T53" fmla="*/ T52 w 450"/>
                            <a:gd name="T54" fmla="+- 0 1779 1779"/>
                            <a:gd name="T55" fmla="*/ 1779 h 255"/>
                            <a:gd name="T56" fmla="+- 0 1907 1787"/>
                            <a:gd name="T57" fmla="*/ T56 w 450"/>
                            <a:gd name="T58" fmla="+- 0 1779 1779"/>
                            <a:gd name="T59" fmla="*/ 1779 h 255"/>
                            <a:gd name="T60" fmla="+- 0 1915 1787"/>
                            <a:gd name="T61" fmla="*/ T60 w 450"/>
                            <a:gd name="T62" fmla="+- 0 1779 1779"/>
                            <a:gd name="T63" fmla="*/ 1779 h 255"/>
                            <a:gd name="T64" fmla="+- 0 2110 1787"/>
                            <a:gd name="T65" fmla="*/ T64 w 450"/>
                            <a:gd name="T66" fmla="+- 0 1779 1779"/>
                            <a:gd name="T67" fmla="*/ 1779 h 255"/>
                            <a:gd name="T68" fmla="+- 0 2118 1787"/>
                            <a:gd name="T69" fmla="*/ T68 w 450"/>
                            <a:gd name="T70" fmla="+- 0 1779 1779"/>
                            <a:gd name="T71" fmla="*/ 1779 h 255"/>
                            <a:gd name="T72" fmla="+- 0 2127 1787"/>
                            <a:gd name="T73" fmla="*/ T72 w 450"/>
                            <a:gd name="T74" fmla="+- 0 1779 1779"/>
                            <a:gd name="T75" fmla="*/ 1779 h 255"/>
                            <a:gd name="T76" fmla="+- 0 2135 1787"/>
                            <a:gd name="T77" fmla="*/ T76 w 450"/>
                            <a:gd name="T78" fmla="+- 0 1781 1779"/>
                            <a:gd name="T79" fmla="*/ 1781 h 255"/>
                            <a:gd name="T80" fmla="+- 0 2143 1787"/>
                            <a:gd name="T81" fmla="*/ T80 w 450"/>
                            <a:gd name="T82" fmla="+- 0 1783 1779"/>
                            <a:gd name="T83" fmla="*/ 1783 h 255"/>
                            <a:gd name="T84" fmla="+- 0 2151 1787"/>
                            <a:gd name="T85" fmla="*/ T84 w 450"/>
                            <a:gd name="T86" fmla="+- 0 1785 1779"/>
                            <a:gd name="T87" fmla="*/ 1785 h 255"/>
                            <a:gd name="T88" fmla="+- 0 2159 1787"/>
                            <a:gd name="T89" fmla="*/ T88 w 450"/>
                            <a:gd name="T90" fmla="+- 0 1788 1779"/>
                            <a:gd name="T91" fmla="*/ 1788 h 255"/>
                            <a:gd name="T92" fmla="+- 0 2167 1787"/>
                            <a:gd name="T93" fmla="*/ T92 w 450"/>
                            <a:gd name="T94" fmla="+- 0 1792 1779"/>
                            <a:gd name="T95" fmla="*/ 1792 h 255"/>
                            <a:gd name="T96" fmla="+- 0 2216 1787"/>
                            <a:gd name="T97" fmla="*/ T96 w 450"/>
                            <a:gd name="T98" fmla="+- 0 1835 1779"/>
                            <a:gd name="T99" fmla="*/ 1835 h 255"/>
                            <a:gd name="T100" fmla="+- 0 2228 1787"/>
                            <a:gd name="T101" fmla="*/ T100 w 450"/>
                            <a:gd name="T102" fmla="+- 0 1857 1779"/>
                            <a:gd name="T103" fmla="*/ 1857 h 255"/>
                            <a:gd name="T104" fmla="+- 0 2231 1787"/>
                            <a:gd name="T105" fmla="*/ T104 w 450"/>
                            <a:gd name="T106" fmla="+- 0 1865 1779"/>
                            <a:gd name="T107" fmla="*/ 1865 h 255"/>
                            <a:gd name="T108" fmla="+- 0 2233 1787"/>
                            <a:gd name="T109" fmla="*/ T108 w 450"/>
                            <a:gd name="T110" fmla="+- 0 1873 1779"/>
                            <a:gd name="T111" fmla="*/ 1873 h 255"/>
                            <a:gd name="T112" fmla="+- 0 2235 1787"/>
                            <a:gd name="T113" fmla="*/ T112 w 450"/>
                            <a:gd name="T114" fmla="+- 0 1881 1779"/>
                            <a:gd name="T115" fmla="*/ 1881 h 255"/>
                            <a:gd name="T116" fmla="+- 0 2237 1787"/>
                            <a:gd name="T117" fmla="*/ T116 w 450"/>
                            <a:gd name="T118" fmla="+- 0 1889 1779"/>
                            <a:gd name="T119" fmla="*/ 1889 h 255"/>
                            <a:gd name="T120" fmla="+- 0 2237 1787"/>
                            <a:gd name="T121" fmla="*/ T120 w 450"/>
                            <a:gd name="T122" fmla="+- 0 1898 1779"/>
                            <a:gd name="T123" fmla="*/ 1898 h 255"/>
                            <a:gd name="T124" fmla="+- 0 2237 1787"/>
                            <a:gd name="T125" fmla="*/ T124 w 450"/>
                            <a:gd name="T126" fmla="+- 0 1906 1779"/>
                            <a:gd name="T127" fmla="*/ 1906 h 255"/>
                            <a:gd name="T128" fmla="+- 0 2237 1787"/>
                            <a:gd name="T129" fmla="*/ T128 w 450"/>
                            <a:gd name="T130" fmla="+- 0 1915 1779"/>
                            <a:gd name="T131" fmla="*/ 1915 h 255"/>
                            <a:gd name="T132" fmla="+- 0 2216 1787"/>
                            <a:gd name="T133" fmla="*/ T132 w 450"/>
                            <a:gd name="T134" fmla="+- 0 1977 1779"/>
                            <a:gd name="T135" fmla="*/ 1977 h 255"/>
                            <a:gd name="T136" fmla="+- 0 2181 1787"/>
                            <a:gd name="T137" fmla="*/ T136 w 450"/>
                            <a:gd name="T138" fmla="+- 0 2012 1779"/>
                            <a:gd name="T139" fmla="*/ 2012 h 255"/>
                            <a:gd name="T140" fmla="+- 0 2174 1787"/>
                            <a:gd name="T141" fmla="*/ T140 w 450"/>
                            <a:gd name="T142" fmla="+- 0 2017 1779"/>
                            <a:gd name="T143" fmla="*/ 2017 h 255"/>
                            <a:gd name="T144" fmla="+- 0 2110 1787"/>
                            <a:gd name="T145" fmla="*/ T144 w 450"/>
                            <a:gd name="T146" fmla="+- 0 2034 1779"/>
                            <a:gd name="T147" fmla="*/ 2034 h 255"/>
                            <a:gd name="T148" fmla="+- 0 1915 1787"/>
                            <a:gd name="T149" fmla="*/ T148 w 450"/>
                            <a:gd name="T150" fmla="+- 0 2034 1779"/>
                            <a:gd name="T151" fmla="*/ 2034 h 255"/>
                            <a:gd name="T152" fmla="+- 0 1851 1787"/>
                            <a:gd name="T153" fmla="*/ T152 w 450"/>
                            <a:gd name="T154" fmla="+- 0 2017 1779"/>
                            <a:gd name="T155" fmla="*/ 2017 h 255"/>
                            <a:gd name="T156" fmla="+- 0 1844 1787"/>
                            <a:gd name="T157" fmla="*/ T156 w 450"/>
                            <a:gd name="T158" fmla="+- 0 2012 1779"/>
                            <a:gd name="T159" fmla="*/ 2012 h 255"/>
                            <a:gd name="T160" fmla="+- 0 1837 1787"/>
                            <a:gd name="T161" fmla="*/ T160 w 450"/>
                            <a:gd name="T162" fmla="+- 0 2007 1779"/>
                            <a:gd name="T163" fmla="*/ 2007 h 255"/>
                            <a:gd name="T164" fmla="+- 0 1809 1787"/>
                            <a:gd name="T165" fmla="*/ T164 w 450"/>
                            <a:gd name="T166" fmla="+- 0 1977 1779"/>
                            <a:gd name="T167" fmla="*/ 1977 h 255"/>
                            <a:gd name="T168" fmla="+- 0 1804 1787"/>
                            <a:gd name="T169" fmla="*/ T168 w 450"/>
                            <a:gd name="T170" fmla="+- 0 1970 1779"/>
                            <a:gd name="T171" fmla="*/ 1970 h 255"/>
                            <a:gd name="T172" fmla="+- 0 1787 1787"/>
                            <a:gd name="T173" fmla="*/ T172 w 450"/>
                            <a:gd name="T174" fmla="+- 0 1915 1779"/>
                            <a:gd name="T175" fmla="*/ 1915 h 255"/>
                            <a:gd name="T176" fmla="+- 0 1787 1787"/>
                            <a:gd name="T177" fmla="*/ T176 w 450"/>
                            <a:gd name="T178" fmla="+- 0 1906 1779"/>
                            <a:gd name="T179" fmla="*/ 19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450" h="255">
                              <a:moveTo>
                                <a:pt x="0" y="127"/>
                              </a:moveTo>
                              <a:lnTo>
                                <a:pt x="0" y="119"/>
                              </a:lnTo>
                              <a:lnTo>
                                <a:pt x="1" y="110"/>
                              </a:lnTo>
                              <a:lnTo>
                                <a:pt x="3" y="102"/>
                              </a:lnTo>
                              <a:lnTo>
                                <a:pt x="5" y="94"/>
                              </a:lnTo>
                              <a:lnTo>
                                <a:pt x="7" y="86"/>
                              </a:lnTo>
                              <a:lnTo>
                                <a:pt x="10" y="78"/>
                              </a:lnTo>
                              <a:lnTo>
                                <a:pt x="13" y="71"/>
                              </a:lnTo>
                              <a:lnTo>
                                <a:pt x="57" y="2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29" y="56"/>
                              </a:lnTo>
                              <a:lnTo>
                                <a:pt x="441" y="78"/>
                              </a:lnTo>
                              <a:lnTo>
                                <a:pt x="444" y="86"/>
                              </a:lnTo>
                              <a:lnTo>
                                <a:pt x="446" y="94"/>
                              </a:lnTo>
                              <a:lnTo>
                                <a:pt x="448" y="102"/>
                              </a:lnTo>
                              <a:lnTo>
                                <a:pt x="450" y="110"/>
                              </a:lnTo>
                              <a:lnTo>
                                <a:pt x="450" y="119"/>
                              </a:lnTo>
                              <a:lnTo>
                                <a:pt x="450" y="127"/>
                              </a:lnTo>
                              <a:lnTo>
                                <a:pt x="450" y="136"/>
                              </a:lnTo>
                              <a:lnTo>
                                <a:pt x="429" y="198"/>
                              </a:lnTo>
                              <a:lnTo>
                                <a:pt x="394" y="233"/>
                              </a:lnTo>
                              <a:lnTo>
                                <a:pt x="387" y="238"/>
                              </a:lnTo>
                              <a:lnTo>
                                <a:pt x="323" y="255"/>
                              </a:lnTo>
                              <a:lnTo>
                                <a:pt x="128" y="255"/>
                              </a:lnTo>
                              <a:lnTo>
                                <a:pt x="64" y="238"/>
                              </a:lnTo>
                              <a:lnTo>
                                <a:pt x="57" y="233"/>
                              </a:lnTo>
                              <a:lnTo>
                                <a:pt x="50" y="228"/>
                              </a:lnTo>
                              <a:lnTo>
                                <a:pt x="22" y="198"/>
                              </a:lnTo>
                              <a:lnTo>
                                <a:pt x="17" y="191"/>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CE391DE" id="Forma libre: forma 379" o:spid="_x0000_s1026" style="position:absolute;margin-left:89.35pt;margin-top:88.95pt;width:22.5pt;height:12.75pt;z-index:25166959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" path="m,127r,-8l1,110r2,-8l5,94,7,86r3,-8l13,71,57,21,79,9,87,6,95,4r8,-2l111,r9,l128,,323,r8,l340,r8,2l356,4r8,2l372,9r8,4l429,56r12,22l444,86r2,8l448,102r2,8l450,119r,8l450,136r-21,62l394,233r-7,5l323,255r-195,l64,238r-7,-5l50,228,22,198r-5,-7l,136r,-9xe" filled="f" strokecolor="#99a0a6">
                <v:path arrowok="t" o:connecttype="custom" o:connectlocs="0,1210310;0,1205230;635,1199515;1905,1194435;3175,1189355;4445,1184275;6350,1179195;8255,1174750;36195,1143000;50165,1135380;55245,1133475;60325,1132205;65405,1130935;70485,1129665;76200,1129665;81280,1129665;205105,1129665;210185,1129665;215900,1129665;220980,1130935;226060,1132205;231140,1133475;236220,1135380;241300,1137920;272415,1165225;280035,1179195;281940,1184275;283210,1189355;284480,1194435;285750,1199515;285750,1205230;285750,1210310;285750,1216025;272415,1255395;250190,1277620;245745,1280795;205105,1291590;81280,1291590;40640,1280795;36195,1277620;31750,1274445;13970,1255395;10795,1250950;0,1216025;0,1210310" o:connectangles="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670617" behindDoc="0" locked="0" layoutInCell="1" allowOverlap="1" wp14:anchorId="3576F357" wp14:editId="38BBC8D6">
                <wp:simplePos x="0" y="0"/>
                <wp:positionH relativeFrom="page">
                  <wp:posOffset>1134745</wp:posOffset>
                </wp:positionH>
                <wp:positionV relativeFrom="paragraph">
                  <wp:posOffset>1415415</wp:posOffset>
                </wp:positionV>
                <wp:extent cx="285750" cy="161925"/>
                <wp:effectExtent l="10795" t="12065" r="8255" b="6985"/>
                <wp:wrapNone/>
                <wp:docPr id="378" name="Forma libre: forma 3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2356 2229"/>
                            <a:gd name="T3" fmla="*/ 2356 h 255"/>
                            <a:gd name="T4" fmla="+- 0 1787 1787"/>
                            <a:gd name="T5" fmla="*/ T4 w 450"/>
                            <a:gd name="T6" fmla="+- 0 2348 2229"/>
                            <a:gd name="T7" fmla="*/ 2348 h 255"/>
                            <a:gd name="T8" fmla="+- 0 1788 1787"/>
                            <a:gd name="T9" fmla="*/ T8 w 450"/>
                            <a:gd name="T10" fmla="+- 0 2339 2229"/>
                            <a:gd name="T11" fmla="*/ 2339 h 255"/>
                            <a:gd name="T12" fmla="+- 0 1790 1787"/>
                            <a:gd name="T13" fmla="*/ T12 w 450"/>
                            <a:gd name="T14" fmla="+- 0 2331 2229"/>
                            <a:gd name="T15" fmla="*/ 2331 h 255"/>
                            <a:gd name="T16" fmla="+- 0 1792 1787"/>
                            <a:gd name="T17" fmla="*/ T16 w 450"/>
                            <a:gd name="T18" fmla="+- 0 2323 2229"/>
                            <a:gd name="T19" fmla="*/ 2323 h 255"/>
                            <a:gd name="T20" fmla="+- 0 1794 1787"/>
                            <a:gd name="T21" fmla="*/ T20 w 450"/>
                            <a:gd name="T22" fmla="+- 0 2315 2229"/>
                            <a:gd name="T23" fmla="*/ 2315 h 255"/>
                            <a:gd name="T24" fmla="+- 0 1797 1787"/>
                            <a:gd name="T25" fmla="*/ T24 w 450"/>
                            <a:gd name="T26" fmla="+- 0 2307 2229"/>
                            <a:gd name="T27" fmla="*/ 2307 h 255"/>
                            <a:gd name="T28" fmla="+- 0 1800 1787"/>
                            <a:gd name="T29" fmla="*/ T28 w 450"/>
                            <a:gd name="T30" fmla="+- 0 2300 2229"/>
                            <a:gd name="T31" fmla="*/ 2300 h 255"/>
                            <a:gd name="T32" fmla="+- 0 1804 1787"/>
                            <a:gd name="T33" fmla="*/ T32 w 450"/>
                            <a:gd name="T34" fmla="+- 0 2292 2229"/>
                            <a:gd name="T35" fmla="*/ 2292 h 255"/>
                            <a:gd name="T36" fmla="+- 0 1809 1787"/>
                            <a:gd name="T37" fmla="*/ T36 w 450"/>
                            <a:gd name="T38" fmla="+- 0 2285 2229"/>
                            <a:gd name="T39" fmla="*/ 2285 h 255"/>
                            <a:gd name="T40" fmla="+- 0 1814 1787"/>
                            <a:gd name="T41" fmla="*/ T40 w 450"/>
                            <a:gd name="T42" fmla="+- 0 2278 2229"/>
                            <a:gd name="T43" fmla="*/ 2278 h 255"/>
                            <a:gd name="T44" fmla="+- 0 1866 1787"/>
                            <a:gd name="T45" fmla="*/ T44 w 450"/>
                            <a:gd name="T46" fmla="+- 0 2238 2229"/>
                            <a:gd name="T47" fmla="*/ 2238 h 255"/>
                            <a:gd name="T48" fmla="+- 0 1907 1787"/>
                            <a:gd name="T49" fmla="*/ T48 w 450"/>
                            <a:gd name="T50" fmla="+- 0 2229 2229"/>
                            <a:gd name="T51" fmla="*/ 2229 h 255"/>
                            <a:gd name="T52" fmla="+- 0 1915 1787"/>
                            <a:gd name="T53" fmla="*/ T52 w 450"/>
                            <a:gd name="T54" fmla="+- 0 2229 2229"/>
                            <a:gd name="T55" fmla="*/ 2229 h 255"/>
                            <a:gd name="T56" fmla="+- 0 2110 1787"/>
                            <a:gd name="T57" fmla="*/ T56 w 450"/>
                            <a:gd name="T58" fmla="+- 0 2229 2229"/>
                            <a:gd name="T59" fmla="*/ 2229 h 255"/>
                            <a:gd name="T60" fmla="+- 0 2118 1787"/>
                            <a:gd name="T61" fmla="*/ T60 w 450"/>
                            <a:gd name="T62" fmla="+- 0 2229 2229"/>
                            <a:gd name="T63" fmla="*/ 2229 h 255"/>
                            <a:gd name="T64" fmla="+- 0 2127 1787"/>
                            <a:gd name="T65" fmla="*/ T64 w 450"/>
                            <a:gd name="T66" fmla="+- 0 2229 2229"/>
                            <a:gd name="T67" fmla="*/ 2229 h 255"/>
                            <a:gd name="T68" fmla="+- 0 2181 1787"/>
                            <a:gd name="T69" fmla="*/ T68 w 450"/>
                            <a:gd name="T70" fmla="+- 0 2250 2229"/>
                            <a:gd name="T71" fmla="*/ 2250 h 255"/>
                            <a:gd name="T72" fmla="+- 0 2188 1787"/>
                            <a:gd name="T73" fmla="*/ T72 w 450"/>
                            <a:gd name="T74" fmla="+- 0 2255 2229"/>
                            <a:gd name="T75" fmla="*/ 2255 h 255"/>
                            <a:gd name="T76" fmla="+- 0 2216 1787"/>
                            <a:gd name="T77" fmla="*/ T76 w 450"/>
                            <a:gd name="T78" fmla="+- 0 2285 2229"/>
                            <a:gd name="T79" fmla="*/ 2285 h 255"/>
                            <a:gd name="T80" fmla="+- 0 2221 1787"/>
                            <a:gd name="T81" fmla="*/ T80 w 450"/>
                            <a:gd name="T82" fmla="+- 0 2292 2229"/>
                            <a:gd name="T83" fmla="*/ 2292 h 255"/>
                            <a:gd name="T84" fmla="+- 0 2235 1787"/>
                            <a:gd name="T85" fmla="*/ T84 w 450"/>
                            <a:gd name="T86" fmla="+- 0 2331 2229"/>
                            <a:gd name="T87" fmla="*/ 2331 h 255"/>
                            <a:gd name="T88" fmla="+- 0 2237 1787"/>
                            <a:gd name="T89" fmla="*/ T88 w 450"/>
                            <a:gd name="T90" fmla="+- 0 2339 2229"/>
                            <a:gd name="T91" fmla="*/ 2339 h 255"/>
                            <a:gd name="T92" fmla="+- 0 2237 1787"/>
                            <a:gd name="T93" fmla="*/ T92 w 450"/>
                            <a:gd name="T94" fmla="+- 0 2348 2229"/>
                            <a:gd name="T95" fmla="*/ 2348 h 255"/>
                            <a:gd name="T96" fmla="+- 0 2237 1787"/>
                            <a:gd name="T97" fmla="*/ T96 w 450"/>
                            <a:gd name="T98" fmla="+- 0 2356 2229"/>
                            <a:gd name="T99" fmla="*/ 2356 h 255"/>
                            <a:gd name="T100" fmla="+- 0 2237 1787"/>
                            <a:gd name="T101" fmla="*/ T100 w 450"/>
                            <a:gd name="T102" fmla="+- 0 2365 2229"/>
                            <a:gd name="T103" fmla="*/ 2365 h 255"/>
                            <a:gd name="T104" fmla="+- 0 2216 1787"/>
                            <a:gd name="T105" fmla="*/ T104 w 450"/>
                            <a:gd name="T106" fmla="+- 0 2427 2229"/>
                            <a:gd name="T107" fmla="*/ 2427 h 255"/>
                            <a:gd name="T108" fmla="+- 0 2211 1787"/>
                            <a:gd name="T109" fmla="*/ T108 w 450"/>
                            <a:gd name="T110" fmla="+- 0 2434 2229"/>
                            <a:gd name="T111" fmla="*/ 2434 h 255"/>
                            <a:gd name="T112" fmla="+- 0 2181 1787"/>
                            <a:gd name="T113" fmla="*/ T112 w 450"/>
                            <a:gd name="T114" fmla="+- 0 2462 2229"/>
                            <a:gd name="T115" fmla="*/ 2462 h 255"/>
                            <a:gd name="T116" fmla="+- 0 2174 1787"/>
                            <a:gd name="T117" fmla="*/ T116 w 450"/>
                            <a:gd name="T118" fmla="+- 0 2467 2229"/>
                            <a:gd name="T119" fmla="*/ 2467 h 255"/>
                            <a:gd name="T120" fmla="+- 0 2167 1787"/>
                            <a:gd name="T121" fmla="*/ T120 w 450"/>
                            <a:gd name="T122" fmla="+- 0 2471 2229"/>
                            <a:gd name="T123" fmla="*/ 2471 h 255"/>
                            <a:gd name="T124" fmla="+- 0 2159 1787"/>
                            <a:gd name="T125" fmla="*/ T124 w 450"/>
                            <a:gd name="T126" fmla="+- 0 2474 2229"/>
                            <a:gd name="T127" fmla="*/ 2474 h 255"/>
                            <a:gd name="T128" fmla="+- 0 2151 1787"/>
                            <a:gd name="T129" fmla="*/ T128 w 450"/>
                            <a:gd name="T130" fmla="+- 0 2477 2229"/>
                            <a:gd name="T131" fmla="*/ 2477 h 255"/>
                            <a:gd name="T132" fmla="+- 0 2110 1787"/>
                            <a:gd name="T133" fmla="*/ T132 w 450"/>
                            <a:gd name="T134" fmla="+- 0 2484 2229"/>
                            <a:gd name="T135" fmla="*/ 2484 h 255"/>
                            <a:gd name="T136" fmla="+- 0 1915 1787"/>
                            <a:gd name="T137" fmla="*/ T136 w 450"/>
                            <a:gd name="T138" fmla="+- 0 2484 2229"/>
                            <a:gd name="T139" fmla="*/ 2484 h 255"/>
                            <a:gd name="T140" fmla="+- 0 1866 1787"/>
                            <a:gd name="T141" fmla="*/ T140 w 450"/>
                            <a:gd name="T142" fmla="+- 0 2474 2229"/>
                            <a:gd name="T143" fmla="*/ 2474 h 255"/>
                            <a:gd name="T144" fmla="+- 0 1858 1787"/>
                            <a:gd name="T145" fmla="*/ T144 w 450"/>
                            <a:gd name="T146" fmla="+- 0 2471 2229"/>
                            <a:gd name="T147" fmla="*/ 2471 h 255"/>
                            <a:gd name="T148" fmla="+- 0 1851 1787"/>
                            <a:gd name="T149" fmla="*/ T148 w 450"/>
                            <a:gd name="T150" fmla="+- 0 2467 2229"/>
                            <a:gd name="T151" fmla="*/ 2467 h 255"/>
                            <a:gd name="T152" fmla="+- 0 1844 1787"/>
                            <a:gd name="T153" fmla="*/ T152 w 450"/>
                            <a:gd name="T154" fmla="+- 0 2462 2229"/>
                            <a:gd name="T155" fmla="*/ 2462 h 255"/>
                            <a:gd name="T156" fmla="+- 0 1837 1787"/>
                            <a:gd name="T157" fmla="*/ T156 w 450"/>
                            <a:gd name="T158" fmla="+- 0 2457 2229"/>
                            <a:gd name="T159" fmla="*/ 2457 h 255"/>
                            <a:gd name="T160" fmla="+- 0 1797 1787"/>
                            <a:gd name="T161" fmla="*/ T160 w 450"/>
                            <a:gd name="T162" fmla="+- 0 2405 2229"/>
                            <a:gd name="T163" fmla="*/ 2405 h 255"/>
                            <a:gd name="T164" fmla="+- 0 1794 1787"/>
                            <a:gd name="T165" fmla="*/ T164 w 450"/>
                            <a:gd name="T166" fmla="+- 0 2397 2229"/>
                            <a:gd name="T167" fmla="*/ 2397 h 255"/>
                            <a:gd name="T168" fmla="+- 0 1792 1787"/>
                            <a:gd name="T169" fmla="*/ T168 w 450"/>
                            <a:gd name="T170" fmla="+- 0 2389 2229"/>
                            <a:gd name="T171" fmla="*/ 2389 h 255"/>
                            <a:gd name="T172" fmla="+- 0 1790 1787"/>
                            <a:gd name="T173" fmla="*/ T172 w 450"/>
                            <a:gd name="T174" fmla="+- 0 2381 2229"/>
                            <a:gd name="T175" fmla="*/ 2381 h 255"/>
                            <a:gd name="T176" fmla="+- 0 1788 1787"/>
                            <a:gd name="T177" fmla="*/ T176 w 450"/>
                            <a:gd name="T178" fmla="+- 0 2373 2229"/>
                            <a:gd name="T179" fmla="*/ 2373 h 255"/>
                            <a:gd name="T180" fmla="+- 0 1787 1787"/>
                            <a:gd name="T181" fmla="*/ T180 w 450"/>
                            <a:gd name="T182" fmla="+- 0 2365 2229"/>
                            <a:gd name="T183" fmla="*/ 2365 h 255"/>
                            <a:gd name="T184" fmla="+- 0 1787 1787"/>
                            <a:gd name="T185" fmla="*/ T184 w 450"/>
                            <a:gd name="T186" fmla="+- 0 2356 2229"/>
                            <a:gd name="T187" fmla="*/ 23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79" y="9"/>
                              </a:lnTo>
                              <a:lnTo>
                                <a:pt x="120" y="0"/>
                              </a:lnTo>
                              <a:lnTo>
                                <a:pt x="128" y="0"/>
                              </a:lnTo>
                              <a:lnTo>
                                <a:pt x="323" y="0"/>
                              </a:lnTo>
                              <a:lnTo>
                                <a:pt x="331" y="0"/>
                              </a:lnTo>
                              <a:lnTo>
                                <a:pt x="340" y="0"/>
                              </a:lnTo>
                              <a:lnTo>
                                <a:pt x="394" y="21"/>
                              </a:lnTo>
                              <a:lnTo>
                                <a:pt x="401" y="26"/>
                              </a:lnTo>
                              <a:lnTo>
                                <a:pt x="429" y="56"/>
                              </a:lnTo>
                              <a:lnTo>
                                <a:pt x="434" y="63"/>
                              </a:lnTo>
                              <a:lnTo>
                                <a:pt x="448" y="102"/>
                              </a:lnTo>
                              <a:lnTo>
                                <a:pt x="450" y="110"/>
                              </a:lnTo>
                              <a:lnTo>
                                <a:pt x="450" y="119"/>
                              </a:lnTo>
                              <a:lnTo>
                                <a:pt x="450" y="127"/>
                              </a:lnTo>
                              <a:lnTo>
                                <a:pt x="450" y="136"/>
                              </a:lnTo>
                              <a:lnTo>
                                <a:pt x="429" y="198"/>
                              </a:lnTo>
                              <a:lnTo>
                                <a:pt x="424" y="205"/>
                              </a:lnTo>
                              <a:lnTo>
                                <a:pt x="394" y="233"/>
                              </a:lnTo>
                              <a:lnTo>
                                <a:pt x="387" y="238"/>
                              </a:lnTo>
                              <a:lnTo>
                                <a:pt x="380" y="242"/>
                              </a:lnTo>
                              <a:lnTo>
                                <a:pt x="372" y="245"/>
                              </a:lnTo>
                              <a:lnTo>
                                <a:pt x="364" y="248"/>
                              </a:lnTo>
                              <a:lnTo>
                                <a:pt x="323" y="255"/>
                              </a:lnTo>
                              <a:lnTo>
                                <a:pt x="128" y="255"/>
                              </a:lnTo>
                              <a:lnTo>
                                <a:pt x="79" y="245"/>
                              </a:lnTo>
                              <a:lnTo>
                                <a:pt x="71" y="242"/>
                              </a:lnTo>
                              <a:lnTo>
                                <a:pt x="64" y="238"/>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412C666" id="Forma libre: forma 378" o:spid="_x0000_s1026" style="position:absolute;margin-left:89.35pt;margin-top:111.45pt;width:22.5pt;height:12.75pt;z-index:25167061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" path="m,127r,-8l1,110r2,-8l5,94,7,86r3,-8l13,71r4,-8l22,56r5,-7l79,9,120,r8,l323,r8,l340,r54,21l401,26r28,30l434,63r14,39l450,110r,9l450,127r,9l429,198r-5,7l394,233r-7,5l380,242r-8,3l364,248r-41,7l128,255,79,245r-8,-3l64,238r-7,-5l50,228,10,176,7,168,5,160,3,152,1,144,,136r,-9xe" filled="f" strokecolor="#99a0a6">
                <v:path arrowok="t" o:connecttype="custom" o:connectlocs="0,1496060;0,1490980;635,1485265;1905,1480185;3175,1475105;4445,1470025;6350,1464945;8255,1460500;10795,1455420;13970,1450975;17145,1446530;50165,1421130;76200,1415415;81280,1415415;205105,1415415;210185,1415415;215900,1415415;250190,1428750;254635,1431925;272415,1450975;275590,1455420;284480,1480185;285750,1485265;285750,1490980;285750,1496060;285750,1501775;272415,1541145;269240,1545590;250190,1563370;245745,1566545;241300,1569085;236220,1570990;231140,1572895;205105,1577340;81280,1577340;50165,1570990;45085,1569085;40640,1566545;36195,1563370;31750,1560195;6350,1527175;4445,1522095;3175,1517015;1905,1511935;635,1506855;0,1501775;0,1496060" o:connectangles="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671641" behindDoc="0" locked="0" layoutInCell="1" allowOverlap="1" wp14:anchorId="2F622A98" wp14:editId="3AEAE224">
                <wp:simplePos x="0" y="0"/>
                <wp:positionH relativeFrom="page">
                  <wp:posOffset>1134745</wp:posOffset>
                </wp:positionH>
                <wp:positionV relativeFrom="paragraph">
                  <wp:posOffset>1701165</wp:posOffset>
                </wp:positionV>
                <wp:extent cx="285750" cy="161925"/>
                <wp:effectExtent l="10795" t="12065" r="8255" b="6985"/>
                <wp:wrapNone/>
                <wp:docPr id="377" name="Forma libre: forma 3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2806 2679"/>
                            <a:gd name="T3" fmla="*/ 2806 h 255"/>
                            <a:gd name="T4" fmla="+- 0 1787 1787"/>
                            <a:gd name="T5" fmla="*/ T4 w 450"/>
                            <a:gd name="T6" fmla="+- 0 2798 2679"/>
                            <a:gd name="T7" fmla="*/ 2798 h 255"/>
                            <a:gd name="T8" fmla="+- 0 1788 1787"/>
                            <a:gd name="T9" fmla="*/ T8 w 450"/>
                            <a:gd name="T10" fmla="+- 0 2789 2679"/>
                            <a:gd name="T11" fmla="*/ 2789 h 255"/>
                            <a:gd name="T12" fmla="+- 0 1790 1787"/>
                            <a:gd name="T13" fmla="*/ T12 w 450"/>
                            <a:gd name="T14" fmla="+- 0 2781 2679"/>
                            <a:gd name="T15" fmla="*/ 2781 h 255"/>
                            <a:gd name="T16" fmla="+- 0 1792 1787"/>
                            <a:gd name="T17" fmla="*/ T16 w 450"/>
                            <a:gd name="T18" fmla="+- 0 2773 2679"/>
                            <a:gd name="T19" fmla="*/ 2773 h 255"/>
                            <a:gd name="T20" fmla="+- 0 1794 1787"/>
                            <a:gd name="T21" fmla="*/ T20 w 450"/>
                            <a:gd name="T22" fmla="+- 0 2765 2679"/>
                            <a:gd name="T23" fmla="*/ 2765 h 255"/>
                            <a:gd name="T24" fmla="+- 0 1797 1787"/>
                            <a:gd name="T25" fmla="*/ T24 w 450"/>
                            <a:gd name="T26" fmla="+- 0 2757 2679"/>
                            <a:gd name="T27" fmla="*/ 2757 h 255"/>
                            <a:gd name="T28" fmla="+- 0 1800 1787"/>
                            <a:gd name="T29" fmla="*/ T28 w 450"/>
                            <a:gd name="T30" fmla="+- 0 2750 2679"/>
                            <a:gd name="T31" fmla="*/ 2750 h 255"/>
                            <a:gd name="T32" fmla="+- 0 1844 1787"/>
                            <a:gd name="T33" fmla="*/ T32 w 450"/>
                            <a:gd name="T34" fmla="+- 0 2700 2679"/>
                            <a:gd name="T35" fmla="*/ 2700 h 255"/>
                            <a:gd name="T36" fmla="+- 0 1866 1787"/>
                            <a:gd name="T37" fmla="*/ T36 w 450"/>
                            <a:gd name="T38" fmla="+- 0 2688 2679"/>
                            <a:gd name="T39" fmla="*/ 2688 h 255"/>
                            <a:gd name="T40" fmla="+- 0 1874 1787"/>
                            <a:gd name="T41" fmla="*/ T40 w 450"/>
                            <a:gd name="T42" fmla="+- 0 2685 2679"/>
                            <a:gd name="T43" fmla="*/ 2685 h 255"/>
                            <a:gd name="T44" fmla="+- 0 1882 1787"/>
                            <a:gd name="T45" fmla="*/ T44 w 450"/>
                            <a:gd name="T46" fmla="+- 0 2683 2679"/>
                            <a:gd name="T47" fmla="*/ 2683 h 255"/>
                            <a:gd name="T48" fmla="+- 0 1890 1787"/>
                            <a:gd name="T49" fmla="*/ T48 w 450"/>
                            <a:gd name="T50" fmla="+- 0 2681 2679"/>
                            <a:gd name="T51" fmla="*/ 2681 h 255"/>
                            <a:gd name="T52" fmla="+- 0 1898 1787"/>
                            <a:gd name="T53" fmla="*/ T52 w 450"/>
                            <a:gd name="T54" fmla="+- 0 2679 2679"/>
                            <a:gd name="T55" fmla="*/ 2679 h 255"/>
                            <a:gd name="T56" fmla="+- 0 1907 1787"/>
                            <a:gd name="T57" fmla="*/ T56 w 450"/>
                            <a:gd name="T58" fmla="+- 0 2679 2679"/>
                            <a:gd name="T59" fmla="*/ 2679 h 255"/>
                            <a:gd name="T60" fmla="+- 0 1915 1787"/>
                            <a:gd name="T61" fmla="*/ T60 w 450"/>
                            <a:gd name="T62" fmla="+- 0 2679 2679"/>
                            <a:gd name="T63" fmla="*/ 2679 h 255"/>
                            <a:gd name="T64" fmla="+- 0 2110 1787"/>
                            <a:gd name="T65" fmla="*/ T64 w 450"/>
                            <a:gd name="T66" fmla="+- 0 2679 2679"/>
                            <a:gd name="T67" fmla="*/ 2679 h 255"/>
                            <a:gd name="T68" fmla="+- 0 2118 1787"/>
                            <a:gd name="T69" fmla="*/ T68 w 450"/>
                            <a:gd name="T70" fmla="+- 0 2679 2679"/>
                            <a:gd name="T71" fmla="*/ 2679 h 255"/>
                            <a:gd name="T72" fmla="+- 0 2127 1787"/>
                            <a:gd name="T73" fmla="*/ T72 w 450"/>
                            <a:gd name="T74" fmla="+- 0 2679 2679"/>
                            <a:gd name="T75" fmla="*/ 2679 h 255"/>
                            <a:gd name="T76" fmla="+- 0 2135 1787"/>
                            <a:gd name="T77" fmla="*/ T76 w 450"/>
                            <a:gd name="T78" fmla="+- 0 2681 2679"/>
                            <a:gd name="T79" fmla="*/ 2681 h 255"/>
                            <a:gd name="T80" fmla="+- 0 2143 1787"/>
                            <a:gd name="T81" fmla="*/ T80 w 450"/>
                            <a:gd name="T82" fmla="+- 0 2683 2679"/>
                            <a:gd name="T83" fmla="*/ 2683 h 255"/>
                            <a:gd name="T84" fmla="+- 0 2151 1787"/>
                            <a:gd name="T85" fmla="*/ T84 w 450"/>
                            <a:gd name="T86" fmla="+- 0 2685 2679"/>
                            <a:gd name="T87" fmla="*/ 2685 h 255"/>
                            <a:gd name="T88" fmla="+- 0 2159 1787"/>
                            <a:gd name="T89" fmla="*/ T88 w 450"/>
                            <a:gd name="T90" fmla="+- 0 2688 2679"/>
                            <a:gd name="T91" fmla="*/ 2688 h 255"/>
                            <a:gd name="T92" fmla="+- 0 2167 1787"/>
                            <a:gd name="T93" fmla="*/ T92 w 450"/>
                            <a:gd name="T94" fmla="+- 0 2692 2679"/>
                            <a:gd name="T95" fmla="*/ 2692 h 255"/>
                            <a:gd name="T96" fmla="+- 0 2216 1787"/>
                            <a:gd name="T97" fmla="*/ T96 w 450"/>
                            <a:gd name="T98" fmla="+- 0 2735 2679"/>
                            <a:gd name="T99" fmla="*/ 2735 h 255"/>
                            <a:gd name="T100" fmla="+- 0 2228 1787"/>
                            <a:gd name="T101" fmla="*/ T100 w 450"/>
                            <a:gd name="T102" fmla="+- 0 2757 2679"/>
                            <a:gd name="T103" fmla="*/ 2757 h 255"/>
                            <a:gd name="T104" fmla="+- 0 2231 1787"/>
                            <a:gd name="T105" fmla="*/ T104 w 450"/>
                            <a:gd name="T106" fmla="+- 0 2765 2679"/>
                            <a:gd name="T107" fmla="*/ 2765 h 255"/>
                            <a:gd name="T108" fmla="+- 0 2237 1787"/>
                            <a:gd name="T109" fmla="*/ T108 w 450"/>
                            <a:gd name="T110" fmla="+- 0 2806 2679"/>
                            <a:gd name="T111" fmla="*/ 2806 h 255"/>
                            <a:gd name="T112" fmla="+- 0 2237 1787"/>
                            <a:gd name="T113" fmla="*/ T112 w 450"/>
                            <a:gd name="T114" fmla="+- 0 2815 2679"/>
                            <a:gd name="T115" fmla="*/ 2815 h 255"/>
                            <a:gd name="T116" fmla="+- 0 2216 1787"/>
                            <a:gd name="T117" fmla="*/ T116 w 450"/>
                            <a:gd name="T118" fmla="+- 0 2877 2679"/>
                            <a:gd name="T119" fmla="*/ 2877 h 255"/>
                            <a:gd name="T120" fmla="+- 0 2200 1787"/>
                            <a:gd name="T121" fmla="*/ T120 w 450"/>
                            <a:gd name="T122" fmla="+- 0 2896 2679"/>
                            <a:gd name="T123" fmla="*/ 2896 h 255"/>
                            <a:gd name="T124" fmla="+- 0 2194 1787"/>
                            <a:gd name="T125" fmla="*/ T124 w 450"/>
                            <a:gd name="T126" fmla="+- 0 2902 2679"/>
                            <a:gd name="T127" fmla="*/ 2902 h 255"/>
                            <a:gd name="T128" fmla="+- 0 2188 1787"/>
                            <a:gd name="T129" fmla="*/ T128 w 450"/>
                            <a:gd name="T130" fmla="+- 0 2907 2679"/>
                            <a:gd name="T131" fmla="*/ 2907 h 255"/>
                            <a:gd name="T132" fmla="+- 0 2181 1787"/>
                            <a:gd name="T133" fmla="*/ T132 w 450"/>
                            <a:gd name="T134" fmla="+- 0 2912 2679"/>
                            <a:gd name="T135" fmla="*/ 2912 h 255"/>
                            <a:gd name="T136" fmla="+- 0 2174 1787"/>
                            <a:gd name="T137" fmla="*/ T136 w 450"/>
                            <a:gd name="T138" fmla="+- 0 2917 2679"/>
                            <a:gd name="T139" fmla="*/ 2917 h 255"/>
                            <a:gd name="T140" fmla="+- 0 2167 1787"/>
                            <a:gd name="T141" fmla="*/ T140 w 450"/>
                            <a:gd name="T142" fmla="+- 0 2921 2679"/>
                            <a:gd name="T143" fmla="*/ 2921 h 255"/>
                            <a:gd name="T144" fmla="+- 0 2159 1787"/>
                            <a:gd name="T145" fmla="*/ T144 w 450"/>
                            <a:gd name="T146" fmla="+- 0 2924 2679"/>
                            <a:gd name="T147" fmla="*/ 2924 h 255"/>
                            <a:gd name="T148" fmla="+- 0 2151 1787"/>
                            <a:gd name="T149" fmla="*/ T148 w 450"/>
                            <a:gd name="T150" fmla="+- 0 2927 2679"/>
                            <a:gd name="T151" fmla="*/ 2927 h 255"/>
                            <a:gd name="T152" fmla="+- 0 2110 1787"/>
                            <a:gd name="T153" fmla="*/ T152 w 450"/>
                            <a:gd name="T154" fmla="+- 0 2934 2679"/>
                            <a:gd name="T155" fmla="*/ 2934 h 255"/>
                            <a:gd name="T156" fmla="+- 0 1915 1787"/>
                            <a:gd name="T157" fmla="*/ T156 w 450"/>
                            <a:gd name="T158" fmla="+- 0 2934 2679"/>
                            <a:gd name="T159" fmla="*/ 2934 h 255"/>
                            <a:gd name="T160" fmla="+- 0 1866 1787"/>
                            <a:gd name="T161" fmla="*/ T160 w 450"/>
                            <a:gd name="T162" fmla="+- 0 2924 2679"/>
                            <a:gd name="T163" fmla="*/ 2924 h 255"/>
                            <a:gd name="T164" fmla="+- 0 1858 1787"/>
                            <a:gd name="T165" fmla="*/ T164 w 450"/>
                            <a:gd name="T166" fmla="+- 0 2921 2679"/>
                            <a:gd name="T167" fmla="*/ 2921 h 255"/>
                            <a:gd name="T168" fmla="+- 0 1851 1787"/>
                            <a:gd name="T169" fmla="*/ T168 w 450"/>
                            <a:gd name="T170" fmla="+- 0 2917 2679"/>
                            <a:gd name="T171" fmla="*/ 2917 h 255"/>
                            <a:gd name="T172" fmla="+- 0 1844 1787"/>
                            <a:gd name="T173" fmla="*/ T172 w 450"/>
                            <a:gd name="T174" fmla="+- 0 2912 2679"/>
                            <a:gd name="T175" fmla="*/ 2912 h 255"/>
                            <a:gd name="T176" fmla="+- 0 1837 1787"/>
                            <a:gd name="T177" fmla="*/ T176 w 450"/>
                            <a:gd name="T178" fmla="+- 0 2907 2679"/>
                            <a:gd name="T179" fmla="*/ 2907 h 255"/>
                            <a:gd name="T180" fmla="+- 0 1831 1787"/>
                            <a:gd name="T181" fmla="*/ T180 w 450"/>
                            <a:gd name="T182" fmla="+- 0 2902 2679"/>
                            <a:gd name="T183" fmla="*/ 2902 h 255"/>
                            <a:gd name="T184" fmla="+- 0 1825 1787"/>
                            <a:gd name="T185" fmla="*/ T184 w 450"/>
                            <a:gd name="T186" fmla="+- 0 2896 2679"/>
                            <a:gd name="T187" fmla="*/ 2896 h 255"/>
                            <a:gd name="T188" fmla="+- 0 1819 1787"/>
                            <a:gd name="T189" fmla="*/ T188 w 450"/>
                            <a:gd name="T190" fmla="+- 0 2890 2679"/>
                            <a:gd name="T191" fmla="*/ 2890 h 255"/>
                            <a:gd name="T192" fmla="+- 0 1790 1787"/>
                            <a:gd name="T193" fmla="*/ T192 w 450"/>
                            <a:gd name="T194" fmla="+- 0 2831 2679"/>
                            <a:gd name="T195" fmla="*/ 2831 h 255"/>
                            <a:gd name="T196" fmla="+- 0 1788 1787"/>
                            <a:gd name="T197" fmla="*/ T196 w 450"/>
                            <a:gd name="T198" fmla="+- 0 2823 2679"/>
                            <a:gd name="T199" fmla="*/ 2823 h 255"/>
                            <a:gd name="T200" fmla="+- 0 1787 1787"/>
                            <a:gd name="T201" fmla="*/ T200 w 450"/>
                            <a:gd name="T202" fmla="+- 0 2815 2679"/>
                            <a:gd name="T203" fmla="*/ 2815 h 255"/>
                            <a:gd name="T204" fmla="+- 0 1787 1787"/>
                            <a:gd name="T205" fmla="*/ T204 w 450"/>
                            <a:gd name="T206" fmla="+- 0 2806 2679"/>
                            <a:gd name="T207" fmla="*/ 28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450" h="255">
                              <a:moveTo>
                                <a:pt x="0" y="127"/>
                              </a:moveTo>
                              <a:lnTo>
                                <a:pt x="0" y="119"/>
                              </a:lnTo>
                              <a:lnTo>
                                <a:pt x="1" y="110"/>
                              </a:lnTo>
                              <a:lnTo>
                                <a:pt x="3" y="102"/>
                              </a:lnTo>
                              <a:lnTo>
                                <a:pt x="5" y="94"/>
                              </a:lnTo>
                              <a:lnTo>
                                <a:pt x="7" y="86"/>
                              </a:lnTo>
                              <a:lnTo>
                                <a:pt x="10" y="78"/>
                              </a:lnTo>
                              <a:lnTo>
                                <a:pt x="13" y="71"/>
                              </a:lnTo>
                              <a:lnTo>
                                <a:pt x="57" y="2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29" y="56"/>
                              </a:lnTo>
                              <a:lnTo>
                                <a:pt x="441" y="78"/>
                              </a:lnTo>
                              <a:lnTo>
                                <a:pt x="444" y="86"/>
                              </a:lnTo>
                              <a:lnTo>
                                <a:pt x="450" y="127"/>
                              </a:lnTo>
                              <a:lnTo>
                                <a:pt x="450" y="136"/>
                              </a:lnTo>
                              <a:lnTo>
                                <a:pt x="429" y="198"/>
                              </a:lnTo>
                              <a:lnTo>
                                <a:pt x="413" y="217"/>
                              </a:lnTo>
                              <a:lnTo>
                                <a:pt x="407" y="223"/>
                              </a:lnTo>
                              <a:lnTo>
                                <a:pt x="401" y="228"/>
                              </a:lnTo>
                              <a:lnTo>
                                <a:pt x="394" y="233"/>
                              </a:lnTo>
                              <a:lnTo>
                                <a:pt x="387" y="238"/>
                              </a:lnTo>
                              <a:lnTo>
                                <a:pt x="380" y="242"/>
                              </a:lnTo>
                              <a:lnTo>
                                <a:pt x="372" y="245"/>
                              </a:lnTo>
                              <a:lnTo>
                                <a:pt x="364" y="248"/>
                              </a:lnTo>
                              <a:lnTo>
                                <a:pt x="323" y="255"/>
                              </a:lnTo>
                              <a:lnTo>
                                <a:pt x="128" y="255"/>
                              </a:lnTo>
                              <a:lnTo>
                                <a:pt x="79" y="245"/>
                              </a:lnTo>
                              <a:lnTo>
                                <a:pt x="71" y="242"/>
                              </a:lnTo>
                              <a:lnTo>
                                <a:pt x="64" y="238"/>
                              </a:lnTo>
                              <a:lnTo>
                                <a:pt x="57" y="233"/>
                              </a:lnTo>
                              <a:lnTo>
                                <a:pt x="50" y="228"/>
                              </a:lnTo>
                              <a:lnTo>
                                <a:pt x="44" y="223"/>
                              </a:lnTo>
                              <a:lnTo>
                                <a:pt x="38" y="217"/>
                              </a:lnTo>
                              <a:lnTo>
                                <a:pt x="32" y="211"/>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EA5DF2D" id="Forma libre: forma 377" o:spid="_x0000_s1026" style="position:absolute;margin-left:89.35pt;margin-top:133.95pt;width:22.5pt;height:12.75pt;z-index:2516716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" path="m,127r,-8l1,110r2,-8l5,94,7,86r3,-8l13,71,57,21,79,9,87,6,95,4r8,-2l111,r9,l128,,323,r8,l340,r8,2l356,4r8,2l372,9r8,4l429,56r12,22l444,86r6,41l450,136r-21,62l413,217r-6,6l401,228r-7,5l387,238r-7,4l372,245r-8,3l323,255r-195,l79,245r-8,-3l64,238r-7,-5l50,228r-6,-5l38,217r-6,-6l3,152,1,144,,136r,-9xe" filled="f" strokecolor="#99a0a6">
                <v:path arrowok="t" o:connecttype="custom" o:connectlocs="0,1781810;0,1776730;635,1771015;1905,1765935;3175,1760855;4445,1755775;6350,1750695;8255,1746250;36195,1714500;50165,1706880;55245,1704975;60325,1703705;65405,1702435;70485,1701165;76200,1701165;81280,1701165;205105,1701165;210185,1701165;215900,1701165;220980,1702435;226060,1703705;231140,1704975;236220,1706880;241300,1709420;272415,1736725;280035,1750695;281940,1755775;285750,1781810;285750,1787525;272415,1826895;262255,1838960;258445,1842770;254635,1845945;250190,1849120;245745,1852295;241300,1854835;236220,1856740;231140,1858645;205105,1863090;81280,1863090;50165,1856740;45085,1854835;40640,1852295;36195,1849120;31750,1845945;27940,1842770;24130,1838960;20320,1835150;1905,1797685;635,1792605;0,1787525;0,1781810" o:connectangles="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672665" behindDoc="0" locked="0" layoutInCell="1" allowOverlap="1" wp14:anchorId="6408E8D3" wp14:editId="050D939C">
                <wp:simplePos x="0" y="0"/>
                <wp:positionH relativeFrom="page">
                  <wp:posOffset>1134745</wp:posOffset>
                </wp:positionH>
                <wp:positionV relativeFrom="paragraph">
                  <wp:posOffset>1986915</wp:posOffset>
                </wp:positionV>
                <wp:extent cx="285750" cy="161925"/>
                <wp:effectExtent l="10795" t="12065" r="8255" b="6985"/>
                <wp:wrapNone/>
                <wp:docPr id="376" name="Forma libre: forma 3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3256 3129"/>
                            <a:gd name="T3" fmla="*/ 3256 h 255"/>
                            <a:gd name="T4" fmla="+- 0 1787 1787"/>
                            <a:gd name="T5" fmla="*/ T4 w 450"/>
                            <a:gd name="T6" fmla="+- 0 3248 3129"/>
                            <a:gd name="T7" fmla="*/ 3248 h 255"/>
                            <a:gd name="T8" fmla="+- 0 1788 1787"/>
                            <a:gd name="T9" fmla="*/ T8 w 450"/>
                            <a:gd name="T10" fmla="+- 0 3239 3129"/>
                            <a:gd name="T11" fmla="*/ 3239 h 255"/>
                            <a:gd name="T12" fmla="+- 0 1790 1787"/>
                            <a:gd name="T13" fmla="*/ T12 w 450"/>
                            <a:gd name="T14" fmla="+- 0 3231 3129"/>
                            <a:gd name="T15" fmla="*/ 3231 h 255"/>
                            <a:gd name="T16" fmla="+- 0 1792 1787"/>
                            <a:gd name="T17" fmla="*/ T16 w 450"/>
                            <a:gd name="T18" fmla="+- 0 3223 3129"/>
                            <a:gd name="T19" fmla="*/ 3223 h 255"/>
                            <a:gd name="T20" fmla="+- 0 1794 1787"/>
                            <a:gd name="T21" fmla="*/ T20 w 450"/>
                            <a:gd name="T22" fmla="+- 0 3215 3129"/>
                            <a:gd name="T23" fmla="*/ 3215 h 255"/>
                            <a:gd name="T24" fmla="+- 0 1797 1787"/>
                            <a:gd name="T25" fmla="*/ T24 w 450"/>
                            <a:gd name="T26" fmla="+- 0 3207 3129"/>
                            <a:gd name="T27" fmla="*/ 3207 h 255"/>
                            <a:gd name="T28" fmla="+- 0 1800 1787"/>
                            <a:gd name="T29" fmla="*/ T28 w 450"/>
                            <a:gd name="T30" fmla="+- 0 3200 3129"/>
                            <a:gd name="T31" fmla="*/ 3200 h 255"/>
                            <a:gd name="T32" fmla="+- 0 1804 1787"/>
                            <a:gd name="T33" fmla="*/ T32 w 450"/>
                            <a:gd name="T34" fmla="+- 0 3192 3129"/>
                            <a:gd name="T35" fmla="*/ 3192 h 255"/>
                            <a:gd name="T36" fmla="+- 0 1809 1787"/>
                            <a:gd name="T37" fmla="*/ T36 w 450"/>
                            <a:gd name="T38" fmla="+- 0 3185 3129"/>
                            <a:gd name="T39" fmla="*/ 3185 h 255"/>
                            <a:gd name="T40" fmla="+- 0 1814 1787"/>
                            <a:gd name="T41" fmla="*/ T40 w 450"/>
                            <a:gd name="T42" fmla="+- 0 3178 3129"/>
                            <a:gd name="T43" fmla="*/ 3178 h 255"/>
                            <a:gd name="T44" fmla="+- 0 1866 1787"/>
                            <a:gd name="T45" fmla="*/ T44 w 450"/>
                            <a:gd name="T46" fmla="+- 0 3138 3129"/>
                            <a:gd name="T47" fmla="*/ 3138 h 255"/>
                            <a:gd name="T48" fmla="+- 0 1874 1787"/>
                            <a:gd name="T49" fmla="*/ T48 w 450"/>
                            <a:gd name="T50" fmla="+- 0 3135 3129"/>
                            <a:gd name="T51" fmla="*/ 3135 h 255"/>
                            <a:gd name="T52" fmla="+- 0 1915 1787"/>
                            <a:gd name="T53" fmla="*/ T52 w 450"/>
                            <a:gd name="T54" fmla="+- 0 3129 3129"/>
                            <a:gd name="T55" fmla="*/ 3129 h 255"/>
                            <a:gd name="T56" fmla="+- 0 2110 1787"/>
                            <a:gd name="T57" fmla="*/ T56 w 450"/>
                            <a:gd name="T58" fmla="+- 0 3129 3129"/>
                            <a:gd name="T59" fmla="*/ 3129 h 255"/>
                            <a:gd name="T60" fmla="+- 0 2159 1787"/>
                            <a:gd name="T61" fmla="*/ T60 w 450"/>
                            <a:gd name="T62" fmla="+- 0 3138 3129"/>
                            <a:gd name="T63" fmla="*/ 3138 h 255"/>
                            <a:gd name="T64" fmla="+- 0 2167 1787"/>
                            <a:gd name="T65" fmla="*/ T64 w 450"/>
                            <a:gd name="T66" fmla="+- 0 3142 3129"/>
                            <a:gd name="T67" fmla="*/ 3142 h 255"/>
                            <a:gd name="T68" fmla="+- 0 2216 1787"/>
                            <a:gd name="T69" fmla="*/ T68 w 450"/>
                            <a:gd name="T70" fmla="+- 0 3185 3129"/>
                            <a:gd name="T71" fmla="*/ 3185 h 255"/>
                            <a:gd name="T72" fmla="+- 0 2221 1787"/>
                            <a:gd name="T73" fmla="*/ T72 w 450"/>
                            <a:gd name="T74" fmla="+- 0 3192 3129"/>
                            <a:gd name="T75" fmla="*/ 3192 h 255"/>
                            <a:gd name="T76" fmla="+- 0 2237 1787"/>
                            <a:gd name="T77" fmla="*/ T76 w 450"/>
                            <a:gd name="T78" fmla="+- 0 3256 3129"/>
                            <a:gd name="T79" fmla="*/ 3256 h 255"/>
                            <a:gd name="T80" fmla="+- 0 2237 1787"/>
                            <a:gd name="T81" fmla="*/ T80 w 450"/>
                            <a:gd name="T82" fmla="+- 0 3265 3129"/>
                            <a:gd name="T83" fmla="*/ 3265 h 255"/>
                            <a:gd name="T84" fmla="+- 0 2216 1787"/>
                            <a:gd name="T85" fmla="*/ T84 w 450"/>
                            <a:gd name="T86" fmla="+- 0 3327 3129"/>
                            <a:gd name="T87" fmla="*/ 3327 h 255"/>
                            <a:gd name="T88" fmla="+- 0 2211 1787"/>
                            <a:gd name="T89" fmla="*/ T88 w 450"/>
                            <a:gd name="T90" fmla="+- 0 3334 3129"/>
                            <a:gd name="T91" fmla="*/ 3334 h 255"/>
                            <a:gd name="T92" fmla="+- 0 2159 1787"/>
                            <a:gd name="T93" fmla="*/ T92 w 450"/>
                            <a:gd name="T94" fmla="+- 0 3374 3129"/>
                            <a:gd name="T95" fmla="*/ 3374 h 255"/>
                            <a:gd name="T96" fmla="+- 0 2110 1787"/>
                            <a:gd name="T97" fmla="*/ T96 w 450"/>
                            <a:gd name="T98" fmla="+- 0 3384 3129"/>
                            <a:gd name="T99" fmla="*/ 3384 h 255"/>
                            <a:gd name="T100" fmla="+- 0 1915 1787"/>
                            <a:gd name="T101" fmla="*/ T100 w 450"/>
                            <a:gd name="T102" fmla="+- 0 3384 3129"/>
                            <a:gd name="T103" fmla="*/ 3384 h 255"/>
                            <a:gd name="T104" fmla="+- 0 1851 1787"/>
                            <a:gd name="T105" fmla="*/ T104 w 450"/>
                            <a:gd name="T106" fmla="+- 0 3367 3129"/>
                            <a:gd name="T107" fmla="*/ 3367 h 255"/>
                            <a:gd name="T108" fmla="+- 0 1804 1787"/>
                            <a:gd name="T109" fmla="*/ T108 w 450"/>
                            <a:gd name="T110" fmla="+- 0 3320 3129"/>
                            <a:gd name="T111" fmla="*/ 3320 h 255"/>
                            <a:gd name="T112" fmla="+- 0 1797 1787"/>
                            <a:gd name="T113" fmla="*/ T112 w 450"/>
                            <a:gd name="T114" fmla="+- 0 3305 3129"/>
                            <a:gd name="T115" fmla="*/ 3305 h 255"/>
                            <a:gd name="T116" fmla="+- 0 1794 1787"/>
                            <a:gd name="T117" fmla="*/ T116 w 450"/>
                            <a:gd name="T118" fmla="+- 0 3297 3129"/>
                            <a:gd name="T119" fmla="*/ 3297 h 255"/>
                            <a:gd name="T120" fmla="+- 0 1792 1787"/>
                            <a:gd name="T121" fmla="*/ T120 w 450"/>
                            <a:gd name="T122" fmla="+- 0 3289 3129"/>
                            <a:gd name="T123" fmla="*/ 3289 h 255"/>
                            <a:gd name="T124" fmla="+- 0 1790 1787"/>
                            <a:gd name="T125" fmla="*/ T124 w 450"/>
                            <a:gd name="T126" fmla="+- 0 3281 3129"/>
                            <a:gd name="T127" fmla="*/ 3281 h 255"/>
                            <a:gd name="T128" fmla="+- 0 1788 1787"/>
                            <a:gd name="T129" fmla="*/ T128 w 450"/>
                            <a:gd name="T130" fmla="+- 0 3273 3129"/>
                            <a:gd name="T131" fmla="*/ 3273 h 255"/>
                            <a:gd name="T132" fmla="+- 0 1787 1787"/>
                            <a:gd name="T133" fmla="*/ T132 w 450"/>
                            <a:gd name="T134" fmla="+- 0 3265 3129"/>
                            <a:gd name="T135" fmla="*/ 3265 h 255"/>
                            <a:gd name="T136" fmla="+- 0 1787 1787"/>
                            <a:gd name="T137" fmla="*/ T136 w 450"/>
                            <a:gd name="T138" fmla="+- 0 3256 3129"/>
                            <a:gd name="T139" fmla="*/ 32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79" y="9"/>
                              </a:lnTo>
                              <a:lnTo>
                                <a:pt x="87" y="6"/>
                              </a:lnTo>
                              <a:lnTo>
                                <a:pt x="128" y="0"/>
                              </a:lnTo>
                              <a:lnTo>
                                <a:pt x="323" y="0"/>
                              </a:lnTo>
                              <a:lnTo>
                                <a:pt x="372" y="9"/>
                              </a:lnTo>
                              <a:lnTo>
                                <a:pt x="380" y="13"/>
                              </a:lnTo>
                              <a:lnTo>
                                <a:pt x="429" y="56"/>
                              </a:lnTo>
                              <a:lnTo>
                                <a:pt x="434" y="63"/>
                              </a:lnTo>
                              <a:lnTo>
                                <a:pt x="450" y="127"/>
                              </a:lnTo>
                              <a:lnTo>
                                <a:pt x="450" y="136"/>
                              </a:lnTo>
                              <a:lnTo>
                                <a:pt x="429" y="198"/>
                              </a:lnTo>
                              <a:lnTo>
                                <a:pt x="424" y="205"/>
                              </a:lnTo>
                              <a:lnTo>
                                <a:pt x="372" y="245"/>
                              </a:lnTo>
                              <a:lnTo>
                                <a:pt x="323" y="255"/>
                              </a:lnTo>
                              <a:lnTo>
                                <a:pt x="128" y="255"/>
                              </a:lnTo>
                              <a:lnTo>
                                <a:pt x="64" y="238"/>
                              </a:lnTo>
                              <a:lnTo>
                                <a:pt x="17" y="191"/>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EBA1FC8" id="Forma libre: forma 376" o:spid="_x0000_s1026" style="position:absolute;margin-left:89.35pt;margin-top:156.45pt;width:22.5pt;height:12.75pt;z-index:25167266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" path="m,127r,-8l1,110r2,-8l5,94,7,86r3,-8l13,71r4,-8l22,56r5,-7l79,9,87,6,128,,323,r49,9l380,13r49,43l434,63r16,64l450,136r-21,62l424,205r-52,40l323,255r-195,l64,238,17,191,10,176,7,168,5,160,3,152,1,144,,136r,-9xe" filled="f" strokecolor="#99a0a6">
                <v:path arrowok="t" o:connecttype="custom" o:connectlocs="0,2067560;0,2062480;635,2056765;1905,2051685;3175,2046605;4445,2041525;6350,2036445;8255,2032000;10795,2026920;13970,2022475;17145,2018030;50165,1992630;55245,1990725;81280,1986915;205105,1986915;236220,1992630;241300,1995170;272415,2022475;275590,2026920;285750,2067560;285750,2073275;272415,2112645;269240,2117090;236220,2142490;205105,2148840;81280,2148840;40640,2138045;10795,2108200;6350,2098675;4445,2093595;3175,2088515;1905,2083435;635,2078355;0,2073275;0,2067560" o:connectangles="0,0,0,0,0,0,0,0,0,0,0,0,0,0,0,0,0,0,0,0,0,0,0,0,0,0,0,0,0,0,0,0,0,0,0"/>
                <w10:wrap anchorx="page"/>
              </v:shape>
            </w:pict>
          </mc:Fallback>
        </mc:AlternateContent>
      </w:r>
      <w:r>
        <w:rPr>
          <w:rFonts w:ascii="Calibri"/>
          <w:noProof/>
        </w:rPr>
        <mc:AlternateContent>
          <mc:Choice Requires="wps">
            <w:drawing>
              <wp:anchor distT="0" distB="0" distL="114300" distR="114300" simplePos="0" relativeHeight="251673689" behindDoc="0" locked="0" layoutInCell="1" allowOverlap="1" wp14:anchorId="44D8DE2A" wp14:editId="2EEB7703">
                <wp:simplePos x="0" y="0"/>
                <wp:positionH relativeFrom="page">
                  <wp:posOffset>1134745</wp:posOffset>
                </wp:positionH>
                <wp:positionV relativeFrom="paragraph">
                  <wp:posOffset>2272665</wp:posOffset>
                </wp:positionV>
                <wp:extent cx="285750" cy="161925"/>
                <wp:effectExtent l="10795" t="12065" r="8255" b="6985"/>
                <wp:wrapNone/>
                <wp:docPr id="375" name="Forma libre: forma 3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3706 3579"/>
                            <a:gd name="T3" fmla="*/ 3706 h 255"/>
                            <a:gd name="T4" fmla="+- 0 1787 1787"/>
                            <a:gd name="T5" fmla="*/ T4 w 450"/>
                            <a:gd name="T6" fmla="+- 0 3698 3579"/>
                            <a:gd name="T7" fmla="*/ 3698 h 255"/>
                            <a:gd name="T8" fmla="+- 0 1788 1787"/>
                            <a:gd name="T9" fmla="*/ T8 w 450"/>
                            <a:gd name="T10" fmla="+- 0 3689 3579"/>
                            <a:gd name="T11" fmla="*/ 3689 h 255"/>
                            <a:gd name="T12" fmla="+- 0 1790 1787"/>
                            <a:gd name="T13" fmla="*/ T12 w 450"/>
                            <a:gd name="T14" fmla="+- 0 3681 3579"/>
                            <a:gd name="T15" fmla="*/ 3681 h 255"/>
                            <a:gd name="T16" fmla="+- 0 1792 1787"/>
                            <a:gd name="T17" fmla="*/ T16 w 450"/>
                            <a:gd name="T18" fmla="+- 0 3673 3579"/>
                            <a:gd name="T19" fmla="*/ 3673 h 255"/>
                            <a:gd name="T20" fmla="+- 0 1794 1787"/>
                            <a:gd name="T21" fmla="*/ T20 w 450"/>
                            <a:gd name="T22" fmla="+- 0 3665 3579"/>
                            <a:gd name="T23" fmla="*/ 3665 h 255"/>
                            <a:gd name="T24" fmla="+- 0 1797 1787"/>
                            <a:gd name="T25" fmla="*/ T24 w 450"/>
                            <a:gd name="T26" fmla="+- 0 3657 3579"/>
                            <a:gd name="T27" fmla="*/ 3657 h 255"/>
                            <a:gd name="T28" fmla="+- 0 1800 1787"/>
                            <a:gd name="T29" fmla="*/ T28 w 450"/>
                            <a:gd name="T30" fmla="+- 0 3650 3579"/>
                            <a:gd name="T31" fmla="*/ 3650 h 255"/>
                            <a:gd name="T32" fmla="+- 0 1844 1787"/>
                            <a:gd name="T33" fmla="*/ T32 w 450"/>
                            <a:gd name="T34" fmla="+- 0 3600 3579"/>
                            <a:gd name="T35" fmla="*/ 3600 h 255"/>
                            <a:gd name="T36" fmla="+- 0 1907 1787"/>
                            <a:gd name="T37" fmla="*/ T36 w 450"/>
                            <a:gd name="T38" fmla="+- 0 3579 3579"/>
                            <a:gd name="T39" fmla="*/ 3579 h 255"/>
                            <a:gd name="T40" fmla="+- 0 1915 1787"/>
                            <a:gd name="T41" fmla="*/ T40 w 450"/>
                            <a:gd name="T42" fmla="+- 0 3579 3579"/>
                            <a:gd name="T43" fmla="*/ 3579 h 255"/>
                            <a:gd name="T44" fmla="+- 0 2110 1787"/>
                            <a:gd name="T45" fmla="*/ T44 w 450"/>
                            <a:gd name="T46" fmla="+- 0 3579 3579"/>
                            <a:gd name="T47" fmla="*/ 3579 h 255"/>
                            <a:gd name="T48" fmla="+- 0 2118 1787"/>
                            <a:gd name="T49" fmla="*/ T48 w 450"/>
                            <a:gd name="T50" fmla="+- 0 3579 3579"/>
                            <a:gd name="T51" fmla="*/ 3579 h 255"/>
                            <a:gd name="T52" fmla="+- 0 2127 1787"/>
                            <a:gd name="T53" fmla="*/ T52 w 450"/>
                            <a:gd name="T54" fmla="+- 0 3579 3579"/>
                            <a:gd name="T55" fmla="*/ 3579 h 255"/>
                            <a:gd name="T56" fmla="+- 0 2188 1787"/>
                            <a:gd name="T57" fmla="*/ T56 w 450"/>
                            <a:gd name="T58" fmla="+- 0 3605 3579"/>
                            <a:gd name="T59" fmla="*/ 3605 h 255"/>
                            <a:gd name="T60" fmla="+- 0 2228 1787"/>
                            <a:gd name="T61" fmla="*/ T60 w 450"/>
                            <a:gd name="T62" fmla="+- 0 3657 3579"/>
                            <a:gd name="T63" fmla="*/ 3657 h 255"/>
                            <a:gd name="T64" fmla="+- 0 2237 1787"/>
                            <a:gd name="T65" fmla="*/ T64 w 450"/>
                            <a:gd name="T66" fmla="+- 0 3706 3579"/>
                            <a:gd name="T67" fmla="*/ 3706 h 255"/>
                            <a:gd name="T68" fmla="+- 0 2237 1787"/>
                            <a:gd name="T69" fmla="*/ T68 w 450"/>
                            <a:gd name="T70" fmla="+- 0 3715 3579"/>
                            <a:gd name="T71" fmla="*/ 3715 h 255"/>
                            <a:gd name="T72" fmla="+- 0 2237 1787"/>
                            <a:gd name="T73" fmla="*/ T72 w 450"/>
                            <a:gd name="T74" fmla="+- 0 3723 3579"/>
                            <a:gd name="T75" fmla="*/ 3723 h 255"/>
                            <a:gd name="T76" fmla="+- 0 2235 1787"/>
                            <a:gd name="T77" fmla="*/ T76 w 450"/>
                            <a:gd name="T78" fmla="+- 0 3731 3579"/>
                            <a:gd name="T79" fmla="*/ 3731 h 255"/>
                            <a:gd name="T80" fmla="+- 0 2233 1787"/>
                            <a:gd name="T81" fmla="*/ T80 w 450"/>
                            <a:gd name="T82" fmla="+- 0 3739 3579"/>
                            <a:gd name="T83" fmla="*/ 3739 h 255"/>
                            <a:gd name="T84" fmla="+- 0 2200 1787"/>
                            <a:gd name="T85" fmla="*/ T84 w 450"/>
                            <a:gd name="T86" fmla="+- 0 3796 3579"/>
                            <a:gd name="T87" fmla="*/ 3796 h 255"/>
                            <a:gd name="T88" fmla="+- 0 2159 1787"/>
                            <a:gd name="T89" fmla="*/ T88 w 450"/>
                            <a:gd name="T90" fmla="+- 0 3824 3579"/>
                            <a:gd name="T91" fmla="*/ 3824 h 255"/>
                            <a:gd name="T92" fmla="+- 0 2151 1787"/>
                            <a:gd name="T93" fmla="*/ T92 w 450"/>
                            <a:gd name="T94" fmla="+- 0 3827 3579"/>
                            <a:gd name="T95" fmla="*/ 3827 h 255"/>
                            <a:gd name="T96" fmla="+- 0 2143 1787"/>
                            <a:gd name="T97" fmla="*/ T96 w 450"/>
                            <a:gd name="T98" fmla="+- 0 3830 3579"/>
                            <a:gd name="T99" fmla="*/ 3830 h 255"/>
                            <a:gd name="T100" fmla="+- 0 2135 1787"/>
                            <a:gd name="T101" fmla="*/ T100 w 450"/>
                            <a:gd name="T102" fmla="+- 0 3831 3579"/>
                            <a:gd name="T103" fmla="*/ 3831 h 255"/>
                            <a:gd name="T104" fmla="+- 0 2127 1787"/>
                            <a:gd name="T105" fmla="*/ T104 w 450"/>
                            <a:gd name="T106" fmla="+- 0 3833 3579"/>
                            <a:gd name="T107" fmla="*/ 3833 h 255"/>
                            <a:gd name="T108" fmla="+- 0 2118 1787"/>
                            <a:gd name="T109" fmla="*/ T108 w 450"/>
                            <a:gd name="T110" fmla="+- 0 3834 3579"/>
                            <a:gd name="T111" fmla="*/ 3834 h 255"/>
                            <a:gd name="T112" fmla="+- 0 2110 1787"/>
                            <a:gd name="T113" fmla="*/ T112 w 450"/>
                            <a:gd name="T114" fmla="+- 0 3834 3579"/>
                            <a:gd name="T115" fmla="*/ 3834 h 255"/>
                            <a:gd name="T116" fmla="+- 0 1915 1787"/>
                            <a:gd name="T117" fmla="*/ T116 w 450"/>
                            <a:gd name="T118" fmla="+- 0 3834 3579"/>
                            <a:gd name="T119" fmla="*/ 3834 h 255"/>
                            <a:gd name="T120" fmla="+- 0 1907 1787"/>
                            <a:gd name="T121" fmla="*/ T120 w 450"/>
                            <a:gd name="T122" fmla="+- 0 3834 3579"/>
                            <a:gd name="T123" fmla="*/ 3834 h 255"/>
                            <a:gd name="T124" fmla="+- 0 1898 1787"/>
                            <a:gd name="T125" fmla="*/ T124 w 450"/>
                            <a:gd name="T126" fmla="+- 0 3833 3579"/>
                            <a:gd name="T127" fmla="*/ 3833 h 255"/>
                            <a:gd name="T128" fmla="+- 0 1890 1787"/>
                            <a:gd name="T129" fmla="*/ T128 w 450"/>
                            <a:gd name="T130" fmla="+- 0 3831 3579"/>
                            <a:gd name="T131" fmla="*/ 3831 h 255"/>
                            <a:gd name="T132" fmla="+- 0 1882 1787"/>
                            <a:gd name="T133" fmla="*/ T132 w 450"/>
                            <a:gd name="T134" fmla="+- 0 3830 3579"/>
                            <a:gd name="T135" fmla="*/ 3830 h 255"/>
                            <a:gd name="T136" fmla="+- 0 1874 1787"/>
                            <a:gd name="T137" fmla="*/ T136 w 450"/>
                            <a:gd name="T138" fmla="+- 0 3827 3579"/>
                            <a:gd name="T139" fmla="*/ 3827 h 255"/>
                            <a:gd name="T140" fmla="+- 0 1866 1787"/>
                            <a:gd name="T141" fmla="*/ T140 w 450"/>
                            <a:gd name="T142" fmla="+- 0 3824 3579"/>
                            <a:gd name="T143" fmla="*/ 3824 h 255"/>
                            <a:gd name="T144" fmla="+- 0 1858 1787"/>
                            <a:gd name="T145" fmla="*/ T144 w 450"/>
                            <a:gd name="T146" fmla="+- 0 3821 3579"/>
                            <a:gd name="T147" fmla="*/ 3821 h 255"/>
                            <a:gd name="T148" fmla="+- 0 1809 1787"/>
                            <a:gd name="T149" fmla="*/ T148 w 450"/>
                            <a:gd name="T150" fmla="+- 0 3777 3579"/>
                            <a:gd name="T151" fmla="*/ 3777 h 255"/>
                            <a:gd name="T152" fmla="+- 0 1790 1787"/>
                            <a:gd name="T153" fmla="*/ T152 w 450"/>
                            <a:gd name="T154" fmla="+- 0 3731 3579"/>
                            <a:gd name="T155" fmla="*/ 3731 h 255"/>
                            <a:gd name="T156" fmla="+- 0 1788 1787"/>
                            <a:gd name="T157" fmla="*/ T156 w 450"/>
                            <a:gd name="T158" fmla="+- 0 3723 3579"/>
                            <a:gd name="T159" fmla="*/ 3723 h 255"/>
                            <a:gd name="T160" fmla="+- 0 1787 1787"/>
                            <a:gd name="T161" fmla="*/ T160 w 450"/>
                            <a:gd name="T162" fmla="+- 0 3715 3579"/>
                            <a:gd name="T163" fmla="*/ 3715 h 255"/>
                            <a:gd name="T164" fmla="+- 0 1787 1787"/>
                            <a:gd name="T165" fmla="*/ T164 w 450"/>
                            <a:gd name="T166" fmla="+- 0 3706 3579"/>
                            <a:gd name="T167" fmla="*/ 37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50" h="255">
                              <a:moveTo>
                                <a:pt x="0" y="127"/>
                              </a:moveTo>
                              <a:lnTo>
                                <a:pt x="0" y="119"/>
                              </a:lnTo>
                              <a:lnTo>
                                <a:pt x="1" y="110"/>
                              </a:lnTo>
                              <a:lnTo>
                                <a:pt x="3" y="102"/>
                              </a:lnTo>
                              <a:lnTo>
                                <a:pt x="5" y="94"/>
                              </a:lnTo>
                              <a:lnTo>
                                <a:pt x="7" y="86"/>
                              </a:lnTo>
                              <a:lnTo>
                                <a:pt x="10" y="78"/>
                              </a:lnTo>
                              <a:lnTo>
                                <a:pt x="13" y="71"/>
                              </a:lnTo>
                              <a:lnTo>
                                <a:pt x="57" y="21"/>
                              </a:lnTo>
                              <a:lnTo>
                                <a:pt x="120" y="0"/>
                              </a:lnTo>
                              <a:lnTo>
                                <a:pt x="128" y="0"/>
                              </a:lnTo>
                              <a:lnTo>
                                <a:pt x="323" y="0"/>
                              </a:lnTo>
                              <a:lnTo>
                                <a:pt x="331" y="0"/>
                              </a:lnTo>
                              <a:lnTo>
                                <a:pt x="340" y="0"/>
                              </a:lnTo>
                              <a:lnTo>
                                <a:pt x="401" y="26"/>
                              </a:lnTo>
                              <a:lnTo>
                                <a:pt x="441" y="78"/>
                              </a:lnTo>
                              <a:lnTo>
                                <a:pt x="450" y="127"/>
                              </a:lnTo>
                              <a:lnTo>
                                <a:pt x="450" y="136"/>
                              </a:lnTo>
                              <a:lnTo>
                                <a:pt x="450" y="144"/>
                              </a:lnTo>
                              <a:lnTo>
                                <a:pt x="448" y="152"/>
                              </a:lnTo>
                              <a:lnTo>
                                <a:pt x="446" y="160"/>
                              </a:lnTo>
                              <a:lnTo>
                                <a:pt x="413" y="217"/>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9C1179D" id="Forma libre: forma 375" o:spid="_x0000_s1026" style="position:absolute;margin-left:89.35pt;margin-top:178.95pt;width:22.5pt;height:12.75pt;z-index:2516736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" path="m,127r,-8l1,110r2,-8l5,94,7,86r3,-8l13,71,57,21,120,r8,l323,r8,l340,r61,26l441,78r9,49l450,136r,8l448,152r-2,8l413,217r-41,28l364,248r-8,3l348,252r-8,2l331,255r-8,l128,255r-8,l111,254r-8,-2l95,251r-8,-3l79,245r-8,-3l22,198,3,152,1,144,,136r,-9xe" filled="f" strokecolor="#99a0a6">
                <v:path arrowok="t" o:connecttype="custom" o:connectlocs="0,2353310;0,2348230;635,2342515;1905,2337435;3175,2332355;4445,2327275;6350,2322195;8255,2317750;36195,2286000;76200,2272665;81280,2272665;205105,2272665;210185,2272665;215900,2272665;254635,2289175;280035,2322195;285750,2353310;285750,2359025;285750,2364105;284480,2369185;283210,2374265;262255,2410460;236220,2428240;231140,2430145;226060,2432050;220980,2432685;215900,2433955;210185,2434590;205105,2434590;81280,2434590;76200,2434590;70485,2433955;65405,2432685;60325,2432050;55245,2430145;50165,2428240;45085,2426335;13970,2398395;1905,2369185;635,2364105;0,2359025;0,2353310" o:connectangles="0,0,0,0,0,0,0,0,0,0,0,0,0,0,0,0,0,0,0,0,0,0,0,0,0,0,0,0,0,0,0,0,0,0,0,0,0,0,0,0,0,0"/>
                <w10:wrap anchorx="page"/>
              </v:shape>
            </w:pict>
          </mc:Fallback>
        </mc:AlternateContent>
      </w:r>
      <w:r>
        <w:rPr>
          <w:rFonts w:ascii="Calibri"/>
          <w:noProof/>
        </w:rPr>
        <mc:AlternateContent>
          <mc:Choice Requires="wps">
            <w:drawing>
              <wp:anchor distT="0" distB="0" distL="114300" distR="114300" simplePos="0" relativeHeight="251674713" behindDoc="0" locked="0" layoutInCell="1" allowOverlap="1" wp14:anchorId="4ECFC03B" wp14:editId="101FF2E1">
                <wp:simplePos x="0" y="0"/>
                <wp:positionH relativeFrom="page">
                  <wp:posOffset>1134745</wp:posOffset>
                </wp:positionH>
                <wp:positionV relativeFrom="paragraph">
                  <wp:posOffset>2558415</wp:posOffset>
                </wp:positionV>
                <wp:extent cx="285750" cy="161925"/>
                <wp:effectExtent l="10795" t="12065" r="8255" b="6985"/>
                <wp:wrapNone/>
                <wp:docPr id="374" name="Forma libre: forma 3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4156 4029"/>
                            <a:gd name="T3" fmla="*/ 4156 h 255"/>
                            <a:gd name="T4" fmla="+- 0 1787 1787"/>
                            <a:gd name="T5" fmla="*/ T4 w 450"/>
                            <a:gd name="T6" fmla="+- 0 4148 4029"/>
                            <a:gd name="T7" fmla="*/ 4148 h 255"/>
                            <a:gd name="T8" fmla="+- 0 1788 1787"/>
                            <a:gd name="T9" fmla="*/ T8 w 450"/>
                            <a:gd name="T10" fmla="+- 0 4139 4029"/>
                            <a:gd name="T11" fmla="*/ 4139 h 255"/>
                            <a:gd name="T12" fmla="+- 0 1814 1787"/>
                            <a:gd name="T13" fmla="*/ T12 w 450"/>
                            <a:gd name="T14" fmla="+- 0 4078 4029"/>
                            <a:gd name="T15" fmla="*/ 4078 h 255"/>
                            <a:gd name="T16" fmla="+- 0 1844 1787"/>
                            <a:gd name="T17" fmla="*/ T16 w 450"/>
                            <a:gd name="T18" fmla="+- 0 4050 4029"/>
                            <a:gd name="T19" fmla="*/ 4050 h 255"/>
                            <a:gd name="T20" fmla="+- 0 1851 1787"/>
                            <a:gd name="T21" fmla="*/ T20 w 450"/>
                            <a:gd name="T22" fmla="+- 0 4045 4029"/>
                            <a:gd name="T23" fmla="*/ 4045 h 255"/>
                            <a:gd name="T24" fmla="+- 0 1858 1787"/>
                            <a:gd name="T25" fmla="*/ T24 w 450"/>
                            <a:gd name="T26" fmla="+- 0 4042 4029"/>
                            <a:gd name="T27" fmla="*/ 4042 h 255"/>
                            <a:gd name="T28" fmla="+- 0 1866 1787"/>
                            <a:gd name="T29" fmla="*/ T28 w 450"/>
                            <a:gd name="T30" fmla="+- 0 4038 4029"/>
                            <a:gd name="T31" fmla="*/ 4038 h 255"/>
                            <a:gd name="T32" fmla="+- 0 1874 1787"/>
                            <a:gd name="T33" fmla="*/ T32 w 450"/>
                            <a:gd name="T34" fmla="+- 0 4035 4029"/>
                            <a:gd name="T35" fmla="*/ 4035 h 255"/>
                            <a:gd name="T36" fmla="+- 0 1882 1787"/>
                            <a:gd name="T37" fmla="*/ T36 w 450"/>
                            <a:gd name="T38" fmla="+- 0 4033 4029"/>
                            <a:gd name="T39" fmla="*/ 4033 h 255"/>
                            <a:gd name="T40" fmla="+- 0 1890 1787"/>
                            <a:gd name="T41" fmla="*/ T40 w 450"/>
                            <a:gd name="T42" fmla="+- 0 4031 4029"/>
                            <a:gd name="T43" fmla="*/ 4031 h 255"/>
                            <a:gd name="T44" fmla="+- 0 1898 1787"/>
                            <a:gd name="T45" fmla="*/ T44 w 450"/>
                            <a:gd name="T46" fmla="+- 0 4029 4029"/>
                            <a:gd name="T47" fmla="*/ 4029 h 255"/>
                            <a:gd name="T48" fmla="+- 0 1907 1787"/>
                            <a:gd name="T49" fmla="*/ T48 w 450"/>
                            <a:gd name="T50" fmla="+- 0 4029 4029"/>
                            <a:gd name="T51" fmla="*/ 4029 h 255"/>
                            <a:gd name="T52" fmla="+- 0 1915 1787"/>
                            <a:gd name="T53" fmla="*/ T52 w 450"/>
                            <a:gd name="T54" fmla="+- 0 4029 4029"/>
                            <a:gd name="T55" fmla="*/ 4029 h 255"/>
                            <a:gd name="T56" fmla="+- 0 2110 1787"/>
                            <a:gd name="T57" fmla="*/ T56 w 450"/>
                            <a:gd name="T58" fmla="+- 0 4029 4029"/>
                            <a:gd name="T59" fmla="*/ 4029 h 255"/>
                            <a:gd name="T60" fmla="+- 0 2118 1787"/>
                            <a:gd name="T61" fmla="*/ T60 w 450"/>
                            <a:gd name="T62" fmla="+- 0 4029 4029"/>
                            <a:gd name="T63" fmla="*/ 4029 h 255"/>
                            <a:gd name="T64" fmla="+- 0 2127 1787"/>
                            <a:gd name="T65" fmla="*/ T64 w 450"/>
                            <a:gd name="T66" fmla="+- 0 4029 4029"/>
                            <a:gd name="T67" fmla="*/ 4029 h 255"/>
                            <a:gd name="T68" fmla="+- 0 2135 1787"/>
                            <a:gd name="T69" fmla="*/ T68 w 450"/>
                            <a:gd name="T70" fmla="+- 0 4031 4029"/>
                            <a:gd name="T71" fmla="*/ 4031 h 255"/>
                            <a:gd name="T72" fmla="+- 0 2143 1787"/>
                            <a:gd name="T73" fmla="*/ T72 w 450"/>
                            <a:gd name="T74" fmla="+- 0 4033 4029"/>
                            <a:gd name="T75" fmla="*/ 4033 h 255"/>
                            <a:gd name="T76" fmla="+- 0 2200 1787"/>
                            <a:gd name="T77" fmla="*/ T76 w 450"/>
                            <a:gd name="T78" fmla="+- 0 4066 4029"/>
                            <a:gd name="T79" fmla="*/ 4066 h 255"/>
                            <a:gd name="T80" fmla="+- 0 2233 1787"/>
                            <a:gd name="T81" fmla="*/ T80 w 450"/>
                            <a:gd name="T82" fmla="+- 0 4123 4029"/>
                            <a:gd name="T83" fmla="*/ 4123 h 255"/>
                            <a:gd name="T84" fmla="+- 0 2237 1787"/>
                            <a:gd name="T85" fmla="*/ T84 w 450"/>
                            <a:gd name="T86" fmla="+- 0 4156 4029"/>
                            <a:gd name="T87" fmla="*/ 4156 h 255"/>
                            <a:gd name="T88" fmla="+- 0 2237 1787"/>
                            <a:gd name="T89" fmla="*/ T88 w 450"/>
                            <a:gd name="T90" fmla="+- 0 4165 4029"/>
                            <a:gd name="T91" fmla="*/ 4165 h 255"/>
                            <a:gd name="T92" fmla="+- 0 2228 1787"/>
                            <a:gd name="T93" fmla="*/ T92 w 450"/>
                            <a:gd name="T94" fmla="+- 0 4205 4029"/>
                            <a:gd name="T95" fmla="*/ 4205 h 255"/>
                            <a:gd name="T96" fmla="+- 0 2225 1787"/>
                            <a:gd name="T97" fmla="*/ T96 w 450"/>
                            <a:gd name="T98" fmla="+- 0 4213 4029"/>
                            <a:gd name="T99" fmla="*/ 4213 h 255"/>
                            <a:gd name="T100" fmla="+- 0 2200 1787"/>
                            <a:gd name="T101" fmla="*/ T100 w 450"/>
                            <a:gd name="T102" fmla="+- 0 4246 4029"/>
                            <a:gd name="T103" fmla="*/ 4246 h 255"/>
                            <a:gd name="T104" fmla="+- 0 2194 1787"/>
                            <a:gd name="T105" fmla="*/ T104 w 450"/>
                            <a:gd name="T106" fmla="+- 0 4252 4029"/>
                            <a:gd name="T107" fmla="*/ 4252 h 255"/>
                            <a:gd name="T108" fmla="+- 0 2188 1787"/>
                            <a:gd name="T109" fmla="*/ T108 w 450"/>
                            <a:gd name="T110" fmla="+- 0 4257 4029"/>
                            <a:gd name="T111" fmla="*/ 4257 h 255"/>
                            <a:gd name="T112" fmla="+- 0 2181 1787"/>
                            <a:gd name="T113" fmla="*/ T112 w 450"/>
                            <a:gd name="T114" fmla="+- 0 4262 4029"/>
                            <a:gd name="T115" fmla="*/ 4262 h 255"/>
                            <a:gd name="T116" fmla="+- 0 2174 1787"/>
                            <a:gd name="T117" fmla="*/ T116 w 450"/>
                            <a:gd name="T118" fmla="+- 0 4267 4029"/>
                            <a:gd name="T119" fmla="*/ 4267 h 255"/>
                            <a:gd name="T120" fmla="+- 0 2167 1787"/>
                            <a:gd name="T121" fmla="*/ T120 w 450"/>
                            <a:gd name="T122" fmla="+- 0 4271 4029"/>
                            <a:gd name="T123" fmla="*/ 4271 h 255"/>
                            <a:gd name="T124" fmla="+- 0 2159 1787"/>
                            <a:gd name="T125" fmla="*/ T124 w 450"/>
                            <a:gd name="T126" fmla="+- 0 4274 4029"/>
                            <a:gd name="T127" fmla="*/ 4274 h 255"/>
                            <a:gd name="T128" fmla="+- 0 2151 1787"/>
                            <a:gd name="T129" fmla="*/ T128 w 450"/>
                            <a:gd name="T130" fmla="+- 0 4277 4029"/>
                            <a:gd name="T131" fmla="*/ 4277 h 255"/>
                            <a:gd name="T132" fmla="+- 0 2143 1787"/>
                            <a:gd name="T133" fmla="*/ T132 w 450"/>
                            <a:gd name="T134" fmla="+- 0 4280 4029"/>
                            <a:gd name="T135" fmla="*/ 4280 h 255"/>
                            <a:gd name="T136" fmla="+- 0 2135 1787"/>
                            <a:gd name="T137" fmla="*/ T136 w 450"/>
                            <a:gd name="T138" fmla="+- 0 4281 4029"/>
                            <a:gd name="T139" fmla="*/ 4281 h 255"/>
                            <a:gd name="T140" fmla="+- 0 2127 1787"/>
                            <a:gd name="T141" fmla="*/ T140 w 450"/>
                            <a:gd name="T142" fmla="+- 0 4283 4029"/>
                            <a:gd name="T143" fmla="*/ 4283 h 255"/>
                            <a:gd name="T144" fmla="+- 0 2118 1787"/>
                            <a:gd name="T145" fmla="*/ T144 w 450"/>
                            <a:gd name="T146" fmla="+- 0 4284 4029"/>
                            <a:gd name="T147" fmla="*/ 4284 h 255"/>
                            <a:gd name="T148" fmla="+- 0 2110 1787"/>
                            <a:gd name="T149" fmla="*/ T148 w 450"/>
                            <a:gd name="T150" fmla="+- 0 4284 4029"/>
                            <a:gd name="T151" fmla="*/ 4284 h 255"/>
                            <a:gd name="T152" fmla="+- 0 1915 1787"/>
                            <a:gd name="T153" fmla="*/ T152 w 450"/>
                            <a:gd name="T154" fmla="+- 0 4284 4029"/>
                            <a:gd name="T155" fmla="*/ 4284 h 255"/>
                            <a:gd name="T156" fmla="+- 0 1907 1787"/>
                            <a:gd name="T157" fmla="*/ T156 w 450"/>
                            <a:gd name="T158" fmla="+- 0 4284 4029"/>
                            <a:gd name="T159" fmla="*/ 4284 h 255"/>
                            <a:gd name="T160" fmla="+- 0 1898 1787"/>
                            <a:gd name="T161" fmla="*/ T160 w 450"/>
                            <a:gd name="T162" fmla="+- 0 4283 4029"/>
                            <a:gd name="T163" fmla="*/ 4283 h 255"/>
                            <a:gd name="T164" fmla="+- 0 1890 1787"/>
                            <a:gd name="T165" fmla="*/ T164 w 450"/>
                            <a:gd name="T166" fmla="+- 0 4281 4029"/>
                            <a:gd name="T167" fmla="*/ 4281 h 255"/>
                            <a:gd name="T168" fmla="+- 0 1882 1787"/>
                            <a:gd name="T169" fmla="*/ T168 w 450"/>
                            <a:gd name="T170" fmla="+- 0 4280 4029"/>
                            <a:gd name="T171" fmla="*/ 4280 h 255"/>
                            <a:gd name="T172" fmla="+- 0 1874 1787"/>
                            <a:gd name="T173" fmla="*/ T172 w 450"/>
                            <a:gd name="T174" fmla="+- 0 4277 4029"/>
                            <a:gd name="T175" fmla="*/ 4277 h 255"/>
                            <a:gd name="T176" fmla="+- 0 1866 1787"/>
                            <a:gd name="T177" fmla="*/ T176 w 450"/>
                            <a:gd name="T178" fmla="+- 0 4274 4029"/>
                            <a:gd name="T179" fmla="*/ 4274 h 255"/>
                            <a:gd name="T180" fmla="+- 0 1858 1787"/>
                            <a:gd name="T181" fmla="*/ T180 w 450"/>
                            <a:gd name="T182" fmla="+- 0 4271 4029"/>
                            <a:gd name="T183" fmla="*/ 4271 h 255"/>
                            <a:gd name="T184" fmla="+- 0 1851 1787"/>
                            <a:gd name="T185" fmla="*/ T184 w 450"/>
                            <a:gd name="T186" fmla="+- 0 4267 4029"/>
                            <a:gd name="T187" fmla="*/ 4267 h 255"/>
                            <a:gd name="T188" fmla="+- 0 1844 1787"/>
                            <a:gd name="T189" fmla="*/ T188 w 450"/>
                            <a:gd name="T190" fmla="+- 0 4262 4029"/>
                            <a:gd name="T191" fmla="*/ 4262 h 255"/>
                            <a:gd name="T192" fmla="+- 0 1837 1787"/>
                            <a:gd name="T193" fmla="*/ T192 w 450"/>
                            <a:gd name="T194" fmla="+- 0 4257 4029"/>
                            <a:gd name="T195" fmla="*/ 4257 h 255"/>
                            <a:gd name="T196" fmla="+- 0 1831 1787"/>
                            <a:gd name="T197" fmla="*/ T196 w 450"/>
                            <a:gd name="T198" fmla="+- 0 4252 4029"/>
                            <a:gd name="T199" fmla="*/ 4252 h 255"/>
                            <a:gd name="T200" fmla="+- 0 1825 1787"/>
                            <a:gd name="T201" fmla="*/ T200 w 450"/>
                            <a:gd name="T202" fmla="+- 0 4246 4029"/>
                            <a:gd name="T203" fmla="*/ 4246 h 255"/>
                            <a:gd name="T204" fmla="+- 0 1819 1787"/>
                            <a:gd name="T205" fmla="*/ T204 w 450"/>
                            <a:gd name="T206" fmla="+- 0 4240 4029"/>
                            <a:gd name="T207" fmla="*/ 4240 h 255"/>
                            <a:gd name="T208" fmla="+- 0 1797 1787"/>
                            <a:gd name="T209" fmla="*/ T208 w 450"/>
                            <a:gd name="T210" fmla="+- 0 4205 4029"/>
                            <a:gd name="T211" fmla="*/ 4205 h 255"/>
                            <a:gd name="T212" fmla="+- 0 1794 1787"/>
                            <a:gd name="T213" fmla="*/ T212 w 450"/>
                            <a:gd name="T214" fmla="+- 0 4197 4029"/>
                            <a:gd name="T215" fmla="*/ 4197 h 255"/>
                            <a:gd name="T216" fmla="+- 0 1792 1787"/>
                            <a:gd name="T217" fmla="*/ T216 w 450"/>
                            <a:gd name="T218" fmla="+- 0 4189 4029"/>
                            <a:gd name="T219" fmla="*/ 4189 h 255"/>
                            <a:gd name="T220" fmla="+- 0 1790 1787"/>
                            <a:gd name="T221" fmla="*/ T220 w 450"/>
                            <a:gd name="T222" fmla="+- 0 4181 4029"/>
                            <a:gd name="T223" fmla="*/ 4181 h 255"/>
                            <a:gd name="T224" fmla="+- 0 1788 1787"/>
                            <a:gd name="T225" fmla="*/ T224 w 450"/>
                            <a:gd name="T226" fmla="+- 0 4173 4029"/>
                            <a:gd name="T227" fmla="*/ 4173 h 255"/>
                            <a:gd name="T228" fmla="+- 0 1787 1787"/>
                            <a:gd name="T229" fmla="*/ T228 w 450"/>
                            <a:gd name="T230" fmla="+- 0 4165 4029"/>
                            <a:gd name="T231" fmla="*/ 4165 h 255"/>
                            <a:gd name="T232" fmla="+- 0 1787 1787"/>
                            <a:gd name="T233" fmla="*/ T232 w 450"/>
                            <a:gd name="T234" fmla="+- 0 4156 4029"/>
                            <a:gd name="T235" fmla="*/ 41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50" h="255">
                              <a:moveTo>
                                <a:pt x="0" y="127"/>
                              </a:moveTo>
                              <a:lnTo>
                                <a:pt x="0" y="119"/>
                              </a:lnTo>
                              <a:lnTo>
                                <a:pt x="1" y="110"/>
                              </a:lnTo>
                              <a:lnTo>
                                <a:pt x="27" y="49"/>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413" y="37"/>
                              </a:lnTo>
                              <a:lnTo>
                                <a:pt x="446" y="94"/>
                              </a:lnTo>
                              <a:lnTo>
                                <a:pt x="450" y="127"/>
                              </a:lnTo>
                              <a:lnTo>
                                <a:pt x="450" y="136"/>
                              </a:lnTo>
                              <a:lnTo>
                                <a:pt x="441" y="176"/>
                              </a:lnTo>
                              <a:lnTo>
                                <a:pt x="438" y="184"/>
                              </a:lnTo>
                              <a:lnTo>
                                <a:pt x="413" y="217"/>
                              </a:lnTo>
                              <a:lnTo>
                                <a:pt x="407" y="223"/>
                              </a:lnTo>
                              <a:lnTo>
                                <a:pt x="401" y="228"/>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44" y="223"/>
                              </a:lnTo>
                              <a:lnTo>
                                <a:pt x="38" y="217"/>
                              </a:lnTo>
                              <a:lnTo>
                                <a:pt x="32" y="211"/>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4D55754" id="Forma libre: forma 374" o:spid="_x0000_s1026" style="position:absolute;margin-left:89.35pt;margin-top:201.45pt;width:22.5pt;height:12.75pt;z-index:25167471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" path="m,127r,-8l1,110,27,49,57,21r7,-5l71,13,79,9,87,6,95,4r8,-2l111,r9,l128,,323,r8,l340,r8,2l356,4r57,33l446,94r4,33l450,136r-9,40l438,184r-25,33l407,223r-6,5l394,233r-7,5l380,242r-8,3l364,248r-8,3l348,252r-8,2l331,255r-8,l128,255r-8,l111,254r-8,-2l95,251r-8,-3l79,245r-8,-3l64,238r-7,-5l50,228r-6,-5l38,217r-6,-6l10,176,7,168,5,160,3,152,1,144,,136r,-9xe" filled="f" strokecolor="#99a0a6">
                <v:path arrowok="t" o:connecttype="custom" o:connectlocs="0,2639060;0,2633980;635,2628265;17145,2589530;36195,2571750;40640,2568575;45085,2566670;50165,2564130;55245,2562225;60325,2560955;65405,2559685;70485,2558415;76200,2558415;81280,2558415;205105,2558415;210185,2558415;215900,2558415;220980,2559685;226060,2560955;262255,2581910;283210,2618105;285750,2639060;285750,2644775;280035,2670175;278130,2675255;262255,2696210;258445,2700020;254635,2703195;250190,2706370;245745,2709545;241300,2712085;236220,2713990;231140,2715895;226060,2717800;220980,2718435;215900,2719705;210185,2720340;205105,2720340;81280,2720340;76200,2720340;70485,2719705;65405,2718435;60325,2717800;55245,2715895;50165,2713990;45085,2712085;40640,2709545;36195,2706370;31750,2703195;27940,2700020;24130,2696210;20320,2692400;6350,2670175;4445,2665095;3175,2660015;1905,2654935;635,2649855;0,2644775;0,2639060" o:connectangles="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675737" behindDoc="0" locked="0" layoutInCell="1" allowOverlap="1" wp14:anchorId="130E8282" wp14:editId="6F194930">
                <wp:simplePos x="0" y="0"/>
                <wp:positionH relativeFrom="page">
                  <wp:posOffset>1134745</wp:posOffset>
                </wp:positionH>
                <wp:positionV relativeFrom="paragraph">
                  <wp:posOffset>2844165</wp:posOffset>
                </wp:positionV>
                <wp:extent cx="285750" cy="161925"/>
                <wp:effectExtent l="10795" t="12065" r="8255" b="6985"/>
                <wp:wrapNone/>
                <wp:docPr id="373" name="Forma libre: forma 3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4606 4479"/>
                            <a:gd name="T3" fmla="*/ 4606 h 255"/>
                            <a:gd name="T4" fmla="+- 0 1787 1787"/>
                            <a:gd name="T5" fmla="*/ T4 w 450"/>
                            <a:gd name="T6" fmla="+- 0 4598 4479"/>
                            <a:gd name="T7" fmla="*/ 4598 h 255"/>
                            <a:gd name="T8" fmla="+- 0 1788 1787"/>
                            <a:gd name="T9" fmla="*/ T8 w 450"/>
                            <a:gd name="T10" fmla="+- 0 4589 4479"/>
                            <a:gd name="T11" fmla="*/ 4589 h 255"/>
                            <a:gd name="T12" fmla="+- 0 1790 1787"/>
                            <a:gd name="T13" fmla="*/ T12 w 450"/>
                            <a:gd name="T14" fmla="+- 0 4581 4479"/>
                            <a:gd name="T15" fmla="*/ 4581 h 255"/>
                            <a:gd name="T16" fmla="+- 0 1792 1787"/>
                            <a:gd name="T17" fmla="*/ T16 w 450"/>
                            <a:gd name="T18" fmla="+- 0 4573 4479"/>
                            <a:gd name="T19" fmla="*/ 4573 h 255"/>
                            <a:gd name="T20" fmla="+- 0 1794 1787"/>
                            <a:gd name="T21" fmla="*/ T20 w 450"/>
                            <a:gd name="T22" fmla="+- 0 4565 4479"/>
                            <a:gd name="T23" fmla="*/ 4565 h 255"/>
                            <a:gd name="T24" fmla="+- 0 1797 1787"/>
                            <a:gd name="T25" fmla="*/ T24 w 450"/>
                            <a:gd name="T26" fmla="+- 0 4557 4479"/>
                            <a:gd name="T27" fmla="*/ 4557 h 255"/>
                            <a:gd name="T28" fmla="+- 0 1800 1787"/>
                            <a:gd name="T29" fmla="*/ T28 w 450"/>
                            <a:gd name="T30" fmla="+- 0 4550 4479"/>
                            <a:gd name="T31" fmla="*/ 4550 h 255"/>
                            <a:gd name="T32" fmla="+- 0 1844 1787"/>
                            <a:gd name="T33" fmla="*/ T32 w 450"/>
                            <a:gd name="T34" fmla="+- 0 4500 4479"/>
                            <a:gd name="T35" fmla="*/ 4500 h 255"/>
                            <a:gd name="T36" fmla="+- 0 1851 1787"/>
                            <a:gd name="T37" fmla="*/ T36 w 450"/>
                            <a:gd name="T38" fmla="+- 0 4495 4479"/>
                            <a:gd name="T39" fmla="*/ 4495 h 255"/>
                            <a:gd name="T40" fmla="+- 0 1890 1787"/>
                            <a:gd name="T41" fmla="*/ T40 w 450"/>
                            <a:gd name="T42" fmla="+- 0 4481 4479"/>
                            <a:gd name="T43" fmla="*/ 4481 h 255"/>
                            <a:gd name="T44" fmla="+- 0 1898 1787"/>
                            <a:gd name="T45" fmla="*/ T44 w 450"/>
                            <a:gd name="T46" fmla="+- 0 4479 4479"/>
                            <a:gd name="T47" fmla="*/ 4479 h 255"/>
                            <a:gd name="T48" fmla="+- 0 1907 1787"/>
                            <a:gd name="T49" fmla="*/ T48 w 450"/>
                            <a:gd name="T50" fmla="+- 0 4479 4479"/>
                            <a:gd name="T51" fmla="*/ 4479 h 255"/>
                            <a:gd name="T52" fmla="+- 0 1915 1787"/>
                            <a:gd name="T53" fmla="*/ T52 w 450"/>
                            <a:gd name="T54" fmla="+- 0 4479 4479"/>
                            <a:gd name="T55" fmla="*/ 4479 h 255"/>
                            <a:gd name="T56" fmla="+- 0 2110 1787"/>
                            <a:gd name="T57" fmla="*/ T56 w 450"/>
                            <a:gd name="T58" fmla="+- 0 4479 4479"/>
                            <a:gd name="T59" fmla="*/ 4479 h 255"/>
                            <a:gd name="T60" fmla="+- 0 2118 1787"/>
                            <a:gd name="T61" fmla="*/ T60 w 450"/>
                            <a:gd name="T62" fmla="+- 0 4479 4479"/>
                            <a:gd name="T63" fmla="*/ 4479 h 255"/>
                            <a:gd name="T64" fmla="+- 0 2127 1787"/>
                            <a:gd name="T65" fmla="*/ T64 w 450"/>
                            <a:gd name="T66" fmla="+- 0 4479 4479"/>
                            <a:gd name="T67" fmla="*/ 4479 h 255"/>
                            <a:gd name="T68" fmla="+- 0 2181 1787"/>
                            <a:gd name="T69" fmla="*/ T68 w 450"/>
                            <a:gd name="T70" fmla="+- 0 4500 4479"/>
                            <a:gd name="T71" fmla="*/ 4500 h 255"/>
                            <a:gd name="T72" fmla="+- 0 2188 1787"/>
                            <a:gd name="T73" fmla="*/ T72 w 450"/>
                            <a:gd name="T74" fmla="+- 0 4505 4479"/>
                            <a:gd name="T75" fmla="*/ 4505 h 255"/>
                            <a:gd name="T76" fmla="+- 0 2228 1787"/>
                            <a:gd name="T77" fmla="*/ T76 w 450"/>
                            <a:gd name="T78" fmla="+- 0 4557 4479"/>
                            <a:gd name="T79" fmla="*/ 4557 h 255"/>
                            <a:gd name="T80" fmla="+- 0 2237 1787"/>
                            <a:gd name="T81" fmla="*/ T80 w 450"/>
                            <a:gd name="T82" fmla="+- 0 4606 4479"/>
                            <a:gd name="T83" fmla="*/ 4606 h 255"/>
                            <a:gd name="T84" fmla="+- 0 2237 1787"/>
                            <a:gd name="T85" fmla="*/ T84 w 450"/>
                            <a:gd name="T86" fmla="+- 0 4615 4479"/>
                            <a:gd name="T87" fmla="*/ 4615 h 255"/>
                            <a:gd name="T88" fmla="+- 0 2237 1787"/>
                            <a:gd name="T89" fmla="*/ T88 w 450"/>
                            <a:gd name="T90" fmla="+- 0 4623 4479"/>
                            <a:gd name="T91" fmla="*/ 4623 h 255"/>
                            <a:gd name="T92" fmla="+- 0 2235 1787"/>
                            <a:gd name="T93" fmla="*/ T92 w 450"/>
                            <a:gd name="T94" fmla="+- 0 4631 4479"/>
                            <a:gd name="T95" fmla="*/ 4631 h 255"/>
                            <a:gd name="T96" fmla="+- 0 2233 1787"/>
                            <a:gd name="T97" fmla="*/ T96 w 450"/>
                            <a:gd name="T98" fmla="+- 0 4639 4479"/>
                            <a:gd name="T99" fmla="*/ 4639 h 255"/>
                            <a:gd name="T100" fmla="+- 0 2231 1787"/>
                            <a:gd name="T101" fmla="*/ T100 w 450"/>
                            <a:gd name="T102" fmla="+- 0 4647 4479"/>
                            <a:gd name="T103" fmla="*/ 4647 h 255"/>
                            <a:gd name="T104" fmla="+- 0 2228 1787"/>
                            <a:gd name="T105" fmla="*/ T104 w 450"/>
                            <a:gd name="T106" fmla="+- 0 4655 4479"/>
                            <a:gd name="T107" fmla="*/ 4655 h 255"/>
                            <a:gd name="T108" fmla="+- 0 2225 1787"/>
                            <a:gd name="T109" fmla="*/ T108 w 450"/>
                            <a:gd name="T110" fmla="+- 0 4663 4479"/>
                            <a:gd name="T111" fmla="*/ 4663 h 255"/>
                            <a:gd name="T112" fmla="+- 0 2181 1787"/>
                            <a:gd name="T113" fmla="*/ T112 w 450"/>
                            <a:gd name="T114" fmla="+- 0 4712 4479"/>
                            <a:gd name="T115" fmla="*/ 4712 h 255"/>
                            <a:gd name="T116" fmla="+- 0 2174 1787"/>
                            <a:gd name="T117" fmla="*/ T116 w 450"/>
                            <a:gd name="T118" fmla="+- 0 4717 4479"/>
                            <a:gd name="T119" fmla="*/ 4717 h 255"/>
                            <a:gd name="T120" fmla="+- 0 2167 1787"/>
                            <a:gd name="T121" fmla="*/ T120 w 450"/>
                            <a:gd name="T122" fmla="+- 0 4721 4479"/>
                            <a:gd name="T123" fmla="*/ 4721 h 255"/>
                            <a:gd name="T124" fmla="+- 0 2159 1787"/>
                            <a:gd name="T125" fmla="*/ T124 w 450"/>
                            <a:gd name="T126" fmla="+- 0 4724 4479"/>
                            <a:gd name="T127" fmla="*/ 4724 h 255"/>
                            <a:gd name="T128" fmla="+- 0 2151 1787"/>
                            <a:gd name="T129" fmla="*/ T128 w 450"/>
                            <a:gd name="T130" fmla="+- 0 4727 4479"/>
                            <a:gd name="T131" fmla="*/ 4727 h 255"/>
                            <a:gd name="T132" fmla="+- 0 2143 1787"/>
                            <a:gd name="T133" fmla="*/ T132 w 450"/>
                            <a:gd name="T134" fmla="+- 0 4730 4479"/>
                            <a:gd name="T135" fmla="*/ 4730 h 255"/>
                            <a:gd name="T136" fmla="+- 0 2135 1787"/>
                            <a:gd name="T137" fmla="*/ T136 w 450"/>
                            <a:gd name="T138" fmla="+- 0 4731 4479"/>
                            <a:gd name="T139" fmla="*/ 4731 h 255"/>
                            <a:gd name="T140" fmla="+- 0 2127 1787"/>
                            <a:gd name="T141" fmla="*/ T140 w 450"/>
                            <a:gd name="T142" fmla="+- 0 4733 4479"/>
                            <a:gd name="T143" fmla="*/ 4733 h 255"/>
                            <a:gd name="T144" fmla="+- 0 2118 1787"/>
                            <a:gd name="T145" fmla="*/ T144 w 450"/>
                            <a:gd name="T146" fmla="+- 0 4734 4479"/>
                            <a:gd name="T147" fmla="*/ 4734 h 255"/>
                            <a:gd name="T148" fmla="+- 0 2110 1787"/>
                            <a:gd name="T149" fmla="*/ T148 w 450"/>
                            <a:gd name="T150" fmla="+- 0 4734 4479"/>
                            <a:gd name="T151" fmla="*/ 4734 h 255"/>
                            <a:gd name="T152" fmla="+- 0 1915 1787"/>
                            <a:gd name="T153" fmla="*/ T152 w 450"/>
                            <a:gd name="T154" fmla="+- 0 4734 4479"/>
                            <a:gd name="T155" fmla="*/ 4734 h 255"/>
                            <a:gd name="T156" fmla="+- 0 1907 1787"/>
                            <a:gd name="T157" fmla="*/ T156 w 450"/>
                            <a:gd name="T158" fmla="+- 0 4734 4479"/>
                            <a:gd name="T159" fmla="*/ 4734 h 255"/>
                            <a:gd name="T160" fmla="+- 0 1898 1787"/>
                            <a:gd name="T161" fmla="*/ T160 w 450"/>
                            <a:gd name="T162" fmla="+- 0 4733 4479"/>
                            <a:gd name="T163" fmla="*/ 4733 h 255"/>
                            <a:gd name="T164" fmla="+- 0 1890 1787"/>
                            <a:gd name="T165" fmla="*/ T164 w 450"/>
                            <a:gd name="T166" fmla="+- 0 4731 4479"/>
                            <a:gd name="T167" fmla="*/ 4731 h 255"/>
                            <a:gd name="T168" fmla="+- 0 1882 1787"/>
                            <a:gd name="T169" fmla="*/ T168 w 450"/>
                            <a:gd name="T170" fmla="+- 0 4730 4479"/>
                            <a:gd name="T171" fmla="*/ 4730 h 255"/>
                            <a:gd name="T172" fmla="+- 0 1874 1787"/>
                            <a:gd name="T173" fmla="*/ T172 w 450"/>
                            <a:gd name="T174" fmla="+- 0 4727 4479"/>
                            <a:gd name="T175" fmla="*/ 4727 h 255"/>
                            <a:gd name="T176" fmla="+- 0 1866 1787"/>
                            <a:gd name="T177" fmla="*/ T176 w 450"/>
                            <a:gd name="T178" fmla="+- 0 4724 4479"/>
                            <a:gd name="T179" fmla="*/ 4724 h 255"/>
                            <a:gd name="T180" fmla="+- 0 1858 1787"/>
                            <a:gd name="T181" fmla="*/ T180 w 450"/>
                            <a:gd name="T182" fmla="+- 0 4721 4479"/>
                            <a:gd name="T183" fmla="*/ 4721 h 255"/>
                            <a:gd name="T184" fmla="+- 0 1809 1787"/>
                            <a:gd name="T185" fmla="*/ T184 w 450"/>
                            <a:gd name="T186" fmla="+- 0 4677 4479"/>
                            <a:gd name="T187" fmla="*/ 4677 h 255"/>
                            <a:gd name="T188" fmla="+- 0 1797 1787"/>
                            <a:gd name="T189" fmla="*/ T188 w 450"/>
                            <a:gd name="T190" fmla="+- 0 4655 4479"/>
                            <a:gd name="T191" fmla="*/ 4655 h 255"/>
                            <a:gd name="T192" fmla="+- 0 1794 1787"/>
                            <a:gd name="T193" fmla="*/ T192 w 450"/>
                            <a:gd name="T194" fmla="+- 0 4647 4479"/>
                            <a:gd name="T195" fmla="*/ 4647 h 255"/>
                            <a:gd name="T196" fmla="+- 0 1792 1787"/>
                            <a:gd name="T197" fmla="*/ T196 w 450"/>
                            <a:gd name="T198" fmla="+- 0 4639 4479"/>
                            <a:gd name="T199" fmla="*/ 4639 h 255"/>
                            <a:gd name="T200" fmla="+- 0 1790 1787"/>
                            <a:gd name="T201" fmla="*/ T200 w 450"/>
                            <a:gd name="T202" fmla="+- 0 4631 4479"/>
                            <a:gd name="T203" fmla="*/ 4631 h 255"/>
                            <a:gd name="T204" fmla="+- 0 1788 1787"/>
                            <a:gd name="T205" fmla="*/ T204 w 450"/>
                            <a:gd name="T206" fmla="+- 0 4623 4479"/>
                            <a:gd name="T207" fmla="*/ 4623 h 255"/>
                            <a:gd name="T208" fmla="+- 0 1787 1787"/>
                            <a:gd name="T209" fmla="*/ T208 w 450"/>
                            <a:gd name="T210" fmla="+- 0 4615 4479"/>
                            <a:gd name="T211" fmla="*/ 4615 h 255"/>
                            <a:gd name="T212" fmla="+- 0 1787 1787"/>
                            <a:gd name="T213" fmla="*/ T212 w 450"/>
                            <a:gd name="T214" fmla="+- 0 4606 4479"/>
                            <a:gd name="T215" fmla="*/ 46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50" h="255">
                              <a:moveTo>
                                <a:pt x="0" y="127"/>
                              </a:moveTo>
                              <a:lnTo>
                                <a:pt x="0" y="119"/>
                              </a:lnTo>
                              <a:lnTo>
                                <a:pt x="1" y="110"/>
                              </a:lnTo>
                              <a:lnTo>
                                <a:pt x="3" y="102"/>
                              </a:lnTo>
                              <a:lnTo>
                                <a:pt x="5" y="94"/>
                              </a:lnTo>
                              <a:lnTo>
                                <a:pt x="7" y="86"/>
                              </a:lnTo>
                              <a:lnTo>
                                <a:pt x="10" y="78"/>
                              </a:lnTo>
                              <a:lnTo>
                                <a:pt x="13" y="71"/>
                              </a:lnTo>
                              <a:lnTo>
                                <a:pt x="57" y="21"/>
                              </a:lnTo>
                              <a:lnTo>
                                <a:pt x="64" y="16"/>
                              </a:lnTo>
                              <a:lnTo>
                                <a:pt x="103" y="2"/>
                              </a:lnTo>
                              <a:lnTo>
                                <a:pt x="111" y="0"/>
                              </a:lnTo>
                              <a:lnTo>
                                <a:pt x="120" y="0"/>
                              </a:lnTo>
                              <a:lnTo>
                                <a:pt x="128" y="0"/>
                              </a:lnTo>
                              <a:lnTo>
                                <a:pt x="323" y="0"/>
                              </a:lnTo>
                              <a:lnTo>
                                <a:pt x="331" y="0"/>
                              </a:lnTo>
                              <a:lnTo>
                                <a:pt x="340" y="0"/>
                              </a:lnTo>
                              <a:lnTo>
                                <a:pt x="394" y="21"/>
                              </a:lnTo>
                              <a:lnTo>
                                <a:pt x="401" y="26"/>
                              </a:lnTo>
                              <a:lnTo>
                                <a:pt x="441" y="78"/>
                              </a:lnTo>
                              <a:lnTo>
                                <a:pt x="450" y="127"/>
                              </a:lnTo>
                              <a:lnTo>
                                <a:pt x="450" y="136"/>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5CEB1F3" id="Forma libre: forma 373" o:spid="_x0000_s1026" style="position:absolute;margin-left:89.35pt;margin-top:223.95pt;width:22.5pt;height:12.75pt;z-index:25167573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" path="m,127r,-8l1,110r2,-8l5,94,7,86r3,-8l13,71,57,21r7,-5l103,2,111,r9,l128,,323,r8,l340,r54,21l401,26r40,52l450,127r,9l450,144r-2,8l446,160r-2,8l441,176r-3,8l394,233r-7,5l380,242r-8,3l364,248r-8,3l348,252r-8,2l331,255r-8,l128,255r-8,l111,254r-8,-2l95,251r-8,-3l79,245r-8,-3l22,198,10,176,7,168,5,160,3,152,1,144,,136r,-9xe" filled="f" strokecolor="#99a0a6">
                <v:path arrowok="t" o:connecttype="custom" o:connectlocs="0,2924810;0,2919730;635,2914015;1905,2908935;3175,2903855;4445,2898775;6350,2893695;8255,2889250;36195,2857500;40640,2854325;65405,2845435;70485,2844165;76200,2844165;81280,2844165;205105,2844165;210185,2844165;215900,2844165;250190,2857500;254635,2860675;280035,2893695;285750,2924810;285750,2930525;285750,2935605;284480,2940685;283210,2945765;281940,2950845;280035,2955925;278130,2961005;250190,2992120;245745,2995295;241300,2997835;236220,2999740;231140,3001645;226060,3003550;220980,3004185;215900,3005455;210185,3006090;205105,3006090;81280,3006090;76200,3006090;70485,3005455;65405,3004185;60325,3003550;55245,3001645;50165,2999740;45085,2997835;13970,2969895;6350,2955925;4445,2950845;3175,2945765;1905,2940685;635,2935605;0,2930525;0,2924810" o:connectangles="0,0,0,0,0,0,0,0,0,0,0,0,0,0,0,0,0,0,0,0,0,0,0,0,0,0,0,0,0,0,0,0,0,0,0,0,0,0,0,0,0,0,0,0,0,0,0,0,0,0,0,0,0,0"/>
                <w10:wrap anchorx="page"/>
              </v:shape>
            </w:pict>
          </mc:Fallback>
        </mc:AlternateContent>
      </w:r>
      <w:r w:rsidRPr="00833E24">
        <w:rPr>
          <w:rFonts w:ascii="Gill Sans MT"/>
          <w:color w:val="202024"/>
          <w:w w:val="105"/>
          <w:sz w:val="21"/>
          <w:lang w:val="es-ES"/>
        </w:rPr>
        <w:t>Primero</w:t>
      </w:r>
      <w:r w:rsidRPr="00833E24">
        <w:rPr>
          <w:rFonts w:ascii="Gill Sans MT"/>
          <w:color w:val="202024"/>
          <w:spacing w:val="1"/>
          <w:w w:val="105"/>
          <w:sz w:val="21"/>
          <w:lang w:val="es-ES"/>
        </w:rPr>
        <w:t xml:space="preserve"> </w:t>
      </w:r>
      <w:r w:rsidRPr="00833E24">
        <w:rPr>
          <w:rFonts w:ascii="Gill Sans MT"/>
          <w:color w:val="202024"/>
          <w:w w:val="105"/>
          <w:sz w:val="21"/>
          <w:lang w:val="es-ES"/>
        </w:rPr>
        <w:t>Segundo</w:t>
      </w:r>
      <w:r w:rsidRPr="00833E24">
        <w:rPr>
          <w:rFonts w:ascii="Gill Sans MT"/>
          <w:color w:val="202024"/>
          <w:spacing w:val="1"/>
          <w:w w:val="105"/>
          <w:sz w:val="21"/>
          <w:lang w:val="es-ES"/>
        </w:rPr>
        <w:t xml:space="preserve"> </w:t>
      </w:r>
      <w:r w:rsidRPr="00833E24">
        <w:rPr>
          <w:rFonts w:ascii="Gill Sans MT"/>
          <w:color w:val="202024"/>
          <w:w w:val="105"/>
          <w:sz w:val="21"/>
          <w:lang w:val="es-ES"/>
        </w:rPr>
        <w:t>Tercero</w:t>
      </w:r>
      <w:r w:rsidRPr="00833E24">
        <w:rPr>
          <w:rFonts w:ascii="Gill Sans MT"/>
          <w:color w:val="202024"/>
          <w:spacing w:val="1"/>
          <w:w w:val="105"/>
          <w:sz w:val="21"/>
          <w:lang w:val="es-ES"/>
        </w:rPr>
        <w:t xml:space="preserve"> </w:t>
      </w:r>
      <w:r w:rsidRPr="00833E24">
        <w:rPr>
          <w:rFonts w:ascii="Gill Sans MT"/>
          <w:color w:val="202024"/>
          <w:w w:val="105"/>
          <w:sz w:val="21"/>
          <w:lang w:val="es-ES"/>
        </w:rPr>
        <w:t>Cuarto</w:t>
      </w:r>
      <w:r w:rsidRPr="00833E24">
        <w:rPr>
          <w:rFonts w:ascii="Gill Sans MT"/>
          <w:color w:val="202024"/>
          <w:spacing w:val="1"/>
          <w:w w:val="105"/>
          <w:sz w:val="21"/>
          <w:lang w:val="es-ES"/>
        </w:rPr>
        <w:t xml:space="preserve"> </w:t>
      </w:r>
      <w:r w:rsidRPr="00833E24">
        <w:rPr>
          <w:rFonts w:ascii="Gill Sans MT"/>
          <w:color w:val="202024"/>
          <w:w w:val="105"/>
          <w:sz w:val="21"/>
          <w:lang w:val="es-ES"/>
        </w:rPr>
        <w:t>Quinto</w:t>
      </w:r>
      <w:r w:rsidRPr="00833E24">
        <w:rPr>
          <w:rFonts w:ascii="Gill Sans MT"/>
          <w:color w:val="202024"/>
          <w:spacing w:val="1"/>
          <w:w w:val="105"/>
          <w:sz w:val="21"/>
          <w:lang w:val="es-ES"/>
        </w:rPr>
        <w:t xml:space="preserve"> </w:t>
      </w:r>
      <w:r w:rsidRPr="00833E24">
        <w:rPr>
          <w:rFonts w:ascii="Gill Sans MT"/>
          <w:color w:val="202024"/>
          <w:w w:val="105"/>
          <w:sz w:val="21"/>
          <w:lang w:val="es-ES"/>
        </w:rPr>
        <w:t>Sexto</w:t>
      </w:r>
      <w:r w:rsidRPr="00833E24">
        <w:rPr>
          <w:rFonts w:ascii="Gill Sans MT"/>
          <w:color w:val="202024"/>
          <w:spacing w:val="1"/>
          <w:w w:val="105"/>
          <w:sz w:val="21"/>
          <w:lang w:val="es-ES"/>
        </w:rPr>
        <w:t xml:space="preserve"> </w:t>
      </w:r>
      <w:r w:rsidRPr="00833E24">
        <w:rPr>
          <w:rFonts w:ascii="Gill Sans MT"/>
          <w:color w:val="202024"/>
          <w:w w:val="105"/>
          <w:sz w:val="21"/>
          <w:lang w:val="es-ES"/>
        </w:rPr>
        <w:t>S</w:t>
      </w:r>
      <w:r w:rsidRPr="00833E24">
        <w:rPr>
          <w:rFonts w:ascii="Gill Sans MT"/>
          <w:color w:val="202024"/>
          <w:w w:val="105"/>
          <w:sz w:val="21"/>
          <w:lang w:val="es-ES"/>
        </w:rPr>
        <w:t>é</w:t>
      </w:r>
      <w:r w:rsidRPr="00833E24">
        <w:rPr>
          <w:rFonts w:ascii="Gill Sans MT"/>
          <w:color w:val="202024"/>
          <w:w w:val="105"/>
          <w:sz w:val="21"/>
          <w:lang w:val="es-ES"/>
        </w:rPr>
        <w:t>ptimo</w:t>
      </w:r>
      <w:r w:rsidRPr="00833E24">
        <w:rPr>
          <w:rFonts w:ascii="Gill Sans MT"/>
          <w:color w:val="202024"/>
          <w:spacing w:val="1"/>
          <w:w w:val="105"/>
          <w:sz w:val="21"/>
          <w:lang w:val="es-ES"/>
        </w:rPr>
        <w:t xml:space="preserve"> </w:t>
      </w:r>
      <w:r w:rsidRPr="00833E24">
        <w:rPr>
          <w:rFonts w:ascii="Gill Sans MT"/>
          <w:color w:val="202024"/>
          <w:w w:val="105"/>
          <w:sz w:val="21"/>
          <w:lang w:val="es-ES"/>
        </w:rPr>
        <w:t>Octavo</w:t>
      </w:r>
      <w:r w:rsidRPr="00833E24">
        <w:rPr>
          <w:rFonts w:ascii="Gill Sans MT"/>
          <w:color w:val="202024"/>
          <w:spacing w:val="1"/>
          <w:w w:val="105"/>
          <w:sz w:val="21"/>
          <w:lang w:val="es-ES"/>
        </w:rPr>
        <w:t xml:space="preserve"> </w:t>
      </w:r>
      <w:r w:rsidRPr="00833E24">
        <w:rPr>
          <w:rFonts w:ascii="Gill Sans MT"/>
          <w:color w:val="202024"/>
          <w:w w:val="105"/>
          <w:sz w:val="21"/>
          <w:lang w:val="es-ES"/>
        </w:rPr>
        <w:t>Noveno</w:t>
      </w:r>
      <w:r w:rsidRPr="00833E24">
        <w:rPr>
          <w:rFonts w:ascii="Gill Sans MT"/>
          <w:color w:val="202024"/>
          <w:spacing w:val="1"/>
          <w:w w:val="105"/>
          <w:sz w:val="21"/>
          <w:lang w:val="es-ES"/>
        </w:rPr>
        <w:t xml:space="preserve"> </w:t>
      </w:r>
      <w:r w:rsidRPr="00833E24">
        <w:rPr>
          <w:rFonts w:ascii="Gill Sans MT"/>
          <w:color w:val="202024"/>
          <w:w w:val="105"/>
          <w:sz w:val="21"/>
          <w:lang w:val="es-ES"/>
        </w:rPr>
        <w:t>Decimo</w:t>
      </w:r>
      <w:r w:rsidRPr="00833E24">
        <w:rPr>
          <w:rFonts w:ascii="Gill Sans MT"/>
          <w:color w:val="202024"/>
          <w:spacing w:val="1"/>
          <w:w w:val="105"/>
          <w:sz w:val="21"/>
          <w:lang w:val="es-ES"/>
        </w:rPr>
        <w:t xml:space="preserve"> </w:t>
      </w:r>
      <w:r w:rsidRPr="00833E24">
        <w:rPr>
          <w:rFonts w:ascii="Gill Sans MT"/>
          <w:color w:val="202024"/>
          <w:w w:val="105"/>
          <w:sz w:val="21"/>
          <w:lang w:val="es-ES"/>
        </w:rPr>
        <w:t>Otros</w:t>
      </w:r>
    </w:p>
    <w:p w14:paraId="23B94663" w14:textId="77777777" w:rsidR="00833E24" w:rsidRPr="00833E24" w:rsidRDefault="00833E24" w:rsidP="000956B7">
      <w:pPr>
        <w:pStyle w:val="Prrafodelista"/>
        <w:numPr>
          <w:ilvl w:val="0"/>
          <w:numId w:val="26"/>
        </w:numPr>
      </w:pPr>
      <w:r w:rsidRPr="00833E24">
        <w:rPr>
          <w:w w:val="110"/>
        </w:rPr>
        <w:t>¿Qué</w:t>
      </w:r>
      <w:r w:rsidRPr="00833E24">
        <w:rPr>
          <w:spacing w:val="19"/>
          <w:w w:val="110"/>
        </w:rPr>
        <w:t xml:space="preserve"> </w:t>
      </w:r>
      <w:r w:rsidRPr="00833E24">
        <w:rPr>
          <w:w w:val="110"/>
        </w:rPr>
        <w:t>programa</w:t>
      </w:r>
      <w:r w:rsidRPr="00833E24">
        <w:rPr>
          <w:spacing w:val="19"/>
          <w:w w:val="110"/>
        </w:rPr>
        <w:t xml:space="preserve"> </w:t>
      </w:r>
      <w:r w:rsidRPr="00833E24">
        <w:rPr>
          <w:w w:val="110"/>
        </w:rPr>
        <w:t>o</w:t>
      </w:r>
      <w:r w:rsidRPr="00833E24">
        <w:rPr>
          <w:spacing w:val="19"/>
          <w:w w:val="110"/>
        </w:rPr>
        <w:t xml:space="preserve"> </w:t>
      </w:r>
      <w:r w:rsidRPr="00833E24">
        <w:rPr>
          <w:w w:val="110"/>
        </w:rPr>
        <w:t>formación</w:t>
      </w:r>
      <w:r w:rsidRPr="00833E24">
        <w:rPr>
          <w:spacing w:val="19"/>
          <w:w w:val="110"/>
        </w:rPr>
        <w:t xml:space="preserve"> </w:t>
      </w:r>
      <w:r w:rsidRPr="00833E24">
        <w:rPr>
          <w:w w:val="110"/>
        </w:rPr>
        <w:t>académica</w:t>
      </w:r>
      <w:r w:rsidRPr="00833E24">
        <w:rPr>
          <w:spacing w:val="19"/>
          <w:w w:val="110"/>
        </w:rPr>
        <w:t xml:space="preserve"> </w:t>
      </w:r>
      <w:r w:rsidRPr="00833E24">
        <w:rPr>
          <w:w w:val="110"/>
        </w:rPr>
        <w:t>cursa</w:t>
      </w:r>
      <w:r w:rsidRPr="00833E24">
        <w:rPr>
          <w:spacing w:val="19"/>
          <w:w w:val="110"/>
        </w:rPr>
        <w:t xml:space="preserve"> </w:t>
      </w:r>
      <w:r w:rsidRPr="00833E24">
        <w:rPr>
          <w:w w:val="110"/>
        </w:rPr>
        <w:t>o</w:t>
      </w:r>
      <w:r w:rsidRPr="00833E24">
        <w:rPr>
          <w:spacing w:val="19"/>
          <w:w w:val="110"/>
        </w:rPr>
        <w:t xml:space="preserve"> </w:t>
      </w:r>
      <w:r w:rsidRPr="00833E24">
        <w:rPr>
          <w:w w:val="110"/>
        </w:rPr>
        <w:t>adelanta</w:t>
      </w:r>
      <w:r w:rsidRPr="00833E24">
        <w:rPr>
          <w:spacing w:val="20"/>
          <w:w w:val="110"/>
        </w:rPr>
        <w:t xml:space="preserve"> </w:t>
      </w:r>
      <w:r w:rsidRPr="00833E24">
        <w:rPr>
          <w:w w:val="110"/>
        </w:rPr>
        <w:t>actualmente,</w:t>
      </w:r>
      <w:r w:rsidRPr="00833E24">
        <w:rPr>
          <w:spacing w:val="19"/>
          <w:w w:val="110"/>
        </w:rPr>
        <w:t xml:space="preserve"> </w:t>
      </w:r>
      <w:r w:rsidRPr="00833E24">
        <w:rPr>
          <w:w w:val="110"/>
        </w:rPr>
        <w:t>o</w:t>
      </w:r>
      <w:r w:rsidRPr="00833E24">
        <w:rPr>
          <w:spacing w:val="19"/>
          <w:w w:val="110"/>
        </w:rPr>
        <w:t xml:space="preserve"> </w:t>
      </w:r>
      <w:r w:rsidRPr="00833E24">
        <w:rPr>
          <w:w w:val="110"/>
        </w:rPr>
        <w:t>del</w:t>
      </w:r>
      <w:r w:rsidRPr="00833E24">
        <w:rPr>
          <w:spacing w:val="19"/>
          <w:w w:val="110"/>
        </w:rPr>
        <w:t xml:space="preserve"> </w:t>
      </w:r>
      <w:r w:rsidRPr="00833E24">
        <w:rPr>
          <w:w w:val="110"/>
        </w:rPr>
        <w:t>cual</w:t>
      </w:r>
      <w:r w:rsidRPr="00833E24">
        <w:rPr>
          <w:spacing w:val="-57"/>
          <w:w w:val="110"/>
        </w:rPr>
        <w:t xml:space="preserve"> </w:t>
      </w:r>
      <w:r w:rsidRPr="00833E24">
        <w:rPr>
          <w:w w:val="110"/>
        </w:rPr>
        <w:t>egresó?</w:t>
      </w:r>
      <w:r w:rsidRPr="00833E24">
        <w:rPr>
          <w:spacing w:val="1"/>
          <w:w w:val="110"/>
        </w:rPr>
        <w:t xml:space="preserve"> </w:t>
      </w:r>
      <w:r w:rsidRPr="00833E24">
        <w:rPr>
          <w:color w:val="D92F25"/>
          <w:w w:val="110"/>
        </w:rPr>
        <w:t>*</w:t>
      </w:r>
    </w:p>
    <w:p w14:paraId="15CDFF3C" w14:textId="77777777" w:rsidR="00833E24" w:rsidRPr="00EE7995" w:rsidRDefault="00833E24" w:rsidP="00833E24">
      <w:pPr>
        <w:spacing w:before="215"/>
        <w:ind w:left="604"/>
        <w:rPr>
          <w:rFonts w:ascii="Gill Sans MT" w:hAnsi="Gill Sans MT"/>
          <w:i/>
          <w:lang w:val="es-ES"/>
        </w:rPr>
      </w:pPr>
      <w:r w:rsidRPr="00EE7995">
        <w:rPr>
          <w:rFonts w:ascii="Gill Sans MT" w:hAnsi="Gill Sans MT"/>
          <w:i/>
          <w:color w:val="202024"/>
          <w:w w:val="120"/>
          <w:lang w:val="es-ES"/>
        </w:rPr>
        <w:t>Marca</w:t>
      </w:r>
      <w:r w:rsidRPr="00EE7995">
        <w:rPr>
          <w:rFonts w:ascii="Gill Sans MT" w:hAnsi="Gill Sans MT"/>
          <w:i/>
          <w:color w:val="202024"/>
          <w:spacing w:val="-8"/>
          <w:w w:val="120"/>
          <w:lang w:val="es-ES"/>
        </w:rPr>
        <w:t xml:space="preserve"> </w:t>
      </w:r>
      <w:r w:rsidRPr="00EE7995">
        <w:rPr>
          <w:rFonts w:ascii="Gill Sans MT" w:hAnsi="Gill Sans MT"/>
          <w:i/>
          <w:color w:val="202024"/>
          <w:w w:val="120"/>
          <w:lang w:val="es-ES"/>
        </w:rPr>
        <w:t>solo</w:t>
      </w:r>
      <w:r w:rsidRPr="00EE7995">
        <w:rPr>
          <w:rFonts w:ascii="Gill Sans MT" w:hAnsi="Gill Sans MT"/>
          <w:i/>
          <w:color w:val="202024"/>
          <w:spacing w:val="-15"/>
          <w:w w:val="120"/>
          <w:lang w:val="es-ES"/>
        </w:rPr>
        <w:t xml:space="preserve"> </w:t>
      </w:r>
      <w:r w:rsidRPr="00EE7995">
        <w:rPr>
          <w:rFonts w:ascii="Gill Sans MT" w:hAnsi="Gill Sans MT"/>
          <w:i/>
          <w:color w:val="202024"/>
          <w:w w:val="120"/>
          <w:lang w:val="es-ES"/>
        </w:rPr>
        <w:t>un</w:t>
      </w:r>
      <w:r w:rsidRPr="00EE7995">
        <w:rPr>
          <w:rFonts w:ascii="Gill Sans MT" w:hAnsi="Gill Sans MT"/>
          <w:i/>
          <w:color w:val="202024"/>
          <w:spacing w:val="-10"/>
          <w:w w:val="120"/>
          <w:lang w:val="es-ES"/>
        </w:rPr>
        <w:t xml:space="preserve"> </w:t>
      </w:r>
      <w:r w:rsidRPr="00EE7995">
        <w:rPr>
          <w:rFonts w:ascii="Gill Sans MT" w:hAnsi="Gill Sans MT"/>
          <w:i/>
          <w:color w:val="202024"/>
          <w:w w:val="120"/>
          <w:lang w:val="es-ES"/>
        </w:rPr>
        <w:t>óvalo.</w:t>
      </w:r>
    </w:p>
    <w:p w14:paraId="1AC56E46" w14:textId="77777777" w:rsidR="00833E24" w:rsidRPr="00EE7995" w:rsidRDefault="00833E24" w:rsidP="00833E24">
      <w:pPr>
        <w:pStyle w:val="Textoindependiente"/>
        <w:spacing w:before="4"/>
        <w:rPr>
          <w:rFonts w:ascii="Gill Sans MT"/>
          <w:i/>
          <w:sz w:val="31"/>
          <w:lang w:val="es-ES"/>
        </w:rPr>
      </w:pPr>
    </w:p>
    <w:p w14:paraId="401F1258" w14:textId="098AEB17" w:rsidR="00833E24" w:rsidRPr="00833E24" w:rsidRDefault="00DE5162" w:rsidP="00DE5162">
      <w:pPr>
        <w:spacing w:before="1" w:line="444" w:lineRule="auto"/>
        <w:ind w:left="1216" w:right="4957"/>
        <w:rPr>
          <w:rFonts w:ascii="Gill Sans MT" w:hAnsi="Gill Sans MT"/>
          <w:sz w:val="21"/>
          <w:lang w:val="es-ES"/>
        </w:rPr>
      </w:pPr>
      <w:r>
        <w:rPr>
          <w:rFonts w:ascii="Calibri" w:hAnsi="Calibri"/>
          <w:noProof/>
        </w:rPr>
        <mc:AlternateContent>
          <mc:Choice Requires="wps">
            <w:drawing>
              <wp:anchor distT="0" distB="0" distL="114300" distR="114300" simplePos="0" relativeHeight="251784281" behindDoc="0" locked="0" layoutInCell="1" allowOverlap="1" wp14:anchorId="715A47E3" wp14:editId="003D7312">
                <wp:simplePos x="0" y="0"/>
                <wp:positionH relativeFrom="page">
                  <wp:posOffset>1134745</wp:posOffset>
                </wp:positionH>
                <wp:positionV relativeFrom="paragraph">
                  <wp:posOffset>1693545</wp:posOffset>
                </wp:positionV>
                <wp:extent cx="285750" cy="161925"/>
                <wp:effectExtent l="10795" t="5715" r="8255" b="13335"/>
                <wp:wrapNone/>
                <wp:docPr id="422" name="Forma libre: forma 4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825 1787"/>
                            <a:gd name="T21" fmla="*/ T20 w 450"/>
                            <a:gd name="T22" fmla="+- 0 465 428"/>
                            <a:gd name="T23" fmla="*/ 465 h 255"/>
                            <a:gd name="T24" fmla="+- 0 1831 1787"/>
                            <a:gd name="T25" fmla="*/ T24 w 450"/>
                            <a:gd name="T26" fmla="+- 0 459 428"/>
                            <a:gd name="T27" fmla="*/ 459 h 255"/>
                            <a:gd name="T28" fmla="+- 0 1890 1787"/>
                            <a:gd name="T29" fmla="*/ T28 w 450"/>
                            <a:gd name="T30" fmla="+- 0 430 428"/>
                            <a:gd name="T31" fmla="*/ 430 h 255"/>
                            <a:gd name="T32" fmla="+- 0 1915 1787"/>
                            <a:gd name="T33" fmla="*/ T32 w 450"/>
                            <a:gd name="T34" fmla="+- 0 428 428"/>
                            <a:gd name="T35" fmla="*/ 428 h 255"/>
                            <a:gd name="T36" fmla="+- 0 2110 1787"/>
                            <a:gd name="T37" fmla="*/ T36 w 450"/>
                            <a:gd name="T38" fmla="+- 0 428 428"/>
                            <a:gd name="T39" fmla="*/ 428 h 255"/>
                            <a:gd name="T40" fmla="+- 0 2174 1787"/>
                            <a:gd name="T41" fmla="*/ T40 w 450"/>
                            <a:gd name="T42" fmla="+- 0 444 428"/>
                            <a:gd name="T43" fmla="*/ 444 h 255"/>
                            <a:gd name="T44" fmla="+- 0 2221 1787"/>
                            <a:gd name="T45" fmla="*/ T44 w 450"/>
                            <a:gd name="T46" fmla="+- 0 491 428"/>
                            <a:gd name="T47" fmla="*/ 491 h 255"/>
                            <a:gd name="T48" fmla="+- 0 2235 1787"/>
                            <a:gd name="T49" fmla="*/ T48 w 450"/>
                            <a:gd name="T50" fmla="+- 0 530 428"/>
                            <a:gd name="T51" fmla="*/ 530 h 255"/>
                            <a:gd name="T52" fmla="+- 0 2237 1787"/>
                            <a:gd name="T53" fmla="*/ T52 w 450"/>
                            <a:gd name="T54" fmla="+- 0 538 428"/>
                            <a:gd name="T55" fmla="*/ 538 h 255"/>
                            <a:gd name="T56" fmla="+- 0 2237 1787"/>
                            <a:gd name="T57" fmla="*/ T56 w 450"/>
                            <a:gd name="T58" fmla="+- 0 547 428"/>
                            <a:gd name="T59" fmla="*/ 547 h 255"/>
                            <a:gd name="T60" fmla="+- 0 2237 1787"/>
                            <a:gd name="T61" fmla="*/ T60 w 450"/>
                            <a:gd name="T62" fmla="+- 0 555 428"/>
                            <a:gd name="T63" fmla="*/ 555 h 255"/>
                            <a:gd name="T64" fmla="+- 0 2237 1787"/>
                            <a:gd name="T65" fmla="*/ T64 w 450"/>
                            <a:gd name="T66" fmla="+- 0 563 428"/>
                            <a:gd name="T67" fmla="*/ 563 h 255"/>
                            <a:gd name="T68" fmla="+- 0 2237 1787"/>
                            <a:gd name="T69" fmla="*/ T68 w 450"/>
                            <a:gd name="T70" fmla="+- 0 572 428"/>
                            <a:gd name="T71" fmla="*/ 572 h 255"/>
                            <a:gd name="T72" fmla="+- 0 2235 1787"/>
                            <a:gd name="T73" fmla="*/ T72 w 450"/>
                            <a:gd name="T74" fmla="+- 0 580 428"/>
                            <a:gd name="T75" fmla="*/ 580 h 255"/>
                            <a:gd name="T76" fmla="+- 0 2233 1787"/>
                            <a:gd name="T77" fmla="*/ T76 w 450"/>
                            <a:gd name="T78" fmla="+- 0 588 428"/>
                            <a:gd name="T79" fmla="*/ 588 h 255"/>
                            <a:gd name="T80" fmla="+- 0 2231 1787"/>
                            <a:gd name="T81" fmla="*/ T80 w 450"/>
                            <a:gd name="T82" fmla="+- 0 596 428"/>
                            <a:gd name="T83" fmla="*/ 596 h 255"/>
                            <a:gd name="T84" fmla="+- 0 2228 1787"/>
                            <a:gd name="T85" fmla="*/ T84 w 450"/>
                            <a:gd name="T86" fmla="+- 0 604 428"/>
                            <a:gd name="T87" fmla="*/ 604 h 255"/>
                            <a:gd name="T88" fmla="+- 0 2225 1787"/>
                            <a:gd name="T89" fmla="*/ T88 w 450"/>
                            <a:gd name="T90" fmla="+- 0 612 428"/>
                            <a:gd name="T91" fmla="*/ 612 h 255"/>
                            <a:gd name="T92" fmla="+- 0 2181 1787"/>
                            <a:gd name="T93" fmla="*/ T92 w 450"/>
                            <a:gd name="T94" fmla="+- 0 661 428"/>
                            <a:gd name="T95" fmla="*/ 661 h 255"/>
                            <a:gd name="T96" fmla="+- 0 2159 1787"/>
                            <a:gd name="T97" fmla="*/ T96 w 450"/>
                            <a:gd name="T98" fmla="+- 0 673 428"/>
                            <a:gd name="T99" fmla="*/ 673 h 255"/>
                            <a:gd name="T100" fmla="+- 0 2151 1787"/>
                            <a:gd name="T101" fmla="*/ T100 w 450"/>
                            <a:gd name="T102" fmla="+- 0 676 428"/>
                            <a:gd name="T103" fmla="*/ 676 h 255"/>
                            <a:gd name="T104" fmla="+- 0 2143 1787"/>
                            <a:gd name="T105" fmla="*/ T104 w 450"/>
                            <a:gd name="T106" fmla="+- 0 679 428"/>
                            <a:gd name="T107" fmla="*/ 679 h 255"/>
                            <a:gd name="T108" fmla="+- 0 2135 1787"/>
                            <a:gd name="T109" fmla="*/ T108 w 450"/>
                            <a:gd name="T110" fmla="+- 0 680 428"/>
                            <a:gd name="T111" fmla="*/ 680 h 255"/>
                            <a:gd name="T112" fmla="+- 0 2127 1787"/>
                            <a:gd name="T113" fmla="*/ T112 w 450"/>
                            <a:gd name="T114" fmla="+- 0 682 428"/>
                            <a:gd name="T115" fmla="*/ 682 h 255"/>
                            <a:gd name="T116" fmla="+- 0 2118 1787"/>
                            <a:gd name="T117" fmla="*/ T116 w 450"/>
                            <a:gd name="T118" fmla="+- 0 683 428"/>
                            <a:gd name="T119" fmla="*/ 683 h 255"/>
                            <a:gd name="T120" fmla="+- 0 2110 1787"/>
                            <a:gd name="T121" fmla="*/ T120 w 450"/>
                            <a:gd name="T122" fmla="+- 0 683 428"/>
                            <a:gd name="T123" fmla="*/ 683 h 255"/>
                            <a:gd name="T124" fmla="+- 0 1915 1787"/>
                            <a:gd name="T125" fmla="*/ T124 w 450"/>
                            <a:gd name="T126" fmla="+- 0 683 428"/>
                            <a:gd name="T127" fmla="*/ 683 h 255"/>
                            <a:gd name="T128" fmla="+- 0 1907 1787"/>
                            <a:gd name="T129" fmla="*/ T128 w 450"/>
                            <a:gd name="T130" fmla="+- 0 683 428"/>
                            <a:gd name="T131" fmla="*/ 683 h 255"/>
                            <a:gd name="T132" fmla="+- 0 1898 1787"/>
                            <a:gd name="T133" fmla="*/ T132 w 450"/>
                            <a:gd name="T134" fmla="+- 0 682 428"/>
                            <a:gd name="T135" fmla="*/ 682 h 255"/>
                            <a:gd name="T136" fmla="+- 0 1890 1787"/>
                            <a:gd name="T137" fmla="*/ T136 w 450"/>
                            <a:gd name="T138" fmla="+- 0 680 428"/>
                            <a:gd name="T139" fmla="*/ 680 h 255"/>
                            <a:gd name="T140" fmla="+- 0 1882 1787"/>
                            <a:gd name="T141" fmla="*/ T140 w 450"/>
                            <a:gd name="T142" fmla="+- 0 679 428"/>
                            <a:gd name="T143" fmla="*/ 679 h 255"/>
                            <a:gd name="T144" fmla="+- 0 1874 1787"/>
                            <a:gd name="T145" fmla="*/ T144 w 450"/>
                            <a:gd name="T146" fmla="+- 0 676 428"/>
                            <a:gd name="T147" fmla="*/ 676 h 255"/>
                            <a:gd name="T148" fmla="+- 0 1866 1787"/>
                            <a:gd name="T149" fmla="*/ T148 w 450"/>
                            <a:gd name="T150" fmla="+- 0 673 428"/>
                            <a:gd name="T151" fmla="*/ 673 h 255"/>
                            <a:gd name="T152" fmla="+- 0 1858 1787"/>
                            <a:gd name="T153" fmla="*/ T152 w 450"/>
                            <a:gd name="T154" fmla="+- 0 670 428"/>
                            <a:gd name="T155" fmla="*/ 670 h 255"/>
                            <a:gd name="T156" fmla="+- 0 1851 1787"/>
                            <a:gd name="T157" fmla="*/ T156 w 450"/>
                            <a:gd name="T158" fmla="+- 0 666 428"/>
                            <a:gd name="T159" fmla="*/ 666 h 255"/>
                            <a:gd name="T160" fmla="+- 0 1844 1787"/>
                            <a:gd name="T161" fmla="*/ T160 w 450"/>
                            <a:gd name="T162" fmla="+- 0 661 428"/>
                            <a:gd name="T163" fmla="*/ 661 h 255"/>
                            <a:gd name="T164" fmla="+- 0 1837 1787"/>
                            <a:gd name="T165" fmla="*/ T164 w 450"/>
                            <a:gd name="T166" fmla="+- 0 656 428"/>
                            <a:gd name="T167" fmla="*/ 656 h 255"/>
                            <a:gd name="T168" fmla="+- 0 1797 1787"/>
                            <a:gd name="T169" fmla="*/ T168 w 450"/>
                            <a:gd name="T170" fmla="+- 0 604 428"/>
                            <a:gd name="T171" fmla="*/ 604 h 255"/>
                            <a:gd name="T172" fmla="+- 0 1794 1787"/>
                            <a:gd name="T173" fmla="*/ T172 w 450"/>
                            <a:gd name="T174" fmla="+- 0 596 428"/>
                            <a:gd name="T175" fmla="*/ 596 h 255"/>
                            <a:gd name="T176" fmla="+- 0 1792 1787"/>
                            <a:gd name="T177" fmla="*/ T176 w 450"/>
                            <a:gd name="T178" fmla="+- 0 588 428"/>
                            <a:gd name="T179" fmla="*/ 588 h 255"/>
                            <a:gd name="T180" fmla="+- 0 1790 1787"/>
                            <a:gd name="T181" fmla="*/ T180 w 450"/>
                            <a:gd name="T182" fmla="+- 0 580 428"/>
                            <a:gd name="T183" fmla="*/ 580 h 255"/>
                            <a:gd name="T184" fmla="+- 0 1788 1787"/>
                            <a:gd name="T185" fmla="*/ T184 w 450"/>
                            <a:gd name="T186" fmla="+- 0 572 428"/>
                            <a:gd name="T187" fmla="*/ 572 h 255"/>
                            <a:gd name="T188" fmla="+- 0 1787 1787"/>
                            <a:gd name="T189" fmla="*/ T188 w 450"/>
                            <a:gd name="T190" fmla="+- 0 563 428"/>
                            <a:gd name="T191" fmla="*/ 563 h 255"/>
                            <a:gd name="T192" fmla="+- 0 1787 1787"/>
                            <a:gd name="T193" fmla="*/ T192 w 450"/>
                            <a:gd name="T194" fmla="+- 0 555 428"/>
                            <a:gd name="T195"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963B56A" id="Forma libre: forma 422" o:spid="_x0000_s1026" style="position:absolute;margin-left:89.35pt;margin-top:133.35pt;width:22.5pt;height:12.75pt;z-index:25178428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" path="m,127r,-8l1,110r2,-8l5,94,38,37r6,-6l103,2,128,,323,r64,16l434,63r14,39l450,110r,9l450,127r,8l450,144r-2,8l446,160r-2,8l441,176r-3,8l394,233r-22,12l364,248r-8,3l348,252r-8,2l331,255r-8,l128,255r-8,l111,254r-8,-2l95,251r-8,-3l79,245r-8,-3l64,238r-7,-5l50,228,10,176,7,168,5,160,3,152,1,144,,135r,-8xe" filled="f" strokecolor="#99a0a6">
                <v:path arrowok="t" o:connecttype="custom" o:connectlocs="0,352425;0,347345;635,341630;1905,336550;3175,331470;24130,295275;27940,291465;65405,273050;81280,271780;205105,271780;245745,281940;275590,311785;284480,336550;285750,341630;285750,347345;285750,352425;285750,357505;285750,363220;284480,368300;283210,373380;281940,378460;280035,383540;278130,388620;250190,419735;236220,427355;231140,429260;226060,431165;220980,431800;215900,433070;210185,433705;205105,433705;81280,433705;76200,433705;70485,433070;65405,431800;60325,431165;55245,429260;50165,427355;45085,425450;40640,422910;36195,419735;31750,416560;6350,383540;4445,378460;3175,373380;1905,368300;635,363220;0,357505;0,352425" o:connectangles="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86329" behindDoc="0" locked="0" layoutInCell="1" allowOverlap="1" wp14:anchorId="68140B04" wp14:editId="5B6A3CD3">
                <wp:simplePos x="0" y="0"/>
                <wp:positionH relativeFrom="page">
                  <wp:posOffset>1134745</wp:posOffset>
                </wp:positionH>
                <wp:positionV relativeFrom="paragraph">
                  <wp:posOffset>1988820</wp:posOffset>
                </wp:positionV>
                <wp:extent cx="285750" cy="161925"/>
                <wp:effectExtent l="10795" t="5715" r="8255" b="13335"/>
                <wp:wrapNone/>
                <wp:docPr id="423" name="Forma libre: forma 4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825 1787"/>
                            <a:gd name="T21" fmla="*/ T20 w 450"/>
                            <a:gd name="T22" fmla="+- 0 465 428"/>
                            <a:gd name="T23" fmla="*/ 465 h 255"/>
                            <a:gd name="T24" fmla="+- 0 1831 1787"/>
                            <a:gd name="T25" fmla="*/ T24 w 450"/>
                            <a:gd name="T26" fmla="+- 0 459 428"/>
                            <a:gd name="T27" fmla="*/ 459 h 255"/>
                            <a:gd name="T28" fmla="+- 0 1890 1787"/>
                            <a:gd name="T29" fmla="*/ T28 w 450"/>
                            <a:gd name="T30" fmla="+- 0 430 428"/>
                            <a:gd name="T31" fmla="*/ 430 h 255"/>
                            <a:gd name="T32" fmla="+- 0 1915 1787"/>
                            <a:gd name="T33" fmla="*/ T32 w 450"/>
                            <a:gd name="T34" fmla="+- 0 428 428"/>
                            <a:gd name="T35" fmla="*/ 428 h 255"/>
                            <a:gd name="T36" fmla="+- 0 2110 1787"/>
                            <a:gd name="T37" fmla="*/ T36 w 450"/>
                            <a:gd name="T38" fmla="+- 0 428 428"/>
                            <a:gd name="T39" fmla="*/ 428 h 255"/>
                            <a:gd name="T40" fmla="+- 0 2174 1787"/>
                            <a:gd name="T41" fmla="*/ T40 w 450"/>
                            <a:gd name="T42" fmla="+- 0 444 428"/>
                            <a:gd name="T43" fmla="*/ 444 h 255"/>
                            <a:gd name="T44" fmla="+- 0 2221 1787"/>
                            <a:gd name="T45" fmla="*/ T44 w 450"/>
                            <a:gd name="T46" fmla="+- 0 491 428"/>
                            <a:gd name="T47" fmla="*/ 491 h 255"/>
                            <a:gd name="T48" fmla="+- 0 2235 1787"/>
                            <a:gd name="T49" fmla="*/ T48 w 450"/>
                            <a:gd name="T50" fmla="+- 0 530 428"/>
                            <a:gd name="T51" fmla="*/ 530 h 255"/>
                            <a:gd name="T52" fmla="+- 0 2237 1787"/>
                            <a:gd name="T53" fmla="*/ T52 w 450"/>
                            <a:gd name="T54" fmla="+- 0 538 428"/>
                            <a:gd name="T55" fmla="*/ 538 h 255"/>
                            <a:gd name="T56" fmla="+- 0 2237 1787"/>
                            <a:gd name="T57" fmla="*/ T56 w 450"/>
                            <a:gd name="T58" fmla="+- 0 547 428"/>
                            <a:gd name="T59" fmla="*/ 547 h 255"/>
                            <a:gd name="T60" fmla="+- 0 2237 1787"/>
                            <a:gd name="T61" fmla="*/ T60 w 450"/>
                            <a:gd name="T62" fmla="+- 0 555 428"/>
                            <a:gd name="T63" fmla="*/ 555 h 255"/>
                            <a:gd name="T64" fmla="+- 0 2237 1787"/>
                            <a:gd name="T65" fmla="*/ T64 w 450"/>
                            <a:gd name="T66" fmla="+- 0 563 428"/>
                            <a:gd name="T67" fmla="*/ 563 h 255"/>
                            <a:gd name="T68" fmla="+- 0 2237 1787"/>
                            <a:gd name="T69" fmla="*/ T68 w 450"/>
                            <a:gd name="T70" fmla="+- 0 572 428"/>
                            <a:gd name="T71" fmla="*/ 572 h 255"/>
                            <a:gd name="T72" fmla="+- 0 2235 1787"/>
                            <a:gd name="T73" fmla="*/ T72 w 450"/>
                            <a:gd name="T74" fmla="+- 0 580 428"/>
                            <a:gd name="T75" fmla="*/ 580 h 255"/>
                            <a:gd name="T76" fmla="+- 0 2233 1787"/>
                            <a:gd name="T77" fmla="*/ T76 w 450"/>
                            <a:gd name="T78" fmla="+- 0 588 428"/>
                            <a:gd name="T79" fmla="*/ 588 h 255"/>
                            <a:gd name="T80" fmla="+- 0 2231 1787"/>
                            <a:gd name="T81" fmla="*/ T80 w 450"/>
                            <a:gd name="T82" fmla="+- 0 596 428"/>
                            <a:gd name="T83" fmla="*/ 596 h 255"/>
                            <a:gd name="T84" fmla="+- 0 2228 1787"/>
                            <a:gd name="T85" fmla="*/ T84 w 450"/>
                            <a:gd name="T86" fmla="+- 0 604 428"/>
                            <a:gd name="T87" fmla="*/ 604 h 255"/>
                            <a:gd name="T88" fmla="+- 0 2225 1787"/>
                            <a:gd name="T89" fmla="*/ T88 w 450"/>
                            <a:gd name="T90" fmla="+- 0 612 428"/>
                            <a:gd name="T91" fmla="*/ 612 h 255"/>
                            <a:gd name="T92" fmla="+- 0 2181 1787"/>
                            <a:gd name="T93" fmla="*/ T92 w 450"/>
                            <a:gd name="T94" fmla="+- 0 661 428"/>
                            <a:gd name="T95" fmla="*/ 661 h 255"/>
                            <a:gd name="T96" fmla="+- 0 2159 1787"/>
                            <a:gd name="T97" fmla="*/ T96 w 450"/>
                            <a:gd name="T98" fmla="+- 0 673 428"/>
                            <a:gd name="T99" fmla="*/ 673 h 255"/>
                            <a:gd name="T100" fmla="+- 0 2151 1787"/>
                            <a:gd name="T101" fmla="*/ T100 w 450"/>
                            <a:gd name="T102" fmla="+- 0 676 428"/>
                            <a:gd name="T103" fmla="*/ 676 h 255"/>
                            <a:gd name="T104" fmla="+- 0 2143 1787"/>
                            <a:gd name="T105" fmla="*/ T104 w 450"/>
                            <a:gd name="T106" fmla="+- 0 679 428"/>
                            <a:gd name="T107" fmla="*/ 679 h 255"/>
                            <a:gd name="T108" fmla="+- 0 2135 1787"/>
                            <a:gd name="T109" fmla="*/ T108 w 450"/>
                            <a:gd name="T110" fmla="+- 0 680 428"/>
                            <a:gd name="T111" fmla="*/ 680 h 255"/>
                            <a:gd name="T112" fmla="+- 0 2127 1787"/>
                            <a:gd name="T113" fmla="*/ T112 w 450"/>
                            <a:gd name="T114" fmla="+- 0 682 428"/>
                            <a:gd name="T115" fmla="*/ 682 h 255"/>
                            <a:gd name="T116" fmla="+- 0 2118 1787"/>
                            <a:gd name="T117" fmla="*/ T116 w 450"/>
                            <a:gd name="T118" fmla="+- 0 683 428"/>
                            <a:gd name="T119" fmla="*/ 683 h 255"/>
                            <a:gd name="T120" fmla="+- 0 2110 1787"/>
                            <a:gd name="T121" fmla="*/ T120 w 450"/>
                            <a:gd name="T122" fmla="+- 0 683 428"/>
                            <a:gd name="T123" fmla="*/ 683 h 255"/>
                            <a:gd name="T124" fmla="+- 0 1915 1787"/>
                            <a:gd name="T125" fmla="*/ T124 w 450"/>
                            <a:gd name="T126" fmla="+- 0 683 428"/>
                            <a:gd name="T127" fmla="*/ 683 h 255"/>
                            <a:gd name="T128" fmla="+- 0 1907 1787"/>
                            <a:gd name="T129" fmla="*/ T128 w 450"/>
                            <a:gd name="T130" fmla="+- 0 683 428"/>
                            <a:gd name="T131" fmla="*/ 683 h 255"/>
                            <a:gd name="T132" fmla="+- 0 1898 1787"/>
                            <a:gd name="T133" fmla="*/ T132 w 450"/>
                            <a:gd name="T134" fmla="+- 0 682 428"/>
                            <a:gd name="T135" fmla="*/ 682 h 255"/>
                            <a:gd name="T136" fmla="+- 0 1890 1787"/>
                            <a:gd name="T137" fmla="*/ T136 w 450"/>
                            <a:gd name="T138" fmla="+- 0 680 428"/>
                            <a:gd name="T139" fmla="*/ 680 h 255"/>
                            <a:gd name="T140" fmla="+- 0 1882 1787"/>
                            <a:gd name="T141" fmla="*/ T140 w 450"/>
                            <a:gd name="T142" fmla="+- 0 679 428"/>
                            <a:gd name="T143" fmla="*/ 679 h 255"/>
                            <a:gd name="T144" fmla="+- 0 1874 1787"/>
                            <a:gd name="T145" fmla="*/ T144 w 450"/>
                            <a:gd name="T146" fmla="+- 0 676 428"/>
                            <a:gd name="T147" fmla="*/ 676 h 255"/>
                            <a:gd name="T148" fmla="+- 0 1866 1787"/>
                            <a:gd name="T149" fmla="*/ T148 w 450"/>
                            <a:gd name="T150" fmla="+- 0 673 428"/>
                            <a:gd name="T151" fmla="*/ 673 h 255"/>
                            <a:gd name="T152" fmla="+- 0 1858 1787"/>
                            <a:gd name="T153" fmla="*/ T152 w 450"/>
                            <a:gd name="T154" fmla="+- 0 670 428"/>
                            <a:gd name="T155" fmla="*/ 670 h 255"/>
                            <a:gd name="T156" fmla="+- 0 1851 1787"/>
                            <a:gd name="T157" fmla="*/ T156 w 450"/>
                            <a:gd name="T158" fmla="+- 0 666 428"/>
                            <a:gd name="T159" fmla="*/ 666 h 255"/>
                            <a:gd name="T160" fmla="+- 0 1844 1787"/>
                            <a:gd name="T161" fmla="*/ T160 w 450"/>
                            <a:gd name="T162" fmla="+- 0 661 428"/>
                            <a:gd name="T163" fmla="*/ 661 h 255"/>
                            <a:gd name="T164" fmla="+- 0 1837 1787"/>
                            <a:gd name="T165" fmla="*/ T164 w 450"/>
                            <a:gd name="T166" fmla="+- 0 656 428"/>
                            <a:gd name="T167" fmla="*/ 656 h 255"/>
                            <a:gd name="T168" fmla="+- 0 1797 1787"/>
                            <a:gd name="T169" fmla="*/ T168 w 450"/>
                            <a:gd name="T170" fmla="+- 0 604 428"/>
                            <a:gd name="T171" fmla="*/ 604 h 255"/>
                            <a:gd name="T172" fmla="+- 0 1794 1787"/>
                            <a:gd name="T173" fmla="*/ T172 w 450"/>
                            <a:gd name="T174" fmla="+- 0 596 428"/>
                            <a:gd name="T175" fmla="*/ 596 h 255"/>
                            <a:gd name="T176" fmla="+- 0 1792 1787"/>
                            <a:gd name="T177" fmla="*/ T176 w 450"/>
                            <a:gd name="T178" fmla="+- 0 588 428"/>
                            <a:gd name="T179" fmla="*/ 588 h 255"/>
                            <a:gd name="T180" fmla="+- 0 1790 1787"/>
                            <a:gd name="T181" fmla="*/ T180 w 450"/>
                            <a:gd name="T182" fmla="+- 0 580 428"/>
                            <a:gd name="T183" fmla="*/ 580 h 255"/>
                            <a:gd name="T184" fmla="+- 0 1788 1787"/>
                            <a:gd name="T185" fmla="*/ T184 w 450"/>
                            <a:gd name="T186" fmla="+- 0 572 428"/>
                            <a:gd name="T187" fmla="*/ 572 h 255"/>
                            <a:gd name="T188" fmla="+- 0 1787 1787"/>
                            <a:gd name="T189" fmla="*/ T188 w 450"/>
                            <a:gd name="T190" fmla="+- 0 563 428"/>
                            <a:gd name="T191" fmla="*/ 563 h 255"/>
                            <a:gd name="T192" fmla="+- 0 1787 1787"/>
                            <a:gd name="T193" fmla="*/ T192 w 450"/>
                            <a:gd name="T194" fmla="+- 0 555 428"/>
                            <a:gd name="T195"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9DF2092" id="Forma libre: forma 423" o:spid="_x0000_s1026" style="position:absolute;margin-left:89.35pt;margin-top:156.6pt;width:22.5pt;height:12.75pt;z-index:2517863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" path="m,127r,-8l1,110r2,-8l5,94,38,37r6,-6l103,2,128,,323,r64,16l434,63r14,39l450,110r,9l450,127r,8l450,144r-2,8l446,160r-2,8l441,176r-3,8l394,233r-22,12l364,248r-8,3l348,252r-8,2l331,255r-8,l128,255r-8,l111,254r-8,-2l95,251r-8,-3l79,245r-8,-3l64,238r-7,-5l50,228,10,176,7,168,5,160,3,152,1,144,,135r,-8xe" filled="f" strokecolor="#99a0a6">
                <v:path arrowok="t" o:connecttype="custom" o:connectlocs="0,352425;0,347345;635,341630;1905,336550;3175,331470;24130,295275;27940,291465;65405,273050;81280,271780;205105,271780;245745,281940;275590,311785;284480,336550;285750,341630;285750,347345;285750,352425;285750,357505;285750,363220;284480,368300;283210,373380;281940,378460;280035,383540;278130,388620;250190,419735;236220,427355;231140,429260;226060,431165;220980,431800;215900,433070;210185,433705;205105,433705;81280,433705;76200,433705;70485,433070;65405,431800;60325,431165;55245,429260;50165,427355;45085,425450;40640,422910;36195,419735;31750,416560;6350,383540;4445,378460;3175,373380;1905,368300;635,363220;0,357505;0,352425" o:connectangles="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92473" behindDoc="0" locked="0" layoutInCell="1" allowOverlap="1" wp14:anchorId="3B646CA5" wp14:editId="597296F6">
                <wp:simplePos x="0" y="0"/>
                <wp:positionH relativeFrom="page">
                  <wp:posOffset>1134745</wp:posOffset>
                </wp:positionH>
                <wp:positionV relativeFrom="paragraph">
                  <wp:posOffset>2861310</wp:posOffset>
                </wp:positionV>
                <wp:extent cx="285750" cy="161925"/>
                <wp:effectExtent l="10795" t="5715" r="8255" b="13335"/>
                <wp:wrapNone/>
                <wp:docPr id="426" name="Forma libre: forma 4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825 1787"/>
                            <a:gd name="T21" fmla="*/ T20 w 450"/>
                            <a:gd name="T22" fmla="+- 0 465 428"/>
                            <a:gd name="T23" fmla="*/ 465 h 255"/>
                            <a:gd name="T24" fmla="+- 0 1831 1787"/>
                            <a:gd name="T25" fmla="*/ T24 w 450"/>
                            <a:gd name="T26" fmla="+- 0 459 428"/>
                            <a:gd name="T27" fmla="*/ 459 h 255"/>
                            <a:gd name="T28" fmla="+- 0 1890 1787"/>
                            <a:gd name="T29" fmla="*/ T28 w 450"/>
                            <a:gd name="T30" fmla="+- 0 430 428"/>
                            <a:gd name="T31" fmla="*/ 430 h 255"/>
                            <a:gd name="T32" fmla="+- 0 1915 1787"/>
                            <a:gd name="T33" fmla="*/ T32 w 450"/>
                            <a:gd name="T34" fmla="+- 0 428 428"/>
                            <a:gd name="T35" fmla="*/ 428 h 255"/>
                            <a:gd name="T36" fmla="+- 0 2110 1787"/>
                            <a:gd name="T37" fmla="*/ T36 w 450"/>
                            <a:gd name="T38" fmla="+- 0 428 428"/>
                            <a:gd name="T39" fmla="*/ 428 h 255"/>
                            <a:gd name="T40" fmla="+- 0 2174 1787"/>
                            <a:gd name="T41" fmla="*/ T40 w 450"/>
                            <a:gd name="T42" fmla="+- 0 444 428"/>
                            <a:gd name="T43" fmla="*/ 444 h 255"/>
                            <a:gd name="T44" fmla="+- 0 2221 1787"/>
                            <a:gd name="T45" fmla="*/ T44 w 450"/>
                            <a:gd name="T46" fmla="+- 0 491 428"/>
                            <a:gd name="T47" fmla="*/ 491 h 255"/>
                            <a:gd name="T48" fmla="+- 0 2235 1787"/>
                            <a:gd name="T49" fmla="*/ T48 w 450"/>
                            <a:gd name="T50" fmla="+- 0 530 428"/>
                            <a:gd name="T51" fmla="*/ 530 h 255"/>
                            <a:gd name="T52" fmla="+- 0 2237 1787"/>
                            <a:gd name="T53" fmla="*/ T52 w 450"/>
                            <a:gd name="T54" fmla="+- 0 538 428"/>
                            <a:gd name="T55" fmla="*/ 538 h 255"/>
                            <a:gd name="T56" fmla="+- 0 2237 1787"/>
                            <a:gd name="T57" fmla="*/ T56 w 450"/>
                            <a:gd name="T58" fmla="+- 0 547 428"/>
                            <a:gd name="T59" fmla="*/ 547 h 255"/>
                            <a:gd name="T60" fmla="+- 0 2237 1787"/>
                            <a:gd name="T61" fmla="*/ T60 w 450"/>
                            <a:gd name="T62" fmla="+- 0 555 428"/>
                            <a:gd name="T63" fmla="*/ 555 h 255"/>
                            <a:gd name="T64" fmla="+- 0 2237 1787"/>
                            <a:gd name="T65" fmla="*/ T64 w 450"/>
                            <a:gd name="T66" fmla="+- 0 563 428"/>
                            <a:gd name="T67" fmla="*/ 563 h 255"/>
                            <a:gd name="T68" fmla="+- 0 2237 1787"/>
                            <a:gd name="T69" fmla="*/ T68 w 450"/>
                            <a:gd name="T70" fmla="+- 0 572 428"/>
                            <a:gd name="T71" fmla="*/ 572 h 255"/>
                            <a:gd name="T72" fmla="+- 0 2235 1787"/>
                            <a:gd name="T73" fmla="*/ T72 w 450"/>
                            <a:gd name="T74" fmla="+- 0 580 428"/>
                            <a:gd name="T75" fmla="*/ 580 h 255"/>
                            <a:gd name="T76" fmla="+- 0 2233 1787"/>
                            <a:gd name="T77" fmla="*/ T76 w 450"/>
                            <a:gd name="T78" fmla="+- 0 588 428"/>
                            <a:gd name="T79" fmla="*/ 588 h 255"/>
                            <a:gd name="T80" fmla="+- 0 2231 1787"/>
                            <a:gd name="T81" fmla="*/ T80 w 450"/>
                            <a:gd name="T82" fmla="+- 0 596 428"/>
                            <a:gd name="T83" fmla="*/ 596 h 255"/>
                            <a:gd name="T84" fmla="+- 0 2228 1787"/>
                            <a:gd name="T85" fmla="*/ T84 w 450"/>
                            <a:gd name="T86" fmla="+- 0 604 428"/>
                            <a:gd name="T87" fmla="*/ 604 h 255"/>
                            <a:gd name="T88" fmla="+- 0 2225 1787"/>
                            <a:gd name="T89" fmla="*/ T88 w 450"/>
                            <a:gd name="T90" fmla="+- 0 612 428"/>
                            <a:gd name="T91" fmla="*/ 612 h 255"/>
                            <a:gd name="T92" fmla="+- 0 2181 1787"/>
                            <a:gd name="T93" fmla="*/ T92 w 450"/>
                            <a:gd name="T94" fmla="+- 0 661 428"/>
                            <a:gd name="T95" fmla="*/ 661 h 255"/>
                            <a:gd name="T96" fmla="+- 0 2159 1787"/>
                            <a:gd name="T97" fmla="*/ T96 w 450"/>
                            <a:gd name="T98" fmla="+- 0 673 428"/>
                            <a:gd name="T99" fmla="*/ 673 h 255"/>
                            <a:gd name="T100" fmla="+- 0 2151 1787"/>
                            <a:gd name="T101" fmla="*/ T100 w 450"/>
                            <a:gd name="T102" fmla="+- 0 676 428"/>
                            <a:gd name="T103" fmla="*/ 676 h 255"/>
                            <a:gd name="T104" fmla="+- 0 2143 1787"/>
                            <a:gd name="T105" fmla="*/ T104 w 450"/>
                            <a:gd name="T106" fmla="+- 0 679 428"/>
                            <a:gd name="T107" fmla="*/ 679 h 255"/>
                            <a:gd name="T108" fmla="+- 0 2135 1787"/>
                            <a:gd name="T109" fmla="*/ T108 w 450"/>
                            <a:gd name="T110" fmla="+- 0 680 428"/>
                            <a:gd name="T111" fmla="*/ 680 h 255"/>
                            <a:gd name="T112" fmla="+- 0 2127 1787"/>
                            <a:gd name="T113" fmla="*/ T112 w 450"/>
                            <a:gd name="T114" fmla="+- 0 682 428"/>
                            <a:gd name="T115" fmla="*/ 682 h 255"/>
                            <a:gd name="T116" fmla="+- 0 2118 1787"/>
                            <a:gd name="T117" fmla="*/ T116 w 450"/>
                            <a:gd name="T118" fmla="+- 0 683 428"/>
                            <a:gd name="T119" fmla="*/ 683 h 255"/>
                            <a:gd name="T120" fmla="+- 0 2110 1787"/>
                            <a:gd name="T121" fmla="*/ T120 w 450"/>
                            <a:gd name="T122" fmla="+- 0 683 428"/>
                            <a:gd name="T123" fmla="*/ 683 h 255"/>
                            <a:gd name="T124" fmla="+- 0 1915 1787"/>
                            <a:gd name="T125" fmla="*/ T124 w 450"/>
                            <a:gd name="T126" fmla="+- 0 683 428"/>
                            <a:gd name="T127" fmla="*/ 683 h 255"/>
                            <a:gd name="T128" fmla="+- 0 1907 1787"/>
                            <a:gd name="T129" fmla="*/ T128 w 450"/>
                            <a:gd name="T130" fmla="+- 0 683 428"/>
                            <a:gd name="T131" fmla="*/ 683 h 255"/>
                            <a:gd name="T132" fmla="+- 0 1898 1787"/>
                            <a:gd name="T133" fmla="*/ T132 w 450"/>
                            <a:gd name="T134" fmla="+- 0 682 428"/>
                            <a:gd name="T135" fmla="*/ 682 h 255"/>
                            <a:gd name="T136" fmla="+- 0 1890 1787"/>
                            <a:gd name="T137" fmla="*/ T136 w 450"/>
                            <a:gd name="T138" fmla="+- 0 680 428"/>
                            <a:gd name="T139" fmla="*/ 680 h 255"/>
                            <a:gd name="T140" fmla="+- 0 1882 1787"/>
                            <a:gd name="T141" fmla="*/ T140 w 450"/>
                            <a:gd name="T142" fmla="+- 0 679 428"/>
                            <a:gd name="T143" fmla="*/ 679 h 255"/>
                            <a:gd name="T144" fmla="+- 0 1874 1787"/>
                            <a:gd name="T145" fmla="*/ T144 w 450"/>
                            <a:gd name="T146" fmla="+- 0 676 428"/>
                            <a:gd name="T147" fmla="*/ 676 h 255"/>
                            <a:gd name="T148" fmla="+- 0 1866 1787"/>
                            <a:gd name="T149" fmla="*/ T148 w 450"/>
                            <a:gd name="T150" fmla="+- 0 673 428"/>
                            <a:gd name="T151" fmla="*/ 673 h 255"/>
                            <a:gd name="T152" fmla="+- 0 1858 1787"/>
                            <a:gd name="T153" fmla="*/ T152 w 450"/>
                            <a:gd name="T154" fmla="+- 0 670 428"/>
                            <a:gd name="T155" fmla="*/ 670 h 255"/>
                            <a:gd name="T156" fmla="+- 0 1851 1787"/>
                            <a:gd name="T157" fmla="*/ T156 w 450"/>
                            <a:gd name="T158" fmla="+- 0 666 428"/>
                            <a:gd name="T159" fmla="*/ 666 h 255"/>
                            <a:gd name="T160" fmla="+- 0 1844 1787"/>
                            <a:gd name="T161" fmla="*/ T160 w 450"/>
                            <a:gd name="T162" fmla="+- 0 661 428"/>
                            <a:gd name="T163" fmla="*/ 661 h 255"/>
                            <a:gd name="T164" fmla="+- 0 1837 1787"/>
                            <a:gd name="T165" fmla="*/ T164 w 450"/>
                            <a:gd name="T166" fmla="+- 0 656 428"/>
                            <a:gd name="T167" fmla="*/ 656 h 255"/>
                            <a:gd name="T168" fmla="+- 0 1797 1787"/>
                            <a:gd name="T169" fmla="*/ T168 w 450"/>
                            <a:gd name="T170" fmla="+- 0 604 428"/>
                            <a:gd name="T171" fmla="*/ 604 h 255"/>
                            <a:gd name="T172" fmla="+- 0 1794 1787"/>
                            <a:gd name="T173" fmla="*/ T172 w 450"/>
                            <a:gd name="T174" fmla="+- 0 596 428"/>
                            <a:gd name="T175" fmla="*/ 596 h 255"/>
                            <a:gd name="T176" fmla="+- 0 1792 1787"/>
                            <a:gd name="T177" fmla="*/ T176 w 450"/>
                            <a:gd name="T178" fmla="+- 0 588 428"/>
                            <a:gd name="T179" fmla="*/ 588 h 255"/>
                            <a:gd name="T180" fmla="+- 0 1790 1787"/>
                            <a:gd name="T181" fmla="*/ T180 w 450"/>
                            <a:gd name="T182" fmla="+- 0 580 428"/>
                            <a:gd name="T183" fmla="*/ 580 h 255"/>
                            <a:gd name="T184" fmla="+- 0 1788 1787"/>
                            <a:gd name="T185" fmla="*/ T184 w 450"/>
                            <a:gd name="T186" fmla="+- 0 572 428"/>
                            <a:gd name="T187" fmla="*/ 572 h 255"/>
                            <a:gd name="T188" fmla="+- 0 1787 1787"/>
                            <a:gd name="T189" fmla="*/ T188 w 450"/>
                            <a:gd name="T190" fmla="+- 0 563 428"/>
                            <a:gd name="T191" fmla="*/ 563 h 255"/>
                            <a:gd name="T192" fmla="+- 0 1787 1787"/>
                            <a:gd name="T193" fmla="*/ T192 w 450"/>
                            <a:gd name="T194" fmla="+- 0 555 428"/>
                            <a:gd name="T195"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C6D63EC" id="Forma libre: forma 426" o:spid="_x0000_s1026" style="position:absolute;margin-left:89.35pt;margin-top:225.3pt;width:22.5pt;height:12.75pt;z-index:25179247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" path="m,127r,-8l1,110r2,-8l5,94,38,37r6,-6l103,2,128,,323,r64,16l434,63r14,39l450,110r,9l450,127r,8l450,144r-2,8l446,160r-2,8l441,176r-3,8l394,233r-22,12l364,248r-8,3l348,252r-8,2l331,255r-8,l128,255r-8,l111,254r-8,-2l95,251r-8,-3l79,245r-8,-3l64,238r-7,-5l50,228,10,176,7,168,5,160,3,152,1,144,,135r,-8xe" filled="f" strokecolor="#99a0a6">
                <v:path arrowok="t" o:connecttype="custom" o:connectlocs="0,352425;0,347345;635,341630;1905,336550;3175,331470;24130,295275;27940,291465;65405,273050;81280,271780;205105,271780;245745,281940;275590,311785;284480,336550;285750,341630;285750,347345;285750,352425;285750,357505;285750,363220;284480,368300;283210,373380;281940,378460;280035,383540;278130,388620;250190,419735;236220,427355;231140,429260;226060,431165;220980,431800;215900,433070;210185,433705;205105,433705;81280,433705;76200,433705;70485,433070;65405,431800;60325,431165;55245,429260;50165,427355;45085,425450;40640,422910;36195,419735;31750,416560;6350,383540;4445,378460;3175,373380;1905,368300;635,363220;0,357505;0,352425" o:connectangles="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88377" behindDoc="0" locked="0" layoutInCell="1" allowOverlap="1" wp14:anchorId="40672528" wp14:editId="4A93C375">
                <wp:simplePos x="0" y="0"/>
                <wp:positionH relativeFrom="page">
                  <wp:posOffset>1134745</wp:posOffset>
                </wp:positionH>
                <wp:positionV relativeFrom="paragraph">
                  <wp:posOffset>2284095</wp:posOffset>
                </wp:positionV>
                <wp:extent cx="285750" cy="161925"/>
                <wp:effectExtent l="10795" t="5715" r="8255" b="13335"/>
                <wp:wrapNone/>
                <wp:docPr id="424" name="Forma libre: forma 4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825 1787"/>
                            <a:gd name="T21" fmla="*/ T20 w 450"/>
                            <a:gd name="T22" fmla="+- 0 465 428"/>
                            <a:gd name="T23" fmla="*/ 465 h 255"/>
                            <a:gd name="T24" fmla="+- 0 1831 1787"/>
                            <a:gd name="T25" fmla="*/ T24 w 450"/>
                            <a:gd name="T26" fmla="+- 0 459 428"/>
                            <a:gd name="T27" fmla="*/ 459 h 255"/>
                            <a:gd name="T28" fmla="+- 0 1890 1787"/>
                            <a:gd name="T29" fmla="*/ T28 w 450"/>
                            <a:gd name="T30" fmla="+- 0 430 428"/>
                            <a:gd name="T31" fmla="*/ 430 h 255"/>
                            <a:gd name="T32" fmla="+- 0 1915 1787"/>
                            <a:gd name="T33" fmla="*/ T32 w 450"/>
                            <a:gd name="T34" fmla="+- 0 428 428"/>
                            <a:gd name="T35" fmla="*/ 428 h 255"/>
                            <a:gd name="T36" fmla="+- 0 2110 1787"/>
                            <a:gd name="T37" fmla="*/ T36 w 450"/>
                            <a:gd name="T38" fmla="+- 0 428 428"/>
                            <a:gd name="T39" fmla="*/ 428 h 255"/>
                            <a:gd name="T40" fmla="+- 0 2174 1787"/>
                            <a:gd name="T41" fmla="*/ T40 w 450"/>
                            <a:gd name="T42" fmla="+- 0 444 428"/>
                            <a:gd name="T43" fmla="*/ 444 h 255"/>
                            <a:gd name="T44" fmla="+- 0 2221 1787"/>
                            <a:gd name="T45" fmla="*/ T44 w 450"/>
                            <a:gd name="T46" fmla="+- 0 491 428"/>
                            <a:gd name="T47" fmla="*/ 491 h 255"/>
                            <a:gd name="T48" fmla="+- 0 2235 1787"/>
                            <a:gd name="T49" fmla="*/ T48 w 450"/>
                            <a:gd name="T50" fmla="+- 0 530 428"/>
                            <a:gd name="T51" fmla="*/ 530 h 255"/>
                            <a:gd name="T52" fmla="+- 0 2237 1787"/>
                            <a:gd name="T53" fmla="*/ T52 w 450"/>
                            <a:gd name="T54" fmla="+- 0 538 428"/>
                            <a:gd name="T55" fmla="*/ 538 h 255"/>
                            <a:gd name="T56" fmla="+- 0 2237 1787"/>
                            <a:gd name="T57" fmla="*/ T56 w 450"/>
                            <a:gd name="T58" fmla="+- 0 547 428"/>
                            <a:gd name="T59" fmla="*/ 547 h 255"/>
                            <a:gd name="T60" fmla="+- 0 2237 1787"/>
                            <a:gd name="T61" fmla="*/ T60 w 450"/>
                            <a:gd name="T62" fmla="+- 0 555 428"/>
                            <a:gd name="T63" fmla="*/ 555 h 255"/>
                            <a:gd name="T64" fmla="+- 0 2237 1787"/>
                            <a:gd name="T65" fmla="*/ T64 w 450"/>
                            <a:gd name="T66" fmla="+- 0 563 428"/>
                            <a:gd name="T67" fmla="*/ 563 h 255"/>
                            <a:gd name="T68" fmla="+- 0 2237 1787"/>
                            <a:gd name="T69" fmla="*/ T68 w 450"/>
                            <a:gd name="T70" fmla="+- 0 572 428"/>
                            <a:gd name="T71" fmla="*/ 572 h 255"/>
                            <a:gd name="T72" fmla="+- 0 2235 1787"/>
                            <a:gd name="T73" fmla="*/ T72 w 450"/>
                            <a:gd name="T74" fmla="+- 0 580 428"/>
                            <a:gd name="T75" fmla="*/ 580 h 255"/>
                            <a:gd name="T76" fmla="+- 0 2233 1787"/>
                            <a:gd name="T77" fmla="*/ T76 w 450"/>
                            <a:gd name="T78" fmla="+- 0 588 428"/>
                            <a:gd name="T79" fmla="*/ 588 h 255"/>
                            <a:gd name="T80" fmla="+- 0 2231 1787"/>
                            <a:gd name="T81" fmla="*/ T80 w 450"/>
                            <a:gd name="T82" fmla="+- 0 596 428"/>
                            <a:gd name="T83" fmla="*/ 596 h 255"/>
                            <a:gd name="T84" fmla="+- 0 2228 1787"/>
                            <a:gd name="T85" fmla="*/ T84 w 450"/>
                            <a:gd name="T86" fmla="+- 0 604 428"/>
                            <a:gd name="T87" fmla="*/ 604 h 255"/>
                            <a:gd name="T88" fmla="+- 0 2225 1787"/>
                            <a:gd name="T89" fmla="*/ T88 w 450"/>
                            <a:gd name="T90" fmla="+- 0 612 428"/>
                            <a:gd name="T91" fmla="*/ 612 h 255"/>
                            <a:gd name="T92" fmla="+- 0 2181 1787"/>
                            <a:gd name="T93" fmla="*/ T92 w 450"/>
                            <a:gd name="T94" fmla="+- 0 661 428"/>
                            <a:gd name="T95" fmla="*/ 661 h 255"/>
                            <a:gd name="T96" fmla="+- 0 2159 1787"/>
                            <a:gd name="T97" fmla="*/ T96 w 450"/>
                            <a:gd name="T98" fmla="+- 0 673 428"/>
                            <a:gd name="T99" fmla="*/ 673 h 255"/>
                            <a:gd name="T100" fmla="+- 0 2151 1787"/>
                            <a:gd name="T101" fmla="*/ T100 w 450"/>
                            <a:gd name="T102" fmla="+- 0 676 428"/>
                            <a:gd name="T103" fmla="*/ 676 h 255"/>
                            <a:gd name="T104" fmla="+- 0 2143 1787"/>
                            <a:gd name="T105" fmla="*/ T104 w 450"/>
                            <a:gd name="T106" fmla="+- 0 679 428"/>
                            <a:gd name="T107" fmla="*/ 679 h 255"/>
                            <a:gd name="T108" fmla="+- 0 2135 1787"/>
                            <a:gd name="T109" fmla="*/ T108 w 450"/>
                            <a:gd name="T110" fmla="+- 0 680 428"/>
                            <a:gd name="T111" fmla="*/ 680 h 255"/>
                            <a:gd name="T112" fmla="+- 0 2127 1787"/>
                            <a:gd name="T113" fmla="*/ T112 w 450"/>
                            <a:gd name="T114" fmla="+- 0 682 428"/>
                            <a:gd name="T115" fmla="*/ 682 h 255"/>
                            <a:gd name="T116" fmla="+- 0 2118 1787"/>
                            <a:gd name="T117" fmla="*/ T116 w 450"/>
                            <a:gd name="T118" fmla="+- 0 683 428"/>
                            <a:gd name="T119" fmla="*/ 683 h 255"/>
                            <a:gd name="T120" fmla="+- 0 2110 1787"/>
                            <a:gd name="T121" fmla="*/ T120 w 450"/>
                            <a:gd name="T122" fmla="+- 0 683 428"/>
                            <a:gd name="T123" fmla="*/ 683 h 255"/>
                            <a:gd name="T124" fmla="+- 0 1915 1787"/>
                            <a:gd name="T125" fmla="*/ T124 w 450"/>
                            <a:gd name="T126" fmla="+- 0 683 428"/>
                            <a:gd name="T127" fmla="*/ 683 h 255"/>
                            <a:gd name="T128" fmla="+- 0 1907 1787"/>
                            <a:gd name="T129" fmla="*/ T128 w 450"/>
                            <a:gd name="T130" fmla="+- 0 683 428"/>
                            <a:gd name="T131" fmla="*/ 683 h 255"/>
                            <a:gd name="T132" fmla="+- 0 1898 1787"/>
                            <a:gd name="T133" fmla="*/ T132 w 450"/>
                            <a:gd name="T134" fmla="+- 0 682 428"/>
                            <a:gd name="T135" fmla="*/ 682 h 255"/>
                            <a:gd name="T136" fmla="+- 0 1890 1787"/>
                            <a:gd name="T137" fmla="*/ T136 w 450"/>
                            <a:gd name="T138" fmla="+- 0 680 428"/>
                            <a:gd name="T139" fmla="*/ 680 h 255"/>
                            <a:gd name="T140" fmla="+- 0 1882 1787"/>
                            <a:gd name="T141" fmla="*/ T140 w 450"/>
                            <a:gd name="T142" fmla="+- 0 679 428"/>
                            <a:gd name="T143" fmla="*/ 679 h 255"/>
                            <a:gd name="T144" fmla="+- 0 1874 1787"/>
                            <a:gd name="T145" fmla="*/ T144 w 450"/>
                            <a:gd name="T146" fmla="+- 0 676 428"/>
                            <a:gd name="T147" fmla="*/ 676 h 255"/>
                            <a:gd name="T148" fmla="+- 0 1866 1787"/>
                            <a:gd name="T149" fmla="*/ T148 w 450"/>
                            <a:gd name="T150" fmla="+- 0 673 428"/>
                            <a:gd name="T151" fmla="*/ 673 h 255"/>
                            <a:gd name="T152" fmla="+- 0 1858 1787"/>
                            <a:gd name="T153" fmla="*/ T152 w 450"/>
                            <a:gd name="T154" fmla="+- 0 670 428"/>
                            <a:gd name="T155" fmla="*/ 670 h 255"/>
                            <a:gd name="T156" fmla="+- 0 1851 1787"/>
                            <a:gd name="T157" fmla="*/ T156 w 450"/>
                            <a:gd name="T158" fmla="+- 0 666 428"/>
                            <a:gd name="T159" fmla="*/ 666 h 255"/>
                            <a:gd name="T160" fmla="+- 0 1844 1787"/>
                            <a:gd name="T161" fmla="*/ T160 w 450"/>
                            <a:gd name="T162" fmla="+- 0 661 428"/>
                            <a:gd name="T163" fmla="*/ 661 h 255"/>
                            <a:gd name="T164" fmla="+- 0 1837 1787"/>
                            <a:gd name="T165" fmla="*/ T164 w 450"/>
                            <a:gd name="T166" fmla="+- 0 656 428"/>
                            <a:gd name="T167" fmla="*/ 656 h 255"/>
                            <a:gd name="T168" fmla="+- 0 1797 1787"/>
                            <a:gd name="T169" fmla="*/ T168 w 450"/>
                            <a:gd name="T170" fmla="+- 0 604 428"/>
                            <a:gd name="T171" fmla="*/ 604 h 255"/>
                            <a:gd name="T172" fmla="+- 0 1794 1787"/>
                            <a:gd name="T173" fmla="*/ T172 w 450"/>
                            <a:gd name="T174" fmla="+- 0 596 428"/>
                            <a:gd name="T175" fmla="*/ 596 h 255"/>
                            <a:gd name="T176" fmla="+- 0 1792 1787"/>
                            <a:gd name="T177" fmla="*/ T176 w 450"/>
                            <a:gd name="T178" fmla="+- 0 588 428"/>
                            <a:gd name="T179" fmla="*/ 588 h 255"/>
                            <a:gd name="T180" fmla="+- 0 1790 1787"/>
                            <a:gd name="T181" fmla="*/ T180 w 450"/>
                            <a:gd name="T182" fmla="+- 0 580 428"/>
                            <a:gd name="T183" fmla="*/ 580 h 255"/>
                            <a:gd name="T184" fmla="+- 0 1788 1787"/>
                            <a:gd name="T185" fmla="*/ T184 w 450"/>
                            <a:gd name="T186" fmla="+- 0 572 428"/>
                            <a:gd name="T187" fmla="*/ 572 h 255"/>
                            <a:gd name="T188" fmla="+- 0 1787 1787"/>
                            <a:gd name="T189" fmla="*/ T188 w 450"/>
                            <a:gd name="T190" fmla="+- 0 563 428"/>
                            <a:gd name="T191" fmla="*/ 563 h 255"/>
                            <a:gd name="T192" fmla="+- 0 1787 1787"/>
                            <a:gd name="T193" fmla="*/ T192 w 450"/>
                            <a:gd name="T194" fmla="+- 0 555 428"/>
                            <a:gd name="T195"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2751D60" id="Forma libre: forma 424" o:spid="_x0000_s1026" style="position:absolute;margin-left:89.35pt;margin-top:179.85pt;width:22.5pt;height:12.75pt;z-index:25178837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" path="m,127r,-8l1,110r2,-8l5,94,38,37r6,-6l103,2,128,,323,r64,16l434,63r14,39l450,110r,9l450,127r,8l450,144r-2,8l446,160r-2,8l441,176r-3,8l394,233r-22,12l364,248r-8,3l348,252r-8,2l331,255r-8,l128,255r-8,l111,254r-8,-2l95,251r-8,-3l79,245r-8,-3l64,238r-7,-5l50,228,10,176,7,168,5,160,3,152,1,144,,135r,-8xe" filled="f" strokecolor="#99a0a6">
                <v:path arrowok="t" o:connecttype="custom" o:connectlocs="0,352425;0,347345;635,341630;1905,336550;3175,331470;24130,295275;27940,291465;65405,273050;81280,271780;205105,271780;245745,281940;275590,311785;284480,336550;285750,341630;285750,347345;285750,352425;285750,357505;285750,363220;284480,368300;283210,373380;281940,378460;280035,383540;278130,388620;250190,419735;236220,427355;231140,429260;226060,431165;220980,431800;215900,433070;210185,433705;205105,433705;81280,433705;76200,433705;70485,433070;65405,431800;60325,431165;55245,429260;50165,427355;45085,425450;40640,422910;36195,419735;31750,416560;6350,383540;4445,378460;3175,373380;1905,368300;635,363220;0,357505;0,352425" o:connectangles="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90425" behindDoc="0" locked="0" layoutInCell="1" allowOverlap="1" wp14:anchorId="704C0015" wp14:editId="6AE71B4E">
                <wp:simplePos x="0" y="0"/>
                <wp:positionH relativeFrom="page">
                  <wp:posOffset>1134745</wp:posOffset>
                </wp:positionH>
                <wp:positionV relativeFrom="paragraph">
                  <wp:posOffset>2560320</wp:posOffset>
                </wp:positionV>
                <wp:extent cx="285750" cy="161925"/>
                <wp:effectExtent l="10795" t="5715" r="8255" b="13335"/>
                <wp:wrapNone/>
                <wp:docPr id="425" name="Forma libre: forma 4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825 1787"/>
                            <a:gd name="T21" fmla="*/ T20 w 450"/>
                            <a:gd name="T22" fmla="+- 0 465 428"/>
                            <a:gd name="T23" fmla="*/ 465 h 255"/>
                            <a:gd name="T24" fmla="+- 0 1831 1787"/>
                            <a:gd name="T25" fmla="*/ T24 w 450"/>
                            <a:gd name="T26" fmla="+- 0 459 428"/>
                            <a:gd name="T27" fmla="*/ 459 h 255"/>
                            <a:gd name="T28" fmla="+- 0 1890 1787"/>
                            <a:gd name="T29" fmla="*/ T28 w 450"/>
                            <a:gd name="T30" fmla="+- 0 430 428"/>
                            <a:gd name="T31" fmla="*/ 430 h 255"/>
                            <a:gd name="T32" fmla="+- 0 1915 1787"/>
                            <a:gd name="T33" fmla="*/ T32 w 450"/>
                            <a:gd name="T34" fmla="+- 0 428 428"/>
                            <a:gd name="T35" fmla="*/ 428 h 255"/>
                            <a:gd name="T36" fmla="+- 0 2110 1787"/>
                            <a:gd name="T37" fmla="*/ T36 w 450"/>
                            <a:gd name="T38" fmla="+- 0 428 428"/>
                            <a:gd name="T39" fmla="*/ 428 h 255"/>
                            <a:gd name="T40" fmla="+- 0 2174 1787"/>
                            <a:gd name="T41" fmla="*/ T40 w 450"/>
                            <a:gd name="T42" fmla="+- 0 444 428"/>
                            <a:gd name="T43" fmla="*/ 444 h 255"/>
                            <a:gd name="T44" fmla="+- 0 2221 1787"/>
                            <a:gd name="T45" fmla="*/ T44 w 450"/>
                            <a:gd name="T46" fmla="+- 0 491 428"/>
                            <a:gd name="T47" fmla="*/ 491 h 255"/>
                            <a:gd name="T48" fmla="+- 0 2235 1787"/>
                            <a:gd name="T49" fmla="*/ T48 w 450"/>
                            <a:gd name="T50" fmla="+- 0 530 428"/>
                            <a:gd name="T51" fmla="*/ 530 h 255"/>
                            <a:gd name="T52" fmla="+- 0 2237 1787"/>
                            <a:gd name="T53" fmla="*/ T52 w 450"/>
                            <a:gd name="T54" fmla="+- 0 538 428"/>
                            <a:gd name="T55" fmla="*/ 538 h 255"/>
                            <a:gd name="T56" fmla="+- 0 2237 1787"/>
                            <a:gd name="T57" fmla="*/ T56 w 450"/>
                            <a:gd name="T58" fmla="+- 0 547 428"/>
                            <a:gd name="T59" fmla="*/ 547 h 255"/>
                            <a:gd name="T60" fmla="+- 0 2237 1787"/>
                            <a:gd name="T61" fmla="*/ T60 w 450"/>
                            <a:gd name="T62" fmla="+- 0 555 428"/>
                            <a:gd name="T63" fmla="*/ 555 h 255"/>
                            <a:gd name="T64" fmla="+- 0 2237 1787"/>
                            <a:gd name="T65" fmla="*/ T64 w 450"/>
                            <a:gd name="T66" fmla="+- 0 563 428"/>
                            <a:gd name="T67" fmla="*/ 563 h 255"/>
                            <a:gd name="T68" fmla="+- 0 2237 1787"/>
                            <a:gd name="T69" fmla="*/ T68 w 450"/>
                            <a:gd name="T70" fmla="+- 0 572 428"/>
                            <a:gd name="T71" fmla="*/ 572 h 255"/>
                            <a:gd name="T72" fmla="+- 0 2235 1787"/>
                            <a:gd name="T73" fmla="*/ T72 w 450"/>
                            <a:gd name="T74" fmla="+- 0 580 428"/>
                            <a:gd name="T75" fmla="*/ 580 h 255"/>
                            <a:gd name="T76" fmla="+- 0 2233 1787"/>
                            <a:gd name="T77" fmla="*/ T76 w 450"/>
                            <a:gd name="T78" fmla="+- 0 588 428"/>
                            <a:gd name="T79" fmla="*/ 588 h 255"/>
                            <a:gd name="T80" fmla="+- 0 2231 1787"/>
                            <a:gd name="T81" fmla="*/ T80 w 450"/>
                            <a:gd name="T82" fmla="+- 0 596 428"/>
                            <a:gd name="T83" fmla="*/ 596 h 255"/>
                            <a:gd name="T84" fmla="+- 0 2228 1787"/>
                            <a:gd name="T85" fmla="*/ T84 w 450"/>
                            <a:gd name="T86" fmla="+- 0 604 428"/>
                            <a:gd name="T87" fmla="*/ 604 h 255"/>
                            <a:gd name="T88" fmla="+- 0 2225 1787"/>
                            <a:gd name="T89" fmla="*/ T88 w 450"/>
                            <a:gd name="T90" fmla="+- 0 612 428"/>
                            <a:gd name="T91" fmla="*/ 612 h 255"/>
                            <a:gd name="T92" fmla="+- 0 2181 1787"/>
                            <a:gd name="T93" fmla="*/ T92 w 450"/>
                            <a:gd name="T94" fmla="+- 0 661 428"/>
                            <a:gd name="T95" fmla="*/ 661 h 255"/>
                            <a:gd name="T96" fmla="+- 0 2159 1787"/>
                            <a:gd name="T97" fmla="*/ T96 w 450"/>
                            <a:gd name="T98" fmla="+- 0 673 428"/>
                            <a:gd name="T99" fmla="*/ 673 h 255"/>
                            <a:gd name="T100" fmla="+- 0 2151 1787"/>
                            <a:gd name="T101" fmla="*/ T100 w 450"/>
                            <a:gd name="T102" fmla="+- 0 676 428"/>
                            <a:gd name="T103" fmla="*/ 676 h 255"/>
                            <a:gd name="T104" fmla="+- 0 2143 1787"/>
                            <a:gd name="T105" fmla="*/ T104 w 450"/>
                            <a:gd name="T106" fmla="+- 0 679 428"/>
                            <a:gd name="T107" fmla="*/ 679 h 255"/>
                            <a:gd name="T108" fmla="+- 0 2135 1787"/>
                            <a:gd name="T109" fmla="*/ T108 w 450"/>
                            <a:gd name="T110" fmla="+- 0 680 428"/>
                            <a:gd name="T111" fmla="*/ 680 h 255"/>
                            <a:gd name="T112" fmla="+- 0 2127 1787"/>
                            <a:gd name="T113" fmla="*/ T112 w 450"/>
                            <a:gd name="T114" fmla="+- 0 682 428"/>
                            <a:gd name="T115" fmla="*/ 682 h 255"/>
                            <a:gd name="T116" fmla="+- 0 2118 1787"/>
                            <a:gd name="T117" fmla="*/ T116 w 450"/>
                            <a:gd name="T118" fmla="+- 0 683 428"/>
                            <a:gd name="T119" fmla="*/ 683 h 255"/>
                            <a:gd name="T120" fmla="+- 0 2110 1787"/>
                            <a:gd name="T121" fmla="*/ T120 w 450"/>
                            <a:gd name="T122" fmla="+- 0 683 428"/>
                            <a:gd name="T123" fmla="*/ 683 h 255"/>
                            <a:gd name="T124" fmla="+- 0 1915 1787"/>
                            <a:gd name="T125" fmla="*/ T124 w 450"/>
                            <a:gd name="T126" fmla="+- 0 683 428"/>
                            <a:gd name="T127" fmla="*/ 683 h 255"/>
                            <a:gd name="T128" fmla="+- 0 1907 1787"/>
                            <a:gd name="T129" fmla="*/ T128 w 450"/>
                            <a:gd name="T130" fmla="+- 0 683 428"/>
                            <a:gd name="T131" fmla="*/ 683 h 255"/>
                            <a:gd name="T132" fmla="+- 0 1898 1787"/>
                            <a:gd name="T133" fmla="*/ T132 w 450"/>
                            <a:gd name="T134" fmla="+- 0 682 428"/>
                            <a:gd name="T135" fmla="*/ 682 h 255"/>
                            <a:gd name="T136" fmla="+- 0 1890 1787"/>
                            <a:gd name="T137" fmla="*/ T136 w 450"/>
                            <a:gd name="T138" fmla="+- 0 680 428"/>
                            <a:gd name="T139" fmla="*/ 680 h 255"/>
                            <a:gd name="T140" fmla="+- 0 1882 1787"/>
                            <a:gd name="T141" fmla="*/ T140 w 450"/>
                            <a:gd name="T142" fmla="+- 0 679 428"/>
                            <a:gd name="T143" fmla="*/ 679 h 255"/>
                            <a:gd name="T144" fmla="+- 0 1874 1787"/>
                            <a:gd name="T145" fmla="*/ T144 w 450"/>
                            <a:gd name="T146" fmla="+- 0 676 428"/>
                            <a:gd name="T147" fmla="*/ 676 h 255"/>
                            <a:gd name="T148" fmla="+- 0 1866 1787"/>
                            <a:gd name="T149" fmla="*/ T148 w 450"/>
                            <a:gd name="T150" fmla="+- 0 673 428"/>
                            <a:gd name="T151" fmla="*/ 673 h 255"/>
                            <a:gd name="T152" fmla="+- 0 1858 1787"/>
                            <a:gd name="T153" fmla="*/ T152 w 450"/>
                            <a:gd name="T154" fmla="+- 0 670 428"/>
                            <a:gd name="T155" fmla="*/ 670 h 255"/>
                            <a:gd name="T156" fmla="+- 0 1851 1787"/>
                            <a:gd name="T157" fmla="*/ T156 w 450"/>
                            <a:gd name="T158" fmla="+- 0 666 428"/>
                            <a:gd name="T159" fmla="*/ 666 h 255"/>
                            <a:gd name="T160" fmla="+- 0 1844 1787"/>
                            <a:gd name="T161" fmla="*/ T160 w 450"/>
                            <a:gd name="T162" fmla="+- 0 661 428"/>
                            <a:gd name="T163" fmla="*/ 661 h 255"/>
                            <a:gd name="T164" fmla="+- 0 1837 1787"/>
                            <a:gd name="T165" fmla="*/ T164 w 450"/>
                            <a:gd name="T166" fmla="+- 0 656 428"/>
                            <a:gd name="T167" fmla="*/ 656 h 255"/>
                            <a:gd name="T168" fmla="+- 0 1797 1787"/>
                            <a:gd name="T169" fmla="*/ T168 w 450"/>
                            <a:gd name="T170" fmla="+- 0 604 428"/>
                            <a:gd name="T171" fmla="*/ 604 h 255"/>
                            <a:gd name="T172" fmla="+- 0 1794 1787"/>
                            <a:gd name="T173" fmla="*/ T172 w 450"/>
                            <a:gd name="T174" fmla="+- 0 596 428"/>
                            <a:gd name="T175" fmla="*/ 596 h 255"/>
                            <a:gd name="T176" fmla="+- 0 1792 1787"/>
                            <a:gd name="T177" fmla="*/ T176 w 450"/>
                            <a:gd name="T178" fmla="+- 0 588 428"/>
                            <a:gd name="T179" fmla="*/ 588 h 255"/>
                            <a:gd name="T180" fmla="+- 0 1790 1787"/>
                            <a:gd name="T181" fmla="*/ T180 w 450"/>
                            <a:gd name="T182" fmla="+- 0 580 428"/>
                            <a:gd name="T183" fmla="*/ 580 h 255"/>
                            <a:gd name="T184" fmla="+- 0 1788 1787"/>
                            <a:gd name="T185" fmla="*/ T184 w 450"/>
                            <a:gd name="T186" fmla="+- 0 572 428"/>
                            <a:gd name="T187" fmla="*/ 572 h 255"/>
                            <a:gd name="T188" fmla="+- 0 1787 1787"/>
                            <a:gd name="T189" fmla="*/ T188 w 450"/>
                            <a:gd name="T190" fmla="+- 0 563 428"/>
                            <a:gd name="T191" fmla="*/ 563 h 255"/>
                            <a:gd name="T192" fmla="+- 0 1787 1787"/>
                            <a:gd name="T193" fmla="*/ T192 w 450"/>
                            <a:gd name="T194" fmla="+- 0 555 428"/>
                            <a:gd name="T195"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5D9B07B" id="Forma libre: forma 425" o:spid="_x0000_s1026" style="position:absolute;margin-left:89.35pt;margin-top:201.6pt;width:22.5pt;height:12.75pt;z-index:2517904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" path="m,127r,-8l1,110r2,-8l5,94,38,37r6,-6l103,2,128,,323,r64,16l434,63r14,39l450,110r,9l450,127r,8l450,144r-2,8l446,160r-2,8l441,176r-3,8l394,233r-22,12l364,248r-8,3l348,252r-8,2l331,255r-8,l128,255r-8,l111,254r-8,-2l95,251r-8,-3l79,245r-8,-3l64,238r-7,-5l50,228,10,176,7,168,5,160,3,152,1,144,,135r,-8xe" filled="f" strokecolor="#99a0a6">
                <v:path arrowok="t" o:connecttype="custom" o:connectlocs="0,352425;0,347345;635,341630;1905,336550;3175,331470;24130,295275;27940,291465;65405,273050;81280,271780;205105,271780;245745,281940;275590,311785;284480,336550;285750,341630;285750,347345;285750,352425;285750,357505;285750,363220;284480,368300;283210,373380;281940,378460;280035,383540;278130,388620;250190,419735;236220,427355;231140,429260;226060,431165;220980,431800;215900,433070;210185,433705;205105,433705;81280,433705;76200,433705;70485,433070;65405,431800;60325,431165;55245,429260;50165,427355;45085,425450;40640,422910;36195,419735;31750,416560;6350,383540;4445,378460;3175,373380;1905,368300;635,363220;0,357505;0,352425" o:connectangles="0,0,0,0,0,0,0,0,0,0,0,0,0,0,0,0,0,0,0,0,0,0,0,0,0,0,0,0,0,0,0,0,0,0,0,0,0,0,0,0,0,0,0,0,0,0,0,0,0"/>
                <w10:wrap anchorx="page"/>
              </v:shape>
            </w:pict>
          </mc:Fallback>
        </mc:AlternateContent>
      </w:r>
      <w:r w:rsidR="00EE7995">
        <w:rPr>
          <w:rFonts w:ascii="Calibri" w:hAnsi="Calibri"/>
          <w:noProof/>
        </w:rPr>
        <mc:AlternateContent>
          <mc:Choice Requires="wps">
            <w:drawing>
              <wp:anchor distT="0" distB="0" distL="114300" distR="114300" simplePos="0" relativeHeight="251782233" behindDoc="0" locked="0" layoutInCell="1" allowOverlap="1" wp14:anchorId="04161A4F" wp14:editId="7A012C7B">
                <wp:simplePos x="0" y="0"/>
                <wp:positionH relativeFrom="page">
                  <wp:posOffset>1134745</wp:posOffset>
                </wp:positionH>
                <wp:positionV relativeFrom="paragraph">
                  <wp:posOffset>1436370</wp:posOffset>
                </wp:positionV>
                <wp:extent cx="285750" cy="161925"/>
                <wp:effectExtent l="10795" t="5715" r="8255" b="13335"/>
                <wp:wrapNone/>
                <wp:docPr id="421" name="Forma libre: forma 4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825 1787"/>
                            <a:gd name="T21" fmla="*/ T20 w 450"/>
                            <a:gd name="T22" fmla="+- 0 465 428"/>
                            <a:gd name="T23" fmla="*/ 465 h 255"/>
                            <a:gd name="T24" fmla="+- 0 1831 1787"/>
                            <a:gd name="T25" fmla="*/ T24 w 450"/>
                            <a:gd name="T26" fmla="+- 0 459 428"/>
                            <a:gd name="T27" fmla="*/ 459 h 255"/>
                            <a:gd name="T28" fmla="+- 0 1890 1787"/>
                            <a:gd name="T29" fmla="*/ T28 w 450"/>
                            <a:gd name="T30" fmla="+- 0 430 428"/>
                            <a:gd name="T31" fmla="*/ 430 h 255"/>
                            <a:gd name="T32" fmla="+- 0 1915 1787"/>
                            <a:gd name="T33" fmla="*/ T32 w 450"/>
                            <a:gd name="T34" fmla="+- 0 428 428"/>
                            <a:gd name="T35" fmla="*/ 428 h 255"/>
                            <a:gd name="T36" fmla="+- 0 2110 1787"/>
                            <a:gd name="T37" fmla="*/ T36 w 450"/>
                            <a:gd name="T38" fmla="+- 0 428 428"/>
                            <a:gd name="T39" fmla="*/ 428 h 255"/>
                            <a:gd name="T40" fmla="+- 0 2174 1787"/>
                            <a:gd name="T41" fmla="*/ T40 w 450"/>
                            <a:gd name="T42" fmla="+- 0 444 428"/>
                            <a:gd name="T43" fmla="*/ 444 h 255"/>
                            <a:gd name="T44" fmla="+- 0 2221 1787"/>
                            <a:gd name="T45" fmla="*/ T44 w 450"/>
                            <a:gd name="T46" fmla="+- 0 491 428"/>
                            <a:gd name="T47" fmla="*/ 491 h 255"/>
                            <a:gd name="T48" fmla="+- 0 2235 1787"/>
                            <a:gd name="T49" fmla="*/ T48 w 450"/>
                            <a:gd name="T50" fmla="+- 0 530 428"/>
                            <a:gd name="T51" fmla="*/ 530 h 255"/>
                            <a:gd name="T52" fmla="+- 0 2237 1787"/>
                            <a:gd name="T53" fmla="*/ T52 w 450"/>
                            <a:gd name="T54" fmla="+- 0 538 428"/>
                            <a:gd name="T55" fmla="*/ 538 h 255"/>
                            <a:gd name="T56" fmla="+- 0 2237 1787"/>
                            <a:gd name="T57" fmla="*/ T56 w 450"/>
                            <a:gd name="T58" fmla="+- 0 547 428"/>
                            <a:gd name="T59" fmla="*/ 547 h 255"/>
                            <a:gd name="T60" fmla="+- 0 2237 1787"/>
                            <a:gd name="T61" fmla="*/ T60 w 450"/>
                            <a:gd name="T62" fmla="+- 0 555 428"/>
                            <a:gd name="T63" fmla="*/ 555 h 255"/>
                            <a:gd name="T64" fmla="+- 0 2237 1787"/>
                            <a:gd name="T65" fmla="*/ T64 w 450"/>
                            <a:gd name="T66" fmla="+- 0 563 428"/>
                            <a:gd name="T67" fmla="*/ 563 h 255"/>
                            <a:gd name="T68" fmla="+- 0 2237 1787"/>
                            <a:gd name="T69" fmla="*/ T68 w 450"/>
                            <a:gd name="T70" fmla="+- 0 572 428"/>
                            <a:gd name="T71" fmla="*/ 572 h 255"/>
                            <a:gd name="T72" fmla="+- 0 2235 1787"/>
                            <a:gd name="T73" fmla="*/ T72 w 450"/>
                            <a:gd name="T74" fmla="+- 0 580 428"/>
                            <a:gd name="T75" fmla="*/ 580 h 255"/>
                            <a:gd name="T76" fmla="+- 0 2233 1787"/>
                            <a:gd name="T77" fmla="*/ T76 w 450"/>
                            <a:gd name="T78" fmla="+- 0 588 428"/>
                            <a:gd name="T79" fmla="*/ 588 h 255"/>
                            <a:gd name="T80" fmla="+- 0 2231 1787"/>
                            <a:gd name="T81" fmla="*/ T80 w 450"/>
                            <a:gd name="T82" fmla="+- 0 596 428"/>
                            <a:gd name="T83" fmla="*/ 596 h 255"/>
                            <a:gd name="T84" fmla="+- 0 2228 1787"/>
                            <a:gd name="T85" fmla="*/ T84 w 450"/>
                            <a:gd name="T86" fmla="+- 0 604 428"/>
                            <a:gd name="T87" fmla="*/ 604 h 255"/>
                            <a:gd name="T88" fmla="+- 0 2225 1787"/>
                            <a:gd name="T89" fmla="*/ T88 w 450"/>
                            <a:gd name="T90" fmla="+- 0 612 428"/>
                            <a:gd name="T91" fmla="*/ 612 h 255"/>
                            <a:gd name="T92" fmla="+- 0 2181 1787"/>
                            <a:gd name="T93" fmla="*/ T92 w 450"/>
                            <a:gd name="T94" fmla="+- 0 661 428"/>
                            <a:gd name="T95" fmla="*/ 661 h 255"/>
                            <a:gd name="T96" fmla="+- 0 2159 1787"/>
                            <a:gd name="T97" fmla="*/ T96 w 450"/>
                            <a:gd name="T98" fmla="+- 0 673 428"/>
                            <a:gd name="T99" fmla="*/ 673 h 255"/>
                            <a:gd name="T100" fmla="+- 0 2151 1787"/>
                            <a:gd name="T101" fmla="*/ T100 w 450"/>
                            <a:gd name="T102" fmla="+- 0 676 428"/>
                            <a:gd name="T103" fmla="*/ 676 h 255"/>
                            <a:gd name="T104" fmla="+- 0 2143 1787"/>
                            <a:gd name="T105" fmla="*/ T104 w 450"/>
                            <a:gd name="T106" fmla="+- 0 679 428"/>
                            <a:gd name="T107" fmla="*/ 679 h 255"/>
                            <a:gd name="T108" fmla="+- 0 2135 1787"/>
                            <a:gd name="T109" fmla="*/ T108 w 450"/>
                            <a:gd name="T110" fmla="+- 0 680 428"/>
                            <a:gd name="T111" fmla="*/ 680 h 255"/>
                            <a:gd name="T112" fmla="+- 0 2127 1787"/>
                            <a:gd name="T113" fmla="*/ T112 w 450"/>
                            <a:gd name="T114" fmla="+- 0 682 428"/>
                            <a:gd name="T115" fmla="*/ 682 h 255"/>
                            <a:gd name="T116" fmla="+- 0 2118 1787"/>
                            <a:gd name="T117" fmla="*/ T116 w 450"/>
                            <a:gd name="T118" fmla="+- 0 683 428"/>
                            <a:gd name="T119" fmla="*/ 683 h 255"/>
                            <a:gd name="T120" fmla="+- 0 2110 1787"/>
                            <a:gd name="T121" fmla="*/ T120 w 450"/>
                            <a:gd name="T122" fmla="+- 0 683 428"/>
                            <a:gd name="T123" fmla="*/ 683 h 255"/>
                            <a:gd name="T124" fmla="+- 0 1915 1787"/>
                            <a:gd name="T125" fmla="*/ T124 w 450"/>
                            <a:gd name="T126" fmla="+- 0 683 428"/>
                            <a:gd name="T127" fmla="*/ 683 h 255"/>
                            <a:gd name="T128" fmla="+- 0 1907 1787"/>
                            <a:gd name="T129" fmla="*/ T128 w 450"/>
                            <a:gd name="T130" fmla="+- 0 683 428"/>
                            <a:gd name="T131" fmla="*/ 683 h 255"/>
                            <a:gd name="T132" fmla="+- 0 1898 1787"/>
                            <a:gd name="T133" fmla="*/ T132 w 450"/>
                            <a:gd name="T134" fmla="+- 0 682 428"/>
                            <a:gd name="T135" fmla="*/ 682 h 255"/>
                            <a:gd name="T136" fmla="+- 0 1890 1787"/>
                            <a:gd name="T137" fmla="*/ T136 w 450"/>
                            <a:gd name="T138" fmla="+- 0 680 428"/>
                            <a:gd name="T139" fmla="*/ 680 h 255"/>
                            <a:gd name="T140" fmla="+- 0 1882 1787"/>
                            <a:gd name="T141" fmla="*/ T140 w 450"/>
                            <a:gd name="T142" fmla="+- 0 679 428"/>
                            <a:gd name="T143" fmla="*/ 679 h 255"/>
                            <a:gd name="T144" fmla="+- 0 1874 1787"/>
                            <a:gd name="T145" fmla="*/ T144 w 450"/>
                            <a:gd name="T146" fmla="+- 0 676 428"/>
                            <a:gd name="T147" fmla="*/ 676 h 255"/>
                            <a:gd name="T148" fmla="+- 0 1866 1787"/>
                            <a:gd name="T149" fmla="*/ T148 w 450"/>
                            <a:gd name="T150" fmla="+- 0 673 428"/>
                            <a:gd name="T151" fmla="*/ 673 h 255"/>
                            <a:gd name="T152" fmla="+- 0 1858 1787"/>
                            <a:gd name="T153" fmla="*/ T152 w 450"/>
                            <a:gd name="T154" fmla="+- 0 670 428"/>
                            <a:gd name="T155" fmla="*/ 670 h 255"/>
                            <a:gd name="T156" fmla="+- 0 1851 1787"/>
                            <a:gd name="T157" fmla="*/ T156 w 450"/>
                            <a:gd name="T158" fmla="+- 0 666 428"/>
                            <a:gd name="T159" fmla="*/ 666 h 255"/>
                            <a:gd name="T160" fmla="+- 0 1844 1787"/>
                            <a:gd name="T161" fmla="*/ T160 w 450"/>
                            <a:gd name="T162" fmla="+- 0 661 428"/>
                            <a:gd name="T163" fmla="*/ 661 h 255"/>
                            <a:gd name="T164" fmla="+- 0 1837 1787"/>
                            <a:gd name="T165" fmla="*/ T164 w 450"/>
                            <a:gd name="T166" fmla="+- 0 656 428"/>
                            <a:gd name="T167" fmla="*/ 656 h 255"/>
                            <a:gd name="T168" fmla="+- 0 1797 1787"/>
                            <a:gd name="T169" fmla="*/ T168 w 450"/>
                            <a:gd name="T170" fmla="+- 0 604 428"/>
                            <a:gd name="T171" fmla="*/ 604 h 255"/>
                            <a:gd name="T172" fmla="+- 0 1794 1787"/>
                            <a:gd name="T173" fmla="*/ T172 w 450"/>
                            <a:gd name="T174" fmla="+- 0 596 428"/>
                            <a:gd name="T175" fmla="*/ 596 h 255"/>
                            <a:gd name="T176" fmla="+- 0 1792 1787"/>
                            <a:gd name="T177" fmla="*/ T176 w 450"/>
                            <a:gd name="T178" fmla="+- 0 588 428"/>
                            <a:gd name="T179" fmla="*/ 588 h 255"/>
                            <a:gd name="T180" fmla="+- 0 1790 1787"/>
                            <a:gd name="T181" fmla="*/ T180 w 450"/>
                            <a:gd name="T182" fmla="+- 0 580 428"/>
                            <a:gd name="T183" fmla="*/ 580 h 255"/>
                            <a:gd name="T184" fmla="+- 0 1788 1787"/>
                            <a:gd name="T185" fmla="*/ T184 w 450"/>
                            <a:gd name="T186" fmla="+- 0 572 428"/>
                            <a:gd name="T187" fmla="*/ 572 h 255"/>
                            <a:gd name="T188" fmla="+- 0 1787 1787"/>
                            <a:gd name="T189" fmla="*/ T188 w 450"/>
                            <a:gd name="T190" fmla="+- 0 563 428"/>
                            <a:gd name="T191" fmla="*/ 563 h 255"/>
                            <a:gd name="T192" fmla="+- 0 1787 1787"/>
                            <a:gd name="T193" fmla="*/ T192 w 450"/>
                            <a:gd name="T194" fmla="+- 0 555 428"/>
                            <a:gd name="T195"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CDF1EC6" id="Forma libre: forma 421" o:spid="_x0000_s1026" style="position:absolute;margin-left:89.35pt;margin-top:113.1pt;width:22.5pt;height:12.75pt;z-index:25178223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" path="m,127r,-8l1,110r2,-8l5,94,38,37r6,-6l103,2,128,,323,r64,16l434,63r14,39l450,110r,9l450,127r,8l450,144r-2,8l446,160r-2,8l441,176r-3,8l394,233r-22,12l364,248r-8,3l348,252r-8,2l331,255r-8,l128,255r-8,l111,254r-8,-2l95,251r-8,-3l79,245r-8,-3l64,238r-7,-5l50,228,10,176,7,168,5,160,3,152,1,144,,135r,-8xe" filled="f" strokecolor="#99a0a6">
                <v:path arrowok="t" o:connecttype="custom" o:connectlocs="0,352425;0,347345;635,341630;1905,336550;3175,331470;24130,295275;27940,291465;65405,273050;81280,271780;205105,271780;245745,281940;275590,311785;284480,336550;285750,341630;285750,347345;285750,352425;285750,357505;285750,363220;284480,368300;283210,373380;281940,378460;280035,383540;278130,388620;250190,419735;236220,427355;231140,429260;226060,431165;220980,431800;215900,433070;210185,433705;205105,433705;81280,433705;76200,433705;70485,433070;65405,431800;60325,431165;55245,429260;50165,427355;45085,425450;40640,422910;36195,419735;31750,416560;6350,383540;4445,378460;3175,373380;1905,368300;635,363220;0,357505;0,352425" o:connectangles="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76761" behindDoc="0" locked="0" layoutInCell="1" allowOverlap="1" wp14:anchorId="2EB17E5C" wp14:editId="47BFD862">
                <wp:simplePos x="0" y="0"/>
                <wp:positionH relativeFrom="page">
                  <wp:posOffset>1134745</wp:posOffset>
                </wp:positionH>
                <wp:positionV relativeFrom="paragraph">
                  <wp:posOffset>-13335</wp:posOffset>
                </wp:positionV>
                <wp:extent cx="285750" cy="161925"/>
                <wp:effectExtent l="10795" t="12065" r="8255" b="6985"/>
                <wp:wrapNone/>
                <wp:docPr id="372" name="Forma libre: forma 3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6 -21"/>
                            <a:gd name="T3" fmla="*/ 106 h 255"/>
                            <a:gd name="T4" fmla="+- 0 1787 1787"/>
                            <a:gd name="T5" fmla="*/ T4 w 450"/>
                            <a:gd name="T6" fmla="+- 0 98 -21"/>
                            <a:gd name="T7" fmla="*/ 98 h 255"/>
                            <a:gd name="T8" fmla="+- 0 1788 1787"/>
                            <a:gd name="T9" fmla="*/ T8 w 450"/>
                            <a:gd name="T10" fmla="+- 0 89 -21"/>
                            <a:gd name="T11" fmla="*/ 89 h 255"/>
                            <a:gd name="T12" fmla="+- 0 1790 1787"/>
                            <a:gd name="T13" fmla="*/ T12 w 450"/>
                            <a:gd name="T14" fmla="+- 0 81 -21"/>
                            <a:gd name="T15" fmla="*/ 81 h 255"/>
                            <a:gd name="T16" fmla="+- 0 1792 1787"/>
                            <a:gd name="T17" fmla="*/ T16 w 450"/>
                            <a:gd name="T18" fmla="+- 0 73 -21"/>
                            <a:gd name="T19" fmla="*/ 73 h 255"/>
                            <a:gd name="T20" fmla="+- 0 1825 1787"/>
                            <a:gd name="T21" fmla="*/ T20 w 450"/>
                            <a:gd name="T22" fmla="+- 0 16 -21"/>
                            <a:gd name="T23" fmla="*/ 16 h 255"/>
                            <a:gd name="T24" fmla="+- 0 1831 1787"/>
                            <a:gd name="T25" fmla="*/ T24 w 450"/>
                            <a:gd name="T26" fmla="+- 0 10 -21"/>
                            <a:gd name="T27" fmla="*/ 10 h 255"/>
                            <a:gd name="T28" fmla="+- 0 1837 1787"/>
                            <a:gd name="T29" fmla="*/ T28 w 450"/>
                            <a:gd name="T30" fmla="+- 0 5 -21"/>
                            <a:gd name="T31" fmla="*/ 5 h 255"/>
                            <a:gd name="T32" fmla="+- 0 1844 1787"/>
                            <a:gd name="T33" fmla="*/ T32 w 450"/>
                            <a:gd name="T34" fmla="+- 0 0 -21"/>
                            <a:gd name="T35" fmla="*/ 0 h 255"/>
                            <a:gd name="T36" fmla="+- 0 1851 1787"/>
                            <a:gd name="T37" fmla="*/ T36 w 450"/>
                            <a:gd name="T38" fmla="+- 0 -5 -21"/>
                            <a:gd name="T39" fmla="*/ -5 h 255"/>
                            <a:gd name="T40" fmla="+- 0 1890 1787"/>
                            <a:gd name="T41" fmla="*/ T40 w 450"/>
                            <a:gd name="T42" fmla="+- 0 -19 -21"/>
                            <a:gd name="T43" fmla="*/ -19 h 255"/>
                            <a:gd name="T44" fmla="+- 0 1898 1787"/>
                            <a:gd name="T45" fmla="*/ T44 w 450"/>
                            <a:gd name="T46" fmla="+- 0 -21 -21"/>
                            <a:gd name="T47" fmla="*/ -21 h 255"/>
                            <a:gd name="T48" fmla="+- 0 1907 1787"/>
                            <a:gd name="T49" fmla="*/ T48 w 450"/>
                            <a:gd name="T50" fmla="+- 0 -21 -21"/>
                            <a:gd name="T51" fmla="*/ -21 h 255"/>
                            <a:gd name="T52" fmla="+- 0 1915 1787"/>
                            <a:gd name="T53" fmla="*/ T52 w 450"/>
                            <a:gd name="T54" fmla="+- 0 -21 -21"/>
                            <a:gd name="T55" fmla="*/ -21 h 255"/>
                            <a:gd name="T56" fmla="+- 0 2110 1787"/>
                            <a:gd name="T57" fmla="*/ T56 w 450"/>
                            <a:gd name="T58" fmla="+- 0 -21 -21"/>
                            <a:gd name="T59" fmla="*/ -21 h 255"/>
                            <a:gd name="T60" fmla="+- 0 2118 1787"/>
                            <a:gd name="T61" fmla="*/ T60 w 450"/>
                            <a:gd name="T62" fmla="+- 0 -21 -21"/>
                            <a:gd name="T63" fmla="*/ -21 h 255"/>
                            <a:gd name="T64" fmla="+- 0 2127 1787"/>
                            <a:gd name="T65" fmla="*/ T64 w 450"/>
                            <a:gd name="T66" fmla="+- 0 -21 -21"/>
                            <a:gd name="T67" fmla="*/ -21 h 255"/>
                            <a:gd name="T68" fmla="+- 0 2135 1787"/>
                            <a:gd name="T69" fmla="*/ T68 w 450"/>
                            <a:gd name="T70" fmla="+- 0 -19 -21"/>
                            <a:gd name="T71" fmla="*/ -19 h 255"/>
                            <a:gd name="T72" fmla="+- 0 2143 1787"/>
                            <a:gd name="T73" fmla="*/ T72 w 450"/>
                            <a:gd name="T74" fmla="+- 0 -17 -21"/>
                            <a:gd name="T75" fmla="*/ -17 h 255"/>
                            <a:gd name="T76" fmla="+- 0 2181 1787"/>
                            <a:gd name="T77" fmla="*/ T76 w 450"/>
                            <a:gd name="T78" fmla="+- 0 0 -21"/>
                            <a:gd name="T79" fmla="*/ 0 h 255"/>
                            <a:gd name="T80" fmla="+- 0 2188 1787"/>
                            <a:gd name="T81" fmla="*/ T80 w 450"/>
                            <a:gd name="T82" fmla="+- 0 5 -21"/>
                            <a:gd name="T83" fmla="*/ 5 h 255"/>
                            <a:gd name="T84" fmla="+- 0 2228 1787"/>
                            <a:gd name="T85" fmla="*/ T84 w 450"/>
                            <a:gd name="T86" fmla="+- 0 57 -21"/>
                            <a:gd name="T87" fmla="*/ 57 h 255"/>
                            <a:gd name="T88" fmla="+- 0 2235 1787"/>
                            <a:gd name="T89" fmla="*/ T88 w 450"/>
                            <a:gd name="T90" fmla="+- 0 81 -21"/>
                            <a:gd name="T91" fmla="*/ 81 h 255"/>
                            <a:gd name="T92" fmla="+- 0 2237 1787"/>
                            <a:gd name="T93" fmla="*/ T92 w 450"/>
                            <a:gd name="T94" fmla="+- 0 89 -21"/>
                            <a:gd name="T95" fmla="*/ 89 h 255"/>
                            <a:gd name="T96" fmla="+- 0 2237 1787"/>
                            <a:gd name="T97" fmla="*/ T96 w 450"/>
                            <a:gd name="T98" fmla="+- 0 98 -21"/>
                            <a:gd name="T99" fmla="*/ 98 h 255"/>
                            <a:gd name="T100" fmla="+- 0 2237 1787"/>
                            <a:gd name="T101" fmla="*/ T100 w 450"/>
                            <a:gd name="T102" fmla="+- 0 106 -21"/>
                            <a:gd name="T103" fmla="*/ 106 h 255"/>
                            <a:gd name="T104" fmla="+- 0 2237 1787"/>
                            <a:gd name="T105" fmla="*/ T104 w 450"/>
                            <a:gd name="T106" fmla="+- 0 115 -21"/>
                            <a:gd name="T107" fmla="*/ 115 h 255"/>
                            <a:gd name="T108" fmla="+- 0 2228 1787"/>
                            <a:gd name="T109" fmla="*/ T108 w 450"/>
                            <a:gd name="T110" fmla="+- 0 155 -21"/>
                            <a:gd name="T111" fmla="*/ 155 h 255"/>
                            <a:gd name="T112" fmla="+- 0 2225 1787"/>
                            <a:gd name="T113" fmla="*/ T112 w 450"/>
                            <a:gd name="T114" fmla="+- 0 163 -21"/>
                            <a:gd name="T115" fmla="*/ 163 h 255"/>
                            <a:gd name="T116" fmla="+- 0 2181 1787"/>
                            <a:gd name="T117" fmla="*/ T116 w 450"/>
                            <a:gd name="T118" fmla="+- 0 212 -21"/>
                            <a:gd name="T119" fmla="*/ 212 h 255"/>
                            <a:gd name="T120" fmla="+- 0 2174 1787"/>
                            <a:gd name="T121" fmla="*/ T120 w 450"/>
                            <a:gd name="T122" fmla="+- 0 217 -21"/>
                            <a:gd name="T123" fmla="*/ 217 h 255"/>
                            <a:gd name="T124" fmla="+- 0 2167 1787"/>
                            <a:gd name="T125" fmla="*/ T124 w 450"/>
                            <a:gd name="T126" fmla="+- 0 221 -21"/>
                            <a:gd name="T127" fmla="*/ 221 h 255"/>
                            <a:gd name="T128" fmla="+- 0 2159 1787"/>
                            <a:gd name="T129" fmla="*/ T128 w 450"/>
                            <a:gd name="T130" fmla="+- 0 224 -21"/>
                            <a:gd name="T131" fmla="*/ 224 h 255"/>
                            <a:gd name="T132" fmla="+- 0 2151 1787"/>
                            <a:gd name="T133" fmla="*/ T132 w 450"/>
                            <a:gd name="T134" fmla="+- 0 227 -21"/>
                            <a:gd name="T135" fmla="*/ 227 h 255"/>
                            <a:gd name="T136" fmla="+- 0 2110 1787"/>
                            <a:gd name="T137" fmla="*/ T136 w 450"/>
                            <a:gd name="T138" fmla="+- 0 234 -21"/>
                            <a:gd name="T139" fmla="*/ 234 h 255"/>
                            <a:gd name="T140" fmla="+- 0 1915 1787"/>
                            <a:gd name="T141" fmla="*/ T140 w 450"/>
                            <a:gd name="T142" fmla="+- 0 234 -21"/>
                            <a:gd name="T143" fmla="*/ 234 h 255"/>
                            <a:gd name="T144" fmla="+- 0 1907 1787"/>
                            <a:gd name="T145" fmla="*/ T144 w 450"/>
                            <a:gd name="T146" fmla="+- 0 234 -21"/>
                            <a:gd name="T147" fmla="*/ 234 h 255"/>
                            <a:gd name="T148" fmla="+- 0 1898 1787"/>
                            <a:gd name="T149" fmla="*/ T148 w 450"/>
                            <a:gd name="T150" fmla="+- 0 233 -21"/>
                            <a:gd name="T151" fmla="*/ 233 h 255"/>
                            <a:gd name="T152" fmla="+- 0 1890 1787"/>
                            <a:gd name="T153" fmla="*/ T152 w 450"/>
                            <a:gd name="T154" fmla="+- 0 231 -21"/>
                            <a:gd name="T155" fmla="*/ 231 h 255"/>
                            <a:gd name="T156" fmla="+- 0 1882 1787"/>
                            <a:gd name="T157" fmla="*/ T156 w 450"/>
                            <a:gd name="T158" fmla="+- 0 230 -21"/>
                            <a:gd name="T159" fmla="*/ 230 h 255"/>
                            <a:gd name="T160" fmla="+- 0 1874 1787"/>
                            <a:gd name="T161" fmla="*/ T160 w 450"/>
                            <a:gd name="T162" fmla="+- 0 227 -21"/>
                            <a:gd name="T163" fmla="*/ 227 h 255"/>
                            <a:gd name="T164" fmla="+- 0 1866 1787"/>
                            <a:gd name="T165" fmla="*/ T164 w 450"/>
                            <a:gd name="T166" fmla="+- 0 224 -21"/>
                            <a:gd name="T167" fmla="*/ 224 h 255"/>
                            <a:gd name="T168" fmla="+- 0 1858 1787"/>
                            <a:gd name="T169" fmla="*/ T168 w 450"/>
                            <a:gd name="T170" fmla="+- 0 221 -21"/>
                            <a:gd name="T171" fmla="*/ 221 h 255"/>
                            <a:gd name="T172" fmla="+- 0 1851 1787"/>
                            <a:gd name="T173" fmla="*/ T172 w 450"/>
                            <a:gd name="T174" fmla="+- 0 217 -21"/>
                            <a:gd name="T175" fmla="*/ 217 h 255"/>
                            <a:gd name="T176" fmla="+- 0 1844 1787"/>
                            <a:gd name="T177" fmla="*/ T176 w 450"/>
                            <a:gd name="T178" fmla="+- 0 212 -21"/>
                            <a:gd name="T179" fmla="*/ 212 h 255"/>
                            <a:gd name="T180" fmla="+- 0 1837 1787"/>
                            <a:gd name="T181" fmla="*/ T180 w 450"/>
                            <a:gd name="T182" fmla="+- 0 207 -21"/>
                            <a:gd name="T183" fmla="*/ 207 h 255"/>
                            <a:gd name="T184" fmla="+- 0 1797 1787"/>
                            <a:gd name="T185" fmla="*/ T184 w 450"/>
                            <a:gd name="T186" fmla="+- 0 155 -21"/>
                            <a:gd name="T187" fmla="*/ 155 h 255"/>
                            <a:gd name="T188" fmla="+- 0 1794 1787"/>
                            <a:gd name="T189" fmla="*/ T188 w 450"/>
                            <a:gd name="T190" fmla="+- 0 147 -21"/>
                            <a:gd name="T191" fmla="*/ 147 h 255"/>
                            <a:gd name="T192" fmla="+- 0 1792 1787"/>
                            <a:gd name="T193" fmla="*/ T192 w 450"/>
                            <a:gd name="T194" fmla="+- 0 139 -21"/>
                            <a:gd name="T195" fmla="*/ 139 h 255"/>
                            <a:gd name="T196" fmla="+- 0 1790 1787"/>
                            <a:gd name="T197" fmla="*/ T196 w 450"/>
                            <a:gd name="T198" fmla="+- 0 131 -21"/>
                            <a:gd name="T199" fmla="*/ 131 h 255"/>
                            <a:gd name="T200" fmla="+- 0 1788 1787"/>
                            <a:gd name="T201" fmla="*/ T200 w 450"/>
                            <a:gd name="T202" fmla="+- 0 123 -21"/>
                            <a:gd name="T203" fmla="*/ 123 h 255"/>
                            <a:gd name="T204" fmla="+- 0 1787 1787"/>
                            <a:gd name="T205" fmla="*/ T204 w 450"/>
                            <a:gd name="T206" fmla="+- 0 115 -21"/>
                            <a:gd name="T207" fmla="*/ 115 h 255"/>
                            <a:gd name="T208" fmla="+- 0 1787 1787"/>
                            <a:gd name="T209" fmla="*/ T208 w 450"/>
                            <a:gd name="T210" fmla="+- 0 106 -21"/>
                            <a:gd name="T211" fmla="*/ 1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450" h="255">
                              <a:moveTo>
                                <a:pt x="0" y="127"/>
                              </a:moveTo>
                              <a:lnTo>
                                <a:pt x="0" y="119"/>
                              </a:lnTo>
                              <a:lnTo>
                                <a:pt x="1" y="110"/>
                              </a:lnTo>
                              <a:lnTo>
                                <a:pt x="3" y="102"/>
                              </a:lnTo>
                              <a:lnTo>
                                <a:pt x="5" y="94"/>
                              </a:lnTo>
                              <a:lnTo>
                                <a:pt x="38" y="37"/>
                              </a:lnTo>
                              <a:lnTo>
                                <a:pt x="44" y="31"/>
                              </a:lnTo>
                              <a:lnTo>
                                <a:pt x="50" y="26"/>
                              </a:lnTo>
                              <a:lnTo>
                                <a:pt x="57" y="21"/>
                              </a:lnTo>
                              <a:lnTo>
                                <a:pt x="64" y="16"/>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41" y="78"/>
                              </a:lnTo>
                              <a:lnTo>
                                <a:pt x="448" y="102"/>
                              </a:lnTo>
                              <a:lnTo>
                                <a:pt x="450" y="110"/>
                              </a:lnTo>
                              <a:lnTo>
                                <a:pt x="450" y="119"/>
                              </a:lnTo>
                              <a:lnTo>
                                <a:pt x="450" y="127"/>
                              </a:lnTo>
                              <a:lnTo>
                                <a:pt x="450" y="136"/>
                              </a:lnTo>
                              <a:lnTo>
                                <a:pt x="441" y="176"/>
                              </a:lnTo>
                              <a:lnTo>
                                <a:pt x="438" y="184"/>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E515709" id="Forma libre: forma 372" o:spid="_x0000_s1026" style="position:absolute;margin-left:89.35pt;margin-top:-1.05pt;width:22.5pt;height:12.75pt;z-index:25167676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" path="m,127r,-8l1,110r2,-8l5,94,38,37r6,-6l50,26r7,-5l64,16,103,2,111,r9,l128,,323,r8,l340,r8,2l356,4r38,17l401,26r40,52l448,102r2,8l450,119r,8l450,136r-9,40l438,184r-44,49l387,238r-7,4l372,245r-8,3l323,255r-195,l120,255r-9,-1l103,252r-8,-1l87,248r-8,-3l71,242r-7,-4l57,233r-7,-5l10,176,7,168,5,160,3,152,1,144,,136r,-9xe" filled="f" strokecolor="#99a0a6">
                <v:path arrowok="t" o:connecttype="custom" o:connectlocs="0,67310;0,62230;635,56515;1905,51435;3175,46355;24130,10160;27940,6350;31750,3175;36195,0;40640,-3175;65405,-12065;70485,-13335;76200,-13335;81280,-13335;205105,-13335;210185,-13335;215900,-13335;220980,-12065;226060,-10795;250190,0;254635,3175;280035,36195;284480,51435;285750,56515;285750,62230;285750,67310;285750,73025;280035,98425;278130,103505;250190,134620;245745,137795;241300,140335;236220,142240;231140,144145;205105,148590;81280,148590;76200,148590;70485,147955;65405,146685;60325,146050;55245,144145;50165,142240;45085,140335;40640,137795;36195,134620;31750,131445;6350,98425;4445,93345;3175,88265;1905,83185;635,78105;0,73025;0,67310" o:connectangles="0,0,0,0,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77785" behindDoc="0" locked="0" layoutInCell="1" allowOverlap="1" wp14:anchorId="6A494DAF" wp14:editId="56B80644">
                <wp:simplePos x="0" y="0"/>
                <wp:positionH relativeFrom="page">
                  <wp:posOffset>1134745</wp:posOffset>
                </wp:positionH>
                <wp:positionV relativeFrom="paragraph">
                  <wp:posOffset>272415</wp:posOffset>
                </wp:positionV>
                <wp:extent cx="285750" cy="161925"/>
                <wp:effectExtent l="10795" t="12065" r="8255" b="6985"/>
                <wp:wrapNone/>
                <wp:docPr id="371" name="Forma libre: forma 3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6 429"/>
                            <a:gd name="T3" fmla="*/ 556 h 255"/>
                            <a:gd name="T4" fmla="+- 0 1787 1787"/>
                            <a:gd name="T5" fmla="*/ T4 w 450"/>
                            <a:gd name="T6" fmla="+- 0 548 429"/>
                            <a:gd name="T7" fmla="*/ 548 h 255"/>
                            <a:gd name="T8" fmla="+- 0 1788 1787"/>
                            <a:gd name="T9" fmla="*/ T8 w 450"/>
                            <a:gd name="T10" fmla="+- 0 539 429"/>
                            <a:gd name="T11" fmla="*/ 539 h 255"/>
                            <a:gd name="T12" fmla="+- 0 1814 1787"/>
                            <a:gd name="T13" fmla="*/ T12 w 450"/>
                            <a:gd name="T14" fmla="+- 0 478 429"/>
                            <a:gd name="T15" fmla="*/ 478 h 255"/>
                            <a:gd name="T16" fmla="+- 0 1825 1787"/>
                            <a:gd name="T17" fmla="*/ T16 w 450"/>
                            <a:gd name="T18" fmla="+- 0 466 429"/>
                            <a:gd name="T19" fmla="*/ 466 h 255"/>
                            <a:gd name="T20" fmla="+- 0 1831 1787"/>
                            <a:gd name="T21" fmla="*/ T20 w 450"/>
                            <a:gd name="T22" fmla="+- 0 460 429"/>
                            <a:gd name="T23" fmla="*/ 460 h 255"/>
                            <a:gd name="T24" fmla="+- 0 1837 1787"/>
                            <a:gd name="T25" fmla="*/ T24 w 450"/>
                            <a:gd name="T26" fmla="+- 0 455 429"/>
                            <a:gd name="T27" fmla="*/ 455 h 255"/>
                            <a:gd name="T28" fmla="+- 0 1844 1787"/>
                            <a:gd name="T29" fmla="*/ T28 w 450"/>
                            <a:gd name="T30" fmla="+- 0 450 429"/>
                            <a:gd name="T31" fmla="*/ 450 h 255"/>
                            <a:gd name="T32" fmla="+- 0 1851 1787"/>
                            <a:gd name="T33" fmla="*/ T32 w 450"/>
                            <a:gd name="T34" fmla="+- 0 445 429"/>
                            <a:gd name="T35" fmla="*/ 445 h 255"/>
                            <a:gd name="T36" fmla="+- 0 1858 1787"/>
                            <a:gd name="T37" fmla="*/ T36 w 450"/>
                            <a:gd name="T38" fmla="+- 0 442 429"/>
                            <a:gd name="T39" fmla="*/ 442 h 255"/>
                            <a:gd name="T40" fmla="+- 0 1866 1787"/>
                            <a:gd name="T41" fmla="*/ T40 w 450"/>
                            <a:gd name="T42" fmla="+- 0 438 429"/>
                            <a:gd name="T43" fmla="*/ 438 h 255"/>
                            <a:gd name="T44" fmla="+- 0 1874 1787"/>
                            <a:gd name="T45" fmla="*/ T44 w 450"/>
                            <a:gd name="T46" fmla="+- 0 435 429"/>
                            <a:gd name="T47" fmla="*/ 435 h 255"/>
                            <a:gd name="T48" fmla="+- 0 1882 1787"/>
                            <a:gd name="T49" fmla="*/ T48 w 450"/>
                            <a:gd name="T50" fmla="+- 0 433 429"/>
                            <a:gd name="T51" fmla="*/ 433 h 255"/>
                            <a:gd name="T52" fmla="+- 0 1890 1787"/>
                            <a:gd name="T53" fmla="*/ T52 w 450"/>
                            <a:gd name="T54" fmla="+- 0 431 429"/>
                            <a:gd name="T55" fmla="*/ 431 h 255"/>
                            <a:gd name="T56" fmla="+- 0 1898 1787"/>
                            <a:gd name="T57" fmla="*/ T56 w 450"/>
                            <a:gd name="T58" fmla="+- 0 429 429"/>
                            <a:gd name="T59" fmla="*/ 429 h 255"/>
                            <a:gd name="T60" fmla="+- 0 1907 1787"/>
                            <a:gd name="T61" fmla="*/ T60 w 450"/>
                            <a:gd name="T62" fmla="+- 0 429 429"/>
                            <a:gd name="T63" fmla="*/ 429 h 255"/>
                            <a:gd name="T64" fmla="+- 0 1915 1787"/>
                            <a:gd name="T65" fmla="*/ T64 w 450"/>
                            <a:gd name="T66" fmla="+- 0 429 429"/>
                            <a:gd name="T67" fmla="*/ 429 h 255"/>
                            <a:gd name="T68" fmla="+- 0 2110 1787"/>
                            <a:gd name="T69" fmla="*/ T68 w 450"/>
                            <a:gd name="T70" fmla="+- 0 429 429"/>
                            <a:gd name="T71" fmla="*/ 429 h 255"/>
                            <a:gd name="T72" fmla="+- 0 2118 1787"/>
                            <a:gd name="T73" fmla="*/ T72 w 450"/>
                            <a:gd name="T74" fmla="+- 0 429 429"/>
                            <a:gd name="T75" fmla="*/ 429 h 255"/>
                            <a:gd name="T76" fmla="+- 0 2127 1787"/>
                            <a:gd name="T77" fmla="*/ T76 w 450"/>
                            <a:gd name="T78" fmla="+- 0 429 429"/>
                            <a:gd name="T79" fmla="*/ 429 h 255"/>
                            <a:gd name="T80" fmla="+- 0 2135 1787"/>
                            <a:gd name="T81" fmla="*/ T80 w 450"/>
                            <a:gd name="T82" fmla="+- 0 431 429"/>
                            <a:gd name="T83" fmla="*/ 431 h 255"/>
                            <a:gd name="T84" fmla="+- 0 2143 1787"/>
                            <a:gd name="T85" fmla="*/ T84 w 450"/>
                            <a:gd name="T86" fmla="+- 0 433 429"/>
                            <a:gd name="T87" fmla="*/ 433 h 255"/>
                            <a:gd name="T88" fmla="+- 0 2151 1787"/>
                            <a:gd name="T89" fmla="*/ T88 w 450"/>
                            <a:gd name="T90" fmla="+- 0 435 429"/>
                            <a:gd name="T91" fmla="*/ 435 h 255"/>
                            <a:gd name="T92" fmla="+- 0 2159 1787"/>
                            <a:gd name="T93" fmla="*/ T92 w 450"/>
                            <a:gd name="T94" fmla="+- 0 438 429"/>
                            <a:gd name="T95" fmla="*/ 438 h 255"/>
                            <a:gd name="T96" fmla="+- 0 2167 1787"/>
                            <a:gd name="T97" fmla="*/ T96 w 450"/>
                            <a:gd name="T98" fmla="+- 0 442 429"/>
                            <a:gd name="T99" fmla="*/ 442 h 255"/>
                            <a:gd name="T100" fmla="+- 0 2174 1787"/>
                            <a:gd name="T101" fmla="*/ T100 w 450"/>
                            <a:gd name="T102" fmla="+- 0 445 429"/>
                            <a:gd name="T103" fmla="*/ 445 h 255"/>
                            <a:gd name="T104" fmla="+- 0 2181 1787"/>
                            <a:gd name="T105" fmla="*/ T104 w 450"/>
                            <a:gd name="T106" fmla="+- 0 450 429"/>
                            <a:gd name="T107" fmla="*/ 450 h 255"/>
                            <a:gd name="T108" fmla="+- 0 2188 1787"/>
                            <a:gd name="T109" fmla="*/ T108 w 450"/>
                            <a:gd name="T110" fmla="+- 0 455 429"/>
                            <a:gd name="T111" fmla="*/ 455 h 255"/>
                            <a:gd name="T112" fmla="+- 0 2194 1787"/>
                            <a:gd name="T113" fmla="*/ T112 w 450"/>
                            <a:gd name="T114" fmla="+- 0 460 429"/>
                            <a:gd name="T115" fmla="*/ 460 h 255"/>
                            <a:gd name="T116" fmla="+- 0 2200 1787"/>
                            <a:gd name="T117" fmla="*/ T116 w 450"/>
                            <a:gd name="T118" fmla="+- 0 466 429"/>
                            <a:gd name="T119" fmla="*/ 466 h 255"/>
                            <a:gd name="T120" fmla="+- 0 2206 1787"/>
                            <a:gd name="T121" fmla="*/ T120 w 450"/>
                            <a:gd name="T122" fmla="+- 0 472 429"/>
                            <a:gd name="T123" fmla="*/ 472 h 255"/>
                            <a:gd name="T124" fmla="+- 0 2211 1787"/>
                            <a:gd name="T125" fmla="*/ T124 w 450"/>
                            <a:gd name="T126" fmla="+- 0 478 429"/>
                            <a:gd name="T127" fmla="*/ 478 h 255"/>
                            <a:gd name="T128" fmla="+- 0 2216 1787"/>
                            <a:gd name="T129" fmla="*/ T128 w 450"/>
                            <a:gd name="T130" fmla="+- 0 485 429"/>
                            <a:gd name="T131" fmla="*/ 485 h 255"/>
                            <a:gd name="T132" fmla="+- 0 2221 1787"/>
                            <a:gd name="T133" fmla="*/ T132 w 450"/>
                            <a:gd name="T134" fmla="+- 0 492 429"/>
                            <a:gd name="T135" fmla="*/ 492 h 255"/>
                            <a:gd name="T136" fmla="+- 0 2237 1787"/>
                            <a:gd name="T137" fmla="*/ T136 w 450"/>
                            <a:gd name="T138" fmla="+- 0 556 429"/>
                            <a:gd name="T139" fmla="*/ 556 h 255"/>
                            <a:gd name="T140" fmla="+- 0 2237 1787"/>
                            <a:gd name="T141" fmla="*/ T140 w 450"/>
                            <a:gd name="T142" fmla="+- 0 564 429"/>
                            <a:gd name="T143" fmla="*/ 564 h 255"/>
                            <a:gd name="T144" fmla="+- 0 2228 1787"/>
                            <a:gd name="T145" fmla="*/ T144 w 450"/>
                            <a:gd name="T146" fmla="+- 0 605 429"/>
                            <a:gd name="T147" fmla="*/ 605 h 255"/>
                            <a:gd name="T148" fmla="+- 0 2225 1787"/>
                            <a:gd name="T149" fmla="*/ T148 w 450"/>
                            <a:gd name="T150" fmla="+- 0 613 429"/>
                            <a:gd name="T151" fmla="*/ 613 h 255"/>
                            <a:gd name="T152" fmla="+- 0 2181 1787"/>
                            <a:gd name="T153" fmla="*/ T152 w 450"/>
                            <a:gd name="T154" fmla="+- 0 662 429"/>
                            <a:gd name="T155" fmla="*/ 662 h 255"/>
                            <a:gd name="T156" fmla="+- 0 2159 1787"/>
                            <a:gd name="T157" fmla="*/ T156 w 450"/>
                            <a:gd name="T158" fmla="+- 0 674 429"/>
                            <a:gd name="T159" fmla="*/ 674 h 255"/>
                            <a:gd name="T160" fmla="+- 0 2151 1787"/>
                            <a:gd name="T161" fmla="*/ T160 w 450"/>
                            <a:gd name="T162" fmla="+- 0 677 429"/>
                            <a:gd name="T163" fmla="*/ 677 h 255"/>
                            <a:gd name="T164" fmla="+- 0 2143 1787"/>
                            <a:gd name="T165" fmla="*/ T164 w 450"/>
                            <a:gd name="T166" fmla="+- 0 680 429"/>
                            <a:gd name="T167" fmla="*/ 680 h 255"/>
                            <a:gd name="T168" fmla="+- 0 2135 1787"/>
                            <a:gd name="T169" fmla="*/ T168 w 450"/>
                            <a:gd name="T170" fmla="+- 0 681 429"/>
                            <a:gd name="T171" fmla="*/ 681 h 255"/>
                            <a:gd name="T172" fmla="+- 0 2127 1787"/>
                            <a:gd name="T173" fmla="*/ T172 w 450"/>
                            <a:gd name="T174" fmla="+- 0 683 429"/>
                            <a:gd name="T175" fmla="*/ 683 h 255"/>
                            <a:gd name="T176" fmla="+- 0 2118 1787"/>
                            <a:gd name="T177" fmla="*/ T176 w 450"/>
                            <a:gd name="T178" fmla="+- 0 684 429"/>
                            <a:gd name="T179" fmla="*/ 684 h 255"/>
                            <a:gd name="T180" fmla="+- 0 2110 1787"/>
                            <a:gd name="T181" fmla="*/ T180 w 450"/>
                            <a:gd name="T182" fmla="+- 0 684 429"/>
                            <a:gd name="T183" fmla="*/ 684 h 255"/>
                            <a:gd name="T184" fmla="+- 0 1915 1787"/>
                            <a:gd name="T185" fmla="*/ T184 w 450"/>
                            <a:gd name="T186" fmla="+- 0 684 429"/>
                            <a:gd name="T187" fmla="*/ 684 h 255"/>
                            <a:gd name="T188" fmla="+- 0 1907 1787"/>
                            <a:gd name="T189" fmla="*/ T188 w 450"/>
                            <a:gd name="T190" fmla="+- 0 684 429"/>
                            <a:gd name="T191" fmla="*/ 684 h 255"/>
                            <a:gd name="T192" fmla="+- 0 1898 1787"/>
                            <a:gd name="T193" fmla="*/ T192 w 450"/>
                            <a:gd name="T194" fmla="+- 0 683 429"/>
                            <a:gd name="T195" fmla="*/ 683 h 255"/>
                            <a:gd name="T196" fmla="+- 0 1890 1787"/>
                            <a:gd name="T197" fmla="*/ T196 w 450"/>
                            <a:gd name="T198" fmla="+- 0 681 429"/>
                            <a:gd name="T199" fmla="*/ 681 h 255"/>
                            <a:gd name="T200" fmla="+- 0 1882 1787"/>
                            <a:gd name="T201" fmla="*/ T200 w 450"/>
                            <a:gd name="T202" fmla="+- 0 680 429"/>
                            <a:gd name="T203" fmla="*/ 680 h 255"/>
                            <a:gd name="T204" fmla="+- 0 1874 1787"/>
                            <a:gd name="T205" fmla="*/ T204 w 450"/>
                            <a:gd name="T206" fmla="+- 0 677 429"/>
                            <a:gd name="T207" fmla="*/ 677 h 255"/>
                            <a:gd name="T208" fmla="+- 0 1866 1787"/>
                            <a:gd name="T209" fmla="*/ T208 w 450"/>
                            <a:gd name="T210" fmla="+- 0 674 429"/>
                            <a:gd name="T211" fmla="*/ 674 h 255"/>
                            <a:gd name="T212" fmla="+- 0 1858 1787"/>
                            <a:gd name="T213" fmla="*/ T212 w 450"/>
                            <a:gd name="T214" fmla="+- 0 671 429"/>
                            <a:gd name="T215" fmla="*/ 671 h 255"/>
                            <a:gd name="T216" fmla="+- 0 1809 1787"/>
                            <a:gd name="T217" fmla="*/ T216 w 450"/>
                            <a:gd name="T218" fmla="+- 0 627 429"/>
                            <a:gd name="T219" fmla="*/ 627 h 255"/>
                            <a:gd name="T220" fmla="+- 0 1797 1787"/>
                            <a:gd name="T221" fmla="*/ T220 w 450"/>
                            <a:gd name="T222" fmla="+- 0 605 429"/>
                            <a:gd name="T223" fmla="*/ 605 h 255"/>
                            <a:gd name="T224" fmla="+- 0 1794 1787"/>
                            <a:gd name="T225" fmla="*/ T224 w 450"/>
                            <a:gd name="T226" fmla="+- 0 597 429"/>
                            <a:gd name="T227" fmla="*/ 597 h 255"/>
                            <a:gd name="T228" fmla="+- 0 1792 1787"/>
                            <a:gd name="T229" fmla="*/ T228 w 450"/>
                            <a:gd name="T230" fmla="+- 0 589 429"/>
                            <a:gd name="T231" fmla="*/ 589 h 255"/>
                            <a:gd name="T232" fmla="+- 0 1790 1787"/>
                            <a:gd name="T233" fmla="*/ T232 w 450"/>
                            <a:gd name="T234" fmla="+- 0 581 429"/>
                            <a:gd name="T235" fmla="*/ 581 h 255"/>
                            <a:gd name="T236" fmla="+- 0 1788 1787"/>
                            <a:gd name="T237" fmla="*/ T236 w 450"/>
                            <a:gd name="T238" fmla="+- 0 573 429"/>
                            <a:gd name="T239" fmla="*/ 573 h 255"/>
                            <a:gd name="T240" fmla="+- 0 1787 1787"/>
                            <a:gd name="T241" fmla="*/ T240 w 450"/>
                            <a:gd name="T242" fmla="+- 0 564 429"/>
                            <a:gd name="T243" fmla="*/ 564 h 255"/>
                            <a:gd name="T244" fmla="+- 0 1787 1787"/>
                            <a:gd name="T245" fmla="*/ T244 w 450"/>
                            <a:gd name="T246" fmla="+- 0 556 429"/>
                            <a:gd name="T247" fmla="*/ 5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50" h="255">
                              <a:moveTo>
                                <a:pt x="0" y="127"/>
                              </a:moveTo>
                              <a:lnTo>
                                <a:pt x="0" y="119"/>
                              </a:lnTo>
                              <a:lnTo>
                                <a:pt x="1" y="110"/>
                              </a:lnTo>
                              <a:lnTo>
                                <a:pt x="27" y="49"/>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07" y="31"/>
                              </a:lnTo>
                              <a:lnTo>
                                <a:pt x="413" y="37"/>
                              </a:lnTo>
                              <a:lnTo>
                                <a:pt x="419" y="43"/>
                              </a:lnTo>
                              <a:lnTo>
                                <a:pt x="424" y="49"/>
                              </a:lnTo>
                              <a:lnTo>
                                <a:pt x="429" y="56"/>
                              </a:lnTo>
                              <a:lnTo>
                                <a:pt x="434" y="63"/>
                              </a:lnTo>
                              <a:lnTo>
                                <a:pt x="450" y="127"/>
                              </a:lnTo>
                              <a:lnTo>
                                <a:pt x="450" y="135"/>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68B5EDC" id="Forma libre: forma 371" o:spid="_x0000_s1026" style="position:absolute;margin-left:89.35pt;margin-top:21.45pt;width:22.5pt;height:12.75pt;z-index:25167778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" path="m,127r,-8l1,110,27,49,38,37r6,-6l50,26r7,-5l64,16r7,-3l79,9,87,6,95,4r8,-2l111,r9,l128,,323,r8,l340,r8,2l356,4r8,2l372,9r8,4l387,16r7,5l401,26r6,5l413,37r6,6l424,49r5,7l434,63r16,64l450,135r-9,41l438,184r-44,49l372,245r-8,3l356,251r-8,1l340,254r-9,1l323,255r-195,l120,255r-9,-1l103,252r-8,-1l87,248r-8,-3l71,242,22,198,10,176,7,168,5,160,3,152,1,144,,135r,-8xe" filled="f" strokecolor="#99a0a6">
                <v:path arrowok="t" o:connecttype="custom" o:connectlocs="0,353060;0,347980;635,342265;17145,303530;24130,295910;27940,292100;31750,288925;36195,285750;40640,282575;45085,280670;50165,278130;55245,276225;60325,274955;65405,273685;70485,272415;76200,272415;81280,272415;205105,272415;210185,272415;215900,272415;220980,273685;226060,274955;231140,276225;236220,278130;241300,280670;245745,282575;250190,285750;254635,288925;258445,292100;262255,295910;266065,299720;269240,303530;272415,307975;275590,312420;285750,353060;285750,358140;280035,384175;278130,389255;250190,420370;236220,427990;231140,429895;226060,431800;220980,432435;215900,433705;210185,434340;205105,434340;81280,434340;76200,434340;70485,433705;65405,432435;60325,431800;55245,429895;50165,427990;45085,426085;13970,398145;6350,384175;4445,379095;3175,374015;1905,368935;635,363855;0,358140;0,353060" o:connectangles="0,0,0,0,0,0,0,0,0,0,0,0,0,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78809" behindDoc="0" locked="0" layoutInCell="1" allowOverlap="1" wp14:anchorId="1936309B" wp14:editId="392B365D">
                <wp:simplePos x="0" y="0"/>
                <wp:positionH relativeFrom="page">
                  <wp:posOffset>1134745</wp:posOffset>
                </wp:positionH>
                <wp:positionV relativeFrom="paragraph">
                  <wp:posOffset>558165</wp:posOffset>
                </wp:positionV>
                <wp:extent cx="285750" cy="161925"/>
                <wp:effectExtent l="10795" t="12065" r="8255" b="6985"/>
                <wp:wrapNone/>
                <wp:docPr id="370" name="Forma libre: forma 3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998 879"/>
                            <a:gd name="T3" fmla="*/ 998 h 255"/>
                            <a:gd name="T4" fmla="+- 0 1790 1787"/>
                            <a:gd name="T5" fmla="*/ T4 w 450"/>
                            <a:gd name="T6" fmla="+- 0 981 879"/>
                            <a:gd name="T7" fmla="*/ 981 h 255"/>
                            <a:gd name="T8" fmla="+- 0 1794 1787"/>
                            <a:gd name="T9" fmla="*/ T8 w 450"/>
                            <a:gd name="T10" fmla="+- 0 965 879"/>
                            <a:gd name="T11" fmla="*/ 965 h 255"/>
                            <a:gd name="T12" fmla="+- 0 1800 1787"/>
                            <a:gd name="T13" fmla="*/ T12 w 450"/>
                            <a:gd name="T14" fmla="+- 0 950 879"/>
                            <a:gd name="T15" fmla="*/ 950 h 255"/>
                            <a:gd name="T16" fmla="+- 0 1831 1787"/>
                            <a:gd name="T17" fmla="*/ T16 w 450"/>
                            <a:gd name="T18" fmla="+- 0 910 879"/>
                            <a:gd name="T19" fmla="*/ 910 h 255"/>
                            <a:gd name="T20" fmla="+- 0 1844 1787"/>
                            <a:gd name="T21" fmla="*/ T20 w 450"/>
                            <a:gd name="T22" fmla="+- 0 900 879"/>
                            <a:gd name="T23" fmla="*/ 900 h 255"/>
                            <a:gd name="T24" fmla="+- 0 1858 1787"/>
                            <a:gd name="T25" fmla="*/ T24 w 450"/>
                            <a:gd name="T26" fmla="+- 0 892 879"/>
                            <a:gd name="T27" fmla="*/ 892 h 255"/>
                            <a:gd name="T28" fmla="+- 0 1874 1787"/>
                            <a:gd name="T29" fmla="*/ T28 w 450"/>
                            <a:gd name="T30" fmla="+- 0 885 879"/>
                            <a:gd name="T31" fmla="*/ 885 h 255"/>
                            <a:gd name="T32" fmla="+- 0 1890 1787"/>
                            <a:gd name="T33" fmla="*/ T32 w 450"/>
                            <a:gd name="T34" fmla="+- 0 881 879"/>
                            <a:gd name="T35" fmla="*/ 881 h 255"/>
                            <a:gd name="T36" fmla="+- 0 1907 1787"/>
                            <a:gd name="T37" fmla="*/ T36 w 450"/>
                            <a:gd name="T38" fmla="+- 0 879 879"/>
                            <a:gd name="T39" fmla="*/ 879 h 255"/>
                            <a:gd name="T40" fmla="+- 0 2110 1787"/>
                            <a:gd name="T41" fmla="*/ T40 w 450"/>
                            <a:gd name="T42" fmla="+- 0 879 879"/>
                            <a:gd name="T43" fmla="*/ 879 h 255"/>
                            <a:gd name="T44" fmla="+- 0 2127 1787"/>
                            <a:gd name="T45" fmla="*/ T44 w 450"/>
                            <a:gd name="T46" fmla="+- 0 879 879"/>
                            <a:gd name="T47" fmla="*/ 879 h 255"/>
                            <a:gd name="T48" fmla="+- 0 2143 1787"/>
                            <a:gd name="T49" fmla="*/ T48 w 450"/>
                            <a:gd name="T50" fmla="+- 0 883 879"/>
                            <a:gd name="T51" fmla="*/ 883 h 255"/>
                            <a:gd name="T52" fmla="+- 0 2159 1787"/>
                            <a:gd name="T53" fmla="*/ T52 w 450"/>
                            <a:gd name="T54" fmla="+- 0 888 879"/>
                            <a:gd name="T55" fmla="*/ 888 h 255"/>
                            <a:gd name="T56" fmla="+- 0 2174 1787"/>
                            <a:gd name="T57" fmla="*/ T56 w 450"/>
                            <a:gd name="T58" fmla="+- 0 895 879"/>
                            <a:gd name="T59" fmla="*/ 895 h 255"/>
                            <a:gd name="T60" fmla="+- 0 2188 1787"/>
                            <a:gd name="T61" fmla="*/ T60 w 450"/>
                            <a:gd name="T62" fmla="+- 0 905 879"/>
                            <a:gd name="T63" fmla="*/ 905 h 255"/>
                            <a:gd name="T64" fmla="+- 0 2200 1787"/>
                            <a:gd name="T65" fmla="*/ T64 w 450"/>
                            <a:gd name="T66" fmla="+- 0 916 879"/>
                            <a:gd name="T67" fmla="*/ 916 h 255"/>
                            <a:gd name="T68" fmla="+- 0 2228 1787"/>
                            <a:gd name="T69" fmla="*/ T68 w 450"/>
                            <a:gd name="T70" fmla="+- 0 957 879"/>
                            <a:gd name="T71" fmla="*/ 957 h 255"/>
                            <a:gd name="T72" fmla="+- 0 2233 1787"/>
                            <a:gd name="T73" fmla="*/ T72 w 450"/>
                            <a:gd name="T74" fmla="+- 0 973 879"/>
                            <a:gd name="T75" fmla="*/ 973 h 255"/>
                            <a:gd name="T76" fmla="+- 0 2237 1787"/>
                            <a:gd name="T77" fmla="*/ T76 w 450"/>
                            <a:gd name="T78" fmla="+- 0 989 879"/>
                            <a:gd name="T79" fmla="*/ 989 h 255"/>
                            <a:gd name="T80" fmla="+- 0 2237 1787"/>
                            <a:gd name="T81" fmla="*/ T80 w 450"/>
                            <a:gd name="T82" fmla="+- 0 1006 879"/>
                            <a:gd name="T83" fmla="*/ 1006 h 255"/>
                            <a:gd name="T84" fmla="+- 0 2237 1787"/>
                            <a:gd name="T85" fmla="*/ T84 w 450"/>
                            <a:gd name="T86" fmla="+- 0 1023 879"/>
                            <a:gd name="T87" fmla="*/ 1023 h 255"/>
                            <a:gd name="T88" fmla="+- 0 2233 1787"/>
                            <a:gd name="T89" fmla="*/ T88 w 450"/>
                            <a:gd name="T90" fmla="+- 0 1039 879"/>
                            <a:gd name="T91" fmla="*/ 1039 h 255"/>
                            <a:gd name="T92" fmla="+- 0 2228 1787"/>
                            <a:gd name="T93" fmla="*/ T92 w 450"/>
                            <a:gd name="T94" fmla="+- 0 1055 879"/>
                            <a:gd name="T95" fmla="*/ 1055 h 255"/>
                            <a:gd name="T96" fmla="+- 0 2181 1787"/>
                            <a:gd name="T97" fmla="*/ T96 w 450"/>
                            <a:gd name="T98" fmla="+- 0 1112 879"/>
                            <a:gd name="T99" fmla="*/ 1112 h 255"/>
                            <a:gd name="T100" fmla="+- 0 2167 1787"/>
                            <a:gd name="T101" fmla="*/ T100 w 450"/>
                            <a:gd name="T102" fmla="+- 0 1121 879"/>
                            <a:gd name="T103" fmla="*/ 1121 h 255"/>
                            <a:gd name="T104" fmla="+- 0 2151 1787"/>
                            <a:gd name="T105" fmla="*/ T104 w 450"/>
                            <a:gd name="T106" fmla="+- 0 1127 879"/>
                            <a:gd name="T107" fmla="*/ 1127 h 255"/>
                            <a:gd name="T108" fmla="+- 0 2135 1787"/>
                            <a:gd name="T109" fmla="*/ T108 w 450"/>
                            <a:gd name="T110" fmla="+- 0 1131 879"/>
                            <a:gd name="T111" fmla="*/ 1131 h 255"/>
                            <a:gd name="T112" fmla="+- 0 2118 1787"/>
                            <a:gd name="T113" fmla="*/ T112 w 450"/>
                            <a:gd name="T114" fmla="+- 0 1134 879"/>
                            <a:gd name="T115" fmla="*/ 1134 h 255"/>
                            <a:gd name="T116" fmla="+- 0 1915 1787"/>
                            <a:gd name="T117" fmla="*/ T116 w 450"/>
                            <a:gd name="T118" fmla="+- 0 1134 879"/>
                            <a:gd name="T119" fmla="*/ 1134 h 255"/>
                            <a:gd name="T120" fmla="+- 0 1898 1787"/>
                            <a:gd name="T121" fmla="*/ T120 w 450"/>
                            <a:gd name="T122" fmla="+- 0 1133 879"/>
                            <a:gd name="T123" fmla="*/ 1133 h 255"/>
                            <a:gd name="T124" fmla="+- 0 1882 1787"/>
                            <a:gd name="T125" fmla="*/ T124 w 450"/>
                            <a:gd name="T126" fmla="+- 0 1130 879"/>
                            <a:gd name="T127" fmla="*/ 1130 h 255"/>
                            <a:gd name="T128" fmla="+- 0 1866 1787"/>
                            <a:gd name="T129" fmla="*/ T128 w 450"/>
                            <a:gd name="T130" fmla="+- 0 1124 879"/>
                            <a:gd name="T131" fmla="*/ 1124 h 255"/>
                            <a:gd name="T132" fmla="+- 0 1809 1787"/>
                            <a:gd name="T133" fmla="*/ T132 w 450"/>
                            <a:gd name="T134" fmla="+- 0 1077 879"/>
                            <a:gd name="T135" fmla="*/ 1077 h 255"/>
                            <a:gd name="T136" fmla="+- 0 1794 1787"/>
                            <a:gd name="T137" fmla="*/ T136 w 450"/>
                            <a:gd name="T138" fmla="+- 0 1047 879"/>
                            <a:gd name="T139" fmla="*/ 1047 h 255"/>
                            <a:gd name="T140" fmla="+- 0 1790 1787"/>
                            <a:gd name="T141" fmla="*/ T140 w 450"/>
                            <a:gd name="T142" fmla="+- 0 1031 879"/>
                            <a:gd name="T143" fmla="*/ 1031 h 255"/>
                            <a:gd name="T144" fmla="+- 0 1787 1787"/>
                            <a:gd name="T145" fmla="*/ T144 w 450"/>
                            <a:gd name="T146" fmla="+- 0 1015 879"/>
                            <a:gd name="T147" fmla="*/ 101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07" y="31"/>
                              </a:lnTo>
                              <a:lnTo>
                                <a:pt x="413" y="37"/>
                              </a:lnTo>
                              <a:lnTo>
                                <a:pt x="419" y="43"/>
                              </a:lnTo>
                              <a:lnTo>
                                <a:pt x="441" y="78"/>
                              </a:lnTo>
                              <a:lnTo>
                                <a:pt x="444" y="86"/>
                              </a:lnTo>
                              <a:lnTo>
                                <a:pt x="446" y="94"/>
                              </a:lnTo>
                              <a:lnTo>
                                <a:pt x="448" y="102"/>
                              </a:lnTo>
                              <a:lnTo>
                                <a:pt x="450" y="110"/>
                              </a:lnTo>
                              <a:lnTo>
                                <a:pt x="450" y="119"/>
                              </a:lnTo>
                              <a:lnTo>
                                <a:pt x="450" y="127"/>
                              </a:lnTo>
                              <a:lnTo>
                                <a:pt x="450" y="136"/>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8DCD3C4" id="Forma libre: forma 370" o:spid="_x0000_s1026" style="position:absolute;margin-left:89.35pt;margin-top:43.95pt;width:22.5pt;height:12.75pt;z-index:25167880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" path="m,127r,-8l1,110r2,-8l5,94,7,86r3,-8l13,71,38,37r6,-6l50,26r7,-5l64,16r7,-3l79,9,87,6,95,4r8,-2l111,r9,l128,,323,r8,l340,r8,2l356,4r8,2l372,9r8,4l387,16r7,5l401,26r6,5l413,37r6,6l441,78r3,8l446,94r2,8l450,110r,9l450,127r,9l450,144r-2,8l446,160r-2,8l441,176r-3,8l394,233r-7,5l380,242r-8,3l364,248r-8,3l348,252r-8,2l331,255r-8,l128,255r-8,l111,254r-8,-2l95,251r-8,-3l79,245r-8,-3l22,198,10,176,7,168,5,160,3,152,1,144,,136r,-9xe" filled="f" strokecolor="#99a0a6">
                <v:path arrowok="t" o:connecttype="custom" o:connectlocs="0,633730;1905,622935;4445,612775;8255,603250;27940,577850;36195,571500;45085,566420;55245,561975;65405,559435;76200,558165;205105,558165;215900,558165;226060,560705;236220,563880;245745,568325;254635,574675;262255,581660;280035,607695;283210,617855;285750,628015;285750,638810;285750,649605;283210,659765;280035,669925;250190,706120;241300,711835;231140,715645;220980,718185;210185,720090;81280,720090;70485,719455;60325,717550;50165,713740;13970,683895;4445,664845;1905,654685;0,644525" o:connectangles="0,0,0,0,0,0,0,0,0,0,0,0,0,0,0,0,0,0,0,0,0,0,0,0,0,0,0,0,0,0,0,0,0,0,0,0,0"/>
                <w10:wrap anchorx="page"/>
              </v:shape>
            </w:pict>
          </mc:Fallback>
        </mc:AlternateContent>
      </w:r>
      <w:r w:rsidR="00833E24" w:rsidRPr="00EE7995">
        <w:rPr>
          <w:rFonts w:ascii="Gill Sans MT" w:hAnsi="Gill Sans MT"/>
          <w:color w:val="202024"/>
          <w:w w:val="110"/>
          <w:sz w:val="21"/>
          <w:lang w:val="es-ES"/>
        </w:rPr>
        <w:t>Arquitectura</w:t>
      </w:r>
      <w:r w:rsidR="00833E24" w:rsidRPr="00EE7995">
        <w:rPr>
          <w:rFonts w:ascii="Gill Sans MT" w:hAnsi="Gill Sans MT"/>
          <w:color w:val="202024"/>
          <w:spacing w:val="1"/>
          <w:w w:val="110"/>
          <w:sz w:val="21"/>
          <w:lang w:val="es-ES"/>
        </w:rPr>
        <w:t xml:space="preserve"> </w:t>
      </w:r>
      <w:r w:rsidR="00833E24" w:rsidRPr="00EE7995">
        <w:rPr>
          <w:rFonts w:ascii="Gill Sans MT" w:hAnsi="Gill Sans MT"/>
          <w:color w:val="202024"/>
          <w:w w:val="105"/>
          <w:sz w:val="21"/>
          <w:lang w:val="es-ES"/>
        </w:rPr>
        <w:t>Diseño</w:t>
      </w:r>
      <w:r w:rsidR="00833E24" w:rsidRPr="00EE7995">
        <w:rPr>
          <w:rFonts w:ascii="Gill Sans MT" w:hAnsi="Gill Sans MT"/>
          <w:color w:val="202024"/>
          <w:spacing w:val="13"/>
          <w:w w:val="105"/>
          <w:sz w:val="21"/>
          <w:lang w:val="es-ES"/>
        </w:rPr>
        <w:t xml:space="preserve"> </w:t>
      </w:r>
      <w:r w:rsidRPr="00EE7995">
        <w:rPr>
          <w:rFonts w:ascii="Gill Sans MT" w:hAnsi="Gill Sans MT"/>
          <w:color w:val="202024"/>
          <w:w w:val="105"/>
          <w:sz w:val="21"/>
          <w:lang w:val="es-ES"/>
        </w:rPr>
        <w:t>Gráfico</w:t>
      </w:r>
      <w:r w:rsidR="00833E24">
        <w:rPr>
          <w:rFonts w:ascii="Calibri" w:hAnsi="Calibri"/>
          <w:noProof/>
        </w:rPr>
        <mc:AlternateContent>
          <mc:Choice Requires="wps">
            <w:drawing>
              <wp:anchor distT="0" distB="0" distL="114300" distR="114300" simplePos="0" relativeHeight="251679833" behindDoc="0" locked="0" layoutInCell="1" allowOverlap="1" wp14:anchorId="4EF371B7" wp14:editId="560893FE">
                <wp:simplePos x="0" y="0"/>
                <wp:positionH relativeFrom="page">
                  <wp:posOffset>1134745</wp:posOffset>
                </wp:positionH>
                <wp:positionV relativeFrom="paragraph">
                  <wp:posOffset>271780</wp:posOffset>
                </wp:positionV>
                <wp:extent cx="285750" cy="161925"/>
                <wp:effectExtent l="10795" t="12700" r="8255" b="6350"/>
                <wp:wrapNone/>
                <wp:docPr id="369" name="Forma libre: forma 3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794 1787"/>
                            <a:gd name="T21" fmla="*/ T20 w 450"/>
                            <a:gd name="T22" fmla="+- 0 514 428"/>
                            <a:gd name="T23" fmla="*/ 514 h 255"/>
                            <a:gd name="T24" fmla="+- 0 1797 1787"/>
                            <a:gd name="T25" fmla="*/ T24 w 450"/>
                            <a:gd name="T26" fmla="+- 0 506 428"/>
                            <a:gd name="T27" fmla="*/ 506 h 255"/>
                            <a:gd name="T28" fmla="+- 0 1800 1787"/>
                            <a:gd name="T29" fmla="*/ T28 w 450"/>
                            <a:gd name="T30" fmla="+- 0 499 428"/>
                            <a:gd name="T31" fmla="*/ 499 h 255"/>
                            <a:gd name="T32" fmla="+- 0 1825 1787"/>
                            <a:gd name="T33" fmla="*/ T32 w 450"/>
                            <a:gd name="T34" fmla="+- 0 465 428"/>
                            <a:gd name="T35" fmla="*/ 465 h 255"/>
                            <a:gd name="T36" fmla="+- 0 1831 1787"/>
                            <a:gd name="T37" fmla="*/ T36 w 450"/>
                            <a:gd name="T38" fmla="+- 0 459 428"/>
                            <a:gd name="T39" fmla="*/ 459 h 255"/>
                            <a:gd name="T40" fmla="+- 0 1837 1787"/>
                            <a:gd name="T41" fmla="*/ T40 w 450"/>
                            <a:gd name="T42" fmla="+- 0 454 428"/>
                            <a:gd name="T43" fmla="*/ 454 h 255"/>
                            <a:gd name="T44" fmla="+- 0 1844 1787"/>
                            <a:gd name="T45" fmla="*/ T44 w 450"/>
                            <a:gd name="T46" fmla="+- 0 449 428"/>
                            <a:gd name="T47" fmla="*/ 449 h 255"/>
                            <a:gd name="T48" fmla="+- 0 1851 1787"/>
                            <a:gd name="T49" fmla="*/ T48 w 450"/>
                            <a:gd name="T50" fmla="+- 0 444 428"/>
                            <a:gd name="T51" fmla="*/ 444 h 255"/>
                            <a:gd name="T52" fmla="+- 0 1890 1787"/>
                            <a:gd name="T53" fmla="*/ T52 w 450"/>
                            <a:gd name="T54" fmla="+- 0 430 428"/>
                            <a:gd name="T55" fmla="*/ 430 h 255"/>
                            <a:gd name="T56" fmla="+- 0 1898 1787"/>
                            <a:gd name="T57" fmla="*/ T56 w 450"/>
                            <a:gd name="T58" fmla="+- 0 428 428"/>
                            <a:gd name="T59" fmla="*/ 428 h 255"/>
                            <a:gd name="T60" fmla="+- 0 1907 1787"/>
                            <a:gd name="T61" fmla="*/ T60 w 450"/>
                            <a:gd name="T62" fmla="+- 0 428 428"/>
                            <a:gd name="T63" fmla="*/ 428 h 255"/>
                            <a:gd name="T64" fmla="+- 0 1915 1787"/>
                            <a:gd name="T65" fmla="*/ T64 w 450"/>
                            <a:gd name="T66" fmla="+- 0 428 428"/>
                            <a:gd name="T67" fmla="*/ 428 h 255"/>
                            <a:gd name="T68" fmla="+- 0 2110 1787"/>
                            <a:gd name="T69" fmla="*/ T68 w 450"/>
                            <a:gd name="T70" fmla="+- 0 428 428"/>
                            <a:gd name="T71" fmla="*/ 428 h 255"/>
                            <a:gd name="T72" fmla="+- 0 2118 1787"/>
                            <a:gd name="T73" fmla="*/ T72 w 450"/>
                            <a:gd name="T74" fmla="+- 0 428 428"/>
                            <a:gd name="T75" fmla="*/ 428 h 255"/>
                            <a:gd name="T76" fmla="+- 0 2127 1787"/>
                            <a:gd name="T77" fmla="*/ T76 w 450"/>
                            <a:gd name="T78" fmla="+- 0 428 428"/>
                            <a:gd name="T79" fmla="*/ 428 h 255"/>
                            <a:gd name="T80" fmla="+- 0 2135 1787"/>
                            <a:gd name="T81" fmla="*/ T80 w 450"/>
                            <a:gd name="T82" fmla="+- 0 430 428"/>
                            <a:gd name="T83" fmla="*/ 430 h 255"/>
                            <a:gd name="T84" fmla="+- 0 2143 1787"/>
                            <a:gd name="T85" fmla="*/ T84 w 450"/>
                            <a:gd name="T86" fmla="+- 0 432 428"/>
                            <a:gd name="T87" fmla="*/ 432 h 255"/>
                            <a:gd name="T88" fmla="+- 0 2181 1787"/>
                            <a:gd name="T89" fmla="*/ T88 w 450"/>
                            <a:gd name="T90" fmla="+- 0 449 428"/>
                            <a:gd name="T91" fmla="*/ 449 h 255"/>
                            <a:gd name="T92" fmla="+- 0 2188 1787"/>
                            <a:gd name="T93" fmla="*/ T92 w 450"/>
                            <a:gd name="T94" fmla="+- 0 454 428"/>
                            <a:gd name="T95" fmla="*/ 454 h 255"/>
                            <a:gd name="T96" fmla="+- 0 2194 1787"/>
                            <a:gd name="T97" fmla="*/ T96 w 450"/>
                            <a:gd name="T98" fmla="+- 0 459 428"/>
                            <a:gd name="T99" fmla="*/ 459 h 255"/>
                            <a:gd name="T100" fmla="+- 0 2200 1787"/>
                            <a:gd name="T101" fmla="*/ T100 w 450"/>
                            <a:gd name="T102" fmla="+- 0 465 428"/>
                            <a:gd name="T103" fmla="*/ 465 h 255"/>
                            <a:gd name="T104" fmla="+- 0 2206 1787"/>
                            <a:gd name="T105" fmla="*/ T104 w 450"/>
                            <a:gd name="T106" fmla="+- 0 471 428"/>
                            <a:gd name="T107" fmla="*/ 471 h 255"/>
                            <a:gd name="T108" fmla="+- 0 2228 1787"/>
                            <a:gd name="T109" fmla="*/ T108 w 450"/>
                            <a:gd name="T110" fmla="+- 0 506 428"/>
                            <a:gd name="T111" fmla="*/ 506 h 255"/>
                            <a:gd name="T112" fmla="+- 0 2231 1787"/>
                            <a:gd name="T113" fmla="*/ T112 w 450"/>
                            <a:gd name="T114" fmla="+- 0 514 428"/>
                            <a:gd name="T115" fmla="*/ 514 h 255"/>
                            <a:gd name="T116" fmla="+- 0 2237 1787"/>
                            <a:gd name="T117" fmla="*/ T116 w 450"/>
                            <a:gd name="T118" fmla="+- 0 555 428"/>
                            <a:gd name="T119" fmla="*/ 555 h 255"/>
                            <a:gd name="T120" fmla="+- 0 2237 1787"/>
                            <a:gd name="T121" fmla="*/ T120 w 450"/>
                            <a:gd name="T122" fmla="+- 0 564 428"/>
                            <a:gd name="T123" fmla="*/ 564 h 255"/>
                            <a:gd name="T124" fmla="+- 0 2216 1787"/>
                            <a:gd name="T125" fmla="*/ T124 w 450"/>
                            <a:gd name="T126" fmla="+- 0 626 428"/>
                            <a:gd name="T127" fmla="*/ 626 h 255"/>
                            <a:gd name="T128" fmla="+- 0 2181 1787"/>
                            <a:gd name="T129" fmla="*/ T128 w 450"/>
                            <a:gd name="T130" fmla="+- 0 661 428"/>
                            <a:gd name="T131" fmla="*/ 661 h 255"/>
                            <a:gd name="T132" fmla="+- 0 2174 1787"/>
                            <a:gd name="T133" fmla="*/ T132 w 450"/>
                            <a:gd name="T134" fmla="+- 0 666 428"/>
                            <a:gd name="T135" fmla="*/ 666 h 255"/>
                            <a:gd name="T136" fmla="+- 0 2167 1787"/>
                            <a:gd name="T137" fmla="*/ T136 w 450"/>
                            <a:gd name="T138" fmla="+- 0 670 428"/>
                            <a:gd name="T139" fmla="*/ 670 h 255"/>
                            <a:gd name="T140" fmla="+- 0 2159 1787"/>
                            <a:gd name="T141" fmla="*/ T140 w 450"/>
                            <a:gd name="T142" fmla="+- 0 673 428"/>
                            <a:gd name="T143" fmla="*/ 673 h 255"/>
                            <a:gd name="T144" fmla="+- 0 2151 1787"/>
                            <a:gd name="T145" fmla="*/ T144 w 450"/>
                            <a:gd name="T146" fmla="+- 0 676 428"/>
                            <a:gd name="T147" fmla="*/ 676 h 255"/>
                            <a:gd name="T148" fmla="+- 0 2110 1787"/>
                            <a:gd name="T149" fmla="*/ T148 w 450"/>
                            <a:gd name="T150" fmla="+- 0 683 428"/>
                            <a:gd name="T151" fmla="*/ 683 h 255"/>
                            <a:gd name="T152" fmla="+- 0 1915 1787"/>
                            <a:gd name="T153" fmla="*/ T152 w 450"/>
                            <a:gd name="T154" fmla="+- 0 683 428"/>
                            <a:gd name="T155" fmla="*/ 683 h 255"/>
                            <a:gd name="T156" fmla="+- 0 1866 1787"/>
                            <a:gd name="T157" fmla="*/ T156 w 450"/>
                            <a:gd name="T158" fmla="+- 0 673 428"/>
                            <a:gd name="T159" fmla="*/ 673 h 255"/>
                            <a:gd name="T160" fmla="+- 0 1858 1787"/>
                            <a:gd name="T161" fmla="*/ T160 w 450"/>
                            <a:gd name="T162" fmla="+- 0 670 428"/>
                            <a:gd name="T163" fmla="*/ 670 h 255"/>
                            <a:gd name="T164" fmla="+- 0 1851 1787"/>
                            <a:gd name="T165" fmla="*/ T164 w 450"/>
                            <a:gd name="T166" fmla="+- 0 666 428"/>
                            <a:gd name="T167" fmla="*/ 666 h 255"/>
                            <a:gd name="T168" fmla="+- 0 1844 1787"/>
                            <a:gd name="T169" fmla="*/ T168 w 450"/>
                            <a:gd name="T170" fmla="+- 0 661 428"/>
                            <a:gd name="T171" fmla="*/ 661 h 255"/>
                            <a:gd name="T172" fmla="+- 0 1837 1787"/>
                            <a:gd name="T173" fmla="*/ T172 w 450"/>
                            <a:gd name="T174" fmla="+- 0 656 428"/>
                            <a:gd name="T175" fmla="*/ 656 h 255"/>
                            <a:gd name="T176" fmla="+- 0 1809 1787"/>
                            <a:gd name="T177" fmla="*/ T176 w 450"/>
                            <a:gd name="T178" fmla="+- 0 626 428"/>
                            <a:gd name="T179" fmla="*/ 626 h 255"/>
                            <a:gd name="T180" fmla="+- 0 1804 1787"/>
                            <a:gd name="T181" fmla="*/ T180 w 450"/>
                            <a:gd name="T182" fmla="+- 0 619 428"/>
                            <a:gd name="T183" fmla="*/ 619 h 255"/>
                            <a:gd name="T184" fmla="+- 0 1787 1787"/>
                            <a:gd name="T185" fmla="*/ T184 w 450"/>
                            <a:gd name="T186" fmla="+- 0 564 428"/>
                            <a:gd name="T187" fmla="*/ 564 h 255"/>
                            <a:gd name="T188" fmla="+- 0 1787 1787"/>
                            <a:gd name="T189" fmla="*/ T188 w 450"/>
                            <a:gd name="T190" fmla="+- 0 555 428"/>
                            <a:gd name="T191"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41" y="78"/>
                              </a:lnTo>
                              <a:lnTo>
                                <a:pt x="444" y="86"/>
                              </a:lnTo>
                              <a:lnTo>
                                <a:pt x="450" y="127"/>
                              </a:lnTo>
                              <a:lnTo>
                                <a:pt x="450" y="136"/>
                              </a:lnTo>
                              <a:lnTo>
                                <a:pt x="429" y="198"/>
                              </a:lnTo>
                              <a:lnTo>
                                <a:pt x="394" y="233"/>
                              </a:lnTo>
                              <a:lnTo>
                                <a:pt x="387" y="238"/>
                              </a:lnTo>
                              <a:lnTo>
                                <a:pt x="380" y="242"/>
                              </a:lnTo>
                              <a:lnTo>
                                <a:pt x="372" y="245"/>
                              </a:lnTo>
                              <a:lnTo>
                                <a:pt x="364" y="248"/>
                              </a:lnTo>
                              <a:lnTo>
                                <a:pt x="323" y="255"/>
                              </a:lnTo>
                              <a:lnTo>
                                <a:pt x="128" y="255"/>
                              </a:lnTo>
                              <a:lnTo>
                                <a:pt x="79" y="245"/>
                              </a:lnTo>
                              <a:lnTo>
                                <a:pt x="71" y="242"/>
                              </a:lnTo>
                              <a:lnTo>
                                <a:pt x="64" y="238"/>
                              </a:lnTo>
                              <a:lnTo>
                                <a:pt x="57" y="233"/>
                              </a:lnTo>
                              <a:lnTo>
                                <a:pt x="50" y="228"/>
                              </a:lnTo>
                              <a:lnTo>
                                <a:pt x="22" y="198"/>
                              </a:lnTo>
                              <a:lnTo>
                                <a:pt x="17" y="191"/>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18776A9" id="Forma libre: forma 369" o:spid="_x0000_s1026" style="position:absolute;margin-left:89.35pt;margin-top:21.4pt;width:22.5pt;height:12.75pt;z-index:25167983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" path="m,127r,-8l1,110r2,-8l5,94,7,86r3,-8l13,71,38,37r6,-6l50,26r7,-5l64,16,103,2,111,r9,l128,,323,r8,l340,r8,2l356,4r38,17l401,26r6,5l413,37r6,6l441,78r3,8l450,127r,9l429,198r-35,35l387,238r-7,4l372,245r-8,3l323,255r-195,l79,245r-8,-3l64,238r-7,-5l50,228,22,198r-5,-7l,136r,-9xe" filled="f" strokecolor="#99a0a6">
                <v:path arrowok="t" o:connecttype="custom" o:connectlocs="0,352425;0,347345;635,341630;1905,336550;3175,331470;4445,326390;6350,321310;8255,316865;24130,295275;27940,291465;31750,288290;36195,285115;40640,281940;65405,273050;70485,271780;76200,271780;81280,271780;205105,271780;210185,271780;215900,271780;220980,273050;226060,274320;250190,285115;254635,288290;258445,291465;262255,295275;266065,299085;280035,321310;281940,326390;285750,352425;285750,358140;272415,397510;250190,419735;245745,422910;241300,425450;236220,427355;231140,429260;205105,433705;81280,433705;50165,427355;45085,425450;40640,422910;36195,419735;31750,416560;13970,397510;10795,393065;0,358140;0,352425" o:connectangles="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80857" behindDoc="0" locked="0" layoutInCell="1" allowOverlap="1" wp14:anchorId="6C5E574A" wp14:editId="3EEDF3F6">
                <wp:simplePos x="0" y="0"/>
                <wp:positionH relativeFrom="page">
                  <wp:posOffset>1134745</wp:posOffset>
                </wp:positionH>
                <wp:positionV relativeFrom="paragraph">
                  <wp:posOffset>557530</wp:posOffset>
                </wp:positionV>
                <wp:extent cx="285750" cy="161925"/>
                <wp:effectExtent l="10795" t="12700" r="8255" b="6350"/>
                <wp:wrapNone/>
                <wp:docPr id="368" name="Forma libre: forma 3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05 878"/>
                            <a:gd name="T3" fmla="*/ 1005 h 255"/>
                            <a:gd name="T4" fmla="+- 0 1787 1787"/>
                            <a:gd name="T5" fmla="*/ T4 w 450"/>
                            <a:gd name="T6" fmla="+- 0 997 878"/>
                            <a:gd name="T7" fmla="*/ 997 h 255"/>
                            <a:gd name="T8" fmla="+- 0 1788 1787"/>
                            <a:gd name="T9" fmla="*/ T8 w 450"/>
                            <a:gd name="T10" fmla="+- 0 988 878"/>
                            <a:gd name="T11" fmla="*/ 988 h 255"/>
                            <a:gd name="T12" fmla="+- 0 1790 1787"/>
                            <a:gd name="T13" fmla="*/ T12 w 450"/>
                            <a:gd name="T14" fmla="+- 0 980 878"/>
                            <a:gd name="T15" fmla="*/ 980 h 255"/>
                            <a:gd name="T16" fmla="+- 0 1792 1787"/>
                            <a:gd name="T17" fmla="*/ T16 w 450"/>
                            <a:gd name="T18" fmla="+- 0 972 878"/>
                            <a:gd name="T19" fmla="*/ 972 h 255"/>
                            <a:gd name="T20" fmla="+- 0 1825 1787"/>
                            <a:gd name="T21" fmla="*/ T20 w 450"/>
                            <a:gd name="T22" fmla="+- 0 915 878"/>
                            <a:gd name="T23" fmla="*/ 915 h 255"/>
                            <a:gd name="T24" fmla="+- 0 1831 1787"/>
                            <a:gd name="T25" fmla="*/ T24 w 450"/>
                            <a:gd name="T26" fmla="+- 0 909 878"/>
                            <a:gd name="T27" fmla="*/ 909 h 255"/>
                            <a:gd name="T28" fmla="+- 0 1890 1787"/>
                            <a:gd name="T29" fmla="*/ T28 w 450"/>
                            <a:gd name="T30" fmla="+- 0 880 878"/>
                            <a:gd name="T31" fmla="*/ 880 h 255"/>
                            <a:gd name="T32" fmla="+- 0 1915 1787"/>
                            <a:gd name="T33" fmla="*/ T32 w 450"/>
                            <a:gd name="T34" fmla="+- 0 878 878"/>
                            <a:gd name="T35" fmla="*/ 878 h 255"/>
                            <a:gd name="T36" fmla="+- 0 2110 1787"/>
                            <a:gd name="T37" fmla="*/ T36 w 450"/>
                            <a:gd name="T38" fmla="+- 0 878 878"/>
                            <a:gd name="T39" fmla="*/ 878 h 255"/>
                            <a:gd name="T40" fmla="+- 0 2174 1787"/>
                            <a:gd name="T41" fmla="*/ T40 w 450"/>
                            <a:gd name="T42" fmla="+- 0 894 878"/>
                            <a:gd name="T43" fmla="*/ 894 h 255"/>
                            <a:gd name="T44" fmla="+- 0 2221 1787"/>
                            <a:gd name="T45" fmla="*/ T44 w 450"/>
                            <a:gd name="T46" fmla="+- 0 941 878"/>
                            <a:gd name="T47" fmla="*/ 941 h 255"/>
                            <a:gd name="T48" fmla="+- 0 2235 1787"/>
                            <a:gd name="T49" fmla="*/ T48 w 450"/>
                            <a:gd name="T50" fmla="+- 0 980 878"/>
                            <a:gd name="T51" fmla="*/ 980 h 255"/>
                            <a:gd name="T52" fmla="+- 0 2237 1787"/>
                            <a:gd name="T53" fmla="*/ T52 w 450"/>
                            <a:gd name="T54" fmla="+- 0 988 878"/>
                            <a:gd name="T55" fmla="*/ 988 h 255"/>
                            <a:gd name="T56" fmla="+- 0 2237 1787"/>
                            <a:gd name="T57" fmla="*/ T56 w 450"/>
                            <a:gd name="T58" fmla="+- 0 997 878"/>
                            <a:gd name="T59" fmla="*/ 997 h 255"/>
                            <a:gd name="T60" fmla="+- 0 2237 1787"/>
                            <a:gd name="T61" fmla="*/ T60 w 450"/>
                            <a:gd name="T62" fmla="+- 0 1005 878"/>
                            <a:gd name="T63" fmla="*/ 1005 h 255"/>
                            <a:gd name="T64" fmla="+- 0 2237 1787"/>
                            <a:gd name="T65" fmla="*/ T64 w 450"/>
                            <a:gd name="T66" fmla="+- 0 1013 878"/>
                            <a:gd name="T67" fmla="*/ 1013 h 255"/>
                            <a:gd name="T68" fmla="+- 0 2237 1787"/>
                            <a:gd name="T69" fmla="*/ T68 w 450"/>
                            <a:gd name="T70" fmla="+- 0 1022 878"/>
                            <a:gd name="T71" fmla="*/ 1022 h 255"/>
                            <a:gd name="T72" fmla="+- 0 2235 1787"/>
                            <a:gd name="T73" fmla="*/ T72 w 450"/>
                            <a:gd name="T74" fmla="+- 0 1030 878"/>
                            <a:gd name="T75" fmla="*/ 1030 h 255"/>
                            <a:gd name="T76" fmla="+- 0 2233 1787"/>
                            <a:gd name="T77" fmla="*/ T76 w 450"/>
                            <a:gd name="T78" fmla="+- 0 1038 878"/>
                            <a:gd name="T79" fmla="*/ 1038 h 255"/>
                            <a:gd name="T80" fmla="+- 0 2231 1787"/>
                            <a:gd name="T81" fmla="*/ T80 w 450"/>
                            <a:gd name="T82" fmla="+- 0 1046 878"/>
                            <a:gd name="T83" fmla="*/ 1046 h 255"/>
                            <a:gd name="T84" fmla="+- 0 2228 1787"/>
                            <a:gd name="T85" fmla="*/ T84 w 450"/>
                            <a:gd name="T86" fmla="+- 0 1054 878"/>
                            <a:gd name="T87" fmla="*/ 1054 h 255"/>
                            <a:gd name="T88" fmla="+- 0 2225 1787"/>
                            <a:gd name="T89" fmla="*/ T88 w 450"/>
                            <a:gd name="T90" fmla="+- 0 1062 878"/>
                            <a:gd name="T91" fmla="*/ 1062 h 255"/>
                            <a:gd name="T92" fmla="+- 0 2181 1787"/>
                            <a:gd name="T93" fmla="*/ T92 w 450"/>
                            <a:gd name="T94" fmla="+- 0 1111 878"/>
                            <a:gd name="T95" fmla="*/ 1111 h 255"/>
                            <a:gd name="T96" fmla="+- 0 2174 1787"/>
                            <a:gd name="T97" fmla="*/ T96 w 450"/>
                            <a:gd name="T98" fmla="+- 0 1116 878"/>
                            <a:gd name="T99" fmla="*/ 1116 h 255"/>
                            <a:gd name="T100" fmla="+- 0 2167 1787"/>
                            <a:gd name="T101" fmla="*/ T100 w 450"/>
                            <a:gd name="T102" fmla="+- 0 1120 878"/>
                            <a:gd name="T103" fmla="*/ 1120 h 255"/>
                            <a:gd name="T104" fmla="+- 0 2159 1787"/>
                            <a:gd name="T105" fmla="*/ T104 w 450"/>
                            <a:gd name="T106" fmla="+- 0 1123 878"/>
                            <a:gd name="T107" fmla="*/ 1123 h 255"/>
                            <a:gd name="T108" fmla="+- 0 2151 1787"/>
                            <a:gd name="T109" fmla="*/ T108 w 450"/>
                            <a:gd name="T110" fmla="+- 0 1126 878"/>
                            <a:gd name="T111" fmla="*/ 1126 h 255"/>
                            <a:gd name="T112" fmla="+- 0 2143 1787"/>
                            <a:gd name="T113" fmla="*/ T112 w 450"/>
                            <a:gd name="T114" fmla="+- 0 1129 878"/>
                            <a:gd name="T115" fmla="*/ 1129 h 255"/>
                            <a:gd name="T116" fmla="+- 0 2135 1787"/>
                            <a:gd name="T117" fmla="*/ T116 w 450"/>
                            <a:gd name="T118" fmla="+- 0 1130 878"/>
                            <a:gd name="T119" fmla="*/ 1130 h 255"/>
                            <a:gd name="T120" fmla="+- 0 2127 1787"/>
                            <a:gd name="T121" fmla="*/ T120 w 450"/>
                            <a:gd name="T122" fmla="+- 0 1132 878"/>
                            <a:gd name="T123" fmla="*/ 1132 h 255"/>
                            <a:gd name="T124" fmla="+- 0 2118 1787"/>
                            <a:gd name="T125" fmla="*/ T124 w 450"/>
                            <a:gd name="T126" fmla="+- 0 1133 878"/>
                            <a:gd name="T127" fmla="*/ 1133 h 255"/>
                            <a:gd name="T128" fmla="+- 0 2110 1787"/>
                            <a:gd name="T129" fmla="*/ T128 w 450"/>
                            <a:gd name="T130" fmla="+- 0 1133 878"/>
                            <a:gd name="T131" fmla="*/ 1133 h 255"/>
                            <a:gd name="T132" fmla="+- 0 1915 1787"/>
                            <a:gd name="T133" fmla="*/ T132 w 450"/>
                            <a:gd name="T134" fmla="+- 0 1133 878"/>
                            <a:gd name="T135" fmla="*/ 1133 h 255"/>
                            <a:gd name="T136" fmla="+- 0 1907 1787"/>
                            <a:gd name="T137" fmla="*/ T136 w 450"/>
                            <a:gd name="T138" fmla="+- 0 1133 878"/>
                            <a:gd name="T139" fmla="*/ 1133 h 255"/>
                            <a:gd name="T140" fmla="+- 0 1898 1787"/>
                            <a:gd name="T141" fmla="*/ T140 w 450"/>
                            <a:gd name="T142" fmla="+- 0 1132 878"/>
                            <a:gd name="T143" fmla="*/ 1132 h 255"/>
                            <a:gd name="T144" fmla="+- 0 1890 1787"/>
                            <a:gd name="T145" fmla="*/ T144 w 450"/>
                            <a:gd name="T146" fmla="+- 0 1130 878"/>
                            <a:gd name="T147" fmla="*/ 1130 h 255"/>
                            <a:gd name="T148" fmla="+- 0 1882 1787"/>
                            <a:gd name="T149" fmla="*/ T148 w 450"/>
                            <a:gd name="T150" fmla="+- 0 1129 878"/>
                            <a:gd name="T151" fmla="*/ 1129 h 255"/>
                            <a:gd name="T152" fmla="+- 0 1874 1787"/>
                            <a:gd name="T153" fmla="*/ T152 w 450"/>
                            <a:gd name="T154" fmla="+- 0 1126 878"/>
                            <a:gd name="T155" fmla="*/ 1126 h 255"/>
                            <a:gd name="T156" fmla="+- 0 1866 1787"/>
                            <a:gd name="T157" fmla="*/ T156 w 450"/>
                            <a:gd name="T158" fmla="+- 0 1123 878"/>
                            <a:gd name="T159" fmla="*/ 1123 h 255"/>
                            <a:gd name="T160" fmla="+- 0 1858 1787"/>
                            <a:gd name="T161" fmla="*/ T160 w 450"/>
                            <a:gd name="T162" fmla="+- 0 1120 878"/>
                            <a:gd name="T163" fmla="*/ 1120 h 255"/>
                            <a:gd name="T164" fmla="+- 0 1851 1787"/>
                            <a:gd name="T165" fmla="*/ T164 w 450"/>
                            <a:gd name="T166" fmla="+- 0 1116 878"/>
                            <a:gd name="T167" fmla="*/ 1116 h 255"/>
                            <a:gd name="T168" fmla="+- 0 1844 1787"/>
                            <a:gd name="T169" fmla="*/ T168 w 450"/>
                            <a:gd name="T170" fmla="+- 0 1111 878"/>
                            <a:gd name="T171" fmla="*/ 1111 h 255"/>
                            <a:gd name="T172" fmla="+- 0 1837 1787"/>
                            <a:gd name="T173" fmla="*/ T172 w 450"/>
                            <a:gd name="T174" fmla="+- 0 1106 878"/>
                            <a:gd name="T175" fmla="*/ 1106 h 255"/>
                            <a:gd name="T176" fmla="+- 0 1809 1787"/>
                            <a:gd name="T177" fmla="*/ T176 w 450"/>
                            <a:gd name="T178" fmla="+- 0 1076 878"/>
                            <a:gd name="T179" fmla="*/ 1076 h 255"/>
                            <a:gd name="T180" fmla="+- 0 1804 1787"/>
                            <a:gd name="T181" fmla="*/ T180 w 450"/>
                            <a:gd name="T182" fmla="+- 0 1069 878"/>
                            <a:gd name="T183" fmla="*/ 1069 h 255"/>
                            <a:gd name="T184" fmla="+- 0 1800 1787"/>
                            <a:gd name="T185" fmla="*/ T184 w 450"/>
                            <a:gd name="T186" fmla="+- 0 1062 878"/>
                            <a:gd name="T187" fmla="*/ 1062 h 255"/>
                            <a:gd name="T188" fmla="+- 0 1797 1787"/>
                            <a:gd name="T189" fmla="*/ T188 w 450"/>
                            <a:gd name="T190" fmla="+- 0 1054 878"/>
                            <a:gd name="T191" fmla="*/ 1054 h 255"/>
                            <a:gd name="T192" fmla="+- 0 1794 1787"/>
                            <a:gd name="T193" fmla="*/ T192 w 450"/>
                            <a:gd name="T194" fmla="+- 0 1046 878"/>
                            <a:gd name="T195" fmla="*/ 1046 h 255"/>
                            <a:gd name="T196" fmla="+- 0 1792 1787"/>
                            <a:gd name="T197" fmla="*/ T196 w 450"/>
                            <a:gd name="T198" fmla="+- 0 1038 878"/>
                            <a:gd name="T199" fmla="*/ 1038 h 255"/>
                            <a:gd name="T200" fmla="+- 0 1790 1787"/>
                            <a:gd name="T201" fmla="*/ T200 w 450"/>
                            <a:gd name="T202" fmla="+- 0 1030 878"/>
                            <a:gd name="T203" fmla="*/ 1030 h 255"/>
                            <a:gd name="T204" fmla="+- 0 1788 1787"/>
                            <a:gd name="T205" fmla="*/ T204 w 450"/>
                            <a:gd name="T206" fmla="+- 0 1022 878"/>
                            <a:gd name="T207" fmla="*/ 1022 h 255"/>
                            <a:gd name="T208" fmla="+- 0 1787 1787"/>
                            <a:gd name="T209" fmla="*/ T208 w 450"/>
                            <a:gd name="T210" fmla="+- 0 1013 878"/>
                            <a:gd name="T211" fmla="*/ 1013 h 255"/>
                            <a:gd name="T212" fmla="+- 0 1787 1787"/>
                            <a:gd name="T213" fmla="*/ T212 w 450"/>
                            <a:gd name="T214" fmla="+- 0 1005 878"/>
                            <a:gd name="T215"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13" y="184"/>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511022D" id="Forma libre: forma 368" o:spid="_x0000_s1026" style="position:absolute;margin-left:89.35pt;margin-top:43.9pt;width:22.5pt;height:12.75pt;z-index:25168085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" path="m,127r,-8l1,110r2,-8l5,94,38,37r6,-6l103,2,128,,323,r64,16l434,63r14,39l450,110r,9l450,127r,8l450,144r-2,8l446,160r-2,8l441,176r-3,8l394,233r-7,5l380,242r-8,3l364,248r-8,3l348,252r-8,2l331,255r-8,l128,255r-8,l111,254r-8,-2l95,251r-8,-3l79,245r-8,-3l64,238r-7,-5l50,228,22,198r-5,-7l13,184r-3,-8l7,168,5,160,3,152,1,144,,135r,-8xe" filled="f" strokecolor="#99a0a6">
                <v:path arrowok="t" o:connecttype="custom" o:connectlocs="0,638175;0,633095;635,627380;1905,622300;3175,617220;24130,581025;27940,577215;65405,558800;81280,557530;205105,557530;245745,567690;275590,597535;284480,622300;285750,627380;285750,633095;285750,638175;285750,643255;285750,648970;284480,654050;283210,659130;281940,664210;280035,669290;278130,674370;250190,705485;245745,708660;241300,711200;236220,713105;231140,715010;226060,716915;220980,717550;215900,718820;210185,719455;205105,719455;81280,719455;76200,719455;70485,718820;65405,717550;60325,716915;55245,715010;50165,713105;45085,711200;40640,708660;36195,705485;31750,702310;13970,683260;10795,678815;8255,674370;6350,669290;4445,664210;3175,659130;1905,654050;635,648970;0,643255;0,638175" o:connectangles="0,0,0,0,0,0,0,0,0,0,0,0,0,0,0,0,0,0,0,0,0,0,0,0,0,0,0,0,0,0,0,0,0,0,0,0,0,0,0,0,0,0,0,0,0,0,0,0,0,0,0,0,0,0"/>
                <w10:wrap anchorx="page"/>
              </v:shape>
            </w:pict>
          </mc:Fallback>
        </mc:AlternateContent>
      </w:r>
      <w:r w:rsidR="00EE7995" w:rsidRPr="00EE7995">
        <w:rPr>
          <w:rFonts w:ascii="Gill Sans MT" w:hAnsi="Gill Sans MT"/>
          <w:color w:val="202024"/>
          <w:w w:val="105"/>
          <w:sz w:val="21"/>
          <w:lang w:val="es-ES"/>
        </w:rPr>
        <w:t xml:space="preserve">    </w:t>
      </w:r>
      <w:r w:rsidR="00833E24" w:rsidRPr="00EE7995">
        <w:rPr>
          <w:rFonts w:ascii="Gill Sans MT" w:hAnsi="Gill Sans MT"/>
          <w:color w:val="202024"/>
          <w:w w:val="110"/>
          <w:sz w:val="21"/>
          <w:lang w:val="es-ES"/>
        </w:rPr>
        <w:t>Administración</w:t>
      </w:r>
      <w:r w:rsidR="00833E24" w:rsidRPr="00EE7995">
        <w:rPr>
          <w:rFonts w:ascii="Gill Sans MT" w:hAnsi="Gill Sans MT"/>
          <w:color w:val="202024"/>
          <w:spacing w:val="1"/>
          <w:w w:val="110"/>
          <w:sz w:val="21"/>
          <w:lang w:val="es-ES"/>
        </w:rPr>
        <w:t xml:space="preserve"> </w:t>
      </w:r>
      <w:r w:rsidR="00833E24" w:rsidRPr="00EE7995">
        <w:rPr>
          <w:rFonts w:ascii="Gill Sans MT" w:hAnsi="Gill Sans MT"/>
          <w:color w:val="202024"/>
          <w:w w:val="110"/>
          <w:sz w:val="21"/>
          <w:lang w:val="es-ES"/>
        </w:rPr>
        <w:t>de Empresas</w:t>
      </w:r>
      <w:r w:rsidR="00833E24" w:rsidRPr="00EE7995">
        <w:rPr>
          <w:rFonts w:ascii="Gill Sans MT" w:hAnsi="Gill Sans MT"/>
          <w:color w:val="202024"/>
          <w:spacing w:val="-62"/>
          <w:w w:val="110"/>
          <w:sz w:val="21"/>
          <w:lang w:val="es-ES"/>
        </w:rPr>
        <w:t xml:space="preserve"> </w:t>
      </w:r>
      <w:r w:rsidR="00EE7995">
        <w:rPr>
          <w:rFonts w:ascii="Gill Sans MT" w:hAnsi="Gill Sans MT"/>
          <w:color w:val="202024"/>
          <w:spacing w:val="-62"/>
          <w:w w:val="110"/>
          <w:sz w:val="21"/>
          <w:lang w:val="es-ES"/>
        </w:rPr>
        <w:t xml:space="preserve">                           </w:t>
      </w:r>
      <w:r w:rsidR="00833E24" w:rsidRPr="00EE7995">
        <w:rPr>
          <w:rFonts w:ascii="Gill Sans MT" w:hAnsi="Gill Sans MT"/>
          <w:color w:val="202024"/>
          <w:w w:val="110"/>
          <w:sz w:val="21"/>
          <w:lang w:val="es-ES"/>
        </w:rPr>
        <w:t>Contaduría</w:t>
      </w:r>
      <w:r w:rsidR="00833E24" w:rsidRPr="00EE7995">
        <w:rPr>
          <w:rFonts w:ascii="Gill Sans MT" w:hAnsi="Gill Sans MT"/>
          <w:color w:val="202024"/>
          <w:spacing w:val="-5"/>
          <w:w w:val="110"/>
          <w:sz w:val="21"/>
          <w:lang w:val="es-ES"/>
        </w:rPr>
        <w:t xml:space="preserve"> </w:t>
      </w:r>
      <w:r w:rsidRPr="00EE7995">
        <w:rPr>
          <w:rFonts w:ascii="Gill Sans MT" w:hAnsi="Gill Sans MT"/>
          <w:color w:val="202024"/>
          <w:w w:val="110"/>
          <w:sz w:val="21"/>
          <w:lang w:val="es-ES"/>
        </w:rPr>
        <w:t>Pública</w:t>
      </w:r>
      <w:r w:rsidR="00833E24">
        <w:rPr>
          <w:rFonts w:ascii="Calibri" w:hAnsi="Calibri"/>
          <w:noProof/>
        </w:rPr>
        <mc:AlternateContent>
          <mc:Choice Requires="wps">
            <w:drawing>
              <wp:anchor distT="0" distB="0" distL="114300" distR="114300" simplePos="0" relativeHeight="251681881" behindDoc="0" locked="0" layoutInCell="1" allowOverlap="1" wp14:anchorId="7A479B9A" wp14:editId="36D3A342">
                <wp:simplePos x="0" y="0"/>
                <wp:positionH relativeFrom="page">
                  <wp:posOffset>1134745</wp:posOffset>
                </wp:positionH>
                <wp:positionV relativeFrom="paragraph">
                  <wp:posOffset>271780</wp:posOffset>
                </wp:positionV>
                <wp:extent cx="285750" cy="161925"/>
                <wp:effectExtent l="10795" t="13335" r="8255" b="5715"/>
                <wp:wrapNone/>
                <wp:docPr id="367" name="Forma libre: forma 3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814 1787"/>
                            <a:gd name="T13" fmla="*/ T12 w 450"/>
                            <a:gd name="T14" fmla="+- 0 477 428"/>
                            <a:gd name="T15" fmla="*/ 477 h 255"/>
                            <a:gd name="T16" fmla="+- 0 1825 1787"/>
                            <a:gd name="T17" fmla="*/ T16 w 450"/>
                            <a:gd name="T18" fmla="+- 0 465 428"/>
                            <a:gd name="T19" fmla="*/ 465 h 255"/>
                            <a:gd name="T20" fmla="+- 0 1831 1787"/>
                            <a:gd name="T21" fmla="*/ T20 w 450"/>
                            <a:gd name="T22" fmla="+- 0 459 428"/>
                            <a:gd name="T23" fmla="*/ 459 h 255"/>
                            <a:gd name="T24" fmla="+- 0 1837 1787"/>
                            <a:gd name="T25" fmla="*/ T24 w 450"/>
                            <a:gd name="T26" fmla="+- 0 454 428"/>
                            <a:gd name="T27" fmla="*/ 454 h 255"/>
                            <a:gd name="T28" fmla="+- 0 1844 1787"/>
                            <a:gd name="T29" fmla="*/ T28 w 450"/>
                            <a:gd name="T30" fmla="+- 0 449 428"/>
                            <a:gd name="T31" fmla="*/ 449 h 255"/>
                            <a:gd name="T32" fmla="+- 0 1851 1787"/>
                            <a:gd name="T33" fmla="*/ T32 w 450"/>
                            <a:gd name="T34" fmla="+- 0 444 428"/>
                            <a:gd name="T35" fmla="*/ 444 h 255"/>
                            <a:gd name="T36" fmla="+- 0 1890 1787"/>
                            <a:gd name="T37" fmla="*/ T36 w 450"/>
                            <a:gd name="T38" fmla="+- 0 430 428"/>
                            <a:gd name="T39" fmla="*/ 430 h 255"/>
                            <a:gd name="T40" fmla="+- 0 1898 1787"/>
                            <a:gd name="T41" fmla="*/ T40 w 450"/>
                            <a:gd name="T42" fmla="+- 0 428 428"/>
                            <a:gd name="T43" fmla="*/ 428 h 255"/>
                            <a:gd name="T44" fmla="+- 0 1907 1787"/>
                            <a:gd name="T45" fmla="*/ T44 w 450"/>
                            <a:gd name="T46" fmla="+- 0 428 428"/>
                            <a:gd name="T47" fmla="*/ 428 h 255"/>
                            <a:gd name="T48" fmla="+- 0 1915 1787"/>
                            <a:gd name="T49" fmla="*/ T48 w 450"/>
                            <a:gd name="T50" fmla="+- 0 428 428"/>
                            <a:gd name="T51" fmla="*/ 428 h 255"/>
                            <a:gd name="T52" fmla="+- 0 2110 1787"/>
                            <a:gd name="T53" fmla="*/ T52 w 450"/>
                            <a:gd name="T54" fmla="+- 0 428 428"/>
                            <a:gd name="T55" fmla="*/ 428 h 255"/>
                            <a:gd name="T56" fmla="+- 0 2118 1787"/>
                            <a:gd name="T57" fmla="*/ T56 w 450"/>
                            <a:gd name="T58" fmla="+- 0 428 428"/>
                            <a:gd name="T59" fmla="*/ 428 h 255"/>
                            <a:gd name="T60" fmla="+- 0 2127 1787"/>
                            <a:gd name="T61" fmla="*/ T60 w 450"/>
                            <a:gd name="T62" fmla="+- 0 428 428"/>
                            <a:gd name="T63" fmla="*/ 428 h 255"/>
                            <a:gd name="T64" fmla="+- 0 2135 1787"/>
                            <a:gd name="T65" fmla="*/ T64 w 450"/>
                            <a:gd name="T66" fmla="+- 0 430 428"/>
                            <a:gd name="T67" fmla="*/ 430 h 255"/>
                            <a:gd name="T68" fmla="+- 0 2143 1787"/>
                            <a:gd name="T69" fmla="*/ T68 w 450"/>
                            <a:gd name="T70" fmla="+- 0 432 428"/>
                            <a:gd name="T71" fmla="*/ 432 h 255"/>
                            <a:gd name="T72" fmla="+- 0 2181 1787"/>
                            <a:gd name="T73" fmla="*/ T72 w 450"/>
                            <a:gd name="T74" fmla="+- 0 449 428"/>
                            <a:gd name="T75" fmla="*/ 449 h 255"/>
                            <a:gd name="T76" fmla="+- 0 2188 1787"/>
                            <a:gd name="T77" fmla="*/ T76 w 450"/>
                            <a:gd name="T78" fmla="+- 0 454 428"/>
                            <a:gd name="T79" fmla="*/ 454 h 255"/>
                            <a:gd name="T80" fmla="+- 0 2194 1787"/>
                            <a:gd name="T81" fmla="*/ T80 w 450"/>
                            <a:gd name="T82" fmla="+- 0 459 428"/>
                            <a:gd name="T83" fmla="*/ 459 h 255"/>
                            <a:gd name="T84" fmla="+- 0 2200 1787"/>
                            <a:gd name="T85" fmla="*/ T84 w 450"/>
                            <a:gd name="T86" fmla="+- 0 465 428"/>
                            <a:gd name="T87" fmla="*/ 465 h 255"/>
                            <a:gd name="T88" fmla="+- 0 2206 1787"/>
                            <a:gd name="T89" fmla="*/ T88 w 450"/>
                            <a:gd name="T90" fmla="+- 0 471 428"/>
                            <a:gd name="T91" fmla="*/ 471 h 255"/>
                            <a:gd name="T92" fmla="+- 0 2235 1787"/>
                            <a:gd name="T93" fmla="*/ T92 w 450"/>
                            <a:gd name="T94" fmla="+- 0 530 428"/>
                            <a:gd name="T95" fmla="*/ 530 h 255"/>
                            <a:gd name="T96" fmla="+- 0 2237 1787"/>
                            <a:gd name="T97" fmla="*/ T96 w 450"/>
                            <a:gd name="T98" fmla="+- 0 555 428"/>
                            <a:gd name="T99" fmla="*/ 555 h 255"/>
                            <a:gd name="T100" fmla="+- 0 2237 1787"/>
                            <a:gd name="T101" fmla="*/ T100 w 450"/>
                            <a:gd name="T102" fmla="+- 0 564 428"/>
                            <a:gd name="T103" fmla="*/ 564 h 255"/>
                            <a:gd name="T104" fmla="+- 0 2237 1787"/>
                            <a:gd name="T105" fmla="*/ T104 w 450"/>
                            <a:gd name="T106" fmla="+- 0 572 428"/>
                            <a:gd name="T107" fmla="*/ 572 h 255"/>
                            <a:gd name="T108" fmla="+- 0 2235 1787"/>
                            <a:gd name="T109" fmla="*/ T108 w 450"/>
                            <a:gd name="T110" fmla="+- 0 580 428"/>
                            <a:gd name="T111" fmla="*/ 580 h 255"/>
                            <a:gd name="T112" fmla="+- 0 2233 1787"/>
                            <a:gd name="T113" fmla="*/ T112 w 450"/>
                            <a:gd name="T114" fmla="+- 0 588 428"/>
                            <a:gd name="T115" fmla="*/ 588 h 255"/>
                            <a:gd name="T116" fmla="+- 0 2231 1787"/>
                            <a:gd name="T117" fmla="*/ T116 w 450"/>
                            <a:gd name="T118" fmla="+- 0 596 428"/>
                            <a:gd name="T119" fmla="*/ 596 h 255"/>
                            <a:gd name="T120" fmla="+- 0 2228 1787"/>
                            <a:gd name="T121" fmla="*/ T120 w 450"/>
                            <a:gd name="T122" fmla="+- 0 604 428"/>
                            <a:gd name="T123" fmla="*/ 604 h 255"/>
                            <a:gd name="T124" fmla="+- 0 2225 1787"/>
                            <a:gd name="T125" fmla="*/ T124 w 450"/>
                            <a:gd name="T126" fmla="+- 0 612 428"/>
                            <a:gd name="T127" fmla="*/ 612 h 255"/>
                            <a:gd name="T128" fmla="+- 0 2181 1787"/>
                            <a:gd name="T129" fmla="*/ T128 w 450"/>
                            <a:gd name="T130" fmla="+- 0 661 428"/>
                            <a:gd name="T131" fmla="*/ 661 h 255"/>
                            <a:gd name="T132" fmla="+- 0 2118 1787"/>
                            <a:gd name="T133" fmla="*/ T132 w 450"/>
                            <a:gd name="T134" fmla="+- 0 683 428"/>
                            <a:gd name="T135" fmla="*/ 683 h 255"/>
                            <a:gd name="T136" fmla="+- 0 2110 1787"/>
                            <a:gd name="T137" fmla="*/ T136 w 450"/>
                            <a:gd name="T138" fmla="+- 0 683 428"/>
                            <a:gd name="T139" fmla="*/ 683 h 255"/>
                            <a:gd name="T140" fmla="+- 0 1915 1787"/>
                            <a:gd name="T141" fmla="*/ T140 w 450"/>
                            <a:gd name="T142" fmla="+- 0 683 428"/>
                            <a:gd name="T143" fmla="*/ 683 h 255"/>
                            <a:gd name="T144" fmla="+- 0 1907 1787"/>
                            <a:gd name="T145" fmla="*/ T144 w 450"/>
                            <a:gd name="T146" fmla="+- 0 683 428"/>
                            <a:gd name="T147" fmla="*/ 683 h 255"/>
                            <a:gd name="T148" fmla="+- 0 1898 1787"/>
                            <a:gd name="T149" fmla="*/ T148 w 450"/>
                            <a:gd name="T150" fmla="+- 0 682 428"/>
                            <a:gd name="T151" fmla="*/ 682 h 255"/>
                            <a:gd name="T152" fmla="+- 0 1890 1787"/>
                            <a:gd name="T153" fmla="*/ T152 w 450"/>
                            <a:gd name="T154" fmla="+- 0 680 428"/>
                            <a:gd name="T155" fmla="*/ 680 h 255"/>
                            <a:gd name="T156" fmla="+- 0 1882 1787"/>
                            <a:gd name="T157" fmla="*/ T156 w 450"/>
                            <a:gd name="T158" fmla="+- 0 679 428"/>
                            <a:gd name="T159" fmla="*/ 679 h 255"/>
                            <a:gd name="T160" fmla="+- 0 1825 1787"/>
                            <a:gd name="T161" fmla="*/ T160 w 450"/>
                            <a:gd name="T162" fmla="+- 0 645 428"/>
                            <a:gd name="T163" fmla="*/ 645 h 255"/>
                            <a:gd name="T164" fmla="+- 0 1797 1787"/>
                            <a:gd name="T165" fmla="*/ T164 w 450"/>
                            <a:gd name="T166" fmla="+- 0 604 428"/>
                            <a:gd name="T167" fmla="*/ 604 h 255"/>
                            <a:gd name="T168" fmla="+- 0 1794 1787"/>
                            <a:gd name="T169" fmla="*/ T168 w 450"/>
                            <a:gd name="T170" fmla="+- 0 596 428"/>
                            <a:gd name="T171" fmla="*/ 596 h 255"/>
                            <a:gd name="T172" fmla="+- 0 1792 1787"/>
                            <a:gd name="T173" fmla="*/ T172 w 450"/>
                            <a:gd name="T174" fmla="+- 0 588 428"/>
                            <a:gd name="T175" fmla="*/ 588 h 255"/>
                            <a:gd name="T176" fmla="+- 0 1790 1787"/>
                            <a:gd name="T177" fmla="*/ T176 w 450"/>
                            <a:gd name="T178" fmla="+- 0 580 428"/>
                            <a:gd name="T179" fmla="*/ 580 h 255"/>
                            <a:gd name="T180" fmla="+- 0 1788 1787"/>
                            <a:gd name="T181" fmla="*/ T180 w 450"/>
                            <a:gd name="T182" fmla="+- 0 572 428"/>
                            <a:gd name="T183" fmla="*/ 572 h 255"/>
                            <a:gd name="T184" fmla="+- 0 1787 1787"/>
                            <a:gd name="T185" fmla="*/ T184 w 450"/>
                            <a:gd name="T186" fmla="+- 0 564 428"/>
                            <a:gd name="T187" fmla="*/ 564 h 255"/>
                            <a:gd name="T188" fmla="+- 0 1787 1787"/>
                            <a:gd name="T189" fmla="*/ T188 w 450"/>
                            <a:gd name="T190" fmla="+- 0 555 428"/>
                            <a:gd name="T191"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50" h="255">
                              <a:moveTo>
                                <a:pt x="0" y="127"/>
                              </a:moveTo>
                              <a:lnTo>
                                <a:pt x="0" y="119"/>
                              </a:lnTo>
                              <a:lnTo>
                                <a:pt x="1" y="110"/>
                              </a:lnTo>
                              <a:lnTo>
                                <a:pt x="27" y="49"/>
                              </a:lnTo>
                              <a:lnTo>
                                <a:pt x="38" y="37"/>
                              </a:lnTo>
                              <a:lnTo>
                                <a:pt x="44" y="31"/>
                              </a:lnTo>
                              <a:lnTo>
                                <a:pt x="50" y="26"/>
                              </a:lnTo>
                              <a:lnTo>
                                <a:pt x="57" y="21"/>
                              </a:lnTo>
                              <a:lnTo>
                                <a:pt x="64" y="16"/>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48" y="102"/>
                              </a:lnTo>
                              <a:lnTo>
                                <a:pt x="450" y="127"/>
                              </a:lnTo>
                              <a:lnTo>
                                <a:pt x="450" y="136"/>
                              </a:lnTo>
                              <a:lnTo>
                                <a:pt x="450" y="144"/>
                              </a:lnTo>
                              <a:lnTo>
                                <a:pt x="448" y="152"/>
                              </a:lnTo>
                              <a:lnTo>
                                <a:pt x="446" y="160"/>
                              </a:lnTo>
                              <a:lnTo>
                                <a:pt x="444" y="168"/>
                              </a:lnTo>
                              <a:lnTo>
                                <a:pt x="441" y="176"/>
                              </a:lnTo>
                              <a:lnTo>
                                <a:pt x="438" y="184"/>
                              </a:lnTo>
                              <a:lnTo>
                                <a:pt x="394" y="233"/>
                              </a:lnTo>
                              <a:lnTo>
                                <a:pt x="331" y="255"/>
                              </a:lnTo>
                              <a:lnTo>
                                <a:pt x="323" y="255"/>
                              </a:lnTo>
                              <a:lnTo>
                                <a:pt x="128" y="255"/>
                              </a:lnTo>
                              <a:lnTo>
                                <a:pt x="120" y="255"/>
                              </a:lnTo>
                              <a:lnTo>
                                <a:pt x="111" y="254"/>
                              </a:lnTo>
                              <a:lnTo>
                                <a:pt x="103" y="252"/>
                              </a:lnTo>
                              <a:lnTo>
                                <a:pt x="95" y="251"/>
                              </a:lnTo>
                              <a:lnTo>
                                <a:pt x="38" y="217"/>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87BA6FF" id="Forma libre: forma 367" o:spid="_x0000_s1026" style="position:absolute;margin-left:89.35pt;margin-top:21.4pt;width:22.5pt;height:12.75pt;z-index:25168188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" path="m,127r,-8l1,110,27,49,38,37r6,-6l50,26r7,-5l64,16,103,2,111,r9,l128,,323,r8,l340,r8,2l356,4r38,17l401,26r6,5l413,37r6,6l448,102r2,25l450,136r,8l448,152r-2,8l444,168r-3,8l438,184r-44,49l331,255r-8,l128,255r-8,l111,254r-8,-2l95,251,38,217,10,176,7,168,5,160,3,152,1,144,,136r,-9xe" filled="f" strokecolor="#99a0a6">
                <v:path arrowok="t" o:connecttype="custom" o:connectlocs="0,352425;0,347345;635,341630;17145,302895;24130,295275;27940,291465;31750,288290;36195,285115;40640,281940;65405,273050;70485,271780;76200,271780;81280,271780;205105,271780;210185,271780;215900,271780;220980,273050;226060,274320;250190,285115;254635,288290;258445,291465;262255,295275;266065,299085;284480,336550;285750,352425;285750,358140;285750,363220;284480,368300;283210,373380;281940,378460;280035,383540;278130,388620;250190,419735;210185,433705;205105,433705;81280,433705;76200,433705;70485,433070;65405,431800;60325,431165;24130,409575;6350,383540;4445,378460;3175,373380;1905,368300;635,363220;0,358140;0,352425" o:connectangles="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82905" behindDoc="0" locked="0" layoutInCell="1" allowOverlap="1" wp14:anchorId="28296E8A" wp14:editId="202FBD48">
                <wp:simplePos x="0" y="0"/>
                <wp:positionH relativeFrom="page">
                  <wp:posOffset>1134745</wp:posOffset>
                </wp:positionH>
                <wp:positionV relativeFrom="paragraph">
                  <wp:posOffset>557530</wp:posOffset>
                </wp:positionV>
                <wp:extent cx="285750" cy="161925"/>
                <wp:effectExtent l="10795" t="13335" r="8255" b="5715"/>
                <wp:wrapNone/>
                <wp:docPr id="366" name="Forma libre: forma 3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05 878"/>
                            <a:gd name="T3" fmla="*/ 1005 h 255"/>
                            <a:gd name="T4" fmla="+- 0 1787 1787"/>
                            <a:gd name="T5" fmla="*/ T4 w 450"/>
                            <a:gd name="T6" fmla="+- 0 997 878"/>
                            <a:gd name="T7" fmla="*/ 997 h 255"/>
                            <a:gd name="T8" fmla="+- 0 1788 1787"/>
                            <a:gd name="T9" fmla="*/ T8 w 450"/>
                            <a:gd name="T10" fmla="+- 0 988 878"/>
                            <a:gd name="T11" fmla="*/ 988 h 255"/>
                            <a:gd name="T12" fmla="+- 0 1790 1787"/>
                            <a:gd name="T13" fmla="*/ T12 w 450"/>
                            <a:gd name="T14" fmla="+- 0 980 878"/>
                            <a:gd name="T15" fmla="*/ 980 h 255"/>
                            <a:gd name="T16" fmla="+- 0 1792 1787"/>
                            <a:gd name="T17" fmla="*/ T16 w 450"/>
                            <a:gd name="T18" fmla="+- 0 972 878"/>
                            <a:gd name="T19" fmla="*/ 972 h 255"/>
                            <a:gd name="T20" fmla="+- 0 1825 1787"/>
                            <a:gd name="T21" fmla="*/ T20 w 450"/>
                            <a:gd name="T22" fmla="+- 0 915 878"/>
                            <a:gd name="T23" fmla="*/ 915 h 255"/>
                            <a:gd name="T24" fmla="+- 0 1831 1787"/>
                            <a:gd name="T25" fmla="*/ T24 w 450"/>
                            <a:gd name="T26" fmla="+- 0 909 878"/>
                            <a:gd name="T27" fmla="*/ 909 h 255"/>
                            <a:gd name="T28" fmla="+- 0 1890 1787"/>
                            <a:gd name="T29" fmla="*/ T28 w 450"/>
                            <a:gd name="T30" fmla="+- 0 880 878"/>
                            <a:gd name="T31" fmla="*/ 880 h 255"/>
                            <a:gd name="T32" fmla="+- 0 1907 1787"/>
                            <a:gd name="T33" fmla="*/ T32 w 450"/>
                            <a:gd name="T34" fmla="+- 0 878 878"/>
                            <a:gd name="T35" fmla="*/ 878 h 255"/>
                            <a:gd name="T36" fmla="+- 0 1915 1787"/>
                            <a:gd name="T37" fmla="*/ T36 w 450"/>
                            <a:gd name="T38" fmla="+- 0 878 878"/>
                            <a:gd name="T39" fmla="*/ 878 h 255"/>
                            <a:gd name="T40" fmla="+- 0 2110 1787"/>
                            <a:gd name="T41" fmla="*/ T40 w 450"/>
                            <a:gd name="T42" fmla="+- 0 878 878"/>
                            <a:gd name="T43" fmla="*/ 878 h 255"/>
                            <a:gd name="T44" fmla="+- 0 2118 1787"/>
                            <a:gd name="T45" fmla="*/ T44 w 450"/>
                            <a:gd name="T46" fmla="+- 0 878 878"/>
                            <a:gd name="T47" fmla="*/ 878 h 255"/>
                            <a:gd name="T48" fmla="+- 0 2127 1787"/>
                            <a:gd name="T49" fmla="*/ T48 w 450"/>
                            <a:gd name="T50" fmla="+- 0 878 878"/>
                            <a:gd name="T51" fmla="*/ 878 h 255"/>
                            <a:gd name="T52" fmla="+- 0 2188 1787"/>
                            <a:gd name="T53" fmla="*/ T52 w 450"/>
                            <a:gd name="T54" fmla="+- 0 904 878"/>
                            <a:gd name="T55" fmla="*/ 904 h 255"/>
                            <a:gd name="T56" fmla="+- 0 2200 1787"/>
                            <a:gd name="T57" fmla="*/ T56 w 450"/>
                            <a:gd name="T58" fmla="+- 0 915 878"/>
                            <a:gd name="T59" fmla="*/ 915 h 255"/>
                            <a:gd name="T60" fmla="+- 0 2206 1787"/>
                            <a:gd name="T61" fmla="*/ T60 w 450"/>
                            <a:gd name="T62" fmla="+- 0 921 878"/>
                            <a:gd name="T63" fmla="*/ 921 h 255"/>
                            <a:gd name="T64" fmla="+- 0 2235 1787"/>
                            <a:gd name="T65" fmla="*/ T64 w 450"/>
                            <a:gd name="T66" fmla="+- 0 980 878"/>
                            <a:gd name="T67" fmla="*/ 980 h 255"/>
                            <a:gd name="T68" fmla="+- 0 2237 1787"/>
                            <a:gd name="T69" fmla="*/ T68 w 450"/>
                            <a:gd name="T70" fmla="+- 0 988 878"/>
                            <a:gd name="T71" fmla="*/ 988 h 255"/>
                            <a:gd name="T72" fmla="+- 0 2237 1787"/>
                            <a:gd name="T73" fmla="*/ T72 w 450"/>
                            <a:gd name="T74" fmla="+- 0 997 878"/>
                            <a:gd name="T75" fmla="*/ 997 h 255"/>
                            <a:gd name="T76" fmla="+- 0 2237 1787"/>
                            <a:gd name="T77" fmla="*/ T76 w 450"/>
                            <a:gd name="T78" fmla="+- 0 1005 878"/>
                            <a:gd name="T79" fmla="*/ 1005 h 255"/>
                            <a:gd name="T80" fmla="+- 0 2237 1787"/>
                            <a:gd name="T81" fmla="*/ T80 w 450"/>
                            <a:gd name="T82" fmla="+- 0 1014 878"/>
                            <a:gd name="T83" fmla="*/ 1014 h 255"/>
                            <a:gd name="T84" fmla="+- 0 2228 1787"/>
                            <a:gd name="T85" fmla="*/ T84 w 450"/>
                            <a:gd name="T86" fmla="+- 0 1054 878"/>
                            <a:gd name="T87" fmla="*/ 1054 h 255"/>
                            <a:gd name="T88" fmla="+- 0 2225 1787"/>
                            <a:gd name="T89" fmla="*/ T88 w 450"/>
                            <a:gd name="T90" fmla="+- 0 1062 878"/>
                            <a:gd name="T91" fmla="*/ 1062 h 255"/>
                            <a:gd name="T92" fmla="+- 0 2181 1787"/>
                            <a:gd name="T93" fmla="*/ T92 w 450"/>
                            <a:gd name="T94" fmla="+- 0 1111 878"/>
                            <a:gd name="T95" fmla="*/ 1111 h 255"/>
                            <a:gd name="T96" fmla="+- 0 2174 1787"/>
                            <a:gd name="T97" fmla="*/ T96 w 450"/>
                            <a:gd name="T98" fmla="+- 0 1116 878"/>
                            <a:gd name="T99" fmla="*/ 1116 h 255"/>
                            <a:gd name="T100" fmla="+- 0 2167 1787"/>
                            <a:gd name="T101" fmla="*/ T100 w 450"/>
                            <a:gd name="T102" fmla="+- 0 1120 878"/>
                            <a:gd name="T103" fmla="*/ 1120 h 255"/>
                            <a:gd name="T104" fmla="+- 0 2159 1787"/>
                            <a:gd name="T105" fmla="*/ T104 w 450"/>
                            <a:gd name="T106" fmla="+- 0 1123 878"/>
                            <a:gd name="T107" fmla="*/ 1123 h 255"/>
                            <a:gd name="T108" fmla="+- 0 2151 1787"/>
                            <a:gd name="T109" fmla="*/ T108 w 450"/>
                            <a:gd name="T110" fmla="+- 0 1126 878"/>
                            <a:gd name="T111" fmla="*/ 1126 h 255"/>
                            <a:gd name="T112" fmla="+- 0 2110 1787"/>
                            <a:gd name="T113" fmla="*/ T112 w 450"/>
                            <a:gd name="T114" fmla="+- 0 1133 878"/>
                            <a:gd name="T115" fmla="*/ 1133 h 255"/>
                            <a:gd name="T116" fmla="+- 0 1915 1787"/>
                            <a:gd name="T117" fmla="*/ T116 w 450"/>
                            <a:gd name="T118" fmla="+- 0 1133 878"/>
                            <a:gd name="T119" fmla="*/ 1133 h 255"/>
                            <a:gd name="T120" fmla="+- 0 1866 1787"/>
                            <a:gd name="T121" fmla="*/ T120 w 450"/>
                            <a:gd name="T122" fmla="+- 0 1123 878"/>
                            <a:gd name="T123" fmla="*/ 1123 h 255"/>
                            <a:gd name="T124" fmla="+- 0 1858 1787"/>
                            <a:gd name="T125" fmla="*/ T124 w 450"/>
                            <a:gd name="T126" fmla="+- 0 1120 878"/>
                            <a:gd name="T127" fmla="*/ 1120 h 255"/>
                            <a:gd name="T128" fmla="+- 0 1851 1787"/>
                            <a:gd name="T129" fmla="*/ T128 w 450"/>
                            <a:gd name="T130" fmla="+- 0 1116 878"/>
                            <a:gd name="T131" fmla="*/ 1116 h 255"/>
                            <a:gd name="T132" fmla="+- 0 1844 1787"/>
                            <a:gd name="T133" fmla="*/ T132 w 450"/>
                            <a:gd name="T134" fmla="+- 0 1111 878"/>
                            <a:gd name="T135" fmla="*/ 1111 h 255"/>
                            <a:gd name="T136" fmla="+- 0 1837 1787"/>
                            <a:gd name="T137" fmla="*/ T136 w 450"/>
                            <a:gd name="T138" fmla="+- 0 1106 878"/>
                            <a:gd name="T139" fmla="*/ 1106 h 255"/>
                            <a:gd name="T140" fmla="+- 0 1797 1787"/>
                            <a:gd name="T141" fmla="*/ T140 w 450"/>
                            <a:gd name="T142" fmla="+- 0 1054 878"/>
                            <a:gd name="T143" fmla="*/ 1054 h 255"/>
                            <a:gd name="T144" fmla="+- 0 1794 1787"/>
                            <a:gd name="T145" fmla="*/ T144 w 450"/>
                            <a:gd name="T146" fmla="+- 0 1046 878"/>
                            <a:gd name="T147" fmla="*/ 1046 h 255"/>
                            <a:gd name="T148" fmla="+- 0 1792 1787"/>
                            <a:gd name="T149" fmla="*/ T148 w 450"/>
                            <a:gd name="T150" fmla="+- 0 1038 878"/>
                            <a:gd name="T151" fmla="*/ 1038 h 255"/>
                            <a:gd name="T152" fmla="+- 0 1790 1787"/>
                            <a:gd name="T153" fmla="*/ T152 w 450"/>
                            <a:gd name="T154" fmla="+- 0 1030 878"/>
                            <a:gd name="T155" fmla="*/ 1030 h 255"/>
                            <a:gd name="T156" fmla="+- 0 1788 1787"/>
                            <a:gd name="T157" fmla="*/ T156 w 450"/>
                            <a:gd name="T158" fmla="+- 0 1022 878"/>
                            <a:gd name="T159" fmla="*/ 1022 h 255"/>
                            <a:gd name="T160" fmla="+- 0 1787 1787"/>
                            <a:gd name="T161" fmla="*/ T160 w 450"/>
                            <a:gd name="T162" fmla="+- 0 1014 878"/>
                            <a:gd name="T163" fmla="*/ 1014 h 255"/>
                            <a:gd name="T164" fmla="+- 0 1787 1787"/>
                            <a:gd name="T165" fmla="*/ T164 w 450"/>
                            <a:gd name="T166" fmla="+- 0 1005 878"/>
                            <a:gd name="T167"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50" h="255">
                              <a:moveTo>
                                <a:pt x="0" y="127"/>
                              </a:moveTo>
                              <a:lnTo>
                                <a:pt x="0" y="119"/>
                              </a:lnTo>
                              <a:lnTo>
                                <a:pt x="1" y="110"/>
                              </a:lnTo>
                              <a:lnTo>
                                <a:pt x="3" y="102"/>
                              </a:lnTo>
                              <a:lnTo>
                                <a:pt x="5" y="94"/>
                              </a:lnTo>
                              <a:lnTo>
                                <a:pt x="38" y="37"/>
                              </a:lnTo>
                              <a:lnTo>
                                <a:pt x="44" y="31"/>
                              </a:lnTo>
                              <a:lnTo>
                                <a:pt x="103" y="2"/>
                              </a:lnTo>
                              <a:lnTo>
                                <a:pt x="120" y="0"/>
                              </a:lnTo>
                              <a:lnTo>
                                <a:pt x="128" y="0"/>
                              </a:lnTo>
                              <a:lnTo>
                                <a:pt x="323" y="0"/>
                              </a:lnTo>
                              <a:lnTo>
                                <a:pt x="331" y="0"/>
                              </a:lnTo>
                              <a:lnTo>
                                <a:pt x="340" y="0"/>
                              </a:lnTo>
                              <a:lnTo>
                                <a:pt x="401" y="26"/>
                              </a:lnTo>
                              <a:lnTo>
                                <a:pt x="413" y="37"/>
                              </a:lnTo>
                              <a:lnTo>
                                <a:pt x="419" y="43"/>
                              </a:lnTo>
                              <a:lnTo>
                                <a:pt x="448" y="102"/>
                              </a:lnTo>
                              <a:lnTo>
                                <a:pt x="450" y="110"/>
                              </a:lnTo>
                              <a:lnTo>
                                <a:pt x="450" y="119"/>
                              </a:lnTo>
                              <a:lnTo>
                                <a:pt x="450" y="127"/>
                              </a:lnTo>
                              <a:lnTo>
                                <a:pt x="450" y="136"/>
                              </a:lnTo>
                              <a:lnTo>
                                <a:pt x="441" y="176"/>
                              </a:lnTo>
                              <a:lnTo>
                                <a:pt x="438" y="184"/>
                              </a:lnTo>
                              <a:lnTo>
                                <a:pt x="394" y="233"/>
                              </a:lnTo>
                              <a:lnTo>
                                <a:pt x="387" y="238"/>
                              </a:lnTo>
                              <a:lnTo>
                                <a:pt x="380" y="242"/>
                              </a:lnTo>
                              <a:lnTo>
                                <a:pt x="372" y="245"/>
                              </a:lnTo>
                              <a:lnTo>
                                <a:pt x="364" y="248"/>
                              </a:lnTo>
                              <a:lnTo>
                                <a:pt x="323" y="255"/>
                              </a:lnTo>
                              <a:lnTo>
                                <a:pt x="128" y="255"/>
                              </a:lnTo>
                              <a:lnTo>
                                <a:pt x="79" y="245"/>
                              </a:lnTo>
                              <a:lnTo>
                                <a:pt x="71" y="242"/>
                              </a:lnTo>
                              <a:lnTo>
                                <a:pt x="64" y="238"/>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2200312" id="Forma libre: forma 366" o:spid="_x0000_s1026" style="position:absolute;margin-left:89.35pt;margin-top:43.9pt;width:22.5pt;height:12.75pt;z-index:25168290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" path="m,127r,-8l1,110r2,-8l5,94,38,37r6,-6l103,2,120,r8,l323,r8,l340,r61,26l413,37r6,6l448,102r2,8l450,119r,8l450,136r-9,40l438,184r-44,49l387,238r-7,4l372,245r-8,3l323,255r-195,l79,245r-8,-3l64,238r-7,-5l50,228,10,176,7,168,5,160,3,152,1,144,,136r,-9xe" filled="f" strokecolor="#99a0a6">
                <v:path arrowok="t" o:connecttype="custom" o:connectlocs="0,638175;0,633095;635,627380;1905,622300;3175,617220;24130,581025;27940,577215;65405,558800;76200,557530;81280,557530;205105,557530;210185,557530;215900,557530;254635,574040;262255,581025;266065,584835;284480,622300;285750,627380;285750,633095;285750,638175;285750,643890;280035,669290;278130,674370;250190,705485;245745,708660;241300,711200;236220,713105;231140,715010;205105,719455;81280,719455;50165,713105;45085,711200;40640,708660;36195,705485;31750,702310;6350,669290;4445,664210;3175,659130;1905,654050;635,648970;0,643890;0,638175" o:connectangles="0,0,0,0,0,0,0,0,0,0,0,0,0,0,0,0,0,0,0,0,0,0,0,0,0,0,0,0,0,0,0,0,0,0,0,0,0,0,0,0,0,0"/>
                <w10:wrap anchorx="page"/>
              </v:shape>
            </w:pict>
          </mc:Fallback>
        </mc:AlternateContent>
      </w:r>
      <w:r w:rsidR="00EE7995">
        <w:rPr>
          <w:rFonts w:ascii="Gill Sans MT" w:hAnsi="Gill Sans MT"/>
          <w:color w:val="202024"/>
          <w:w w:val="110"/>
          <w:sz w:val="21"/>
          <w:lang w:val="es-ES"/>
        </w:rPr>
        <w:t xml:space="preserve">                   </w:t>
      </w:r>
      <w:r>
        <w:rPr>
          <w:rFonts w:ascii="Gill Sans MT" w:hAnsi="Gill Sans MT"/>
          <w:color w:val="202024"/>
          <w:w w:val="110"/>
          <w:sz w:val="21"/>
          <w:lang w:val="es-ES"/>
        </w:rPr>
        <w:t xml:space="preserve">                  </w:t>
      </w:r>
      <w:r w:rsidR="00833E24" w:rsidRPr="00EE7995">
        <w:rPr>
          <w:rFonts w:ascii="Gill Sans MT" w:hAnsi="Gill Sans MT"/>
          <w:color w:val="202024"/>
          <w:w w:val="115"/>
          <w:sz w:val="21"/>
          <w:lang w:val="es-ES"/>
        </w:rPr>
        <w:t>Derecho</w:t>
      </w:r>
      <w:r w:rsidR="00833E24" w:rsidRPr="00EE7995">
        <w:rPr>
          <w:rFonts w:ascii="Gill Sans MT" w:hAnsi="Gill Sans MT"/>
          <w:color w:val="202024"/>
          <w:spacing w:val="1"/>
          <w:w w:val="115"/>
          <w:sz w:val="21"/>
          <w:lang w:val="es-ES"/>
        </w:rPr>
        <w:t xml:space="preserve"> </w:t>
      </w:r>
      <w:r w:rsidR="00EE7995">
        <w:rPr>
          <w:rFonts w:ascii="Gill Sans MT" w:hAnsi="Gill Sans MT"/>
          <w:color w:val="202024"/>
          <w:spacing w:val="1"/>
          <w:w w:val="115"/>
          <w:sz w:val="21"/>
          <w:lang w:val="es-ES"/>
        </w:rPr>
        <w:t xml:space="preserve">                           </w:t>
      </w:r>
      <w:r>
        <w:rPr>
          <w:rFonts w:ascii="Gill Sans MT" w:hAnsi="Gill Sans MT"/>
          <w:color w:val="202024"/>
          <w:spacing w:val="1"/>
          <w:w w:val="115"/>
          <w:sz w:val="21"/>
          <w:lang w:val="es-ES"/>
        </w:rPr>
        <w:t xml:space="preserve">          </w:t>
      </w:r>
      <w:r w:rsidR="00EE7995">
        <w:rPr>
          <w:rFonts w:ascii="Gill Sans MT" w:hAnsi="Gill Sans MT"/>
          <w:color w:val="202024"/>
          <w:spacing w:val="1"/>
          <w:w w:val="115"/>
          <w:sz w:val="21"/>
          <w:lang w:val="es-ES"/>
        </w:rPr>
        <w:t xml:space="preserve"> </w:t>
      </w:r>
      <w:r w:rsidR="00833E24" w:rsidRPr="00EE7995">
        <w:rPr>
          <w:rFonts w:ascii="Gill Sans MT" w:hAnsi="Gill Sans MT"/>
          <w:color w:val="202024"/>
          <w:w w:val="115"/>
          <w:sz w:val="21"/>
          <w:lang w:val="es-ES"/>
        </w:rPr>
        <w:t>Psicología</w:t>
      </w:r>
      <w:r w:rsidR="00833E24">
        <w:rPr>
          <w:rFonts w:ascii="Calibri" w:hAnsi="Calibri"/>
          <w:noProof/>
        </w:rPr>
        <mc:AlternateContent>
          <mc:Choice Requires="wps">
            <w:drawing>
              <wp:anchor distT="0" distB="0" distL="114300" distR="114300" simplePos="0" relativeHeight="251683929" behindDoc="0" locked="0" layoutInCell="1" allowOverlap="1" wp14:anchorId="588266E5" wp14:editId="3C48A121">
                <wp:simplePos x="0" y="0"/>
                <wp:positionH relativeFrom="page">
                  <wp:posOffset>1134745</wp:posOffset>
                </wp:positionH>
                <wp:positionV relativeFrom="paragraph">
                  <wp:posOffset>271780</wp:posOffset>
                </wp:positionV>
                <wp:extent cx="285750" cy="161925"/>
                <wp:effectExtent l="10795" t="13970" r="8255" b="5080"/>
                <wp:wrapNone/>
                <wp:docPr id="365" name="Forma libre: forma 3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47 428"/>
                            <a:gd name="T3" fmla="*/ 547 h 255"/>
                            <a:gd name="T4" fmla="+- 0 1790 1787"/>
                            <a:gd name="T5" fmla="*/ T4 w 450"/>
                            <a:gd name="T6" fmla="+- 0 530 428"/>
                            <a:gd name="T7" fmla="*/ 530 h 255"/>
                            <a:gd name="T8" fmla="+- 0 1794 1787"/>
                            <a:gd name="T9" fmla="*/ T8 w 450"/>
                            <a:gd name="T10" fmla="+- 0 514 428"/>
                            <a:gd name="T11" fmla="*/ 514 h 255"/>
                            <a:gd name="T12" fmla="+- 0 1800 1787"/>
                            <a:gd name="T13" fmla="*/ T12 w 450"/>
                            <a:gd name="T14" fmla="+- 0 499 428"/>
                            <a:gd name="T15" fmla="*/ 499 h 255"/>
                            <a:gd name="T16" fmla="+- 0 1831 1787"/>
                            <a:gd name="T17" fmla="*/ T16 w 450"/>
                            <a:gd name="T18" fmla="+- 0 459 428"/>
                            <a:gd name="T19" fmla="*/ 459 h 255"/>
                            <a:gd name="T20" fmla="+- 0 1844 1787"/>
                            <a:gd name="T21" fmla="*/ T20 w 450"/>
                            <a:gd name="T22" fmla="+- 0 449 428"/>
                            <a:gd name="T23" fmla="*/ 449 h 255"/>
                            <a:gd name="T24" fmla="+- 0 1858 1787"/>
                            <a:gd name="T25" fmla="*/ T24 w 450"/>
                            <a:gd name="T26" fmla="+- 0 441 428"/>
                            <a:gd name="T27" fmla="*/ 441 h 255"/>
                            <a:gd name="T28" fmla="+- 0 1874 1787"/>
                            <a:gd name="T29" fmla="*/ T28 w 450"/>
                            <a:gd name="T30" fmla="+- 0 434 428"/>
                            <a:gd name="T31" fmla="*/ 434 h 255"/>
                            <a:gd name="T32" fmla="+- 0 1890 1787"/>
                            <a:gd name="T33" fmla="*/ T32 w 450"/>
                            <a:gd name="T34" fmla="+- 0 430 428"/>
                            <a:gd name="T35" fmla="*/ 430 h 255"/>
                            <a:gd name="T36" fmla="+- 0 1907 1787"/>
                            <a:gd name="T37" fmla="*/ T36 w 450"/>
                            <a:gd name="T38" fmla="+- 0 428 428"/>
                            <a:gd name="T39" fmla="*/ 428 h 255"/>
                            <a:gd name="T40" fmla="+- 0 2110 1787"/>
                            <a:gd name="T41" fmla="*/ T40 w 450"/>
                            <a:gd name="T42" fmla="+- 0 428 428"/>
                            <a:gd name="T43" fmla="*/ 428 h 255"/>
                            <a:gd name="T44" fmla="+- 0 2127 1787"/>
                            <a:gd name="T45" fmla="*/ T44 w 450"/>
                            <a:gd name="T46" fmla="+- 0 428 428"/>
                            <a:gd name="T47" fmla="*/ 428 h 255"/>
                            <a:gd name="T48" fmla="+- 0 2143 1787"/>
                            <a:gd name="T49" fmla="*/ T48 w 450"/>
                            <a:gd name="T50" fmla="+- 0 432 428"/>
                            <a:gd name="T51" fmla="*/ 432 h 255"/>
                            <a:gd name="T52" fmla="+- 0 2159 1787"/>
                            <a:gd name="T53" fmla="*/ T52 w 450"/>
                            <a:gd name="T54" fmla="+- 0 437 428"/>
                            <a:gd name="T55" fmla="*/ 437 h 255"/>
                            <a:gd name="T56" fmla="+- 0 2174 1787"/>
                            <a:gd name="T57" fmla="*/ T56 w 450"/>
                            <a:gd name="T58" fmla="+- 0 444 428"/>
                            <a:gd name="T59" fmla="*/ 444 h 255"/>
                            <a:gd name="T60" fmla="+- 0 2188 1787"/>
                            <a:gd name="T61" fmla="*/ T60 w 450"/>
                            <a:gd name="T62" fmla="+- 0 454 428"/>
                            <a:gd name="T63" fmla="*/ 454 h 255"/>
                            <a:gd name="T64" fmla="+- 0 2200 1787"/>
                            <a:gd name="T65" fmla="*/ T64 w 450"/>
                            <a:gd name="T66" fmla="+- 0 465 428"/>
                            <a:gd name="T67" fmla="*/ 465 h 255"/>
                            <a:gd name="T68" fmla="+- 0 2211 1787"/>
                            <a:gd name="T69" fmla="*/ T68 w 450"/>
                            <a:gd name="T70" fmla="+- 0 477 428"/>
                            <a:gd name="T71" fmla="*/ 477 h 255"/>
                            <a:gd name="T72" fmla="+- 0 2221 1787"/>
                            <a:gd name="T73" fmla="*/ T72 w 450"/>
                            <a:gd name="T74" fmla="+- 0 491 428"/>
                            <a:gd name="T75" fmla="*/ 491 h 255"/>
                            <a:gd name="T76" fmla="+- 0 2228 1787"/>
                            <a:gd name="T77" fmla="*/ T76 w 450"/>
                            <a:gd name="T78" fmla="+- 0 506 428"/>
                            <a:gd name="T79" fmla="*/ 506 h 255"/>
                            <a:gd name="T80" fmla="+- 0 2233 1787"/>
                            <a:gd name="T81" fmla="*/ T80 w 450"/>
                            <a:gd name="T82" fmla="+- 0 522 428"/>
                            <a:gd name="T83" fmla="*/ 522 h 255"/>
                            <a:gd name="T84" fmla="+- 0 2237 1787"/>
                            <a:gd name="T85" fmla="*/ T84 w 450"/>
                            <a:gd name="T86" fmla="+- 0 538 428"/>
                            <a:gd name="T87" fmla="*/ 538 h 255"/>
                            <a:gd name="T88" fmla="+- 0 2237 1787"/>
                            <a:gd name="T89" fmla="*/ T88 w 450"/>
                            <a:gd name="T90" fmla="+- 0 555 428"/>
                            <a:gd name="T91" fmla="*/ 555 h 255"/>
                            <a:gd name="T92" fmla="+- 0 2228 1787"/>
                            <a:gd name="T93" fmla="*/ T92 w 450"/>
                            <a:gd name="T94" fmla="+- 0 604 428"/>
                            <a:gd name="T95" fmla="*/ 604 h 255"/>
                            <a:gd name="T96" fmla="+- 0 2181 1787"/>
                            <a:gd name="T97" fmla="*/ T96 w 450"/>
                            <a:gd name="T98" fmla="+- 0 661 428"/>
                            <a:gd name="T99" fmla="*/ 661 h 255"/>
                            <a:gd name="T100" fmla="+- 0 2167 1787"/>
                            <a:gd name="T101" fmla="*/ T100 w 450"/>
                            <a:gd name="T102" fmla="+- 0 670 428"/>
                            <a:gd name="T103" fmla="*/ 670 h 255"/>
                            <a:gd name="T104" fmla="+- 0 2151 1787"/>
                            <a:gd name="T105" fmla="*/ T104 w 450"/>
                            <a:gd name="T106" fmla="+- 0 676 428"/>
                            <a:gd name="T107" fmla="*/ 676 h 255"/>
                            <a:gd name="T108" fmla="+- 0 2135 1787"/>
                            <a:gd name="T109" fmla="*/ T108 w 450"/>
                            <a:gd name="T110" fmla="+- 0 680 428"/>
                            <a:gd name="T111" fmla="*/ 680 h 255"/>
                            <a:gd name="T112" fmla="+- 0 2118 1787"/>
                            <a:gd name="T113" fmla="*/ T112 w 450"/>
                            <a:gd name="T114" fmla="+- 0 683 428"/>
                            <a:gd name="T115" fmla="*/ 683 h 255"/>
                            <a:gd name="T116" fmla="+- 0 1915 1787"/>
                            <a:gd name="T117" fmla="*/ T116 w 450"/>
                            <a:gd name="T118" fmla="+- 0 683 428"/>
                            <a:gd name="T119" fmla="*/ 683 h 255"/>
                            <a:gd name="T120" fmla="+- 0 1898 1787"/>
                            <a:gd name="T121" fmla="*/ T120 w 450"/>
                            <a:gd name="T122" fmla="+- 0 682 428"/>
                            <a:gd name="T123" fmla="*/ 682 h 255"/>
                            <a:gd name="T124" fmla="+- 0 1882 1787"/>
                            <a:gd name="T125" fmla="*/ T124 w 450"/>
                            <a:gd name="T126" fmla="+- 0 679 428"/>
                            <a:gd name="T127" fmla="*/ 679 h 255"/>
                            <a:gd name="T128" fmla="+- 0 1866 1787"/>
                            <a:gd name="T129" fmla="*/ T128 w 450"/>
                            <a:gd name="T130" fmla="+- 0 673 428"/>
                            <a:gd name="T131" fmla="*/ 673 h 255"/>
                            <a:gd name="T132" fmla="+- 0 1851 1787"/>
                            <a:gd name="T133" fmla="*/ T132 w 450"/>
                            <a:gd name="T134" fmla="+- 0 666 428"/>
                            <a:gd name="T135" fmla="*/ 666 h 255"/>
                            <a:gd name="T136" fmla="+- 0 1837 1787"/>
                            <a:gd name="T137" fmla="*/ T136 w 450"/>
                            <a:gd name="T138" fmla="+- 0 656 428"/>
                            <a:gd name="T139" fmla="*/ 656 h 255"/>
                            <a:gd name="T140" fmla="+- 0 1794 1787"/>
                            <a:gd name="T141" fmla="*/ T140 w 450"/>
                            <a:gd name="T142" fmla="+- 0 596 428"/>
                            <a:gd name="T143" fmla="*/ 596 h 255"/>
                            <a:gd name="T144" fmla="+- 0 1790 1787"/>
                            <a:gd name="T145" fmla="*/ T144 w 450"/>
                            <a:gd name="T146" fmla="+- 0 580 428"/>
                            <a:gd name="T147" fmla="*/ 580 h 255"/>
                            <a:gd name="T148" fmla="+- 0 1787 1787"/>
                            <a:gd name="T149" fmla="*/ T148 w 450"/>
                            <a:gd name="T150" fmla="+- 0 564 428"/>
                            <a:gd name="T151" fmla="*/ 564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6"/>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A581FFE" id="Forma libre: forma 365" o:spid="_x0000_s1026" style="position:absolute;margin-left:89.35pt;margin-top:21.4pt;width:22.5pt;height:12.75pt;z-index:2516839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" path="m,127r,-8l1,110r2,-8l5,94,7,86r3,-8l13,71,38,37r6,-6l50,26r7,-5l64,16r7,-3l79,9,87,6,95,4r8,-2l111,r9,l128,,323,r8,l340,r8,2l356,4r8,2l372,9r8,4l387,16r7,5l401,26r6,5l413,37r6,6l424,49r5,7l434,63r4,8l441,78r3,8l446,94r2,8l450,110r,9l450,127r,9l441,176r-3,8l394,233r-7,5l380,242r-8,3l364,248r-8,3l348,252r-8,2l331,255r-8,l128,255r-8,l111,254r-8,-2l95,251r-8,-3l79,245r-8,-3l64,238r-7,-5l50,228,10,176,7,168,5,160,3,152,1,144,,136r,-9xe" filled="f" strokecolor="#99a0a6">
                <v:path arrowok="t" o:connecttype="custom" o:connectlocs="0,347345;1905,336550;4445,326390;8255,316865;27940,291465;36195,285115;45085,280035;55245,275590;65405,273050;76200,271780;205105,271780;215900,271780;226060,274320;236220,277495;245745,281940;254635,288290;262255,295275;269240,302895;275590,311785;280035,321310;283210,331470;285750,341630;285750,352425;280035,383540;250190,419735;241300,425450;231140,429260;220980,431800;210185,433705;81280,433705;70485,433070;60325,431165;50165,427355;40640,422910;31750,416560;4445,378460;1905,368300;0,358140" o:connectangles="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84953" behindDoc="0" locked="0" layoutInCell="1" allowOverlap="1" wp14:anchorId="1DB232F7" wp14:editId="0CAC666B">
                <wp:simplePos x="0" y="0"/>
                <wp:positionH relativeFrom="page">
                  <wp:posOffset>1134745</wp:posOffset>
                </wp:positionH>
                <wp:positionV relativeFrom="paragraph">
                  <wp:posOffset>557530</wp:posOffset>
                </wp:positionV>
                <wp:extent cx="285750" cy="161925"/>
                <wp:effectExtent l="10795" t="13970" r="8255" b="5080"/>
                <wp:wrapNone/>
                <wp:docPr id="364" name="Forma libre: forma 3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997 878"/>
                            <a:gd name="T3" fmla="*/ 997 h 255"/>
                            <a:gd name="T4" fmla="+- 0 1790 1787"/>
                            <a:gd name="T5" fmla="*/ T4 w 450"/>
                            <a:gd name="T6" fmla="+- 0 980 878"/>
                            <a:gd name="T7" fmla="*/ 980 h 255"/>
                            <a:gd name="T8" fmla="+- 0 1794 1787"/>
                            <a:gd name="T9" fmla="*/ T8 w 450"/>
                            <a:gd name="T10" fmla="+- 0 964 878"/>
                            <a:gd name="T11" fmla="*/ 964 h 255"/>
                            <a:gd name="T12" fmla="+- 0 1800 1787"/>
                            <a:gd name="T13" fmla="*/ T12 w 450"/>
                            <a:gd name="T14" fmla="+- 0 949 878"/>
                            <a:gd name="T15" fmla="*/ 949 h 255"/>
                            <a:gd name="T16" fmla="+- 0 1809 1787"/>
                            <a:gd name="T17" fmla="*/ T16 w 450"/>
                            <a:gd name="T18" fmla="+- 0 934 878"/>
                            <a:gd name="T19" fmla="*/ 934 h 255"/>
                            <a:gd name="T20" fmla="+- 0 1819 1787"/>
                            <a:gd name="T21" fmla="*/ T20 w 450"/>
                            <a:gd name="T22" fmla="+- 0 921 878"/>
                            <a:gd name="T23" fmla="*/ 921 h 255"/>
                            <a:gd name="T24" fmla="+- 0 1831 1787"/>
                            <a:gd name="T25" fmla="*/ T24 w 450"/>
                            <a:gd name="T26" fmla="+- 0 909 878"/>
                            <a:gd name="T27" fmla="*/ 909 h 255"/>
                            <a:gd name="T28" fmla="+- 0 1844 1787"/>
                            <a:gd name="T29" fmla="*/ T28 w 450"/>
                            <a:gd name="T30" fmla="+- 0 899 878"/>
                            <a:gd name="T31" fmla="*/ 899 h 255"/>
                            <a:gd name="T32" fmla="+- 0 1858 1787"/>
                            <a:gd name="T33" fmla="*/ T32 w 450"/>
                            <a:gd name="T34" fmla="+- 0 891 878"/>
                            <a:gd name="T35" fmla="*/ 891 h 255"/>
                            <a:gd name="T36" fmla="+- 0 1874 1787"/>
                            <a:gd name="T37" fmla="*/ T36 w 450"/>
                            <a:gd name="T38" fmla="+- 0 884 878"/>
                            <a:gd name="T39" fmla="*/ 884 h 255"/>
                            <a:gd name="T40" fmla="+- 0 1890 1787"/>
                            <a:gd name="T41" fmla="*/ T40 w 450"/>
                            <a:gd name="T42" fmla="+- 0 880 878"/>
                            <a:gd name="T43" fmla="*/ 880 h 255"/>
                            <a:gd name="T44" fmla="+- 0 1907 1787"/>
                            <a:gd name="T45" fmla="*/ T44 w 450"/>
                            <a:gd name="T46" fmla="+- 0 878 878"/>
                            <a:gd name="T47" fmla="*/ 878 h 255"/>
                            <a:gd name="T48" fmla="+- 0 2110 1787"/>
                            <a:gd name="T49" fmla="*/ T48 w 450"/>
                            <a:gd name="T50" fmla="+- 0 878 878"/>
                            <a:gd name="T51" fmla="*/ 878 h 255"/>
                            <a:gd name="T52" fmla="+- 0 2127 1787"/>
                            <a:gd name="T53" fmla="*/ T52 w 450"/>
                            <a:gd name="T54" fmla="+- 0 878 878"/>
                            <a:gd name="T55" fmla="*/ 878 h 255"/>
                            <a:gd name="T56" fmla="+- 0 2143 1787"/>
                            <a:gd name="T57" fmla="*/ T56 w 450"/>
                            <a:gd name="T58" fmla="+- 0 882 878"/>
                            <a:gd name="T59" fmla="*/ 882 h 255"/>
                            <a:gd name="T60" fmla="+- 0 2159 1787"/>
                            <a:gd name="T61" fmla="*/ T60 w 450"/>
                            <a:gd name="T62" fmla="+- 0 887 878"/>
                            <a:gd name="T63" fmla="*/ 887 h 255"/>
                            <a:gd name="T64" fmla="+- 0 2200 1787"/>
                            <a:gd name="T65" fmla="*/ T64 w 450"/>
                            <a:gd name="T66" fmla="+- 0 915 878"/>
                            <a:gd name="T67" fmla="*/ 915 h 255"/>
                            <a:gd name="T68" fmla="+- 0 2211 1787"/>
                            <a:gd name="T69" fmla="*/ T68 w 450"/>
                            <a:gd name="T70" fmla="+- 0 927 878"/>
                            <a:gd name="T71" fmla="*/ 927 h 255"/>
                            <a:gd name="T72" fmla="+- 0 2221 1787"/>
                            <a:gd name="T73" fmla="*/ T72 w 450"/>
                            <a:gd name="T74" fmla="+- 0 941 878"/>
                            <a:gd name="T75" fmla="*/ 941 h 255"/>
                            <a:gd name="T76" fmla="+- 0 2228 1787"/>
                            <a:gd name="T77" fmla="*/ T76 w 450"/>
                            <a:gd name="T78" fmla="+- 0 956 878"/>
                            <a:gd name="T79" fmla="*/ 956 h 255"/>
                            <a:gd name="T80" fmla="+- 0 2233 1787"/>
                            <a:gd name="T81" fmla="*/ T80 w 450"/>
                            <a:gd name="T82" fmla="+- 0 972 878"/>
                            <a:gd name="T83" fmla="*/ 972 h 255"/>
                            <a:gd name="T84" fmla="+- 0 2237 1787"/>
                            <a:gd name="T85" fmla="*/ T84 w 450"/>
                            <a:gd name="T86" fmla="+- 0 988 878"/>
                            <a:gd name="T87" fmla="*/ 988 h 255"/>
                            <a:gd name="T88" fmla="+- 0 2237 1787"/>
                            <a:gd name="T89" fmla="*/ T88 w 450"/>
                            <a:gd name="T90" fmla="+- 0 1005 878"/>
                            <a:gd name="T91" fmla="*/ 1005 h 255"/>
                            <a:gd name="T92" fmla="+- 0 2216 1787"/>
                            <a:gd name="T93" fmla="*/ T92 w 450"/>
                            <a:gd name="T94" fmla="+- 0 1076 878"/>
                            <a:gd name="T95" fmla="*/ 1076 h 255"/>
                            <a:gd name="T96" fmla="+- 0 2174 1787"/>
                            <a:gd name="T97" fmla="*/ T96 w 450"/>
                            <a:gd name="T98" fmla="+- 0 1116 878"/>
                            <a:gd name="T99" fmla="*/ 1116 h 255"/>
                            <a:gd name="T100" fmla="+- 0 2159 1787"/>
                            <a:gd name="T101" fmla="*/ T100 w 450"/>
                            <a:gd name="T102" fmla="+- 0 1123 878"/>
                            <a:gd name="T103" fmla="*/ 1123 h 255"/>
                            <a:gd name="T104" fmla="+- 0 2143 1787"/>
                            <a:gd name="T105" fmla="*/ T104 w 450"/>
                            <a:gd name="T106" fmla="+- 0 1129 878"/>
                            <a:gd name="T107" fmla="*/ 1129 h 255"/>
                            <a:gd name="T108" fmla="+- 0 2127 1787"/>
                            <a:gd name="T109" fmla="*/ T108 w 450"/>
                            <a:gd name="T110" fmla="+- 0 1132 878"/>
                            <a:gd name="T111" fmla="*/ 1132 h 255"/>
                            <a:gd name="T112" fmla="+- 0 2110 1787"/>
                            <a:gd name="T113" fmla="*/ T112 w 450"/>
                            <a:gd name="T114" fmla="+- 0 1133 878"/>
                            <a:gd name="T115" fmla="*/ 1133 h 255"/>
                            <a:gd name="T116" fmla="+- 0 1907 1787"/>
                            <a:gd name="T117" fmla="*/ T116 w 450"/>
                            <a:gd name="T118" fmla="+- 0 1133 878"/>
                            <a:gd name="T119" fmla="*/ 1133 h 255"/>
                            <a:gd name="T120" fmla="+- 0 1890 1787"/>
                            <a:gd name="T121" fmla="*/ T120 w 450"/>
                            <a:gd name="T122" fmla="+- 0 1130 878"/>
                            <a:gd name="T123" fmla="*/ 1130 h 255"/>
                            <a:gd name="T124" fmla="+- 0 1874 1787"/>
                            <a:gd name="T125" fmla="*/ T124 w 450"/>
                            <a:gd name="T126" fmla="+- 0 1126 878"/>
                            <a:gd name="T127" fmla="*/ 1126 h 255"/>
                            <a:gd name="T128" fmla="+- 0 1858 1787"/>
                            <a:gd name="T129" fmla="*/ T128 w 450"/>
                            <a:gd name="T130" fmla="+- 0 1120 878"/>
                            <a:gd name="T131" fmla="*/ 1120 h 255"/>
                            <a:gd name="T132" fmla="+- 0 1844 1787"/>
                            <a:gd name="T133" fmla="*/ T132 w 450"/>
                            <a:gd name="T134" fmla="+- 0 1111 878"/>
                            <a:gd name="T135" fmla="*/ 1111 h 255"/>
                            <a:gd name="T136" fmla="+- 0 1797 1787"/>
                            <a:gd name="T137" fmla="*/ T136 w 450"/>
                            <a:gd name="T138" fmla="+- 0 1054 878"/>
                            <a:gd name="T139" fmla="*/ 1054 h 255"/>
                            <a:gd name="T140" fmla="+- 0 1787 1787"/>
                            <a:gd name="T141" fmla="*/ T140 w 450"/>
                            <a:gd name="T142" fmla="+- 0 1005 878"/>
                            <a:gd name="T143"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29" y="198"/>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746C353" id="Forma libre: forma 364" o:spid="_x0000_s1026" style="position:absolute;margin-left:89.35pt;margin-top:43.9pt;width:22.5pt;height:12.75pt;z-index:25168495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" path="m,127r,-8l1,110r2,-8l5,94,7,86r3,-8l13,71r4,-8l22,56r5,-7l32,43r6,-6l44,31r6,-5l57,21r7,-5l71,13,79,9,87,6,95,4r8,-2l111,r9,l128,,323,r8,l340,r8,2l356,4r8,2l372,9r8,4l413,37r6,6l424,49r5,7l434,63r4,8l441,78r3,8l446,94r2,8l450,110r,9l450,127r,8l429,198r-35,35l387,238r-7,4l372,245r-8,3l356,251r-8,1l340,254r-9,1l323,255r-195,l120,255r-9,-1l103,252r-8,-1l87,248r-8,-3l71,242r-7,-4l57,233r-7,-5l10,176,,135r,-8xe" filled="f" strokecolor="#99a0a6">
                <v:path arrowok="t" o:connecttype="custom" o:connectlocs="0,633095;1905,622300;4445,612140;8255,602615;13970,593090;20320,584835;27940,577215;36195,570865;45085,565785;55245,561340;65405,558800;76200,557530;205105,557530;215900,557530;226060,560070;236220,563245;262255,581025;269240,588645;275590,597535;280035,607060;283210,617220;285750,627380;285750,638175;272415,683260;245745,708660;236220,713105;226060,716915;215900,718820;205105,719455;76200,719455;65405,717550;55245,715010;45085,711200;36195,705485;6350,669290;0,638175" o:connectangles="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85977" behindDoc="0" locked="0" layoutInCell="1" allowOverlap="1" wp14:anchorId="5859E40D" wp14:editId="4E776D09">
                <wp:simplePos x="0" y="0"/>
                <wp:positionH relativeFrom="page">
                  <wp:posOffset>1134745</wp:posOffset>
                </wp:positionH>
                <wp:positionV relativeFrom="paragraph">
                  <wp:posOffset>843280</wp:posOffset>
                </wp:positionV>
                <wp:extent cx="285750" cy="161925"/>
                <wp:effectExtent l="10795" t="13970" r="8255" b="5080"/>
                <wp:wrapNone/>
                <wp:docPr id="363" name="Forma libre: forma 3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455 1328"/>
                            <a:gd name="T3" fmla="*/ 1455 h 255"/>
                            <a:gd name="T4" fmla="+- 0 1787 1787"/>
                            <a:gd name="T5" fmla="*/ T4 w 450"/>
                            <a:gd name="T6" fmla="+- 0 1447 1328"/>
                            <a:gd name="T7" fmla="*/ 1447 h 255"/>
                            <a:gd name="T8" fmla="+- 0 1788 1787"/>
                            <a:gd name="T9" fmla="*/ T8 w 450"/>
                            <a:gd name="T10" fmla="+- 0 1438 1328"/>
                            <a:gd name="T11" fmla="*/ 1438 h 255"/>
                            <a:gd name="T12" fmla="+- 0 1790 1787"/>
                            <a:gd name="T13" fmla="*/ T12 w 450"/>
                            <a:gd name="T14" fmla="+- 0 1430 1328"/>
                            <a:gd name="T15" fmla="*/ 1430 h 255"/>
                            <a:gd name="T16" fmla="+- 0 1792 1787"/>
                            <a:gd name="T17" fmla="*/ T16 w 450"/>
                            <a:gd name="T18" fmla="+- 0 1422 1328"/>
                            <a:gd name="T19" fmla="*/ 1422 h 255"/>
                            <a:gd name="T20" fmla="+- 0 1794 1787"/>
                            <a:gd name="T21" fmla="*/ T20 w 450"/>
                            <a:gd name="T22" fmla="+- 0 1414 1328"/>
                            <a:gd name="T23" fmla="*/ 1414 h 255"/>
                            <a:gd name="T24" fmla="+- 0 1797 1787"/>
                            <a:gd name="T25" fmla="*/ T24 w 450"/>
                            <a:gd name="T26" fmla="+- 0 1406 1328"/>
                            <a:gd name="T27" fmla="*/ 1406 h 255"/>
                            <a:gd name="T28" fmla="+- 0 1800 1787"/>
                            <a:gd name="T29" fmla="*/ T28 w 450"/>
                            <a:gd name="T30" fmla="+- 0 1399 1328"/>
                            <a:gd name="T31" fmla="*/ 1399 h 255"/>
                            <a:gd name="T32" fmla="+- 0 1825 1787"/>
                            <a:gd name="T33" fmla="*/ T32 w 450"/>
                            <a:gd name="T34" fmla="+- 0 1365 1328"/>
                            <a:gd name="T35" fmla="*/ 1365 h 255"/>
                            <a:gd name="T36" fmla="+- 0 1831 1787"/>
                            <a:gd name="T37" fmla="*/ T36 w 450"/>
                            <a:gd name="T38" fmla="+- 0 1359 1328"/>
                            <a:gd name="T39" fmla="*/ 1359 h 255"/>
                            <a:gd name="T40" fmla="+- 0 1890 1787"/>
                            <a:gd name="T41" fmla="*/ T40 w 450"/>
                            <a:gd name="T42" fmla="+- 0 1330 1328"/>
                            <a:gd name="T43" fmla="*/ 1330 h 255"/>
                            <a:gd name="T44" fmla="+- 0 1898 1787"/>
                            <a:gd name="T45" fmla="*/ T44 w 450"/>
                            <a:gd name="T46" fmla="+- 0 1328 1328"/>
                            <a:gd name="T47" fmla="*/ 1328 h 255"/>
                            <a:gd name="T48" fmla="+- 0 1907 1787"/>
                            <a:gd name="T49" fmla="*/ T48 w 450"/>
                            <a:gd name="T50" fmla="+- 0 1328 1328"/>
                            <a:gd name="T51" fmla="*/ 1328 h 255"/>
                            <a:gd name="T52" fmla="+- 0 1915 1787"/>
                            <a:gd name="T53" fmla="*/ T52 w 450"/>
                            <a:gd name="T54" fmla="+- 0 1328 1328"/>
                            <a:gd name="T55" fmla="*/ 1328 h 255"/>
                            <a:gd name="T56" fmla="+- 0 2110 1787"/>
                            <a:gd name="T57" fmla="*/ T56 w 450"/>
                            <a:gd name="T58" fmla="+- 0 1328 1328"/>
                            <a:gd name="T59" fmla="*/ 1328 h 255"/>
                            <a:gd name="T60" fmla="+- 0 2118 1787"/>
                            <a:gd name="T61" fmla="*/ T60 w 450"/>
                            <a:gd name="T62" fmla="+- 0 1328 1328"/>
                            <a:gd name="T63" fmla="*/ 1328 h 255"/>
                            <a:gd name="T64" fmla="+- 0 2127 1787"/>
                            <a:gd name="T65" fmla="*/ T64 w 450"/>
                            <a:gd name="T66" fmla="+- 0 1328 1328"/>
                            <a:gd name="T67" fmla="*/ 1328 h 255"/>
                            <a:gd name="T68" fmla="+- 0 2135 1787"/>
                            <a:gd name="T69" fmla="*/ T68 w 450"/>
                            <a:gd name="T70" fmla="+- 0 1330 1328"/>
                            <a:gd name="T71" fmla="*/ 1330 h 255"/>
                            <a:gd name="T72" fmla="+- 0 2143 1787"/>
                            <a:gd name="T73" fmla="*/ T72 w 450"/>
                            <a:gd name="T74" fmla="+- 0 1332 1328"/>
                            <a:gd name="T75" fmla="*/ 1332 h 255"/>
                            <a:gd name="T76" fmla="+- 0 2200 1787"/>
                            <a:gd name="T77" fmla="*/ T76 w 450"/>
                            <a:gd name="T78" fmla="+- 0 1365 1328"/>
                            <a:gd name="T79" fmla="*/ 1365 h 255"/>
                            <a:gd name="T80" fmla="+- 0 2206 1787"/>
                            <a:gd name="T81" fmla="*/ T80 w 450"/>
                            <a:gd name="T82" fmla="+- 0 1371 1328"/>
                            <a:gd name="T83" fmla="*/ 1371 h 255"/>
                            <a:gd name="T84" fmla="+- 0 2228 1787"/>
                            <a:gd name="T85" fmla="*/ T84 w 450"/>
                            <a:gd name="T86" fmla="+- 0 1406 1328"/>
                            <a:gd name="T87" fmla="*/ 1406 h 255"/>
                            <a:gd name="T88" fmla="+- 0 2231 1787"/>
                            <a:gd name="T89" fmla="*/ T88 w 450"/>
                            <a:gd name="T90" fmla="+- 0 1414 1328"/>
                            <a:gd name="T91" fmla="*/ 1414 h 255"/>
                            <a:gd name="T92" fmla="+- 0 2233 1787"/>
                            <a:gd name="T93" fmla="*/ T92 w 450"/>
                            <a:gd name="T94" fmla="+- 0 1422 1328"/>
                            <a:gd name="T95" fmla="*/ 1422 h 255"/>
                            <a:gd name="T96" fmla="+- 0 2235 1787"/>
                            <a:gd name="T97" fmla="*/ T96 w 450"/>
                            <a:gd name="T98" fmla="+- 0 1430 1328"/>
                            <a:gd name="T99" fmla="*/ 1430 h 255"/>
                            <a:gd name="T100" fmla="+- 0 2237 1787"/>
                            <a:gd name="T101" fmla="*/ T100 w 450"/>
                            <a:gd name="T102" fmla="+- 0 1438 1328"/>
                            <a:gd name="T103" fmla="*/ 1438 h 255"/>
                            <a:gd name="T104" fmla="+- 0 2237 1787"/>
                            <a:gd name="T105" fmla="*/ T104 w 450"/>
                            <a:gd name="T106" fmla="+- 0 1447 1328"/>
                            <a:gd name="T107" fmla="*/ 1447 h 255"/>
                            <a:gd name="T108" fmla="+- 0 2237 1787"/>
                            <a:gd name="T109" fmla="*/ T108 w 450"/>
                            <a:gd name="T110" fmla="+- 0 1455 1328"/>
                            <a:gd name="T111" fmla="*/ 1455 h 255"/>
                            <a:gd name="T112" fmla="+- 0 2237 1787"/>
                            <a:gd name="T113" fmla="*/ T112 w 450"/>
                            <a:gd name="T114" fmla="+- 0 1464 1328"/>
                            <a:gd name="T115" fmla="*/ 1464 h 255"/>
                            <a:gd name="T116" fmla="+- 0 2216 1787"/>
                            <a:gd name="T117" fmla="*/ T116 w 450"/>
                            <a:gd name="T118" fmla="+- 0 1526 1328"/>
                            <a:gd name="T119" fmla="*/ 1526 h 255"/>
                            <a:gd name="T120" fmla="+- 0 2181 1787"/>
                            <a:gd name="T121" fmla="*/ T120 w 450"/>
                            <a:gd name="T122" fmla="+- 0 1561 1328"/>
                            <a:gd name="T123" fmla="*/ 1561 h 255"/>
                            <a:gd name="T124" fmla="+- 0 2174 1787"/>
                            <a:gd name="T125" fmla="*/ T124 w 450"/>
                            <a:gd name="T126" fmla="+- 0 1566 1328"/>
                            <a:gd name="T127" fmla="*/ 1566 h 255"/>
                            <a:gd name="T128" fmla="+- 0 2167 1787"/>
                            <a:gd name="T129" fmla="*/ T128 w 450"/>
                            <a:gd name="T130" fmla="+- 0 1570 1328"/>
                            <a:gd name="T131" fmla="*/ 1570 h 255"/>
                            <a:gd name="T132" fmla="+- 0 2159 1787"/>
                            <a:gd name="T133" fmla="*/ T132 w 450"/>
                            <a:gd name="T134" fmla="+- 0 1573 1328"/>
                            <a:gd name="T135" fmla="*/ 1573 h 255"/>
                            <a:gd name="T136" fmla="+- 0 2151 1787"/>
                            <a:gd name="T137" fmla="*/ T136 w 450"/>
                            <a:gd name="T138" fmla="+- 0 1576 1328"/>
                            <a:gd name="T139" fmla="*/ 1576 h 255"/>
                            <a:gd name="T140" fmla="+- 0 2143 1787"/>
                            <a:gd name="T141" fmla="*/ T140 w 450"/>
                            <a:gd name="T142" fmla="+- 0 1579 1328"/>
                            <a:gd name="T143" fmla="*/ 1579 h 255"/>
                            <a:gd name="T144" fmla="+- 0 2135 1787"/>
                            <a:gd name="T145" fmla="*/ T144 w 450"/>
                            <a:gd name="T146" fmla="+- 0 1580 1328"/>
                            <a:gd name="T147" fmla="*/ 1580 h 255"/>
                            <a:gd name="T148" fmla="+- 0 2127 1787"/>
                            <a:gd name="T149" fmla="*/ T148 w 450"/>
                            <a:gd name="T150" fmla="+- 0 1582 1328"/>
                            <a:gd name="T151" fmla="*/ 1582 h 255"/>
                            <a:gd name="T152" fmla="+- 0 2118 1787"/>
                            <a:gd name="T153" fmla="*/ T152 w 450"/>
                            <a:gd name="T154" fmla="+- 0 1583 1328"/>
                            <a:gd name="T155" fmla="*/ 1583 h 255"/>
                            <a:gd name="T156" fmla="+- 0 2110 1787"/>
                            <a:gd name="T157" fmla="*/ T156 w 450"/>
                            <a:gd name="T158" fmla="+- 0 1583 1328"/>
                            <a:gd name="T159" fmla="*/ 1583 h 255"/>
                            <a:gd name="T160" fmla="+- 0 1915 1787"/>
                            <a:gd name="T161" fmla="*/ T160 w 450"/>
                            <a:gd name="T162" fmla="+- 0 1583 1328"/>
                            <a:gd name="T163" fmla="*/ 1583 h 255"/>
                            <a:gd name="T164" fmla="+- 0 1907 1787"/>
                            <a:gd name="T165" fmla="*/ T164 w 450"/>
                            <a:gd name="T166" fmla="+- 0 1583 1328"/>
                            <a:gd name="T167" fmla="*/ 1583 h 255"/>
                            <a:gd name="T168" fmla="+- 0 1898 1787"/>
                            <a:gd name="T169" fmla="*/ T168 w 450"/>
                            <a:gd name="T170" fmla="+- 0 1582 1328"/>
                            <a:gd name="T171" fmla="*/ 1582 h 255"/>
                            <a:gd name="T172" fmla="+- 0 1890 1787"/>
                            <a:gd name="T173" fmla="*/ T172 w 450"/>
                            <a:gd name="T174" fmla="+- 0 1580 1328"/>
                            <a:gd name="T175" fmla="*/ 1580 h 255"/>
                            <a:gd name="T176" fmla="+- 0 1882 1787"/>
                            <a:gd name="T177" fmla="*/ T176 w 450"/>
                            <a:gd name="T178" fmla="+- 0 1579 1328"/>
                            <a:gd name="T179" fmla="*/ 1579 h 255"/>
                            <a:gd name="T180" fmla="+- 0 1874 1787"/>
                            <a:gd name="T181" fmla="*/ T180 w 450"/>
                            <a:gd name="T182" fmla="+- 0 1576 1328"/>
                            <a:gd name="T183" fmla="*/ 1576 h 255"/>
                            <a:gd name="T184" fmla="+- 0 1866 1787"/>
                            <a:gd name="T185" fmla="*/ T184 w 450"/>
                            <a:gd name="T186" fmla="+- 0 1573 1328"/>
                            <a:gd name="T187" fmla="*/ 1573 h 255"/>
                            <a:gd name="T188" fmla="+- 0 1858 1787"/>
                            <a:gd name="T189" fmla="*/ T188 w 450"/>
                            <a:gd name="T190" fmla="+- 0 1570 1328"/>
                            <a:gd name="T191" fmla="*/ 1570 h 255"/>
                            <a:gd name="T192" fmla="+- 0 1809 1787"/>
                            <a:gd name="T193" fmla="*/ T192 w 450"/>
                            <a:gd name="T194" fmla="+- 0 1526 1328"/>
                            <a:gd name="T195" fmla="*/ 1526 h 255"/>
                            <a:gd name="T196" fmla="+- 0 1787 1787"/>
                            <a:gd name="T197" fmla="*/ T196 w 450"/>
                            <a:gd name="T198" fmla="+- 0 1464 1328"/>
                            <a:gd name="T199" fmla="*/ 1464 h 255"/>
                            <a:gd name="T200" fmla="+- 0 1787 1787"/>
                            <a:gd name="T201" fmla="*/ T200 w 450"/>
                            <a:gd name="T202" fmla="+- 0 1455 1328"/>
                            <a:gd name="T203" fmla="*/ 14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103" y="2"/>
                              </a:lnTo>
                              <a:lnTo>
                                <a:pt x="111" y="0"/>
                              </a:lnTo>
                              <a:lnTo>
                                <a:pt x="120" y="0"/>
                              </a:lnTo>
                              <a:lnTo>
                                <a:pt x="128" y="0"/>
                              </a:lnTo>
                              <a:lnTo>
                                <a:pt x="323" y="0"/>
                              </a:lnTo>
                              <a:lnTo>
                                <a:pt x="331" y="0"/>
                              </a:lnTo>
                              <a:lnTo>
                                <a:pt x="340" y="0"/>
                              </a:lnTo>
                              <a:lnTo>
                                <a:pt x="348" y="2"/>
                              </a:lnTo>
                              <a:lnTo>
                                <a:pt x="356" y="4"/>
                              </a:lnTo>
                              <a:lnTo>
                                <a:pt x="413" y="37"/>
                              </a:lnTo>
                              <a:lnTo>
                                <a:pt x="419" y="43"/>
                              </a:lnTo>
                              <a:lnTo>
                                <a:pt x="441" y="78"/>
                              </a:lnTo>
                              <a:lnTo>
                                <a:pt x="444" y="86"/>
                              </a:lnTo>
                              <a:lnTo>
                                <a:pt x="446" y="94"/>
                              </a:lnTo>
                              <a:lnTo>
                                <a:pt x="448" y="102"/>
                              </a:lnTo>
                              <a:lnTo>
                                <a:pt x="450" y="110"/>
                              </a:lnTo>
                              <a:lnTo>
                                <a:pt x="450" y="119"/>
                              </a:lnTo>
                              <a:lnTo>
                                <a:pt x="450" y="127"/>
                              </a:lnTo>
                              <a:lnTo>
                                <a:pt x="450" y="136"/>
                              </a:lnTo>
                              <a:lnTo>
                                <a:pt x="429" y="198"/>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BC54D99" id="Forma libre: forma 363" o:spid="_x0000_s1026" style="position:absolute;margin-left:89.35pt;margin-top:66.4pt;width:22.5pt;height:12.75pt;z-index:25168597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" path="m,127r,-8l1,110r2,-8l5,94,7,86r3,-8l13,71,38,37r6,-6l103,2,111,r9,l128,,323,r8,l340,r8,2l356,4r57,33l419,43r22,35l444,86r2,8l448,102r2,8l450,119r,8l450,136r-21,62l394,233r-7,5l380,242r-8,3l364,248r-8,3l348,252r-8,2l331,255r-8,l128,255r-8,l111,254r-8,-2l95,251r-8,-3l79,245r-8,-3l22,198,,136r,-9xe" filled="f" strokecolor="#99a0a6">
                <v:path arrowok="t" o:connecttype="custom" o:connectlocs="0,923925;0,918845;635,913130;1905,908050;3175,902970;4445,897890;6350,892810;8255,888365;24130,866775;27940,862965;65405,844550;70485,843280;76200,843280;81280,843280;205105,843280;210185,843280;215900,843280;220980,844550;226060,845820;262255,866775;266065,870585;280035,892810;281940,897890;283210,902970;284480,908050;285750,913130;285750,918845;285750,923925;285750,929640;272415,969010;250190,991235;245745,994410;241300,996950;236220,998855;231140,1000760;226060,1002665;220980,1003300;215900,1004570;210185,1005205;205105,1005205;81280,1005205;76200,1005205;70485,1004570;65405,1003300;60325,1002665;55245,1000760;50165,998855;45085,996950;13970,969010;0,929640;0,923925" o:connectangles="0,0,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87001" behindDoc="0" locked="0" layoutInCell="1" allowOverlap="1" wp14:anchorId="0B8EBB04" wp14:editId="02226348">
                <wp:simplePos x="0" y="0"/>
                <wp:positionH relativeFrom="page">
                  <wp:posOffset>1134745</wp:posOffset>
                </wp:positionH>
                <wp:positionV relativeFrom="paragraph">
                  <wp:posOffset>1129030</wp:posOffset>
                </wp:positionV>
                <wp:extent cx="285750" cy="161925"/>
                <wp:effectExtent l="10795" t="13970" r="8255" b="5080"/>
                <wp:wrapNone/>
                <wp:docPr id="362" name="Forma libre: forma 3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905 1778"/>
                            <a:gd name="T3" fmla="*/ 1905 h 255"/>
                            <a:gd name="T4" fmla="+- 0 1787 1787"/>
                            <a:gd name="T5" fmla="*/ T4 w 450"/>
                            <a:gd name="T6" fmla="+- 0 1897 1778"/>
                            <a:gd name="T7" fmla="*/ 1897 h 255"/>
                            <a:gd name="T8" fmla="+- 0 1788 1787"/>
                            <a:gd name="T9" fmla="*/ T8 w 450"/>
                            <a:gd name="T10" fmla="+- 0 1888 1778"/>
                            <a:gd name="T11" fmla="*/ 1888 h 255"/>
                            <a:gd name="T12" fmla="+- 0 1790 1787"/>
                            <a:gd name="T13" fmla="*/ T12 w 450"/>
                            <a:gd name="T14" fmla="+- 0 1880 1778"/>
                            <a:gd name="T15" fmla="*/ 1880 h 255"/>
                            <a:gd name="T16" fmla="+- 0 1792 1787"/>
                            <a:gd name="T17" fmla="*/ T16 w 450"/>
                            <a:gd name="T18" fmla="+- 0 1872 1778"/>
                            <a:gd name="T19" fmla="*/ 1872 h 255"/>
                            <a:gd name="T20" fmla="+- 0 1809 1787"/>
                            <a:gd name="T21" fmla="*/ T20 w 450"/>
                            <a:gd name="T22" fmla="+- 0 1834 1778"/>
                            <a:gd name="T23" fmla="*/ 1834 h 255"/>
                            <a:gd name="T24" fmla="+- 0 1814 1787"/>
                            <a:gd name="T25" fmla="*/ T24 w 450"/>
                            <a:gd name="T26" fmla="+- 0 1827 1778"/>
                            <a:gd name="T27" fmla="*/ 1827 h 255"/>
                            <a:gd name="T28" fmla="+- 0 1819 1787"/>
                            <a:gd name="T29" fmla="*/ T28 w 450"/>
                            <a:gd name="T30" fmla="+- 0 1821 1778"/>
                            <a:gd name="T31" fmla="*/ 1821 h 255"/>
                            <a:gd name="T32" fmla="+- 0 1825 1787"/>
                            <a:gd name="T33" fmla="*/ T32 w 450"/>
                            <a:gd name="T34" fmla="+- 0 1815 1778"/>
                            <a:gd name="T35" fmla="*/ 1815 h 255"/>
                            <a:gd name="T36" fmla="+- 0 1831 1787"/>
                            <a:gd name="T37" fmla="*/ T36 w 450"/>
                            <a:gd name="T38" fmla="+- 0 1809 1778"/>
                            <a:gd name="T39" fmla="*/ 1809 h 255"/>
                            <a:gd name="T40" fmla="+- 0 1890 1787"/>
                            <a:gd name="T41" fmla="*/ T40 w 450"/>
                            <a:gd name="T42" fmla="+- 0 1780 1778"/>
                            <a:gd name="T43" fmla="*/ 1780 h 255"/>
                            <a:gd name="T44" fmla="+- 0 1907 1787"/>
                            <a:gd name="T45" fmla="*/ T44 w 450"/>
                            <a:gd name="T46" fmla="+- 0 1778 1778"/>
                            <a:gd name="T47" fmla="*/ 1778 h 255"/>
                            <a:gd name="T48" fmla="+- 0 1915 1787"/>
                            <a:gd name="T49" fmla="*/ T48 w 450"/>
                            <a:gd name="T50" fmla="+- 0 1778 1778"/>
                            <a:gd name="T51" fmla="*/ 1778 h 255"/>
                            <a:gd name="T52" fmla="+- 0 2110 1787"/>
                            <a:gd name="T53" fmla="*/ T52 w 450"/>
                            <a:gd name="T54" fmla="+- 0 1778 1778"/>
                            <a:gd name="T55" fmla="*/ 1778 h 255"/>
                            <a:gd name="T56" fmla="+- 0 2118 1787"/>
                            <a:gd name="T57" fmla="*/ T56 w 450"/>
                            <a:gd name="T58" fmla="+- 0 1778 1778"/>
                            <a:gd name="T59" fmla="*/ 1778 h 255"/>
                            <a:gd name="T60" fmla="+- 0 2127 1787"/>
                            <a:gd name="T61" fmla="*/ T60 w 450"/>
                            <a:gd name="T62" fmla="+- 0 1778 1778"/>
                            <a:gd name="T63" fmla="*/ 1778 h 255"/>
                            <a:gd name="T64" fmla="+- 0 2188 1787"/>
                            <a:gd name="T65" fmla="*/ T64 w 450"/>
                            <a:gd name="T66" fmla="+- 0 1804 1778"/>
                            <a:gd name="T67" fmla="*/ 1804 h 255"/>
                            <a:gd name="T68" fmla="+- 0 2200 1787"/>
                            <a:gd name="T69" fmla="*/ T68 w 450"/>
                            <a:gd name="T70" fmla="+- 0 1815 1778"/>
                            <a:gd name="T71" fmla="*/ 1815 h 255"/>
                            <a:gd name="T72" fmla="+- 0 2206 1787"/>
                            <a:gd name="T73" fmla="*/ T72 w 450"/>
                            <a:gd name="T74" fmla="+- 0 1821 1778"/>
                            <a:gd name="T75" fmla="*/ 1821 h 255"/>
                            <a:gd name="T76" fmla="+- 0 2211 1787"/>
                            <a:gd name="T77" fmla="*/ T76 w 450"/>
                            <a:gd name="T78" fmla="+- 0 1827 1778"/>
                            <a:gd name="T79" fmla="*/ 1827 h 255"/>
                            <a:gd name="T80" fmla="+- 0 2216 1787"/>
                            <a:gd name="T81" fmla="*/ T80 w 450"/>
                            <a:gd name="T82" fmla="+- 0 1834 1778"/>
                            <a:gd name="T83" fmla="*/ 1834 h 255"/>
                            <a:gd name="T84" fmla="+- 0 2221 1787"/>
                            <a:gd name="T85" fmla="*/ T84 w 450"/>
                            <a:gd name="T86" fmla="+- 0 1841 1778"/>
                            <a:gd name="T87" fmla="*/ 1841 h 255"/>
                            <a:gd name="T88" fmla="+- 0 2235 1787"/>
                            <a:gd name="T89" fmla="*/ T88 w 450"/>
                            <a:gd name="T90" fmla="+- 0 1880 1778"/>
                            <a:gd name="T91" fmla="*/ 1880 h 255"/>
                            <a:gd name="T92" fmla="+- 0 2237 1787"/>
                            <a:gd name="T93" fmla="*/ T92 w 450"/>
                            <a:gd name="T94" fmla="+- 0 1888 1778"/>
                            <a:gd name="T95" fmla="*/ 1888 h 255"/>
                            <a:gd name="T96" fmla="+- 0 2237 1787"/>
                            <a:gd name="T97" fmla="*/ T96 w 450"/>
                            <a:gd name="T98" fmla="+- 0 1897 1778"/>
                            <a:gd name="T99" fmla="*/ 1897 h 255"/>
                            <a:gd name="T100" fmla="+- 0 2237 1787"/>
                            <a:gd name="T101" fmla="*/ T100 w 450"/>
                            <a:gd name="T102" fmla="+- 0 1905 1778"/>
                            <a:gd name="T103" fmla="*/ 1905 h 255"/>
                            <a:gd name="T104" fmla="+- 0 2237 1787"/>
                            <a:gd name="T105" fmla="*/ T104 w 450"/>
                            <a:gd name="T106" fmla="+- 0 1914 1778"/>
                            <a:gd name="T107" fmla="*/ 1914 h 255"/>
                            <a:gd name="T108" fmla="+- 0 2228 1787"/>
                            <a:gd name="T109" fmla="*/ T108 w 450"/>
                            <a:gd name="T110" fmla="+- 0 1954 1778"/>
                            <a:gd name="T111" fmla="*/ 1954 h 255"/>
                            <a:gd name="T112" fmla="+- 0 2225 1787"/>
                            <a:gd name="T113" fmla="*/ T112 w 450"/>
                            <a:gd name="T114" fmla="+- 0 1962 1778"/>
                            <a:gd name="T115" fmla="*/ 1962 h 255"/>
                            <a:gd name="T116" fmla="+- 0 2181 1787"/>
                            <a:gd name="T117" fmla="*/ T116 w 450"/>
                            <a:gd name="T118" fmla="+- 0 2011 1778"/>
                            <a:gd name="T119" fmla="*/ 2011 h 255"/>
                            <a:gd name="T120" fmla="+- 0 2174 1787"/>
                            <a:gd name="T121" fmla="*/ T120 w 450"/>
                            <a:gd name="T122" fmla="+- 0 2016 1778"/>
                            <a:gd name="T123" fmla="*/ 2016 h 255"/>
                            <a:gd name="T124" fmla="+- 0 2167 1787"/>
                            <a:gd name="T125" fmla="*/ T124 w 450"/>
                            <a:gd name="T126" fmla="+- 0 2020 1778"/>
                            <a:gd name="T127" fmla="*/ 2020 h 255"/>
                            <a:gd name="T128" fmla="+- 0 2159 1787"/>
                            <a:gd name="T129" fmla="*/ T128 w 450"/>
                            <a:gd name="T130" fmla="+- 0 2023 1778"/>
                            <a:gd name="T131" fmla="*/ 2023 h 255"/>
                            <a:gd name="T132" fmla="+- 0 2151 1787"/>
                            <a:gd name="T133" fmla="*/ T132 w 450"/>
                            <a:gd name="T134" fmla="+- 0 2026 1778"/>
                            <a:gd name="T135" fmla="*/ 2026 h 255"/>
                            <a:gd name="T136" fmla="+- 0 2110 1787"/>
                            <a:gd name="T137" fmla="*/ T136 w 450"/>
                            <a:gd name="T138" fmla="+- 0 2033 1778"/>
                            <a:gd name="T139" fmla="*/ 2033 h 255"/>
                            <a:gd name="T140" fmla="+- 0 1915 1787"/>
                            <a:gd name="T141" fmla="*/ T140 w 450"/>
                            <a:gd name="T142" fmla="+- 0 2033 1778"/>
                            <a:gd name="T143" fmla="*/ 2033 h 255"/>
                            <a:gd name="T144" fmla="+- 0 1866 1787"/>
                            <a:gd name="T145" fmla="*/ T144 w 450"/>
                            <a:gd name="T146" fmla="+- 0 2023 1778"/>
                            <a:gd name="T147" fmla="*/ 2023 h 255"/>
                            <a:gd name="T148" fmla="+- 0 1858 1787"/>
                            <a:gd name="T149" fmla="*/ T148 w 450"/>
                            <a:gd name="T150" fmla="+- 0 2020 1778"/>
                            <a:gd name="T151" fmla="*/ 2020 h 255"/>
                            <a:gd name="T152" fmla="+- 0 1851 1787"/>
                            <a:gd name="T153" fmla="*/ T152 w 450"/>
                            <a:gd name="T154" fmla="+- 0 2016 1778"/>
                            <a:gd name="T155" fmla="*/ 2016 h 255"/>
                            <a:gd name="T156" fmla="+- 0 1844 1787"/>
                            <a:gd name="T157" fmla="*/ T156 w 450"/>
                            <a:gd name="T158" fmla="+- 0 2011 1778"/>
                            <a:gd name="T159" fmla="*/ 2011 h 255"/>
                            <a:gd name="T160" fmla="+- 0 1837 1787"/>
                            <a:gd name="T161" fmla="*/ T160 w 450"/>
                            <a:gd name="T162" fmla="+- 0 2006 1778"/>
                            <a:gd name="T163" fmla="*/ 2006 h 255"/>
                            <a:gd name="T164" fmla="+- 0 1809 1787"/>
                            <a:gd name="T165" fmla="*/ T164 w 450"/>
                            <a:gd name="T166" fmla="+- 0 1976 1778"/>
                            <a:gd name="T167" fmla="*/ 1976 h 255"/>
                            <a:gd name="T168" fmla="+- 0 1804 1787"/>
                            <a:gd name="T169" fmla="*/ T168 w 450"/>
                            <a:gd name="T170" fmla="+- 0 1969 1778"/>
                            <a:gd name="T171" fmla="*/ 1969 h 255"/>
                            <a:gd name="T172" fmla="+- 0 1800 1787"/>
                            <a:gd name="T173" fmla="*/ T172 w 450"/>
                            <a:gd name="T174" fmla="+- 0 1962 1778"/>
                            <a:gd name="T175" fmla="*/ 1962 h 255"/>
                            <a:gd name="T176" fmla="+- 0 1797 1787"/>
                            <a:gd name="T177" fmla="*/ T176 w 450"/>
                            <a:gd name="T178" fmla="+- 0 1954 1778"/>
                            <a:gd name="T179" fmla="*/ 1954 h 255"/>
                            <a:gd name="T180" fmla="+- 0 1794 1787"/>
                            <a:gd name="T181" fmla="*/ T180 w 450"/>
                            <a:gd name="T182" fmla="+- 0 1946 1778"/>
                            <a:gd name="T183" fmla="*/ 1946 h 255"/>
                            <a:gd name="T184" fmla="+- 0 1792 1787"/>
                            <a:gd name="T185" fmla="*/ T184 w 450"/>
                            <a:gd name="T186" fmla="+- 0 1938 1778"/>
                            <a:gd name="T187" fmla="*/ 1938 h 255"/>
                            <a:gd name="T188" fmla="+- 0 1790 1787"/>
                            <a:gd name="T189" fmla="*/ T188 w 450"/>
                            <a:gd name="T190" fmla="+- 0 1930 1778"/>
                            <a:gd name="T191" fmla="*/ 1930 h 255"/>
                            <a:gd name="T192" fmla="+- 0 1788 1787"/>
                            <a:gd name="T193" fmla="*/ T192 w 450"/>
                            <a:gd name="T194" fmla="+- 0 1922 1778"/>
                            <a:gd name="T195" fmla="*/ 1922 h 255"/>
                            <a:gd name="T196" fmla="+- 0 1787 1787"/>
                            <a:gd name="T197" fmla="*/ T196 w 450"/>
                            <a:gd name="T198" fmla="+- 0 1914 1778"/>
                            <a:gd name="T199" fmla="*/ 1914 h 255"/>
                            <a:gd name="T200" fmla="+- 0 1787 1787"/>
                            <a:gd name="T201" fmla="*/ T200 w 450"/>
                            <a:gd name="T202" fmla="+- 0 1905 1778"/>
                            <a:gd name="T203" fmla="*/ 19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450" h="255">
                              <a:moveTo>
                                <a:pt x="0" y="127"/>
                              </a:moveTo>
                              <a:lnTo>
                                <a:pt x="0" y="119"/>
                              </a:lnTo>
                              <a:lnTo>
                                <a:pt x="1" y="110"/>
                              </a:lnTo>
                              <a:lnTo>
                                <a:pt x="3" y="102"/>
                              </a:lnTo>
                              <a:lnTo>
                                <a:pt x="5" y="94"/>
                              </a:lnTo>
                              <a:lnTo>
                                <a:pt x="22" y="56"/>
                              </a:lnTo>
                              <a:lnTo>
                                <a:pt x="27" y="49"/>
                              </a:lnTo>
                              <a:lnTo>
                                <a:pt x="32" y="43"/>
                              </a:lnTo>
                              <a:lnTo>
                                <a:pt x="38" y="37"/>
                              </a:lnTo>
                              <a:lnTo>
                                <a:pt x="44" y="31"/>
                              </a:lnTo>
                              <a:lnTo>
                                <a:pt x="103" y="2"/>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48" y="102"/>
                              </a:lnTo>
                              <a:lnTo>
                                <a:pt x="450" y="110"/>
                              </a:lnTo>
                              <a:lnTo>
                                <a:pt x="450" y="119"/>
                              </a:lnTo>
                              <a:lnTo>
                                <a:pt x="450" y="127"/>
                              </a:lnTo>
                              <a:lnTo>
                                <a:pt x="450" y="136"/>
                              </a:lnTo>
                              <a:lnTo>
                                <a:pt x="441" y="176"/>
                              </a:lnTo>
                              <a:lnTo>
                                <a:pt x="438" y="184"/>
                              </a:lnTo>
                              <a:lnTo>
                                <a:pt x="394" y="233"/>
                              </a:lnTo>
                              <a:lnTo>
                                <a:pt x="387" y="238"/>
                              </a:lnTo>
                              <a:lnTo>
                                <a:pt x="380" y="242"/>
                              </a:lnTo>
                              <a:lnTo>
                                <a:pt x="372" y="245"/>
                              </a:lnTo>
                              <a:lnTo>
                                <a:pt x="364" y="248"/>
                              </a:lnTo>
                              <a:lnTo>
                                <a:pt x="323" y="255"/>
                              </a:lnTo>
                              <a:lnTo>
                                <a:pt x="128" y="255"/>
                              </a:lnTo>
                              <a:lnTo>
                                <a:pt x="79" y="245"/>
                              </a:lnTo>
                              <a:lnTo>
                                <a:pt x="71" y="242"/>
                              </a:lnTo>
                              <a:lnTo>
                                <a:pt x="64" y="238"/>
                              </a:lnTo>
                              <a:lnTo>
                                <a:pt x="57" y="233"/>
                              </a:lnTo>
                              <a:lnTo>
                                <a:pt x="50" y="228"/>
                              </a:lnTo>
                              <a:lnTo>
                                <a:pt x="22" y="198"/>
                              </a:lnTo>
                              <a:lnTo>
                                <a:pt x="17" y="191"/>
                              </a:lnTo>
                              <a:lnTo>
                                <a:pt x="13" y="184"/>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44C776E" id="Forma libre: forma 362" o:spid="_x0000_s1026" style="position:absolute;margin-left:89.35pt;margin-top:88.9pt;width:22.5pt;height:12.75pt;z-index:25168700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" path="m,127r,-8l1,110r2,-8l5,94,22,56r5,-7l32,43r6,-6l44,31,103,2,120,r8,l323,r8,l340,r61,26l413,37r6,6l424,49r5,7l434,63r14,39l450,110r,9l450,127r,9l441,176r-3,8l394,233r-7,5l380,242r-8,3l364,248r-41,7l128,255,79,245r-8,-3l64,238r-7,-5l50,228,22,198r-5,-7l13,184r-3,-8l7,168,5,160,3,152,1,144,,136r,-9xe" filled="f" strokecolor="#99a0a6">
                <v:path arrowok="t" o:connecttype="custom" o:connectlocs="0,1209675;0,1204595;635,1198880;1905,1193800;3175,1188720;13970,1164590;17145,1160145;20320,1156335;24130,1152525;27940,1148715;65405,1130300;76200,1129030;81280,1129030;205105,1129030;210185,1129030;215900,1129030;254635,1145540;262255,1152525;266065,1156335;269240,1160145;272415,1164590;275590,1169035;284480,1193800;285750,1198880;285750,1204595;285750,1209675;285750,1215390;280035,1240790;278130,1245870;250190,1276985;245745,1280160;241300,1282700;236220,1284605;231140,1286510;205105,1290955;81280,1290955;50165,1284605;45085,1282700;40640,1280160;36195,1276985;31750,1273810;13970,1254760;10795,1250315;8255,1245870;6350,1240790;4445,1235710;3175,1230630;1905,1225550;635,1220470;0,1215390;0,1209675" o:connectangles="0,0,0,0,0,0,0,0,0,0,0,0,0,0,0,0,0,0,0,0,0,0,0,0,0,0,0,0,0,0,0,0,0,0,0,0,0,0,0,0,0,0,0,0,0,0,0,0,0,0,0"/>
                <w10:wrap anchorx="page"/>
              </v:shape>
            </w:pict>
          </mc:Fallback>
        </mc:AlternateContent>
      </w:r>
      <w:r w:rsidR="00EE7995">
        <w:rPr>
          <w:rFonts w:ascii="Gill Sans MT" w:hAnsi="Gill Sans MT"/>
          <w:color w:val="202024"/>
          <w:w w:val="115"/>
          <w:sz w:val="21"/>
          <w:lang w:val="es-ES"/>
        </w:rPr>
        <w:t xml:space="preserve">                          </w:t>
      </w:r>
      <w:r>
        <w:rPr>
          <w:rFonts w:ascii="Gill Sans MT" w:hAnsi="Gill Sans MT"/>
          <w:color w:val="202024"/>
          <w:w w:val="115"/>
          <w:sz w:val="21"/>
          <w:lang w:val="es-ES"/>
        </w:rPr>
        <w:t xml:space="preserve"> </w:t>
      </w:r>
      <w:r w:rsidR="00833E24" w:rsidRPr="00833E24">
        <w:rPr>
          <w:rFonts w:ascii="Gill Sans MT" w:hAnsi="Gill Sans MT"/>
          <w:color w:val="202024"/>
          <w:w w:val="110"/>
          <w:sz w:val="21"/>
          <w:lang w:val="es-ES"/>
        </w:rPr>
        <w:t>Licenciatura en Química</w:t>
      </w:r>
      <w:r w:rsidR="00833E24" w:rsidRPr="00833E24">
        <w:rPr>
          <w:rFonts w:ascii="Gill Sans MT" w:hAnsi="Gill Sans MT"/>
          <w:color w:val="202024"/>
          <w:spacing w:val="1"/>
          <w:w w:val="110"/>
          <w:sz w:val="21"/>
          <w:lang w:val="es-ES"/>
        </w:rPr>
        <w:t xml:space="preserve"> </w:t>
      </w:r>
      <w:r w:rsidR="00EE7995">
        <w:rPr>
          <w:rFonts w:ascii="Gill Sans MT" w:hAnsi="Gill Sans MT"/>
          <w:color w:val="202024"/>
          <w:spacing w:val="1"/>
          <w:w w:val="110"/>
          <w:sz w:val="21"/>
          <w:lang w:val="es-ES"/>
        </w:rPr>
        <w:t xml:space="preserve">       </w:t>
      </w:r>
      <w:r w:rsidR="00833E24" w:rsidRPr="00833E24">
        <w:rPr>
          <w:rFonts w:ascii="Gill Sans MT" w:hAnsi="Gill Sans MT"/>
          <w:color w:val="202024"/>
          <w:w w:val="110"/>
          <w:sz w:val="21"/>
          <w:lang w:val="es-ES"/>
        </w:rPr>
        <w:t>Licenciatura</w:t>
      </w:r>
      <w:r w:rsidR="00833E24" w:rsidRPr="00833E24">
        <w:rPr>
          <w:rFonts w:ascii="Gill Sans MT" w:hAnsi="Gill Sans MT"/>
          <w:color w:val="202024"/>
          <w:spacing w:val="18"/>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16"/>
          <w:w w:val="110"/>
          <w:sz w:val="21"/>
          <w:lang w:val="es-ES"/>
        </w:rPr>
        <w:t xml:space="preserve"> </w:t>
      </w:r>
      <w:r w:rsidR="00833E24" w:rsidRPr="00833E24">
        <w:rPr>
          <w:rFonts w:ascii="Gill Sans MT" w:hAnsi="Gill Sans MT"/>
          <w:color w:val="202024"/>
          <w:w w:val="110"/>
          <w:sz w:val="21"/>
          <w:lang w:val="es-ES"/>
        </w:rPr>
        <w:t>Educación</w:t>
      </w:r>
      <w:r w:rsidR="00833E24" w:rsidRPr="00833E24">
        <w:rPr>
          <w:rFonts w:ascii="Gill Sans MT" w:hAnsi="Gill Sans MT"/>
          <w:color w:val="202024"/>
          <w:spacing w:val="16"/>
          <w:w w:val="110"/>
          <w:sz w:val="21"/>
          <w:lang w:val="es-ES"/>
        </w:rPr>
        <w:t xml:space="preserve"> </w:t>
      </w:r>
      <w:r w:rsidR="00833E24" w:rsidRPr="00833E24">
        <w:rPr>
          <w:rFonts w:ascii="Gill Sans MT" w:hAnsi="Gill Sans MT"/>
          <w:color w:val="202024"/>
          <w:w w:val="110"/>
          <w:sz w:val="21"/>
          <w:lang w:val="es-ES"/>
        </w:rPr>
        <w:t>Física</w:t>
      </w:r>
      <w:r w:rsidR="00833E24" w:rsidRPr="00833E24">
        <w:rPr>
          <w:rFonts w:ascii="Gill Sans MT" w:hAnsi="Gill Sans MT"/>
          <w:color w:val="202024"/>
          <w:spacing w:val="1"/>
          <w:w w:val="110"/>
          <w:sz w:val="21"/>
          <w:lang w:val="es-ES"/>
        </w:rPr>
        <w:t xml:space="preserve"> </w:t>
      </w:r>
      <w:r w:rsidR="00833E24" w:rsidRPr="00833E24">
        <w:rPr>
          <w:rFonts w:ascii="Gill Sans MT" w:hAnsi="Gill Sans MT"/>
          <w:color w:val="202024"/>
          <w:w w:val="110"/>
          <w:sz w:val="21"/>
          <w:lang w:val="es-ES"/>
        </w:rPr>
        <w:t>Licenciatura</w:t>
      </w:r>
      <w:r w:rsidR="00833E24" w:rsidRPr="00833E24">
        <w:rPr>
          <w:rFonts w:ascii="Gill Sans MT" w:hAnsi="Gill Sans MT"/>
          <w:color w:val="202024"/>
          <w:spacing w:val="43"/>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39"/>
          <w:w w:val="110"/>
          <w:sz w:val="21"/>
          <w:lang w:val="es-ES"/>
        </w:rPr>
        <w:t xml:space="preserve"> </w:t>
      </w:r>
      <w:r w:rsidR="00833E24" w:rsidRPr="00833E24">
        <w:rPr>
          <w:rFonts w:ascii="Gill Sans MT" w:hAnsi="Gill Sans MT"/>
          <w:color w:val="202024"/>
          <w:w w:val="110"/>
          <w:sz w:val="21"/>
          <w:lang w:val="es-ES"/>
        </w:rPr>
        <w:t>Educación</w:t>
      </w:r>
      <w:r w:rsidR="00833E24" w:rsidRPr="00833E24">
        <w:rPr>
          <w:rFonts w:ascii="Gill Sans MT" w:hAnsi="Gill Sans MT"/>
          <w:color w:val="202024"/>
          <w:spacing w:val="39"/>
          <w:w w:val="110"/>
          <w:sz w:val="21"/>
          <w:lang w:val="es-ES"/>
        </w:rPr>
        <w:t xml:space="preserve"> </w:t>
      </w:r>
      <w:r w:rsidR="00833E24" w:rsidRPr="00833E24">
        <w:rPr>
          <w:rFonts w:ascii="Gill Sans MT" w:hAnsi="Gill Sans MT"/>
          <w:color w:val="202024"/>
          <w:w w:val="110"/>
          <w:sz w:val="21"/>
          <w:lang w:val="es-ES"/>
        </w:rPr>
        <w:t>Infantil</w:t>
      </w:r>
      <w:r w:rsidR="00833E24" w:rsidRPr="00833E24">
        <w:rPr>
          <w:rFonts w:ascii="Gill Sans MT" w:hAnsi="Gill Sans MT"/>
          <w:color w:val="202024"/>
          <w:spacing w:val="-61"/>
          <w:w w:val="110"/>
          <w:sz w:val="21"/>
          <w:lang w:val="es-ES"/>
        </w:rPr>
        <w:t xml:space="preserve"> </w:t>
      </w:r>
      <w:r w:rsidR="00833E24" w:rsidRPr="00833E24">
        <w:rPr>
          <w:rFonts w:ascii="Gill Sans MT" w:hAnsi="Gill Sans MT"/>
          <w:color w:val="202024"/>
          <w:w w:val="110"/>
          <w:sz w:val="21"/>
          <w:lang w:val="es-ES"/>
        </w:rPr>
        <w:t>Ingeniería</w:t>
      </w:r>
      <w:r w:rsidR="00833E24" w:rsidRPr="00833E24">
        <w:rPr>
          <w:rFonts w:ascii="Gill Sans MT" w:hAnsi="Gill Sans MT"/>
          <w:color w:val="202024"/>
          <w:spacing w:val="-6"/>
          <w:w w:val="110"/>
          <w:sz w:val="21"/>
          <w:lang w:val="es-ES"/>
        </w:rPr>
        <w:t xml:space="preserve"> </w:t>
      </w:r>
      <w:r w:rsidR="00833E24" w:rsidRPr="00833E24">
        <w:rPr>
          <w:rFonts w:ascii="Gill Sans MT" w:hAnsi="Gill Sans MT"/>
          <w:color w:val="202024"/>
          <w:w w:val="110"/>
          <w:sz w:val="21"/>
          <w:lang w:val="es-ES"/>
        </w:rPr>
        <w:t>Electrónica</w:t>
      </w:r>
      <w:r w:rsidR="00833E24">
        <w:rPr>
          <w:rFonts w:ascii="Calibri" w:hAnsi="Calibri"/>
          <w:noProof/>
        </w:rPr>
        <mc:AlternateContent>
          <mc:Choice Requires="wps">
            <w:drawing>
              <wp:anchor distT="0" distB="0" distL="114300" distR="114300" simplePos="0" relativeHeight="251688025" behindDoc="0" locked="0" layoutInCell="1" allowOverlap="1" wp14:anchorId="7DA93854" wp14:editId="5AEF9FAB">
                <wp:simplePos x="0" y="0"/>
                <wp:positionH relativeFrom="page">
                  <wp:posOffset>1134745</wp:posOffset>
                </wp:positionH>
                <wp:positionV relativeFrom="paragraph">
                  <wp:posOffset>271780</wp:posOffset>
                </wp:positionV>
                <wp:extent cx="285750" cy="161925"/>
                <wp:effectExtent l="10795" t="5715" r="8255" b="13335"/>
                <wp:wrapNone/>
                <wp:docPr id="361" name="Forma libre: forma 3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825 1787"/>
                            <a:gd name="T21" fmla="*/ T20 w 450"/>
                            <a:gd name="T22" fmla="+- 0 465 428"/>
                            <a:gd name="T23" fmla="*/ 465 h 255"/>
                            <a:gd name="T24" fmla="+- 0 1831 1787"/>
                            <a:gd name="T25" fmla="*/ T24 w 450"/>
                            <a:gd name="T26" fmla="+- 0 459 428"/>
                            <a:gd name="T27" fmla="*/ 459 h 255"/>
                            <a:gd name="T28" fmla="+- 0 1890 1787"/>
                            <a:gd name="T29" fmla="*/ T28 w 450"/>
                            <a:gd name="T30" fmla="+- 0 430 428"/>
                            <a:gd name="T31" fmla="*/ 430 h 255"/>
                            <a:gd name="T32" fmla="+- 0 1915 1787"/>
                            <a:gd name="T33" fmla="*/ T32 w 450"/>
                            <a:gd name="T34" fmla="+- 0 428 428"/>
                            <a:gd name="T35" fmla="*/ 428 h 255"/>
                            <a:gd name="T36" fmla="+- 0 2110 1787"/>
                            <a:gd name="T37" fmla="*/ T36 w 450"/>
                            <a:gd name="T38" fmla="+- 0 428 428"/>
                            <a:gd name="T39" fmla="*/ 428 h 255"/>
                            <a:gd name="T40" fmla="+- 0 2174 1787"/>
                            <a:gd name="T41" fmla="*/ T40 w 450"/>
                            <a:gd name="T42" fmla="+- 0 444 428"/>
                            <a:gd name="T43" fmla="*/ 444 h 255"/>
                            <a:gd name="T44" fmla="+- 0 2221 1787"/>
                            <a:gd name="T45" fmla="*/ T44 w 450"/>
                            <a:gd name="T46" fmla="+- 0 491 428"/>
                            <a:gd name="T47" fmla="*/ 491 h 255"/>
                            <a:gd name="T48" fmla="+- 0 2235 1787"/>
                            <a:gd name="T49" fmla="*/ T48 w 450"/>
                            <a:gd name="T50" fmla="+- 0 530 428"/>
                            <a:gd name="T51" fmla="*/ 530 h 255"/>
                            <a:gd name="T52" fmla="+- 0 2237 1787"/>
                            <a:gd name="T53" fmla="*/ T52 w 450"/>
                            <a:gd name="T54" fmla="+- 0 538 428"/>
                            <a:gd name="T55" fmla="*/ 538 h 255"/>
                            <a:gd name="T56" fmla="+- 0 2237 1787"/>
                            <a:gd name="T57" fmla="*/ T56 w 450"/>
                            <a:gd name="T58" fmla="+- 0 547 428"/>
                            <a:gd name="T59" fmla="*/ 547 h 255"/>
                            <a:gd name="T60" fmla="+- 0 2237 1787"/>
                            <a:gd name="T61" fmla="*/ T60 w 450"/>
                            <a:gd name="T62" fmla="+- 0 555 428"/>
                            <a:gd name="T63" fmla="*/ 555 h 255"/>
                            <a:gd name="T64" fmla="+- 0 2237 1787"/>
                            <a:gd name="T65" fmla="*/ T64 w 450"/>
                            <a:gd name="T66" fmla="+- 0 563 428"/>
                            <a:gd name="T67" fmla="*/ 563 h 255"/>
                            <a:gd name="T68" fmla="+- 0 2237 1787"/>
                            <a:gd name="T69" fmla="*/ T68 w 450"/>
                            <a:gd name="T70" fmla="+- 0 572 428"/>
                            <a:gd name="T71" fmla="*/ 572 h 255"/>
                            <a:gd name="T72" fmla="+- 0 2235 1787"/>
                            <a:gd name="T73" fmla="*/ T72 w 450"/>
                            <a:gd name="T74" fmla="+- 0 580 428"/>
                            <a:gd name="T75" fmla="*/ 580 h 255"/>
                            <a:gd name="T76" fmla="+- 0 2233 1787"/>
                            <a:gd name="T77" fmla="*/ T76 w 450"/>
                            <a:gd name="T78" fmla="+- 0 588 428"/>
                            <a:gd name="T79" fmla="*/ 588 h 255"/>
                            <a:gd name="T80" fmla="+- 0 2231 1787"/>
                            <a:gd name="T81" fmla="*/ T80 w 450"/>
                            <a:gd name="T82" fmla="+- 0 596 428"/>
                            <a:gd name="T83" fmla="*/ 596 h 255"/>
                            <a:gd name="T84" fmla="+- 0 2228 1787"/>
                            <a:gd name="T85" fmla="*/ T84 w 450"/>
                            <a:gd name="T86" fmla="+- 0 604 428"/>
                            <a:gd name="T87" fmla="*/ 604 h 255"/>
                            <a:gd name="T88" fmla="+- 0 2225 1787"/>
                            <a:gd name="T89" fmla="*/ T88 w 450"/>
                            <a:gd name="T90" fmla="+- 0 612 428"/>
                            <a:gd name="T91" fmla="*/ 612 h 255"/>
                            <a:gd name="T92" fmla="+- 0 2181 1787"/>
                            <a:gd name="T93" fmla="*/ T92 w 450"/>
                            <a:gd name="T94" fmla="+- 0 661 428"/>
                            <a:gd name="T95" fmla="*/ 661 h 255"/>
                            <a:gd name="T96" fmla="+- 0 2159 1787"/>
                            <a:gd name="T97" fmla="*/ T96 w 450"/>
                            <a:gd name="T98" fmla="+- 0 673 428"/>
                            <a:gd name="T99" fmla="*/ 673 h 255"/>
                            <a:gd name="T100" fmla="+- 0 2151 1787"/>
                            <a:gd name="T101" fmla="*/ T100 w 450"/>
                            <a:gd name="T102" fmla="+- 0 676 428"/>
                            <a:gd name="T103" fmla="*/ 676 h 255"/>
                            <a:gd name="T104" fmla="+- 0 2143 1787"/>
                            <a:gd name="T105" fmla="*/ T104 w 450"/>
                            <a:gd name="T106" fmla="+- 0 679 428"/>
                            <a:gd name="T107" fmla="*/ 679 h 255"/>
                            <a:gd name="T108" fmla="+- 0 2135 1787"/>
                            <a:gd name="T109" fmla="*/ T108 w 450"/>
                            <a:gd name="T110" fmla="+- 0 680 428"/>
                            <a:gd name="T111" fmla="*/ 680 h 255"/>
                            <a:gd name="T112" fmla="+- 0 2127 1787"/>
                            <a:gd name="T113" fmla="*/ T112 w 450"/>
                            <a:gd name="T114" fmla="+- 0 682 428"/>
                            <a:gd name="T115" fmla="*/ 682 h 255"/>
                            <a:gd name="T116" fmla="+- 0 2118 1787"/>
                            <a:gd name="T117" fmla="*/ T116 w 450"/>
                            <a:gd name="T118" fmla="+- 0 683 428"/>
                            <a:gd name="T119" fmla="*/ 683 h 255"/>
                            <a:gd name="T120" fmla="+- 0 2110 1787"/>
                            <a:gd name="T121" fmla="*/ T120 w 450"/>
                            <a:gd name="T122" fmla="+- 0 683 428"/>
                            <a:gd name="T123" fmla="*/ 683 h 255"/>
                            <a:gd name="T124" fmla="+- 0 1915 1787"/>
                            <a:gd name="T125" fmla="*/ T124 w 450"/>
                            <a:gd name="T126" fmla="+- 0 683 428"/>
                            <a:gd name="T127" fmla="*/ 683 h 255"/>
                            <a:gd name="T128" fmla="+- 0 1907 1787"/>
                            <a:gd name="T129" fmla="*/ T128 w 450"/>
                            <a:gd name="T130" fmla="+- 0 683 428"/>
                            <a:gd name="T131" fmla="*/ 683 h 255"/>
                            <a:gd name="T132" fmla="+- 0 1898 1787"/>
                            <a:gd name="T133" fmla="*/ T132 w 450"/>
                            <a:gd name="T134" fmla="+- 0 682 428"/>
                            <a:gd name="T135" fmla="*/ 682 h 255"/>
                            <a:gd name="T136" fmla="+- 0 1890 1787"/>
                            <a:gd name="T137" fmla="*/ T136 w 450"/>
                            <a:gd name="T138" fmla="+- 0 680 428"/>
                            <a:gd name="T139" fmla="*/ 680 h 255"/>
                            <a:gd name="T140" fmla="+- 0 1882 1787"/>
                            <a:gd name="T141" fmla="*/ T140 w 450"/>
                            <a:gd name="T142" fmla="+- 0 679 428"/>
                            <a:gd name="T143" fmla="*/ 679 h 255"/>
                            <a:gd name="T144" fmla="+- 0 1874 1787"/>
                            <a:gd name="T145" fmla="*/ T144 w 450"/>
                            <a:gd name="T146" fmla="+- 0 676 428"/>
                            <a:gd name="T147" fmla="*/ 676 h 255"/>
                            <a:gd name="T148" fmla="+- 0 1866 1787"/>
                            <a:gd name="T149" fmla="*/ T148 w 450"/>
                            <a:gd name="T150" fmla="+- 0 673 428"/>
                            <a:gd name="T151" fmla="*/ 673 h 255"/>
                            <a:gd name="T152" fmla="+- 0 1858 1787"/>
                            <a:gd name="T153" fmla="*/ T152 w 450"/>
                            <a:gd name="T154" fmla="+- 0 670 428"/>
                            <a:gd name="T155" fmla="*/ 670 h 255"/>
                            <a:gd name="T156" fmla="+- 0 1851 1787"/>
                            <a:gd name="T157" fmla="*/ T156 w 450"/>
                            <a:gd name="T158" fmla="+- 0 666 428"/>
                            <a:gd name="T159" fmla="*/ 666 h 255"/>
                            <a:gd name="T160" fmla="+- 0 1844 1787"/>
                            <a:gd name="T161" fmla="*/ T160 w 450"/>
                            <a:gd name="T162" fmla="+- 0 661 428"/>
                            <a:gd name="T163" fmla="*/ 661 h 255"/>
                            <a:gd name="T164" fmla="+- 0 1837 1787"/>
                            <a:gd name="T165" fmla="*/ T164 w 450"/>
                            <a:gd name="T166" fmla="+- 0 656 428"/>
                            <a:gd name="T167" fmla="*/ 656 h 255"/>
                            <a:gd name="T168" fmla="+- 0 1797 1787"/>
                            <a:gd name="T169" fmla="*/ T168 w 450"/>
                            <a:gd name="T170" fmla="+- 0 604 428"/>
                            <a:gd name="T171" fmla="*/ 604 h 255"/>
                            <a:gd name="T172" fmla="+- 0 1794 1787"/>
                            <a:gd name="T173" fmla="*/ T172 w 450"/>
                            <a:gd name="T174" fmla="+- 0 596 428"/>
                            <a:gd name="T175" fmla="*/ 596 h 255"/>
                            <a:gd name="T176" fmla="+- 0 1792 1787"/>
                            <a:gd name="T177" fmla="*/ T176 w 450"/>
                            <a:gd name="T178" fmla="+- 0 588 428"/>
                            <a:gd name="T179" fmla="*/ 588 h 255"/>
                            <a:gd name="T180" fmla="+- 0 1790 1787"/>
                            <a:gd name="T181" fmla="*/ T180 w 450"/>
                            <a:gd name="T182" fmla="+- 0 580 428"/>
                            <a:gd name="T183" fmla="*/ 580 h 255"/>
                            <a:gd name="T184" fmla="+- 0 1788 1787"/>
                            <a:gd name="T185" fmla="*/ T184 w 450"/>
                            <a:gd name="T186" fmla="+- 0 572 428"/>
                            <a:gd name="T187" fmla="*/ 572 h 255"/>
                            <a:gd name="T188" fmla="+- 0 1787 1787"/>
                            <a:gd name="T189" fmla="*/ T188 w 450"/>
                            <a:gd name="T190" fmla="+- 0 563 428"/>
                            <a:gd name="T191" fmla="*/ 563 h 255"/>
                            <a:gd name="T192" fmla="+- 0 1787 1787"/>
                            <a:gd name="T193" fmla="*/ T192 w 450"/>
                            <a:gd name="T194" fmla="+- 0 555 428"/>
                            <a:gd name="T195"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70FA32C" id="Forma libre: forma 361" o:spid="_x0000_s1026" style="position:absolute;margin-left:89.35pt;margin-top:21.4pt;width:22.5pt;height:12.75pt;z-index:2516880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" path="m,127r,-8l1,110r2,-8l5,94,38,37r6,-6l103,2,128,,323,r64,16l434,63r14,39l450,110r,9l450,127r,8l450,144r-2,8l446,160r-2,8l441,176r-3,8l394,233r-22,12l364,248r-8,3l348,252r-8,2l331,255r-8,l128,255r-8,l111,254r-8,-2l95,251r-8,-3l79,245r-8,-3l64,238r-7,-5l50,228,10,176,7,168,5,160,3,152,1,144,,135r,-8xe" filled="f" strokecolor="#99a0a6">
                <v:path arrowok="t" o:connecttype="custom" o:connectlocs="0,352425;0,347345;635,341630;1905,336550;3175,331470;24130,295275;27940,291465;65405,273050;81280,271780;205105,271780;245745,281940;275590,311785;284480,336550;285750,341630;285750,347345;285750,352425;285750,357505;285750,363220;284480,368300;283210,373380;281940,378460;280035,383540;278130,388620;250190,419735;236220,427355;231140,429260;226060,431165;220980,431800;215900,433070;210185,433705;205105,433705;81280,433705;76200,433705;70485,433070;65405,431800;60325,431165;55245,429260;50165,427355;45085,425450;40640,422910;36195,419735;31750,416560;6350,383540;4445,378460;3175,373380;1905,368300;635,363220;0,357505;0,352425" o:connectangles="0,0,0,0,0,0,0,0,0,0,0,0,0,0,0,0,0,0,0,0,0,0,0,0,0,0,0,0,0,0,0,0,0,0,0,0,0,0,0,0,0,0,0,0,0,0,0,0,0"/>
                <w10:wrap anchorx="page"/>
              </v:shape>
            </w:pict>
          </mc:Fallback>
        </mc:AlternateContent>
      </w:r>
      <w:r w:rsidR="00EE7995">
        <w:rPr>
          <w:rFonts w:ascii="Gill Sans MT" w:hAnsi="Gill Sans MT"/>
          <w:color w:val="202024"/>
          <w:w w:val="110"/>
          <w:sz w:val="21"/>
          <w:lang w:val="es-ES"/>
        </w:rPr>
        <w:t xml:space="preserve">                </w:t>
      </w:r>
      <w:r w:rsidR="00833E24" w:rsidRPr="00833E24">
        <w:rPr>
          <w:rFonts w:ascii="Gill Sans MT" w:hAnsi="Gill Sans MT"/>
          <w:color w:val="202024"/>
          <w:w w:val="115"/>
          <w:sz w:val="21"/>
          <w:lang w:val="es-ES"/>
        </w:rPr>
        <w:t>Ingeniería de Sistemas</w:t>
      </w:r>
      <w:r w:rsidR="00833E24" w:rsidRPr="00833E24">
        <w:rPr>
          <w:rFonts w:ascii="Gill Sans MT" w:hAnsi="Gill Sans MT"/>
          <w:color w:val="202024"/>
          <w:spacing w:val="1"/>
          <w:w w:val="115"/>
          <w:sz w:val="21"/>
          <w:lang w:val="es-ES"/>
        </w:rPr>
        <w:t xml:space="preserve"> </w:t>
      </w:r>
      <w:r w:rsidR="00833E24" w:rsidRPr="00833E24">
        <w:rPr>
          <w:rFonts w:ascii="Gill Sans MT" w:hAnsi="Gill Sans MT"/>
          <w:color w:val="202024"/>
          <w:w w:val="110"/>
          <w:sz w:val="21"/>
          <w:lang w:val="es-ES"/>
        </w:rPr>
        <w:t>Profesionalización</w:t>
      </w:r>
      <w:r w:rsidR="00833E24" w:rsidRPr="00833E24">
        <w:rPr>
          <w:rFonts w:ascii="Gill Sans MT" w:hAnsi="Gill Sans MT"/>
          <w:color w:val="202024"/>
          <w:spacing w:val="40"/>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40"/>
          <w:w w:val="110"/>
          <w:sz w:val="21"/>
          <w:lang w:val="es-ES"/>
        </w:rPr>
        <w:t xml:space="preserve"> </w:t>
      </w:r>
      <w:r w:rsidR="00833E24" w:rsidRPr="00833E24">
        <w:rPr>
          <w:rFonts w:ascii="Gill Sans MT" w:hAnsi="Gill Sans MT"/>
          <w:color w:val="202024"/>
          <w:w w:val="110"/>
          <w:sz w:val="21"/>
          <w:lang w:val="es-ES"/>
        </w:rPr>
        <w:t>contaduría</w:t>
      </w:r>
      <w:r w:rsidR="00833E24" w:rsidRPr="00833E24">
        <w:rPr>
          <w:rFonts w:ascii="Gill Sans MT" w:hAnsi="Gill Sans MT"/>
          <w:color w:val="202024"/>
          <w:spacing w:val="44"/>
          <w:w w:val="110"/>
          <w:sz w:val="21"/>
          <w:lang w:val="es-ES"/>
        </w:rPr>
        <w:t xml:space="preserve"> </w:t>
      </w:r>
      <w:r w:rsidR="00833E24" w:rsidRPr="00833E24">
        <w:rPr>
          <w:rFonts w:ascii="Gill Sans MT" w:hAnsi="Gill Sans MT"/>
          <w:color w:val="202024"/>
          <w:w w:val="110"/>
          <w:sz w:val="21"/>
          <w:lang w:val="es-ES"/>
        </w:rPr>
        <w:t>publica</w:t>
      </w:r>
    </w:p>
    <w:p w14:paraId="030F98AF" w14:textId="77777777" w:rsidR="00833E24" w:rsidRPr="00833E24" w:rsidRDefault="00833E24" w:rsidP="00833E24">
      <w:pPr>
        <w:pStyle w:val="Textoindependiente"/>
        <w:rPr>
          <w:rFonts w:ascii="Gill Sans MT"/>
          <w:sz w:val="20"/>
          <w:lang w:val="es-ES"/>
        </w:rPr>
      </w:pPr>
    </w:p>
    <w:p w14:paraId="08611578" w14:textId="77777777" w:rsidR="00833E24" w:rsidRPr="00833E24" w:rsidRDefault="00833E24" w:rsidP="00833E24">
      <w:pPr>
        <w:pStyle w:val="Textoindependiente"/>
        <w:rPr>
          <w:rFonts w:ascii="Gill Sans MT"/>
          <w:sz w:val="20"/>
          <w:lang w:val="es-ES"/>
        </w:rPr>
      </w:pPr>
    </w:p>
    <w:p w14:paraId="0F81504D" w14:textId="460B753B" w:rsidR="00833E24" w:rsidRDefault="00833E24" w:rsidP="00833E24">
      <w:pPr>
        <w:pStyle w:val="Textoindependiente"/>
        <w:spacing w:before="7"/>
        <w:rPr>
          <w:rFonts w:ascii="Gill Sans MT"/>
          <w:sz w:val="22"/>
          <w:lang w:val="es-ES"/>
        </w:rPr>
      </w:pPr>
    </w:p>
    <w:p w14:paraId="409D436E" w14:textId="77777777" w:rsidR="00DE5162" w:rsidRPr="00833E24" w:rsidRDefault="00DE5162" w:rsidP="00833E24">
      <w:pPr>
        <w:pStyle w:val="Textoindependiente"/>
        <w:spacing w:before="7"/>
        <w:rPr>
          <w:rFonts w:ascii="Gill Sans MT"/>
          <w:sz w:val="22"/>
          <w:lang w:val="es-ES"/>
        </w:rPr>
      </w:pPr>
    </w:p>
    <w:p w14:paraId="6EF24AD0" w14:textId="77777777" w:rsidR="00833E24" w:rsidRPr="00833E24" w:rsidRDefault="00833E24" w:rsidP="000956B7">
      <w:pPr>
        <w:pStyle w:val="Prrafodelista"/>
        <w:numPr>
          <w:ilvl w:val="0"/>
          <w:numId w:val="26"/>
        </w:numPr>
      </w:pPr>
      <w:r w:rsidRPr="00833E24">
        <w:rPr>
          <w:w w:val="115"/>
        </w:rPr>
        <w:t>A</w:t>
      </w:r>
      <w:r w:rsidRPr="00833E24">
        <w:rPr>
          <w:spacing w:val="6"/>
          <w:w w:val="115"/>
        </w:rPr>
        <w:t xml:space="preserve"> </w:t>
      </w:r>
      <w:r w:rsidRPr="00833E24">
        <w:rPr>
          <w:w w:val="115"/>
        </w:rPr>
        <w:t>que</w:t>
      </w:r>
      <w:r w:rsidRPr="00833E24">
        <w:rPr>
          <w:spacing w:val="7"/>
          <w:w w:val="115"/>
        </w:rPr>
        <w:t xml:space="preserve"> </w:t>
      </w:r>
      <w:r w:rsidRPr="00833E24">
        <w:rPr>
          <w:w w:val="115"/>
        </w:rPr>
        <w:t>programa</w:t>
      </w:r>
      <w:r w:rsidRPr="00833E24">
        <w:rPr>
          <w:spacing w:val="7"/>
          <w:w w:val="115"/>
        </w:rPr>
        <w:t xml:space="preserve"> </w:t>
      </w:r>
      <w:r w:rsidRPr="00833E24">
        <w:rPr>
          <w:w w:val="115"/>
        </w:rPr>
        <w:t>tecnológico</w:t>
      </w:r>
      <w:r w:rsidRPr="00833E24">
        <w:rPr>
          <w:spacing w:val="7"/>
          <w:w w:val="115"/>
        </w:rPr>
        <w:t xml:space="preserve"> </w:t>
      </w:r>
      <w:r w:rsidRPr="00833E24">
        <w:rPr>
          <w:w w:val="115"/>
        </w:rPr>
        <w:t>perteneces?</w:t>
      </w:r>
    </w:p>
    <w:p w14:paraId="602D0F00" w14:textId="77777777" w:rsidR="00833E24" w:rsidRPr="00833E24" w:rsidRDefault="00833E24" w:rsidP="00833E24">
      <w:pPr>
        <w:pStyle w:val="Textoindependiente"/>
        <w:spacing w:before="1"/>
        <w:rPr>
          <w:sz w:val="23"/>
          <w:lang w:val="es-ES"/>
        </w:rPr>
      </w:pPr>
    </w:p>
    <w:p w14:paraId="3BA557C7" w14:textId="77777777" w:rsidR="00833E24" w:rsidRPr="00833E24" w:rsidRDefault="00833E24" w:rsidP="00833E24">
      <w:pPr>
        <w:spacing w:before="1"/>
        <w:ind w:left="604"/>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512552E5" w14:textId="77777777" w:rsidR="00833E24" w:rsidRPr="00833E24" w:rsidRDefault="00833E24" w:rsidP="00833E24">
      <w:pPr>
        <w:pStyle w:val="Textoindependiente"/>
        <w:spacing w:before="5"/>
        <w:rPr>
          <w:rFonts w:ascii="Gill Sans MT"/>
          <w:i/>
          <w:sz w:val="31"/>
          <w:lang w:val="es-ES"/>
        </w:rPr>
      </w:pPr>
    </w:p>
    <w:p w14:paraId="1FEA00B9" w14:textId="30D3D875" w:rsidR="00833E24" w:rsidRPr="00833E24" w:rsidRDefault="00833E24" w:rsidP="00833E24">
      <w:pPr>
        <w:spacing w:line="444" w:lineRule="auto"/>
        <w:ind w:left="1216" w:right="4904"/>
        <w:rPr>
          <w:rFonts w:ascii="Gill Sans MT" w:hAnsi="Gill Sans MT"/>
          <w:sz w:val="21"/>
          <w:lang w:val="es-ES"/>
        </w:rPr>
      </w:pPr>
      <w:r>
        <w:rPr>
          <w:rFonts w:ascii="Calibri" w:hAnsi="Calibri"/>
          <w:noProof/>
        </w:rPr>
        <mc:AlternateContent>
          <mc:Choice Requires="wps">
            <w:drawing>
              <wp:anchor distT="0" distB="0" distL="114300" distR="114300" simplePos="0" relativeHeight="251689049" behindDoc="0" locked="0" layoutInCell="1" allowOverlap="1" wp14:anchorId="5FE2F157" wp14:editId="55797D96">
                <wp:simplePos x="0" y="0"/>
                <wp:positionH relativeFrom="page">
                  <wp:posOffset>1134745</wp:posOffset>
                </wp:positionH>
                <wp:positionV relativeFrom="paragraph">
                  <wp:posOffset>-13970</wp:posOffset>
                </wp:positionV>
                <wp:extent cx="285750" cy="161925"/>
                <wp:effectExtent l="10795" t="11430" r="8255" b="7620"/>
                <wp:wrapNone/>
                <wp:docPr id="360" name="Forma libre: forma 3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5 -22"/>
                            <a:gd name="T3" fmla="*/ 105 h 255"/>
                            <a:gd name="T4" fmla="+- 0 1787 1787"/>
                            <a:gd name="T5" fmla="*/ T4 w 450"/>
                            <a:gd name="T6" fmla="+- 0 97 -22"/>
                            <a:gd name="T7" fmla="*/ 97 h 255"/>
                            <a:gd name="T8" fmla="+- 0 1788 1787"/>
                            <a:gd name="T9" fmla="*/ T8 w 450"/>
                            <a:gd name="T10" fmla="+- 0 88 -22"/>
                            <a:gd name="T11" fmla="*/ 88 h 255"/>
                            <a:gd name="T12" fmla="+- 0 1790 1787"/>
                            <a:gd name="T13" fmla="*/ T12 w 450"/>
                            <a:gd name="T14" fmla="+- 0 80 -22"/>
                            <a:gd name="T15" fmla="*/ 80 h 255"/>
                            <a:gd name="T16" fmla="+- 0 1792 1787"/>
                            <a:gd name="T17" fmla="*/ T16 w 450"/>
                            <a:gd name="T18" fmla="+- 0 72 -22"/>
                            <a:gd name="T19" fmla="*/ 72 h 255"/>
                            <a:gd name="T20" fmla="+- 0 1794 1787"/>
                            <a:gd name="T21" fmla="*/ T20 w 450"/>
                            <a:gd name="T22" fmla="+- 0 64 -22"/>
                            <a:gd name="T23" fmla="*/ 64 h 255"/>
                            <a:gd name="T24" fmla="+- 0 1797 1787"/>
                            <a:gd name="T25" fmla="*/ T24 w 450"/>
                            <a:gd name="T26" fmla="+- 0 56 -22"/>
                            <a:gd name="T27" fmla="*/ 56 h 255"/>
                            <a:gd name="T28" fmla="+- 0 1800 1787"/>
                            <a:gd name="T29" fmla="*/ T28 w 450"/>
                            <a:gd name="T30" fmla="+- 0 49 -22"/>
                            <a:gd name="T31" fmla="*/ 49 h 255"/>
                            <a:gd name="T32" fmla="+- 0 1825 1787"/>
                            <a:gd name="T33" fmla="*/ T32 w 450"/>
                            <a:gd name="T34" fmla="+- 0 15 -22"/>
                            <a:gd name="T35" fmla="*/ 15 h 255"/>
                            <a:gd name="T36" fmla="+- 0 1831 1787"/>
                            <a:gd name="T37" fmla="*/ T36 w 450"/>
                            <a:gd name="T38" fmla="+- 0 9 -22"/>
                            <a:gd name="T39" fmla="*/ 9 h 255"/>
                            <a:gd name="T40" fmla="+- 0 1837 1787"/>
                            <a:gd name="T41" fmla="*/ T40 w 450"/>
                            <a:gd name="T42" fmla="+- 0 4 -22"/>
                            <a:gd name="T43" fmla="*/ 4 h 255"/>
                            <a:gd name="T44" fmla="+- 0 1844 1787"/>
                            <a:gd name="T45" fmla="*/ T44 w 450"/>
                            <a:gd name="T46" fmla="+- 0 -1 -22"/>
                            <a:gd name="T47" fmla="*/ -1 h 255"/>
                            <a:gd name="T48" fmla="+- 0 1851 1787"/>
                            <a:gd name="T49" fmla="*/ T48 w 450"/>
                            <a:gd name="T50" fmla="+- 0 -6 -22"/>
                            <a:gd name="T51" fmla="*/ -6 h 255"/>
                            <a:gd name="T52" fmla="+- 0 1890 1787"/>
                            <a:gd name="T53" fmla="*/ T52 w 450"/>
                            <a:gd name="T54" fmla="+- 0 -20 -22"/>
                            <a:gd name="T55" fmla="*/ -20 h 255"/>
                            <a:gd name="T56" fmla="+- 0 1898 1787"/>
                            <a:gd name="T57" fmla="*/ T56 w 450"/>
                            <a:gd name="T58" fmla="+- 0 -22 -22"/>
                            <a:gd name="T59" fmla="*/ -22 h 255"/>
                            <a:gd name="T60" fmla="+- 0 1907 1787"/>
                            <a:gd name="T61" fmla="*/ T60 w 450"/>
                            <a:gd name="T62" fmla="+- 0 -22 -22"/>
                            <a:gd name="T63" fmla="*/ -22 h 255"/>
                            <a:gd name="T64" fmla="+- 0 1915 1787"/>
                            <a:gd name="T65" fmla="*/ T64 w 450"/>
                            <a:gd name="T66" fmla="+- 0 -22 -22"/>
                            <a:gd name="T67" fmla="*/ -22 h 255"/>
                            <a:gd name="T68" fmla="+- 0 2110 1787"/>
                            <a:gd name="T69" fmla="*/ T68 w 450"/>
                            <a:gd name="T70" fmla="+- 0 -22 -22"/>
                            <a:gd name="T71" fmla="*/ -22 h 255"/>
                            <a:gd name="T72" fmla="+- 0 2118 1787"/>
                            <a:gd name="T73" fmla="*/ T72 w 450"/>
                            <a:gd name="T74" fmla="+- 0 -22 -22"/>
                            <a:gd name="T75" fmla="*/ -22 h 255"/>
                            <a:gd name="T76" fmla="+- 0 2127 1787"/>
                            <a:gd name="T77" fmla="*/ T76 w 450"/>
                            <a:gd name="T78" fmla="+- 0 -22 -22"/>
                            <a:gd name="T79" fmla="*/ -22 h 255"/>
                            <a:gd name="T80" fmla="+- 0 2135 1787"/>
                            <a:gd name="T81" fmla="*/ T80 w 450"/>
                            <a:gd name="T82" fmla="+- 0 -20 -22"/>
                            <a:gd name="T83" fmla="*/ -20 h 255"/>
                            <a:gd name="T84" fmla="+- 0 2143 1787"/>
                            <a:gd name="T85" fmla="*/ T84 w 450"/>
                            <a:gd name="T86" fmla="+- 0 -18 -22"/>
                            <a:gd name="T87" fmla="*/ -18 h 255"/>
                            <a:gd name="T88" fmla="+- 0 2181 1787"/>
                            <a:gd name="T89" fmla="*/ T88 w 450"/>
                            <a:gd name="T90" fmla="+- 0 -1 -22"/>
                            <a:gd name="T91" fmla="*/ -1 h 255"/>
                            <a:gd name="T92" fmla="+- 0 2188 1787"/>
                            <a:gd name="T93" fmla="*/ T92 w 450"/>
                            <a:gd name="T94" fmla="+- 0 4 -22"/>
                            <a:gd name="T95" fmla="*/ 4 h 255"/>
                            <a:gd name="T96" fmla="+- 0 2228 1787"/>
                            <a:gd name="T97" fmla="*/ T96 w 450"/>
                            <a:gd name="T98" fmla="+- 0 56 -22"/>
                            <a:gd name="T99" fmla="*/ 56 h 255"/>
                            <a:gd name="T100" fmla="+- 0 2231 1787"/>
                            <a:gd name="T101" fmla="*/ T100 w 450"/>
                            <a:gd name="T102" fmla="+- 0 64 -22"/>
                            <a:gd name="T103" fmla="*/ 64 h 255"/>
                            <a:gd name="T104" fmla="+- 0 2237 1787"/>
                            <a:gd name="T105" fmla="*/ T104 w 450"/>
                            <a:gd name="T106" fmla="+- 0 105 -22"/>
                            <a:gd name="T107" fmla="*/ 105 h 255"/>
                            <a:gd name="T108" fmla="+- 0 2237 1787"/>
                            <a:gd name="T109" fmla="*/ T108 w 450"/>
                            <a:gd name="T110" fmla="+- 0 113 -22"/>
                            <a:gd name="T111" fmla="*/ 113 h 255"/>
                            <a:gd name="T112" fmla="+- 0 2216 1787"/>
                            <a:gd name="T113" fmla="*/ T112 w 450"/>
                            <a:gd name="T114" fmla="+- 0 176 -22"/>
                            <a:gd name="T115" fmla="*/ 176 h 255"/>
                            <a:gd name="T116" fmla="+- 0 2167 1787"/>
                            <a:gd name="T117" fmla="*/ T116 w 450"/>
                            <a:gd name="T118" fmla="+- 0 220 -22"/>
                            <a:gd name="T119" fmla="*/ 220 h 255"/>
                            <a:gd name="T120" fmla="+- 0 2159 1787"/>
                            <a:gd name="T121" fmla="*/ T120 w 450"/>
                            <a:gd name="T122" fmla="+- 0 223 -22"/>
                            <a:gd name="T123" fmla="*/ 223 h 255"/>
                            <a:gd name="T124" fmla="+- 0 2151 1787"/>
                            <a:gd name="T125" fmla="*/ T124 w 450"/>
                            <a:gd name="T126" fmla="+- 0 226 -22"/>
                            <a:gd name="T127" fmla="*/ 226 h 255"/>
                            <a:gd name="T128" fmla="+- 0 2110 1787"/>
                            <a:gd name="T129" fmla="*/ T128 w 450"/>
                            <a:gd name="T130" fmla="+- 0 233 -22"/>
                            <a:gd name="T131" fmla="*/ 233 h 255"/>
                            <a:gd name="T132" fmla="+- 0 1915 1787"/>
                            <a:gd name="T133" fmla="*/ T132 w 450"/>
                            <a:gd name="T134" fmla="+- 0 233 -22"/>
                            <a:gd name="T135" fmla="*/ 233 h 255"/>
                            <a:gd name="T136" fmla="+- 0 1866 1787"/>
                            <a:gd name="T137" fmla="*/ T136 w 450"/>
                            <a:gd name="T138" fmla="+- 0 223 -22"/>
                            <a:gd name="T139" fmla="*/ 223 h 255"/>
                            <a:gd name="T140" fmla="+- 0 1858 1787"/>
                            <a:gd name="T141" fmla="*/ T140 w 450"/>
                            <a:gd name="T142" fmla="+- 0 220 -22"/>
                            <a:gd name="T143" fmla="*/ 220 h 255"/>
                            <a:gd name="T144" fmla="+- 0 1809 1787"/>
                            <a:gd name="T145" fmla="*/ T144 w 450"/>
                            <a:gd name="T146" fmla="+- 0 176 -22"/>
                            <a:gd name="T147" fmla="*/ 176 h 255"/>
                            <a:gd name="T148" fmla="+- 0 1787 1787"/>
                            <a:gd name="T149" fmla="*/ T148 w 450"/>
                            <a:gd name="T150" fmla="+- 0 113 -22"/>
                            <a:gd name="T151" fmla="*/ 113 h 255"/>
                            <a:gd name="T152" fmla="+- 0 1787 1787"/>
                            <a:gd name="T153" fmla="*/ T152 w 450"/>
                            <a:gd name="T154" fmla="+- 0 105 -22"/>
                            <a:gd name="T155"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41" y="78"/>
                              </a:lnTo>
                              <a:lnTo>
                                <a:pt x="444" y="86"/>
                              </a:lnTo>
                              <a:lnTo>
                                <a:pt x="450" y="127"/>
                              </a:lnTo>
                              <a:lnTo>
                                <a:pt x="450" y="135"/>
                              </a:lnTo>
                              <a:lnTo>
                                <a:pt x="429" y="198"/>
                              </a:lnTo>
                              <a:lnTo>
                                <a:pt x="380" y="242"/>
                              </a:lnTo>
                              <a:lnTo>
                                <a:pt x="372" y="245"/>
                              </a:lnTo>
                              <a:lnTo>
                                <a:pt x="364" y="248"/>
                              </a:lnTo>
                              <a:lnTo>
                                <a:pt x="323" y="255"/>
                              </a:lnTo>
                              <a:lnTo>
                                <a:pt x="128" y="255"/>
                              </a:lnTo>
                              <a:lnTo>
                                <a:pt x="79" y="245"/>
                              </a:lnTo>
                              <a:lnTo>
                                <a:pt x="71" y="242"/>
                              </a:lnTo>
                              <a:lnTo>
                                <a:pt x="22" y="198"/>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C8B3340" id="Forma libre: forma 360" o:spid="_x0000_s1026" style="position:absolute;margin-left:89.35pt;margin-top:-1.1pt;width:22.5pt;height:12.75pt;z-index:25168904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" path="m,127r,-8l1,110r2,-8l5,94,7,86r3,-8l13,71,38,37r6,-6l50,26r7,-5l64,16,103,2,111,r9,l128,,323,r8,l340,r8,2l356,4r38,17l401,26r40,52l444,86r6,41l450,135r-21,63l380,242r-8,3l364,248r-41,7l128,255,79,245r-8,-3l22,198,,135r,-8xe" filled="f" strokecolor="#99a0a6">
                <v:path arrowok="t" o:connecttype="custom" o:connectlocs="0,66675;0,61595;635,55880;1905,50800;3175,45720;4445,40640;6350,35560;8255,31115;24130,9525;27940,5715;31750,2540;36195,-635;40640,-3810;65405,-12700;70485,-13970;76200,-13970;81280,-13970;205105,-13970;210185,-13970;215900,-13970;220980,-12700;226060,-11430;250190,-635;254635,2540;280035,35560;281940,40640;285750,66675;285750,71755;272415,111760;241300,139700;236220,141605;231140,143510;205105,147955;81280,147955;50165,141605;45085,139700;13970,111760;0,71755;0,66675" o:connectangles="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690073" behindDoc="0" locked="0" layoutInCell="1" allowOverlap="1" wp14:anchorId="20517624" wp14:editId="7D5EBAD1">
                <wp:simplePos x="0" y="0"/>
                <wp:positionH relativeFrom="page">
                  <wp:posOffset>1134745</wp:posOffset>
                </wp:positionH>
                <wp:positionV relativeFrom="paragraph">
                  <wp:posOffset>271780</wp:posOffset>
                </wp:positionV>
                <wp:extent cx="285750" cy="161925"/>
                <wp:effectExtent l="10795" t="11430" r="8255" b="7620"/>
                <wp:wrapNone/>
                <wp:docPr id="359" name="Forma libre: forma 3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825 1787"/>
                            <a:gd name="T21" fmla="*/ T20 w 450"/>
                            <a:gd name="T22" fmla="+- 0 465 428"/>
                            <a:gd name="T23" fmla="*/ 465 h 255"/>
                            <a:gd name="T24" fmla="+- 0 1831 1787"/>
                            <a:gd name="T25" fmla="*/ T24 w 450"/>
                            <a:gd name="T26" fmla="+- 0 459 428"/>
                            <a:gd name="T27" fmla="*/ 459 h 255"/>
                            <a:gd name="T28" fmla="+- 0 1890 1787"/>
                            <a:gd name="T29" fmla="*/ T28 w 450"/>
                            <a:gd name="T30" fmla="+- 0 430 428"/>
                            <a:gd name="T31" fmla="*/ 430 h 255"/>
                            <a:gd name="T32" fmla="+- 0 1907 1787"/>
                            <a:gd name="T33" fmla="*/ T32 w 450"/>
                            <a:gd name="T34" fmla="+- 0 428 428"/>
                            <a:gd name="T35" fmla="*/ 428 h 255"/>
                            <a:gd name="T36" fmla="+- 0 1915 1787"/>
                            <a:gd name="T37" fmla="*/ T36 w 450"/>
                            <a:gd name="T38" fmla="+- 0 428 428"/>
                            <a:gd name="T39" fmla="*/ 428 h 255"/>
                            <a:gd name="T40" fmla="+- 0 2110 1787"/>
                            <a:gd name="T41" fmla="*/ T40 w 450"/>
                            <a:gd name="T42" fmla="+- 0 428 428"/>
                            <a:gd name="T43" fmla="*/ 428 h 255"/>
                            <a:gd name="T44" fmla="+- 0 2118 1787"/>
                            <a:gd name="T45" fmla="*/ T44 w 450"/>
                            <a:gd name="T46" fmla="+- 0 428 428"/>
                            <a:gd name="T47" fmla="*/ 428 h 255"/>
                            <a:gd name="T48" fmla="+- 0 2127 1787"/>
                            <a:gd name="T49" fmla="*/ T48 w 450"/>
                            <a:gd name="T50" fmla="+- 0 428 428"/>
                            <a:gd name="T51" fmla="*/ 428 h 255"/>
                            <a:gd name="T52" fmla="+- 0 2188 1787"/>
                            <a:gd name="T53" fmla="*/ T52 w 450"/>
                            <a:gd name="T54" fmla="+- 0 454 428"/>
                            <a:gd name="T55" fmla="*/ 454 h 255"/>
                            <a:gd name="T56" fmla="+- 0 2200 1787"/>
                            <a:gd name="T57" fmla="*/ T56 w 450"/>
                            <a:gd name="T58" fmla="+- 0 465 428"/>
                            <a:gd name="T59" fmla="*/ 465 h 255"/>
                            <a:gd name="T60" fmla="+- 0 2206 1787"/>
                            <a:gd name="T61" fmla="*/ T60 w 450"/>
                            <a:gd name="T62" fmla="+- 0 471 428"/>
                            <a:gd name="T63" fmla="*/ 471 h 255"/>
                            <a:gd name="T64" fmla="+- 0 2235 1787"/>
                            <a:gd name="T65" fmla="*/ T64 w 450"/>
                            <a:gd name="T66" fmla="+- 0 530 428"/>
                            <a:gd name="T67" fmla="*/ 530 h 255"/>
                            <a:gd name="T68" fmla="+- 0 2237 1787"/>
                            <a:gd name="T69" fmla="*/ T68 w 450"/>
                            <a:gd name="T70" fmla="+- 0 538 428"/>
                            <a:gd name="T71" fmla="*/ 538 h 255"/>
                            <a:gd name="T72" fmla="+- 0 2237 1787"/>
                            <a:gd name="T73" fmla="*/ T72 w 450"/>
                            <a:gd name="T74" fmla="+- 0 547 428"/>
                            <a:gd name="T75" fmla="*/ 547 h 255"/>
                            <a:gd name="T76" fmla="+- 0 2237 1787"/>
                            <a:gd name="T77" fmla="*/ T76 w 450"/>
                            <a:gd name="T78" fmla="+- 0 555 428"/>
                            <a:gd name="T79" fmla="*/ 555 h 255"/>
                            <a:gd name="T80" fmla="+- 0 2237 1787"/>
                            <a:gd name="T81" fmla="*/ T80 w 450"/>
                            <a:gd name="T82" fmla="+- 0 563 428"/>
                            <a:gd name="T83" fmla="*/ 563 h 255"/>
                            <a:gd name="T84" fmla="+- 0 2216 1787"/>
                            <a:gd name="T85" fmla="*/ T84 w 450"/>
                            <a:gd name="T86" fmla="+- 0 626 428"/>
                            <a:gd name="T87" fmla="*/ 626 h 255"/>
                            <a:gd name="T88" fmla="+- 0 2181 1787"/>
                            <a:gd name="T89" fmla="*/ T88 w 450"/>
                            <a:gd name="T90" fmla="+- 0 661 428"/>
                            <a:gd name="T91" fmla="*/ 661 h 255"/>
                            <a:gd name="T92" fmla="+- 0 2174 1787"/>
                            <a:gd name="T93" fmla="*/ T92 w 450"/>
                            <a:gd name="T94" fmla="+- 0 666 428"/>
                            <a:gd name="T95" fmla="*/ 666 h 255"/>
                            <a:gd name="T96" fmla="+- 0 2167 1787"/>
                            <a:gd name="T97" fmla="*/ T96 w 450"/>
                            <a:gd name="T98" fmla="+- 0 670 428"/>
                            <a:gd name="T99" fmla="*/ 670 h 255"/>
                            <a:gd name="T100" fmla="+- 0 2159 1787"/>
                            <a:gd name="T101" fmla="*/ T100 w 450"/>
                            <a:gd name="T102" fmla="+- 0 673 428"/>
                            <a:gd name="T103" fmla="*/ 673 h 255"/>
                            <a:gd name="T104" fmla="+- 0 2151 1787"/>
                            <a:gd name="T105" fmla="*/ T104 w 450"/>
                            <a:gd name="T106" fmla="+- 0 676 428"/>
                            <a:gd name="T107" fmla="*/ 676 h 255"/>
                            <a:gd name="T108" fmla="+- 0 2143 1787"/>
                            <a:gd name="T109" fmla="*/ T108 w 450"/>
                            <a:gd name="T110" fmla="+- 0 679 428"/>
                            <a:gd name="T111" fmla="*/ 679 h 255"/>
                            <a:gd name="T112" fmla="+- 0 2135 1787"/>
                            <a:gd name="T113" fmla="*/ T112 w 450"/>
                            <a:gd name="T114" fmla="+- 0 680 428"/>
                            <a:gd name="T115" fmla="*/ 680 h 255"/>
                            <a:gd name="T116" fmla="+- 0 2127 1787"/>
                            <a:gd name="T117" fmla="*/ T116 w 450"/>
                            <a:gd name="T118" fmla="+- 0 682 428"/>
                            <a:gd name="T119" fmla="*/ 682 h 255"/>
                            <a:gd name="T120" fmla="+- 0 2118 1787"/>
                            <a:gd name="T121" fmla="*/ T120 w 450"/>
                            <a:gd name="T122" fmla="+- 0 683 428"/>
                            <a:gd name="T123" fmla="*/ 683 h 255"/>
                            <a:gd name="T124" fmla="+- 0 2110 1787"/>
                            <a:gd name="T125" fmla="*/ T124 w 450"/>
                            <a:gd name="T126" fmla="+- 0 683 428"/>
                            <a:gd name="T127" fmla="*/ 683 h 255"/>
                            <a:gd name="T128" fmla="+- 0 1915 1787"/>
                            <a:gd name="T129" fmla="*/ T128 w 450"/>
                            <a:gd name="T130" fmla="+- 0 683 428"/>
                            <a:gd name="T131" fmla="*/ 683 h 255"/>
                            <a:gd name="T132" fmla="+- 0 1907 1787"/>
                            <a:gd name="T133" fmla="*/ T132 w 450"/>
                            <a:gd name="T134" fmla="+- 0 683 428"/>
                            <a:gd name="T135" fmla="*/ 683 h 255"/>
                            <a:gd name="T136" fmla="+- 0 1898 1787"/>
                            <a:gd name="T137" fmla="*/ T136 w 450"/>
                            <a:gd name="T138" fmla="+- 0 682 428"/>
                            <a:gd name="T139" fmla="*/ 682 h 255"/>
                            <a:gd name="T140" fmla="+- 0 1890 1787"/>
                            <a:gd name="T141" fmla="*/ T140 w 450"/>
                            <a:gd name="T142" fmla="+- 0 680 428"/>
                            <a:gd name="T143" fmla="*/ 680 h 255"/>
                            <a:gd name="T144" fmla="+- 0 1882 1787"/>
                            <a:gd name="T145" fmla="*/ T144 w 450"/>
                            <a:gd name="T146" fmla="+- 0 679 428"/>
                            <a:gd name="T147" fmla="*/ 679 h 255"/>
                            <a:gd name="T148" fmla="+- 0 1874 1787"/>
                            <a:gd name="T149" fmla="*/ T148 w 450"/>
                            <a:gd name="T150" fmla="+- 0 676 428"/>
                            <a:gd name="T151" fmla="*/ 676 h 255"/>
                            <a:gd name="T152" fmla="+- 0 1866 1787"/>
                            <a:gd name="T153" fmla="*/ T152 w 450"/>
                            <a:gd name="T154" fmla="+- 0 673 428"/>
                            <a:gd name="T155" fmla="*/ 673 h 255"/>
                            <a:gd name="T156" fmla="+- 0 1858 1787"/>
                            <a:gd name="T157" fmla="*/ T156 w 450"/>
                            <a:gd name="T158" fmla="+- 0 670 428"/>
                            <a:gd name="T159" fmla="*/ 670 h 255"/>
                            <a:gd name="T160" fmla="+- 0 1851 1787"/>
                            <a:gd name="T161" fmla="*/ T160 w 450"/>
                            <a:gd name="T162" fmla="+- 0 666 428"/>
                            <a:gd name="T163" fmla="*/ 666 h 255"/>
                            <a:gd name="T164" fmla="+- 0 1844 1787"/>
                            <a:gd name="T165" fmla="*/ T164 w 450"/>
                            <a:gd name="T166" fmla="+- 0 661 428"/>
                            <a:gd name="T167" fmla="*/ 661 h 255"/>
                            <a:gd name="T168" fmla="+- 0 1837 1787"/>
                            <a:gd name="T169" fmla="*/ T168 w 450"/>
                            <a:gd name="T170" fmla="+- 0 656 428"/>
                            <a:gd name="T171" fmla="*/ 656 h 255"/>
                            <a:gd name="T172" fmla="+- 0 1797 1787"/>
                            <a:gd name="T173" fmla="*/ T172 w 450"/>
                            <a:gd name="T174" fmla="+- 0 604 428"/>
                            <a:gd name="T175" fmla="*/ 604 h 255"/>
                            <a:gd name="T176" fmla="+- 0 1787 1787"/>
                            <a:gd name="T177" fmla="*/ T176 w 450"/>
                            <a:gd name="T178" fmla="+- 0 563 428"/>
                            <a:gd name="T179" fmla="*/ 563 h 255"/>
                            <a:gd name="T180" fmla="+- 0 1787 1787"/>
                            <a:gd name="T181" fmla="*/ T180 w 450"/>
                            <a:gd name="T182" fmla="+- 0 555 428"/>
                            <a:gd name="T183"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450" h="255">
                              <a:moveTo>
                                <a:pt x="0" y="127"/>
                              </a:moveTo>
                              <a:lnTo>
                                <a:pt x="0" y="119"/>
                              </a:lnTo>
                              <a:lnTo>
                                <a:pt x="1" y="110"/>
                              </a:lnTo>
                              <a:lnTo>
                                <a:pt x="3" y="102"/>
                              </a:lnTo>
                              <a:lnTo>
                                <a:pt x="5" y="94"/>
                              </a:lnTo>
                              <a:lnTo>
                                <a:pt x="38" y="37"/>
                              </a:lnTo>
                              <a:lnTo>
                                <a:pt x="44" y="31"/>
                              </a:lnTo>
                              <a:lnTo>
                                <a:pt x="103" y="2"/>
                              </a:lnTo>
                              <a:lnTo>
                                <a:pt x="120" y="0"/>
                              </a:lnTo>
                              <a:lnTo>
                                <a:pt x="128" y="0"/>
                              </a:lnTo>
                              <a:lnTo>
                                <a:pt x="323" y="0"/>
                              </a:lnTo>
                              <a:lnTo>
                                <a:pt x="331" y="0"/>
                              </a:lnTo>
                              <a:lnTo>
                                <a:pt x="340" y="0"/>
                              </a:lnTo>
                              <a:lnTo>
                                <a:pt x="401" y="26"/>
                              </a:lnTo>
                              <a:lnTo>
                                <a:pt x="413" y="37"/>
                              </a:lnTo>
                              <a:lnTo>
                                <a:pt x="419" y="43"/>
                              </a:lnTo>
                              <a:lnTo>
                                <a:pt x="448" y="102"/>
                              </a:lnTo>
                              <a:lnTo>
                                <a:pt x="450" y="110"/>
                              </a:lnTo>
                              <a:lnTo>
                                <a:pt x="450" y="119"/>
                              </a:lnTo>
                              <a:lnTo>
                                <a:pt x="450" y="127"/>
                              </a:lnTo>
                              <a:lnTo>
                                <a:pt x="450" y="135"/>
                              </a:lnTo>
                              <a:lnTo>
                                <a:pt x="429" y="198"/>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F45B4D6" id="Forma libre: forma 359" o:spid="_x0000_s1026" style="position:absolute;margin-left:89.35pt;margin-top:21.4pt;width:22.5pt;height:12.75pt;z-index:25169007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" path="m,127r,-8l1,110r2,-8l5,94,38,37r6,-6l103,2,120,r8,l323,r8,l340,r61,26l413,37r6,6l448,102r2,8l450,119r,8l450,135r-21,63l394,233r-7,5l380,242r-8,3l364,248r-8,3l348,252r-8,2l331,255r-8,l128,255r-8,l111,254r-8,-2l95,251r-8,-3l79,245r-8,-3l64,238r-7,-5l50,228,10,176,,135r,-8xe" filled="f" strokecolor="#99a0a6">
                <v:path arrowok="t" o:connecttype="custom" o:connectlocs="0,352425;0,347345;635,341630;1905,336550;3175,331470;24130,295275;27940,291465;65405,273050;76200,271780;81280,271780;205105,271780;210185,271780;215900,271780;254635,288290;262255,295275;266065,299085;284480,336550;285750,341630;285750,347345;285750,352425;285750,357505;272415,397510;250190,419735;245745,422910;241300,425450;236220,427355;231140,429260;226060,431165;220980,431800;215900,433070;210185,433705;205105,433705;81280,433705;76200,433705;70485,433070;65405,431800;60325,431165;55245,429260;50165,427355;45085,425450;40640,422910;36195,419735;31750,416560;6350,383540;0,357505;0,352425" o:connectangles="0,0,0,0,0,0,0,0,0,0,0,0,0,0,0,0,0,0,0,0,0,0,0,0,0,0,0,0,0,0,0,0,0,0,0,0,0,0,0,0,0,0,0,0,0,0"/>
                <w10:wrap anchorx="page"/>
              </v:shape>
            </w:pict>
          </mc:Fallback>
        </mc:AlternateContent>
      </w:r>
      <w:r w:rsidRPr="00833E24">
        <w:rPr>
          <w:rFonts w:ascii="Gill Sans MT" w:hAnsi="Gill Sans MT"/>
          <w:color w:val="202024"/>
          <w:w w:val="110"/>
          <w:sz w:val="21"/>
          <w:lang w:val="es-ES"/>
        </w:rPr>
        <w:t>Tecnología</w:t>
      </w:r>
      <w:r w:rsidRPr="00833E24">
        <w:rPr>
          <w:rFonts w:ascii="Gill Sans MT" w:hAnsi="Gill Sans MT"/>
          <w:color w:val="202024"/>
          <w:spacing w:val="23"/>
          <w:w w:val="110"/>
          <w:sz w:val="21"/>
          <w:lang w:val="es-ES"/>
        </w:rPr>
        <w:t xml:space="preserve"> </w:t>
      </w:r>
      <w:r w:rsidRPr="00833E24">
        <w:rPr>
          <w:rFonts w:ascii="Gill Sans MT" w:hAnsi="Gill Sans MT"/>
          <w:color w:val="202024"/>
          <w:w w:val="110"/>
          <w:sz w:val="21"/>
          <w:lang w:val="es-ES"/>
        </w:rPr>
        <w:t>en</w:t>
      </w:r>
      <w:r w:rsidRPr="00833E24">
        <w:rPr>
          <w:rFonts w:ascii="Gill Sans MT" w:hAnsi="Gill Sans MT"/>
          <w:color w:val="202024"/>
          <w:spacing w:val="21"/>
          <w:w w:val="110"/>
          <w:sz w:val="21"/>
          <w:lang w:val="es-ES"/>
        </w:rPr>
        <w:t xml:space="preserve"> </w:t>
      </w:r>
      <w:r w:rsidRPr="00833E24">
        <w:rPr>
          <w:rFonts w:ascii="Gill Sans MT" w:hAnsi="Gill Sans MT"/>
          <w:color w:val="202024"/>
          <w:w w:val="110"/>
          <w:sz w:val="21"/>
          <w:lang w:val="es-ES"/>
        </w:rPr>
        <w:t>Contabilidad</w:t>
      </w:r>
      <w:r w:rsidRPr="00833E24">
        <w:rPr>
          <w:rFonts w:ascii="Gill Sans MT" w:hAnsi="Gill Sans MT"/>
          <w:color w:val="202024"/>
          <w:spacing w:val="17"/>
          <w:w w:val="110"/>
          <w:sz w:val="21"/>
          <w:lang w:val="es-ES"/>
        </w:rPr>
        <w:t xml:space="preserve"> </w:t>
      </w:r>
      <w:r w:rsidRPr="00833E24">
        <w:rPr>
          <w:rFonts w:ascii="Gill Sans MT" w:hAnsi="Gill Sans MT"/>
          <w:color w:val="202024"/>
          <w:w w:val="110"/>
          <w:sz w:val="21"/>
          <w:lang w:val="es-ES"/>
        </w:rPr>
        <w:t>y</w:t>
      </w:r>
      <w:r w:rsidRPr="00833E24">
        <w:rPr>
          <w:rFonts w:ascii="Gill Sans MT" w:hAnsi="Gill Sans MT"/>
          <w:color w:val="202024"/>
          <w:spacing w:val="24"/>
          <w:w w:val="110"/>
          <w:sz w:val="21"/>
          <w:lang w:val="es-ES"/>
        </w:rPr>
        <w:t xml:space="preserve"> </w:t>
      </w:r>
      <w:r w:rsidRPr="00833E24">
        <w:rPr>
          <w:rFonts w:ascii="Gill Sans MT" w:hAnsi="Gill Sans MT"/>
          <w:color w:val="202024"/>
          <w:w w:val="110"/>
          <w:sz w:val="21"/>
          <w:lang w:val="es-ES"/>
        </w:rPr>
        <w:t>Finanzas</w:t>
      </w:r>
      <w:r w:rsidRPr="00833E24">
        <w:rPr>
          <w:rFonts w:ascii="Gill Sans MT" w:hAnsi="Gill Sans MT"/>
          <w:color w:val="202024"/>
          <w:spacing w:val="-62"/>
          <w:w w:val="110"/>
          <w:sz w:val="21"/>
          <w:lang w:val="es-ES"/>
        </w:rPr>
        <w:t xml:space="preserve"> </w:t>
      </w:r>
      <w:r w:rsidRPr="00833E24">
        <w:rPr>
          <w:rFonts w:ascii="Gill Sans MT" w:hAnsi="Gill Sans MT"/>
          <w:color w:val="202024"/>
          <w:w w:val="110"/>
          <w:sz w:val="21"/>
          <w:lang w:val="es-ES"/>
        </w:rPr>
        <w:t>Tecnología</w:t>
      </w:r>
      <w:r w:rsidRPr="00833E24">
        <w:rPr>
          <w:rFonts w:ascii="Gill Sans MT" w:hAnsi="Gill Sans MT"/>
          <w:color w:val="202024"/>
          <w:spacing w:val="-5"/>
          <w:w w:val="110"/>
          <w:sz w:val="21"/>
          <w:lang w:val="es-ES"/>
        </w:rPr>
        <w:t xml:space="preserve"> </w:t>
      </w:r>
      <w:r w:rsidRPr="00833E24">
        <w:rPr>
          <w:rFonts w:ascii="Gill Sans MT" w:hAnsi="Gill Sans MT"/>
          <w:color w:val="202024"/>
          <w:w w:val="110"/>
          <w:sz w:val="21"/>
          <w:lang w:val="es-ES"/>
        </w:rPr>
        <w:t>en</w:t>
      </w:r>
      <w:r w:rsidRPr="00833E24">
        <w:rPr>
          <w:rFonts w:ascii="Gill Sans MT" w:hAnsi="Gill Sans MT"/>
          <w:color w:val="202024"/>
          <w:spacing w:val="-7"/>
          <w:w w:val="110"/>
          <w:sz w:val="21"/>
          <w:lang w:val="es-ES"/>
        </w:rPr>
        <w:t xml:space="preserve"> </w:t>
      </w:r>
      <w:r w:rsidRPr="00833E24">
        <w:rPr>
          <w:rFonts w:ascii="Gill Sans MT" w:hAnsi="Gill Sans MT"/>
          <w:color w:val="202024"/>
          <w:w w:val="110"/>
          <w:sz w:val="21"/>
          <w:lang w:val="es-ES"/>
        </w:rPr>
        <w:t>Gestión</w:t>
      </w:r>
      <w:r w:rsidRPr="00833E24">
        <w:rPr>
          <w:rFonts w:ascii="Gill Sans MT" w:hAnsi="Gill Sans MT"/>
          <w:color w:val="202024"/>
          <w:spacing w:val="-6"/>
          <w:w w:val="110"/>
          <w:sz w:val="21"/>
          <w:lang w:val="es-ES"/>
        </w:rPr>
        <w:t xml:space="preserve"> </w:t>
      </w:r>
      <w:r w:rsidRPr="00833E24">
        <w:rPr>
          <w:rFonts w:ascii="Gill Sans MT" w:hAnsi="Gill Sans MT"/>
          <w:color w:val="202024"/>
          <w:w w:val="110"/>
          <w:sz w:val="21"/>
          <w:lang w:val="es-ES"/>
        </w:rPr>
        <w:t>Financiera</w:t>
      </w:r>
    </w:p>
    <w:p w14:paraId="4A4D5F19" w14:textId="77777777" w:rsidR="00833E24" w:rsidRPr="00833E24" w:rsidRDefault="00833E24" w:rsidP="00833E24">
      <w:pPr>
        <w:pStyle w:val="Textoindependiente"/>
        <w:spacing w:before="5"/>
        <w:rPr>
          <w:rFonts w:ascii="Gill Sans MT"/>
          <w:sz w:val="21"/>
          <w:lang w:val="es-ES"/>
        </w:rPr>
      </w:pPr>
    </w:p>
    <w:p w14:paraId="15462477" w14:textId="77777777" w:rsidR="00833E24" w:rsidRPr="00833E24" w:rsidRDefault="00833E24" w:rsidP="000956B7">
      <w:pPr>
        <w:pStyle w:val="Prrafodelista"/>
        <w:numPr>
          <w:ilvl w:val="0"/>
          <w:numId w:val="26"/>
        </w:numPr>
      </w:pPr>
      <w:r w:rsidRPr="00833E24">
        <w:rPr>
          <w:w w:val="115"/>
        </w:rPr>
        <w:t>Que</w:t>
      </w:r>
      <w:r w:rsidRPr="00833E24">
        <w:rPr>
          <w:spacing w:val="5"/>
          <w:w w:val="115"/>
        </w:rPr>
        <w:t xml:space="preserve"> </w:t>
      </w:r>
      <w:r w:rsidRPr="00833E24">
        <w:rPr>
          <w:w w:val="115"/>
        </w:rPr>
        <w:t>programa</w:t>
      </w:r>
      <w:r w:rsidRPr="00833E24">
        <w:rPr>
          <w:spacing w:val="5"/>
          <w:w w:val="115"/>
        </w:rPr>
        <w:t xml:space="preserve"> </w:t>
      </w:r>
      <w:r w:rsidRPr="00833E24">
        <w:rPr>
          <w:w w:val="115"/>
        </w:rPr>
        <w:t>de</w:t>
      </w:r>
      <w:r w:rsidRPr="00833E24">
        <w:rPr>
          <w:spacing w:val="5"/>
          <w:w w:val="115"/>
        </w:rPr>
        <w:t xml:space="preserve"> </w:t>
      </w:r>
      <w:r w:rsidRPr="00833E24">
        <w:rPr>
          <w:w w:val="115"/>
        </w:rPr>
        <w:t>posgrado</w:t>
      </w:r>
      <w:r w:rsidRPr="00833E24">
        <w:rPr>
          <w:spacing w:val="5"/>
          <w:w w:val="115"/>
        </w:rPr>
        <w:t xml:space="preserve"> </w:t>
      </w:r>
      <w:r w:rsidRPr="00833E24">
        <w:rPr>
          <w:w w:val="115"/>
        </w:rPr>
        <w:t>cursa?</w:t>
      </w:r>
    </w:p>
    <w:p w14:paraId="3EF1AFAA" w14:textId="77777777" w:rsidR="00833E24" w:rsidRPr="00833E24" w:rsidRDefault="00833E24" w:rsidP="00833E24">
      <w:pPr>
        <w:pStyle w:val="Textoindependiente"/>
        <w:spacing w:before="1"/>
        <w:rPr>
          <w:sz w:val="23"/>
          <w:lang w:val="es-ES"/>
        </w:rPr>
      </w:pPr>
    </w:p>
    <w:p w14:paraId="58ECDCB5" w14:textId="77777777" w:rsidR="00833E24" w:rsidRPr="00833E24" w:rsidRDefault="00833E24" w:rsidP="00833E24">
      <w:pPr>
        <w:spacing w:before="1"/>
        <w:ind w:left="604"/>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11DBDE54" w14:textId="77777777" w:rsidR="00833E24" w:rsidRPr="00833E24" w:rsidRDefault="00833E24" w:rsidP="00833E24">
      <w:pPr>
        <w:pStyle w:val="Textoindependiente"/>
        <w:spacing w:before="4"/>
        <w:rPr>
          <w:rFonts w:ascii="Gill Sans MT"/>
          <w:i/>
          <w:sz w:val="31"/>
          <w:lang w:val="es-ES"/>
        </w:rPr>
      </w:pPr>
    </w:p>
    <w:p w14:paraId="3AECF670" w14:textId="7C70ADDA" w:rsidR="00833E24" w:rsidRPr="00833E24" w:rsidRDefault="00833E24" w:rsidP="00833E24">
      <w:pPr>
        <w:spacing w:before="1"/>
        <w:ind w:left="1216"/>
        <w:rPr>
          <w:rFonts w:ascii="Gill Sans MT"/>
          <w:sz w:val="21"/>
          <w:lang w:val="es-ES"/>
        </w:rPr>
      </w:pPr>
      <w:r>
        <w:rPr>
          <w:rFonts w:ascii="Calibri"/>
          <w:noProof/>
        </w:rPr>
        <mc:AlternateContent>
          <mc:Choice Requires="wps">
            <w:drawing>
              <wp:anchor distT="0" distB="0" distL="114300" distR="114300" simplePos="0" relativeHeight="251691097" behindDoc="0" locked="0" layoutInCell="1" allowOverlap="1" wp14:anchorId="702E0D41" wp14:editId="079F118B">
                <wp:simplePos x="0" y="0"/>
                <wp:positionH relativeFrom="page">
                  <wp:posOffset>1134745</wp:posOffset>
                </wp:positionH>
                <wp:positionV relativeFrom="paragraph">
                  <wp:posOffset>-13335</wp:posOffset>
                </wp:positionV>
                <wp:extent cx="285750" cy="161925"/>
                <wp:effectExtent l="10795" t="12065" r="8255" b="6985"/>
                <wp:wrapNone/>
                <wp:docPr id="358" name="Forma libre: forma 3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6 -21"/>
                            <a:gd name="T3" fmla="*/ 106 h 255"/>
                            <a:gd name="T4" fmla="+- 0 1787 1787"/>
                            <a:gd name="T5" fmla="*/ T4 w 450"/>
                            <a:gd name="T6" fmla="+- 0 98 -21"/>
                            <a:gd name="T7" fmla="*/ 98 h 255"/>
                            <a:gd name="T8" fmla="+- 0 1788 1787"/>
                            <a:gd name="T9" fmla="*/ T8 w 450"/>
                            <a:gd name="T10" fmla="+- 0 89 -21"/>
                            <a:gd name="T11" fmla="*/ 89 h 255"/>
                            <a:gd name="T12" fmla="+- 0 1790 1787"/>
                            <a:gd name="T13" fmla="*/ T12 w 450"/>
                            <a:gd name="T14" fmla="+- 0 81 -21"/>
                            <a:gd name="T15" fmla="*/ 81 h 255"/>
                            <a:gd name="T16" fmla="+- 0 1792 1787"/>
                            <a:gd name="T17" fmla="*/ T16 w 450"/>
                            <a:gd name="T18" fmla="+- 0 73 -21"/>
                            <a:gd name="T19" fmla="*/ 73 h 255"/>
                            <a:gd name="T20" fmla="+- 0 1825 1787"/>
                            <a:gd name="T21" fmla="*/ T20 w 450"/>
                            <a:gd name="T22" fmla="+- 0 16 -21"/>
                            <a:gd name="T23" fmla="*/ 16 h 255"/>
                            <a:gd name="T24" fmla="+- 0 1831 1787"/>
                            <a:gd name="T25" fmla="*/ T24 w 450"/>
                            <a:gd name="T26" fmla="+- 0 10 -21"/>
                            <a:gd name="T27" fmla="*/ 10 h 255"/>
                            <a:gd name="T28" fmla="+- 0 1890 1787"/>
                            <a:gd name="T29" fmla="*/ T28 w 450"/>
                            <a:gd name="T30" fmla="+- 0 -19 -21"/>
                            <a:gd name="T31" fmla="*/ -19 h 255"/>
                            <a:gd name="T32" fmla="+- 0 1915 1787"/>
                            <a:gd name="T33" fmla="*/ T32 w 450"/>
                            <a:gd name="T34" fmla="+- 0 -21 -21"/>
                            <a:gd name="T35" fmla="*/ -21 h 255"/>
                            <a:gd name="T36" fmla="+- 0 2110 1787"/>
                            <a:gd name="T37" fmla="*/ T36 w 450"/>
                            <a:gd name="T38" fmla="+- 0 -21 -21"/>
                            <a:gd name="T39" fmla="*/ -21 h 255"/>
                            <a:gd name="T40" fmla="+- 0 2174 1787"/>
                            <a:gd name="T41" fmla="*/ T40 w 450"/>
                            <a:gd name="T42" fmla="+- 0 -5 -21"/>
                            <a:gd name="T43" fmla="*/ -5 h 255"/>
                            <a:gd name="T44" fmla="+- 0 2221 1787"/>
                            <a:gd name="T45" fmla="*/ T44 w 450"/>
                            <a:gd name="T46" fmla="+- 0 42 -21"/>
                            <a:gd name="T47" fmla="*/ 42 h 255"/>
                            <a:gd name="T48" fmla="+- 0 2235 1787"/>
                            <a:gd name="T49" fmla="*/ T48 w 450"/>
                            <a:gd name="T50" fmla="+- 0 81 -21"/>
                            <a:gd name="T51" fmla="*/ 81 h 255"/>
                            <a:gd name="T52" fmla="+- 0 2237 1787"/>
                            <a:gd name="T53" fmla="*/ T52 w 450"/>
                            <a:gd name="T54" fmla="+- 0 89 -21"/>
                            <a:gd name="T55" fmla="*/ 89 h 255"/>
                            <a:gd name="T56" fmla="+- 0 2237 1787"/>
                            <a:gd name="T57" fmla="*/ T56 w 450"/>
                            <a:gd name="T58" fmla="+- 0 98 -21"/>
                            <a:gd name="T59" fmla="*/ 98 h 255"/>
                            <a:gd name="T60" fmla="+- 0 2237 1787"/>
                            <a:gd name="T61" fmla="*/ T60 w 450"/>
                            <a:gd name="T62" fmla="+- 0 106 -21"/>
                            <a:gd name="T63" fmla="*/ 106 h 255"/>
                            <a:gd name="T64" fmla="+- 0 2237 1787"/>
                            <a:gd name="T65" fmla="*/ T64 w 450"/>
                            <a:gd name="T66" fmla="+- 0 114 -21"/>
                            <a:gd name="T67" fmla="*/ 114 h 255"/>
                            <a:gd name="T68" fmla="+- 0 2237 1787"/>
                            <a:gd name="T69" fmla="*/ T68 w 450"/>
                            <a:gd name="T70" fmla="+- 0 123 -21"/>
                            <a:gd name="T71" fmla="*/ 123 h 255"/>
                            <a:gd name="T72" fmla="+- 0 2235 1787"/>
                            <a:gd name="T73" fmla="*/ T72 w 450"/>
                            <a:gd name="T74" fmla="+- 0 131 -21"/>
                            <a:gd name="T75" fmla="*/ 131 h 255"/>
                            <a:gd name="T76" fmla="+- 0 2233 1787"/>
                            <a:gd name="T77" fmla="*/ T76 w 450"/>
                            <a:gd name="T78" fmla="+- 0 139 -21"/>
                            <a:gd name="T79" fmla="*/ 139 h 255"/>
                            <a:gd name="T80" fmla="+- 0 2231 1787"/>
                            <a:gd name="T81" fmla="*/ T80 w 450"/>
                            <a:gd name="T82" fmla="+- 0 147 -21"/>
                            <a:gd name="T83" fmla="*/ 147 h 255"/>
                            <a:gd name="T84" fmla="+- 0 2228 1787"/>
                            <a:gd name="T85" fmla="*/ T84 w 450"/>
                            <a:gd name="T86" fmla="+- 0 155 -21"/>
                            <a:gd name="T87" fmla="*/ 155 h 255"/>
                            <a:gd name="T88" fmla="+- 0 2225 1787"/>
                            <a:gd name="T89" fmla="*/ T88 w 450"/>
                            <a:gd name="T90" fmla="+- 0 163 -21"/>
                            <a:gd name="T91" fmla="*/ 163 h 255"/>
                            <a:gd name="T92" fmla="+- 0 2221 1787"/>
                            <a:gd name="T93" fmla="*/ T92 w 450"/>
                            <a:gd name="T94" fmla="+- 0 170 -21"/>
                            <a:gd name="T95" fmla="*/ 170 h 255"/>
                            <a:gd name="T96" fmla="+- 0 2216 1787"/>
                            <a:gd name="T97" fmla="*/ T96 w 450"/>
                            <a:gd name="T98" fmla="+- 0 177 -21"/>
                            <a:gd name="T99" fmla="*/ 177 h 255"/>
                            <a:gd name="T100" fmla="+- 0 2211 1787"/>
                            <a:gd name="T101" fmla="*/ T100 w 450"/>
                            <a:gd name="T102" fmla="+- 0 184 -21"/>
                            <a:gd name="T103" fmla="*/ 184 h 255"/>
                            <a:gd name="T104" fmla="+- 0 2181 1787"/>
                            <a:gd name="T105" fmla="*/ T104 w 450"/>
                            <a:gd name="T106" fmla="+- 0 212 -21"/>
                            <a:gd name="T107" fmla="*/ 212 h 255"/>
                            <a:gd name="T108" fmla="+- 0 2174 1787"/>
                            <a:gd name="T109" fmla="*/ T108 w 450"/>
                            <a:gd name="T110" fmla="+- 0 217 -21"/>
                            <a:gd name="T111" fmla="*/ 217 h 255"/>
                            <a:gd name="T112" fmla="+- 0 2167 1787"/>
                            <a:gd name="T113" fmla="*/ T112 w 450"/>
                            <a:gd name="T114" fmla="+- 0 221 -21"/>
                            <a:gd name="T115" fmla="*/ 221 h 255"/>
                            <a:gd name="T116" fmla="+- 0 2159 1787"/>
                            <a:gd name="T117" fmla="*/ T116 w 450"/>
                            <a:gd name="T118" fmla="+- 0 224 -21"/>
                            <a:gd name="T119" fmla="*/ 224 h 255"/>
                            <a:gd name="T120" fmla="+- 0 2151 1787"/>
                            <a:gd name="T121" fmla="*/ T120 w 450"/>
                            <a:gd name="T122" fmla="+- 0 227 -21"/>
                            <a:gd name="T123" fmla="*/ 227 h 255"/>
                            <a:gd name="T124" fmla="+- 0 2143 1787"/>
                            <a:gd name="T125" fmla="*/ T124 w 450"/>
                            <a:gd name="T126" fmla="+- 0 230 -21"/>
                            <a:gd name="T127" fmla="*/ 230 h 255"/>
                            <a:gd name="T128" fmla="+- 0 2135 1787"/>
                            <a:gd name="T129" fmla="*/ T128 w 450"/>
                            <a:gd name="T130" fmla="+- 0 231 -21"/>
                            <a:gd name="T131" fmla="*/ 231 h 255"/>
                            <a:gd name="T132" fmla="+- 0 2127 1787"/>
                            <a:gd name="T133" fmla="*/ T132 w 450"/>
                            <a:gd name="T134" fmla="+- 0 233 -21"/>
                            <a:gd name="T135" fmla="*/ 233 h 255"/>
                            <a:gd name="T136" fmla="+- 0 2118 1787"/>
                            <a:gd name="T137" fmla="*/ T136 w 450"/>
                            <a:gd name="T138" fmla="+- 0 234 -21"/>
                            <a:gd name="T139" fmla="*/ 234 h 255"/>
                            <a:gd name="T140" fmla="+- 0 2110 1787"/>
                            <a:gd name="T141" fmla="*/ T140 w 450"/>
                            <a:gd name="T142" fmla="+- 0 234 -21"/>
                            <a:gd name="T143" fmla="*/ 234 h 255"/>
                            <a:gd name="T144" fmla="+- 0 1915 1787"/>
                            <a:gd name="T145" fmla="*/ T144 w 450"/>
                            <a:gd name="T146" fmla="+- 0 234 -21"/>
                            <a:gd name="T147" fmla="*/ 234 h 255"/>
                            <a:gd name="T148" fmla="+- 0 1907 1787"/>
                            <a:gd name="T149" fmla="*/ T148 w 450"/>
                            <a:gd name="T150" fmla="+- 0 234 -21"/>
                            <a:gd name="T151" fmla="*/ 234 h 255"/>
                            <a:gd name="T152" fmla="+- 0 1898 1787"/>
                            <a:gd name="T153" fmla="*/ T152 w 450"/>
                            <a:gd name="T154" fmla="+- 0 233 -21"/>
                            <a:gd name="T155" fmla="*/ 233 h 255"/>
                            <a:gd name="T156" fmla="+- 0 1890 1787"/>
                            <a:gd name="T157" fmla="*/ T156 w 450"/>
                            <a:gd name="T158" fmla="+- 0 231 -21"/>
                            <a:gd name="T159" fmla="*/ 231 h 255"/>
                            <a:gd name="T160" fmla="+- 0 1882 1787"/>
                            <a:gd name="T161" fmla="*/ T160 w 450"/>
                            <a:gd name="T162" fmla="+- 0 230 -21"/>
                            <a:gd name="T163" fmla="*/ 230 h 255"/>
                            <a:gd name="T164" fmla="+- 0 1874 1787"/>
                            <a:gd name="T165" fmla="*/ T164 w 450"/>
                            <a:gd name="T166" fmla="+- 0 227 -21"/>
                            <a:gd name="T167" fmla="*/ 227 h 255"/>
                            <a:gd name="T168" fmla="+- 0 1866 1787"/>
                            <a:gd name="T169" fmla="*/ T168 w 450"/>
                            <a:gd name="T170" fmla="+- 0 224 -21"/>
                            <a:gd name="T171" fmla="*/ 224 h 255"/>
                            <a:gd name="T172" fmla="+- 0 1858 1787"/>
                            <a:gd name="T173" fmla="*/ T172 w 450"/>
                            <a:gd name="T174" fmla="+- 0 221 -21"/>
                            <a:gd name="T175" fmla="*/ 221 h 255"/>
                            <a:gd name="T176" fmla="+- 0 1851 1787"/>
                            <a:gd name="T177" fmla="*/ T176 w 450"/>
                            <a:gd name="T178" fmla="+- 0 217 -21"/>
                            <a:gd name="T179" fmla="*/ 217 h 255"/>
                            <a:gd name="T180" fmla="+- 0 1844 1787"/>
                            <a:gd name="T181" fmla="*/ T180 w 450"/>
                            <a:gd name="T182" fmla="+- 0 212 -21"/>
                            <a:gd name="T183" fmla="*/ 212 h 255"/>
                            <a:gd name="T184" fmla="+- 0 1837 1787"/>
                            <a:gd name="T185" fmla="*/ T184 w 450"/>
                            <a:gd name="T186" fmla="+- 0 207 -21"/>
                            <a:gd name="T187" fmla="*/ 207 h 255"/>
                            <a:gd name="T188" fmla="+- 0 1809 1787"/>
                            <a:gd name="T189" fmla="*/ T188 w 450"/>
                            <a:gd name="T190" fmla="+- 0 177 -21"/>
                            <a:gd name="T191" fmla="*/ 177 h 255"/>
                            <a:gd name="T192" fmla="+- 0 1804 1787"/>
                            <a:gd name="T193" fmla="*/ T192 w 450"/>
                            <a:gd name="T194" fmla="+- 0 170 -21"/>
                            <a:gd name="T195" fmla="*/ 170 h 255"/>
                            <a:gd name="T196" fmla="+- 0 1800 1787"/>
                            <a:gd name="T197" fmla="*/ T196 w 450"/>
                            <a:gd name="T198" fmla="+- 0 163 -21"/>
                            <a:gd name="T199" fmla="*/ 163 h 255"/>
                            <a:gd name="T200" fmla="+- 0 1797 1787"/>
                            <a:gd name="T201" fmla="*/ T200 w 450"/>
                            <a:gd name="T202" fmla="+- 0 155 -21"/>
                            <a:gd name="T203" fmla="*/ 155 h 255"/>
                            <a:gd name="T204" fmla="+- 0 1794 1787"/>
                            <a:gd name="T205" fmla="*/ T204 w 450"/>
                            <a:gd name="T206" fmla="+- 0 147 -21"/>
                            <a:gd name="T207" fmla="*/ 147 h 255"/>
                            <a:gd name="T208" fmla="+- 0 1792 1787"/>
                            <a:gd name="T209" fmla="*/ T208 w 450"/>
                            <a:gd name="T210" fmla="+- 0 139 -21"/>
                            <a:gd name="T211" fmla="*/ 139 h 255"/>
                            <a:gd name="T212" fmla="+- 0 1790 1787"/>
                            <a:gd name="T213" fmla="*/ T212 w 450"/>
                            <a:gd name="T214" fmla="+- 0 131 -21"/>
                            <a:gd name="T215" fmla="*/ 131 h 255"/>
                            <a:gd name="T216" fmla="+- 0 1788 1787"/>
                            <a:gd name="T217" fmla="*/ T216 w 450"/>
                            <a:gd name="T218" fmla="+- 0 123 -21"/>
                            <a:gd name="T219" fmla="*/ 123 h 255"/>
                            <a:gd name="T220" fmla="+- 0 1787 1787"/>
                            <a:gd name="T221" fmla="*/ T220 w 450"/>
                            <a:gd name="T222" fmla="+- 0 114 -21"/>
                            <a:gd name="T223" fmla="*/ 114 h 255"/>
                            <a:gd name="T224" fmla="+- 0 1787 1787"/>
                            <a:gd name="T225" fmla="*/ T224 w 450"/>
                            <a:gd name="T226" fmla="+- 0 106 -21"/>
                            <a:gd name="T227" fmla="*/ 1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450" h="255">
                              <a:moveTo>
                                <a:pt x="0" y="127"/>
                              </a:moveTo>
                              <a:lnTo>
                                <a:pt x="0" y="119"/>
                              </a:lnTo>
                              <a:lnTo>
                                <a:pt x="1" y="110"/>
                              </a:lnTo>
                              <a:lnTo>
                                <a:pt x="3" y="102"/>
                              </a:lnTo>
                              <a:lnTo>
                                <a:pt x="5" y="94"/>
                              </a:lnTo>
                              <a:lnTo>
                                <a:pt x="38" y="37"/>
                              </a:lnTo>
                              <a:lnTo>
                                <a:pt x="44" y="31"/>
                              </a:lnTo>
                              <a:lnTo>
                                <a:pt x="103" y="2"/>
                              </a:lnTo>
                              <a:lnTo>
                                <a:pt x="128" y="0"/>
                              </a:lnTo>
                              <a:lnTo>
                                <a:pt x="323" y="0"/>
                              </a:lnTo>
                              <a:lnTo>
                                <a:pt x="387" y="1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434" y="191"/>
                              </a:lnTo>
                              <a:lnTo>
                                <a:pt x="429" y="198"/>
                              </a:lnTo>
                              <a:lnTo>
                                <a:pt x="424" y="205"/>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13" y="184"/>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07B0802" id="Forma libre: forma 358" o:spid="_x0000_s1026" style="position:absolute;margin-left:89.35pt;margin-top:-1.05pt;width:22.5pt;height:12.75pt;z-index:25169109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" path="m,127r,-8l1,110r2,-8l5,94,38,37r6,-6l103,2,128,,323,r64,16l434,63r14,39l450,110r,9l450,127r,8l450,144r-2,8l446,160r-2,8l441,176r-3,8l434,191r-5,7l424,205r-30,28l387,238r-7,4l372,245r-8,3l356,251r-8,1l340,254r-9,1l323,255r-195,l120,255r-9,-1l103,252r-8,-1l87,248r-8,-3l71,242r-7,-4l57,233r-7,-5l22,198r-5,-7l13,184r-3,-8l7,168,5,160,3,152,1,144,,135r,-8xe" filled="f" strokecolor="#99a0a6">
                <v:path arrowok="t" o:connecttype="custom" o:connectlocs="0,67310;0,62230;635,56515;1905,51435;3175,46355;24130,10160;27940,6350;65405,-12065;81280,-13335;205105,-13335;245745,-3175;275590,26670;284480,51435;285750,56515;285750,62230;285750,67310;285750,72390;285750,78105;284480,83185;283210,88265;281940,93345;280035,98425;278130,103505;275590,107950;272415,112395;269240,116840;250190,134620;245745,137795;241300,140335;236220,142240;231140,144145;226060,146050;220980,146685;215900,147955;210185,148590;205105,148590;81280,148590;76200,148590;70485,147955;65405,146685;60325,146050;55245,144145;50165,142240;45085,140335;40640,137795;36195,134620;31750,131445;13970,112395;10795,107950;8255,103505;6350,98425;4445,93345;3175,88265;1905,83185;635,78105;0,72390;0,67310" o:connectangles="0,0,0,0,0,0,0,0,0,0,0,0,0,0,0,0,0,0,0,0,0,0,0,0,0,0,0,0,0,0,0,0,0,0,0,0,0,0,0,0,0,0,0,0,0,0,0,0,0,0,0,0,0,0,0,0,0"/>
                <w10:wrap anchorx="page"/>
              </v:shape>
            </w:pict>
          </mc:Fallback>
        </mc:AlternateContent>
      </w:r>
      <w:r w:rsidRPr="00833E24">
        <w:rPr>
          <w:rFonts w:ascii="Gill Sans MT"/>
          <w:color w:val="202024"/>
          <w:w w:val="105"/>
          <w:sz w:val="21"/>
          <w:lang w:val="es-ES"/>
        </w:rPr>
        <w:t>Gerencia</w:t>
      </w:r>
      <w:r w:rsidRPr="00833E24">
        <w:rPr>
          <w:rFonts w:ascii="Gill Sans MT"/>
          <w:color w:val="202024"/>
          <w:spacing w:val="27"/>
          <w:w w:val="105"/>
          <w:sz w:val="21"/>
          <w:lang w:val="es-ES"/>
        </w:rPr>
        <w:t xml:space="preserve"> </w:t>
      </w:r>
      <w:r w:rsidRPr="00833E24">
        <w:rPr>
          <w:rFonts w:ascii="Gill Sans MT"/>
          <w:color w:val="202024"/>
          <w:w w:val="105"/>
          <w:sz w:val="21"/>
          <w:lang w:val="es-ES"/>
        </w:rPr>
        <w:t>de</w:t>
      </w:r>
      <w:r w:rsidRPr="00833E24">
        <w:rPr>
          <w:rFonts w:ascii="Gill Sans MT"/>
          <w:color w:val="202024"/>
          <w:spacing w:val="8"/>
          <w:w w:val="105"/>
          <w:sz w:val="21"/>
          <w:lang w:val="es-ES"/>
        </w:rPr>
        <w:t xml:space="preserve"> </w:t>
      </w:r>
      <w:r w:rsidRPr="00833E24">
        <w:rPr>
          <w:rFonts w:ascii="Gill Sans MT"/>
          <w:color w:val="202024"/>
          <w:w w:val="105"/>
          <w:sz w:val="21"/>
          <w:lang w:val="es-ES"/>
        </w:rPr>
        <w:t>proyectos</w:t>
      </w:r>
    </w:p>
    <w:p w14:paraId="6A494CFF" w14:textId="47FA0376" w:rsidR="00833E24" w:rsidRPr="00833E24" w:rsidRDefault="00DE5162" w:rsidP="00DE5162">
      <w:pPr>
        <w:spacing w:before="206" w:line="444" w:lineRule="auto"/>
        <w:ind w:left="1216" w:right="3555"/>
        <w:rPr>
          <w:rFonts w:ascii="Gill Sans MT" w:hAnsi="Gill Sans MT"/>
          <w:sz w:val="21"/>
          <w:lang w:val="es-ES"/>
        </w:rPr>
      </w:pPr>
      <w:r>
        <w:rPr>
          <w:rFonts w:ascii="Calibri" w:hAnsi="Calibri"/>
          <w:noProof/>
        </w:rPr>
        <mc:AlternateContent>
          <mc:Choice Requires="wps">
            <w:drawing>
              <wp:anchor distT="0" distB="0" distL="114300" distR="114300" simplePos="0" relativeHeight="251697241" behindDoc="0" locked="0" layoutInCell="1" allowOverlap="1" wp14:anchorId="6C99C248" wp14:editId="45D26FA8">
                <wp:simplePos x="0" y="0"/>
                <wp:positionH relativeFrom="page">
                  <wp:posOffset>1134745</wp:posOffset>
                </wp:positionH>
                <wp:positionV relativeFrom="paragraph">
                  <wp:posOffset>1422400</wp:posOffset>
                </wp:positionV>
                <wp:extent cx="285750" cy="161925"/>
                <wp:effectExtent l="10795" t="12065" r="8255" b="6985"/>
                <wp:wrapNone/>
                <wp:docPr id="352" name="Forma libre: forma 3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312 185"/>
                            <a:gd name="T3" fmla="*/ 312 h 255"/>
                            <a:gd name="T4" fmla="+- 0 1787 1787"/>
                            <a:gd name="T5" fmla="*/ T4 w 450"/>
                            <a:gd name="T6" fmla="+- 0 304 185"/>
                            <a:gd name="T7" fmla="*/ 304 h 255"/>
                            <a:gd name="T8" fmla="+- 0 1788 1787"/>
                            <a:gd name="T9" fmla="*/ T8 w 450"/>
                            <a:gd name="T10" fmla="+- 0 295 185"/>
                            <a:gd name="T11" fmla="*/ 295 h 255"/>
                            <a:gd name="T12" fmla="+- 0 1790 1787"/>
                            <a:gd name="T13" fmla="*/ T12 w 450"/>
                            <a:gd name="T14" fmla="+- 0 287 185"/>
                            <a:gd name="T15" fmla="*/ 287 h 255"/>
                            <a:gd name="T16" fmla="+- 0 1792 1787"/>
                            <a:gd name="T17" fmla="*/ T16 w 450"/>
                            <a:gd name="T18" fmla="+- 0 279 185"/>
                            <a:gd name="T19" fmla="*/ 279 h 255"/>
                            <a:gd name="T20" fmla="+- 0 1825 1787"/>
                            <a:gd name="T21" fmla="*/ T20 w 450"/>
                            <a:gd name="T22" fmla="+- 0 222 185"/>
                            <a:gd name="T23" fmla="*/ 222 h 255"/>
                            <a:gd name="T24" fmla="+- 0 1831 1787"/>
                            <a:gd name="T25" fmla="*/ T24 w 450"/>
                            <a:gd name="T26" fmla="+- 0 216 185"/>
                            <a:gd name="T27" fmla="*/ 216 h 255"/>
                            <a:gd name="T28" fmla="+- 0 1890 1787"/>
                            <a:gd name="T29" fmla="*/ T28 w 450"/>
                            <a:gd name="T30" fmla="+- 0 187 185"/>
                            <a:gd name="T31" fmla="*/ 187 h 255"/>
                            <a:gd name="T32" fmla="+- 0 1907 1787"/>
                            <a:gd name="T33" fmla="*/ T32 w 450"/>
                            <a:gd name="T34" fmla="+- 0 185 185"/>
                            <a:gd name="T35" fmla="*/ 185 h 255"/>
                            <a:gd name="T36" fmla="+- 0 1915 1787"/>
                            <a:gd name="T37" fmla="*/ T36 w 450"/>
                            <a:gd name="T38" fmla="+- 0 185 185"/>
                            <a:gd name="T39" fmla="*/ 185 h 255"/>
                            <a:gd name="T40" fmla="+- 0 2110 1787"/>
                            <a:gd name="T41" fmla="*/ T40 w 450"/>
                            <a:gd name="T42" fmla="+- 0 185 185"/>
                            <a:gd name="T43" fmla="*/ 185 h 255"/>
                            <a:gd name="T44" fmla="+- 0 2118 1787"/>
                            <a:gd name="T45" fmla="*/ T44 w 450"/>
                            <a:gd name="T46" fmla="+- 0 185 185"/>
                            <a:gd name="T47" fmla="*/ 185 h 255"/>
                            <a:gd name="T48" fmla="+- 0 2127 1787"/>
                            <a:gd name="T49" fmla="*/ T48 w 450"/>
                            <a:gd name="T50" fmla="+- 0 185 185"/>
                            <a:gd name="T51" fmla="*/ 185 h 255"/>
                            <a:gd name="T52" fmla="+- 0 2188 1787"/>
                            <a:gd name="T53" fmla="*/ T52 w 450"/>
                            <a:gd name="T54" fmla="+- 0 211 185"/>
                            <a:gd name="T55" fmla="*/ 211 h 255"/>
                            <a:gd name="T56" fmla="+- 0 2216 1787"/>
                            <a:gd name="T57" fmla="*/ T56 w 450"/>
                            <a:gd name="T58" fmla="+- 0 241 185"/>
                            <a:gd name="T59" fmla="*/ 241 h 255"/>
                            <a:gd name="T60" fmla="+- 0 2221 1787"/>
                            <a:gd name="T61" fmla="*/ T60 w 450"/>
                            <a:gd name="T62" fmla="+- 0 248 185"/>
                            <a:gd name="T63" fmla="*/ 248 h 255"/>
                            <a:gd name="T64" fmla="+- 0 2235 1787"/>
                            <a:gd name="T65" fmla="*/ T64 w 450"/>
                            <a:gd name="T66" fmla="+- 0 287 185"/>
                            <a:gd name="T67" fmla="*/ 287 h 255"/>
                            <a:gd name="T68" fmla="+- 0 2237 1787"/>
                            <a:gd name="T69" fmla="*/ T68 w 450"/>
                            <a:gd name="T70" fmla="+- 0 295 185"/>
                            <a:gd name="T71" fmla="*/ 295 h 255"/>
                            <a:gd name="T72" fmla="+- 0 2237 1787"/>
                            <a:gd name="T73" fmla="*/ T72 w 450"/>
                            <a:gd name="T74" fmla="+- 0 304 185"/>
                            <a:gd name="T75" fmla="*/ 304 h 255"/>
                            <a:gd name="T76" fmla="+- 0 2237 1787"/>
                            <a:gd name="T77" fmla="*/ T76 w 450"/>
                            <a:gd name="T78" fmla="+- 0 312 185"/>
                            <a:gd name="T79" fmla="*/ 312 h 255"/>
                            <a:gd name="T80" fmla="+- 0 2237 1787"/>
                            <a:gd name="T81" fmla="*/ T80 w 450"/>
                            <a:gd name="T82" fmla="+- 0 320 185"/>
                            <a:gd name="T83" fmla="*/ 320 h 255"/>
                            <a:gd name="T84" fmla="+- 0 2228 1787"/>
                            <a:gd name="T85" fmla="*/ T84 w 450"/>
                            <a:gd name="T86" fmla="+- 0 361 185"/>
                            <a:gd name="T87" fmla="*/ 361 h 255"/>
                            <a:gd name="T88" fmla="+- 0 2225 1787"/>
                            <a:gd name="T89" fmla="*/ T88 w 450"/>
                            <a:gd name="T90" fmla="+- 0 369 185"/>
                            <a:gd name="T91" fmla="*/ 369 h 255"/>
                            <a:gd name="T92" fmla="+- 0 2181 1787"/>
                            <a:gd name="T93" fmla="*/ T92 w 450"/>
                            <a:gd name="T94" fmla="+- 0 418 185"/>
                            <a:gd name="T95" fmla="*/ 418 h 255"/>
                            <a:gd name="T96" fmla="+- 0 2174 1787"/>
                            <a:gd name="T97" fmla="*/ T96 w 450"/>
                            <a:gd name="T98" fmla="+- 0 423 185"/>
                            <a:gd name="T99" fmla="*/ 423 h 255"/>
                            <a:gd name="T100" fmla="+- 0 2167 1787"/>
                            <a:gd name="T101" fmla="*/ T100 w 450"/>
                            <a:gd name="T102" fmla="+- 0 427 185"/>
                            <a:gd name="T103" fmla="*/ 427 h 255"/>
                            <a:gd name="T104" fmla="+- 0 2159 1787"/>
                            <a:gd name="T105" fmla="*/ T104 w 450"/>
                            <a:gd name="T106" fmla="+- 0 430 185"/>
                            <a:gd name="T107" fmla="*/ 430 h 255"/>
                            <a:gd name="T108" fmla="+- 0 2151 1787"/>
                            <a:gd name="T109" fmla="*/ T108 w 450"/>
                            <a:gd name="T110" fmla="+- 0 433 185"/>
                            <a:gd name="T111" fmla="*/ 433 h 255"/>
                            <a:gd name="T112" fmla="+- 0 2110 1787"/>
                            <a:gd name="T113" fmla="*/ T112 w 450"/>
                            <a:gd name="T114" fmla="+- 0 440 185"/>
                            <a:gd name="T115" fmla="*/ 440 h 255"/>
                            <a:gd name="T116" fmla="+- 0 1915 1787"/>
                            <a:gd name="T117" fmla="*/ T116 w 450"/>
                            <a:gd name="T118" fmla="+- 0 440 185"/>
                            <a:gd name="T119" fmla="*/ 440 h 255"/>
                            <a:gd name="T120" fmla="+- 0 1866 1787"/>
                            <a:gd name="T121" fmla="*/ T120 w 450"/>
                            <a:gd name="T122" fmla="+- 0 430 185"/>
                            <a:gd name="T123" fmla="*/ 430 h 255"/>
                            <a:gd name="T124" fmla="+- 0 1858 1787"/>
                            <a:gd name="T125" fmla="*/ T124 w 450"/>
                            <a:gd name="T126" fmla="+- 0 427 185"/>
                            <a:gd name="T127" fmla="*/ 427 h 255"/>
                            <a:gd name="T128" fmla="+- 0 1825 1787"/>
                            <a:gd name="T129" fmla="*/ T128 w 450"/>
                            <a:gd name="T130" fmla="+- 0 402 185"/>
                            <a:gd name="T131" fmla="*/ 402 h 255"/>
                            <a:gd name="T132" fmla="+- 0 1819 1787"/>
                            <a:gd name="T133" fmla="*/ T132 w 450"/>
                            <a:gd name="T134" fmla="+- 0 396 185"/>
                            <a:gd name="T135" fmla="*/ 396 h 255"/>
                            <a:gd name="T136" fmla="+- 0 1797 1787"/>
                            <a:gd name="T137" fmla="*/ T136 w 450"/>
                            <a:gd name="T138" fmla="+- 0 361 185"/>
                            <a:gd name="T139" fmla="*/ 361 h 255"/>
                            <a:gd name="T140" fmla="+- 0 1794 1787"/>
                            <a:gd name="T141" fmla="*/ T140 w 450"/>
                            <a:gd name="T142" fmla="+- 0 353 185"/>
                            <a:gd name="T143" fmla="*/ 353 h 255"/>
                            <a:gd name="T144" fmla="+- 0 1792 1787"/>
                            <a:gd name="T145" fmla="*/ T144 w 450"/>
                            <a:gd name="T146" fmla="+- 0 345 185"/>
                            <a:gd name="T147" fmla="*/ 345 h 255"/>
                            <a:gd name="T148" fmla="+- 0 1790 1787"/>
                            <a:gd name="T149" fmla="*/ T148 w 450"/>
                            <a:gd name="T150" fmla="+- 0 337 185"/>
                            <a:gd name="T151" fmla="*/ 337 h 255"/>
                            <a:gd name="T152" fmla="+- 0 1788 1787"/>
                            <a:gd name="T153" fmla="*/ T152 w 450"/>
                            <a:gd name="T154" fmla="+- 0 329 185"/>
                            <a:gd name="T155" fmla="*/ 329 h 255"/>
                            <a:gd name="T156" fmla="+- 0 1787 1787"/>
                            <a:gd name="T157" fmla="*/ T156 w 450"/>
                            <a:gd name="T158" fmla="+- 0 320 185"/>
                            <a:gd name="T159" fmla="*/ 320 h 255"/>
                            <a:gd name="T160" fmla="+- 0 1787 1787"/>
                            <a:gd name="T161" fmla="*/ T160 w 450"/>
                            <a:gd name="T162" fmla="+- 0 312 185"/>
                            <a:gd name="T163" fmla="*/ 312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450" h="255">
                              <a:moveTo>
                                <a:pt x="0" y="127"/>
                              </a:moveTo>
                              <a:lnTo>
                                <a:pt x="0" y="119"/>
                              </a:lnTo>
                              <a:lnTo>
                                <a:pt x="1" y="110"/>
                              </a:lnTo>
                              <a:lnTo>
                                <a:pt x="3" y="102"/>
                              </a:lnTo>
                              <a:lnTo>
                                <a:pt x="5" y="94"/>
                              </a:lnTo>
                              <a:lnTo>
                                <a:pt x="38" y="37"/>
                              </a:lnTo>
                              <a:lnTo>
                                <a:pt x="44" y="31"/>
                              </a:lnTo>
                              <a:lnTo>
                                <a:pt x="103" y="2"/>
                              </a:lnTo>
                              <a:lnTo>
                                <a:pt x="120" y="0"/>
                              </a:lnTo>
                              <a:lnTo>
                                <a:pt x="128" y="0"/>
                              </a:lnTo>
                              <a:lnTo>
                                <a:pt x="323" y="0"/>
                              </a:lnTo>
                              <a:lnTo>
                                <a:pt x="331" y="0"/>
                              </a:lnTo>
                              <a:lnTo>
                                <a:pt x="340" y="0"/>
                              </a:lnTo>
                              <a:lnTo>
                                <a:pt x="401" y="26"/>
                              </a:lnTo>
                              <a:lnTo>
                                <a:pt x="429" y="56"/>
                              </a:lnTo>
                              <a:lnTo>
                                <a:pt x="434" y="63"/>
                              </a:lnTo>
                              <a:lnTo>
                                <a:pt x="448" y="102"/>
                              </a:lnTo>
                              <a:lnTo>
                                <a:pt x="450" y="110"/>
                              </a:lnTo>
                              <a:lnTo>
                                <a:pt x="450" y="119"/>
                              </a:lnTo>
                              <a:lnTo>
                                <a:pt x="450" y="127"/>
                              </a:lnTo>
                              <a:lnTo>
                                <a:pt x="450" y="135"/>
                              </a:lnTo>
                              <a:lnTo>
                                <a:pt x="441" y="176"/>
                              </a:lnTo>
                              <a:lnTo>
                                <a:pt x="438" y="184"/>
                              </a:lnTo>
                              <a:lnTo>
                                <a:pt x="394" y="233"/>
                              </a:lnTo>
                              <a:lnTo>
                                <a:pt x="387" y="238"/>
                              </a:lnTo>
                              <a:lnTo>
                                <a:pt x="380" y="242"/>
                              </a:lnTo>
                              <a:lnTo>
                                <a:pt x="372" y="245"/>
                              </a:lnTo>
                              <a:lnTo>
                                <a:pt x="364" y="248"/>
                              </a:lnTo>
                              <a:lnTo>
                                <a:pt x="323" y="255"/>
                              </a:lnTo>
                              <a:lnTo>
                                <a:pt x="128" y="255"/>
                              </a:lnTo>
                              <a:lnTo>
                                <a:pt x="79" y="245"/>
                              </a:lnTo>
                              <a:lnTo>
                                <a:pt x="71" y="242"/>
                              </a:lnTo>
                              <a:lnTo>
                                <a:pt x="38" y="217"/>
                              </a:lnTo>
                              <a:lnTo>
                                <a:pt x="32" y="211"/>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E403FFD" id="Forma libre: forma 352" o:spid="_x0000_s1026" style="position:absolute;margin-left:89.35pt;margin-top:112pt;width:22.5pt;height:12.75pt;z-index:2516972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" path="m,127r,-8l1,110r2,-8l5,94,38,37r6,-6l103,2,120,r8,l323,r8,l340,r61,26l429,56r5,7l448,102r2,8l450,119r,8l450,135r-9,41l438,184r-44,49l387,238r-7,4l372,245r-8,3l323,255r-195,l79,245r-8,-3l38,217r-6,-6l10,176,7,168,5,160,3,152,1,144,,135r,-8xe" filled="f" strokecolor="#99a0a6">
                <v:path arrowok="t" o:connecttype="custom" o:connectlocs="0,198120;0,193040;635,187325;1905,182245;3175,177165;24130,140970;27940,137160;65405,118745;76200,117475;81280,117475;205105,117475;210185,117475;215900,117475;254635,133985;272415,153035;275590,157480;284480,182245;285750,187325;285750,193040;285750,198120;285750,203200;280035,229235;278130,234315;250190,265430;245745,268605;241300,271145;236220,273050;231140,274955;205105,279400;81280,279400;50165,273050;45085,271145;24130,255270;20320,251460;6350,229235;4445,224155;3175,219075;1905,213995;635,208915;0,203200;0,198120" o:connectangles="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696217" behindDoc="0" locked="0" layoutInCell="1" allowOverlap="1" wp14:anchorId="4FD2FF52" wp14:editId="7EC5B7E2">
                <wp:simplePos x="0" y="0"/>
                <wp:positionH relativeFrom="page">
                  <wp:posOffset>1134745</wp:posOffset>
                </wp:positionH>
                <wp:positionV relativeFrom="paragraph">
                  <wp:posOffset>1145540</wp:posOffset>
                </wp:positionV>
                <wp:extent cx="285750" cy="161925"/>
                <wp:effectExtent l="10795" t="12065" r="8255" b="6985"/>
                <wp:wrapNone/>
                <wp:docPr id="353" name="Forma libre: forma 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2111 1984"/>
                            <a:gd name="T3" fmla="*/ 2111 h 255"/>
                            <a:gd name="T4" fmla="+- 0 1787 1787"/>
                            <a:gd name="T5" fmla="*/ T4 w 450"/>
                            <a:gd name="T6" fmla="+- 0 2103 1984"/>
                            <a:gd name="T7" fmla="*/ 2103 h 255"/>
                            <a:gd name="T8" fmla="+- 0 1788 1787"/>
                            <a:gd name="T9" fmla="*/ T8 w 450"/>
                            <a:gd name="T10" fmla="+- 0 2094 1984"/>
                            <a:gd name="T11" fmla="*/ 2094 h 255"/>
                            <a:gd name="T12" fmla="+- 0 1790 1787"/>
                            <a:gd name="T13" fmla="*/ T12 w 450"/>
                            <a:gd name="T14" fmla="+- 0 2086 1984"/>
                            <a:gd name="T15" fmla="*/ 2086 h 255"/>
                            <a:gd name="T16" fmla="+- 0 1792 1787"/>
                            <a:gd name="T17" fmla="*/ T16 w 450"/>
                            <a:gd name="T18" fmla="+- 0 2078 1984"/>
                            <a:gd name="T19" fmla="*/ 2078 h 255"/>
                            <a:gd name="T20" fmla="+- 0 1794 1787"/>
                            <a:gd name="T21" fmla="*/ T20 w 450"/>
                            <a:gd name="T22" fmla="+- 0 2070 1984"/>
                            <a:gd name="T23" fmla="*/ 2070 h 255"/>
                            <a:gd name="T24" fmla="+- 0 1797 1787"/>
                            <a:gd name="T25" fmla="*/ T24 w 450"/>
                            <a:gd name="T26" fmla="+- 0 2062 1984"/>
                            <a:gd name="T27" fmla="*/ 2062 h 255"/>
                            <a:gd name="T28" fmla="+- 0 1800 1787"/>
                            <a:gd name="T29" fmla="*/ T28 w 450"/>
                            <a:gd name="T30" fmla="+- 0 2055 1984"/>
                            <a:gd name="T31" fmla="*/ 2055 h 255"/>
                            <a:gd name="T32" fmla="+- 0 1825 1787"/>
                            <a:gd name="T33" fmla="*/ T32 w 450"/>
                            <a:gd name="T34" fmla="+- 0 2021 1984"/>
                            <a:gd name="T35" fmla="*/ 2021 h 255"/>
                            <a:gd name="T36" fmla="+- 0 1831 1787"/>
                            <a:gd name="T37" fmla="*/ T36 w 450"/>
                            <a:gd name="T38" fmla="+- 0 2015 1984"/>
                            <a:gd name="T39" fmla="*/ 2015 h 255"/>
                            <a:gd name="T40" fmla="+- 0 1890 1787"/>
                            <a:gd name="T41" fmla="*/ T40 w 450"/>
                            <a:gd name="T42" fmla="+- 0 1986 1984"/>
                            <a:gd name="T43" fmla="*/ 1986 h 255"/>
                            <a:gd name="T44" fmla="+- 0 1898 1787"/>
                            <a:gd name="T45" fmla="*/ T44 w 450"/>
                            <a:gd name="T46" fmla="+- 0 1984 1984"/>
                            <a:gd name="T47" fmla="*/ 1984 h 255"/>
                            <a:gd name="T48" fmla="+- 0 1907 1787"/>
                            <a:gd name="T49" fmla="*/ T48 w 450"/>
                            <a:gd name="T50" fmla="+- 0 1984 1984"/>
                            <a:gd name="T51" fmla="*/ 1984 h 255"/>
                            <a:gd name="T52" fmla="+- 0 1915 1787"/>
                            <a:gd name="T53" fmla="*/ T52 w 450"/>
                            <a:gd name="T54" fmla="+- 0 1984 1984"/>
                            <a:gd name="T55" fmla="*/ 1984 h 255"/>
                            <a:gd name="T56" fmla="+- 0 2110 1787"/>
                            <a:gd name="T57" fmla="*/ T56 w 450"/>
                            <a:gd name="T58" fmla="+- 0 1984 1984"/>
                            <a:gd name="T59" fmla="*/ 1984 h 255"/>
                            <a:gd name="T60" fmla="+- 0 2118 1787"/>
                            <a:gd name="T61" fmla="*/ T60 w 450"/>
                            <a:gd name="T62" fmla="+- 0 1984 1984"/>
                            <a:gd name="T63" fmla="*/ 1984 h 255"/>
                            <a:gd name="T64" fmla="+- 0 2127 1787"/>
                            <a:gd name="T65" fmla="*/ T64 w 450"/>
                            <a:gd name="T66" fmla="+- 0 1984 1984"/>
                            <a:gd name="T67" fmla="*/ 1984 h 255"/>
                            <a:gd name="T68" fmla="+- 0 2188 1787"/>
                            <a:gd name="T69" fmla="*/ T68 w 450"/>
                            <a:gd name="T70" fmla="+- 0 2010 1984"/>
                            <a:gd name="T71" fmla="*/ 2010 h 255"/>
                            <a:gd name="T72" fmla="+- 0 2200 1787"/>
                            <a:gd name="T73" fmla="*/ T72 w 450"/>
                            <a:gd name="T74" fmla="+- 0 2021 1984"/>
                            <a:gd name="T75" fmla="*/ 2021 h 255"/>
                            <a:gd name="T76" fmla="+- 0 2206 1787"/>
                            <a:gd name="T77" fmla="*/ T76 w 450"/>
                            <a:gd name="T78" fmla="+- 0 2027 1984"/>
                            <a:gd name="T79" fmla="*/ 2027 h 255"/>
                            <a:gd name="T80" fmla="+- 0 2228 1787"/>
                            <a:gd name="T81" fmla="*/ T80 w 450"/>
                            <a:gd name="T82" fmla="+- 0 2062 1984"/>
                            <a:gd name="T83" fmla="*/ 2062 h 255"/>
                            <a:gd name="T84" fmla="+- 0 2231 1787"/>
                            <a:gd name="T85" fmla="*/ T84 w 450"/>
                            <a:gd name="T86" fmla="+- 0 2070 1984"/>
                            <a:gd name="T87" fmla="*/ 2070 h 255"/>
                            <a:gd name="T88" fmla="+- 0 2233 1787"/>
                            <a:gd name="T89" fmla="*/ T88 w 450"/>
                            <a:gd name="T90" fmla="+- 0 2078 1984"/>
                            <a:gd name="T91" fmla="*/ 2078 h 255"/>
                            <a:gd name="T92" fmla="+- 0 2235 1787"/>
                            <a:gd name="T93" fmla="*/ T92 w 450"/>
                            <a:gd name="T94" fmla="+- 0 2086 1984"/>
                            <a:gd name="T95" fmla="*/ 2086 h 255"/>
                            <a:gd name="T96" fmla="+- 0 2237 1787"/>
                            <a:gd name="T97" fmla="*/ T96 w 450"/>
                            <a:gd name="T98" fmla="+- 0 2094 1984"/>
                            <a:gd name="T99" fmla="*/ 2094 h 255"/>
                            <a:gd name="T100" fmla="+- 0 2237 1787"/>
                            <a:gd name="T101" fmla="*/ T100 w 450"/>
                            <a:gd name="T102" fmla="+- 0 2103 1984"/>
                            <a:gd name="T103" fmla="*/ 2103 h 255"/>
                            <a:gd name="T104" fmla="+- 0 2237 1787"/>
                            <a:gd name="T105" fmla="*/ T104 w 450"/>
                            <a:gd name="T106" fmla="+- 0 2111 1984"/>
                            <a:gd name="T107" fmla="*/ 2111 h 255"/>
                            <a:gd name="T108" fmla="+- 0 2237 1787"/>
                            <a:gd name="T109" fmla="*/ T108 w 450"/>
                            <a:gd name="T110" fmla="+- 0 2120 1984"/>
                            <a:gd name="T111" fmla="*/ 2120 h 255"/>
                            <a:gd name="T112" fmla="+- 0 2228 1787"/>
                            <a:gd name="T113" fmla="*/ T112 w 450"/>
                            <a:gd name="T114" fmla="+- 0 2160 1984"/>
                            <a:gd name="T115" fmla="*/ 2160 h 255"/>
                            <a:gd name="T116" fmla="+- 0 2225 1787"/>
                            <a:gd name="T117" fmla="*/ T116 w 450"/>
                            <a:gd name="T118" fmla="+- 0 2168 1984"/>
                            <a:gd name="T119" fmla="*/ 2168 h 255"/>
                            <a:gd name="T120" fmla="+- 0 2181 1787"/>
                            <a:gd name="T121" fmla="*/ T120 w 450"/>
                            <a:gd name="T122" fmla="+- 0 2217 1984"/>
                            <a:gd name="T123" fmla="*/ 2217 h 255"/>
                            <a:gd name="T124" fmla="+- 0 2174 1787"/>
                            <a:gd name="T125" fmla="*/ T124 w 450"/>
                            <a:gd name="T126" fmla="+- 0 2222 1984"/>
                            <a:gd name="T127" fmla="*/ 2222 h 255"/>
                            <a:gd name="T128" fmla="+- 0 2167 1787"/>
                            <a:gd name="T129" fmla="*/ T128 w 450"/>
                            <a:gd name="T130" fmla="+- 0 2226 1984"/>
                            <a:gd name="T131" fmla="*/ 2226 h 255"/>
                            <a:gd name="T132" fmla="+- 0 2159 1787"/>
                            <a:gd name="T133" fmla="*/ T132 w 450"/>
                            <a:gd name="T134" fmla="+- 0 2229 1984"/>
                            <a:gd name="T135" fmla="*/ 2229 h 255"/>
                            <a:gd name="T136" fmla="+- 0 2151 1787"/>
                            <a:gd name="T137" fmla="*/ T136 w 450"/>
                            <a:gd name="T138" fmla="+- 0 2232 1984"/>
                            <a:gd name="T139" fmla="*/ 2232 h 255"/>
                            <a:gd name="T140" fmla="+- 0 2143 1787"/>
                            <a:gd name="T141" fmla="*/ T140 w 450"/>
                            <a:gd name="T142" fmla="+- 0 2235 1984"/>
                            <a:gd name="T143" fmla="*/ 2235 h 255"/>
                            <a:gd name="T144" fmla="+- 0 2135 1787"/>
                            <a:gd name="T145" fmla="*/ T144 w 450"/>
                            <a:gd name="T146" fmla="+- 0 2236 1984"/>
                            <a:gd name="T147" fmla="*/ 2236 h 255"/>
                            <a:gd name="T148" fmla="+- 0 2127 1787"/>
                            <a:gd name="T149" fmla="*/ T148 w 450"/>
                            <a:gd name="T150" fmla="+- 0 2238 1984"/>
                            <a:gd name="T151" fmla="*/ 2238 h 255"/>
                            <a:gd name="T152" fmla="+- 0 2118 1787"/>
                            <a:gd name="T153" fmla="*/ T152 w 450"/>
                            <a:gd name="T154" fmla="+- 0 2239 1984"/>
                            <a:gd name="T155" fmla="*/ 2239 h 255"/>
                            <a:gd name="T156" fmla="+- 0 2110 1787"/>
                            <a:gd name="T157" fmla="*/ T156 w 450"/>
                            <a:gd name="T158" fmla="+- 0 2239 1984"/>
                            <a:gd name="T159" fmla="*/ 2239 h 255"/>
                            <a:gd name="T160" fmla="+- 0 1915 1787"/>
                            <a:gd name="T161" fmla="*/ T160 w 450"/>
                            <a:gd name="T162" fmla="+- 0 2239 1984"/>
                            <a:gd name="T163" fmla="*/ 2239 h 255"/>
                            <a:gd name="T164" fmla="+- 0 1907 1787"/>
                            <a:gd name="T165" fmla="*/ T164 w 450"/>
                            <a:gd name="T166" fmla="+- 0 2239 1984"/>
                            <a:gd name="T167" fmla="*/ 2239 h 255"/>
                            <a:gd name="T168" fmla="+- 0 1898 1787"/>
                            <a:gd name="T169" fmla="*/ T168 w 450"/>
                            <a:gd name="T170" fmla="+- 0 2238 1984"/>
                            <a:gd name="T171" fmla="*/ 2238 h 255"/>
                            <a:gd name="T172" fmla="+- 0 1890 1787"/>
                            <a:gd name="T173" fmla="*/ T172 w 450"/>
                            <a:gd name="T174" fmla="+- 0 2236 1984"/>
                            <a:gd name="T175" fmla="*/ 2236 h 255"/>
                            <a:gd name="T176" fmla="+- 0 1882 1787"/>
                            <a:gd name="T177" fmla="*/ T176 w 450"/>
                            <a:gd name="T178" fmla="+- 0 2235 1984"/>
                            <a:gd name="T179" fmla="*/ 2235 h 255"/>
                            <a:gd name="T180" fmla="+- 0 1874 1787"/>
                            <a:gd name="T181" fmla="*/ T180 w 450"/>
                            <a:gd name="T182" fmla="+- 0 2232 1984"/>
                            <a:gd name="T183" fmla="*/ 2232 h 255"/>
                            <a:gd name="T184" fmla="+- 0 1866 1787"/>
                            <a:gd name="T185" fmla="*/ T184 w 450"/>
                            <a:gd name="T186" fmla="+- 0 2229 1984"/>
                            <a:gd name="T187" fmla="*/ 2229 h 255"/>
                            <a:gd name="T188" fmla="+- 0 1858 1787"/>
                            <a:gd name="T189" fmla="*/ T188 w 450"/>
                            <a:gd name="T190" fmla="+- 0 2226 1984"/>
                            <a:gd name="T191" fmla="*/ 2226 h 255"/>
                            <a:gd name="T192" fmla="+- 0 1809 1787"/>
                            <a:gd name="T193" fmla="*/ T192 w 450"/>
                            <a:gd name="T194" fmla="+- 0 2182 1984"/>
                            <a:gd name="T195" fmla="*/ 2182 h 255"/>
                            <a:gd name="T196" fmla="+- 0 1787 1787"/>
                            <a:gd name="T197" fmla="*/ T196 w 450"/>
                            <a:gd name="T198" fmla="+- 0 2120 1984"/>
                            <a:gd name="T199" fmla="*/ 2120 h 255"/>
                            <a:gd name="T200" fmla="+- 0 1787 1787"/>
                            <a:gd name="T201" fmla="*/ T200 w 450"/>
                            <a:gd name="T202" fmla="+- 0 2111 1984"/>
                            <a:gd name="T203" fmla="*/ 211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103" y="2"/>
                              </a:lnTo>
                              <a:lnTo>
                                <a:pt x="111" y="0"/>
                              </a:lnTo>
                              <a:lnTo>
                                <a:pt x="120" y="0"/>
                              </a:lnTo>
                              <a:lnTo>
                                <a:pt x="128" y="0"/>
                              </a:lnTo>
                              <a:lnTo>
                                <a:pt x="323" y="0"/>
                              </a:lnTo>
                              <a:lnTo>
                                <a:pt x="331" y="0"/>
                              </a:lnTo>
                              <a:lnTo>
                                <a:pt x="340" y="0"/>
                              </a:lnTo>
                              <a:lnTo>
                                <a:pt x="401" y="26"/>
                              </a:lnTo>
                              <a:lnTo>
                                <a:pt x="413" y="37"/>
                              </a:lnTo>
                              <a:lnTo>
                                <a:pt x="419" y="43"/>
                              </a:lnTo>
                              <a:lnTo>
                                <a:pt x="441" y="78"/>
                              </a:lnTo>
                              <a:lnTo>
                                <a:pt x="444" y="86"/>
                              </a:lnTo>
                              <a:lnTo>
                                <a:pt x="446" y="94"/>
                              </a:lnTo>
                              <a:lnTo>
                                <a:pt x="448" y="102"/>
                              </a:lnTo>
                              <a:lnTo>
                                <a:pt x="450" y="110"/>
                              </a:lnTo>
                              <a:lnTo>
                                <a:pt x="450" y="119"/>
                              </a:lnTo>
                              <a:lnTo>
                                <a:pt x="450" y="127"/>
                              </a:lnTo>
                              <a:lnTo>
                                <a:pt x="450" y="136"/>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E23AEEC" id="Forma libre: forma 353" o:spid="_x0000_s1026" style="position:absolute;margin-left:89.35pt;margin-top:90.2pt;width:22.5pt;height:12.75pt;z-index:25169621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" path="m,127r,-8l1,110r2,-8l5,94,7,86r3,-8l13,71,38,37r6,-6l103,2,111,r9,l128,,323,r8,l340,r61,26l413,37r6,6l441,78r3,8l446,94r2,8l450,110r,9l450,127r,9l441,176r-3,8l394,233r-7,5l380,242r-8,3l364,248r-8,3l348,252r-8,2l331,255r-8,l128,255r-8,l111,254r-8,-2l95,251r-8,-3l79,245r-8,-3l22,198,,136r,-9xe" filled="f" strokecolor="#99a0a6">
                <v:path arrowok="t" o:connecttype="custom" o:connectlocs="0,1340485;0,1335405;635,1329690;1905,1324610;3175,1319530;4445,1314450;6350,1309370;8255,1304925;24130,1283335;27940,1279525;65405,1261110;70485,1259840;76200,1259840;81280,1259840;205105,1259840;210185,1259840;215900,1259840;254635,1276350;262255,1283335;266065,1287145;280035,1309370;281940,1314450;283210,1319530;284480,1324610;285750,1329690;285750,1335405;285750,1340485;285750,1346200;280035,1371600;278130,1376680;250190,1407795;245745,1410970;241300,1413510;236220,1415415;231140,1417320;226060,1419225;220980,1419860;215900,1421130;210185,1421765;205105,1421765;81280,1421765;76200,1421765;70485,1421130;65405,1419860;60325,1419225;55245,1417320;50165,1415415;45085,1413510;13970,1385570;0,1346200;0,1340485" o:connectangles="0,0,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95193" behindDoc="0" locked="0" layoutInCell="1" allowOverlap="1" wp14:anchorId="63730D52" wp14:editId="42D85AE1">
                <wp:simplePos x="0" y="0"/>
                <wp:positionH relativeFrom="page">
                  <wp:posOffset>1134745</wp:posOffset>
                </wp:positionH>
                <wp:positionV relativeFrom="paragraph">
                  <wp:posOffset>878840</wp:posOffset>
                </wp:positionV>
                <wp:extent cx="285750" cy="161925"/>
                <wp:effectExtent l="10795" t="12065" r="8255" b="6985"/>
                <wp:wrapNone/>
                <wp:docPr id="354" name="Forma libre: forma 3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661 1534"/>
                            <a:gd name="T3" fmla="*/ 1661 h 255"/>
                            <a:gd name="T4" fmla="+- 0 1787 1787"/>
                            <a:gd name="T5" fmla="*/ T4 w 450"/>
                            <a:gd name="T6" fmla="+- 0 1653 1534"/>
                            <a:gd name="T7" fmla="*/ 1653 h 255"/>
                            <a:gd name="T8" fmla="+- 0 1788 1787"/>
                            <a:gd name="T9" fmla="*/ T8 w 450"/>
                            <a:gd name="T10" fmla="+- 0 1644 1534"/>
                            <a:gd name="T11" fmla="*/ 1644 h 255"/>
                            <a:gd name="T12" fmla="+- 0 1790 1787"/>
                            <a:gd name="T13" fmla="*/ T12 w 450"/>
                            <a:gd name="T14" fmla="+- 0 1636 1534"/>
                            <a:gd name="T15" fmla="*/ 1636 h 255"/>
                            <a:gd name="T16" fmla="+- 0 1792 1787"/>
                            <a:gd name="T17" fmla="*/ T16 w 450"/>
                            <a:gd name="T18" fmla="+- 0 1628 1534"/>
                            <a:gd name="T19" fmla="*/ 1628 h 255"/>
                            <a:gd name="T20" fmla="+- 0 1794 1787"/>
                            <a:gd name="T21" fmla="*/ T20 w 450"/>
                            <a:gd name="T22" fmla="+- 0 1620 1534"/>
                            <a:gd name="T23" fmla="*/ 1620 h 255"/>
                            <a:gd name="T24" fmla="+- 0 1797 1787"/>
                            <a:gd name="T25" fmla="*/ T24 w 450"/>
                            <a:gd name="T26" fmla="+- 0 1612 1534"/>
                            <a:gd name="T27" fmla="*/ 1612 h 255"/>
                            <a:gd name="T28" fmla="+- 0 1800 1787"/>
                            <a:gd name="T29" fmla="*/ T28 w 450"/>
                            <a:gd name="T30" fmla="+- 0 1605 1534"/>
                            <a:gd name="T31" fmla="*/ 1605 h 255"/>
                            <a:gd name="T32" fmla="+- 0 1825 1787"/>
                            <a:gd name="T33" fmla="*/ T32 w 450"/>
                            <a:gd name="T34" fmla="+- 0 1571 1534"/>
                            <a:gd name="T35" fmla="*/ 1571 h 255"/>
                            <a:gd name="T36" fmla="+- 0 1831 1787"/>
                            <a:gd name="T37" fmla="*/ T36 w 450"/>
                            <a:gd name="T38" fmla="+- 0 1565 1534"/>
                            <a:gd name="T39" fmla="*/ 1565 h 255"/>
                            <a:gd name="T40" fmla="+- 0 1890 1787"/>
                            <a:gd name="T41" fmla="*/ T40 w 450"/>
                            <a:gd name="T42" fmla="+- 0 1536 1534"/>
                            <a:gd name="T43" fmla="*/ 1536 h 255"/>
                            <a:gd name="T44" fmla="+- 0 1907 1787"/>
                            <a:gd name="T45" fmla="*/ T44 w 450"/>
                            <a:gd name="T46" fmla="+- 0 1534 1534"/>
                            <a:gd name="T47" fmla="*/ 1534 h 255"/>
                            <a:gd name="T48" fmla="+- 0 1915 1787"/>
                            <a:gd name="T49" fmla="*/ T48 w 450"/>
                            <a:gd name="T50" fmla="+- 0 1534 1534"/>
                            <a:gd name="T51" fmla="*/ 1534 h 255"/>
                            <a:gd name="T52" fmla="+- 0 2110 1787"/>
                            <a:gd name="T53" fmla="*/ T52 w 450"/>
                            <a:gd name="T54" fmla="+- 0 1534 1534"/>
                            <a:gd name="T55" fmla="*/ 1534 h 255"/>
                            <a:gd name="T56" fmla="+- 0 2118 1787"/>
                            <a:gd name="T57" fmla="*/ T56 w 450"/>
                            <a:gd name="T58" fmla="+- 0 1534 1534"/>
                            <a:gd name="T59" fmla="*/ 1534 h 255"/>
                            <a:gd name="T60" fmla="+- 0 2127 1787"/>
                            <a:gd name="T61" fmla="*/ T60 w 450"/>
                            <a:gd name="T62" fmla="+- 0 1534 1534"/>
                            <a:gd name="T63" fmla="*/ 1534 h 255"/>
                            <a:gd name="T64" fmla="+- 0 2188 1787"/>
                            <a:gd name="T65" fmla="*/ T64 w 450"/>
                            <a:gd name="T66" fmla="+- 0 1560 1534"/>
                            <a:gd name="T67" fmla="*/ 1560 h 255"/>
                            <a:gd name="T68" fmla="+- 0 2200 1787"/>
                            <a:gd name="T69" fmla="*/ T68 w 450"/>
                            <a:gd name="T70" fmla="+- 0 1571 1534"/>
                            <a:gd name="T71" fmla="*/ 1571 h 255"/>
                            <a:gd name="T72" fmla="+- 0 2206 1787"/>
                            <a:gd name="T73" fmla="*/ T72 w 450"/>
                            <a:gd name="T74" fmla="+- 0 1577 1534"/>
                            <a:gd name="T75" fmla="*/ 1577 h 255"/>
                            <a:gd name="T76" fmla="+- 0 2211 1787"/>
                            <a:gd name="T77" fmla="*/ T76 w 450"/>
                            <a:gd name="T78" fmla="+- 0 1583 1534"/>
                            <a:gd name="T79" fmla="*/ 1583 h 255"/>
                            <a:gd name="T80" fmla="+- 0 2216 1787"/>
                            <a:gd name="T81" fmla="*/ T80 w 450"/>
                            <a:gd name="T82" fmla="+- 0 1590 1534"/>
                            <a:gd name="T83" fmla="*/ 1590 h 255"/>
                            <a:gd name="T84" fmla="+- 0 2221 1787"/>
                            <a:gd name="T85" fmla="*/ T84 w 450"/>
                            <a:gd name="T86" fmla="+- 0 1597 1534"/>
                            <a:gd name="T87" fmla="*/ 1597 h 255"/>
                            <a:gd name="T88" fmla="+- 0 2225 1787"/>
                            <a:gd name="T89" fmla="*/ T88 w 450"/>
                            <a:gd name="T90" fmla="+- 0 1605 1534"/>
                            <a:gd name="T91" fmla="*/ 1605 h 255"/>
                            <a:gd name="T92" fmla="+- 0 2228 1787"/>
                            <a:gd name="T93" fmla="*/ T92 w 450"/>
                            <a:gd name="T94" fmla="+- 0 1612 1534"/>
                            <a:gd name="T95" fmla="*/ 1612 h 255"/>
                            <a:gd name="T96" fmla="+- 0 2231 1787"/>
                            <a:gd name="T97" fmla="*/ T96 w 450"/>
                            <a:gd name="T98" fmla="+- 0 1620 1534"/>
                            <a:gd name="T99" fmla="*/ 1620 h 255"/>
                            <a:gd name="T100" fmla="+- 0 2237 1787"/>
                            <a:gd name="T101" fmla="*/ T100 w 450"/>
                            <a:gd name="T102" fmla="+- 0 1661 1534"/>
                            <a:gd name="T103" fmla="*/ 1661 h 255"/>
                            <a:gd name="T104" fmla="+- 0 2237 1787"/>
                            <a:gd name="T105" fmla="*/ T104 w 450"/>
                            <a:gd name="T106" fmla="+- 0 1669 1534"/>
                            <a:gd name="T107" fmla="*/ 1669 h 255"/>
                            <a:gd name="T108" fmla="+- 0 2228 1787"/>
                            <a:gd name="T109" fmla="*/ T108 w 450"/>
                            <a:gd name="T110" fmla="+- 0 1710 1534"/>
                            <a:gd name="T111" fmla="*/ 1710 h 255"/>
                            <a:gd name="T112" fmla="+- 0 2225 1787"/>
                            <a:gd name="T113" fmla="*/ T112 w 450"/>
                            <a:gd name="T114" fmla="+- 0 1718 1534"/>
                            <a:gd name="T115" fmla="*/ 1718 h 255"/>
                            <a:gd name="T116" fmla="+- 0 2181 1787"/>
                            <a:gd name="T117" fmla="*/ T116 w 450"/>
                            <a:gd name="T118" fmla="+- 0 1767 1534"/>
                            <a:gd name="T119" fmla="*/ 1767 h 255"/>
                            <a:gd name="T120" fmla="+- 0 2174 1787"/>
                            <a:gd name="T121" fmla="*/ T120 w 450"/>
                            <a:gd name="T122" fmla="+- 0 1772 1534"/>
                            <a:gd name="T123" fmla="*/ 1772 h 255"/>
                            <a:gd name="T124" fmla="+- 0 2167 1787"/>
                            <a:gd name="T125" fmla="*/ T124 w 450"/>
                            <a:gd name="T126" fmla="+- 0 1776 1534"/>
                            <a:gd name="T127" fmla="*/ 1776 h 255"/>
                            <a:gd name="T128" fmla="+- 0 2159 1787"/>
                            <a:gd name="T129" fmla="*/ T128 w 450"/>
                            <a:gd name="T130" fmla="+- 0 1779 1534"/>
                            <a:gd name="T131" fmla="*/ 1779 h 255"/>
                            <a:gd name="T132" fmla="+- 0 2151 1787"/>
                            <a:gd name="T133" fmla="*/ T132 w 450"/>
                            <a:gd name="T134" fmla="+- 0 1782 1534"/>
                            <a:gd name="T135" fmla="*/ 1782 h 255"/>
                            <a:gd name="T136" fmla="+- 0 2143 1787"/>
                            <a:gd name="T137" fmla="*/ T136 w 450"/>
                            <a:gd name="T138" fmla="+- 0 1785 1534"/>
                            <a:gd name="T139" fmla="*/ 1785 h 255"/>
                            <a:gd name="T140" fmla="+- 0 2135 1787"/>
                            <a:gd name="T141" fmla="*/ T140 w 450"/>
                            <a:gd name="T142" fmla="+- 0 1786 1534"/>
                            <a:gd name="T143" fmla="*/ 1786 h 255"/>
                            <a:gd name="T144" fmla="+- 0 2127 1787"/>
                            <a:gd name="T145" fmla="*/ T144 w 450"/>
                            <a:gd name="T146" fmla="+- 0 1788 1534"/>
                            <a:gd name="T147" fmla="*/ 1788 h 255"/>
                            <a:gd name="T148" fmla="+- 0 2118 1787"/>
                            <a:gd name="T149" fmla="*/ T148 w 450"/>
                            <a:gd name="T150" fmla="+- 0 1789 1534"/>
                            <a:gd name="T151" fmla="*/ 1789 h 255"/>
                            <a:gd name="T152" fmla="+- 0 2110 1787"/>
                            <a:gd name="T153" fmla="*/ T152 w 450"/>
                            <a:gd name="T154" fmla="+- 0 1789 1534"/>
                            <a:gd name="T155" fmla="*/ 1789 h 255"/>
                            <a:gd name="T156" fmla="+- 0 1915 1787"/>
                            <a:gd name="T157" fmla="*/ T156 w 450"/>
                            <a:gd name="T158" fmla="+- 0 1789 1534"/>
                            <a:gd name="T159" fmla="*/ 1789 h 255"/>
                            <a:gd name="T160" fmla="+- 0 1907 1787"/>
                            <a:gd name="T161" fmla="*/ T160 w 450"/>
                            <a:gd name="T162" fmla="+- 0 1789 1534"/>
                            <a:gd name="T163" fmla="*/ 1789 h 255"/>
                            <a:gd name="T164" fmla="+- 0 1898 1787"/>
                            <a:gd name="T165" fmla="*/ T164 w 450"/>
                            <a:gd name="T166" fmla="+- 0 1788 1534"/>
                            <a:gd name="T167" fmla="*/ 1788 h 255"/>
                            <a:gd name="T168" fmla="+- 0 1890 1787"/>
                            <a:gd name="T169" fmla="*/ T168 w 450"/>
                            <a:gd name="T170" fmla="+- 0 1786 1534"/>
                            <a:gd name="T171" fmla="*/ 1786 h 255"/>
                            <a:gd name="T172" fmla="+- 0 1882 1787"/>
                            <a:gd name="T173" fmla="*/ T172 w 450"/>
                            <a:gd name="T174" fmla="+- 0 1785 1534"/>
                            <a:gd name="T175" fmla="*/ 1785 h 255"/>
                            <a:gd name="T176" fmla="+- 0 1874 1787"/>
                            <a:gd name="T177" fmla="*/ T176 w 450"/>
                            <a:gd name="T178" fmla="+- 0 1782 1534"/>
                            <a:gd name="T179" fmla="*/ 1782 h 255"/>
                            <a:gd name="T180" fmla="+- 0 1866 1787"/>
                            <a:gd name="T181" fmla="*/ T180 w 450"/>
                            <a:gd name="T182" fmla="+- 0 1779 1534"/>
                            <a:gd name="T183" fmla="*/ 1779 h 255"/>
                            <a:gd name="T184" fmla="+- 0 1858 1787"/>
                            <a:gd name="T185" fmla="*/ T184 w 450"/>
                            <a:gd name="T186" fmla="+- 0 1776 1534"/>
                            <a:gd name="T187" fmla="*/ 1776 h 255"/>
                            <a:gd name="T188" fmla="+- 0 1851 1787"/>
                            <a:gd name="T189" fmla="*/ T188 w 450"/>
                            <a:gd name="T190" fmla="+- 0 1772 1534"/>
                            <a:gd name="T191" fmla="*/ 1772 h 255"/>
                            <a:gd name="T192" fmla="+- 0 1844 1787"/>
                            <a:gd name="T193" fmla="*/ T192 w 450"/>
                            <a:gd name="T194" fmla="+- 0 1767 1534"/>
                            <a:gd name="T195" fmla="*/ 1767 h 255"/>
                            <a:gd name="T196" fmla="+- 0 1837 1787"/>
                            <a:gd name="T197" fmla="*/ T196 w 450"/>
                            <a:gd name="T198" fmla="+- 0 1762 1534"/>
                            <a:gd name="T199" fmla="*/ 1762 h 255"/>
                            <a:gd name="T200" fmla="+- 0 1797 1787"/>
                            <a:gd name="T201" fmla="*/ T200 w 450"/>
                            <a:gd name="T202" fmla="+- 0 1710 1534"/>
                            <a:gd name="T203" fmla="*/ 1710 h 255"/>
                            <a:gd name="T204" fmla="+- 0 1787 1787"/>
                            <a:gd name="T205" fmla="*/ T204 w 450"/>
                            <a:gd name="T206" fmla="+- 0 1669 1534"/>
                            <a:gd name="T207" fmla="*/ 1669 h 255"/>
                            <a:gd name="T208" fmla="+- 0 1787 1787"/>
                            <a:gd name="T209" fmla="*/ T208 w 450"/>
                            <a:gd name="T210" fmla="+- 0 1661 1534"/>
                            <a:gd name="T211" fmla="*/ 166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103" y="2"/>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5"/>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675FA48" id="Forma libre: forma 354" o:spid="_x0000_s1026" style="position:absolute;margin-left:89.35pt;margin-top:69.2pt;width:22.5pt;height:12.75pt;z-index:25169519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" path="m,127r,-8l1,110r2,-8l5,94,7,86r3,-8l13,71,38,37r6,-6l103,2,120,r8,l323,r8,l340,r61,26l413,37r6,6l424,49r5,7l434,63r4,8l441,78r3,8l450,127r,8l441,176r-3,8l394,233r-7,5l380,242r-8,3l364,248r-8,3l348,252r-8,2l331,255r-8,l128,255r-8,l111,254r-8,-2l95,251r-8,-3l79,245r-8,-3l64,238r-7,-5l50,228,10,176,,135r,-8xe" filled="f" strokecolor="#99a0a6">
                <v:path arrowok="t" o:connecttype="custom" o:connectlocs="0,1054735;0,1049655;635,1043940;1905,1038860;3175,1033780;4445,1028700;6350,1023620;8255,1019175;24130,997585;27940,993775;65405,975360;76200,974090;81280,974090;205105,974090;210185,974090;215900,974090;254635,990600;262255,997585;266065,1001395;269240,1005205;272415,1009650;275590,1014095;278130,1019175;280035,1023620;281940,1028700;285750,1054735;285750,1059815;280035,1085850;278130,1090930;250190,1122045;245745,1125220;241300,1127760;236220,1129665;231140,1131570;226060,1133475;220980,1134110;215900,1135380;210185,1136015;205105,1136015;81280,1136015;76200,1136015;70485,1135380;65405,1134110;60325,1133475;55245,1131570;50165,1129665;45085,1127760;40640,1125220;36195,1122045;31750,1118870;6350,1085850;0,1059815;0,1054735" o:connectangles="0,0,0,0,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94169" behindDoc="0" locked="0" layoutInCell="1" allowOverlap="1" wp14:anchorId="3611C9AF" wp14:editId="210F4C5B">
                <wp:simplePos x="0" y="0"/>
                <wp:positionH relativeFrom="page">
                  <wp:posOffset>1134745</wp:posOffset>
                </wp:positionH>
                <wp:positionV relativeFrom="paragraph">
                  <wp:posOffset>612140</wp:posOffset>
                </wp:positionV>
                <wp:extent cx="285750" cy="161925"/>
                <wp:effectExtent l="10795" t="12065" r="8255" b="6985"/>
                <wp:wrapNone/>
                <wp:docPr id="355" name="Forma libre: forma 3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211 1084"/>
                            <a:gd name="T3" fmla="*/ 1211 h 255"/>
                            <a:gd name="T4" fmla="+- 0 1787 1787"/>
                            <a:gd name="T5" fmla="*/ T4 w 450"/>
                            <a:gd name="T6" fmla="+- 0 1203 1084"/>
                            <a:gd name="T7" fmla="*/ 1203 h 255"/>
                            <a:gd name="T8" fmla="+- 0 1788 1787"/>
                            <a:gd name="T9" fmla="*/ T8 w 450"/>
                            <a:gd name="T10" fmla="+- 0 1194 1084"/>
                            <a:gd name="T11" fmla="*/ 1194 h 255"/>
                            <a:gd name="T12" fmla="+- 0 1790 1787"/>
                            <a:gd name="T13" fmla="*/ T12 w 450"/>
                            <a:gd name="T14" fmla="+- 0 1186 1084"/>
                            <a:gd name="T15" fmla="*/ 1186 h 255"/>
                            <a:gd name="T16" fmla="+- 0 1792 1787"/>
                            <a:gd name="T17" fmla="*/ T16 w 450"/>
                            <a:gd name="T18" fmla="+- 0 1178 1084"/>
                            <a:gd name="T19" fmla="*/ 1178 h 255"/>
                            <a:gd name="T20" fmla="+- 0 1794 1787"/>
                            <a:gd name="T21" fmla="*/ T20 w 450"/>
                            <a:gd name="T22" fmla="+- 0 1170 1084"/>
                            <a:gd name="T23" fmla="*/ 1170 h 255"/>
                            <a:gd name="T24" fmla="+- 0 1797 1787"/>
                            <a:gd name="T25" fmla="*/ T24 w 450"/>
                            <a:gd name="T26" fmla="+- 0 1162 1084"/>
                            <a:gd name="T27" fmla="*/ 1162 h 255"/>
                            <a:gd name="T28" fmla="+- 0 1800 1787"/>
                            <a:gd name="T29" fmla="*/ T28 w 450"/>
                            <a:gd name="T30" fmla="+- 0 1155 1084"/>
                            <a:gd name="T31" fmla="*/ 1155 h 255"/>
                            <a:gd name="T32" fmla="+- 0 1825 1787"/>
                            <a:gd name="T33" fmla="*/ T32 w 450"/>
                            <a:gd name="T34" fmla="+- 0 1121 1084"/>
                            <a:gd name="T35" fmla="*/ 1121 h 255"/>
                            <a:gd name="T36" fmla="+- 0 1831 1787"/>
                            <a:gd name="T37" fmla="*/ T36 w 450"/>
                            <a:gd name="T38" fmla="+- 0 1115 1084"/>
                            <a:gd name="T39" fmla="*/ 1115 h 255"/>
                            <a:gd name="T40" fmla="+- 0 1837 1787"/>
                            <a:gd name="T41" fmla="*/ T40 w 450"/>
                            <a:gd name="T42" fmla="+- 0 1110 1084"/>
                            <a:gd name="T43" fmla="*/ 1110 h 255"/>
                            <a:gd name="T44" fmla="+- 0 1844 1787"/>
                            <a:gd name="T45" fmla="*/ T44 w 450"/>
                            <a:gd name="T46" fmla="+- 0 1105 1084"/>
                            <a:gd name="T47" fmla="*/ 1105 h 255"/>
                            <a:gd name="T48" fmla="+- 0 1851 1787"/>
                            <a:gd name="T49" fmla="*/ T48 w 450"/>
                            <a:gd name="T50" fmla="+- 0 1100 1084"/>
                            <a:gd name="T51" fmla="*/ 1100 h 255"/>
                            <a:gd name="T52" fmla="+- 0 1858 1787"/>
                            <a:gd name="T53" fmla="*/ T52 w 450"/>
                            <a:gd name="T54" fmla="+- 0 1097 1084"/>
                            <a:gd name="T55" fmla="*/ 1097 h 255"/>
                            <a:gd name="T56" fmla="+- 0 1866 1787"/>
                            <a:gd name="T57" fmla="*/ T56 w 450"/>
                            <a:gd name="T58" fmla="+- 0 1093 1084"/>
                            <a:gd name="T59" fmla="*/ 1093 h 255"/>
                            <a:gd name="T60" fmla="+- 0 1874 1787"/>
                            <a:gd name="T61" fmla="*/ T60 w 450"/>
                            <a:gd name="T62" fmla="+- 0 1090 1084"/>
                            <a:gd name="T63" fmla="*/ 1090 h 255"/>
                            <a:gd name="T64" fmla="+- 0 1882 1787"/>
                            <a:gd name="T65" fmla="*/ T64 w 450"/>
                            <a:gd name="T66" fmla="+- 0 1088 1084"/>
                            <a:gd name="T67" fmla="*/ 1088 h 255"/>
                            <a:gd name="T68" fmla="+- 0 1890 1787"/>
                            <a:gd name="T69" fmla="*/ T68 w 450"/>
                            <a:gd name="T70" fmla="+- 0 1086 1084"/>
                            <a:gd name="T71" fmla="*/ 1086 h 255"/>
                            <a:gd name="T72" fmla="+- 0 1898 1787"/>
                            <a:gd name="T73" fmla="*/ T72 w 450"/>
                            <a:gd name="T74" fmla="+- 0 1084 1084"/>
                            <a:gd name="T75" fmla="*/ 1084 h 255"/>
                            <a:gd name="T76" fmla="+- 0 1907 1787"/>
                            <a:gd name="T77" fmla="*/ T76 w 450"/>
                            <a:gd name="T78" fmla="+- 0 1084 1084"/>
                            <a:gd name="T79" fmla="*/ 1084 h 255"/>
                            <a:gd name="T80" fmla="+- 0 1915 1787"/>
                            <a:gd name="T81" fmla="*/ T80 w 450"/>
                            <a:gd name="T82" fmla="+- 0 1084 1084"/>
                            <a:gd name="T83" fmla="*/ 1084 h 255"/>
                            <a:gd name="T84" fmla="+- 0 2110 1787"/>
                            <a:gd name="T85" fmla="*/ T84 w 450"/>
                            <a:gd name="T86" fmla="+- 0 1084 1084"/>
                            <a:gd name="T87" fmla="*/ 1084 h 255"/>
                            <a:gd name="T88" fmla="+- 0 2118 1787"/>
                            <a:gd name="T89" fmla="*/ T88 w 450"/>
                            <a:gd name="T90" fmla="+- 0 1084 1084"/>
                            <a:gd name="T91" fmla="*/ 1084 h 255"/>
                            <a:gd name="T92" fmla="+- 0 2127 1787"/>
                            <a:gd name="T93" fmla="*/ T92 w 450"/>
                            <a:gd name="T94" fmla="+- 0 1084 1084"/>
                            <a:gd name="T95" fmla="*/ 1084 h 255"/>
                            <a:gd name="T96" fmla="+- 0 2135 1787"/>
                            <a:gd name="T97" fmla="*/ T96 w 450"/>
                            <a:gd name="T98" fmla="+- 0 1086 1084"/>
                            <a:gd name="T99" fmla="*/ 1086 h 255"/>
                            <a:gd name="T100" fmla="+- 0 2143 1787"/>
                            <a:gd name="T101" fmla="*/ T100 w 450"/>
                            <a:gd name="T102" fmla="+- 0 1088 1084"/>
                            <a:gd name="T103" fmla="*/ 1088 h 255"/>
                            <a:gd name="T104" fmla="+- 0 2151 1787"/>
                            <a:gd name="T105" fmla="*/ T104 w 450"/>
                            <a:gd name="T106" fmla="+- 0 1090 1084"/>
                            <a:gd name="T107" fmla="*/ 1090 h 255"/>
                            <a:gd name="T108" fmla="+- 0 2159 1787"/>
                            <a:gd name="T109" fmla="*/ T108 w 450"/>
                            <a:gd name="T110" fmla="+- 0 1093 1084"/>
                            <a:gd name="T111" fmla="*/ 1093 h 255"/>
                            <a:gd name="T112" fmla="+- 0 2167 1787"/>
                            <a:gd name="T113" fmla="*/ T112 w 450"/>
                            <a:gd name="T114" fmla="+- 0 1097 1084"/>
                            <a:gd name="T115" fmla="*/ 1097 h 255"/>
                            <a:gd name="T116" fmla="+- 0 2216 1787"/>
                            <a:gd name="T117" fmla="*/ T116 w 450"/>
                            <a:gd name="T118" fmla="+- 0 1140 1084"/>
                            <a:gd name="T119" fmla="*/ 1140 h 255"/>
                            <a:gd name="T120" fmla="+- 0 2228 1787"/>
                            <a:gd name="T121" fmla="*/ T120 w 450"/>
                            <a:gd name="T122" fmla="+- 0 1162 1084"/>
                            <a:gd name="T123" fmla="*/ 1162 h 255"/>
                            <a:gd name="T124" fmla="+- 0 2231 1787"/>
                            <a:gd name="T125" fmla="*/ T124 w 450"/>
                            <a:gd name="T126" fmla="+- 0 1170 1084"/>
                            <a:gd name="T127" fmla="*/ 1170 h 255"/>
                            <a:gd name="T128" fmla="+- 0 2233 1787"/>
                            <a:gd name="T129" fmla="*/ T128 w 450"/>
                            <a:gd name="T130" fmla="+- 0 1178 1084"/>
                            <a:gd name="T131" fmla="*/ 1178 h 255"/>
                            <a:gd name="T132" fmla="+- 0 2235 1787"/>
                            <a:gd name="T133" fmla="*/ T132 w 450"/>
                            <a:gd name="T134" fmla="+- 0 1186 1084"/>
                            <a:gd name="T135" fmla="*/ 1186 h 255"/>
                            <a:gd name="T136" fmla="+- 0 2237 1787"/>
                            <a:gd name="T137" fmla="*/ T136 w 450"/>
                            <a:gd name="T138" fmla="+- 0 1194 1084"/>
                            <a:gd name="T139" fmla="*/ 1194 h 255"/>
                            <a:gd name="T140" fmla="+- 0 2237 1787"/>
                            <a:gd name="T141" fmla="*/ T140 w 450"/>
                            <a:gd name="T142" fmla="+- 0 1203 1084"/>
                            <a:gd name="T143" fmla="*/ 1203 h 255"/>
                            <a:gd name="T144" fmla="+- 0 2237 1787"/>
                            <a:gd name="T145" fmla="*/ T144 w 450"/>
                            <a:gd name="T146" fmla="+- 0 1211 1084"/>
                            <a:gd name="T147" fmla="*/ 1211 h 255"/>
                            <a:gd name="T148" fmla="+- 0 2237 1787"/>
                            <a:gd name="T149" fmla="*/ T148 w 450"/>
                            <a:gd name="T150" fmla="+- 0 1219 1084"/>
                            <a:gd name="T151" fmla="*/ 1219 h 255"/>
                            <a:gd name="T152" fmla="+- 0 2237 1787"/>
                            <a:gd name="T153" fmla="*/ T152 w 450"/>
                            <a:gd name="T154" fmla="+- 0 1228 1084"/>
                            <a:gd name="T155" fmla="*/ 1228 h 255"/>
                            <a:gd name="T156" fmla="+- 0 2235 1787"/>
                            <a:gd name="T157" fmla="*/ T156 w 450"/>
                            <a:gd name="T158" fmla="+- 0 1236 1084"/>
                            <a:gd name="T159" fmla="*/ 1236 h 255"/>
                            <a:gd name="T160" fmla="+- 0 2233 1787"/>
                            <a:gd name="T161" fmla="*/ T160 w 450"/>
                            <a:gd name="T162" fmla="+- 0 1244 1084"/>
                            <a:gd name="T163" fmla="*/ 1244 h 255"/>
                            <a:gd name="T164" fmla="+- 0 2200 1787"/>
                            <a:gd name="T165" fmla="*/ T164 w 450"/>
                            <a:gd name="T166" fmla="+- 0 1301 1084"/>
                            <a:gd name="T167" fmla="*/ 1301 h 255"/>
                            <a:gd name="T168" fmla="+- 0 2159 1787"/>
                            <a:gd name="T169" fmla="*/ T168 w 450"/>
                            <a:gd name="T170" fmla="+- 0 1329 1084"/>
                            <a:gd name="T171" fmla="*/ 1329 h 255"/>
                            <a:gd name="T172" fmla="+- 0 2151 1787"/>
                            <a:gd name="T173" fmla="*/ T172 w 450"/>
                            <a:gd name="T174" fmla="+- 0 1332 1084"/>
                            <a:gd name="T175" fmla="*/ 1332 h 255"/>
                            <a:gd name="T176" fmla="+- 0 2110 1787"/>
                            <a:gd name="T177" fmla="*/ T176 w 450"/>
                            <a:gd name="T178" fmla="+- 0 1339 1084"/>
                            <a:gd name="T179" fmla="*/ 1339 h 255"/>
                            <a:gd name="T180" fmla="+- 0 1915 1787"/>
                            <a:gd name="T181" fmla="*/ T180 w 450"/>
                            <a:gd name="T182" fmla="+- 0 1339 1084"/>
                            <a:gd name="T183" fmla="*/ 1339 h 255"/>
                            <a:gd name="T184" fmla="+- 0 1866 1787"/>
                            <a:gd name="T185" fmla="*/ T184 w 450"/>
                            <a:gd name="T186" fmla="+- 0 1329 1084"/>
                            <a:gd name="T187" fmla="*/ 1329 h 255"/>
                            <a:gd name="T188" fmla="+- 0 1858 1787"/>
                            <a:gd name="T189" fmla="*/ T188 w 450"/>
                            <a:gd name="T190" fmla="+- 0 1326 1084"/>
                            <a:gd name="T191" fmla="*/ 1326 h 255"/>
                            <a:gd name="T192" fmla="+- 0 1825 1787"/>
                            <a:gd name="T193" fmla="*/ T192 w 450"/>
                            <a:gd name="T194" fmla="+- 0 1301 1084"/>
                            <a:gd name="T195" fmla="*/ 1301 h 255"/>
                            <a:gd name="T196" fmla="+- 0 1819 1787"/>
                            <a:gd name="T197" fmla="*/ T196 w 450"/>
                            <a:gd name="T198" fmla="+- 0 1295 1084"/>
                            <a:gd name="T199" fmla="*/ 1295 h 255"/>
                            <a:gd name="T200" fmla="+- 0 1790 1787"/>
                            <a:gd name="T201" fmla="*/ T200 w 450"/>
                            <a:gd name="T202" fmla="+- 0 1236 1084"/>
                            <a:gd name="T203" fmla="*/ 1236 h 255"/>
                            <a:gd name="T204" fmla="+- 0 1787 1787"/>
                            <a:gd name="T205" fmla="*/ T204 w 450"/>
                            <a:gd name="T206" fmla="+- 0 1219 1084"/>
                            <a:gd name="T207" fmla="*/ 1219 h 255"/>
                            <a:gd name="T208" fmla="+- 0 1787 1787"/>
                            <a:gd name="T209" fmla="*/ T208 w 450"/>
                            <a:gd name="T210" fmla="+- 0 1211 1084"/>
                            <a:gd name="T211" fmla="*/ 121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29" y="56"/>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13" y="217"/>
                              </a:lnTo>
                              <a:lnTo>
                                <a:pt x="372" y="245"/>
                              </a:lnTo>
                              <a:lnTo>
                                <a:pt x="364" y="248"/>
                              </a:lnTo>
                              <a:lnTo>
                                <a:pt x="323" y="255"/>
                              </a:lnTo>
                              <a:lnTo>
                                <a:pt x="128" y="255"/>
                              </a:lnTo>
                              <a:lnTo>
                                <a:pt x="79" y="245"/>
                              </a:lnTo>
                              <a:lnTo>
                                <a:pt x="71" y="242"/>
                              </a:lnTo>
                              <a:lnTo>
                                <a:pt x="38" y="217"/>
                              </a:lnTo>
                              <a:lnTo>
                                <a:pt x="32" y="211"/>
                              </a:lnTo>
                              <a:lnTo>
                                <a:pt x="3" y="152"/>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B375400" id="Forma libre: forma 355" o:spid="_x0000_s1026" style="position:absolute;margin-left:89.35pt;margin-top:48.2pt;width:22.5pt;height:12.75pt;z-index:25169416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" path="m,127r,-8l1,110r2,-8l5,94,7,86r3,-8l13,71,38,37r6,-6l50,26r7,-5l64,16r7,-3l79,9,87,6,95,4r8,-2l111,r9,l128,,323,r8,l340,r8,2l356,4r8,2l372,9r8,4l429,56r12,22l444,86r2,8l448,102r2,8l450,119r,8l450,135r,9l448,152r-2,8l413,217r-41,28l364,248r-41,7l128,255,79,245r-8,-3l38,217r-6,-6l3,152,,135r,-8xe" filled="f" strokecolor="#99a0a6">
                <v:path arrowok="t" o:connecttype="custom" o:connectlocs="0,768985;0,763905;635,758190;1905,753110;3175,748030;4445,742950;6350,737870;8255,733425;24130,711835;27940,708025;31750,704850;36195,701675;40640,698500;45085,696595;50165,694055;55245,692150;60325,690880;65405,689610;70485,688340;76200,688340;81280,688340;205105,688340;210185,688340;215900,688340;220980,689610;226060,690880;231140,692150;236220,694055;241300,696595;272415,723900;280035,737870;281940,742950;283210,748030;284480,753110;285750,758190;285750,763905;285750,768985;285750,774065;285750,779780;284480,784860;283210,789940;262255,826135;236220,843915;231140,845820;205105,850265;81280,850265;50165,843915;45085,842010;24130,826135;20320,822325;1905,784860;0,774065;0,768985" o:connectangles="0,0,0,0,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93145" behindDoc="0" locked="0" layoutInCell="1" allowOverlap="1" wp14:anchorId="183B4D51" wp14:editId="226E0D24">
                <wp:simplePos x="0" y="0"/>
                <wp:positionH relativeFrom="page">
                  <wp:posOffset>1134745</wp:posOffset>
                </wp:positionH>
                <wp:positionV relativeFrom="paragraph">
                  <wp:posOffset>335915</wp:posOffset>
                </wp:positionV>
                <wp:extent cx="285750" cy="161925"/>
                <wp:effectExtent l="10795" t="12065" r="8255" b="6985"/>
                <wp:wrapNone/>
                <wp:docPr id="356" name="Forma libre: forma 3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761 634"/>
                            <a:gd name="T3" fmla="*/ 761 h 255"/>
                            <a:gd name="T4" fmla="+- 0 1787 1787"/>
                            <a:gd name="T5" fmla="*/ T4 w 450"/>
                            <a:gd name="T6" fmla="+- 0 753 634"/>
                            <a:gd name="T7" fmla="*/ 753 h 255"/>
                            <a:gd name="T8" fmla="+- 0 1788 1787"/>
                            <a:gd name="T9" fmla="*/ T8 w 450"/>
                            <a:gd name="T10" fmla="+- 0 744 634"/>
                            <a:gd name="T11" fmla="*/ 744 h 255"/>
                            <a:gd name="T12" fmla="+- 0 1790 1787"/>
                            <a:gd name="T13" fmla="*/ T12 w 450"/>
                            <a:gd name="T14" fmla="+- 0 736 634"/>
                            <a:gd name="T15" fmla="*/ 736 h 255"/>
                            <a:gd name="T16" fmla="+- 0 1792 1787"/>
                            <a:gd name="T17" fmla="*/ T16 w 450"/>
                            <a:gd name="T18" fmla="+- 0 728 634"/>
                            <a:gd name="T19" fmla="*/ 728 h 255"/>
                            <a:gd name="T20" fmla="+- 0 1794 1787"/>
                            <a:gd name="T21" fmla="*/ T20 w 450"/>
                            <a:gd name="T22" fmla="+- 0 720 634"/>
                            <a:gd name="T23" fmla="*/ 720 h 255"/>
                            <a:gd name="T24" fmla="+- 0 1797 1787"/>
                            <a:gd name="T25" fmla="*/ T24 w 450"/>
                            <a:gd name="T26" fmla="+- 0 712 634"/>
                            <a:gd name="T27" fmla="*/ 712 h 255"/>
                            <a:gd name="T28" fmla="+- 0 1800 1787"/>
                            <a:gd name="T29" fmla="*/ T28 w 450"/>
                            <a:gd name="T30" fmla="+- 0 705 634"/>
                            <a:gd name="T31" fmla="*/ 705 h 255"/>
                            <a:gd name="T32" fmla="+- 0 1825 1787"/>
                            <a:gd name="T33" fmla="*/ T32 w 450"/>
                            <a:gd name="T34" fmla="+- 0 671 634"/>
                            <a:gd name="T35" fmla="*/ 671 h 255"/>
                            <a:gd name="T36" fmla="+- 0 1831 1787"/>
                            <a:gd name="T37" fmla="*/ T36 w 450"/>
                            <a:gd name="T38" fmla="+- 0 665 634"/>
                            <a:gd name="T39" fmla="*/ 665 h 255"/>
                            <a:gd name="T40" fmla="+- 0 1837 1787"/>
                            <a:gd name="T41" fmla="*/ T40 w 450"/>
                            <a:gd name="T42" fmla="+- 0 660 634"/>
                            <a:gd name="T43" fmla="*/ 660 h 255"/>
                            <a:gd name="T44" fmla="+- 0 1844 1787"/>
                            <a:gd name="T45" fmla="*/ T44 w 450"/>
                            <a:gd name="T46" fmla="+- 0 655 634"/>
                            <a:gd name="T47" fmla="*/ 655 h 255"/>
                            <a:gd name="T48" fmla="+- 0 1851 1787"/>
                            <a:gd name="T49" fmla="*/ T48 w 450"/>
                            <a:gd name="T50" fmla="+- 0 650 634"/>
                            <a:gd name="T51" fmla="*/ 650 h 255"/>
                            <a:gd name="T52" fmla="+- 0 1858 1787"/>
                            <a:gd name="T53" fmla="*/ T52 w 450"/>
                            <a:gd name="T54" fmla="+- 0 647 634"/>
                            <a:gd name="T55" fmla="*/ 647 h 255"/>
                            <a:gd name="T56" fmla="+- 0 1866 1787"/>
                            <a:gd name="T57" fmla="*/ T56 w 450"/>
                            <a:gd name="T58" fmla="+- 0 643 634"/>
                            <a:gd name="T59" fmla="*/ 643 h 255"/>
                            <a:gd name="T60" fmla="+- 0 1874 1787"/>
                            <a:gd name="T61" fmla="*/ T60 w 450"/>
                            <a:gd name="T62" fmla="+- 0 640 634"/>
                            <a:gd name="T63" fmla="*/ 640 h 255"/>
                            <a:gd name="T64" fmla="+- 0 1882 1787"/>
                            <a:gd name="T65" fmla="*/ T64 w 450"/>
                            <a:gd name="T66" fmla="+- 0 638 634"/>
                            <a:gd name="T67" fmla="*/ 638 h 255"/>
                            <a:gd name="T68" fmla="+- 0 1890 1787"/>
                            <a:gd name="T69" fmla="*/ T68 w 450"/>
                            <a:gd name="T70" fmla="+- 0 636 634"/>
                            <a:gd name="T71" fmla="*/ 636 h 255"/>
                            <a:gd name="T72" fmla="+- 0 1898 1787"/>
                            <a:gd name="T73" fmla="*/ T72 w 450"/>
                            <a:gd name="T74" fmla="+- 0 634 634"/>
                            <a:gd name="T75" fmla="*/ 634 h 255"/>
                            <a:gd name="T76" fmla="+- 0 1907 1787"/>
                            <a:gd name="T77" fmla="*/ T76 w 450"/>
                            <a:gd name="T78" fmla="+- 0 634 634"/>
                            <a:gd name="T79" fmla="*/ 634 h 255"/>
                            <a:gd name="T80" fmla="+- 0 1915 1787"/>
                            <a:gd name="T81" fmla="*/ T80 w 450"/>
                            <a:gd name="T82" fmla="+- 0 634 634"/>
                            <a:gd name="T83" fmla="*/ 634 h 255"/>
                            <a:gd name="T84" fmla="+- 0 2110 1787"/>
                            <a:gd name="T85" fmla="*/ T84 w 450"/>
                            <a:gd name="T86" fmla="+- 0 634 634"/>
                            <a:gd name="T87" fmla="*/ 634 h 255"/>
                            <a:gd name="T88" fmla="+- 0 2118 1787"/>
                            <a:gd name="T89" fmla="*/ T88 w 450"/>
                            <a:gd name="T90" fmla="+- 0 634 634"/>
                            <a:gd name="T91" fmla="*/ 634 h 255"/>
                            <a:gd name="T92" fmla="+- 0 2127 1787"/>
                            <a:gd name="T93" fmla="*/ T92 w 450"/>
                            <a:gd name="T94" fmla="+- 0 634 634"/>
                            <a:gd name="T95" fmla="*/ 634 h 255"/>
                            <a:gd name="T96" fmla="+- 0 2181 1787"/>
                            <a:gd name="T97" fmla="*/ T96 w 450"/>
                            <a:gd name="T98" fmla="+- 0 655 634"/>
                            <a:gd name="T99" fmla="*/ 655 h 255"/>
                            <a:gd name="T100" fmla="+- 0 2188 1787"/>
                            <a:gd name="T101" fmla="*/ T100 w 450"/>
                            <a:gd name="T102" fmla="+- 0 660 634"/>
                            <a:gd name="T103" fmla="*/ 660 h 255"/>
                            <a:gd name="T104" fmla="+- 0 2194 1787"/>
                            <a:gd name="T105" fmla="*/ T104 w 450"/>
                            <a:gd name="T106" fmla="+- 0 665 634"/>
                            <a:gd name="T107" fmla="*/ 665 h 255"/>
                            <a:gd name="T108" fmla="+- 0 2200 1787"/>
                            <a:gd name="T109" fmla="*/ T108 w 450"/>
                            <a:gd name="T110" fmla="+- 0 671 634"/>
                            <a:gd name="T111" fmla="*/ 671 h 255"/>
                            <a:gd name="T112" fmla="+- 0 2206 1787"/>
                            <a:gd name="T113" fmla="*/ T112 w 450"/>
                            <a:gd name="T114" fmla="+- 0 677 634"/>
                            <a:gd name="T115" fmla="*/ 677 h 255"/>
                            <a:gd name="T116" fmla="+- 0 2228 1787"/>
                            <a:gd name="T117" fmla="*/ T116 w 450"/>
                            <a:gd name="T118" fmla="+- 0 712 634"/>
                            <a:gd name="T119" fmla="*/ 712 h 255"/>
                            <a:gd name="T120" fmla="+- 0 2231 1787"/>
                            <a:gd name="T121" fmla="*/ T120 w 450"/>
                            <a:gd name="T122" fmla="+- 0 720 634"/>
                            <a:gd name="T123" fmla="*/ 720 h 255"/>
                            <a:gd name="T124" fmla="+- 0 2237 1787"/>
                            <a:gd name="T125" fmla="*/ T124 w 450"/>
                            <a:gd name="T126" fmla="+- 0 761 634"/>
                            <a:gd name="T127" fmla="*/ 761 h 255"/>
                            <a:gd name="T128" fmla="+- 0 2237 1787"/>
                            <a:gd name="T129" fmla="*/ T128 w 450"/>
                            <a:gd name="T130" fmla="+- 0 769 634"/>
                            <a:gd name="T131" fmla="*/ 769 h 255"/>
                            <a:gd name="T132" fmla="+- 0 2216 1787"/>
                            <a:gd name="T133" fmla="*/ T132 w 450"/>
                            <a:gd name="T134" fmla="+- 0 832 634"/>
                            <a:gd name="T135" fmla="*/ 832 h 255"/>
                            <a:gd name="T136" fmla="+- 0 2181 1787"/>
                            <a:gd name="T137" fmla="*/ T136 w 450"/>
                            <a:gd name="T138" fmla="+- 0 867 634"/>
                            <a:gd name="T139" fmla="*/ 867 h 255"/>
                            <a:gd name="T140" fmla="+- 0 2174 1787"/>
                            <a:gd name="T141" fmla="*/ T140 w 450"/>
                            <a:gd name="T142" fmla="+- 0 872 634"/>
                            <a:gd name="T143" fmla="*/ 872 h 255"/>
                            <a:gd name="T144" fmla="+- 0 2167 1787"/>
                            <a:gd name="T145" fmla="*/ T144 w 450"/>
                            <a:gd name="T146" fmla="+- 0 876 634"/>
                            <a:gd name="T147" fmla="*/ 876 h 255"/>
                            <a:gd name="T148" fmla="+- 0 2159 1787"/>
                            <a:gd name="T149" fmla="*/ T148 w 450"/>
                            <a:gd name="T150" fmla="+- 0 879 634"/>
                            <a:gd name="T151" fmla="*/ 879 h 255"/>
                            <a:gd name="T152" fmla="+- 0 2151 1787"/>
                            <a:gd name="T153" fmla="*/ T152 w 450"/>
                            <a:gd name="T154" fmla="+- 0 882 634"/>
                            <a:gd name="T155" fmla="*/ 882 h 255"/>
                            <a:gd name="T156" fmla="+- 0 2110 1787"/>
                            <a:gd name="T157" fmla="*/ T156 w 450"/>
                            <a:gd name="T158" fmla="+- 0 889 634"/>
                            <a:gd name="T159" fmla="*/ 889 h 255"/>
                            <a:gd name="T160" fmla="+- 0 1915 1787"/>
                            <a:gd name="T161" fmla="*/ T160 w 450"/>
                            <a:gd name="T162" fmla="+- 0 889 634"/>
                            <a:gd name="T163" fmla="*/ 889 h 255"/>
                            <a:gd name="T164" fmla="+- 0 1907 1787"/>
                            <a:gd name="T165" fmla="*/ T164 w 450"/>
                            <a:gd name="T166" fmla="+- 0 889 634"/>
                            <a:gd name="T167" fmla="*/ 889 h 255"/>
                            <a:gd name="T168" fmla="+- 0 1898 1787"/>
                            <a:gd name="T169" fmla="*/ T168 w 450"/>
                            <a:gd name="T170" fmla="+- 0 888 634"/>
                            <a:gd name="T171" fmla="*/ 888 h 255"/>
                            <a:gd name="T172" fmla="+- 0 1890 1787"/>
                            <a:gd name="T173" fmla="*/ T172 w 450"/>
                            <a:gd name="T174" fmla="+- 0 886 634"/>
                            <a:gd name="T175" fmla="*/ 886 h 255"/>
                            <a:gd name="T176" fmla="+- 0 1882 1787"/>
                            <a:gd name="T177" fmla="*/ T176 w 450"/>
                            <a:gd name="T178" fmla="+- 0 885 634"/>
                            <a:gd name="T179" fmla="*/ 885 h 255"/>
                            <a:gd name="T180" fmla="+- 0 1874 1787"/>
                            <a:gd name="T181" fmla="*/ T180 w 450"/>
                            <a:gd name="T182" fmla="+- 0 882 634"/>
                            <a:gd name="T183" fmla="*/ 882 h 255"/>
                            <a:gd name="T184" fmla="+- 0 1866 1787"/>
                            <a:gd name="T185" fmla="*/ T184 w 450"/>
                            <a:gd name="T186" fmla="+- 0 879 634"/>
                            <a:gd name="T187" fmla="*/ 879 h 255"/>
                            <a:gd name="T188" fmla="+- 0 1858 1787"/>
                            <a:gd name="T189" fmla="*/ T188 w 450"/>
                            <a:gd name="T190" fmla="+- 0 876 634"/>
                            <a:gd name="T191" fmla="*/ 876 h 255"/>
                            <a:gd name="T192" fmla="+- 0 1851 1787"/>
                            <a:gd name="T193" fmla="*/ T192 w 450"/>
                            <a:gd name="T194" fmla="+- 0 872 634"/>
                            <a:gd name="T195" fmla="*/ 872 h 255"/>
                            <a:gd name="T196" fmla="+- 0 1844 1787"/>
                            <a:gd name="T197" fmla="*/ T196 w 450"/>
                            <a:gd name="T198" fmla="+- 0 867 634"/>
                            <a:gd name="T199" fmla="*/ 867 h 255"/>
                            <a:gd name="T200" fmla="+- 0 1837 1787"/>
                            <a:gd name="T201" fmla="*/ T200 w 450"/>
                            <a:gd name="T202" fmla="+- 0 862 634"/>
                            <a:gd name="T203" fmla="*/ 862 h 255"/>
                            <a:gd name="T204" fmla="+- 0 1809 1787"/>
                            <a:gd name="T205" fmla="*/ T204 w 450"/>
                            <a:gd name="T206" fmla="+- 0 832 634"/>
                            <a:gd name="T207" fmla="*/ 832 h 255"/>
                            <a:gd name="T208" fmla="+- 0 1804 1787"/>
                            <a:gd name="T209" fmla="*/ T208 w 450"/>
                            <a:gd name="T210" fmla="+- 0 825 634"/>
                            <a:gd name="T211" fmla="*/ 825 h 255"/>
                            <a:gd name="T212" fmla="+- 0 1787 1787"/>
                            <a:gd name="T213" fmla="*/ T212 w 450"/>
                            <a:gd name="T214" fmla="+- 0 769 634"/>
                            <a:gd name="T215" fmla="*/ 769 h 255"/>
                            <a:gd name="T216" fmla="+- 0 1787 1787"/>
                            <a:gd name="T217" fmla="*/ T216 w 450"/>
                            <a:gd name="T218" fmla="+- 0 761 634"/>
                            <a:gd name="T219" fmla="*/ 76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94" y="21"/>
                              </a:lnTo>
                              <a:lnTo>
                                <a:pt x="401" y="26"/>
                              </a:lnTo>
                              <a:lnTo>
                                <a:pt x="407" y="31"/>
                              </a:lnTo>
                              <a:lnTo>
                                <a:pt x="413" y="37"/>
                              </a:lnTo>
                              <a:lnTo>
                                <a:pt x="419" y="43"/>
                              </a:lnTo>
                              <a:lnTo>
                                <a:pt x="441" y="78"/>
                              </a:lnTo>
                              <a:lnTo>
                                <a:pt x="444" y="86"/>
                              </a:lnTo>
                              <a:lnTo>
                                <a:pt x="450" y="127"/>
                              </a:lnTo>
                              <a:lnTo>
                                <a:pt x="450" y="135"/>
                              </a:lnTo>
                              <a:lnTo>
                                <a:pt x="429" y="198"/>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604A7CA" id="Forma libre: forma 356" o:spid="_x0000_s1026" style="position:absolute;margin-left:89.35pt;margin-top:26.45pt;width:22.5pt;height:12.75pt;z-index:25169314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" path="m,127r,-8l1,110r2,-8l5,94,7,86r3,-8l13,71,38,37r6,-6l50,26r7,-5l64,16r7,-3l79,9,87,6,95,4r8,-2l111,r9,l128,,323,r8,l340,r54,21l401,26r6,5l413,37r6,6l441,78r3,8l450,127r,8l429,198r-35,35l387,238r-7,4l372,245r-8,3l323,255r-195,l120,255r-9,-1l103,252r-8,-1l87,248r-8,-3l71,242r-7,-4l57,233r-7,-5l22,198r-5,-7l,135r,-8xe" filled="f" strokecolor="#99a0a6">
                <v:path arrowok="t" o:connecttype="custom" o:connectlocs="0,483235;0,478155;635,472440;1905,467360;3175,462280;4445,457200;6350,452120;8255,447675;24130,426085;27940,422275;31750,419100;36195,415925;40640,412750;45085,410845;50165,408305;55245,406400;60325,405130;65405,403860;70485,402590;76200,402590;81280,402590;205105,402590;210185,402590;215900,402590;250190,415925;254635,419100;258445,422275;262255,426085;266065,429895;280035,452120;281940,457200;285750,483235;285750,488315;272415,528320;250190,550545;245745,553720;241300,556260;236220,558165;231140,560070;205105,564515;81280,564515;76200,564515;70485,563880;65405,562610;60325,561975;55245,560070;50165,558165;45085,556260;40640,553720;36195,550545;31750,547370;13970,528320;10795,523875;0,488315;0,483235" o:connectangles="0,0,0,0,0,0,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692121" behindDoc="0" locked="0" layoutInCell="1" allowOverlap="1" wp14:anchorId="31BF7013" wp14:editId="0B651F45">
                <wp:simplePos x="0" y="0"/>
                <wp:positionH relativeFrom="page">
                  <wp:posOffset>1134745</wp:posOffset>
                </wp:positionH>
                <wp:positionV relativeFrom="paragraph">
                  <wp:posOffset>31115</wp:posOffset>
                </wp:positionV>
                <wp:extent cx="285750" cy="161925"/>
                <wp:effectExtent l="10795" t="12065" r="8255" b="6985"/>
                <wp:wrapNone/>
                <wp:docPr id="357" name="Forma libre: forma 3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311 184"/>
                            <a:gd name="T3" fmla="*/ 311 h 255"/>
                            <a:gd name="T4" fmla="+- 0 1787 1787"/>
                            <a:gd name="T5" fmla="*/ T4 w 450"/>
                            <a:gd name="T6" fmla="+- 0 303 184"/>
                            <a:gd name="T7" fmla="*/ 303 h 255"/>
                            <a:gd name="T8" fmla="+- 0 1788 1787"/>
                            <a:gd name="T9" fmla="*/ T8 w 450"/>
                            <a:gd name="T10" fmla="+- 0 294 184"/>
                            <a:gd name="T11" fmla="*/ 294 h 255"/>
                            <a:gd name="T12" fmla="+- 0 1790 1787"/>
                            <a:gd name="T13" fmla="*/ T12 w 450"/>
                            <a:gd name="T14" fmla="+- 0 286 184"/>
                            <a:gd name="T15" fmla="*/ 286 h 255"/>
                            <a:gd name="T16" fmla="+- 0 1792 1787"/>
                            <a:gd name="T17" fmla="*/ T16 w 450"/>
                            <a:gd name="T18" fmla="+- 0 278 184"/>
                            <a:gd name="T19" fmla="*/ 278 h 255"/>
                            <a:gd name="T20" fmla="+- 0 1794 1787"/>
                            <a:gd name="T21" fmla="*/ T20 w 450"/>
                            <a:gd name="T22" fmla="+- 0 270 184"/>
                            <a:gd name="T23" fmla="*/ 270 h 255"/>
                            <a:gd name="T24" fmla="+- 0 1797 1787"/>
                            <a:gd name="T25" fmla="*/ T24 w 450"/>
                            <a:gd name="T26" fmla="+- 0 262 184"/>
                            <a:gd name="T27" fmla="*/ 262 h 255"/>
                            <a:gd name="T28" fmla="+- 0 1800 1787"/>
                            <a:gd name="T29" fmla="*/ T28 w 450"/>
                            <a:gd name="T30" fmla="+- 0 255 184"/>
                            <a:gd name="T31" fmla="*/ 255 h 255"/>
                            <a:gd name="T32" fmla="+- 0 1825 1787"/>
                            <a:gd name="T33" fmla="*/ T32 w 450"/>
                            <a:gd name="T34" fmla="+- 0 221 184"/>
                            <a:gd name="T35" fmla="*/ 221 h 255"/>
                            <a:gd name="T36" fmla="+- 0 1831 1787"/>
                            <a:gd name="T37" fmla="*/ T36 w 450"/>
                            <a:gd name="T38" fmla="+- 0 215 184"/>
                            <a:gd name="T39" fmla="*/ 215 h 255"/>
                            <a:gd name="T40" fmla="+- 0 1890 1787"/>
                            <a:gd name="T41" fmla="*/ T40 w 450"/>
                            <a:gd name="T42" fmla="+- 0 186 184"/>
                            <a:gd name="T43" fmla="*/ 186 h 255"/>
                            <a:gd name="T44" fmla="+- 0 1898 1787"/>
                            <a:gd name="T45" fmla="*/ T44 w 450"/>
                            <a:gd name="T46" fmla="+- 0 184 184"/>
                            <a:gd name="T47" fmla="*/ 184 h 255"/>
                            <a:gd name="T48" fmla="+- 0 1907 1787"/>
                            <a:gd name="T49" fmla="*/ T48 w 450"/>
                            <a:gd name="T50" fmla="+- 0 184 184"/>
                            <a:gd name="T51" fmla="*/ 184 h 255"/>
                            <a:gd name="T52" fmla="+- 0 1915 1787"/>
                            <a:gd name="T53" fmla="*/ T52 w 450"/>
                            <a:gd name="T54" fmla="+- 0 184 184"/>
                            <a:gd name="T55" fmla="*/ 184 h 255"/>
                            <a:gd name="T56" fmla="+- 0 2110 1787"/>
                            <a:gd name="T57" fmla="*/ T56 w 450"/>
                            <a:gd name="T58" fmla="+- 0 184 184"/>
                            <a:gd name="T59" fmla="*/ 184 h 255"/>
                            <a:gd name="T60" fmla="+- 0 2118 1787"/>
                            <a:gd name="T61" fmla="*/ T60 w 450"/>
                            <a:gd name="T62" fmla="+- 0 184 184"/>
                            <a:gd name="T63" fmla="*/ 184 h 255"/>
                            <a:gd name="T64" fmla="+- 0 2127 1787"/>
                            <a:gd name="T65" fmla="*/ T64 w 450"/>
                            <a:gd name="T66" fmla="+- 0 184 184"/>
                            <a:gd name="T67" fmla="*/ 184 h 255"/>
                            <a:gd name="T68" fmla="+- 0 2181 1787"/>
                            <a:gd name="T69" fmla="*/ T68 w 450"/>
                            <a:gd name="T70" fmla="+- 0 205 184"/>
                            <a:gd name="T71" fmla="*/ 205 h 255"/>
                            <a:gd name="T72" fmla="+- 0 2188 1787"/>
                            <a:gd name="T73" fmla="*/ T72 w 450"/>
                            <a:gd name="T74" fmla="+- 0 210 184"/>
                            <a:gd name="T75" fmla="*/ 210 h 255"/>
                            <a:gd name="T76" fmla="+- 0 2194 1787"/>
                            <a:gd name="T77" fmla="*/ T76 w 450"/>
                            <a:gd name="T78" fmla="+- 0 215 184"/>
                            <a:gd name="T79" fmla="*/ 215 h 255"/>
                            <a:gd name="T80" fmla="+- 0 2200 1787"/>
                            <a:gd name="T81" fmla="*/ T80 w 450"/>
                            <a:gd name="T82" fmla="+- 0 221 184"/>
                            <a:gd name="T83" fmla="*/ 221 h 255"/>
                            <a:gd name="T84" fmla="+- 0 2206 1787"/>
                            <a:gd name="T85" fmla="*/ T84 w 450"/>
                            <a:gd name="T86" fmla="+- 0 227 184"/>
                            <a:gd name="T87" fmla="*/ 227 h 255"/>
                            <a:gd name="T88" fmla="+- 0 2228 1787"/>
                            <a:gd name="T89" fmla="*/ T88 w 450"/>
                            <a:gd name="T90" fmla="+- 0 262 184"/>
                            <a:gd name="T91" fmla="*/ 262 h 255"/>
                            <a:gd name="T92" fmla="+- 0 2231 1787"/>
                            <a:gd name="T93" fmla="*/ T92 w 450"/>
                            <a:gd name="T94" fmla="+- 0 270 184"/>
                            <a:gd name="T95" fmla="*/ 270 h 255"/>
                            <a:gd name="T96" fmla="+- 0 2237 1787"/>
                            <a:gd name="T97" fmla="*/ T96 w 450"/>
                            <a:gd name="T98" fmla="+- 0 311 184"/>
                            <a:gd name="T99" fmla="*/ 311 h 255"/>
                            <a:gd name="T100" fmla="+- 0 2237 1787"/>
                            <a:gd name="T101" fmla="*/ T100 w 450"/>
                            <a:gd name="T102" fmla="+- 0 320 184"/>
                            <a:gd name="T103" fmla="*/ 320 h 255"/>
                            <a:gd name="T104" fmla="+- 0 2216 1787"/>
                            <a:gd name="T105" fmla="*/ T104 w 450"/>
                            <a:gd name="T106" fmla="+- 0 382 184"/>
                            <a:gd name="T107" fmla="*/ 382 h 255"/>
                            <a:gd name="T108" fmla="+- 0 2181 1787"/>
                            <a:gd name="T109" fmla="*/ T108 w 450"/>
                            <a:gd name="T110" fmla="+- 0 417 184"/>
                            <a:gd name="T111" fmla="*/ 417 h 255"/>
                            <a:gd name="T112" fmla="+- 0 2174 1787"/>
                            <a:gd name="T113" fmla="*/ T112 w 450"/>
                            <a:gd name="T114" fmla="+- 0 422 184"/>
                            <a:gd name="T115" fmla="*/ 422 h 255"/>
                            <a:gd name="T116" fmla="+- 0 2110 1787"/>
                            <a:gd name="T117" fmla="*/ T116 w 450"/>
                            <a:gd name="T118" fmla="+- 0 439 184"/>
                            <a:gd name="T119" fmla="*/ 439 h 255"/>
                            <a:gd name="T120" fmla="+- 0 1915 1787"/>
                            <a:gd name="T121" fmla="*/ T120 w 450"/>
                            <a:gd name="T122" fmla="+- 0 439 184"/>
                            <a:gd name="T123" fmla="*/ 439 h 255"/>
                            <a:gd name="T124" fmla="+- 0 1866 1787"/>
                            <a:gd name="T125" fmla="*/ T124 w 450"/>
                            <a:gd name="T126" fmla="+- 0 429 184"/>
                            <a:gd name="T127" fmla="*/ 429 h 255"/>
                            <a:gd name="T128" fmla="+- 0 1858 1787"/>
                            <a:gd name="T129" fmla="*/ T128 w 450"/>
                            <a:gd name="T130" fmla="+- 0 426 184"/>
                            <a:gd name="T131" fmla="*/ 426 h 255"/>
                            <a:gd name="T132" fmla="+- 0 1851 1787"/>
                            <a:gd name="T133" fmla="*/ T132 w 450"/>
                            <a:gd name="T134" fmla="+- 0 422 184"/>
                            <a:gd name="T135" fmla="*/ 422 h 255"/>
                            <a:gd name="T136" fmla="+- 0 1844 1787"/>
                            <a:gd name="T137" fmla="*/ T136 w 450"/>
                            <a:gd name="T138" fmla="+- 0 417 184"/>
                            <a:gd name="T139" fmla="*/ 417 h 255"/>
                            <a:gd name="T140" fmla="+- 0 1837 1787"/>
                            <a:gd name="T141" fmla="*/ T140 w 450"/>
                            <a:gd name="T142" fmla="+- 0 412 184"/>
                            <a:gd name="T143" fmla="*/ 412 h 255"/>
                            <a:gd name="T144" fmla="+- 0 1797 1787"/>
                            <a:gd name="T145" fmla="*/ T144 w 450"/>
                            <a:gd name="T146" fmla="+- 0 360 184"/>
                            <a:gd name="T147" fmla="*/ 360 h 255"/>
                            <a:gd name="T148" fmla="+- 0 1787 1787"/>
                            <a:gd name="T149" fmla="*/ T148 w 450"/>
                            <a:gd name="T150" fmla="+- 0 320 184"/>
                            <a:gd name="T151" fmla="*/ 320 h 255"/>
                            <a:gd name="T152" fmla="+- 0 1787 1787"/>
                            <a:gd name="T153" fmla="*/ T152 w 450"/>
                            <a:gd name="T154" fmla="+- 0 311 184"/>
                            <a:gd name="T155" fmla="*/ 31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103" y="2"/>
                              </a:lnTo>
                              <a:lnTo>
                                <a:pt x="111" y="0"/>
                              </a:lnTo>
                              <a:lnTo>
                                <a:pt x="120" y="0"/>
                              </a:lnTo>
                              <a:lnTo>
                                <a:pt x="128" y="0"/>
                              </a:lnTo>
                              <a:lnTo>
                                <a:pt x="323" y="0"/>
                              </a:lnTo>
                              <a:lnTo>
                                <a:pt x="331" y="0"/>
                              </a:lnTo>
                              <a:lnTo>
                                <a:pt x="340" y="0"/>
                              </a:lnTo>
                              <a:lnTo>
                                <a:pt x="394" y="21"/>
                              </a:lnTo>
                              <a:lnTo>
                                <a:pt x="401" y="26"/>
                              </a:lnTo>
                              <a:lnTo>
                                <a:pt x="407" y="31"/>
                              </a:lnTo>
                              <a:lnTo>
                                <a:pt x="413" y="37"/>
                              </a:lnTo>
                              <a:lnTo>
                                <a:pt x="419" y="43"/>
                              </a:lnTo>
                              <a:lnTo>
                                <a:pt x="441" y="78"/>
                              </a:lnTo>
                              <a:lnTo>
                                <a:pt x="444" y="86"/>
                              </a:lnTo>
                              <a:lnTo>
                                <a:pt x="450" y="127"/>
                              </a:lnTo>
                              <a:lnTo>
                                <a:pt x="450" y="136"/>
                              </a:lnTo>
                              <a:lnTo>
                                <a:pt x="429" y="198"/>
                              </a:lnTo>
                              <a:lnTo>
                                <a:pt x="394" y="233"/>
                              </a:lnTo>
                              <a:lnTo>
                                <a:pt x="387" y="238"/>
                              </a:lnTo>
                              <a:lnTo>
                                <a:pt x="323" y="255"/>
                              </a:lnTo>
                              <a:lnTo>
                                <a:pt x="128" y="255"/>
                              </a:lnTo>
                              <a:lnTo>
                                <a:pt x="79" y="245"/>
                              </a:lnTo>
                              <a:lnTo>
                                <a:pt x="71" y="242"/>
                              </a:lnTo>
                              <a:lnTo>
                                <a:pt x="64" y="238"/>
                              </a:lnTo>
                              <a:lnTo>
                                <a:pt x="57" y="233"/>
                              </a:lnTo>
                              <a:lnTo>
                                <a:pt x="50" y="228"/>
                              </a:lnTo>
                              <a:lnTo>
                                <a:pt x="10" y="176"/>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B893E97" id="Forma libre: forma 357" o:spid="_x0000_s1026" style="position:absolute;margin-left:89.35pt;margin-top:2.45pt;width:22.5pt;height:12.75pt;z-index:25169212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" path="m,127r,-8l1,110r2,-8l5,94,7,86r3,-8l13,71,38,37r6,-6l103,2,111,r9,l128,,323,r8,l340,r54,21l401,26r6,5l413,37r6,6l441,78r3,8l450,127r,9l429,198r-35,35l387,238r-64,17l128,255,79,245r-8,-3l64,238r-7,-5l50,228,10,176,,136r,-9xe" filled="f" strokecolor="#99a0a6">
                <v:path arrowok="t" o:connecttype="custom" o:connectlocs="0,197485;0,192405;635,186690;1905,181610;3175,176530;4445,171450;6350,166370;8255,161925;24130,140335;27940,136525;65405,118110;70485,116840;76200,116840;81280,116840;205105,116840;210185,116840;215900,116840;250190,130175;254635,133350;258445,136525;262255,140335;266065,144145;280035,166370;281940,171450;285750,197485;285750,203200;272415,242570;250190,264795;245745,267970;205105,278765;81280,278765;50165,272415;45085,270510;40640,267970;36195,264795;31750,261620;6350,228600;0,203200;0,197485" o:connectangles="0,0,0,0,0,0,0,0,0,0,0,0,0,0,0,0,0,0,0,0,0,0,0,0,0,0,0,0,0,0,0,0,0,0,0,0,0,0,0"/>
                <w10:wrap anchorx="page"/>
              </v:shape>
            </w:pict>
          </mc:Fallback>
        </mc:AlternateContent>
      </w:r>
      <w:r w:rsidR="00833E24" w:rsidRPr="00833E24">
        <w:rPr>
          <w:rFonts w:ascii="Gill Sans MT" w:hAnsi="Gill Sans MT"/>
          <w:color w:val="202024"/>
          <w:w w:val="110"/>
          <w:sz w:val="21"/>
          <w:lang w:val="es-ES"/>
        </w:rPr>
        <w:t>Especialidad</w:t>
      </w:r>
      <w:r w:rsidR="00833E24" w:rsidRPr="00833E24">
        <w:rPr>
          <w:rFonts w:ascii="Gill Sans MT" w:hAnsi="Gill Sans MT"/>
          <w:color w:val="202024"/>
          <w:spacing w:val="10"/>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14"/>
          <w:w w:val="110"/>
          <w:sz w:val="21"/>
          <w:lang w:val="es-ES"/>
        </w:rPr>
        <w:t xml:space="preserve"> </w:t>
      </w:r>
      <w:r w:rsidR="00833E24" w:rsidRPr="00833E24">
        <w:rPr>
          <w:rFonts w:ascii="Gill Sans MT" w:hAnsi="Gill Sans MT"/>
          <w:color w:val="202024"/>
          <w:w w:val="110"/>
          <w:sz w:val="21"/>
          <w:lang w:val="es-ES"/>
        </w:rPr>
        <w:t>arquitectura</w:t>
      </w:r>
      <w:r w:rsidR="00833E24" w:rsidRPr="00833E24">
        <w:rPr>
          <w:rFonts w:ascii="Gill Sans MT" w:hAnsi="Gill Sans MT"/>
          <w:color w:val="202024"/>
          <w:spacing w:val="17"/>
          <w:w w:val="110"/>
          <w:sz w:val="21"/>
          <w:lang w:val="es-ES"/>
        </w:rPr>
        <w:t xml:space="preserve"> </w:t>
      </w:r>
      <w:r w:rsidR="00833E24" w:rsidRPr="00833E24">
        <w:rPr>
          <w:rFonts w:ascii="Gill Sans MT" w:hAnsi="Gill Sans MT"/>
          <w:color w:val="202024"/>
          <w:w w:val="110"/>
          <w:sz w:val="21"/>
          <w:lang w:val="es-ES"/>
        </w:rPr>
        <w:t>y</w:t>
      </w:r>
      <w:r w:rsidR="00833E24" w:rsidRPr="00833E24">
        <w:rPr>
          <w:rFonts w:ascii="Gill Sans MT" w:hAnsi="Gill Sans MT"/>
          <w:color w:val="202024"/>
          <w:spacing w:val="16"/>
          <w:w w:val="110"/>
          <w:sz w:val="21"/>
          <w:lang w:val="es-ES"/>
        </w:rPr>
        <w:t xml:space="preserve"> </w:t>
      </w:r>
      <w:r w:rsidR="00833E24" w:rsidRPr="00833E24">
        <w:rPr>
          <w:rFonts w:ascii="Gill Sans MT" w:hAnsi="Gill Sans MT"/>
          <w:color w:val="202024"/>
          <w:w w:val="110"/>
          <w:sz w:val="21"/>
          <w:lang w:val="es-ES"/>
        </w:rPr>
        <w:t>urbanismo</w:t>
      </w:r>
      <w:r w:rsidR="00833E24" w:rsidRPr="00833E24">
        <w:rPr>
          <w:rFonts w:ascii="Gill Sans MT" w:hAnsi="Gill Sans MT"/>
          <w:color w:val="202024"/>
          <w:spacing w:val="8"/>
          <w:w w:val="110"/>
          <w:sz w:val="21"/>
          <w:lang w:val="es-ES"/>
        </w:rPr>
        <w:t xml:space="preserve"> </w:t>
      </w:r>
      <w:r w:rsidR="00833E24" w:rsidRPr="00833E24">
        <w:rPr>
          <w:rFonts w:ascii="Gill Sans MT" w:hAnsi="Gill Sans MT"/>
          <w:color w:val="202024"/>
          <w:w w:val="110"/>
          <w:sz w:val="21"/>
          <w:lang w:val="es-ES"/>
        </w:rPr>
        <w:t>bioclimático</w:t>
      </w:r>
      <w:r w:rsidR="00833E24" w:rsidRPr="00833E24">
        <w:rPr>
          <w:rFonts w:ascii="Gill Sans MT" w:hAnsi="Gill Sans MT"/>
          <w:color w:val="202024"/>
          <w:spacing w:val="1"/>
          <w:w w:val="110"/>
          <w:sz w:val="21"/>
          <w:lang w:val="es-ES"/>
        </w:rPr>
        <w:t xml:space="preserve"> </w:t>
      </w:r>
      <w:r w:rsidR="00833E24" w:rsidRPr="00833E24">
        <w:rPr>
          <w:rFonts w:ascii="Gill Sans MT" w:hAnsi="Gill Sans MT"/>
          <w:color w:val="202024"/>
          <w:w w:val="110"/>
          <w:sz w:val="21"/>
          <w:lang w:val="es-ES"/>
        </w:rPr>
        <w:t>Especialidad</w:t>
      </w:r>
      <w:r w:rsidR="00833E24" w:rsidRPr="00833E24">
        <w:rPr>
          <w:rFonts w:ascii="Gill Sans MT" w:hAnsi="Gill Sans MT"/>
          <w:color w:val="202024"/>
          <w:spacing w:val="10"/>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12"/>
          <w:w w:val="110"/>
          <w:sz w:val="21"/>
          <w:lang w:val="es-ES"/>
        </w:rPr>
        <w:t xml:space="preserve"> </w:t>
      </w:r>
      <w:r w:rsidR="00833E24" w:rsidRPr="00833E24">
        <w:rPr>
          <w:rFonts w:ascii="Gill Sans MT" w:hAnsi="Gill Sans MT"/>
          <w:color w:val="202024"/>
          <w:w w:val="110"/>
          <w:sz w:val="21"/>
          <w:lang w:val="es-ES"/>
        </w:rPr>
        <w:t>infancia,</w:t>
      </w:r>
      <w:r w:rsidR="00833E24" w:rsidRPr="00833E24">
        <w:rPr>
          <w:rFonts w:ascii="Gill Sans MT" w:hAnsi="Gill Sans MT"/>
          <w:color w:val="202024"/>
          <w:spacing w:val="12"/>
          <w:w w:val="110"/>
          <w:sz w:val="21"/>
          <w:lang w:val="es-ES"/>
        </w:rPr>
        <w:t xml:space="preserve"> </w:t>
      </w:r>
      <w:r w:rsidR="00833E24" w:rsidRPr="00833E24">
        <w:rPr>
          <w:rFonts w:ascii="Gill Sans MT" w:hAnsi="Gill Sans MT"/>
          <w:color w:val="202024"/>
          <w:w w:val="110"/>
          <w:sz w:val="21"/>
          <w:lang w:val="es-ES"/>
        </w:rPr>
        <w:t>cultura</w:t>
      </w:r>
      <w:r w:rsidR="00833E24" w:rsidRPr="00833E24">
        <w:rPr>
          <w:rFonts w:ascii="Gill Sans MT" w:hAnsi="Gill Sans MT"/>
          <w:color w:val="202024"/>
          <w:spacing w:val="15"/>
          <w:w w:val="110"/>
          <w:sz w:val="21"/>
          <w:lang w:val="es-ES"/>
        </w:rPr>
        <w:t xml:space="preserve"> </w:t>
      </w:r>
      <w:r w:rsidR="00833E24" w:rsidRPr="00833E24">
        <w:rPr>
          <w:rFonts w:ascii="Gill Sans MT" w:hAnsi="Gill Sans MT"/>
          <w:color w:val="202024"/>
          <w:w w:val="110"/>
          <w:sz w:val="21"/>
          <w:lang w:val="es-ES"/>
        </w:rPr>
        <w:t>y</w:t>
      </w:r>
      <w:r w:rsidR="00833E24" w:rsidRPr="00833E24">
        <w:rPr>
          <w:rFonts w:ascii="Gill Sans MT" w:hAnsi="Gill Sans MT"/>
          <w:color w:val="202024"/>
          <w:spacing w:val="15"/>
          <w:w w:val="110"/>
          <w:sz w:val="21"/>
          <w:lang w:val="es-ES"/>
        </w:rPr>
        <w:t xml:space="preserve"> </w:t>
      </w:r>
      <w:r w:rsidR="00833E24" w:rsidRPr="00833E24">
        <w:rPr>
          <w:rFonts w:ascii="Gill Sans MT" w:hAnsi="Gill Sans MT"/>
          <w:color w:val="202024"/>
          <w:w w:val="110"/>
          <w:sz w:val="21"/>
          <w:lang w:val="es-ES"/>
        </w:rPr>
        <w:t>desarrollo</w:t>
      </w:r>
      <w:r w:rsidR="00833E24" w:rsidRPr="00833E24">
        <w:rPr>
          <w:rFonts w:ascii="Gill Sans MT" w:hAnsi="Gill Sans MT"/>
          <w:color w:val="202024"/>
          <w:spacing w:val="1"/>
          <w:w w:val="110"/>
          <w:sz w:val="21"/>
          <w:lang w:val="es-ES"/>
        </w:rPr>
        <w:t xml:space="preserve"> </w:t>
      </w:r>
      <w:r w:rsidR="00833E24" w:rsidRPr="00833E24">
        <w:rPr>
          <w:rFonts w:ascii="Gill Sans MT" w:hAnsi="Gill Sans MT"/>
          <w:color w:val="202024"/>
          <w:w w:val="110"/>
          <w:sz w:val="21"/>
          <w:lang w:val="es-ES"/>
        </w:rPr>
        <w:t>Especialidad</w:t>
      </w:r>
      <w:r w:rsidR="00833E24" w:rsidRPr="00833E24">
        <w:rPr>
          <w:rFonts w:ascii="Gill Sans MT" w:hAnsi="Gill Sans MT"/>
          <w:color w:val="202024"/>
          <w:spacing w:val="19"/>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23"/>
          <w:w w:val="110"/>
          <w:sz w:val="21"/>
          <w:lang w:val="es-ES"/>
        </w:rPr>
        <w:t xml:space="preserve"> </w:t>
      </w:r>
      <w:r w:rsidR="00833E24" w:rsidRPr="00833E24">
        <w:rPr>
          <w:rFonts w:ascii="Gill Sans MT" w:hAnsi="Gill Sans MT"/>
          <w:color w:val="202024"/>
          <w:w w:val="110"/>
          <w:sz w:val="21"/>
          <w:lang w:val="es-ES"/>
        </w:rPr>
        <w:t>pedagogía</w:t>
      </w:r>
      <w:r w:rsidR="00833E24" w:rsidRPr="00833E24">
        <w:rPr>
          <w:rFonts w:ascii="Gill Sans MT" w:hAnsi="Gill Sans MT"/>
          <w:color w:val="202024"/>
          <w:spacing w:val="26"/>
          <w:w w:val="110"/>
          <w:sz w:val="21"/>
          <w:lang w:val="es-ES"/>
        </w:rPr>
        <w:t xml:space="preserve"> </w:t>
      </w:r>
      <w:r w:rsidR="00833E24" w:rsidRPr="00833E24">
        <w:rPr>
          <w:rFonts w:ascii="Gill Sans MT" w:hAnsi="Gill Sans MT"/>
          <w:color w:val="202024"/>
          <w:w w:val="110"/>
          <w:sz w:val="21"/>
          <w:lang w:val="es-ES"/>
        </w:rPr>
        <w:t>del</w:t>
      </w:r>
      <w:r w:rsidR="00833E24" w:rsidRPr="00833E24">
        <w:rPr>
          <w:rFonts w:ascii="Gill Sans MT" w:hAnsi="Gill Sans MT"/>
          <w:color w:val="202024"/>
          <w:spacing w:val="7"/>
          <w:w w:val="110"/>
          <w:sz w:val="21"/>
          <w:lang w:val="es-ES"/>
        </w:rPr>
        <w:t xml:space="preserve"> </w:t>
      </w:r>
      <w:r w:rsidR="00833E24" w:rsidRPr="00833E24">
        <w:rPr>
          <w:rFonts w:ascii="Gill Sans MT" w:hAnsi="Gill Sans MT"/>
          <w:color w:val="202024"/>
          <w:w w:val="110"/>
          <w:sz w:val="21"/>
          <w:lang w:val="es-ES"/>
        </w:rPr>
        <w:t>entrenamiento</w:t>
      </w:r>
      <w:r w:rsidR="00833E24" w:rsidRPr="00833E24">
        <w:rPr>
          <w:rFonts w:ascii="Gill Sans MT" w:hAnsi="Gill Sans MT"/>
          <w:color w:val="202024"/>
          <w:spacing w:val="16"/>
          <w:w w:val="110"/>
          <w:sz w:val="21"/>
          <w:lang w:val="es-ES"/>
        </w:rPr>
        <w:t xml:space="preserve"> </w:t>
      </w:r>
      <w:r w:rsidR="00833E24" w:rsidRPr="00833E24">
        <w:rPr>
          <w:rFonts w:ascii="Gill Sans MT" w:hAnsi="Gill Sans MT"/>
          <w:color w:val="202024"/>
          <w:w w:val="110"/>
          <w:sz w:val="21"/>
          <w:lang w:val="es-ES"/>
        </w:rPr>
        <w:t>deportivo</w:t>
      </w:r>
      <w:r w:rsidR="00833E24" w:rsidRPr="00833E24">
        <w:rPr>
          <w:rFonts w:ascii="Gill Sans MT" w:hAnsi="Gill Sans MT"/>
          <w:color w:val="202024"/>
          <w:spacing w:val="-61"/>
          <w:w w:val="110"/>
          <w:sz w:val="21"/>
          <w:lang w:val="es-ES"/>
        </w:rPr>
        <w:t xml:space="preserve"> </w:t>
      </w:r>
      <w:r w:rsidR="00833E24" w:rsidRPr="00833E24">
        <w:rPr>
          <w:rFonts w:ascii="Gill Sans MT" w:hAnsi="Gill Sans MT"/>
          <w:color w:val="202024"/>
          <w:w w:val="110"/>
          <w:sz w:val="21"/>
          <w:lang w:val="es-ES"/>
        </w:rPr>
        <w:t>Especialidad</w:t>
      </w:r>
      <w:r w:rsidR="00833E24" w:rsidRPr="00833E24">
        <w:rPr>
          <w:rFonts w:ascii="Gill Sans MT" w:hAnsi="Gill Sans MT"/>
          <w:color w:val="202024"/>
          <w:spacing w:val="-10"/>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6"/>
          <w:w w:val="110"/>
          <w:sz w:val="21"/>
          <w:lang w:val="es-ES"/>
        </w:rPr>
        <w:t xml:space="preserve"> </w:t>
      </w:r>
      <w:r w:rsidR="00833E24" w:rsidRPr="00833E24">
        <w:rPr>
          <w:rFonts w:ascii="Gill Sans MT" w:hAnsi="Gill Sans MT"/>
          <w:color w:val="202024"/>
          <w:w w:val="110"/>
          <w:sz w:val="21"/>
          <w:lang w:val="es-ES"/>
        </w:rPr>
        <w:t>derecho</w:t>
      </w:r>
      <w:r w:rsidR="00833E24" w:rsidRPr="00833E24">
        <w:rPr>
          <w:rFonts w:ascii="Gill Sans MT" w:hAnsi="Gill Sans MT"/>
          <w:color w:val="202024"/>
          <w:spacing w:val="-12"/>
          <w:w w:val="110"/>
          <w:sz w:val="21"/>
          <w:lang w:val="es-ES"/>
        </w:rPr>
        <w:t xml:space="preserve"> </w:t>
      </w:r>
      <w:r w:rsidR="00833E24" w:rsidRPr="00833E24">
        <w:rPr>
          <w:rFonts w:ascii="Gill Sans MT" w:hAnsi="Gill Sans MT"/>
          <w:color w:val="202024"/>
          <w:w w:val="110"/>
          <w:sz w:val="21"/>
          <w:lang w:val="es-ES"/>
        </w:rPr>
        <w:t>empresarial</w:t>
      </w:r>
      <w:r>
        <w:rPr>
          <w:rFonts w:ascii="Gill Sans MT" w:hAnsi="Gill Sans MT"/>
          <w:color w:val="202024"/>
          <w:w w:val="110"/>
          <w:sz w:val="21"/>
          <w:lang w:val="es-ES"/>
        </w:rPr>
        <w:t xml:space="preserve">                    </w:t>
      </w:r>
      <w:r w:rsidR="00833E24" w:rsidRPr="00833E24">
        <w:rPr>
          <w:rFonts w:ascii="Gill Sans MT" w:hAnsi="Gill Sans MT"/>
          <w:color w:val="202024"/>
          <w:w w:val="110"/>
          <w:sz w:val="21"/>
          <w:lang w:val="es-ES"/>
        </w:rPr>
        <w:t>Maestría</w:t>
      </w:r>
      <w:r w:rsidR="00833E24" w:rsidRPr="00833E24">
        <w:rPr>
          <w:rFonts w:ascii="Gill Sans MT" w:hAnsi="Gill Sans MT"/>
          <w:color w:val="202024"/>
          <w:spacing w:val="6"/>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5"/>
          <w:w w:val="110"/>
          <w:sz w:val="21"/>
          <w:lang w:val="es-ES"/>
        </w:rPr>
        <w:t xml:space="preserve"> </w:t>
      </w:r>
      <w:r w:rsidR="00833E24" w:rsidRPr="00833E24">
        <w:rPr>
          <w:rFonts w:ascii="Gill Sans MT" w:hAnsi="Gill Sans MT"/>
          <w:color w:val="202024"/>
          <w:w w:val="110"/>
          <w:sz w:val="21"/>
          <w:lang w:val="es-ES"/>
        </w:rPr>
        <w:t>derecho</w:t>
      </w:r>
      <w:r w:rsidR="00833E24" w:rsidRPr="00833E24">
        <w:rPr>
          <w:rFonts w:ascii="Gill Sans MT" w:hAnsi="Gill Sans MT"/>
          <w:color w:val="202024"/>
          <w:spacing w:val="-1"/>
          <w:w w:val="110"/>
          <w:sz w:val="21"/>
          <w:lang w:val="es-ES"/>
        </w:rPr>
        <w:t xml:space="preserve"> </w:t>
      </w:r>
      <w:r w:rsidR="00833E24" w:rsidRPr="00833E24">
        <w:rPr>
          <w:rFonts w:ascii="Gill Sans MT" w:hAnsi="Gill Sans MT"/>
          <w:color w:val="202024"/>
          <w:w w:val="110"/>
          <w:sz w:val="21"/>
          <w:lang w:val="es-ES"/>
        </w:rPr>
        <w:t>procesal</w:t>
      </w:r>
      <w:r>
        <w:rPr>
          <w:rFonts w:ascii="Gill Sans MT" w:hAnsi="Gill Sans MT"/>
          <w:color w:val="202024"/>
          <w:w w:val="110"/>
          <w:sz w:val="21"/>
          <w:lang w:val="es-ES"/>
        </w:rPr>
        <w:t xml:space="preserve">                            </w:t>
      </w:r>
      <w:r w:rsidR="00833E24" w:rsidRPr="00833E24">
        <w:rPr>
          <w:rFonts w:ascii="Gill Sans MT" w:hAnsi="Gill Sans MT"/>
          <w:color w:val="202024"/>
          <w:w w:val="110"/>
          <w:sz w:val="21"/>
          <w:lang w:val="es-ES"/>
        </w:rPr>
        <w:t>Maestría</w:t>
      </w:r>
      <w:r w:rsidR="00833E24" w:rsidRPr="00833E24">
        <w:rPr>
          <w:rFonts w:ascii="Gill Sans MT" w:hAnsi="Gill Sans MT"/>
          <w:color w:val="202024"/>
          <w:spacing w:val="17"/>
          <w:w w:val="110"/>
          <w:sz w:val="21"/>
          <w:lang w:val="es-ES"/>
        </w:rPr>
        <w:t xml:space="preserve"> </w:t>
      </w:r>
      <w:r w:rsidR="00833E24" w:rsidRPr="00833E24">
        <w:rPr>
          <w:rFonts w:ascii="Gill Sans MT" w:hAnsi="Gill Sans MT"/>
          <w:color w:val="202024"/>
          <w:w w:val="110"/>
          <w:sz w:val="21"/>
          <w:lang w:val="es-ES"/>
        </w:rPr>
        <w:t>en</w:t>
      </w:r>
      <w:r w:rsidR="00833E24" w:rsidRPr="00833E24">
        <w:rPr>
          <w:rFonts w:ascii="Gill Sans MT" w:hAnsi="Gill Sans MT"/>
          <w:color w:val="202024"/>
          <w:spacing w:val="14"/>
          <w:w w:val="110"/>
          <w:sz w:val="21"/>
          <w:lang w:val="es-ES"/>
        </w:rPr>
        <w:t xml:space="preserve"> </w:t>
      </w:r>
      <w:r w:rsidR="00833E24" w:rsidRPr="00833E24">
        <w:rPr>
          <w:rFonts w:ascii="Gill Sans MT" w:hAnsi="Gill Sans MT"/>
          <w:color w:val="202024"/>
          <w:w w:val="110"/>
          <w:sz w:val="21"/>
          <w:lang w:val="es-ES"/>
        </w:rPr>
        <w:t>educación</w:t>
      </w:r>
      <w:r w:rsidR="00833E24" w:rsidRPr="00833E24">
        <w:rPr>
          <w:rFonts w:ascii="Gill Sans MT" w:hAnsi="Gill Sans MT"/>
          <w:color w:val="202024"/>
          <w:spacing w:val="14"/>
          <w:w w:val="110"/>
          <w:sz w:val="21"/>
          <w:lang w:val="es-ES"/>
        </w:rPr>
        <w:t xml:space="preserve"> </w:t>
      </w:r>
      <w:r w:rsidR="00833E24" w:rsidRPr="00833E24">
        <w:rPr>
          <w:rFonts w:ascii="Gill Sans MT" w:hAnsi="Gill Sans MT"/>
          <w:color w:val="202024"/>
          <w:w w:val="110"/>
          <w:sz w:val="21"/>
          <w:lang w:val="es-ES"/>
        </w:rPr>
        <w:t>desde la</w:t>
      </w:r>
      <w:r w:rsidR="00833E24" w:rsidRPr="00833E24">
        <w:rPr>
          <w:rFonts w:ascii="Gill Sans MT" w:hAnsi="Gill Sans MT"/>
          <w:color w:val="202024"/>
          <w:spacing w:val="17"/>
          <w:w w:val="110"/>
          <w:sz w:val="21"/>
          <w:lang w:val="es-ES"/>
        </w:rPr>
        <w:t xml:space="preserve"> </w:t>
      </w:r>
      <w:r w:rsidR="00833E24" w:rsidRPr="00833E24">
        <w:rPr>
          <w:rFonts w:ascii="Gill Sans MT" w:hAnsi="Gill Sans MT"/>
          <w:color w:val="202024"/>
          <w:w w:val="110"/>
          <w:sz w:val="21"/>
          <w:lang w:val="es-ES"/>
        </w:rPr>
        <w:t>diversidad</w:t>
      </w:r>
    </w:p>
    <w:p w14:paraId="480F35C8" w14:textId="77777777" w:rsidR="00833E24" w:rsidRPr="00833E24" w:rsidRDefault="00833E24" w:rsidP="000956B7">
      <w:pPr>
        <w:pStyle w:val="Prrafodelista"/>
        <w:numPr>
          <w:ilvl w:val="0"/>
          <w:numId w:val="26"/>
        </w:numPr>
      </w:pPr>
      <w:r w:rsidRPr="00833E24">
        <w:rPr>
          <w:w w:val="110"/>
        </w:rPr>
        <w:t>Jornada</w:t>
      </w:r>
      <w:r w:rsidRPr="00833E24">
        <w:rPr>
          <w:spacing w:val="19"/>
          <w:w w:val="110"/>
        </w:rPr>
        <w:t xml:space="preserve"> </w:t>
      </w:r>
      <w:r w:rsidRPr="00833E24">
        <w:rPr>
          <w:w w:val="110"/>
        </w:rPr>
        <w:t>en</w:t>
      </w:r>
      <w:r w:rsidRPr="00833E24">
        <w:rPr>
          <w:spacing w:val="20"/>
          <w:w w:val="110"/>
        </w:rPr>
        <w:t xml:space="preserve"> </w:t>
      </w:r>
      <w:r w:rsidRPr="00833E24">
        <w:rPr>
          <w:w w:val="110"/>
        </w:rPr>
        <w:t>la</w:t>
      </w:r>
      <w:r w:rsidRPr="00833E24">
        <w:rPr>
          <w:spacing w:val="20"/>
          <w:w w:val="110"/>
        </w:rPr>
        <w:t xml:space="preserve"> </w:t>
      </w:r>
      <w:r w:rsidRPr="00833E24">
        <w:rPr>
          <w:w w:val="110"/>
        </w:rPr>
        <w:t>que</w:t>
      </w:r>
      <w:r w:rsidRPr="00833E24">
        <w:rPr>
          <w:spacing w:val="19"/>
          <w:w w:val="110"/>
        </w:rPr>
        <w:t xml:space="preserve"> </w:t>
      </w:r>
      <w:r w:rsidRPr="00833E24">
        <w:rPr>
          <w:w w:val="110"/>
        </w:rPr>
        <w:t>cursa</w:t>
      </w:r>
      <w:r w:rsidRPr="00833E24">
        <w:rPr>
          <w:spacing w:val="20"/>
          <w:w w:val="110"/>
        </w:rPr>
        <w:t xml:space="preserve"> </w:t>
      </w:r>
      <w:r w:rsidRPr="00833E24">
        <w:rPr>
          <w:w w:val="110"/>
        </w:rPr>
        <w:t>o</w:t>
      </w:r>
      <w:r w:rsidRPr="00833E24">
        <w:rPr>
          <w:spacing w:val="20"/>
          <w:w w:val="110"/>
        </w:rPr>
        <w:t xml:space="preserve"> </w:t>
      </w:r>
      <w:r w:rsidRPr="00833E24">
        <w:rPr>
          <w:w w:val="110"/>
        </w:rPr>
        <w:t>cursó</w:t>
      </w:r>
      <w:r w:rsidRPr="00833E24">
        <w:rPr>
          <w:spacing w:val="20"/>
          <w:w w:val="110"/>
        </w:rPr>
        <w:t xml:space="preserve"> </w:t>
      </w:r>
      <w:r w:rsidRPr="00833E24">
        <w:rPr>
          <w:w w:val="110"/>
        </w:rPr>
        <w:t>sus</w:t>
      </w:r>
      <w:r w:rsidRPr="00833E24">
        <w:rPr>
          <w:spacing w:val="19"/>
          <w:w w:val="110"/>
        </w:rPr>
        <w:t xml:space="preserve"> </w:t>
      </w:r>
      <w:r w:rsidRPr="00833E24">
        <w:rPr>
          <w:w w:val="110"/>
        </w:rPr>
        <w:t>estudios:</w:t>
      </w:r>
      <w:r w:rsidRPr="00833E24">
        <w:rPr>
          <w:spacing w:val="20"/>
          <w:w w:val="110"/>
        </w:rPr>
        <w:t xml:space="preserve"> </w:t>
      </w:r>
      <w:r w:rsidRPr="00833E24">
        <w:rPr>
          <w:color w:val="D92F25"/>
          <w:w w:val="110"/>
        </w:rPr>
        <w:t>*</w:t>
      </w:r>
    </w:p>
    <w:p w14:paraId="0A8F0497" w14:textId="77777777" w:rsidR="00833E24" w:rsidRPr="00833E24" w:rsidRDefault="00833E24" w:rsidP="00833E24">
      <w:pPr>
        <w:pStyle w:val="Textoindependiente"/>
        <w:spacing w:before="2"/>
        <w:rPr>
          <w:sz w:val="23"/>
          <w:lang w:val="es-ES"/>
        </w:rPr>
      </w:pPr>
    </w:p>
    <w:p w14:paraId="2BAFBA8C" w14:textId="77777777" w:rsidR="00833E24" w:rsidRPr="00833E24" w:rsidRDefault="00833E24" w:rsidP="00833E24">
      <w:pPr>
        <w:ind w:left="604"/>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0F944E5A" w14:textId="77777777" w:rsidR="00833E24" w:rsidRPr="00833E24" w:rsidRDefault="00833E24" w:rsidP="00833E24">
      <w:pPr>
        <w:pStyle w:val="Textoindependiente"/>
        <w:spacing w:before="5"/>
        <w:rPr>
          <w:rFonts w:ascii="Gill Sans MT"/>
          <w:i/>
          <w:sz w:val="31"/>
          <w:lang w:val="es-ES"/>
        </w:rPr>
      </w:pPr>
    </w:p>
    <w:p w14:paraId="478E7CBB" w14:textId="62C362B6" w:rsidR="00833E24" w:rsidRPr="00833E24" w:rsidRDefault="00833E24" w:rsidP="00833E24">
      <w:pPr>
        <w:spacing w:line="444" w:lineRule="auto"/>
        <w:ind w:left="1216" w:right="7803"/>
        <w:rPr>
          <w:rFonts w:ascii="Gill Sans MT"/>
          <w:sz w:val="21"/>
          <w:lang w:val="es-ES"/>
        </w:rPr>
      </w:pPr>
      <w:r>
        <w:rPr>
          <w:rFonts w:ascii="Calibri"/>
          <w:noProof/>
        </w:rPr>
        <mc:AlternateContent>
          <mc:Choice Requires="wps">
            <w:drawing>
              <wp:anchor distT="0" distB="0" distL="114300" distR="114300" simplePos="0" relativeHeight="251698265" behindDoc="0" locked="0" layoutInCell="1" allowOverlap="1" wp14:anchorId="61BF27A9" wp14:editId="09B0E810">
                <wp:simplePos x="0" y="0"/>
                <wp:positionH relativeFrom="page">
                  <wp:posOffset>1134745</wp:posOffset>
                </wp:positionH>
                <wp:positionV relativeFrom="paragraph">
                  <wp:posOffset>-13970</wp:posOffset>
                </wp:positionV>
                <wp:extent cx="285750" cy="161925"/>
                <wp:effectExtent l="10795" t="11430" r="8255" b="7620"/>
                <wp:wrapNone/>
                <wp:docPr id="351" name="Forma libre: forma 3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05 -22"/>
                            <a:gd name="T3" fmla="*/ 105 h 255"/>
                            <a:gd name="T4" fmla="+- 0 1787 1787"/>
                            <a:gd name="T5" fmla="*/ T4 w 450"/>
                            <a:gd name="T6" fmla="+- 0 97 -22"/>
                            <a:gd name="T7" fmla="*/ 97 h 255"/>
                            <a:gd name="T8" fmla="+- 0 1788 1787"/>
                            <a:gd name="T9" fmla="*/ T8 w 450"/>
                            <a:gd name="T10" fmla="+- 0 88 -22"/>
                            <a:gd name="T11" fmla="*/ 88 h 255"/>
                            <a:gd name="T12" fmla="+- 0 1790 1787"/>
                            <a:gd name="T13" fmla="*/ T12 w 450"/>
                            <a:gd name="T14" fmla="+- 0 80 -22"/>
                            <a:gd name="T15" fmla="*/ 80 h 255"/>
                            <a:gd name="T16" fmla="+- 0 1792 1787"/>
                            <a:gd name="T17" fmla="*/ T16 w 450"/>
                            <a:gd name="T18" fmla="+- 0 72 -22"/>
                            <a:gd name="T19" fmla="*/ 72 h 255"/>
                            <a:gd name="T20" fmla="+- 0 1825 1787"/>
                            <a:gd name="T21" fmla="*/ T20 w 450"/>
                            <a:gd name="T22" fmla="+- 0 15 -22"/>
                            <a:gd name="T23" fmla="*/ 15 h 255"/>
                            <a:gd name="T24" fmla="+- 0 1831 1787"/>
                            <a:gd name="T25" fmla="*/ T24 w 450"/>
                            <a:gd name="T26" fmla="+- 0 9 -22"/>
                            <a:gd name="T27" fmla="*/ 9 h 255"/>
                            <a:gd name="T28" fmla="+- 0 1890 1787"/>
                            <a:gd name="T29" fmla="*/ T28 w 450"/>
                            <a:gd name="T30" fmla="+- 0 -20 -22"/>
                            <a:gd name="T31" fmla="*/ -20 h 255"/>
                            <a:gd name="T32" fmla="+- 0 1907 1787"/>
                            <a:gd name="T33" fmla="*/ T32 w 450"/>
                            <a:gd name="T34" fmla="+- 0 -22 -22"/>
                            <a:gd name="T35" fmla="*/ -22 h 255"/>
                            <a:gd name="T36" fmla="+- 0 1915 1787"/>
                            <a:gd name="T37" fmla="*/ T36 w 450"/>
                            <a:gd name="T38" fmla="+- 0 -22 -22"/>
                            <a:gd name="T39" fmla="*/ -22 h 255"/>
                            <a:gd name="T40" fmla="+- 0 2110 1787"/>
                            <a:gd name="T41" fmla="*/ T40 w 450"/>
                            <a:gd name="T42" fmla="+- 0 -22 -22"/>
                            <a:gd name="T43" fmla="*/ -22 h 255"/>
                            <a:gd name="T44" fmla="+- 0 2118 1787"/>
                            <a:gd name="T45" fmla="*/ T44 w 450"/>
                            <a:gd name="T46" fmla="+- 0 -22 -22"/>
                            <a:gd name="T47" fmla="*/ -22 h 255"/>
                            <a:gd name="T48" fmla="+- 0 2127 1787"/>
                            <a:gd name="T49" fmla="*/ T48 w 450"/>
                            <a:gd name="T50" fmla="+- 0 -22 -22"/>
                            <a:gd name="T51" fmla="*/ -22 h 255"/>
                            <a:gd name="T52" fmla="+- 0 2188 1787"/>
                            <a:gd name="T53" fmla="*/ T52 w 450"/>
                            <a:gd name="T54" fmla="+- 0 4 -22"/>
                            <a:gd name="T55" fmla="*/ 4 h 255"/>
                            <a:gd name="T56" fmla="+- 0 2200 1787"/>
                            <a:gd name="T57" fmla="*/ T56 w 450"/>
                            <a:gd name="T58" fmla="+- 0 15 -22"/>
                            <a:gd name="T59" fmla="*/ 15 h 255"/>
                            <a:gd name="T60" fmla="+- 0 2206 1787"/>
                            <a:gd name="T61" fmla="*/ T60 w 450"/>
                            <a:gd name="T62" fmla="+- 0 21 -22"/>
                            <a:gd name="T63" fmla="*/ 21 h 255"/>
                            <a:gd name="T64" fmla="+- 0 2235 1787"/>
                            <a:gd name="T65" fmla="*/ T64 w 450"/>
                            <a:gd name="T66" fmla="+- 0 80 -22"/>
                            <a:gd name="T67" fmla="*/ 80 h 255"/>
                            <a:gd name="T68" fmla="+- 0 2237 1787"/>
                            <a:gd name="T69" fmla="*/ T68 w 450"/>
                            <a:gd name="T70" fmla="+- 0 105 -22"/>
                            <a:gd name="T71" fmla="*/ 105 h 255"/>
                            <a:gd name="T72" fmla="+- 0 2237 1787"/>
                            <a:gd name="T73" fmla="*/ T72 w 450"/>
                            <a:gd name="T74" fmla="+- 0 113 -22"/>
                            <a:gd name="T75" fmla="*/ 113 h 255"/>
                            <a:gd name="T76" fmla="+- 0 2237 1787"/>
                            <a:gd name="T77" fmla="*/ T76 w 450"/>
                            <a:gd name="T78" fmla="+- 0 122 -22"/>
                            <a:gd name="T79" fmla="*/ 122 h 255"/>
                            <a:gd name="T80" fmla="+- 0 2235 1787"/>
                            <a:gd name="T81" fmla="*/ T80 w 450"/>
                            <a:gd name="T82" fmla="+- 0 130 -22"/>
                            <a:gd name="T83" fmla="*/ 130 h 255"/>
                            <a:gd name="T84" fmla="+- 0 2233 1787"/>
                            <a:gd name="T85" fmla="*/ T84 w 450"/>
                            <a:gd name="T86" fmla="+- 0 138 -22"/>
                            <a:gd name="T87" fmla="*/ 138 h 255"/>
                            <a:gd name="T88" fmla="+- 0 2231 1787"/>
                            <a:gd name="T89" fmla="*/ T88 w 450"/>
                            <a:gd name="T90" fmla="+- 0 146 -22"/>
                            <a:gd name="T91" fmla="*/ 146 h 255"/>
                            <a:gd name="T92" fmla="+- 0 2228 1787"/>
                            <a:gd name="T93" fmla="*/ T92 w 450"/>
                            <a:gd name="T94" fmla="+- 0 154 -22"/>
                            <a:gd name="T95" fmla="*/ 154 h 255"/>
                            <a:gd name="T96" fmla="+- 0 2225 1787"/>
                            <a:gd name="T97" fmla="*/ T96 w 450"/>
                            <a:gd name="T98" fmla="+- 0 162 -22"/>
                            <a:gd name="T99" fmla="*/ 162 h 255"/>
                            <a:gd name="T100" fmla="+- 0 2181 1787"/>
                            <a:gd name="T101" fmla="*/ T100 w 450"/>
                            <a:gd name="T102" fmla="+- 0 211 -22"/>
                            <a:gd name="T103" fmla="*/ 211 h 255"/>
                            <a:gd name="T104" fmla="+- 0 2174 1787"/>
                            <a:gd name="T105" fmla="*/ T104 w 450"/>
                            <a:gd name="T106" fmla="+- 0 216 -22"/>
                            <a:gd name="T107" fmla="*/ 216 h 255"/>
                            <a:gd name="T108" fmla="+- 0 2167 1787"/>
                            <a:gd name="T109" fmla="*/ T108 w 450"/>
                            <a:gd name="T110" fmla="+- 0 220 -22"/>
                            <a:gd name="T111" fmla="*/ 220 h 255"/>
                            <a:gd name="T112" fmla="+- 0 2159 1787"/>
                            <a:gd name="T113" fmla="*/ T112 w 450"/>
                            <a:gd name="T114" fmla="+- 0 223 -22"/>
                            <a:gd name="T115" fmla="*/ 223 h 255"/>
                            <a:gd name="T116" fmla="+- 0 2151 1787"/>
                            <a:gd name="T117" fmla="*/ T116 w 450"/>
                            <a:gd name="T118" fmla="+- 0 226 -22"/>
                            <a:gd name="T119" fmla="*/ 226 h 255"/>
                            <a:gd name="T120" fmla="+- 0 2143 1787"/>
                            <a:gd name="T121" fmla="*/ T120 w 450"/>
                            <a:gd name="T122" fmla="+- 0 229 -22"/>
                            <a:gd name="T123" fmla="*/ 229 h 255"/>
                            <a:gd name="T124" fmla="+- 0 2135 1787"/>
                            <a:gd name="T125" fmla="*/ T124 w 450"/>
                            <a:gd name="T126" fmla="+- 0 230 -22"/>
                            <a:gd name="T127" fmla="*/ 230 h 255"/>
                            <a:gd name="T128" fmla="+- 0 2127 1787"/>
                            <a:gd name="T129" fmla="*/ T128 w 450"/>
                            <a:gd name="T130" fmla="+- 0 232 -22"/>
                            <a:gd name="T131" fmla="*/ 232 h 255"/>
                            <a:gd name="T132" fmla="+- 0 2118 1787"/>
                            <a:gd name="T133" fmla="*/ T132 w 450"/>
                            <a:gd name="T134" fmla="+- 0 233 -22"/>
                            <a:gd name="T135" fmla="*/ 233 h 255"/>
                            <a:gd name="T136" fmla="+- 0 2110 1787"/>
                            <a:gd name="T137" fmla="*/ T136 w 450"/>
                            <a:gd name="T138" fmla="+- 0 233 -22"/>
                            <a:gd name="T139" fmla="*/ 233 h 255"/>
                            <a:gd name="T140" fmla="+- 0 1915 1787"/>
                            <a:gd name="T141" fmla="*/ T140 w 450"/>
                            <a:gd name="T142" fmla="+- 0 233 -22"/>
                            <a:gd name="T143" fmla="*/ 233 h 255"/>
                            <a:gd name="T144" fmla="+- 0 1907 1787"/>
                            <a:gd name="T145" fmla="*/ T144 w 450"/>
                            <a:gd name="T146" fmla="+- 0 233 -22"/>
                            <a:gd name="T147" fmla="*/ 233 h 255"/>
                            <a:gd name="T148" fmla="+- 0 1898 1787"/>
                            <a:gd name="T149" fmla="*/ T148 w 450"/>
                            <a:gd name="T150" fmla="+- 0 232 -22"/>
                            <a:gd name="T151" fmla="*/ 232 h 255"/>
                            <a:gd name="T152" fmla="+- 0 1890 1787"/>
                            <a:gd name="T153" fmla="*/ T152 w 450"/>
                            <a:gd name="T154" fmla="+- 0 230 -22"/>
                            <a:gd name="T155" fmla="*/ 230 h 255"/>
                            <a:gd name="T156" fmla="+- 0 1882 1787"/>
                            <a:gd name="T157" fmla="*/ T156 w 450"/>
                            <a:gd name="T158" fmla="+- 0 229 -22"/>
                            <a:gd name="T159" fmla="*/ 229 h 255"/>
                            <a:gd name="T160" fmla="+- 0 1874 1787"/>
                            <a:gd name="T161" fmla="*/ T160 w 450"/>
                            <a:gd name="T162" fmla="+- 0 226 -22"/>
                            <a:gd name="T163" fmla="*/ 226 h 255"/>
                            <a:gd name="T164" fmla="+- 0 1866 1787"/>
                            <a:gd name="T165" fmla="*/ T164 w 450"/>
                            <a:gd name="T166" fmla="+- 0 223 -22"/>
                            <a:gd name="T167" fmla="*/ 223 h 255"/>
                            <a:gd name="T168" fmla="+- 0 1858 1787"/>
                            <a:gd name="T169" fmla="*/ T168 w 450"/>
                            <a:gd name="T170" fmla="+- 0 220 -22"/>
                            <a:gd name="T171" fmla="*/ 220 h 255"/>
                            <a:gd name="T172" fmla="+- 0 1851 1787"/>
                            <a:gd name="T173" fmla="*/ T172 w 450"/>
                            <a:gd name="T174" fmla="+- 0 216 -22"/>
                            <a:gd name="T175" fmla="*/ 216 h 255"/>
                            <a:gd name="T176" fmla="+- 0 1844 1787"/>
                            <a:gd name="T177" fmla="*/ T176 w 450"/>
                            <a:gd name="T178" fmla="+- 0 211 -22"/>
                            <a:gd name="T179" fmla="*/ 211 h 255"/>
                            <a:gd name="T180" fmla="+- 0 1837 1787"/>
                            <a:gd name="T181" fmla="*/ T180 w 450"/>
                            <a:gd name="T182" fmla="+- 0 206 -22"/>
                            <a:gd name="T183" fmla="*/ 206 h 255"/>
                            <a:gd name="T184" fmla="+- 0 1797 1787"/>
                            <a:gd name="T185" fmla="*/ T184 w 450"/>
                            <a:gd name="T186" fmla="+- 0 154 -22"/>
                            <a:gd name="T187" fmla="*/ 154 h 255"/>
                            <a:gd name="T188" fmla="+- 0 1794 1787"/>
                            <a:gd name="T189" fmla="*/ T188 w 450"/>
                            <a:gd name="T190" fmla="+- 0 146 -22"/>
                            <a:gd name="T191" fmla="*/ 146 h 255"/>
                            <a:gd name="T192" fmla="+- 0 1792 1787"/>
                            <a:gd name="T193" fmla="*/ T192 w 450"/>
                            <a:gd name="T194" fmla="+- 0 138 -22"/>
                            <a:gd name="T195" fmla="*/ 138 h 255"/>
                            <a:gd name="T196" fmla="+- 0 1790 1787"/>
                            <a:gd name="T197" fmla="*/ T196 w 450"/>
                            <a:gd name="T198" fmla="+- 0 130 -22"/>
                            <a:gd name="T199" fmla="*/ 130 h 255"/>
                            <a:gd name="T200" fmla="+- 0 1788 1787"/>
                            <a:gd name="T201" fmla="*/ T200 w 450"/>
                            <a:gd name="T202" fmla="+- 0 122 -22"/>
                            <a:gd name="T203" fmla="*/ 122 h 255"/>
                            <a:gd name="T204" fmla="+- 0 1787 1787"/>
                            <a:gd name="T205" fmla="*/ T204 w 450"/>
                            <a:gd name="T206" fmla="+- 0 113 -22"/>
                            <a:gd name="T207" fmla="*/ 113 h 255"/>
                            <a:gd name="T208" fmla="+- 0 1787 1787"/>
                            <a:gd name="T209" fmla="*/ T208 w 450"/>
                            <a:gd name="T210" fmla="+- 0 105 -22"/>
                            <a:gd name="T211"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450" h="255">
                              <a:moveTo>
                                <a:pt x="0" y="127"/>
                              </a:moveTo>
                              <a:lnTo>
                                <a:pt x="0" y="119"/>
                              </a:lnTo>
                              <a:lnTo>
                                <a:pt x="1" y="110"/>
                              </a:lnTo>
                              <a:lnTo>
                                <a:pt x="3" y="102"/>
                              </a:lnTo>
                              <a:lnTo>
                                <a:pt x="5" y="94"/>
                              </a:lnTo>
                              <a:lnTo>
                                <a:pt x="38" y="37"/>
                              </a:lnTo>
                              <a:lnTo>
                                <a:pt x="44" y="31"/>
                              </a:lnTo>
                              <a:lnTo>
                                <a:pt x="103" y="2"/>
                              </a:lnTo>
                              <a:lnTo>
                                <a:pt x="120" y="0"/>
                              </a:lnTo>
                              <a:lnTo>
                                <a:pt x="128" y="0"/>
                              </a:lnTo>
                              <a:lnTo>
                                <a:pt x="323" y="0"/>
                              </a:lnTo>
                              <a:lnTo>
                                <a:pt x="331" y="0"/>
                              </a:lnTo>
                              <a:lnTo>
                                <a:pt x="340" y="0"/>
                              </a:lnTo>
                              <a:lnTo>
                                <a:pt x="401" y="26"/>
                              </a:lnTo>
                              <a:lnTo>
                                <a:pt x="413" y="37"/>
                              </a:lnTo>
                              <a:lnTo>
                                <a:pt x="419" y="43"/>
                              </a:lnTo>
                              <a:lnTo>
                                <a:pt x="448" y="102"/>
                              </a:lnTo>
                              <a:lnTo>
                                <a:pt x="450" y="127"/>
                              </a:lnTo>
                              <a:lnTo>
                                <a:pt x="450" y="135"/>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20F6CE8" id="Forma libre: forma 351" o:spid="_x0000_s1026" style="position:absolute;margin-left:89.35pt;margin-top:-1.1pt;width:22.5pt;height:12.75pt;z-index:25169826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" path="m,127r,-8l1,110r2,-8l5,94,38,37r6,-6l103,2,120,r8,l323,r8,l340,r61,26l413,37r6,6l448,102r2,25l450,135r,9l448,152r-2,8l444,168r-3,8l438,184r-44,49l387,238r-7,4l372,245r-8,3l356,251r-8,1l340,254r-9,1l323,255r-195,l120,255r-9,-1l103,252r-8,-1l87,248r-8,-3l71,242r-7,-4l57,233r-7,-5l10,176,7,168,5,160,3,152,1,144,,135r,-8xe" filled="f" strokecolor="#99a0a6">
                <v:path arrowok="t" o:connecttype="custom" o:connectlocs="0,66675;0,61595;635,55880;1905,50800;3175,45720;24130,9525;27940,5715;65405,-12700;76200,-13970;81280,-13970;205105,-13970;210185,-13970;215900,-13970;254635,2540;262255,9525;266065,13335;284480,50800;285750,66675;285750,71755;285750,77470;284480,82550;283210,87630;281940,92710;280035,97790;278130,102870;250190,133985;245745,137160;241300,139700;236220,141605;231140,143510;226060,145415;220980,146050;215900,147320;210185,147955;205105,147955;81280,147955;76200,147955;70485,147320;65405,146050;60325,145415;55245,143510;50165,141605;45085,139700;40640,137160;36195,133985;31750,130810;6350,97790;4445,92710;3175,87630;1905,82550;635,77470;0,71755;0,66675" o:connectangles="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699289" behindDoc="0" locked="0" layoutInCell="1" allowOverlap="1" wp14:anchorId="7D61609F" wp14:editId="4328F7E4">
                <wp:simplePos x="0" y="0"/>
                <wp:positionH relativeFrom="page">
                  <wp:posOffset>1134745</wp:posOffset>
                </wp:positionH>
                <wp:positionV relativeFrom="paragraph">
                  <wp:posOffset>271780</wp:posOffset>
                </wp:positionV>
                <wp:extent cx="285750" cy="161925"/>
                <wp:effectExtent l="10795" t="11430" r="8255" b="7620"/>
                <wp:wrapNone/>
                <wp:docPr id="350" name="Forma libre: forma 3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555 428"/>
                            <a:gd name="T3" fmla="*/ 555 h 255"/>
                            <a:gd name="T4" fmla="+- 0 1787 1787"/>
                            <a:gd name="T5" fmla="*/ T4 w 450"/>
                            <a:gd name="T6" fmla="+- 0 547 428"/>
                            <a:gd name="T7" fmla="*/ 547 h 255"/>
                            <a:gd name="T8" fmla="+- 0 1788 1787"/>
                            <a:gd name="T9" fmla="*/ T8 w 450"/>
                            <a:gd name="T10" fmla="+- 0 538 428"/>
                            <a:gd name="T11" fmla="*/ 538 h 255"/>
                            <a:gd name="T12" fmla="+- 0 1790 1787"/>
                            <a:gd name="T13" fmla="*/ T12 w 450"/>
                            <a:gd name="T14" fmla="+- 0 530 428"/>
                            <a:gd name="T15" fmla="*/ 530 h 255"/>
                            <a:gd name="T16" fmla="+- 0 1792 1787"/>
                            <a:gd name="T17" fmla="*/ T16 w 450"/>
                            <a:gd name="T18" fmla="+- 0 522 428"/>
                            <a:gd name="T19" fmla="*/ 522 h 255"/>
                            <a:gd name="T20" fmla="+- 0 1794 1787"/>
                            <a:gd name="T21" fmla="*/ T20 w 450"/>
                            <a:gd name="T22" fmla="+- 0 514 428"/>
                            <a:gd name="T23" fmla="*/ 514 h 255"/>
                            <a:gd name="T24" fmla="+- 0 1797 1787"/>
                            <a:gd name="T25" fmla="*/ T24 w 450"/>
                            <a:gd name="T26" fmla="+- 0 506 428"/>
                            <a:gd name="T27" fmla="*/ 506 h 255"/>
                            <a:gd name="T28" fmla="+- 0 1800 1787"/>
                            <a:gd name="T29" fmla="*/ T28 w 450"/>
                            <a:gd name="T30" fmla="+- 0 499 428"/>
                            <a:gd name="T31" fmla="*/ 499 h 255"/>
                            <a:gd name="T32" fmla="+- 0 1825 1787"/>
                            <a:gd name="T33" fmla="*/ T32 w 450"/>
                            <a:gd name="T34" fmla="+- 0 465 428"/>
                            <a:gd name="T35" fmla="*/ 465 h 255"/>
                            <a:gd name="T36" fmla="+- 0 1831 1787"/>
                            <a:gd name="T37" fmla="*/ T36 w 450"/>
                            <a:gd name="T38" fmla="+- 0 459 428"/>
                            <a:gd name="T39" fmla="*/ 459 h 255"/>
                            <a:gd name="T40" fmla="+- 0 1837 1787"/>
                            <a:gd name="T41" fmla="*/ T40 w 450"/>
                            <a:gd name="T42" fmla="+- 0 454 428"/>
                            <a:gd name="T43" fmla="*/ 454 h 255"/>
                            <a:gd name="T44" fmla="+- 0 1844 1787"/>
                            <a:gd name="T45" fmla="*/ T44 w 450"/>
                            <a:gd name="T46" fmla="+- 0 449 428"/>
                            <a:gd name="T47" fmla="*/ 449 h 255"/>
                            <a:gd name="T48" fmla="+- 0 1851 1787"/>
                            <a:gd name="T49" fmla="*/ T48 w 450"/>
                            <a:gd name="T50" fmla="+- 0 444 428"/>
                            <a:gd name="T51" fmla="*/ 444 h 255"/>
                            <a:gd name="T52" fmla="+- 0 1890 1787"/>
                            <a:gd name="T53" fmla="*/ T52 w 450"/>
                            <a:gd name="T54" fmla="+- 0 430 428"/>
                            <a:gd name="T55" fmla="*/ 430 h 255"/>
                            <a:gd name="T56" fmla="+- 0 1898 1787"/>
                            <a:gd name="T57" fmla="*/ T56 w 450"/>
                            <a:gd name="T58" fmla="+- 0 428 428"/>
                            <a:gd name="T59" fmla="*/ 428 h 255"/>
                            <a:gd name="T60" fmla="+- 0 1907 1787"/>
                            <a:gd name="T61" fmla="*/ T60 w 450"/>
                            <a:gd name="T62" fmla="+- 0 428 428"/>
                            <a:gd name="T63" fmla="*/ 428 h 255"/>
                            <a:gd name="T64" fmla="+- 0 1915 1787"/>
                            <a:gd name="T65" fmla="*/ T64 w 450"/>
                            <a:gd name="T66" fmla="+- 0 428 428"/>
                            <a:gd name="T67" fmla="*/ 428 h 255"/>
                            <a:gd name="T68" fmla="+- 0 2110 1787"/>
                            <a:gd name="T69" fmla="*/ T68 w 450"/>
                            <a:gd name="T70" fmla="+- 0 428 428"/>
                            <a:gd name="T71" fmla="*/ 428 h 255"/>
                            <a:gd name="T72" fmla="+- 0 2118 1787"/>
                            <a:gd name="T73" fmla="*/ T72 w 450"/>
                            <a:gd name="T74" fmla="+- 0 428 428"/>
                            <a:gd name="T75" fmla="*/ 428 h 255"/>
                            <a:gd name="T76" fmla="+- 0 2127 1787"/>
                            <a:gd name="T77" fmla="*/ T76 w 450"/>
                            <a:gd name="T78" fmla="+- 0 428 428"/>
                            <a:gd name="T79" fmla="*/ 428 h 255"/>
                            <a:gd name="T80" fmla="+- 0 2135 1787"/>
                            <a:gd name="T81" fmla="*/ T80 w 450"/>
                            <a:gd name="T82" fmla="+- 0 430 428"/>
                            <a:gd name="T83" fmla="*/ 430 h 255"/>
                            <a:gd name="T84" fmla="+- 0 2143 1787"/>
                            <a:gd name="T85" fmla="*/ T84 w 450"/>
                            <a:gd name="T86" fmla="+- 0 432 428"/>
                            <a:gd name="T87" fmla="*/ 432 h 255"/>
                            <a:gd name="T88" fmla="+- 0 2181 1787"/>
                            <a:gd name="T89" fmla="*/ T88 w 450"/>
                            <a:gd name="T90" fmla="+- 0 449 428"/>
                            <a:gd name="T91" fmla="*/ 449 h 255"/>
                            <a:gd name="T92" fmla="+- 0 2188 1787"/>
                            <a:gd name="T93" fmla="*/ T92 w 450"/>
                            <a:gd name="T94" fmla="+- 0 454 428"/>
                            <a:gd name="T95" fmla="*/ 454 h 255"/>
                            <a:gd name="T96" fmla="+- 0 2194 1787"/>
                            <a:gd name="T97" fmla="*/ T96 w 450"/>
                            <a:gd name="T98" fmla="+- 0 459 428"/>
                            <a:gd name="T99" fmla="*/ 459 h 255"/>
                            <a:gd name="T100" fmla="+- 0 2200 1787"/>
                            <a:gd name="T101" fmla="*/ T100 w 450"/>
                            <a:gd name="T102" fmla="+- 0 465 428"/>
                            <a:gd name="T103" fmla="*/ 465 h 255"/>
                            <a:gd name="T104" fmla="+- 0 2206 1787"/>
                            <a:gd name="T105" fmla="*/ T104 w 450"/>
                            <a:gd name="T106" fmla="+- 0 471 428"/>
                            <a:gd name="T107" fmla="*/ 471 h 255"/>
                            <a:gd name="T108" fmla="+- 0 2211 1787"/>
                            <a:gd name="T109" fmla="*/ T108 w 450"/>
                            <a:gd name="T110" fmla="+- 0 477 428"/>
                            <a:gd name="T111" fmla="*/ 477 h 255"/>
                            <a:gd name="T112" fmla="+- 0 2216 1787"/>
                            <a:gd name="T113" fmla="*/ T112 w 450"/>
                            <a:gd name="T114" fmla="+- 0 484 428"/>
                            <a:gd name="T115" fmla="*/ 484 h 255"/>
                            <a:gd name="T116" fmla="+- 0 2221 1787"/>
                            <a:gd name="T117" fmla="*/ T116 w 450"/>
                            <a:gd name="T118" fmla="+- 0 491 428"/>
                            <a:gd name="T119" fmla="*/ 491 h 255"/>
                            <a:gd name="T120" fmla="+- 0 2225 1787"/>
                            <a:gd name="T121" fmla="*/ T120 w 450"/>
                            <a:gd name="T122" fmla="+- 0 499 428"/>
                            <a:gd name="T123" fmla="*/ 499 h 255"/>
                            <a:gd name="T124" fmla="+- 0 2228 1787"/>
                            <a:gd name="T125" fmla="*/ T124 w 450"/>
                            <a:gd name="T126" fmla="+- 0 506 428"/>
                            <a:gd name="T127" fmla="*/ 506 h 255"/>
                            <a:gd name="T128" fmla="+- 0 2231 1787"/>
                            <a:gd name="T129" fmla="*/ T128 w 450"/>
                            <a:gd name="T130" fmla="+- 0 514 428"/>
                            <a:gd name="T131" fmla="*/ 514 h 255"/>
                            <a:gd name="T132" fmla="+- 0 2237 1787"/>
                            <a:gd name="T133" fmla="*/ T132 w 450"/>
                            <a:gd name="T134" fmla="+- 0 555 428"/>
                            <a:gd name="T135" fmla="*/ 555 h 255"/>
                            <a:gd name="T136" fmla="+- 0 2237 1787"/>
                            <a:gd name="T137" fmla="*/ T136 w 450"/>
                            <a:gd name="T138" fmla="+- 0 563 428"/>
                            <a:gd name="T139" fmla="*/ 563 h 255"/>
                            <a:gd name="T140" fmla="+- 0 2237 1787"/>
                            <a:gd name="T141" fmla="*/ T140 w 450"/>
                            <a:gd name="T142" fmla="+- 0 572 428"/>
                            <a:gd name="T143" fmla="*/ 572 h 255"/>
                            <a:gd name="T144" fmla="+- 0 2235 1787"/>
                            <a:gd name="T145" fmla="*/ T144 w 450"/>
                            <a:gd name="T146" fmla="+- 0 580 428"/>
                            <a:gd name="T147" fmla="*/ 580 h 255"/>
                            <a:gd name="T148" fmla="+- 0 2233 1787"/>
                            <a:gd name="T149" fmla="*/ T148 w 450"/>
                            <a:gd name="T150" fmla="+- 0 588 428"/>
                            <a:gd name="T151" fmla="*/ 588 h 255"/>
                            <a:gd name="T152" fmla="+- 0 2231 1787"/>
                            <a:gd name="T153" fmla="*/ T152 w 450"/>
                            <a:gd name="T154" fmla="+- 0 596 428"/>
                            <a:gd name="T155" fmla="*/ 596 h 255"/>
                            <a:gd name="T156" fmla="+- 0 2228 1787"/>
                            <a:gd name="T157" fmla="*/ T156 w 450"/>
                            <a:gd name="T158" fmla="+- 0 604 428"/>
                            <a:gd name="T159" fmla="*/ 604 h 255"/>
                            <a:gd name="T160" fmla="+- 0 2225 1787"/>
                            <a:gd name="T161" fmla="*/ T160 w 450"/>
                            <a:gd name="T162" fmla="+- 0 612 428"/>
                            <a:gd name="T163" fmla="*/ 612 h 255"/>
                            <a:gd name="T164" fmla="+- 0 2181 1787"/>
                            <a:gd name="T165" fmla="*/ T164 w 450"/>
                            <a:gd name="T166" fmla="+- 0 661 428"/>
                            <a:gd name="T167" fmla="*/ 661 h 255"/>
                            <a:gd name="T168" fmla="+- 0 2174 1787"/>
                            <a:gd name="T169" fmla="*/ T168 w 450"/>
                            <a:gd name="T170" fmla="+- 0 666 428"/>
                            <a:gd name="T171" fmla="*/ 666 h 255"/>
                            <a:gd name="T172" fmla="+- 0 2110 1787"/>
                            <a:gd name="T173" fmla="*/ T172 w 450"/>
                            <a:gd name="T174" fmla="+- 0 683 428"/>
                            <a:gd name="T175" fmla="*/ 683 h 255"/>
                            <a:gd name="T176" fmla="+- 0 1915 1787"/>
                            <a:gd name="T177" fmla="*/ T176 w 450"/>
                            <a:gd name="T178" fmla="+- 0 683 428"/>
                            <a:gd name="T179" fmla="*/ 683 h 255"/>
                            <a:gd name="T180" fmla="+- 0 1851 1787"/>
                            <a:gd name="T181" fmla="*/ T180 w 450"/>
                            <a:gd name="T182" fmla="+- 0 666 428"/>
                            <a:gd name="T183" fmla="*/ 666 h 255"/>
                            <a:gd name="T184" fmla="+- 0 1844 1787"/>
                            <a:gd name="T185" fmla="*/ T184 w 450"/>
                            <a:gd name="T186" fmla="+- 0 661 428"/>
                            <a:gd name="T187" fmla="*/ 661 h 255"/>
                            <a:gd name="T188" fmla="+- 0 1837 1787"/>
                            <a:gd name="T189" fmla="*/ T188 w 450"/>
                            <a:gd name="T190" fmla="+- 0 656 428"/>
                            <a:gd name="T191" fmla="*/ 656 h 255"/>
                            <a:gd name="T192" fmla="+- 0 1797 1787"/>
                            <a:gd name="T193" fmla="*/ T192 w 450"/>
                            <a:gd name="T194" fmla="+- 0 604 428"/>
                            <a:gd name="T195" fmla="*/ 604 h 255"/>
                            <a:gd name="T196" fmla="+- 0 1794 1787"/>
                            <a:gd name="T197" fmla="*/ T196 w 450"/>
                            <a:gd name="T198" fmla="+- 0 596 428"/>
                            <a:gd name="T199" fmla="*/ 596 h 255"/>
                            <a:gd name="T200" fmla="+- 0 1792 1787"/>
                            <a:gd name="T201" fmla="*/ T200 w 450"/>
                            <a:gd name="T202" fmla="+- 0 588 428"/>
                            <a:gd name="T203" fmla="*/ 588 h 255"/>
                            <a:gd name="T204" fmla="+- 0 1790 1787"/>
                            <a:gd name="T205" fmla="*/ T204 w 450"/>
                            <a:gd name="T206" fmla="+- 0 580 428"/>
                            <a:gd name="T207" fmla="*/ 580 h 255"/>
                            <a:gd name="T208" fmla="+- 0 1788 1787"/>
                            <a:gd name="T209" fmla="*/ T208 w 450"/>
                            <a:gd name="T210" fmla="+- 0 572 428"/>
                            <a:gd name="T211" fmla="*/ 572 h 255"/>
                            <a:gd name="T212" fmla="+- 0 1787 1787"/>
                            <a:gd name="T213" fmla="*/ T212 w 450"/>
                            <a:gd name="T214" fmla="+- 0 563 428"/>
                            <a:gd name="T215" fmla="*/ 563 h 255"/>
                            <a:gd name="T216" fmla="+- 0 1787 1787"/>
                            <a:gd name="T217" fmla="*/ T216 w 450"/>
                            <a:gd name="T218" fmla="+- 0 555 428"/>
                            <a:gd name="T219"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44" y="168"/>
                              </a:lnTo>
                              <a:lnTo>
                                <a:pt x="441" y="176"/>
                              </a:lnTo>
                              <a:lnTo>
                                <a:pt x="438" y="184"/>
                              </a:lnTo>
                              <a:lnTo>
                                <a:pt x="394" y="233"/>
                              </a:lnTo>
                              <a:lnTo>
                                <a:pt x="387" y="238"/>
                              </a:lnTo>
                              <a:lnTo>
                                <a:pt x="323" y="255"/>
                              </a:lnTo>
                              <a:lnTo>
                                <a:pt x="128" y="255"/>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C2AC848" id="Forma libre: forma 350" o:spid="_x0000_s1026" style="position:absolute;margin-left:89.35pt;margin-top:21.4pt;width:22.5pt;height:12.75pt;z-index:2516992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" path="m,127r,-8l1,110r2,-8l5,94,7,86r3,-8l13,71,38,37r6,-6l50,26r7,-5l64,16,103,2,111,r9,l128,,323,r8,l340,r8,2l356,4r38,17l401,26r6,5l413,37r6,6l424,49r5,7l434,63r4,8l441,78r3,8l450,127r,8l450,144r-2,8l446,160r-2,8l441,176r-3,8l394,233r-7,5l323,255r-195,l64,238r-7,-5l50,228,10,176,7,168,5,160,3,152,1,144,,135r,-8xe" filled="f" strokecolor="#99a0a6">
                <v:path arrowok="t" o:connecttype="custom" o:connectlocs="0,352425;0,347345;635,341630;1905,336550;3175,331470;4445,326390;6350,321310;8255,316865;24130,295275;27940,291465;31750,288290;36195,285115;40640,281940;65405,273050;70485,271780;76200,271780;81280,271780;205105,271780;210185,271780;215900,271780;220980,273050;226060,274320;250190,285115;254635,288290;258445,291465;262255,295275;266065,299085;269240,302895;272415,307340;275590,311785;278130,316865;280035,321310;281940,326390;285750,352425;285750,357505;285750,363220;284480,368300;283210,373380;281940,378460;280035,383540;278130,388620;250190,419735;245745,422910;205105,433705;81280,433705;40640,422910;36195,419735;31750,416560;6350,383540;4445,378460;3175,373380;1905,368300;635,363220;0,357505;0,352425" o:connectangles="0,0,0,0,0,0,0,0,0,0,0,0,0,0,0,0,0,0,0,0,0,0,0,0,0,0,0,0,0,0,0,0,0,0,0,0,0,0,0,0,0,0,0,0,0,0,0,0,0,0,0,0,0,0,0"/>
                <w10:wrap anchorx="page"/>
              </v:shape>
            </w:pict>
          </mc:Fallback>
        </mc:AlternateContent>
      </w:r>
      <w:r w:rsidRPr="00833E24">
        <w:rPr>
          <w:rFonts w:ascii="Gill Sans MT"/>
          <w:color w:val="202024"/>
          <w:w w:val="105"/>
          <w:sz w:val="21"/>
          <w:lang w:val="es-ES"/>
        </w:rPr>
        <w:t>Diurna</w:t>
      </w:r>
      <w:r w:rsidRPr="00833E24">
        <w:rPr>
          <w:rFonts w:ascii="Gill Sans MT"/>
          <w:color w:val="202024"/>
          <w:spacing w:val="1"/>
          <w:w w:val="105"/>
          <w:sz w:val="21"/>
          <w:lang w:val="es-ES"/>
        </w:rPr>
        <w:t xml:space="preserve"> </w:t>
      </w:r>
      <w:r w:rsidRPr="00833E24">
        <w:rPr>
          <w:rFonts w:ascii="Gill Sans MT"/>
          <w:color w:val="202024"/>
          <w:w w:val="105"/>
          <w:sz w:val="21"/>
          <w:lang w:val="es-ES"/>
        </w:rPr>
        <w:t>Nocturna</w:t>
      </w:r>
    </w:p>
    <w:p w14:paraId="1C018C47" w14:textId="77777777" w:rsidR="00833E24" w:rsidRDefault="00833E24" w:rsidP="000956B7">
      <w:pPr>
        <w:pStyle w:val="Prrafodelista"/>
        <w:numPr>
          <w:ilvl w:val="0"/>
          <w:numId w:val="26"/>
        </w:numPr>
      </w:pPr>
      <w:r>
        <w:t>Género:</w:t>
      </w:r>
      <w:r>
        <w:rPr>
          <w:spacing w:val="49"/>
        </w:rPr>
        <w:t xml:space="preserve"> </w:t>
      </w:r>
      <w:r>
        <w:rPr>
          <w:color w:val="D92F25"/>
        </w:rPr>
        <w:t>*</w:t>
      </w:r>
    </w:p>
    <w:p w14:paraId="026F4D46" w14:textId="77777777" w:rsidR="00833E24" w:rsidRDefault="00833E24" w:rsidP="00833E24">
      <w:pPr>
        <w:pStyle w:val="Textoindependiente"/>
        <w:spacing w:before="2"/>
        <w:rPr>
          <w:sz w:val="23"/>
        </w:rPr>
      </w:pPr>
    </w:p>
    <w:p w14:paraId="02F422DE" w14:textId="77777777" w:rsidR="00833E24" w:rsidRDefault="00833E24" w:rsidP="00833E24">
      <w:pPr>
        <w:ind w:left="604"/>
        <w:rPr>
          <w:rFonts w:ascii="Gill Sans MT" w:hAnsi="Gill Sans MT"/>
          <w:i/>
        </w:rPr>
      </w:pPr>
      <w:r>
        <w:rPr>
          <w:rFonts w:ascii="Gill Sans MT" w:hAnsi="Gill Sans MT"/>
          <w:i/>
          <w:color w:val="202024"/>
          <w:w w:val="120"/>
        </w:rPr>
        <w:t>Marca</w:t>
      </w:r>
      <w:r>
        <w:rPr>
          <w:rFonts w:ascii="Gill Sans MT" w:hAnsi="Gill Sans MT"/>
          <w:i/>
          <w:color w:val="202024"/>
          <w:spacing w:val="-8"/>
          <w:w w:val="120"/>
        </w:rPr>
        <w:t xml:space="preserve"> </w:t>
      </w:r>
      <w:r>
        <w:rPr>
          <w:rFonts w:ascii="Gill Sans MT" w:hAnsi="Gill Sans MT"/>
          <w:i/>
          <w:color w:val="202024"/>
          <w:w w:val="120"/>
        </w:rPr>
        <w:t>solo</w:t>
      </w:r>
      <w:r>
        <w:rPr>
          <w:rFonts w:ascii="Gill Sans MT" w:hAnsi="Gill Sans MT"/>
          <w:i/>
          <w:color w:val="202024"/>
          <w:spacing w:val="-15"/>
          <w:w w:val="120"/>
        </w:rPr>
        <w:t xml:space="preserve"> </w:t>
      </w:r>
      <w:r>
        <w:rPr>
          <w:rFonts w:ascii="Gill Sans MT" w:hAnsi="Gill Sans MT"/>
          <w:i/>
          <w:color w:val="202024"/>
          <w:w w:val="120"/>
        </w:rPr>
        <w:t>un</w:t>
      </w:r>
      <w:r>
        <w:rPr>
          <w:rFonts w:ascii="Gill Sans MT" w:hAnsi="Gill Sans MT"/>
          <w:i/>
          <w:color w:val="202024"/>
          <w:spacing w:val="-10"/>
          <w:w w:val="120"/>
        </w:rPr>
        <w:t xml:space="preserve"> </w:t>
      </w:r>
      <w:r>
        <w:rPr>
          <w:rFonts w:ascii="Gill Sans MT" w:hAnsi="Gill Sans MT"/>
          <w:i/>
          <w:color w:val="202024"/>
          <w:w w:val="120"/>
        </w:rPr>
        <w:t>óvalo.</w:t>
      </w:r>
    </w:p>
    <w:p w14:paraId="6AEA471C" w14:textId="77777777" w:rsidR="00833E24" w:rsidRDefault="00833E24" w:rsidP="00833E24">
      <w:pPr>
        <w:pStyle w:val="Textoindependiente"/>
        <w:spacing w:before="9"/>
        <w:rPr>
          <w:rFonts w:ascii="Gill Sans MT"/>
          <w:i/>
          <w:sz w:val="22"/>
        </w:rPr>
      </w:pPr>
    </w:p>
    <w:p w14:paraId="5D542483" w14:textId="7914A93D" w:rsidR="00833E24" w:rsidRDefault="00833E24" w:rsidP="00EE7995">
      <w:pPr>
        <w:spacing w:before="100" w:line="444" w:lineRule="auto"/>
        <w:ind w:left="1216" w:right="8068"/>
        <w:rPr>
          <w:rFonts w:ascii="Times New Roman"/>
          <w:sz w:val="21"/>
        </w:rPr>
      </w:pPr>
      <w:r>
        <w:rPr>
          <w:rFonts w:ascii="Calibri"/>
          <w:noProof/>
        </w:rPr>
        <mc:AlternateContent>
          <mc:Choice Requires="wps">
            <w:drawing>
              <wp:anchor distT="0" distB="0" distL="114300" distR="114300" simplePos="0" relativeHeight="251700313" behindDoc="0" locked="0" layoutInCell="1" allowOverlap="1" wp14:anchorId="1BC4B8FD" wp14:editId="21F3901D">
                <wp:simplePos x="0" y="0"/>
                <wp:positionH relativeFrom="page">
                  <wp:posOffset>1134745</wp:posOffset>
                </wp:positionH>
                <wp:positionV relativeFrom="paragraph">
                  <wp:posOffset>49530</wp:posOffset>
                </wp:positionV>
                <wp:extent cx="285750" cy="161925"/>
                <wp:effectExtent l="10795" t="11430" r="8255" b="7620"/>
                <wp:wrapNone/>
                <wp:docPr id="349" name="Forma libre: forma 3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205 78"/>
                            <a:gd name="T3" fmla="*/ 205 h 255"/>
                            <a:gd name="T4" fmla="+- 0 1787 1787"/>
                            <a:gd name="T5" fmla="*/ T4 w 450"/>
                            <a:gd name="T6" fmla="+- 0 197 78"/>
                            <a:gd name="T7" fmla="*/ 197 h 255"/>
                            <a:gd name="T8" fmla="+- 0 1788 1787"/>
                            <a:gd name="T9" fmla="*/ T8 w 450"/>
                            <a:gd name="T10" fmla="+- 0 188 78"/>
                            <a:gd name="T11" fmla="*/ 188 h 255"/>
                            <a:gd name="T12" fmla="+- 0 1790 1787"/>
                            <a:gd name="T13" fmla="*/ T12 w 450"/>
                            <a:gd name="T14" fmla="+- 0 180 78"/>
                            <a:gd name="T15" fmla="*/ 180 h 255"/>
                            <a:gd name="T16" fmla="+- 0 1792 1787"/>
                            <a:gd name="T17" fmla="*/ T16 w 450"/>
                            <a:gd name="T18" fmla="+- 0 172 78"/>
                            <a:gd name="T19" fmla="*/ 172 h 255"/>
                            <a:gd name="T20" fmla="+- 0 1794 1787"/>
                            <a:gd name="T21" fmla="*/ T20 w 450"/>
                            <a:gd name="T22" fmla="+- 0 164 78"/>
                            <a:gd name="T23" fmla="*/ 164 h 255"/>
                            <a:gd name="T24" fmla="+- 0 1797 1787"/>
                            <a:gd name="T25" fmla="*/ T24 w 450"/>
                            <a:gd name="T26" fmla="+- 0 156 78"/>
                            <a:gd name="T27" fmla="*/ 156 h 255"/>
                            <a:gd name="T28" fmla="+- 0 1800 1787"/>
                            <a:gd name="T29" fmla="*/ T28 w 450"/>
                            <a:gd name="T30" fmla="+- 0 149 78"/>
                            <a:gd name="T31" fmla="*/ 149 h 255"/>
                            <a:gd name="T32" fmla="+- 0 1804 1787"/>
                            <a:gd name="T33" fmla="*/ T32 w 450"/>
                            <a:gd name="T34" fmla="+- 0 141 78"/>
                            <a:gd name="T35" fmla="*/ 141 h 255"/>
                            <a:gd name="T36" fmla="+- 0 1809 1787"/>
                            <a:gd name="T37" fmla="*/ T36 w 450"/>
                            <a:gd name="T38" fmla="+- 0 134 78"/>
                            <a:gd name="T39" fmla="*/ 134 h 255"/>
                            <a:gd name="T40" fmla="+- 0 1814 1787"/>
                            <a:gd name="T41" fmla="*/ T40 w 450"/>
                            <a:gd name="T42" fmla="+- 0 127 78"/>
                            <a:gd name="T43" fmla="*/ 127 h 255"/>
                            <a:gd name="T44" fmla="+- 0 1819 1787"/>
                            <a:gd name="T45" fmla="*/ T44 w 450"/>
                            <a:gd name="T46" fmla="+- 0 121 78"/>
                            <a:gd name="T47" fmla="*/ 121 h 255"/>
                            <a:gd name="T48" fmla="+- 0 1825 1787"/>
                            <a:gd name="T49" fmla="*/ T48 w 450"/>
                            <a:gd name="T50" fmla="+- 0 115 78"/>
                            <a:gd name="T51" fmla="*/ 115 h 255"/>
                            <a:gd name="T52" fmla="+- 0 1831 1787"/>
                            <a:gd name="T53" fmla="*/ T52 w 450"/>
                            <a:gd name="T54" fmla="+- 0 109 78"/>
                            <a:gd name="T55" fmla="*/ 109 h 255"/>
                            <a:gd name="T56" fmla="+- 0 1890 1787"/>
                            <a:gd name="T57" fmla="*/ T56 w 450"/>
                            <a:gd name="T58" fmla="+- 0 80 78"/>
                            <a:gd name="T59" fmla="*/ 80 h 255"/>
                            <a:gd name="T60" fmla="+- 0 1907 1787"/>
                            <a:gd name="T61" fmla="*/ T60 w 450"/>
                            <a:gd name="T62" fmla="+- 0 78 78"/>
                            <a:gd name="T63" fmla="*/ 78 h 255"/>
                            <a:gd name="T64" fmla="+- 0 1915 1787"/>
                            <a:gd name="T65" fmla="*/ T64 w 450"/>
                            <a:gd name="T66" fmla="+- 0 78 78"/>
                            <a:gd name="T67" fmla="*/ 78 h 255"/>
                            <a:gd name="T68" fmla="+- 0 2110 1787"/>
                            <a:gd name="T69" fmla="*/ T68 w 450"/>
                            <a:gd name="T70" fmla="+- 0 78 78"/>
                            <a:gd name="T71" fmla="*/ 78 h 255"/>
                            <a:gd name="T72" fmla="+- 0 2118 1787"/>
                            <a:gd name="T73" fmla="*/ T72 w 450"/>
                            <a:gd name="T74" fmla="+- 0 78 78"/>
                            <a:gd name="T75" fmla="*/ 78 h 255"/>
                            <a:gd name="T76" fmla="+- 0 2127 1787"/>
                            <a:gd name="T77" fmla="*/ T76 w 450"/>
                            <a:gd name="T78" fmla="+- 0 78 78"/>
                            <a:gd name="T79" fmla="*/ 78 h 255"/>
                            <a:gd name="T80" fmla="+- 0 2135 1787"/>
                            <a:gd name="T81" fmla="*/ T80 w 450"/>
                            <a:gd name="T82" fmla="+- 0 80 78"/>
                            <a:gd name="T83" fmla="*/ 80 h 255"/>
                            <a:gd name="T84" fmla="+- 0 2143 1787"/>
                            <a:gd name="T85" fmla="*/ T84 w 450"/>
                            <a:gd name="T86" fmla="+- 0 82 78"/>
                            <a:gd name="T87" fmla="*/ 82 h 255"/>
                            <a:gd name="T88" fmla="+- 0 2151 1787"/>
                            <a:gd name="T89" fmla="*/ T88 w 450"/>
                            <a:gd name="T90" fmla="+- 0 84 78"/>
                            <a:gd name="T91" fmla="*/ 84 h 255"/>
                            <a:gd name="T92" fmla="+- 0 2159 1787"/>
                            <a:gd name="T93" fmla="*/ T92 w 450"/>
                            <a:gd name="T94" fmla="+- 0 87 78"/>
                            <a:gd name="T95" fmla="*/ 87 h 255"/>
                            <a:gd name="T96" fmla="+- 0 2167 1787"/>
                            <a:gd name="T97" fmla="*/ T96 w 450"/>
                            <a:gd name="T98" fmla="+- 0 91 78"/>
                            <a:gd name="T99" fmla="*/ 91 h 255"/>
                            <a:gd name="T100" fmla="+- 0 2200 1787"/>
                            <a:gd name="T101" fmla="*/ T100 w 450"/>
                            <a:gd name="T102" fmla="+- 0 115 78"/>
                            <a:gd name="T103" fmla="*/ 115 h 255"/>
                            <a:gd name="T104" fmla="+- 0 2206 1787"/>
                            <a:gd name="T105" fmla="*/ T104 w 450"/>
                            <a:gd name="T106" fmla="+- 0 121 78"/>
                            <a:gd name="T107" fmla="*/ 121 h 255"/>
                            <a:gd name="T108" fmla="+- 0 2211 1787"/>
                            <a:gd name="T109" fmla="*/ T108 w 450"/>
                            <a:gd name="T110" fmla="+- 0 127 78"/>
                            <a:gd name="T111" fmla="*/ 127 h 255"/>
                            <a:gd name="T112" fmla="+- 0 2216 1787"/>
                            <a:gd name="T113" fmla="*/ T112 w 450"/>
                            <a:gd name="T114" fmla="+- 0 134 78"/>
                            <a:gd name="T115" fmla="*/ 134 h 255"/>
                            <a:gd name="T116" fmla="+- 0 2221 1787"/>
                            <a:gd name="T117" fmla="*/ T116 w 450"/>
                            <a:gd name="T118" fmla="+- 0 141 78"/>
                            <a:gd name="T119" fmla="*/ 141 h 255"/>
                            <a:gd name="T120" fmla="+- 0 2225 1787"/>
                            <a:gd name="T121" fmla="*/ T120 w 450"/>
                            <a:gd name="T122" fmla="+- 0 149 78"/>
                            <a:gd name="T123" fmla="*/ 149 h 255"/>
                            <a:gd name="T124" fmla="+- 0 2228 1787"/>
                            <a:gd name="T125" fmla="*/ T124 w 450"/>
                            <a:gd name="T126" fmla="+- 0 156 78"/>
                            <a:gd name="T127" fmla="*/ 156 h 255"/>
                            <a:gd name="T128" fmla="+- 0 2231 1787"/>
                            <a:gd name="T129" fmla="*/ T128 w 450"/>
                            <a:gd name="T130" fmla="+- 0 164 78"/>
                            <a:gd name="T131" fmla="*/ 164 h 255"/>
                            <a:gd name="T132" fmla="+- 0 2237 1787"/>
                            <a:gd name="T133" fmla="*/ T132 w 450"/>
                            <a:gd name="T134" fmla="+- 0 205 78"/>
                            <a:gd name="T135" fmla="*/ 205 h 255"/>
                            <a:gd name="T136" fmla="+- 0 2237 1787"/>
                            <a:gd name="T137" fmla="*/ T136 w 450"/>
                            <a:gd name="T138" fmla="+- 0 213 78"/>
                            <a:gd name="T139" fmla="*/ 213 h 255"/>
                            <a:gd name="T140" fmla="+- 0 2216 1787"/>
                            <a:gd name="T141" fmla="*/ T140 w 450"/>
                            <a:gd name="T142" fmla="+- 0 276 78"/>
                            <a:gd name="T143" fmla="*/ 276 h 255"/>
                            <a:gd name="T144" fmla="+- 0 2167 1787"/>
                            <a:gd name="T145" fmla="*/ T144 w 450"/>
                            <a:gd name="T146" fmla="+- 0 320 78"/>
                            <a:gd name="T147" fmla="*/ 320 h 255"/>
                            <a:gd name="T148" fmla="+- 0 2159 1787"/>
                            <a:gd name="T149" fmla="*/ T148 w 450"/>
                            <a:gd name="T150" fmla="+- 0 323 78"/>
                            <a:gd name="T151" fmla="*/ 323 h 255"/>
                            <a:gd name="T152" fmla="+- 0 2151 1787"/>
                            <a:gd name="T153" fmla="*/ T152 w 450"/>
                            <a:gd name="T154" fmla="+- 0 326 78"/>
                            <a:gd name="T155" fmla="*/ 326 h 255"/>
                            <a:gd name="T156" fmla="+- 0 2110 1787"/>
                            <a:gd name="T157" fmla="*/ T156 w 450"/>
                            <a:gd name="T158" fmla="+- 0 333 78"/>
                            <a:gd name="T159" fmla="*/ 333 h 255"/>
                            <a:gd name="T160" fmla="+- 0 1915 1787"/>
                            <a:gd name="T161" fmla="*/ T160 w 450"/>
                            <a:gd name="T162" fmla="+- 0 333 78"/>
                            <a:gd name="T163" fmla="*/ 333 h 255"/>
                            <a:gd name="T164" fmla="+- 0 1866 1787"/>
                            <a:gd name="T165" fmla="*/ T164 w 450"/>
                            <a:gd name="T166" fmla="+- 0 323 78"/>
                            <a:gd name="T167" fmla="*/ 323 h 255"/>
                            <a:gd name="T168" fmla="+- 0 1858 1787"/>
                            <a:gd name="T169" fmla="*/ T168 w 450"/>
                            <a:gd name="T170" fmla="+- 0 320 78"/>
                            <a:gd name="T171" fmla="*/ 320 h 255"/>
                            <a:gd name="T172" fmla="+- 0 1809 1787"/>
                            <a:gd name="T173" fmla="*/ T172 w 450"/>
                            <a:gd name="T174" fmla="+- 0 276 78"/>
                            <a:gd name="T175" fmla="*/ 276 h 255"/>
                            <a:gd name="T176" fmla="+- 0 1787 1787"/>
                            <a:gd name="T177" fmla="*/ T176 w 450"/>
                            <a:gd name="T178" fmla="+- 0 213 78"/>
                            <a:gd name="T179" fmla="*/ 213 h 255"/>
                            <a:gd name="T180" fmla="+- 0 1787 1787"/>
                            <a:gd name="T181" fmla="*/ T180 w 450"/>
                            <a:gd name="T182" fmla="+- 0 205 78"/>
                            <a:gd name="T183" fmla="*/ 2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103" y="2"/>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50" y="127"/>
                              </a:lnTo>
                              <a:lnTo>
                                <a:pt x="450" y="135"/>
                              </a:lnTo>
                              <a:lnTo>
                                <a:pt x="429" y="198"/>
                              </a:lnTo>
                              <a:lnTo>
                                <a:pt x="380" y="242"/>
                              </a:lnTo>
                              <a:lnTo>
                                <a:pt x="372" y="245"/>
                              </a:lnTo>
                              <a:lnTo>
                                <a:pt x="364" y="248"/>
                              </a:lnTo>
                              <a:lnTo>
                                <a:pt x="323" y="255"/>
                              </a:lnTo>
                              <a:lnTo>
                                <a:pt x="128" y="255"/>
                              </a:lnTo>
                              <a:lnTo>
                                <a:pt x="79" y="245"/>
                              </a:lnTo>
                              <a:lnTo>
                                <a:pt x="71" y="242"/>
                              </a:lnTo>
                              <a:lnTo>
                                <a:pt x="22" y="198"/>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93BE568" id="Forma libre: forma 349" o:spid="_x0000_s1026" style="position:absolute;margin-left:89.35pt;margin-top:3.9pt;width:22.5pt;height:12.75pt;z-index:25170031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" path="m,127r,-8l1,110r2,-8l5,94,7,86r3,-8l13,71r4,-8l22,56r5,-7l32,43r6,-6l44,31,103,2,120,r8,l323,r8,l340,r8,2l356,4r8,2l372,9r8,4l413,37r6,6l424,49r5,7l434,63r4,8l441,78r3,8l450,127r,8l429,198r-49,44l372,245r-8,3l323,255r-195,l79,245r-8,-3l22,198,,135r,-8xe" filled="f" strokecolor="#99a0a6">
                <v:path arrowok="t" o:connecttype="custom" o:connectlocs="0,130175;0,125095;635,119380;1905,114300;3175,109220;4445,104140;6350,99060;8255,94615;10795,89535;13970,85090;17145,80645;20320,76835;24130,73025;27940,69215;65405,50800;76200,49530;81280,49530;205105,49530;210185,49530;215900,49530;220980,50800;226060,52070;231140,53340;236220,55245;241300,57785;262255,73025;266065,76835;269240,80645;272415,85090;275590,89535;278130,94615;280035,99060;281940,104140;285750,130175;285750,135255;272415,175260;241300,203200;236220,205105;231140,207010;205105,211455;81280,211455;50165,205105;45085,203200;13970,175260;0,135255;0,130175" o:connectangles="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01337" behindDoc="0" locked="0" layoutInCell="1" allowOverlap="1" wp14:anchorId="64F973E3" wp14:editId="058492AD">
                <wp:simplePos x="0" y="0"/>
                <wp:positionH relativeFrom="page">
                  <wp:posOffset>1134745</wp:posOffset>
                </wp:positionH>
                <wp:positionV relativeFrom="paragraph">
                  <wp:posOffset>335280</wp:posOffset>
                </wp:positionV>
                <wp:extent cx="285750" cy="161925"/>
                <wp:effectExtent l="10795" t="11430" r="8255" b="7620"/>
                <wp:wrapNone/>
                <wp:docPr id="348" name="Forma libre: forma 3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655 528"/>
                            <a:gd name="T3" fmla="*/ 655 h 255"/>
                            <a:gd name="T4" fmla="+- 0 1787 1787"/>
                            <a:gd name="T5" fmla="*/ T4 w 450"/>
                            <a:gd name="T6" fmla="+- 0 647 528"/>
                            <a:gd name="T7" fmla="*/ 647 h 255"/>
                            <a:gd name="T8" fmla="+- 0 1788 1787"/>
                            <a:gd name="T9" fmla="*/ T8 w 450"/>
                            <a:gd name="T10" fmla="+- 0 638 528"/>
                            <a:gd name="T11" fmla="*/ 638 h 255"/>
                            <a:gd name="T12" fmla="+- 0 1814 1787"/>
                            <a:gd name="T13" fmla="*/ T12 w 450"/>
                            <a:gd name="T14" fmla="+- 0 577 528"/>
                            <a:gd name="T15" fmla="*/ 577 h 255"/>
                            <a:gd name="T16" fmla="+- 0 1825 1787"/>
                            <a:gd name="T17" fmla="*/ T16 w 450"/>
                            <a:gd name="T18" fmla="+- 0 565 528"/>
                            <a:gd name="T19" fmla="*/ 565 h 255"/>
                            <a:gd name="T20" fmla="+- 0 1831 1787"/>
                            <a:gd name="T21" fmla="*/ T20 w 450"/>
                            <a:gd name="T22" fmla="+- 0 559 528"/>
                            <a:gd name="T23" fmla="*/ 559 h 255"/>
                            <a:gd name="T24" fmla="+- 0 1890 1787"/>
                            <a:gd name="T25" fmla="*/ T24 w 450"/>
                            <a:gd name="T26" fmla="+- 0 530 528"/>
                            <a:gd name="T27" fmla="*/ 530 h 255"/>
                            <a:gd name="T28" fmla="+- 0 1915 1787"/>
                            <a:gd name="T29" fmla="*/ T28 w 450"/>
                            <a:gd name="T30" fmla="+- 0 528 528"/>
                            <a:gd name="T31" fmla="*/ 528 h 255"/>
                            <a:gd name="T32" fmla="+- 0 2110 1787"/>
                            <a:gd name="T33" fmla="*/ T32 w 450"/>
                            <a:gd name="T34" fmla="+- 0 528 528"/>
                            <a:gd name="T35" fmla="*/ 528 h 255"/>
                            <a:gd name="T36" fmla="+- 0 2174 1787"/>
                            <a:gd name="T37" fmla="*/ T36 w 450"/>
                            <a:gd name="T38" fmla="+- 0 544 528"/>
                            <a:gd name="T39" fmla="*/ 544 h 255"/>
                            <a:gd name="T40" fmla="+- 0 2200 1787"/>
                            <a:gd name="T41" fmla="*/ T40 w 450"/>
                            <a:gd name="T42" fmla="+- 0 565 528"/>
                            <a:gd name="T43" fmla="*/ 565 h 255"/>
                            <a:gd name="T44" fmla="+- 0 2206 1787"/>
                            <a:gd name="T45" fmla="*/ T44 w 450"/>
                            <a:gd name="T46" fmla="+- 0 571 528"/>
                            <a:gd name="T47" fmla="*/ 571 h 255"/>
                            <a:gd name="T48" fmla="+- 0 2235 1787"/>
                            <a:gd name="T49" fmla="*/ T48 w 450"/>
                            <a:gd name="T50" fmla="+- 0 630 528"/>
                            <a:gd name="T51" fmla="*/ 630 h 255"/>
                            <a:gd name="T52" fmla="+- 0 2237 1787"/>
                            <a:gd name="T53" fmla="*/ T52 w 450"/>
                            <a:gd name="T54" fmla="+- 0 655 528"/>
                            <a:gd name="T55" fmla="*/ 655 h 255"/>
                            <a:gd name="T56" fmla="+- 0 2237 1787"/>
                            <a:gd name="T57" fmla="*/ T56 w 450"/>
                            <a:gd name="T58" fmla="+- 0 663 528"/>
                            <a:gd name="T59" fmla="*/ 663 h 255"/>
                            <a:gd name="T60" fmla="+- 0 2237 1787"/>
                            <a:gd name="T61" fmla="*/ T60 w 450"/>
                            <a:gd name="T62" fmla="+- 0 672 528"/>
                            <a:gd name="T63" fmla="*/ 672 h 255"/>
                            <a:gd name="T64" fmla="+- 0 2235 1787"/>
                            <a:gd name="T65" fmla="*/ T64 w 450"/>
                            <a:gd name="T66" fmla="+- 0 680 528"/>
                            <a:gd name="T67" fmla="*/ 680 h 255"/>
                            <a:gd name="T68" fmla="+- 0 2233 1787"/>
                            <a:gd name="T69" fmla="*/ T68 w 450"/>
                            <a:gd name="T70" fmla="+- 0 688 528"/>
                            <a:gd name="T71" fmla="*/ 688 h 255"/>
                            <a:gd name="T72" fmla="+- 0 2231 1787"/>
                            <a:gd name="T73" fmla="*/ T72 w 450"/>
                            <a:gd name="T74" fmla="+- 0 696 528"/>
                            <a:gd name="T75" fmla="*/ 696 h 255"/>
                            <a:gd name="T76" fmla="+- 0 2228 1787"/>
                            <a:gd name="T77" fmla="*/ T76 w 450"/>
                            <a:gd name="T78" fmla="+- 0 704 528"/>
                            <a:gd name="T79" fmla="*/ 704 h 255"/>
                            <a:gd name="T80" fmla="+- 0 2225 1787"/>
                            <a:gd name="T81" fmla="*/ T80 w 450"/>
                            <a:gd name="T82" fmla="+- 0 712 528"/>
                            <a:gd name="T83" fmla="*/ 712 h 255"/>
                            <a:gd name="T84" fmla="+- 0 2181 1787"/>
                            <a:gd name="T85" fmla="*/ T84 w 450"/>
                            <a:gd name="T86" fmla="+- 0 761 528"/>
                            <a:gd name="T87" fmla="*/ 761 h 255"/>
                            <a:gd name="T88" fmla="+- 0 2174 1787"/>
                            <a:gd name="T89" fmla="*/ T88 w 450"/>
                            <a:gd name="T90" fmla="+- 0 766 528"/>
                            <a:gd name="T91" fmla="*/ 766 h 255"/>
                            <a:gd name="T92" fmla="+- 0 2167 1787"/>
                            <a:gd name="T93" fmla="*/ T92 w 450"/>
                            <a:gd name="T94" fmla="+- 0 770 528"/>
                            <a:gd name="T95" fmla="*/ 770 h 255"/>
                            <a:gd name="T96" fmla="+- 0 2159 1787"/>
                            <a:gd name="T97" fmla="*/ T96 w 450"/>
                            <a:gd name="T98" fmla="+- 0 773 528"/>
                            <a:gd name="T99" fmla="*/ 773 h 255"/>
                            <a:gd name="T100" fmla="+- 0 2151 1787"/>
                            <a:gd name="T101" fmla="*/ T100 w 450"/>
                            <a:gd name="T102" fmla="+- 0 776 528"/>
                            <a:gd name="T103" fmla="*/ 776 h 255"/>
                            <a:gd name="T104" fmla="+- 0 2143 1787"/>
                            <a:gd name="T105" fmla="*/ T104 w 450"/>
                            <a:gd name="T106" fmla="+- 0 779 528"/>
                            <a:gd name="T107" fmla="*/ 779 h 255"/>
                            <a:gd name="T108" fmla="+- 0 2135 1787"/>
                            <a:gd name="T109" fmla="*/ T108 w 450"/>
                            <a:gd name="T110" fmla="+- 0 780 528"/>
                            <a:gd name="T111" fmla="*/ 780 h 255"/>
                            <a:gd name="T112" fmla="+- 0 2127 1787"/>
                            <a:gd name="T113" fmla="*/ T112 w 450"/>
                            <a:gd name="T114" fmla="+- 0 782 528"/>
                            <a:gd name="T115" fmla="*/ 782 h 255"/>
                            <a:gd name="T116" fmla="+- 0 2118 1787"/>
                            <a:gd name="T117" fmla="*/ T116 w 450"/>
                            <a:gd name="T118" fmla="+- 0 783 528"/>
                            <a:gd name="T119" fmla="*/ 783 h 255"/>
                            <a:gd name="T120" fmla="+- 0 2110 1787"/>
                            <a:gd name="T121" fmla="*/ T120 w 450"/>
                            <a:gd name="T122" fmla="+- 0 783 528"/>
                            <a:gd name="T123" fmla="*/ 783 h 255"/>
                            <a:gd name="T124" fmla="+- 0 1915 1787"/>
                            <a:gd name="T125" fmla="*/ T124 w 450"/>
                            <a:gd name="T126" fmla="+- 0 783 528"/>
                            <a:gd name="T127" fmla="*/ 783 h 255"/>
                            <a:gd name="T128" fmla="+- 0 1907 1787"/>
                            <a:gd name="T129" fmla="*/ T128 w 450"/>
                            <a:gd name="T130" fmla="+- 0 783 528"/>
                            <a:gd name="T131" fmla="*/ 783 h 255"/>
                            <a:gd name="T132" fmla="+- 0 1898 1787"/>
                            <a:gd name="T133" fmla="*/ T132 w 450"/>
                            <a:gd name="T134" fmla="+- 0 782 528"/>
                            <a:gd name="T135" fmla="*/ 782 h 255"/>
                            <a:gd name="T136" fmla="+- 0 1890 1787"/>
                            <a:gd name="T137" fmla="*/ T136 w 450"/>
                            <a:gd name="T138" fmla="+- 0 780 528"/>
                            <a:gd name="T139" fmla="*/ 780 h 255"/>
                            <a:gd name="T140" fmla="+- 0 1882 1787"/>
                            <a:gd name="T141" fmla="*/ T140 w 450"/>
                            <a:gd name="T142" fmla="+- 0 779 528"/>
                            <a:gd name="T143" fmla="*/ 779 h 255"/>
                            <a:gd name="T144" fmla="+- 0 1874 1787"/>
                            <a:gd name="T145" fmla="*/ T144 w 450"/>
                            <a:gd name="T146" fmla="+- 0 776 528"/>
                            <a:gd name="T147" fmla="*/ 776 h 255"/>
                            <a:gd name="T148" fmla="+- 0 1866 1787"/>
                            <a:gd name="T149" fmla="*/ T148 w 450"/>
                            <a:gd name="T150" fmla="+- 0 773 528"/>
                            <a:gd name="T151" fmla="*/ 773 h 255"/>
                            <a:gd name="T152" fmla="+- 0 1858 1787"/>
                            <a:gd name="T153" fmla="*/ T152 w 450"/>
                            <a:gd name="T154" fmla="+- 0 770 528"/>
                            <a:gd name="T155" fmla="*/ 770 h 255"/>
                            <a:gd name="T156" fmla="+- 0 1851 1787"/>
                            <a:gd name="T157" fmla="*/ T156 w 450"/>
                            <a:gd name="T158" fmla="+- 0 766 528"/>
                            <a:gd name="T159" fmla="*/ 766 h 255"/>
                            <a:gd name="T160" fmla="+- 0 1844 1787"/>
                            <a:gd name="T161" fmla="*/ T160 w 450"/>
                            <a:gd name="T162" fmla="+- 0 761 528"/>
                            <a:gd name="T163" fmla="*/ 761 h 255"/>
                            <a:gd name="T164" fmla="+- 0 1837 1787"/>
                            <a:gd name="T165" fmla="*/ T164 w 450"/>
                            <a:gd name="T166" fmla="+- 0 756 528"/>
                            <a:gd name="T167" fmla="*/ 756 h 255"/>
                            <a:gd name="T168" fmla="+- 0 1797 1787"/>
                            <a:gd name="T169" fmla="*/ T168 w 450"/>
                            <a:gd name="T170" fmla="+- 0 704 528"/>
                            <a:gd name="T171" fmla="*/ 704 h 255"/>
                            <a:gd name="T172" fmla="+- 0 1790 1787"/>
                            <a:gd name="T173" fmla="*/ T172 w 450"/>
                            <a:gd name="T174" fmla="+- 0 680 528"/>
                            <a:gd name="T175" fmla="*/ 680 h 255"/>
                            <a:gd name="T176" fmla="+- 0 1788 1787"/>
                            <a:gd name="T177" fmla="*/ T176 w 450"/>
                            <a:gd name="T178" fmla="+- 0 672 528"/>
                            <a:gd name="T179" fmla="*/ 672 h 255"/>
                            <a:gd name="T180" fmla="+- 0 1787 1787"/>
                            <a:gd name="T181" fmla="*/ T180 w 450"/>
                            <a:gd name="T182" fmla="+- 0 663 528"/>
                            <a:gd name="T183" fmla="*/ 663 h 255"/>
                            <a:gd name="T184" fmla="+- 0 1787 1787"/>
                            <a:gd name="T185" fmla="*/ T184 w 450"/>
                            <a:gd name="T186" fmla="+- 0 655 528"/>
                            <a:gd name="T187" fmla="*/ 6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50" h="255">
                              <a:moveTo>
                                <a:pt x="0" y="127"/>
                              </a:moveTo>
                              <a:lnTo>
                                <a:pt x="0" y="119"/>
                              </a:lnTo>
                              <a:lnTo>
                                <a:pt x="1" y="110"/>
                              </a:lnTo>
                              <a:lnTo>
                                <a:pt x="27" y="49"/>
                              </a:lnTo>
                              <a:lnTo>
                                <a:pt x="38" y="37"/>
                              </a:lnTo>
                              <a:lnTo>
                                <a:pt x="44" y="31"/>
                              </a:lnTo>
                              <a:lnTo>
                                <a:pt x="103" y="2"/>
                              </a:lnTo>
                              <a:lnTo>
                                <a:pt x="128" y="0"/>
                              </a:lnTo>
                              <a:lnTo>
                                <a:pt x="323" y="0"/>
                              </a:lnTo>
                              <a:lnTo>
                                <a:pt x="387" y="16"/>
                              </a:lnTo>
                              <a:lnTo>
                                <a:pt x="413" y="37"/>
                              </a:lnTo>
                              <a:lnTo>
                                <a:pt x="419" y="43"/>
                              </a:lnTo>
                              <a:lnTo>
                                <a:pt x="448" y="102"/>
                              </a:lnTo>
                              <a:lnTo>
                                <a:pt x="450" y="127"/>
                              </a:lnTo>
                              <a:lnTo>
                                <a:pt x="450" y="135"/>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FEE0B84" id="Forma libre: forma 348" o:spid="_x0000_s1026" style="position:absolute;margin-left:89.35pt;margin-top:26.4pt;width:22.5pt;height:12.75pt;z-index:25170133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" path="m,127r,-8l1,110,27,49,38,37r6,-6l103,2,128,,323,r64,16l413,37r6,6l448,102r2,25l450,135r,9l448,152r-2,8l444,168r-3,8l438,184r-44,49l387,238r-7,4l372,245r-8,3l356,251r-8,1l340,254r-9,1l323,255r-195,l120,255r-9,-1l103,252r-8,-1l87,248r-8,-3l71,242r-7,-4l57,233r-7,-5l10,176,3,152,1,144,,135r,-8xe" filled="f" strokecolor="#99a0a6">
                <v:path arrowok="t" o:connecttype="custom" o:connectlocs="0,415925;0,410845;635,405130;17145,366395;24130,358775;27940,354965;65405,336550;81280,335280;205105,335280;245745,345440;262255,358775;266065,362585;284480,400050;285750,415925;285750,421005;285750,426720;284480,431800;283210,436880;281940,441960;280035,447040;278130,452120;250190,483235;245745,486410;241300,488950;236220,490855;231140,492760;226060,494665;220980,495300;215900,496570;210185,497205;205105,497205;81280,497205;76200,497205;70485,496570;65405,495300;60325,494665;55245,492760;50165,490855;45085,488950;40640,486410;36195,483235;31750,480060;6350,447040;1905,431800;635,426720;0,421005;0,415925" o:connectangles="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02361" behindDoc="0" locked="0" layoutInCell="1" allowOverlap="1" wp14:anchorId="50DFAB39" wp14:editId="25E15D0A">
                <wp:simplePos x="0" y="0"/>
                <wp:positionH relativeFrom="page">
                  <wp:posOffset>1134745</wp:posOffset>
                </wp:positionH>
                <wp:positionV relativeFrom="paragraph">
                  <wp:posOffset>621030</wp:posOffset>
                </wp:positionV>
                <wp:extent cx="285750" cy="161925"/>
                <wp:effectExtent l="10795" t="11430" r="8255" b="7620"/>
                <wp:wrapNone/>
                <wp:docPr id="347" name="Forma libre: forma 3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1105 978"/>
                            <a:gd name="T3" fmla="*/ 1105 h 255"/>
                            <a:gd name="T4" fmla="+- 0 1787 1787"/>
                            <a:gd name="T5" fmla="*/ T4 w 450"/>
                            <a:gd name="T6" fmla="+- 0 1097 978"/>
                            <a:gd name="T7" fmla="*/ 1097 h 255"/>
                            <a:gd name="T8" fmla="+- 0 1788 1787"/>
                            <a:gd name="T9" fmla="*/ T8 w 450"/>
                            <a:gd name="T10" fmla="+- 0 1088 978"/>
                            <a:gd name="T11" fmla="*/ 1088 h 255"/>
                            <a:gd name="T12" fmla="+- 0 1790 1787"/>
                            <a:gd name="T13" fmla="*/ T12 w 450"/>
                            <a:gd name="T14" fmla="+- 0 1080 978"/>
                            <a:gd name="T15" fmla="*/ 1080 h 255"/>
                            <a:gd name="T16" fmla="+- 0 1792 1787"/>
                            <a:gd name="T17" fmla="*/ T16 w 450"/>
                            <a:gd name="T18" fmla="+- 0 1072 978"/>
                            <a:gd name="T19" fmla="*/ 1072 h 255"/>
                            <a:gd name="T20" fmla="+- 0 1794 1787"/>
                            <a:gd name="T21" fmla="*/ T20 w 450"/>
                            <a:gd name="T22" fmla="+- 0 1064 978"/>
                            <a:gd name="T23" fmla="*/ 1064 h 255"/>
                            <a:gd name="T24" fmla="+- 0 1797 1787"/>
                            <a:gd name="T25" fmla="*/ T24 w 450"/>
                            <a:gd name="T26" fmla="+- 0 1056 978"/>
                            <a:gd name="T27" fmla="*/ 1056 h 255"/>
                            <a:gd name="T28" fmla="+- 0 1800 1787"/>
                            <a:gd name="T29" fmla="*/ T28 w 450"/>
                            <a:gd name="T30" fmla="+- 0 1049 978"/>
                            <a:gd name="T31" fmla="*/ 1049 h 255"/>
                            <a:gd name="T32" fmla="+- 0 1825 1787"/>
                            <a:gd name="T33" fmla="*/ T32 w 450"/>
                            <a:gd name="T34" fmla="+- 0 1015 978"/>
                            <a:gd name="T35" fmla="*/ 1015 h 255"/>
                            <a:gd name="T36" fmla="+- 0 1831 1787"/>
                            <a:gd name="T37" fmla="*/ T36 w 450"/>
                            <a:gd name="T38" fmla="+- 0 1009 978"/>
                            <a:gd name="T39" fmla="*/ 1009 h 255"/>
                            <a:gd name="T40" fmla="+- 0 1890 1787"/>
                            <a:gd name="T41" fmla="*/ T40 w 450"/>
                            <a:gd name="T42" fmla="+- 0 980 978"/>
                            <a:gd name="T43" fmla="*/ 980 h 255"/>
                            <a:gd name="T44" fmla="+- 0 1898 1787"/>
                            <a:gd name="T45" fmla="*/ T44 w 450"/>
                            <a:gd name="T46" fmla="+- 0 978 978"/>
                            <a:gd name="T47" fmla="*/ 978 h 255"/>
                            <a:gd name="T48" fmla="+- 0 1907 1787"/>
                            <a:gd name="T49" fmla="*/ T48 w 450"/>
                            <a:gd name="T50" fmla="+- 0 978 978"/>
                            <a:gd name="T51" fmla="*/ 978 h 255"/>
                            <a:gd name="T52" fmla="+- 0 1915 1787"/>
                            <a:gd name="T53" fmla="*/ T52 w 450"/>
                            <a:gd name="T54" fmla="+- 0 978 978"/>
                            <a:gd name="T55" fmla="*/ 978 h 255"/>
                            <a:gd name="T56" fmla="+- 0 2110 1787"/>
                            <a:gd name="T57" fmla="*/ T56 w 450"/>
                            <a:gd name="T58" fmla="+- 0 978 978"/>
                            <a:gd name="T59" fmla="*/ 978 h 255"/>
                            <a:gd name="T60" fmla="+- 0 2118 1787"/>
                            <a:gd name="T61" fmla="*/ T60 w 450"/>
                            <a:gd name="T62" fmla="+- 0 978 978"/>
                            <a:gd name="T63" fmla="*/ 978 h 255"/>
                            <a:gd name="T64" fmla="+- 0 2127 1787"/>
                            <a:gd name="T65" fmla="*/ T64 w 450"/>
                            <a:gd name="T66" fmla="+- 0 978 978"/>
                            <a:gd name="T67" fmla="*/ 978 h 255"/>
                            <a:gd name="T68" fmla="+- 0 2135 1787"/>
                            <a:gd name="T69" fmla="*/ T68 w 450"/>
                            <a:gd name="T70" fmla="+- 0 980 978"/>
                            <a:gd name="T71" fmla="*/ 980 h 255"/>
                            <a:gd name="T72" fmla="+- 0 2143 1787"/>
                            <a:gd name="T73" fmla="*/ T72 w 450"/>
                            <a:gd name="T74" fmla="+- 0 982 978"/>
                            <a:gd name="T75" fmla="*/ 982 h 255"/>
                            <a:gd name="T76" fmla="+- 0 2200 1787"/>
                            <a:gd name="T77" fmla="*/ T76 w 450"/>
                            <a:gd name="T78" fmla="+- 0 1015 978"/>
                            <a:gd name="T79" fmla="*/ 1015 h 255"/>
                            <a:gd name="T80" fmla="+- 0 2206 1787"/>
                            <a:gd name="T81" fmla="*/ T80 w 450"/>
                            <a:gd name="T82" fmla="+- 0 1021 978"/>
                            <a:gd name="T83" fmla="*/ 1021 h 255"/>
                            <a:gd name="T84" fmla="+- 0 2211 1787"/>
                            <a:gd name="T85" fmla="*/ T84 w 450"/>
                            <a:gd name="T86" fmla="+- 0 1027 978"/>
                            <a:gd name="T87" fmla="*/ 1027 h 255"/>
                            <a:gd name="T88" fmla="+- 0 2216 1787"/>
                            <a:gd name="T89" fmla="*/ T88 w 450"/>
                            <a:gd name="T90" fmla="+- 0 1034 978"/>
                            <a:gd name="T91" fmla="*/ 1034 h 255"/>
                            <a:gd name="T92" fmla="+- 0 2221 1787"/>
                            <a:gd name="T93" fmla="*/ T92 w 450"/>
                            <a:gd name="T94" fmla="+- 0 1041 978"/>
                            <a:gd name="T95" fmla="*/ 1041 h 255"/>
                            <a:gd name="T96" fmla="+- 0 2225 1787"/>
                            <a:gd name="T97" fmla="*/ T96 w 450"/>
                            <a:gd name="T98" fmla="+- 0 1049 978"/>
                            <a:gd name="T99" fmla="*/ 1049 h 255"/>
                            <a:gd name="T100" fmla="+- 0 2228 1787"/>
                            <a:gd name="T101" fmla="*/ T100 w 450"/>
                            <a:gd name="T102" fmla="+- 0 1056 978"/>
                            <a:gd name="T103" fmla="*/ 1056 h 255"/>
                            <a:gd name="T104" fmla="+- 0 2231 1787"/>
                            <a:gd name="T105" fmla="*/ T104 w 450"/>
                            <a:gd name="T106" fmla="+- 0 1064 978"/>
                            <a:gd name="T107" fmla="*/ 1064 h 255"/>
                            <a:gd name="T108" fmla="+- 0 2237 1787"/>
                            <a:gd name="T109" fmla="*/ T108 w 450"/>
                            <a:gd name="T110" fmla="+- 0 1105 978"/>
                            <a:gd name="T111" fmla="*/ 1105 h 255"/>
                            <a:gd name="T112" fmla="+- 0 2237 1787"/>
                            <a:gd name="T113" fmla="*/ T112 w 450"/>
                            <a:gd name="T114" fmla="+- 0 1114 978"/>
                            <a:gd name="T115" fmla="*/ 1114 h 255"/>
                            <a:gd name="T116" fmla="+- 0 2228 1787"/>
                            <a:gd name="T117" fmla="*/ T116 w 450"/>
                            <a:gd name="T118" fmla="+- 0 1154 978"/>
                            <a:gd name="T119" fmla="*/ 1154 h 255"/>
                            <a:gd name="T120" fmla="+- 0 2225 1787"/>
                            <a:gd name="T121" fmla="*/ T120 w 450"/>
                            <a:gd name="T122" fmla="+- 0 1162 978"/>
                            <a:gd name="T123" fmla="*/ 1162 h 255"/>
                            <a:gd name="T124" fmla="+- 0 2181 1787"/>
                            <a:gd name="T125" fmla="*/ T124 w 450"/>
                            <a:gd name="T126" fmla="+- 0 1211 978"/>
                            <a:gd name="T127" fmla="*/ 1211 h 255"/>
                            <a:gd name="T128" fmla="+- 0 2174 1787"/>
                            <a:gd name="T129" fmla="*/ T128 w 450"/>
                            <a:gd name="T130" fmla="+- 0 1216 978"/>
                            <a:gd name="T131" fmla="*/ 1216 h 255"/>
                            <a:gd name="T132" fmla="+- 0 2167 1787"/>
                            <a:gd name="T133" fmla="*/ T132 w 450"/>
                            <a:gd name="T134" fmla="+- 0 1220 978"/>
                            <a:gd name="T135" fmla="*/ 1220 h 255"/>
                            <a:gd name="T136" fmla="+- 0 2159 1787"/>
                            <a:gd name="T137" fmla="*/ T136 w 450"/>
                            <a:gd name="T138" fmla="+- 0 1223 978"/>
                            <a:gd name="T139" fmla="*/ 1223 h 255"/>
                            <a:gd name="T140" fmla="+- 0 2151 1787"/>
                            <a:gd name="T141" fmla="*/ T140 w 450"/>
                            <a:gd name="T142" fmla="+- 0 1226 978"/>
                            <a:gd name="T143" fmla="*/ 1226 h 255"/>
                            <a:gd name="T144" fmla="+- 0 2143 1787"/>
                            <a:gd name="T145" fmla="*/ T144 w 450"/>
                            <a:gd name="T146" fmla="+- 0 1229 978"/>
                            <a:gd name="T147" fmla="*/ 1229 h 255"/>
                            <a:gd name="T148" fmla="+- 0 2135 1787"/>
                            <a:gd name="T149" fmla="*/ T148 w 450"/>
                            <a:gd name="T150" fmla="+- 0 1230 978"/>
                            <a:gd name="T151" fmla="*/ 1230 h 255"/>
                            <a:gd name="T152" fmla="+- 0 2127 1787"/>
                            <a:gd name="T153" fmla="*/ T152 w 450"/>
                            <a:gd name="T154" fmla="+- 0 1232 978"/>
                            <a:gd name="T155" fmla="*/ 1232 h 255"/>
                            <a:gd name="T156" fmla="+- 0 2118 1787"/>
                            <a:gd name="T157" fmla="*/ T156 w 450"/>
                            <a:gd name="T158" fmla="+- 0 1233 978"/>
                            <a:gd name="T159" fmla="*/ 1233 h 255"/>
                            <a:gd name="T160" fmla="+- 0 2110 1787"/>
                            <a:gd name="T161" fmla="*/ T160 w 450"/>
                            <a:gd name="T162" fmla="+- 0 1233 978"/>
                            <a:gd name="T163" fmla="*/ 1233 h 255"/>
                            <a:gd name="T164" fmla="+- 0 1915 1787"/>
                            <a:gd name="T165" fmla="*/ T164 w 450"/>
                            <a:gd name="T166" fmla="+- 0 1233 978"/>
                            <a:gd name="T167" fmla="*/ 1233 h 255"/>
                            <a:gd name="T168" fmla="+- 0 1907 1787"/>
                            <a:gd name="T169" fmla="*/ T168 w 450"/>
                            <a:gd name="T170" fmla="+- 0 1233 978"/>
                            <a:gd name="T171" fmla="*/ 1233 h 255"/>
                            <a:gd name="T172" fmla="+- 0 1898 1787"/>
                            <a:gd name="T173" fmla="*/ T172 w 450"/>
                            <a:gd name="T174" fmla="+- 0 1232 978"/>
                            <a:gd name="T175" fmla="*/ 1232 h 255"/>
                            <a:gd name="T176" fmla="+- 0 1890 1787"/>
                            <a:gd name="T177" fmla="*/ T176 w 450"/>
                            <a:gd name="T178" fmla="+- 0 1230 978"/>
                            <a:gd name="T179" fmla="*/ 1230 h 255"/>
                            <a:gd name="T180" fmla="+- 0 1882 1787"/>
                            <a:gd name="T181" fmla="*/ T180 w 450"/>
                            <a:gd name="T182" fmla="+- 0 1229 978"/>
                            <a:gd name="T183" fmla="*/ 1229 h 255"/>
                            <a:gd name="T184" fmla="+- 0 1874 1787"/>
                            <a:gd name="T185" fmla="*/ T184 w 450"/>
                            <a:gd name="T186" fmla="+- 0 1226 978"/>
                            <a:gd name="T187" fmla="*/ 1226 h 255"/>
                            <a:gd name="T188" fmla="+- 0 1866 1787"/>
                            <a:gd name="T189" fmla="*/ T188 w 450"/>
                            <a:gd name="T190" fmla="+- 0 1223 978"/>
                            <a:gd name="T191" fmla="*/ 1223 h 255"/>
                            <a:gd name="T192" fmla="+- 0 1858 1787"/>
                            <a:gd name="T193" fmla="*/ T192 w 450"/>
                            <a:gd name="T194" fmla="+- 0 1220 978"/>
                            <a:gd name="T195" fmla="*/ 1220 h 255"/>
                            <a:gd name="T196" fmla="+- 0 1809 1787"/>
                            <a:gd name="T197" fmla="*/ T196 w 450"/>
                            <a:gd name="T198" fmla="+- 0 1176 978"/>
                            <a:gd name="T199" fmla="*/ 1176 h 255"/>
                            <a:gd name="T200" fmla="+- 0 1804 1787"/>
                            <a:gd name="T201" fmla="*/ T200 w 450"/>
                            <a:gd name="T202" fmla="+- 0 1169 978"/>
                            <a:gd name="T203" fmla="*/ 1169 h 255"/>
                            <a:gd name="T204" fmla="+- 0 1800 1787"/>
                            <a:gd name="T205" fmla="*/ T204 w 450"/>
                            <a:gd name="T206" fmla="+- 0 1162 978"/>
                            <a:gd name="T207" fmla="*/ 1162 h 255"/>
                            <a:gd name="T208" fmla="+- 0 1797 1787"/>
                            <a:gd name="T209" fmla="*/ T208 w 450"/>
                            <a:gd name="T210" fmla="+- 0 1154 978"/>
                            <a:gd name="T211" fmla="*/ 1154 h 255"/>
                            <a:gd name="T212" fmla="+- 0 1794 1787"/>
                            <a:gd name="T213" fmla="*/ T212 w 450"/>
                            <a:gd name="T214" fmla="+- 0 1146 978"/>
                            <a:gd name="T215" fmla="*/ 1146 h 255"/>
                            <a:gd name="T216" fmla="+- 0 1792 1787"/>
                            <a:gd name="T217" fmla="*/ T216 w 450"/>
                            <a:gd name="T218" fmla="+- 0 1138 978"/>
                            <a:gd name="T219" fmla="*/ 1138 h 255"/>
                            <a:gd name="T220" fmla="+- 0 1790 1787"/>
                            <a:gd name="T221" fmla="*/ T220 w 450"/>
                            <a:gd name="T222" fmla="+- 0 1130 978"/>
                            <a:gd name="T223" fmla="*/ 1130 h 255"/>
                            <a:gd name="T224" fmla="+- 0 1788 1787"/>
                            <a:gd name="T225" fmla="*/ T224 w 450"/>
                            <a:gd name="T226" fmla="+- 0 1122 978"/>
                            <a:gd name="T227" fmla="*/ 1122 h 255"/>
                            <a:gd name="T228" fmla="+- 0 1787 1787"/>
                            <a:gd name="T229" fmla="*/ T228 w 450"/>
                            <a:gd name="T230" fmla="+- 0 1114 978"/>
                            <a:gd name="T231" fmla="*/ 1114 h 255"/>
                            <a:gd name="T232" fmla="+- 0 1787 1787"/>
                            <a:gd name="T233" fmla="*/ T232 w 450"/>
                            <a:gd name="T234" fmla="+- 0 1105 978"/>
                            <a:gd name="T235" fmla="*/ 1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103" y="2"/>
                              </a:lnTo>
                              <a:lnTo>
                                <a:pt x="111" y="0"/>
                              </a:lnTo>
                              <a:lnTo>
                                <a:pt x="120" y="0"/>
                              </a:lnTo>
                              <a:lnTo>
                                <a:pt x="128" y="0"/>
                              </a:lnTo>
                              <a:lnTo>
                                <a:pt x="323" y="0"/>
                              </a:lnTo>
                              <a:lnTo>
                                <a:pt x="331" y="0"/>
                              </a:lnTo>
                              <a:lnTo>
                                <a:pt x="340" y="0"/>
                              </a:lnTo>
                              <a:lnTo>
                                <a:pt x="348" y="2"/>
                              </a:lnTo>
                              <a:lnTo>
                                <a:pt x="356" y="4"/>
                              </a:lnTo>
                              <a:lnTo>
                                <a:pt x="413" y="37"/>
                              </a:lnTo>
                              <a:lnTo>
                                <a:pt x="419" y="43"/>
                              </a:lnTo>
                              <a:lnTo>
                                <a:pt x="424" y="49"/>
                              </a:lnTo>
                              <a:lnTo>
                                <a:pt x="429" y="56"/>
                              </a:lnTo>
                              <a:lnTo>
                                <a:pt x="434" y="63"/>
                              </a:lnTo>
                              <a:lnTo>
                                <a:pt x="438" y="71"/>
                              </a:lnTo>
                              <a:lnTo>
                                <a:pt x="441" y="78"/>
                              </a:lnTo>
                              <a:lnTo>
                                <a:pt x="444" y="86"/>
                              </a:lnTo>
                              <a:lnTo>
                                <a:pt x="450" y="127"/>
                              </a:lnTo>
                              <a:lnTo>
                                <a:pt x="450" y="136"/>
                              </a:lnTo>
                              <a:lnTo>
                                <a:pt x="441" y="176"/>
                              </a:lnTo>
                              <a:lnTo>
                                <a:pt x="438" y="184"/>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17" y="191"/>
                              </a:lnTo>
                              <a:lnTo>
                                <a:pt x="13" y="184"/>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3A0EEB1" id="Forma libre: forma 347" o:spid="_x0000_s1026" style="position:absolute;margin-left:89.35pt;margin-top:48.9pt;width:22.5pt;height:12.75pt;z-index:25170236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" path="m,127r,-8l1,110r2,-8l5,94,7,86r3,-8l13,71,38,37r6,-6l103,2,111,r9,l128,,323,r8,l340,r8,2l356,4r57,33l419,43r5,6l429,56r5,7l438,71r3,7l444,86r6,41l450,136r-9,40l438,184r-44,49l387,238r-7,4l372,245r-8,3l356,251r-8,1l340,254r-9,1l323,255r-195,l120,255r-9,-1l103,252r-8,-1l87,248r-8,-3l71,242,22,198r-5,-7l13,184r-3,-8l7,168,5,160,3,152,1,144,,136r,-9xe" filled="f" strokecolor="#99a0a6">
                <v:path arrowok="t" o:connecttype="custom" o:connectlocs="0,701675;0,696595;635,690880;1905,685800;3175,680720;4445,675640;6350,670560;8255,666115;24130,644525;27940,640715;65405,622300;70485,621030;76200,621030;81280,621030;205105,621030;210185,621030;215900,621030;220980,622300;226060,623570;262255,644525;266065,648335;269240,652145;272415,656590;275590,661035;278130,666115;280035,670560;281940,675640;285750,701675;285750,707390;280035,732790;278130,737870;250190,768985;245745,772160;241300,774700;236220,776605;231140,778510;226060,780415;220980,781050;215900,782320;210185,782955;205105,782955;81280,782955;76200,782955;70485,782320;65405,781050;60325,780415;55245,778510;50165,776605;45085,774700;13970,746760;10795,742315;8255,737870;6350,732790;4445,727710;3175,722630;1905,717550;635,712470;0,707390;0,701675" o:connectangles="0,0,0,0,0,0,0,0,0,0,0,0,0,0,0,0,0,0,0,0,0,0,0,0,0,0,0,0,0,0,0,0,0,0,0,0,0,0,0,0,0,0,0,0,0,0,0,0,0,0,0,0,0,0,0,0,0,0,0"/>
                <w10:wrap anchorx="page"/>
              </v:shape>
            </w:pict>
          </mc:Fallback>
        </mc:AlternateContent>
      </w:r>
      <w:r>
        <w:rPr>
          <w:rFonts w:ascii="Gill Sans MT"/>
          <w:color w:val="202024"/>
          <w:w w:val="105"/>
          <w:sz w:val="21"/>
        </w:rPr>
        <w:t>Mujer</w:t>
      </w:r>
      <w:r>
        <w:rPr>
          <w:rFonts w:ascii="Gill Sans MT"/>
          <w:color w:val="202024"/>
          <w:spacing w:val="1"/>
          <w:w w:val="105"/>
          <w:sz w:val="21"/>
        </w:rPr>
        <w:t xml:space="preserve"> </w:t>
      </w:r>
      <w:r>
        <w:rPr>
          <w:rFonts w:ascii="Gill Sans MT"/>
          <w:color w:val="202024"/>
          <w:w w:val="105"/>
          <w:sz w:val="21"/>
        </w:rPr>
        <w:t>Hombre</w:t>
      </w:r>
      <w:r>
        <w:rPr>
          <w:rFonts w:ascii="Gill Sans MT"/>
          <w:color w:val="202024"/>
          <w:sz w:val="21"/>
        </w:rPr>
        <w:t xml:space="preserve">Otro: </w:t>
      </w:r>
    </w:p>
    <w:p w14:paraId="00099401" w14:textId="77777777" w:rsidR="00833E24" w:rsidRDefault="00833E24" w:rsidP="00833E24">
      <w:pPr>
        <w:spacing w:line="242" w:lineRule="exact"/>
        <w:rPr>
          <w:rFonts w:ascii="Times New Roman"/>
          <w:sz w:val="21"/>
        </w:rPr>
        <w:sectPr w:rsidR="00833E24">
          <w:pgSz w:w="12240" w:h="15840"/>
          <w:pgMar w:top="480" w:right="1080" w:bottom="480" w:left="1100" w:header="294" w:footer="285" w:gutter="0"/>
          <w:cols w:space="720"/>
        </w:sectPr>
      </w:pPr>
    </w:p>
    <w:p w14:paraId="0CC63C75" w14:textId="77777777" w:rsidR="00DE5162" w:rsidRDefault="00DE5162" w:rsidP="00DE5162">
      <w:pPr>
        <w:pStyle w:val="Textoindependiente"/>
        <w:spacing w:line="14" w:lineRule="auto"/>
        <w:rPr>
          <w:sz w:val="20"/>
        </w:rPr>
      </w:pPr>
      <w:r>
        <w:rPr>
          <w:noProof/>
        </w:rPr>
        <w:lastRenderedPageBreak/>
        <mc:AlternateContent>
          <mc:Choice Requires="wps">
            <w:drawing>
              <wp:anchor distT="0" distB="0" distL="114300" distR="114300" simplePos="0" relativeHeight="251794521" behindDoc="1" locked="0" layoutInCell="1" allowOverlap="1" wp14:anchorId="2C0A0D9A" wp14:editId="18B89029">
                <wp:simplePos x="0" y="0"/>
                <wp:positionH relativeFrom="page">
                  <wp:posOffset>1069975</wp:posOffset>
                </wp:positionH>
                <wp:positionV relativeFrom="page">
                  <wp:posOffset>522605</wp:posOffset>
                </wp:positionV>
                <wp:extent cx="2753995" cy="219710"/>
                <wp:effectExtent l="3175" t="0" r="0" b="635"/>
                <wp:wrapNone/>
                <wp:docPr id="406" name="Cuadro de texto 4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3995"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5DD9F4" w14:textId="77777777" w:rsidR="00DE5162" w:rsidRPr="00833E24" w:rsidRDefault="00DE5162" w:rsidP="00DE5162">
                            <w:pPr>
                              <w:pStyle w:val="Textoindependiente"/>
                              <w:spacing w:before="23"/>
                              <w:ind w:left="20"/>
                              <w:rPr>
                                <w:lang w:val="es-ES"/>
                              </w:rPr>
                            </w:pPr>
                            <w:r w:rsidRPr="00833E24">
                              <w:rPr>
                                <w:color w:val="202024"/>
                                <w:w w:val="110"/>
                                <w:lang w:val="es-ES"/>
                              </w:rPr>
                              <w:t>Rango</w:t>
                            </w:r>
                            <w:r w:rsidRPr="00833E24">
                              <w:rPr>
                                <w:color w:val="202024"/>
                                <w:spacing w:val="14"/>
                                <w:w w:val="110"/>
                                <w:lang w:val="es-ES"/>
                              </w:rPr>
                              <w:t xml:space="preserve"> </w:t>
                            </w:r>
                            <w:r w:rsidRPr="00833E24">
                              <w:rPr>
                                <w:color w:val="202024"/>
                                <w:w w:val="110"/>
                                <w:lang w:val="es-ES"/>
                              </w:rPr>
                              <w:t>de</w:t>
                            </w:r>
                            <w:r w:rsidRPr="00833E24">
                              <w:rPr>
                                <w:color w:val="202024"/>
                                <w:spacing w:val="14"/>
                                <w:w w:val="110"/>
                                <w:lang w:val="es-ES"/>
                              </w:rPr>
                              <w:t xml:space="preserve"> </w:t>
                            </w:r>
                            <w:r w:rsidRPr="00833E24">
                              <w:rPr>
                                <w:color w:val="202024"/>
                                <w:w w:val="110"/>
                                <w:lang w:val="es-ES"/>
                              </w:rPr>
                              <w:t>edad</w:t>
                            </w:r>
                            <w:r w:rsidRPr="00833E24">
                              <w:rPr>
                                <w:color w:val="202024"/>
                                <w:spacing w:val="14"/>
                                <w:w w:val="110"/>
                                <w:lang w:val="es-ES"/>
                              </w:rPr>
                              <w:t xml:space="preserve"> </w:t>
                            </w:r>
                            <w:r w:rsidRPr="00833E24">
                              <w:rPr>
                                <w:color w:val="202024"/>
                                <w:w w:val="110"/>
                                <w:lang w:val="es-ES"/>
                              </w:rPr>
                              <w:t>en</w:t>
                            </w:r>
                            <w:r w:rsidRPr="00833E24">
                              <w:rPr>
                                <w:color w:val="202024"/>
                                <w:spacing w:val="14"/>
                                <w:w w:val="110"/>
                                <w:lang w:val="es-ES"/>
                              </w:rPr>
                              <w:t xml:space="preserve"> </w:t>
                            </w:r>
                            <w:r w:rsidRPr="00833E24">
                              <w:rPr>
                                <w:color w:val="202024"/>
                                <w:w w:val="110"/>
                                <w:lang w:val="es-ES"/>
                              </w:rPr>
                              <w:t>el</w:t>
                            </w:r>
                            <w:r w:rsidRPr="00833E24">
                              <w:rPr>
                                <w:color w:val="202024"/>
                                <w:spacing w:val="14"/>
                                <w:w w:val="110"/>
                                <w:lang w:val="es-ES"/>
                              </w:rPr>
                              <w:t xml:space="preserve"> </w:t>
                            </w:r>
                            <w:r w:rsidRPr="00833E24">
                              <w:rPr>
                                <w:color w:val="202024"/>
                                <w:w w:val="110"/>
                                <w:lang w:val="es-ES"/>
                              </w:rPr>
                              <w:t>que</w:t>
                            </w:r>
                            <w:r w:rsidRPr="00833E24">
                              <w:rPr>
                                <w:color w:val="202024"/>
                                <w:spacing w:val="14"/>
                                <w:w w:val="110"/>
                                <w:lang w:val="es-ES"/>
                              </w:rPr>
                              <w:t xml:space="preserve"> </w:t>
                            </w:r>
                            <w:r w:rsidRPr="00833E24">
                              <w:rPr>
                                <w:color w:val="202024"/>
                                <w:w w:val="110"/>
                                <w:lang w:val="es-ES"/>
                              </w:rPr>
                              <w:t>se</w:t>
                            </w:r>
                            <w:r w:rsidRPr="00833E24">
                              <w:rPr>
                                <w:color w:val="202024"/>
                                <w:spacing w:val="14"/>
                                <w:w w:val="110"/>
                                <w:lang w:val="es-ES"/>
                              </w:rPr>
                              <w:t xml:space="preserve"> </w:t>
                            </w:r>
                            <w:r w:rsidRPr="00833E24">
                              <w:rPr>
                                <w:color w:val="202024"/>
                                <w:w w:val="110"/>
                                <w:lang w:val="es-ES"/>
                              </w:rPr>
                              <w:t>encuentr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0A0D9A" id="Cuadro de texto 406" o:spid="_x0000_s1029" type="#_x0000_t202" style="position:absolute;margin-left:84.25pt;margin-top:41.15pt;width:216.85pt;height:17.3pt;z-index:-251521959;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" filled="f" stroked="f">
                <v:textbox inset="0,0,0,0">
                  <w:txbxContent>
                    <w:p w14:paraId="395DD9F4" w14:textId="77777777" w:rsidR="00DE5162" w:rsidRPr="00833E24" w:rsidRDefault="00DE5162" w:rsidP="00DE5162">
                      <w:pPr>
                        <w:pStyle w:val="Textoindependiente"/>
                        <w:spacing w:before="23"/>
                        <w:ind w:left="20"/>
                        <w:rPr>
                          <w:lang w:val="es-ES"/>
                        </w:rPr>
                      </w:pPr>
                      <w:r w:rsidRPr="00833E24">
                        <w:rPr>
                          <w:color w:val="202024"/>
                          <w:w w:val="110"/>
                          <w:lang w:val="es-ES"/>
                        </w:rPr>
                        <w:t>Rango</w:t>
                      </w:r>
                      <w:r w:rsidRPr="00833E24">
                        <w:rPr>
                          <w:color w:val="202024"/>
                          <w:spacing w:val="14"/>
                          <w:w w:val="110"/>
                          <w:lang w:val="es-ES"/>
                        </w:rPr>
                        <w:t xml:space="preserve"> </w:t>
                      </w:r>
                      <w:r w:rsidRPr="00833E24">
                        <w:rPr>
                          <w:color w:val="202024"/>
                          <w:w w:val="110"/>
                          <w:lang w:val="es-ES"/>
                        </w:rPr>
                        <w:t>de</w:t>
                      </w:r>
                      <w:r w:rsidRPr="00833E24">
                        <w:rPr>
                          <w:color w:val="202024"/>
                          <w:spacing w:val="14"/>
                          <w:w w:val="110"/>
                          <w:lang w:val="es-ES"/>
                        </w:rPr>
                        <w:t xml:space="preserve"> </w:t>
                      </w:r>
                      <w:r w:rsidRPr="00833E24">
                        <w:rPr>
                          <w:color w:val="202024"/>
                          <w:w w:val="110"/>
                          <w:lang w:val="es-ES"/>
                        </w:rPr>
                        <w:t>edad</w:t>
                      </w:r>
                      <w:r w:rsidRPr="00833E24">
                        <w:rPr>
                          <w:color w:val="202024"/>
                          <w:spacing w:val="14"/>
                          <w:w w:val="110"/>
                          <w:lang w:val="es-ES"/>
                        </w:rPr>
                        <w:t xml:space="preserve"> </w:t>
                      </w:r>
                      <w:r w:rsidRPr="00833E24">
                        <w:rPr>
                          <w:color w:val="202024"/>
                          <w:w w:val="110"/>
                          <w:lang w:val="es-ES"/>
                        </w:rPr>
                        <w:t>en</w:t>
                      </w:r>
                      <w:r w:rsidRPr="00833E24">
                        <w:rPr>
                          <w:color w:val="202024"/>
                          <w:spacing w:val="14"/>
                          <w:w w:val="110"/>
                          <w:lang w:val="es-ES"/>
                        </w:rPr>
                        <w:t xml:space="preserve"> </w:t>
                      </w:r>
                      <w:r w:rsidRPr="00833E24">
                        <w:rPr>
                          <w:color w:val="202024"/>
                          <w:w w:val="110"/>
                          <w:lang w:val="es-ES"/>
                        </w:rPr>
                        <w:t>el</w:t>
                      </w:r>
                      <w:r w:rsidRPr="00833E24">
                        <w:rPr>
                          <w:color w:val="202024"/>
                          <w:spacing w:val="14"/>
                          <w:w w:val="110"/>
                          <w:lang w:val="es-ES"/>
                        </w:rPr>
                        <w:t xml:space="preserve"> </w:t>
                      </w:r>
                      <w:r w:rsidRPr="00833E24">
                        <w:rPr>
                          <w:color w:val="202024"/>
                          <w:w w:val="110"/>
                          <w:lang w:val="es-ES"/>
                        </w:rPr>
                        <w:t>que</w:t>
                      </w:r>
                      <w:r w:rsidRPr="00833E24">
                        <w:rPr>
                          <w:color w:val="202024"/>
                          <w:spacing w:val="14"/>
                          <w:w w:val="110"/>
                          <w:lang w:val="es-ES"/>
                        </w:rPr>
                        <w:t xml:space="preserve"> </w:t>
                      </w:r>
                      <w:r w:rsidRPr="00833E24">
                        <w:rPr>
                          <w:color w:val="202024"/>
                          <w:w w:val="110"/>
                          <w:lang w:val="es-ES"/>
                        </w:rPr>
                        <w:t>se</w:t>
                      </w:r>
                      <w:r w:rsidRPr="00833E24">
                        <w:rPr>
                          <w:color w:val="202024"/>
                          <w:spacing w:val="14"/>
                          <w:w w:val="110"/>
                          <w:lang w:val="es-ES"/>
                        </w:rPr>
                        <w:t xml:space="preserve"> </w:t>
                      </w:r>
                      <w:r w:rsidRPr="00833E24">
                        <w:rPr>
                          <w:color w:val="202024"/>
                          <w:w w:val="110"/>
                          <w:lang w:val="es-ES"/>
                        </w:rPr>
                        <w:t>encuentra:</w:t>
                      </w:r>
                    </w:p>
                  </w:txbxContent>
                </v:textbox>
                <w10:wrap anchorx="page" anchory="page"/>
              </v:shape>
            </w:pict>
          </mc:Fallback>
        </mc:AlternateContent>
      </w:r>
      <w:r>
        <w:rPr>
          <w:noProof/>
        </w:rPr>
        <mc:AlternateContent>
          <mc:Choice Requires="wps">
            <w:drawing>
              <wp:anchor distT="0" distB="0" distL="114300" distR="114300" simplePos="0" relativeHeight="251795545" behindDoc="1" locked="0" layoutInCell="1" allowOverlap="1" wp14:anchorId="7B7F25BF" wp14:editId="57D7FAB5">
                <wp:simplePos x="0" y="0"/>
                <wp:positionH relativeFrom="page">
                  <wp:posOffset>755650</wp:posOffset>
                </wp:positionH>
                <wp:positionV relativeFrom="page">
                  <wp:posOffset>528320</wp:posOffset>
                </wp:positionV>
                <wp:extent cx="151765" cy="204470"/>
                <wp:effectExtent l="3175" t="4445" r="0" b="635"/>
                <wp:wrapNone/>
                <wp:docPr id="405" name="Cuadro de texto 4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6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1214A" w14:textId="77777777" w:rsidR="00DE5162" w:rsidRDefault="00DE5162" w:rsidP="00DE5162">
                            <w:pPr>
                              <w:pStyle w:val="Textoindependiente"/>
                              <w:spacing w:before="19"/>
                              <w:ind w:left="20"/>
                              <w:rPr>
                                <w:rFonts w:ascii="Gill Sans MT"/>
                              </w:rPr>
                            </w:pPr>
                            <w:r>
                              <w:rPr>
                                <w:rFonts w:ascii="Gill Sans MT"/>
                                <w:color w:val="202024"/>
                                <w:w w:val="115"/>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7F25BF" id="Cuadro de texto 405" o:spid="_x0000_s1030" type="#_x0000_t202" style="position:absolute;margin-left:59.5pt;margin-top:41.6pt;width:11.95pt;height:16.1pt;z-index:-2515209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" filled="f" stroked="f">
                <v:textbox inset="0,0,0,0">
                  <w:txbxContent>
                    <w:p w14:paraId="0CE1214A" w14:textId="77777777" w:rsidR="00DE5162" w:rsidRDefault="00DE5162" w:rsidP="00DE5162">
                      <w:pPr>
                        <w:pStyle w:val="Textoindependiente"/>
                        <w:spacing w:before="19"/>
                        <w:ind w:left="20"/>
                        <w:rPr>
                          <w:rFonts w:ascii="Gill Sans MT"/>
                        </w:rPr>
                      </w:pPr>
                      <w:r>
                        <w:rPr>
                          <w:rFonts w:ascii="Gill Sans MT"/>
                          <w:color w:val="202024"/>
                          <w:w w:val="115"/>
                        </w:rPr>
                        <w:t>9.</w:t>
                      </w:r>
                    </w:p>
                  </w:txbxContent>
                </v:textbox>
                <w10:wrap anchorx="page" anchory="page"/>
              </v:shape>
            </w:pict>
          </mc:Fallback>
        </mc:AlternateContent>
      </w:r>
      <w:r>
        <w:rPr>
          <w:noProof/>
        </w:rPr>
        <mc:AlternateContent>
          <mc:Choice Requires="wps">
            <w:drawing>
              <wp:anchor distT="0" distB="0" distL="114300" distR="114300" simplePos="0" relativeHeight="251796569" behindDoc="1" locked="0" layoutInCell="1" allowOverlap="1" wp14:anchorId="13B9E85E" wp14:editId="5E14263A">
                <wp:simplePos x="0" y="0"/>
                <wp:positionH relativeFrom="page">
                  <wp:posOffset>1069975</wp:posOffset>
                </wp:positionH>
                <wp:positionV relativeFrom="page">
                  <wp:posOffset>890270</wp:posOffset>
                </wp:positionV>
                <wp:extent cx="1437005" cy="204470"/>
                <wp:effectExtent l="3175" t="4445" r="0" b="635"/>
                <wp:wrapNone/>
                <wp:docPr id="404" name="Cuadro de texto 4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7005" cy="2044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67943F" w14:textId="77777777" w:rsidR="00DE5162" w:rsidRDefault="00DE5162" w:rsidP="00DE5162">
                            <w:pPr>
                              <w:spacing w:before="19"/>
                              <w:ind w:left="20"/>
                              <w:rPr>
                                <w:rFonts w:ascii="Gill Sans MT" w:hAnsi="Gill Sans MT"/>
                                <w:i/>
                              </w:rPr>
                            </w:pPr>
                            <w:r>
                              <w:rPr>
                                <w:rFonts w:ascii="Gill Sans MT" w:hAnsi="Gill Sans MT"/>
                                <w:i/>
                                <w:color w:val="202024"/>
                                <w:w w:val="120"/>
                              </w:rPr>
                              <w:t>Marca</w:t>
                            </w:r>
                            <w:r>
                              <w:rPr>
                                <w:rFonts w:ascii="Gill Sans MT" w:hAnsi="Gill Sans MT"/>
                                <w:i/>
                                <w:color w:val="202024"/>
                                <w:spacing w:val="-7"/>
                                <w:w w:val="120"/>
                              </w:rPr>
                              <w:t xml:space="preserve"> </w:t>
                            </w:r>
                            <w:r>
                              <w:rPr>
                                <w:rFonts w:ascii="Gill Sans MT" w:hAnsi="Gill Sans MT"/>
                                <w:i/>
                                <w:color w:val="202024"/>
                                <w:w w:val="120"/>
                              </w:rPr>
                              <w:t>solo</w:t>
                            </w:r>
                            <w:r>
                              <w:rPr>
                                <w:rFonts w:ascii="Gill Sans MT" w:hAnsi="Gill Sans MT"/>
                                <w:i/>
                                <w:color w:val="202024"/>
                                <w:spacing w:val="-13"/>
                                <w:w w:val="120"/>
                              </w:rPr>
                              <w:t xml:space="preserve"> </w:t>
                            </w:r>
                            <w:r>
                              <w:rPr>
                                <w:rFonts w:ascii="Gill Sans MT" w:hAnsi="Gill Sans MT"/>
                                <w:i/>
                                <w:color w:val="202024"/>
                                <w:w w:val="120"/>
                              </w:rPr>
                              <w:t>un</w:t>
                            </w:r>
                            <w:r>
                              <w:rPr>
                                <w:rFonts w:ascii="Gill Sans MT" w:hAnsi="Gill Sans MT"/>
                                <w:i/>
                                <w:color w:val="202024"/>
                                <w:spacing w:val="-9"/>
                                <w:w w:val="120"/>
                              </w:rPr>
                              <w:t xml:space="preserve"> </w:t>
                            </w:r>
                            <w:r>
                              <w:rPr>
                                <w:rFonts w:ascii="Gill Sans MT" w:hAnsi="Gill Sans MT"/>
                                <w:i/>
                                <w:color w:val="202024"/>
                                <w:w w:val="120"/>
                              </w:rPr>
                              <w:t>óval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B9E85E" id="Cuadro de texto 404" o:spid="_x0000_s1031" type="#_x0000_t202" style="position:absolute;margin-left:84.25pt;margin-top:70.1pt;width:113.15pt;height:16.1pt;z-index:-25151991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" filled="f" stroked="f">
                <v:textbox inset="0,0,0,0">
                  <w:txbxContent>
                    <w:p w14:paraId="6D67943F" w14:textId="77777777" w:rsidR="00DE5162" w:rsidRDefault="00DE5162" w:rsidP="00DE5162">
                      <w:pPr>
                        <w:spacing w:before="19"/>
                        <w:ind w:left="20"/>
                        <w:rPr>
                          <w:rFonts w:ascii="Gill Sans MT" w:hAnsi="Gill Sans MT"/>
                          <w:i/>
                        </w:rPr>
                      </w:pPr>
                      <w:r>
                        <w:rPr>
                          <w:rFonts w:ascii="Gill Sans MT" w:hAnsi="Gill Sans MT"/>
                          <w:i/>
                          <w:color w:val="202024"/>
                          <w:w w:val="120"/>
                        </w:rPr>
                        <w:t>Marca</w:t>
                      </w:r>
                      <w:r>
                        <w:rPr>
                          <w:rFonts w:ascii="Gill Sans MT" w:hAnsi="Gill Sans MT"/>
                          <w:i/>
                          <w:color w:val="202024"/>
                          <w:spacing w:val="-7"/>
                          <w:w w:val="120"/>
                        </w:rPr>
                        <w:t xml:space="preserve"> </w:t>
                      </w:r>
                      <w:r>
                        <w:rPr>
                          <w:rFonts w:ascii="Gill Sans MT" w:hAnsi="Gill Sans MT"/>
                          <w:i/>
                          <w:color w:val="202024"/>
                          <w:w w:val="120"/>
                        </w:rPr>
                        <w:t>solo</w:t>
                      </w:r>
                      <w:r>
                        <w:rPr>
                          <w:rFonts w:ascii="Gill Sans MT" w:hAnsi="Gill Sans MT"/>
                          <w:i/>
                          <w:color w:val="202024"/>
                          <w:spacing w:val="-13"/>
                          <w:w w:val="120"/>
                        </w:rPr>
                        <w:t xml:space="preserve"> </w:t>
                      </w:r>
                      <w:r>
                        <w:rPr>
                          <w:rFonts w:ascii="Gill Sans MT" w:hAnsi="Gill Sans MT"/>
                          <w:i/>
                          <w:color w:val="202024"/>
                          <w:w w:val="120"/>
                        </w:rPr>
                        <w:t>un</w:t>
                      </w:r>
                      <w:r>
                        <w:rPr>
                          <w:rFonts w:ascii="Gill Sans MT" w:hAnsi="Gill Sans MT"/>
                          <w:i/>
                          <w:color w:val="202024"/>
                          <w:spacing w:val="-9"/>
                          <w:w w:val="120"/>
                        </w:rPr>
                        <w:t xml:space="preserve"> </w:t>
                      </w:r>
                      <w:r>
                        <w:rPr>
                          <w:rFonts w:ascii="Gill Sans MT" w:hAnsi="Gill Sans MT"/>
                          <w:i/>
                          <w:color w:val="202024"/>
                          <w:w w:val="120"/>
                        </w:rPr>
                        <w:t>óvalo.</w:t>
                      </w:r>
                    </w:p>
                  </w:txbxContent>
                </v:textbox>
                <w10:wrap anchorx="page" anchory="page"/>
              </v:shape>
            </w:pict>
          </mc:Fallback>
        </mc:AlternateContent>
      </w:r>
    </w:p>
    <w:p w14:paraId="0A7F98BF" w14:textId="77777777" w:rsidR="00833E24" w:rsidRDefault="00833E24" w:rsidP="00833E24">
      <w:pPr>
        <w:pStyle w:val="Textoindependiente"/>
        <w:spacing w:before="8"/>
        <w:rPr>
          <w:rFonts w:ascii="Times New Roman"/>
          <w:sz w:val="22"/>
        </w:rPr>
      </w:pPr>
    </w:p>
    <w:p w14:paraId="5C139B92" w14:textId="57D73C2E" w:rsidR="00833E24" w:rsidRPr="00833E24" w:rsidRDefault="00833E24" w:rsidP="00833E24">
      <w:pPr>
        <w:spacing w:before="100"/>
        <w:ind w:left="1216"/>
        <w:rPr>
          <w:rFonts w:ascii="Gill Sans MT"/>
          <w:sz w:val="21"/>
          <w:lang w:val="es-ES"/>
        </w:rPr>
      </w:pPr>
      <w:r>
        <w:rPr>
          <w:rFonts w:ascii="Calibri"/>
          <w:noProof/>
        </w:rPr>
        <mc:AlternateContent>
          <mc:Choice Requires="wps">
            <w:drawing>
              <wp:anchor distT="0" distB="0" distL="114300" distR="114300" simplePos="0" relativeHeight="251703385" behindDoc="0" locked="0" layoutInCell="1" allowOverlap="1" wp14:anchorId="2FB888CB" wp14:editId="349BCB69">
                <wp:simplePos x="0" y="0"/>
                <wp:positionH relativeFrom="page">
                  <wp:posOffset>1134745</wp:posOffset>
                </wp:positionH>
                <wp:positionV relativeFrom="paragraph">
                  <wp:posOffset>49530</wp:posOffset>
                </wp:positionV>
                <wp:extent cx="285750" cy="161925"/>
                <wp:effectExtent l="10795" t="8890" r="8255" b="10160"/>
                <wp:wrapNone/>
                <wp:docPr id="346" name="Forma libre: forma 3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205 78"/>
                            <a:gd name="T3" fmla="*/ 205 h 255"/>
                            <a:gd name="T4" fmla="+- 0 1787 1787"/>
                            <a:gd name="T5" fmla="*/ T4 w 450"/>
                            <a:gd name="T6" fmla="+- 0 197 78"/>
                            <a:gd name="T7" fmla="*/ 197 h 255"/>
                            <a:gd name="T8" fmla="+- 0 1788 1787"/>
                            <a:gd name="T9" fmla="*/ T8 w 450"/>
                            <a:gd name="T10" fmla="+- 0 188 78"/>
                            <a:gd name="T11" fmla="*/ 188 h 255"/>
                            <a:gd name="T12" fmla="+- 0 1790 1787"/>
                            <a:gd name="T13" fmla="*/ T12 w 450"/>
                            <a:gd name="T14" fmla="+- 0 180 78"/>
                            <a:gd name="T15" fmla="*/ 180 h 255"/>
                            <a:gd name="T16" fmla="+- 0 1792 1787"/>
                            <a:gd name="T17" fmla="*/ T16 w 450"/>
                            <a:gd name="T18" fmla="+- 0 172 78"/>
                            <a:gd name="T19" fmla="*/ 172 h 255"/>
                            <a:gd name="T20" fmla="+- 0 1794 1787"/>
                            <a:gd name="T21" fmla="*/ T20 w 450"/>
                            <a:gd name="T22" fmla="+- 0 164 78"/>
                            <a:gd name="T23" fmla="*/ 164 h 255"/>
                            <a:gd name="T24" fmla="+- 0 1797 1787"/>
                            <a:gd name="T25" fmla="*/ T24 w 450"/>
                            <a:gd name="T26" fmla="+- 0 156 78"/>
                            <a:gd name="T27" fmla="*/ 156 h 255"/>
                            <a:gd name="T28" fmla="+- 0 1800 1787"/>
                            <a:gd name="T29" fmla="*/ T28 w 450"/>
                            <a:gd name="T30" fmla="+- 0 149 78"/>
                            <a:gd name="T31" fmla="*/ 149 h 255"/>
                            <a:gd name="T32" fmla="+- 0 1825 1787"/>
                            <a:gd name="T33" fmla="*/ T32 w 450"/>
                            <a:gd name="T34" fmla="+- 0 115 78"/>
                            <a:gd name="T35" fmla="*/ 115 h 255"/>
                            <a:gd name="T36" fmla="+- 0 1831 1787"/>
                            <a:gd name="T37" fmla="*/ T36 w 450"/>
                            <a:gd name="T38" fmla="+- 0 109 78"/>
                            <a:gd name="T39" fmla="*/ 109 h 255"/>
                            <a:gd name="T40" fmla="+- 0 1837 1787"/>
                            <a:gd name="T41" fmla="*/ T40 w 450"/>
                            <a:gd name="T42" fmla="+- 0 104 78"/>
                            <a:gd name="T43" fmla="*/ 104 h 255"/>
                            <a:gd name="T44" fmla="+- 0 1844 1787"/>
                            <a:gd name="T45" fmla="*/ T44 w 450"/>
                            <a:gd name="T46" fmla="+- 0 99 78"/>
                            <a:gd name="T47" fmla="*/ 99 h 255"/>
                            <a:gd name="T48" fmla="+- 0 1851 1787"/>
                            <a:gd name="T49" fmla="*/ T48 w 450"/>
                            <a:gd name="T50" fmla="+- 0 94 78"/>
                            <a:gd name="T51" fmla="*/ 94 h 255"/>
                            <a:gd name="T52" fmla="+- 0 1858 1787"/>
                            <a:gd name="T53" fmla="*/ T52 w 450"/>
                            <a:gd name="T54" fmla="+- 0 91 78"/>
                            <a:gd name="T55" fmla="*/ 91 h 255"/>
                            <a:gd name="T56" fmla="+- 0 1866 1787"/>
                            <a:gd name="T57" fmla="*/ T56 w 450"/>
                            <a:gd name="T58" fmla="+- 0 87 78"/>
                            <a:gd name="T59" fmla="*/ 87 h 255"/>
                            <a:gd name="T60" fmla="+- 0 1874 1787"/>
                            <a:gd name="T61" fmla="*/ T60 w 450"/>
                            <a:gd name="T62" fmla="+- 0 84 78"/>
                            <a:gd name="T63" fmla="*/ 84 h 255"/>
                            <a:gd name="T64" fmla="+- 0 1882 1787"/>
                            <a:gd name="T65" fmla="*/ T64 w 450"/>
                            <a:gd name="T66" fmla="+- 0 82 78"/>
                            <a:gd name="T67" fmla="*/ 82 h 255"/>
                            <a:gd name="T68" fmla="+- 0 1890 1787"/>
                            <a:gd name="T69" fmla="*/ T68 w 450"/>
                            <a:gd name="T70" fmla="+- 0 80 78"/>
                            <a:gd name="T71" fmla="*/ 80 h 255"/>
                            <a:gd name="T72" fmla="+- 0 1898 1787"/>
                            <a:gd name="T73" fmla="*/ T72 w 450"/>
                            <a:gd name="T74" fmla="+- 0 78 78"/>
                            <a:gd name="T75" fmla="*/ 78 h 255"/>
                            <a:gd name="T76" fmla="+- 0 1907 1787"/>
                            <a:gd name="T77" fmla="*/ T76 w 450"/>
                            <a:gd name="T78" fmla="+- 0 78 78"/>
                            <a:gd name="T79" fmla="*/ 78 h 255"/>
                            <a:gd name="T80" fmla="+- 0 1915 1787"/>
                            <a:gd name="T81" fmla="*/ T80 w 450"/>
                            <a:gd name="T82" fmla="+- 0 78 78"/>
                            <a:gd name="T83" fmla="*/ 78 h 255"/>
                            <a:gd name="T84" fmla="+- 0 2110 1787"/>
                            <a:gd name="T85" fmla="*/ T84 w 450"/>
                            <a:gd name="T86" fmla="+- 0 78 78"/>
                            <a:gd name="T87" fmla="*/ 78 h 255"/>
                            <a:gd name="T88" fmla="+- 0 2118 1787"/>
                            <a:gd name="T89" fmla="*/ T88 w 450"/>
                            <a:gd name="T90" fmla="+- 0 78 78"/>
                            <a:gd name="T91" fmla="*/ 78 h 255"/>
                            <a:gd name="T92" fmla="+- 0 2127 1787"/>
                            <a:gd name="T93" fmla="*/ T92 w 450"/>
                            <a:gd name="T94" fmla="+- 0 78 78"/>
                            <a:gd name="T95" fmla="*/ 78 h 255"/>
                            <a:gd name="T96" fmla="+- 0 2135 1787"/>
                            <a:gd name="T97" fmla="*/ T96 w 450"/>
                            <a:gd name="T98" fmla="+- 0 80 78"/>
                            <a:gd name="T99" fmla="*/ 80 h 255"/>
                            <a:gd name="T100" fmla="+- 0 2143 1787"/>
                            <a:gd name="T101" fmla="*/ T100 w 450"/>
                            <a:gd name="T102" fmla="+- 0 82 78"/>
                            <a:gd name="T103" fmla="*/ 82 h 255"/>
                            <a:gd name="T104" fmla="+- 0 2181 1787"/>
                            <a:gd name="T105" fmla="*/ T104 w 450"/>
                            <a:gd name="T106" fmla="+- 0 99 78"/>
                            <a:gd name="T107" fmla="*/ 99 h 255"/>
                            <a:gd name="T108" fmla="+- 0 2188 1787"/>
                            <a:gd name="T109" fmla="*/ T108 w 450"/>
                            <a:gd name="T110" fmla="+- 0 104 78"/>
                            <a:gd name="T111" fmla="*/ 104 h 255"/>
                            <a:gd name="T112" fmla="+- 0 2194 1787"/>
                            <a:gd name="T113" fmla="*/ T112 w 450"/>
                            <a:gd name="T114" fmla="+- 0 109 78"/>
                            <a:gd name="T115" fmla="*/ 109 h 255"/>
                            <a:gd name="T116" fmla="+- 0 2200 1787"/>
                            <a:gd name="T117" fmla="*/ T116 w 450"/>
                            <a:gd name="T118" fmla="+- 0 115 78"/>
                            <a:gd name="T119" fmla="*/ 115 h 255"/>
                            <a:gd name="T120" fmla="+- 0 2206 1787"/>
                            <a:gd name="T121" fmla="*/ T120 w 450"/>
                            <a:gd name="T122" fmla="+- 0 121 78"/>
                            <a:gd name="T123" fmla="*/ 121 h 255"/>
                            <a:gd name="T124" fmla="+- 0 2211 1787"/>
                            <a:gd name="T125" fmla="*/ T124 w 450"/>
                            <a:gd name="T126" fmla="+- 0 127 78"/>
                            <a:gd name="T127" fmla="*/ 127 h 255"/>
                            <a:gd name="T128" fmla="+- 0 2216 1787"/>
                            <a:gd name="T129" fmla="*/ T128 w 450"/>
                            <a:gd name="T130" fmla="+- 0 134 78"/>
                            <a:gd name="T131" fmla="*/ 134 h 255"/>
                            <a:gd name="T132" fmla="+- 0 2221 1787"/>
                            <a:gd name="T133" fmla="*/ T132 w 450"/>
                            <a:gd name="T134" fmla="+- 0 141 78"/>
                            <a:gd name="T135" fmla="*/ 141 h 255"/>
                            <a:gd name="T136" fmla="+- 0 2225 1787"/>
                            <a:gd name="T137" fmla="*/ T136 w 450"/>
                            <a:gd name="T138" fmla="+- 0 149 78"/>
                            <a:gd name="T139" fmla="*/ 149 h 255"/>
                            <a:gd name="T140" fmla="+- 0 2228 1787"/>
                            <a:gd name="T141" fmla="*/ T140 w 450"/>
                            <a:gd name="T142" fmla="+- 0 156 78"/>
                            <a:gd name="T143" fmla="*/ 156 h 255"/>
                            <a:gd name="T144" fmla="+- 0 2231 1787"/>
                            <a:gd name="T145" fmla="*/ T144 w 450"/>
                            <a:gd name="T146" fmla="+- 0 164 78"/>
                            <a:gd name="T147" fmla="*/ 164 h 255"/>
                            <a:gd name="T148" fmla="+- 0 2233 1787"/>
                            <a:gd name="T149" fmla="*/ T148 w 450"/>
                            <a:gd name="T150" fmla="+- 0 172 78"/>
                            <a:gd name="T151" fmla="*/ 172 h 255"/>
                            <a:gd name="T152" fmla="+- 0 2235 1787"/>
                            <a:gd name="T153" fmla="*/ T152 w 450"/>
                            <a:gd name="T154" fmla="+- 0 180 78"/>
                            <a:gd name="T155" fmla="*/ 180 h 255"/>
                            <a:gd name="T156" fmla="+- 0 2237 1787"/>
                            <a:gd name="T157" fmla="*/ T156 w 450"/>
                            <a:gd name="T158" fmla="+- 0 188 78"/>
                            <a:gd name="T159" fmla="*/ 188 h 255"/>
                            <a:gd name="T160" fmla="+- 0 2237 1787"/>
                            <a:gd name="T161" fmla="*/ T160 w 450"/>
                            <a:gd name="T162" fmla="+- 0 197 78"/>
                            <a:gd name="T163" fmla="*/ 197 h 255"/>
                            <a:gd name="T164" fmla="+- 0 2237 1787"/>
                            <a:gd name="T165" fmla="*/ T164 w 450"/>
                            <a:gd name="T166" fmla="+- 0 205 78"/>
                            <a:gd name="T167" fmla="*/ 205 h 255"/>
                            <a:gd name="T168" fmla="+- 0 2237 1787"/>
                            <a:gd name="T169" fmla="*/ T168 w 450"/>
                            <a:gd name="T170" fmla="+- 0 214 78"/>
                            <a:gd name="T171" fmla="*/ 214 h 255"/>
                            <a:gd name="T172" fmla="+- 0 2216 1787"/>
                            <a:gd name="T173" fmla="*/ T172 w 450"/>
                            <a:gd name="T174" fmla="+- 0 276 78"/>
                            <a:gd name="T175" fmla="*/ 276 h 255"/>
                            <a:gd name="T176" fmla="+- 0 2181 1787"/>
                            <a:gd name="T177" fmla="*/ T176 w 450"/>
                            <a:gd name="T178" fmla="+- 0 311 78"/>
                            <a:gd name="T179" fmla="*/ 311 h 255"/>
                            <a:gd name="T180" fmla="+- 0 2174 1787"/>
                            <a:gd name="T181" fmla="*/ T180 w 450"/>
                            <a:gd name="T182" fmla="+- 0 316 78"/>
                            <a:gd name="T183" fmla="*/ 316 h 255"/>
                            <a:gd name="T184" fmla="+- 0 2110 1787"/>
                            <a:gd name="T185" fmla="*/ T184 w 450"/>
                            <a:gd name="T186" fmla="+- 0 333 78"/>
                            <a:gd name="T187" fmla="*/ 333 h 255"/>
                            <a:gd name="T188" fmla="+- 0 1915 1787"/>
                            <a:gd name="T189" fmla="*/ T188 w 450"/>
                            <a:gd name="T190" fmla="+- 0 333 78"/>
                            <a:gd name="T191" fmla="*/ 333 h 255"/>
                            <a:gd name="T192" fmla="+- 0 1866 1787"/>
                            <a:gd name="T193" fmla="*/ T192 w 450"/>
                            <a:gd name="T194" fmla="+- 0 323 78"/>
                            <a:gd name="T195" fmla="*/ 323 h 255"/>
                            <a:gd name="T196" fmla="+- 0 1858 1787"/>
                            <a:gd name="T197" fmla="*/ T196 w 450"/>
                            <a:gd name="T198" fmla="+- 0 320 78"/>
                            <a:gd name="T199" fmla="*/ 320 h 255"/>
                            <a:gd name="T200" fmla="+- 0 1851 1787"/>
                            <a:gd name="T201" fmla="*/ T200 w 450"/>
                            <a:gd name="T202" fmla="+- 0 316 78"/>
                            <a:gd name="T203" fmla="*/ 316 h 255"/>
                            <a:gd name="T204" fmla="+- 0 1844 1787"/>
                            <a:gd name="T205" fmla="*/ T204 w 450"/>
                            <a:gd name="T206" fmla="+- 0 311 78"/>
                            <a:gd name="T207" fmla="*/ 311 h 255"/>
                            <a:gd name="T208" fmla="+- 0 1837 1787"/>
                            <a:gd name="T209" fmla="*/ T208 w 450"/>
                            <a:gd name="T210" fmla="+- 0 306 78"/>
                            <a:gd name="T211" fmla="*/ 306 h 255"/>
                            <a:gd name="T212" fmla="+- 0 1797 1787"/>
                            <a:gd name="T213" fmla="*/ T212 w 450"/>
                            <a:gd name="T214" fmla="+- 0 254 78"/>
                            <a:gd name="T215" fmla="*/ 254 h 255"/>
                            <a:gd name="T216" fmla="+- 0 1787 1787"/>
                            <a:gd name="T217" fmla="*/ T216 w 450"/>
                            <a:gd name="T218" fmla="+- 0 214 78"/>
                            <a:gd name="T219" fmla="*/ 214 h 255"/>
                            <a:gd name="T220" fmla="+- 0 1787 1787"/>
                            <a:gd name="T221" fmla="*/ T220 w 450"/>
                            <a:gd name="T222" fmla="+- 0 205 78"/>
                            <a:gd name="T223" fmla="*/ 2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6"/>
                              </a:lnTo>
                              <a:lnTo>
                                <a:pt x="429" y="198"/>
                              </a:lnTo>
                              <a:lnTo>
                                <a:pt x="394" y="233"/>
                              </a:lnTo>
                              <a:lnTo>
                                <a:pt x="387" y="238"/>
                              </a:lnTo>
                              <a:lnTo>
                                <a:pt x="323" y="255"/>
                              </a:lnTo>
                              <a:lnTo>
                                <a:pt x="128" y="255"/>
                              </a:lnTo>
                              <a:lnTo>
                                <a:pt x="79" y="245"/>
                              </a:lnTo>
                              <a:lnTo>
                                <a:pt x="71" y="242"/>
                              </a:lnTo>
                              <a:lnTo>
                                <a:pt x="64" y="238"/>
                              </a:lnTo>
                              <a:lnTo>
                                <a:pt x="57" y="233"/>
                              </a:lnTo>
                              <a:lnTo>
                                <a:pt x="50" y="228"/>
                              </a:lnTo>
                              <a:lnTo>
                                <a:pt x="10" y="176"/>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EB4463A" id="Forma libre: forma 346" o:spid="_x0000_s1026" style="position:absolute;margin-left:89.35pt;margin-top:3.9pt;width:22.5pt;height:12.75pt;z-index:25170338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" path="m,127r,-8l1,110r2,-8l5,94,7,86r3,-8l13,71,38,37r6,-6l50,26r7,-5l64,16r7,-3l79,9,87,6,95,4r8,-2l111,r9,l128,,323,r8,l340,r8,2l356,4r38,17l401,26r6,5l413,37r6,6l424,49r5,7l434,63r4,8l441,78r3,8l446,94r2,8l450,110r,9l450,127r,9l429,198r-35,35l387,238r-64,17l128,255,79,245r-8,-3l64,238r-7,-5l50,228,10,176,,136r,-9xe" filled="f" strokecolor="#99a0a6">
                <v:path arrowok="t" o:connecttype="custom" o:connectlocs="0,130175;0,125095;635,119380;1905,114300;3175,109220;4445,104140;6350,99060;8255,94615;24130,73025;27940,69215;31750,66040;36195,62865;40640,59690;45085,57785;50165,55245;55245,53340;60325,52070;65405,50800;70485,49530;76200,49530;81280,49530;205105,49530;210185,49530;215900,49530;220980,50800;226060,52070;250190,62865;254635,66040;258445,69215;262255,73025;266065,76835;269240,80645;272415,85090;275590,89535;278130,94615;280035,99060;281940,104140;283210,109220;284480,114300;285750,119380;285750,125095;285750,130175;285750,135890;272415,175260;250190,197485;245745,200660;205105,211455;81280,211455;50165,205105;45085,203200;40640,200660;36195,197485;31750,194310;6350,161290;0,135890;0,130175" o:connectangles="0,0,0,0,0,0,0,0,0,0,0,0,0,0,0,0,0,0,0,0,0,0,0,0,0,0,0,0,0,0,0,0,0,0,0,0,0,0,0,0,0,0,0,0,0,0,0,0,0,0,0,0,0,0,0,0"/>
                <w10:wrap anchorx="page"/>
              </v:shape>
            </w:pict>
          </mc:Fallback>
        </mc:AlternateContent>
      </w:r>
      <w:r w:rsidRPr="00833E24">
        <w:rPr>
          <w:rFonts w:ascii="Gill Sans MT"/>
          <w:color w:val="202024"/>
          <w:w w:val="110"/>
          <w:sz w:val="21"/>
          <w:lang w:val="es-ES"/>
        </w:rPr>
        <w:t>Menor</w:t>
      </w:r>
      <w:r w:rsidRPr="00833E24">
        <w:rPr>
          <w:rFonts w:ascii="Gill Sans MT"/>
          <w:color w:val="202024"/>
          <w:spacing w:val="-8"/>
          <w:w w:val="110"/>
          <w:sz w:val="21"/>
          <w:lang w:val="es-ES"/>
        </w:rPr>
        <w:t xml:space="preserve"> </w:t>
      </w:r>
      <w:r w:rsidRPr="00833E24">
        <w:rPr>
          <w:rFonts w:ascii="Gill Sans MT"/>
          <w:color w:val="202024"/>
          <w:w w:val="110"/>
          <w:sz w:val="21"/>
          <w:lang w:val="es-ES"/>
        </w:rPr>
        <w:t>a</w:t>
      </w:r>
      <w:r w:rsidRPr="00833E24">
        <w:rPr>
          <w:rFonts w:ascii="Gill Sans MT"/>
          <w:color w:val="202024"/>
          <w:spacing w:val="-6"/>
          <w:w w:val="110"/>
          <w:sz w:val="21"/>
          <w:lang w:val="es-ES"/>
        </w:rPr>
        <w:t xml:space="preserve"> </w:t>
      </w:r>
      <w:r w:rsidRPr="00833E24">
        <w:rPr>
          <w:rFonts w:ascii="Gill Sans MT"/>
          <w:color w:val="202024"/>
          <w:w w:val="110"/>
          <w:sz w:val="21"/>
          <w:lang w:val="es-ES"/>
        </w:rPr>
        <w:t>18</w:t>
      </w:r>
    </w:p>
    <w:p w14:paraId="774422C5" w14:textId="4D0E61CC" w:rsidR="00833E24" w:rsidRPr="00833E24" w:rsidRDefault="00833E24" w:rsidP="00833E24">
      <w:pPr>
        <w:spacing w:before="206"/>
        <w:ind w:left="1216"/>
        <w:rPr>
          <w:rFonts w:ascii="Gill Sans MT"/>
          <w:sz w:val="21"/>
          <w:lang w:val="es-ES"/>
        </w:rPr>
      </w:pPr>
      <w:r>
        <w:rPr>
          <w:rFonts w:ascii="Calibri"/>
          <w:noProof/>
        </w:rPr>
        <mc:AlternateContent>
          <mc:Choice Requires="wps">
            <w:drawing>
              <wp:anchor distT="0" distB="0" distL="114300" distR="114300" simplePos="0" relativeHeight="251704409" behindDoc="0" locked="0" layoutInCell="1" allowOverlap="1" wp14:anchorId="55649A7A" wp14:editId="0E8F2F3E">
                <wp:simplePos x="0" y="0"/>
                <wp:positionH relativeFrom="page">
                  <wp:posOffset>1134745</wp:posOffset>
                </wp:positionH>
                <wp:positionV relativeFrom="paragraph">
                  <wp:posOffset>40640</wp:posOffset>
                </wp:positionV>
                <wp:extent cx="285750" cy="161925"/>
                <wp:effectExtent l="10795" t="8890" r="8255" b="10160"/>
                <wp:wrapNone/>
                <wp:docPr id="345" name="Forma libre: forma 3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311 184"/>
                            <a:gd name="T3" fmla="*/ 311 h 255"/>
                            <a:gd name="T4" fmla="+- 0 1787 1787"/>
                            <a:gd name="T5" fmla="*/ T4 w 450"/>
                            <a:gd name="T6" fmla="+- 0 303 184"/>
                            <a:gd name="T7" fmla="*/ 303 h 255"/>
                            <a:gd name="T8" fmla="+- 0 1788 1787"/>
                            <a:gd name="T9" fmla="*/ T8 w 450"/>
                            <a:gd name="T10" fmla="+- 0 294 184"/>
                            <a:gd name="T11" fmla="*/ 294 h 255"/>
                            <a:gd name="T12" fmla="+- 0 1809 1787"/>
                            <a:gd name="T13" fmla="*/ T12 w 450"/>
                            <a:gd name="T14" fmla="+- 0 240 184"/>
                            <a:gd name="T15" fmla="*/ 240 h 255"/>
                            <a:gd name="T16" fmla="+- 0 1814 1787"/>
                            <a:gd name="T17" fmla="*/ T16 w 450"/>
                            <a:gd name="T18" fmla="+- 0 233 184"/>
                            <a:gd name="T19" fmla="*/ 233 h 255"/>
                            <a:gd name="T20" fmla="+- 0 1819 1787"/>
                            <a:gd name="T21" fmla="*/ T20 w 450"/>
                            <a:gd name="T22" fmla="+- 0 227 184"/>
                            <a:gd name="T23" fmla="*/ 227 h 255"/>
                            <a:gd name="T24" fmla="+- 0 1825 1787"/>
                            <a:gd name="T25" fmla="*/ T24 w 450"/>
                            <a:gd name="T26" fmla="+- 0 221 184"/>
                            <a:gd name="T27" fmla="*/ 221 h 255"/>
                            <a:gd name="T28" fmla="+- 0 1831 1787"/>
                            <a:gd name="T29" fmla="*/ T28 w 450"/>
                            <a:gd name="T30" fmla="+- 0 215 184"/>
                            <a:gd name="T31" fmla="*/ 215 h 255"/>
                            <a:gd name="T32" fmla="+- 0 1866 1787"/>
                            <a:gd name="T33" fmla="*/ T32 w 450"/>
                            <a:gd name="T34" fmla="+- 0 193 184"/>
                            <a:gd name="T35" fmla="*/ 193 h 255"/>
                            <a:gd name="T36" fmla="+- 0 1874 1787"/>
                            <a:gd name="T37" fmla="*/ T36 w 450"/>
                            <a:gd name="T38" fmla="+- 0 190 184"/>
                            <a:gd name="T39" fmla="*/ 190 h 255"/>
                            <a:gd name="T40" fmla="+- 0 1882 1787"/>
                            <a:gd name="T41" fmla="*/ T40 w 450"/>
                            <a:gd name="T42" fmla="+- 0 188 184"/>
                            <a:gd name="T43" fmla="*/ 188 h 255"/>
                            <a:gd name="T44" fmla="+- 0 1890 1787"/>
                            <a:gd name="T45" fmla="*/ T44 w 450"/>
                            <a:gd name="T46" fmla="+- 0 186 184"/>
                            <a:gd name="T47" fmla="*/ 186 h 255"/>
                            <a:gd name="T48" fmla="+- 0 1898 1787"/>
                            <a:gd name="T49" fmla="*/ T48 w 450"/>
                            <a:gd name="T50" fmla="+- 0 184 184"/>
                            <a:gd name="T51" fmla="*/ 184 h 255"/>
                            <a:gd name="T52" fmla="+- 0 1907 1787"/>
                            <a:gd name="T53" fmla="*/ T52 w 450"/>
                            <a:gd name="T54" fmla="+- 0 184 184"/>
                            <a:gd name="T55" fmla="*/ 184 h 255"/>
                            <a:gd name="T56" fmla="+- 0 1915 1787"/>
                            <a:gd name="T57" fmla="*/ T56 w 450"/>
                            <a:gd name="T58" fmla="+- 0 184 184"/>
                            <a:gd name="T59" fmla="*/ 184 h 255"/>
                            <a:gd name="T60" fmla="+- 0 2110 1787"/>
                            <a:gd name="T61" fmla="*/ T60 w 450"/>
                            <a:gd name="T62" fmla="+- 0 184 184"/>
                            <a:gd name="T63" fmla="*/ 184 h 255"/>
                            <a:gd name="T64" fmla="+- 0 2118 1787"/>
                            <a:gd name="T65" fmla="*/ T64 w 450"/>
                            <a:gd name="T66" fmla="+- 0 184 184"/>
                            <a:gd name="T67" fmla="*/ 184 h 255"/>
                            <a:gd name="T68" fmla="+- 0 2127 1787"/>
                            <a:gd name="T69" fmla="*/ T68 w 450"/>
                            <a:gd name="T70" fmla="+- 0 184 184"/>
                            <a:gd name="T71" fmla="*/ 184 h 255"/>
                            <a:gd name="T72" fmla="+- 0 2188 1787"/>
                            <a:gd name="T73" fmla="*/ T72 w 450"/>
                            <a:gd name="T74" fmla="+- 0 210 184"/>
                            <a:gd name="T75" fmla="*/ 210 h 255"/>
                            <a:gd name="T76" fmla="+- 0 2200 1787"/>
                            <a:gd name="T77" fmla="*/ T76 w 450"/>
                            <a:gd name="T78" fmla="+- 0 221 184"/>
                            <a:gd name="T79" fmla="*/ 221 h 255"/>
                            <a:gd name="T80" fmla="+- 0 2206 1787"/>
                            <a:gd name="T81" fmla="*/ T80 w 450"/>
                            <a:gd name="T82" fmla="+- 0 227 184"/>
                            <a:gd name="T83" fmla="*/ 227 h 255"/>
                            <a:gd name="T84" fmla="+- 0 2235 1787"/>
                            <a:gd name="T85" fmla="*/ T84 w 450"/>
                            <a:gd name="T86" fmla="+- 0 286 184"/>
                            <a:gd name="T87" fmla="*/ 286 h 255"/>
                            <a:gd name="T88" fmla="+- 0 2237 1787"/>
                            <a:gd name="T89" fmla="*/ T88 w 450"/>
                            <a:gd name="T90" fmla="+- 0 311 184"/>
                            <a:gd name="T91" fmla="*/ 311 h 255"/>
                            <a:gd name="T92" fmla="+- 0 2237 1787"/>
                            <a:gd name="T93" fmla="*/ T92 w 450"/>
                            <a:gd name="T94" fmla="+- 0 319 184"/>
                            <a:gd name="T95" fmla="*/ 319 h 255"/>
                            <a:gd name="T96" fmla="+- 0 2237 1787"/>
                            <a:gd name="T97" fmla="*/ T96 w 450"/>
                            <a:gd name="T98" fmla="+- 0 328 184"/>
                            <a:gd name="T99" fmla="*/ 328 h 255"/>
                            <a:gd name="T100" fmla="+- 0 2235 1787"/>
                            <a:gd name="T101" fmla="*/ T100 w 450"/>
                            <a:gd name="T102" fmla="+- 0 336 184"/>
                            <a:gd name="T103" fmla="*/ 336 h 255"/>
                            <a:gd name="T104" fmla="+- 0 2233 1787"/>
                            <a:gd name="T105" fmla="*/ T104 w 450"/>
                            <a:gd name="T106" fmla="+- 0 344 184"/>
                            <a:gd name="T107" fmla="*/ 344 h 255"/>
                            <a:gd name="T108" fmla="+- 0 2231 1787"/>
                            <a:gd name="T109" fmla="*/ T108 w 450"/>
                            <a:gd name="T110" fmla="+- 0 352 184"/>
                            <a:gd name="T111" fmla="*/ 352 h 255"/>
                            <a:gd name="T112" fmla="+- 0 2228 1787"/>
                            <a:gd name="T113" fmla="*/ T112 w 450"/>
                            <a:gd name="T114" fmla="+- 0 360 184"/>
                            <a:gd name="T115" fmla="*/ 360 h 255"/>
                            <a:gd name="T116" fmla="+- 0 2225 1787"/>
                            <a:gd name="T117" fmla="*/ T116 w 450"/>
                            <a:gd name="T118" fmla="+- 0 368 184"/>
                            <a:gd name="T119" fmla="*/ 368 h 255"/>
                            <a:gd name="T120" fmla="+- 0 2221 1787"/>
                            <a:gd name="T121" fmla="*/ T120 w 450"/>
                            <a:gd name="T122" fmla="+- 0 375 184"/>
                            <a:gd name="T123" fmla="*/ 375 h 255"/>
                            <a:gd name="T124" fmla="+- 0 2216 1787"/>
                            <a:gd name="T125" fmla="*/ T124 w 450"/>
                            <a:gd name="T126" fmla="+- 0 382 184"/>
                            <a:gd name="T127" fmla="*/ 382 h 255"/>
                            <a:gd name="T128" fmla="+- 0 2211 1787"/>
                            <a:gd name="T129" fmla="*/ T128 w 450"/>
                            <a:gd name="T130" fmla="+- 0 389 184"/>
                            <a:gd name="T131" fmla="*/ 389 h 255"/>
                            <a:gd name="T132" fmla="+- 0 2181 1787"/>
                            <a:gd name="T133" fmla="*/ T132 w 450"/>
                            <a:gd name="T134" fmla="+- 0 417 184"/>
                            <a:gd name="T135" fmla="*/ 417 h 255"/>
                            <a:gd name="T136" fmla="+- 0 2174 1787"/>
                            <a:gd name="T137" fmla="*/ T136 w 450"/>
                            <a:gd name="T138" fmla="+- 0 422 184"/>
                            <a:gd name="T139" fmla="*/ 422 h 255"/>
                            <a:gd name="T140" fmla="+- 0 2167 1787"/>
                            <a:gd name="T141" fmla="*/ T140 w 450"/>
                            <a:gd name="T142" fmla="+- 0 426 184"/>
                            <a:gd name="T143" fmla="*/ 426 h 255"/>
                            <a:gd name="T144" fmla="+- 0 2159 1787"/>
                            <a:gd name="T145" fmla="*/ T144 w 450"/>
                            <a:gd name="T146" fmla="+- 0 429 184"/>
                            <a:gd name="T147" fmla="*/ 429 h 255"/>
                            <a:gd name="T148" fmla="+- 0 2151 1787"/>
                            <a:gd name="T149" fmla="*/ T148 w 450"/>
                            <a:gd name="T150" fmla="+- 0 432 184"/>
                            <a:gd name="T151" fmla="*/ 432 h 255"/>
                            <a:gd name="T152" fmla="+- 0 2110 1787"/>
                            <a:gd name="T153" fmla="*/ T152 w 450"/>
                            <a:gd name="T154" fmla="+- 0 439 184"/>
                            <a:gd name="T155" fmla="*/ 439 h 255"/>
                            <a:gd name="T156" fmla="+- 0 1915 1787"/>
                            <a:gd name="T157" fmla="*/ T156 w 450"/>
                            <a:gd name="T158" fmla="+- 0 439 184"/>
                            <a:gd name="T159" fmla="*/ 439 h 255"/>
                            <a:gd name="T160" fmla="+- 0 1907 1787"/>
                            <a:gd name="T161" fmla="*/ T160 w 450"/>
                            <a:gd name="T162" fmla="+- 0 439 184"/>
                            <a:gd name="T163" fmla="*/ 439 h 255"/>
                            <a:gd name="T164" fmla="+- 0 1898 1787"/>
                            <a:gd name="T165" fmla="*/ T164 w 450"/>
                            <a:gd name="T166" fmla="+- 0 438 184"/>
                            <a:gd name="T167" fmla="*/ 438 h 255"/>
                            <a:gd name="T168" fmla="+- 0 1890 1787"/>
                            <a:gd name="T169" fmla="*/ T168 w 450"/>
                            <a:gd name="T170" fmla="+- 0 436 184"/>
                            <a:gd name="T171" fmla="*/ 436 h 255"/>
                            <a:gd name="T172" fmla="+- 0 1882 1787"/>
                            <a:gd name="T173" fmla="*/ T172 w 450"/>
                            <a:gd name="T174" fmla="+- 0 435 184"/>
                            <a:gd name="T175" fmla="*/ 435 h 255"/>
                            <a:gd name="T176" fmla="+- 0 1874 1787"/>
                            <a:gd name="T177" fmla="*/ T176 w 450"/>
                            <a:gd name="T178" fmla="+- 0 432 184"/>
                            <a:gd name="T179" fmla="*/ 432 h 255"/>
                            <a:gd name="T180" fmla="+- 0 1866 1787"/>
                            <a:gd name="T181" fmla="*/ T180 w 450"/>
                            <a:gd name="T182" fmla="+- 0 429 184"/>
                            <a:gd name="T183" fmla="*/ 429 h 255"/>
                            <a:gd name="T184" fmla="+- 0 1858 1787"/>
                            <a:gd name="T185" fmla="*/ T184 w 450"/>
                            <a:gd name="T186" fmla="+- 0 426 184"/>
                            <a:gd name="T187" fmla="*/ 426 h 255"/>
                            <a:gd name="T188" fmla="+- 0 1851 1787"/>
                            <a:gd name="T189" fmla="*/ T188 w 450"/>
                            <a:gd name="T190" fmla="+- 0 422 184"/>
                            <a:gd name="T191" fmla="*/ 422 h 255"/>
                            <a:gd name="T192" fmla="+- 0 1844 1787"/>
                            <a:gd name="T193" fmla="*/ T192 w 450"/>
                            <a:gd name="T194" fmla="+- 0 417 184"/>
                            <a:gd name="T195" fmla="*/ 417 h 255"/>
                            <a:gd name="T196" fmla="+- 0 1837 1787"/>
                            <a:gd name="T197" fmla="*/ T196 w 450"/>
                            <a:gd name="T198" fmla="+- 0 412 184"/>
                            <a:gd name="T199" fmla="*/ 412 h 255"/>
                            <a:gd name="T200" fmla="+- 0 1809 1787"/>
                            <a:gd name="T201" fmla="*/ T200 w 450"/>
                            <a:gd name="T202" fmla="+- 0 382 184"/>
                            <a:gd name="T203" fmla="*/ 382 h 255"/>
                            <a:gd name="T204" fmla="+- 0 1804 1787"/>
                            <a:gd name="T205" fmla="*/ T204 w 450"/>
                            <a:gd name="T206" fmla="+- 0 375 184"/>
                            <a:gd name="T207" fmla="*/ 375 h 255"/>
                            <a:gd name="T208" fmla="+- 0 1800 1787"/>
                            <a:gd name="T209" fmla="*/ T208 w 450"/>
                            <a:gd name="T210" fmla="+- 0 368 184"/>
                            <a:gd name="T211" fmla="*/ 368 h 255"/>
                            <a:gd name="T212" fmla="+- 0 1797 1787"/>
                            <a:gd name="T213" fmla="*/ T212 w 450"/>
                            <a:gd name="T214" fmla="+- 0 360 184"/>
                            <a:gd name="T215" fmla="*/ 360 h 255"/>
                            <a:gd name="T216" fmla="+- 0 1794 1787"/>
                            <a:gd name="T217" fmla="*/ T216 w 450"/>
                            <a:gd name="T218" fmla="+- 0 352 184"/>
                            <a:gd name="T219" fmla="*/ 352 h 255"/>
                            <a:gd name="T220" fmla="+- 0 1792 1787"/>
                            <a:gd name="T221" fmla="*/ T220 w 450"/>
                            <a:gd name="T222" fmla="+- 0 344 184"/>
                            <a:gd name="T223" fmla="*/ 344 h 255"/>
                            <a:gd name="T224" fmla="+- 0 1790 1787"/>
                            <a:gd name="T225" fmla="*/ T224 w 450"/>
                            <a:gd name="T226" fmla="+- 0 336 184"/>
                            <a:gd name="T227" fmla="*/ 336 h 255"/>
                            <a:gd name="T228" fmla="+- 0 1788 1787"/>
                            <a:gd name="T229" fmla="*/ T228 w 450"/>
                            <a:gd name="T230" fmla="+- 0 328 184"/>
                            <a:gd name="T231" fmla="*/ 328 h 255"/>
                            <a:gd name="T232" fmla="+- 0 1787 1787"/>
                            <a:gd name="T233" fmla="*/ T232 w 450"/>
                            <a:gd name="T234" fmla="+- 0 319 184"/>
                            <a:gd name="T235" fmla="*/ 319 h 255"/>
                            <a:gd name="T236" fmla="+- 0 1787 1787"/>
                            <a:gd name="T237" fmla="*/ T236 w 450"/>
                            <a:gd name="T238" fmla="+- 0 311 184"/>
                            <a:gd name="T239" fmla="*/ 31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450" h="255">
                              <a:moveTo>
                                <a:pt x="0" y="127"/>
                              </a:moveTo>
                              <a:lnTo>
                                <a:pt x="0" y="119"/>
                              </a:lnTo>
                              <a:lnTo>
                                <a:pt x="1" y="110"/>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48" y="102"/>
                              </a:lnTo>
                              <a:lnTo>
                                <a:pt x="450" y="127"/>
                              </a:lnTo>
                              <a:lnTo>
                                <a:pt x="450" y="135"/>
                              </a:lnTo>
                              <a:lnTo>
                                <a:pt x="450" y="144"/>
                              </a:lnTo>
                              <a:lnTo>
                                <a:pt x="448" y="152"/>
                              </a:lnTo>
                              <a:lnTo>
                                <a:pt x="446" y="160"/>
                              </a:lnTo>
                              <a:lnTo>
                                <a:pt x="444" y="168"/>
                              </a:lnTo>
                              <a:lnTo>
                                <a:pt x="441" y="176"/>
                              </a:lnTo>
                              <a:lnTo>
                                <a:pt x="438" y="184"/>
                              </a:lnTo>
                              <a:lnTo>
                                <a:pt x="434" y="191"/>
                              </a:lnTo>
                              <a:lnTo>
                                <a:pt x="429" y="198"/>
                              </a:lnTo>
                              <a:lnTo>
                                <a:pt x="424" y="205"/>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13" y="184"/>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D0F6191" id="Forma libre: forma 345" o:spid="_x0000_s1026" style="position:absolute;margin-left:89.35pt;margin-top:3.2pt;width:22.5pt;height:12.75pt;z-index:25170440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" path="m,127r,-8l1,110,22,56r5,-7l32,43r6,-6l44,31,79,9,87,6,95,4r8,-2l111,r9,l128,,323,r8,l340,r61,26l413,37r6,6l448,102r2,25l450,135r,9l448,152r-2,8l444,168r-3,8l438,184r-4,7l429,198r-5,7l394,233r-7,5l380,242r-8,3l364,248r-41,7l128,255r-8,l111,254r-8,-2l95,251r-8,-3l79,245r-8,-3l64,238r-7,-5l50,228,22,198r-5,-7l13,184r-3,-8l7,168,5,160,3,152,1,144,,135r,-8xe" filled="f" strokecolor="#99a0a6">
                <v:path arrowok="t" o:connecttype="custom" o:connectlocs="0,197485;0,192405;635,186690;13970,152400;17145,147955;20320,144145;24130,140335;27940,136525;50165,122555;55245,120650;60325,119380;65405,118110;70485,116840;76200,116840;81280,116840;205105,116840;210185,116840;215900,116840;254635,133350;262255,140335;266065,144145;284480,181610;285750,197485;285750,202565;285750,208280;284480,213360;283210,218440;281940,223520;280035,228600;278130,233680;275590,238125;272415,242570;269240,247015;250190,264795;245745,267970;241300,270510;236220,272415;231140,274320;205105,278765;81280,278765;76200,278765;70485,278130;65405,276860;60325,276225;55245,274320;50165,272415;45085,270510;40640,267970;36195,264795;31750,261620;13970,242570;10795,238125;8255,233680;6350,228600;4445,223520;3175,218440;1905,213360;635,208280;0,202565;0,197485" o:connectangles="0,0,0,0,0,0,0,0,0,0,0,0,0,0,0,0,0,0,0,0,0,0,0,0,0,0,0,0,0,0,0,0,0,0,0,0,0,0,0,0,0,0,0,0,0,0,0,0,0,0,0,0,0,0,0,0,0,0,0,0"/>
                <w10:wrap anchorx="page"/>
              </v:shape>
            </w:pict>
          </mc:Fallback>
        </mc:AlternateContent>
      </w:r>
      <w:r w:rsidRPr="00833E24">
        <w:rPr>
          <w:rFonts w:ascii="Gill Sans MT"/>
          <w:color w:val="202024"/>
          <w:w w:val="105"/>
          <w:sz w:val="21"/>
          <w:lang w:val="es-ES"/>
        </w:rPr>
        <w:t>18</w:t>
      </w:r>
      <w:r w:rsidRPr="00833E24">
        <w:rPr>
          <w:rFonts w:ascii="Gill Sans MT"/>
          <w:color w:val="202024"/>
          <w:spacing w:val="4"/>
          <w:w w:val="105"/>
          <w:sz w:val="21"/>
          <w:lang w:val="es-ES"/>
        </w:rPr>
        <w:t xml:space="preserve"> </w:t>
      </w:r>
      <w:r w:rsidRPr="00833E24">
        <w:rPr>
          <w:rFonts w:ascii="Gill Sans MT"/>
          <w:color w:val="202024"/>
          <w:w w:val="105"/>
          <w:sz w:val="21"/>
          <w:lang w:val="es-ES"/>
        </w:rPr>
        <w:t>-</w:t>
      </w:r>
      <w:r w:rsidRPr="00833E24">
        <w:rPr>
          <w:rFonts w:ascii="Gill Sans MT"/>
          <w:color w:val="202024"/>
          <w:spacing w:val="5"/>
          <w:w w:val="105"/>
          <w:sz w:val="21"/>
          <w:lang w:val="es-ES"/>
        </w:rPr>
        <w:t xml:space="preserve"> </w:t>
      </w:r>
      <w:r w:rsidRPr="00833E24">
        <w:rPr>
          <w:rFonts w:ascii="Gill Sans MT"/>
          <w:color w:val="202024"/>
          <w:w w:val="105"/>
          <w:sz w:val="21"/>
          <w:lang w:val="es-ES"/>
        </w:rPr>
        <w:t>23</w:t>
      </w:r>
    </w:p>
    <w:p w14:paraId="0BF6DB6D" w14:textId="049D93CC" w:rsidR="00833E24" w:rsidRPr="00833E24" w:rsidRDefault="00833E24" w:rsidP="00833E24">
      <w:pPr>
        <w:spacing w:before="207"/>
        <w:ind w:left="1216"/>
        <w:rPr>
          <w:rFonts w:ascii="Gill Sans MT"/>
          <w:sz w:val="21"/>
          <w:lang w:val="es-ES"/>
        </w:rPr>
      </w:pPr>
      <w:r>
        <w:rPr>
          <w:rFonts w:ascii="Calibri"/>
          <w:noProof/>
        </w:rPr>
        <mc:AlternateContent>
          <mc:Choice Requires="wps">
            <w:drawing>
              <wp:anchor distT="0" distB="0" distL="114300" distR="114300" simplePos="0" relativeHeight="251705433" behindDoc="0" locked="0" layoutInCell="1" allowOverlap="1" wp14:anchorId="0F872625" wp14:editId="393CB4EE">
                <wp:simplePos x="0" y="0"/>
                <wp:positionH relativeFrom="page">
                  <wp:posOffset>1134745</wp:posOffset>
                </wp:positionH>
                <wp:positionV relativeFrom="paragraph">
                  <wp:posOffset>31750</wp:posOffset>
                </wp:positionV>
                <wp:extent cx="285750" cy="161925"/>
                <wp:effectExtent l="10795" t="8890" r="8255" b="10160"/>
                <wp:wrapNone/>
                <wp:docPr id="344" name="Forma libre: forma 3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312 185"/>
                            <a:gd name="T3" fmla="*/ 312 h 255"/>
                            <a:gd name="T4" fmla="+- 0 1787 1787"/>
                            <a:gd name="T5" fmla="*/ T4 w 450"/>
                            <a:gd name="T6" fmla="+- 0 304 185"/>
                            <a:gd name="T7" fmla="*/ 304 h 255"/>
                            <a:gd name="T8" fmla="+- 0 1788 1787"/>
                            <a:gd name="T9" fmla="*/ T8 w 450"/>
                            <a:gd name="T10" fmla="+- 0 295 185"/>
                            <a:gd name="T11" fmla="*/ 295 h 255"/>
                            <a:gd name="T12" fmla="+- 0 1790 1787"/>
                            <a:gd name="T13" fmla="*/ T12 w 450"/>
                            <a:gd name="T14" fmla="+- 0 287 185"/>
                            <a:gd name="T15" fmla="*/ 287 h 255"/>
                            <a:gd name="T16" fmla="+- 0 1792 1787"/>
                            <a:gd name="T17" fmla="*/ T16 w 450"/>
                            <a:gd name="T18" fmla="+- 0 279 185"/>
                            <a:gd name="T19" fmla="*/ 279 h 255"/>
                            <a:gd name="T20" fmla="+- 0 1794 1787"/>
                            <a:gd name="T21" fmla="*/ T20 w 450"/>
                            <a:gd name="T22" fmla="+- 0 271 185"/>
                            <a:gd name="T23" fmla="*/ 271 h 255"/>
                            <a:gd name="T24" fmla="+- 0 1797 1787"/>
                            <a:gd name="T25" fmla="*/ T24 w 450"/>
                            <a:gd name="T26" fmla="+- 0 263 185"/>
                            <a:gd name="T27" fmla="*/ 263 h 255"/>
                            <a:gd name="T28" fmla="+- 0 1800 1787"/>
                            <a:gd name="T29" fmla="*/ T28 w 450"/>
                            <a:gd name="T30" fmla="+- 0 256 185"/>
                            <a:gd name="T31" fmla="*/ 256 h 255"/>
                            <a:gd name="T32" fmla="+- 0 1825 1787"/>
                            <a:gd name="T33" fmla="*/ T32 w 450"/>
                            <a:gd name="T34" fmla="+- 0 222 185"/>
                            <a:gd name="T35" fmla="*/ 222 h 255"/>
                            <a:gd name="T36" fmla="+- 0 1831 1787"/>
                            <a:gd name="T37" fmla="*/ T36 w 450"/>
                            <a:gd name="T38" fmla="+- 0 216 185"/>
                            <a:gd name="T39" fmla="*/ 216 h 255"/>
                            <a:gd name="T40" fmla="+- 0 1837 1787"/>
                            <a:gd name="T41" fmla="*/ T40 w 450"/>
                            <a:gd name="T42" fmla="+- 0 211 185"/>
                            <a:gd name="T43" fmla="*/ 211 h 255"/>
                            <a:gd name="T44" fmla="+- 0 1844 1787"/>
                            <a:gd name="T45" fmla="*/ T44 w 450"/>
                            <a:gd name="T46" fmla="+- 0 206 185"/>
                            <a:gd name="T47" fmla="*/ 206 h 255"/>
                            <a:gd name="T48" fmla="+- 0 1851 1787"/>
                            <a:gd name="T49" fmla="*/ T48 w 450"/>
                            <a:gd name="T50" fmla="+- 0 201 185"/>
                            <a:gd name="T51" fmla="*/ 201 h 255"/>
                            <a:gd name="T52" fmla="+- 0 1890 1787"/>
                            <a:gd name="T53" fmla="*/ T52 w 450"/>
                            <a:gd name="T54" fmla="+- 0 187 185"/>
                            <a:gd name="T55" fmla="*/ 187 h 255"/>
                            <a:gd name="T56" fmla="+- 0 1898 1787"/>
                            <a:gd name="T57" fmla="*/ T56 w 450"/>
                            <a:gd name="T58" fmla="+- 0 185 185"/>
                            <a:gd name="T59" fmla="*/ 185 h 255"/>
                            <a:gd name="T60" fmla="+- 0 1907 1787"/>
                            <a:gd name="T61" fmla="*/ T60 w 450"/>
                            <a:gd name="T62" fmla="+- 0 185 185"/>
                            <a:gd name="T63" fmla="*/ 185 h 255"/>
                            <a:gd name="T64" fmla="+- 0 1915 1787"/>
                            <a:gd name="T65" fmla="*/ T64 w 450"/>
                            <a:gd name="T66" fmla="+- 0 185 185"/>
                            <a:gd name="T67" fmla="*/ 185 h 255"/>
                            <a:gd name="T68" fmla="+- 0 2110 1787"/>
                            <a:gd name="T69" fmla="*/ T68 w 450"/>
                            <a:gd name="T70" fmla="+- 0 185 185"/>
                            <a:gd name="T71" fmla="*/ 185 h 255"/>
                            <a:gd name="T72" fmla="+- 0 2118 1787"/>
                            <a:gd name="T73" fmla="*/ T72 w 450"/>
                            <a:gd name="T74" fmla="+- 0 185 185"/>
                            <a:gd name="T75" fmla="*/ 185 h 255"/>
                            <a:gd name="T76" fmla="+- 0 2127 1787"/>
                            <a:gd name="T77" fmla="*/ T76 w 450"/>
                            <a:gd name="T78" fmla="+- 0 185 185"/>
                            <a:gd name="T79" fmla="*/ 185 h 255"/>
                            <a:gd name="T80" fmla="+- 0 2135 1787"/>
                            <a:gd name="T81" fmla="*/ T80 w 450"/>
                            <a:gd name="T82" fmla="+- 0 187 185"/>
                            <a:gd name="T83" fmla="*/ 187 h 255"/>
                            <a:gd name="T84" fmla="+- 0 2143 1787"/>
                            <a:gd name="T85" fmla="*/ T84 w 450"/>
                            <a:gd name="T86" fmla="+- 0 189 185"/>
                            <a:gd name="T87" fmla="*/ 189 h 255"/>
                            <a:gd name="T88" fmla="+- 0 2151 1787"/>
                            <a:gd name="T89" fmla="*/ T88 w 450"/>
                            <a:gd name="T90" fmla="+- 0 191 185"/>
                            <a:gd name="T91" fmla="*/ 191 h 255"/>
                            <a:gd name="T92" fmla="+- 0 2159 1787"/>
                            <a:gd name="T93" fmla="*/ T92 w 450"/>
                            <a:gd name="T94" fmla="+- 0 194 185"/>
                            <a:gd name="T95" fmla="*/ 194 h 255"/>
                            <a:gd name="T96" fmla="+- 0 2167 1787"/>
                            <a:gd name="T97" fmla="*/ T96 w 450"/>
                            <a:gd name="T98" fmla="+- 0 198 185"/>
                            <a:gd name="T99" fmla="*/ 198 h 255"/>
                            <a:gd name="T100" fmla="+- 0 2174 1787"/>
                            <a:gd name="T101" fmla="*/ T100 w 450"/>
                            <a:gd name="T102" fmla="+- 0 201 185"/>
                            <a:gd name="T103" fmla="*/ 201 h 255"/>
                            <a:gd name="T104" fmla="+- 0 2181 1787"/>
                            <a:gd name="T105" fmla="*/ T104 w 450"/>
                            <a:gd name="T106" fmla="+- 0 206 185"/>
                            <a:gd name="T107" fmla="*/ 206 h 255"/>
                            <a:gd name="T108" fmla="+- 0 2188 1787"/>
                            <a:gd name="T109" fmla="*/ T108 w 450"/>
                            <a:gd name="T110" fmla="+- 0 211 185"/>
                            <a:gd name="T111" fmla="*/ 211 h 255"/>
                            <a:gd name="T112" fmla="+- 0 2228 1787"/>
                            <a:gd name="T113" fmla="*/ T112 w 450"/>
                            <a:gd name="T114" fmla="+- 0 263 185"/>
                            <a:gd name="T115" fmla="*/ 263 h 255"/>
                            <a:gd name="T116" fmla="+- 0 2231 1787"/>
                            <a:gd name="T117" fmla="*/ T116 w 450"/>
                            <a:gd name="T118" fmla="+- 0 271 185"/>
                            <a:gd name="T119" fmla="*/ 271 h 255"/>
                            <a:gd name="T120" fmla="+- 0 2237 1787"/>
                            <a:gd name="T121" fmla="*/ T120 w 450"/>
                            <a:gd name="T122" fmla="+- 0 312 185"/>
                            <a:gd name="T123" fmla="*/ 312 h 255"/>
                            <a:gd name="T124" fmla="+- 0 2237 1787"/>
                            <a:gd name="T125" fmla="*/ T124 w 450"/>
                            <a:gd name="T126" fmla="+- 0 320 185"/>
                            <a:gd name="T127" fmla="*/ 320 h 255"/>
                            <a:gd name="T128" fmla="+- 0 2237 1787"/>
                            <a:gd name="T129" fmla="*/ T128 w 450"/>
                            <a:gd name="T130" fmla="+- 0 329 185"/>
                            <a:gd name="T131" fmla="*/ 329 h 255"/>
                            <a:gd name="T132" fmla="+- 0 2235 1787"/>
                            <a:gd name="T133" fmla="*/ T132 w 450"/>
                            <a:gd name="T134" fmla="+- 0 337 185"/>
                            <a:gd name="T135" fmla="*/ 337 h 255"/>
                            <a:gd name="T136" fmla="+- 0 2233 1787"/>
                            <a:gd name="T137" fmla="*/ T136 w 450"/>
                            <a:gd name="T138" fmla="+- 0 345 185"/>
                            <a:gd name="T139" fmla="*/ 345 h 255"/>
                            <a:gd name="T140" fmla="+- 0 2231 1787"/>
                            <a:gd name="T141" fmla="*/ T140 w 450"/>
                            <a:gd name="T142" fmla="+- 0 353 185"/>
                            <a:gd name="T143" fmla="*/ 353 h 255"/>
                            <a:gd name="T144" fmla="+- 0 2228 1787"/>
                            <a:gd name="T145" fmla="*/ T144 w 450"/>
                            <a:gd name="T146" fmla="+- 0 361 185"/>
                            <a:gd name="T147" fmla="*/ 361 h 255"/>
                            <a:gd name="T148" fmla="+- 0 2225 1787"/>
                            <a:gd name="T149" fmla="*/ T148 w 450"/>
                            <a:gd name="T150" fmla="+- 0 369 185"/>
                            <a:gd name="T151" fmla="*/ 369 h 255"/>
                            <a:gd name="T152" fmla="+- 0 2181 1787"/>
                            <a:gd name="T153" fmla="*/ T152 w 450"/>
                            <a:gd name="T154" fmla="+- 0 418 185"/>
                            <a:gd name="T155" fmla="*/ 418 h 255"/>
                            <a:gd name="T156" fmla="+- 0 2174 1787"/>
                            <a:gd name="T157" fmla="*/ T156 w 450"/>
                            <a:gd name="T158" fmla="+- 0 423 185"/>
                            <a:gd name="T159" fmla="*/ 423 h 255"/>
                            <a:gd name="T160" fmla="+- 0 2167 1787"/>
                            <a:gd name="T161" fmla="*/ T160 w 450"/>
                            <a:gd name="T162" fmla="+- 0 427 185"/>
                            <a:gd name="T163" fmla="*/ 427 h 255"/>
                            <a:gd name="T164" fmla="+- 0 2159 1787"/>
                            <a:gd name="T165" fmla="*/ T164 w 450"/>
                            <a:gd name="T166" fmla="+- 0 430 185"/>
                            <a:gd name="T167" fmla="*/ 430 h 255"/>
                            <a:gd name="T168" fmla="+- 0 2151 1787"/>
                            <a:gd name="T169" fmla="*/ T168 w 450"/>
                            <a:gd name="T170" fmla="+- 0 433 185"/>
                            <a:gd name="T171" fmla="*/ 433 h 255"/>
                            <a:gd name="T172" fmla="+- 0 2110 1787"/>
                            <a:gd name="T173" fmla="*/ T172 w 450"/>
                            <a:gd name="T174" fmla="+- 0 440 185"/>
                            <a:gd name="T175" fmla="*/ 440 h 255"/>
                            <a:gd name="T176" fmla="+- 0 1915 1787"/>
                            <a:gd name="T177" fmla="*/ T176 w 450"/>
                            <a:gd name="T178" fmla="+- 0 440 185"/>
                            <a:gd name="T179" fmla="*/ 440 h 255"/>
                            <a:gd name="T180" fmla="+- 0 1907 1787"/>
                            <a:gd name="T181" fmla="*/ T180 w 450"/>
                            <a:gd name="T182" fmla="+- 0 440 185"/>
                            <a:gd name="T183" fmla="*/ 440 h 255"/>
                            <a:gd name="T184" fmla="+- 0 1898 1787"/>
                            <a:gd name="T185" fmla="*/ T184 w 450"/>
                            <a:gd name="T186" fmla="+- 0 439 185"/>
                            <a:gd name="T187" fmla="*/ 439 h 255"/>
                            <a:gd name="T188" fmla="+- 0 1890 1787"/>
                            <a:gd name="T189" fmla="*/ T188 w 450"/>
                            <a:gd name="T190" fmla="+- 0 437 185"/>
                            <a:gd name="T191" fmla="*/ 437 h 255"/>
                            <a:gd name="T192" fmla="+- 0 1882 1787"/>
                            <a:gd name="T193" fmla="*/ T192 w 450"/>
                            <a:gd name="T194" fmla="+- 0 436 185"/>
                            <a:gd name="T195" fmla="*/ 436 h 255"/>
                            <a:gd name="T196" fmla="+- 0 1874 1787"/>
                            <a:gd name="T197" fmla="*/ T196 w 450"/>
                            <a:gd name="T198" fmla="+- 0 433 185"/>
                            <a:gd name="T199" fmla="*/ 433 h 255"/>
                            <a:gd name="T200" fmla="+- 0 1866 1787"/>
                            <a:gd name="T201" fmla="*/ T200 w 450"/>
                            <a:gd name="T202" fmla="+- 0 430 185"/>
                            <a:gd name="T203" fmla="*/ 430 h 255"/>
                            <a:gd name="T204" fmla="+- 0 1858 1787"/>
                            <a:gd name="T205" fmla="*/ T204 w 450"/>
                            <a:gd name="T206" fmla="+- 0 427 185"/>
                            <a:gd name="T207" fmla="*/ 427 h 255"/>
                            <a:gd name="T208" fmla="+- 0 1851 1787"/>
                            <a:gd name="T209" fmla="*/ T208 w 450"/>
                            <a:gd name="T210" fmla="+- 0 423 185"/>
                            <a:gd name="T211" fmla="*/ 423 h 255"/>
                            <a:gd name="T212" fmla="+- 0 1844 1787"/>
                            <a:gd name="T213" fmla="*/ T212 w 450"/>
                            <a:gd name="T214" fmla="+- 0 418 185"/>
                            <a:gd name="T215" fmla="*/ 418 h 255"/>
                            <a:gd name="T216" fmla="+- 0 1837 1787"/>
                            <a:gd name="T217" fmla="*/ T216 w 450"/>
                            <a:gd name="T218" fmla="+- 0 413 185"/>
                            <a:gd name="T219" fmla="*/ 413 h 255"/>
                            <a:gd name="T220" fmla="+- 0 1797 1787"/>
                            <a:gd name="T221" fmla="*/ T220 w 450"/>
                            <a:gd name="T222" fmla="+- 0 361 185"/>
                            <a:gd name="T223" fmla="*/ 361 h 255"/>
                            <a:gd name="T224" fmla="+- 0 1794 1787"/>
                            <a:gd name="T225" fmla="*/ T224 w 450"/>
                            <a:gd name="T226" fmla="+- 0 353 185"/>
                            <a:gd name="T227" fmla="*/ 353 h 255"/>
                            <a:gd name="T228" fmla="+- 0 1792 1787"/>
                            <a:gd name="T229" fmla="*/ T228 w 450"/>
                            <a:gd name="T230" fmla="+- 0 345 185"/>
                            <a:gd name="T231" fmla="*/ 345 h 255"/>
                            <a:gd name="T232" fmla="+- 0 1790 1787"/>
                            <a:gd name="T233" fmla="*/ T232 w 450"/>
                            <a:gd name="T234" fmla="+- 0 337 185"/>
                            <a:gd name="T235" fmla="*/ 337 h 255"/>
                            <a:gd name="T236" fmla="+- 0 1788 1787"/>
                            <a:gd name="T237" fmla="*/ T236 w 450"/>
                            <a:gd name="T238" fmla="+- 0 329 185"/>
                            <a:gd name="T239" fmla="*/ 329 h 255"/>
                            <a:gd name="T240" fmla="+- 0 1787 1787"/>
                            <a:gd name="T241" fmla="*/ T240 w 450"/>
                            <a:gd name="T242" fmla="+- 0 320 185"/>
                            <a:gd name="T243" fmla="*/ 320 h 255"/>
                            <a:gd name="T244" fmla="+- 0 1787 1787"/>
                            <a:gd name="T245" fmla="*/ T244 w 450"/>
                            <a:gd name="T246" fmla="+- 0 312 185"/>
                            <a:gd name="T247" fmla="*/ 312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50" y="26"/>
                              </a:lnTo>
                              <a:lnTo>
                                <a:pt x="57" y="21"/>
                              </a:lnTo>
                              <a:lnTo>
                                <a:pt x="64" y="16"/>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41" y="78"/>
                              </a:lnTo>
                              <a:lnTo>
                                <a:pt x="444" y="86"/>
                              </a:lnTo>
                              <a:lnTo>
                                <a:pt x="450" y="127"/>
                              </a:lnTo>
                              <a:lnTo>
                                <a:pt x="450" y="135"/>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F3E6377" id="Forma libre: forma 344" o:spid="_x0000_s1026" style="position:absolute;margin-left:89.35pt;margin-top:2.5pt;width:22.5pt;height:12.75pt;z-index:25170543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" path="m,127r,-8l1,110r2,-8l5,94,7,86r3,-8l13,71,38,37r6,-6l50,26r7,-5l64,16,103,2,111,r9,l128,,323,r8,l340,r8,2l356,4r8,2l372,9r8,4l387,16r7,5l401,26r40,52l444,86r6,41l450,135r,9l448,152r-2,8l444,168r-3,8l438,184r-44,49l387,238r-7,4l372,245r-8,3l323,255r-195,l120,255r-9,-1l103,252r-8,-1l87,248r-8,-3l71,242r-7,-4l57,233r-7,-5l10,176,7,168,5,160,3,152,1,144,,135r,-8xe" filled="f" strokecolor="#99a0a6">
                <v:path arrowok="t" o:connecttype="custom" o:connectlocs="0,198120;0,193040;635,187325;1905,182245;3175,177165;4445,172085;6350,167005;8255,162560;24130,140970;27940,137160;31750,133985;36195,130810;40640,127635;65405,118745;70485,117475;76200,117475;81280,117475;205105,117475;210185,117475;215900,117475;220980,118745;226060,120015;231140,121285;236220,123190;241300,125730;245745,127635;250190,130810;254635,133985;280035,167005;281940,172085;285750,198120;285750,203200;285750,208915;284480,213995;283210,219075;281940,224155;280035,229235;278130,234315;250190,265430;245745,268605;241300,271145;236220,273050;231140,274955;205105,279400;81280,279400;76200,279400;70485,278765;65405,277495;60325,276860;55245,274955;50165,273050;45085,271145;40640,268605;36195,265430;31750,262255;6350,229235;4445,224155;3175,219075;1905,213995;635,208915;0,203200;0,198120" o:connectangles="0,0,0,0,0,0,0,0,0,0,0,0,0,0,0,0,0,0,0,0,0,0,0,0,0,0,0,0,0,0,0,0,0,0,0,0,0,0,0,0,0,0,0,0,0,0,0,0,0,0,0,0,0,0,0,0,0,0,0,0,0,0"/>
                <w10:wrap anchorx="page"/>
              </v:shape>
            </w:pict>
          </mc:Fallback>
        </mc:AlternateContent>
      </w:r>
      <w:r w:rsidRPr="00833E24">
        <w:rPr>
          <w:rFonts w:ascii="Gill Sans MT"/>
          <w:color w:val="202024"/>
          <w:w w:val="105"/>
          <w:sz w:val="21"/>
          <w:lang w:val="es-ES"/>
        </w:rPr>
        <w:t>24</w:t>
      </w:r>
      <w:r w:rsidRPr="00833E24">
        <w:rPr>
          <w:rFonts w:ascii="Gill Sans MT"/>
          <w:color w:val="202024"/>
          <w:spacing w:val="4"/>
          <w:w w:val="105"/>
          <w:sz w:val="21"/>
          <w:lang w:val="es-ES"/>
        </w:rPr>
        <w:t xml:space="preserve"> </w:t>
      </w:r>
      <w:r w:rsidRPr="00833E24">
        <w:rPr>
          <w:rFonts w:ascii="Gill Sans MT"/>
          <w:color w:val="202024"/>
          <w:w w:val="105"/>
          <w:sz w:val="21"/>
          <w:lang w:val="es-ES"/>
        </w:rPr>
        <w:t>-</w:t>
      </w:r>
      <w:r w:rsidRPr="00833E24">
        <w:rPr>
          <w:rFonts w:ascii="Gill Sans MT"/>
          <w:color w:val="202024"/>
          <w:spacing w:val="5"/>
          <w:w w:val="105"/>
          <w:sz w:val="21"/>
          <w:lang w:val="es-ES"/>
        </w:rPr>
        <w:t xml:space="preserve"> </w:t>
      </w:r>
      <w:r w:rsidRPr="00833E24">
        <w:rPr>
          <w:rFonts w:ascii="Gill Sans MT"/>
          <w:color w:val="202024"/>
          <w:w w:val="105"/>
          <w:sz w:val="21"/>
          <w:lang w:val="es-ES"/>
        </w:rPr>
        <w:t>30</w:t>
      </w:r>
    </w:p>
    <w:p w14:paraId="184CA1D1" w14:textId="68D360BC" w:rsidR="00833E24" w:rsidRPr="00833E24" w:rsidRDefault="00833E24" w:rsidP="00833E24">
      <w:pPr>
        <w:spacing w:before="206"/>
        <w:ind w:left="1216"/>
        <w:rPr>
          <w:rFonts w:ascii="Gill Sans MT"/>
          <w:sz w:val="21"/>
          <w:lang w:val="es-ES"/>
        </w:rPr>
      </w:pPr>
      <w:r>
        <w:rPr>
          <w:rFonts w:ascii="Calibri"/>
          <w:noProof/>
        </w:rPr>
        <mc:AlternateContent>
          <mc:Choice Requires="wps">
            <w:drawing>
              <wp:anchor distT="0" distB="0" distL="114300" distR="114300" simplePos="0" relativeHeight="251706457" behindDoc="0" locked="0" layoutInCell="1" allowOverlap="1" wp14:anchorId="4ECF1B87" wp14:editId="5E5145F6">
                <wp:simplePos x="0" y="0"/>
                <wp:positionH relativeFrom="page">
                  <wp:posOffset>1134745</wp:posOffset>
                </wp:positionH>
                <wp:positionV relativeFrom="paragraph">
                  <wp:posOffset>31115</wp:posOffset>
                </wp:positionV>
                <wp:extent cx="285750" cy="161925"/>
                <wp:effectExtent l="10795" t="8890" r="8255" b="10160"/>
                <wp:wrapNone/>
                <wp:docPr id="343" name="Forma libre: forma 3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787 1787"/>
                            <a:gd name="T1" fmla="*/ T0 w 450"/>
                            <a:gd name="T2" fmla="+- 0 311 184"/>
                            <a:gd name="T3" fmla="*/ 311 h 255"/>
                            <a:gd name="T4" fmla="+- 0 1787 1787"/>
                            <a:gd name="T5" fmla="*/ T4 w 450"/>
                            <a:gd name="T6" fmla="+- 0 303 184"/>
                            <a:gd name="T7" fmla="*/ 303 h 255"/>
                            <a:gd name="T8" fmla="+- 0 1788 1787"/>
                            <a:gd name="T9" fmla="*/ T8 w 450"/>
                            <a:gd name="T10" fmla="+- 0 294 184"/>
                            <a:gd name="T11" fmla="*/ 294 h 255"/>
                            <a:gd name="T12" fmla="+- 0 1790 1787"/>
                            <a:gd name="T13" fmla="*/ T12 w 450"/>
                            <a:gd name="T14" fmla="+- 0 286 184"/>
                            <a:gd name="T15" fmla="*/ 286 h 255"/>
                            <a:gd name="T16" fmla="+- 0 1792 1787"/>
                            <a:gd name="T17" fmla="*/ T16 w 450"/>
                            <a:gd name="T18" fmla="+- 0 278 184"/>
                            <a:gd name="T19" fmla="*/ 278 h 255"/>
                            <a:gd name="T20" fmla="+- 0 1794 1787"/>
                            <a:gd name="T21" fmla="*/ T20 w 450"/>
                            <a:gd name="T22" fmla="+- 0 270 184"/>
                            <a:gd name="T23" fmla="*/ 270 h 255"/>
                            <a:gd name="T24" fmla="+- 0 1797 1787"/>
                            <a:gd name="T25" fmla="*/ T24 w 450"/>
                            <a:gd name="T26" fmla="+- 0 262 184"/>
                            <a:gd name="T27" fmla="*/ 262 h 255"/>
                            <a:gd name="T28" fmla="+- 0 1800 1787"/>
                            <a:gd name="T29" fmla="*/ T28 w 450"/>
                            <a:gd name="T30" fmla="+- 0 255 184"/>
                            <a:gd name="T31" fmla="*/ 255 h 255"/>
                            <a:gd name="T32" fmla="+- 0 1825 1787"/>
                            <a:gd name="T33" fmla="*/ T32 w 450"/>
                            <a:gd name="T34" fmla="+- 0 221 184"/>
                            <a:gd name="T35" fmla="*/ 221 h 255"/>
                            <a:gd name="T36" fmla="+- 0 1831 1787"/>
                            <a:gd name="T37" fmla="*/ T36 w 450"/>
                            <a:gd name="T38" fmla="+- 0 215 184"/>
                            <a:gd name="T39" fmla="*/ 215 h 255"/>
                            <a:gd name="T40" fmla="+- 0 1890 1787"/>
                            <a:gd name="T41" fmla="*/ T40 w 450"/>
                            <a:gd name="T42" fmla="+- 0 186 184"/>
                            <a:gd name="T43" fmla="*/ 186 h 255"/>
                            <a:gd name="T44" fmla="+- 0 1898 1787"/>
                            <a:gd name="T45" fmla="*/ T44 w 450"/>
                            <a:gd name="T46" fmla="+- 0 184 184"/>
                            <a:gd name="T47" fmla="*/ 184 h 255"/>
                            <a:gd name="T48" fmla="+- 0 1907 1787"/>
                            <a:gd name="T49" fmla="*/ T48 w 450"/>
                            <a:gd name="T50" fmla="+- 0 184 184"/>
                            <a:gd name="T51" fmla="*/ 184 h 255"/>
                            <a:gd name="T52" fmla="+- 0 1915 1787"/>
                            <a:gd name="T53" fmla="*/ T52 w 450"/>
                            <a:gd name="T54" fmla="+- 0 184 184"/>
                            <a:gd name="T55" fmla="*/ 184 h 255"/>
                            <a:gd name="T56" fmla="+- 0 2110 1787"/>
                            <a:gd name="T57" fmla="*/ T56 w 450"/>
                            <a:gd name="T58" fmla="+- 0 184 184"/>
                            <a:gd name="T59" fmla="*/ 184 h 255"/>
                            <a:gd name="T60" fmla="+- 0 2118 1787"/>
                            <a:gd name="T61" fmla="*/ T60 w 450"/>
                            <a:gd name="T62" fmla="+- 0 184 184"/>
                            <a:gd name="T63" fmla="*/ 184 h 255"/>
                            <a:gd name="T64" fmla="+- 0 2127 1787"/>
                            <a:gd name="T65" fmla="*/ T64 w 450"/>
                            <a:gd name="T66" fmla="+- 0 184 184"/>
                            <a:gd name="T67" fmla="*/ 184 h 255"/>
                            <a:gd name="T68" fmla="+- 0 2135 1787"/>
                            <a:gd name="T69" fmla="*/ T68 w 450"/>
                            <a:gd name="T70" fmla="+- 0 186 184"/>
                            <a:gd name="T71" fmla="*/ 186 h 255"/>
                            <a:gd name="T72" fmla="+- 0 2143 1787"/>
                            <a:gd name="T73" fmla="*/ T72 w 450"/>
                            <a:gd name="T74" fmla="+- 0 188 184"/>
                            <a:gd name="T75" fmla="*/ 188 h 255"/>
                            <a:gd name="T76" fmla="+- 0 2200 1787"/>
                            <a:gd name="T77" fmla="*/ T76 w 450"/>
                            <a:gd name="T78" fmla="+- 0 221 184"/>
                            <a:gd name="T79" fmla="*/ 221 h 255"/>
                            <a:gd name="T80" fmla="+- 0 2206 1787"/>
                            <a:gd name="T81" fmla="*/ T80 w 450"/>
                            <a:gd name="T82" fmla="+- 0 227 184"/>
                            <a:gd name="T83" fmla="*/ 227 h 255"/>
                            <a:gd name="T84" fmla="+- 0 2228 1787"/>
                            <a:gd name="T85" fmla="*/ T84 w 450"/>
                            <a:gd name="T86" fmla="+- 0 262 184"/>
                            <a:gd name="T87" fmla="*/ 262 h 255"/>
                            <a:gd name="T88" fmla="+- 0 2231 1787"/>
                            <a:gd name="T89" fmla="*/ T88 w 450"/>
                            <a:gd name="T90" fmla="+- 0 270 184"/>
                            <a:gd name="T91" fmla="*/ 270 h 255"/>
                            <a:gd name="T92" fmla="+- 0 2237 1787"/>
                            <a:gd name="T93" fmla="*/ T92 w 450"/>
                            <a:gd name="T94" fmla="+- 0 311 184"/>
                            <a:gd name="T95" fmla="*/ 311 h 255"/>
                            <a:gd name="T96" fmla="+- 0 2237 1787"/>
                            <a:gd name="T97" fmla="*/ T96 w 450"/>
                            <a:gd name="T98" fmla="+- 0 320 184"/>
                            <a:gd name="T99" fmla="*/ 320 h 255"/>
                            <a:gd name="T100" fmla="+- 0 2237 1787"/>
                            <a:gd name="T101" fmla="*/ T100 w 450"/>
                            <a:gd name="T102" fmla="+- 0 328 184"/>
                            <a:gd name="T103" fmla="*/ 328 h 255"/>
                            <a:gd name="T104" fmla="+- 0 2235 1787"/>
                            <a:gd name="T105" fmla="*/ T104 w 450"/>
                            <a:gd name="T106" fmla="+- 0 336 184"/>
                            <a:gd name="T107" fmla="*/ 336 h 255"/>
                            <a:gd name="T108" fmla="+- 0 2233 1787"/>
                            <a:gd name="T109" fmla="*/ T108 w 450"/>
                            <a:gd name="T110" fmla="+- 0 344 184"/>
                            <a:gd name="T111" fmla="*/ 344 h 255"/>
                            <a:gd name="T112" fmla="+- 0 2231 1787"/>
                            <a:gd name="T113" fmla="*/ T112 w 450"/>
                            <a:gd name="T114" fmla="+- 0 352 184"/>
                            <a:gd name="T115" fmla="*/ 352 h 255"/>
                            <a:gd name="T116" fmla="+- 0 2228 1787"/>
                            <a:gd name="T117" fmla="*/ T116 w 450"/>
                            <a:gd name="T118" fmla="+- 0 360 184"/>
                            <a:gd name="T119" fmla="*/ 360 h 255"/>
                            <a:gd name="T120" fmla="+- 0 2225 1787"/>
                            <a:gd name="T121" fmla="*/ T120 w 450"/>
                            <a:gd name="T122" fmla="+- 0 368 184"/>
                            <a:gd name="T123" fmla="*/ 368 h 255"/>
                            <a:gd name="T124" fmla="+- 0 2181 1787"/>
                            <a:gd name="T125" fmla="*/ T124 w 450"/>
                            <a:gd name="T126" fmla="+- 0 417 184"/>
                            <a:gd name="T127" fmla="*/ 417 h 255"/>
                            <a:gd name="T128" fmla="+- 0 2174 1787"/>
                            <a:gd name="T129" fmla="*/ T128 w 450"/>
                            <a:gd name="T130" fmla="+- 0 422 184"/>
                            <a:gd name="T131" fmla="*/ 422 h 255"/>
                            <a:gd name="T132" fmla="+- 0 2110 1787"/>
                            <a:gd name="T133" fmla="*/ T132 w 450"/>
                            <a:gd name="T134" fmla="+- 0 439 184"/>
                            <a:gd name="T135" fmla="*/ 439 h 255"/>
                            <a:gd name="T136" fmla="+- 0 1915 1787"/>
                            <a:gd name="T137" fmla="*/ T136 w 450"/>
                            <a:gd name="T138" fmla="+- 0 439 184"/>
                            <a:gd name="T139" fmla="*/ 439 h 255"/>
                            <a:gd name="T140" fmla="+- 0 1907 1787"/>
                            <a:gd name="T141" fmla="*/ T140 w 450"/>
                            <a:gd name="T142" fmla="+- 0 439 184"/>
                            <a:gd name="T143" fmla="*/ 439 h 255"/>
                            <a:gd name="T144" fmla="+- 0 1898 1787"/>
                            <a:gd name="T145" fmla="*/ T144 w 450"/>
                            <a:gd name="T146" fmla="+- 0 438 184"/>
                            <a:gd name="T147" fmla="*/ 438 h 255"/>
                            <a:gd name="T148" fmla="+- 0 1890 1787"/>
                            <a:gd name="T149" fmla="*/ T148 w 450"/>
                            <a:gd name="T150" fmla="+- 0 436 184"/>
                            <a:gd name="T151" fmla="*/ 436 h 255"/>
                            <a:gd name="T152" fmla="+- 0 1882 1787"/>
                            <a:gd name="T153" fmla="*/ T152 w 450"/>
                            <a:gd name="T154" fmla="+- 0 435 184"/>
                            <a:gd name="T155" fmla="*/ 435 h 255"/>
                            <a:gd name="T156" fmla="+- 0 1844 1787"/>
                            <a:gd name="T157" fmla="*/ T156 w 450"/>
                            <a:gd name="T158" fmla="+- 0 417 184"/>
                            <a:gd name="T159" fmla="*/ 417 h 255"/>
                            <a:gd name="T160" fmla="+- 0 1837 1787"/>
                            <a:gd name="T161" fmla="*/ T160 w 450"/>
                            <a:gd name="T162" fmla="+- 0 412 184"/>
                            <a:gd name="T163" fmla="*/ 412 h 255"/>
                            <a:gd name="T164" fmla="+- 0 1797 1787"/>
                            <a:gd name="T165" fmla="*/ T164 w 450"/>
                            <a:gd name="T166" fmla="+- 0 360 184"/>
                            <a:gd name="T167" fmla="*/ 360 h 255"/>
                            <a:gd name="T168" fmla="+- 0 1794 1787"/>
                            <a:gd name="T169" fmla="*/ T168 w 450"/>
                            <a:gd name="T170" fmla="+- 0 352 184"/>
                            <a:gd name="T171" fmla="*/ 352 h 255"/>
                            <a:gd name="T172" fmla="+- 0 1792 1787"/>
                            <a:gd name="T173" fmla="*/ T172 w 450"/>
                            <a:gd name="T174" fmla="+- 0 344 184"/>
                            <a:gd name="T175" fmla="*/ 344 h 255"/>
                            <a:gd name="T176" fmla="+- 0 1790 1787"/>
                            <a:gd name="T177" fmla="*/ T176 w 450"/>
                            <a:gd name="T178" fmla="+- 0 336 184"/>
                            <a:gd name="T179" fmla="*/ 336 h 255"/>
                            <a:gd name="T180" fmla="+- 0 1788 1787"/>
                            <a:gd name="T181" fmla="*/ T180 w 450"/>
                            <a:gd name="T182" fmla="+- 0 328 184"/>
                            <a:gd name="T183" fmla="*/ 328 h 255"/>
                            <a:gd name="T184" fmla="+- 0 1787 1787"/>
                            <a:gd name="T185" fmla="*/ T184 w 450"/>
                            <a:gd name="T186" fmla="+- 0 320 184"/>
                            <a:gd name="T187" fmla="*/ 320 h 255"/>
                            <a:gd name="T188" fmla="+- 0 1787 1787"/>
                            <a:gd name="T189" fmla="*/ T188 w 450"/>
                            <a:gd name="T190" fmla="+- 0 311 184"/>
                            <a:gd name="T191" fmla="*/ 31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103" y="2"/>
                              </a:lnTo>
                              <a:lnTo>
                                <a:pt x="111" y="0"/>
                              </a:lnTo>
                              <a:lnTo>
                                <a:pt x="120" y="0"/>
                              </a:lnTo>
                              <a:lnTo>
                                <a:pt x="128" y="0"/>
                              </a:lnTo>
                              <a:lnTo>
                                <a:pt x="323" y="0"/>
                              </a:lnTo>
                              <a:lnTo>
                                <a:pt x="331" y="0"/>
                              </a:lnTo>
                              <a:lnTo>
                                <a:pt x="340" y="0"/>
                              </a:lnTo>
                              <a:lnTo>
                                <a:pt x="348" y="2"/>
                              </a:lnTo>
                              <a:lnTo>
                                <a:pt x="356" y="4"/>
                              </a:lnTo>
                              <a:lnTo>
                                <a:pt x="413" y="37"/>
                              </a:lnTo>
                              <a:lnTo>
                                <a:pt x="419" y="43"/>
                              </a:lnTo>
                              <a:lnTo>
                                <a:pt x="441" y="78"/>
                              </a:lnTo>
                              <a:lnTo>
                                <a:pt x="444" y="86"/>
                              </a:lnTo>
                              <a:lnTo>
                                <a:pt x="450" y="127"/>
                              </a:lnTo>
                              <a:lnTo>
                                <a:pt x="450" y="136"/>
                              </a:lnTo>
                              <a:lnTo>
                                <a:pt x="450" y="144"/>
                              </a:lnTo>
                              <a:lnTo>
                                <a:pt x="448" y="152"/>
                              </a:lnTo>
                              <a:lnTo>
                                <a:pt x="446" y="160"/>
                              </a:lnTo>
                              <a:lnTo>
                                <a:pt x="444" y="168"/>
                              </a:lnTo>
                              <a:lnTo>
                                <a:pt x="441" y="176"/>
                              </a:lnTo>
                              <a:lnTo>
                                <a:pt x="438" y="184"/>
                              </a:lnTo>
                              <a:lnTo>
                                <a:pt x="394" y="233"/>
                              </a:lnTo>
                              <a:lnTo>
                                <a:pt x="387" y="238"/>
                              </a:lnTo>
                              <a:lnTo>
                                <a:pt x="323" y="255"/>
                              </a:lnTo>
                              <a:lnTo>
                                <a:pt x="128" y="255"/>
                              </a:lnTo>
                              <a:lnTo>
                                <a:pt x="120" y="255"/>
                              </a:lnTo>
                              <a:lnTo>
                                <a:pt x="111" y="254"/>
                              </a:lnTo>
                              <a:lnTo>
                                <a:pt x="103" y="252"/>
                              </a:lnTo>
                              <a:lnTo>
                                <a:pt x="95" y="251"/>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7B58606" id="Forma libre: forma 343" o:spid="_x0000_s1026" style="position:absolute;margin-left:89.35pt;margin-top:2.45pt;width:22.5pt;height:12.75pt;z-index:25170645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" path="m,127r,-8l1,110r2,-8l5,94,7,86r3,-8l13,71,38,37r6,-6l103,2,111,r9,l128,,323,r8,l340,r8,2l356,4r57,33l419,43r22,35l444,86r6,41l450,136r,8l448,152r-2,8l444,168r-3,8l438,184r-44,49l387,238r-64,17l128,255r-8,l111,254r-8,-2l95,251,57,233r-7,-5l10,176,7,168,5,160,3,152,1,144,,136r,-9xe" filled="f" strokecolor="#99a0a6">
                <v:path arrowok="t" o:connecttype="custom" o:connectlocs="0,197485;0,192405;635,186690;1905,181610;3175,176530;4445,171450;6350,166370;8255,161925;24130,140335;27940,136525;65405,118110;70485,116840;76200,116840;81280,116840;205105,116840;210185,116840;215900,116840;220980,118110;226060,119380;262255,140335;266065,144145;280035,166370;281940,171450;285750,197485;285750,203200;285750,208280;284480,213360;283210,218440;281940,223520;280035,228600;278130,233680;250190,264795;245745,267970;205105,278765;81280,278765;76200,278765;70485,278130;65405,276860;60325,276225;36195,264795;31750,261620;6350,228600;4445,223520;3175,218440;1905,213360;635,208280;0,203200;0,197485" o:connectangles="0,0,0,0,0,0,0,0,0,0,0,0,0,0,0,0,0,0,0,0,0,0,0,0,0,0,0,0,0,0,0,0,0,0,0,0,0,0,0,0,0,0,0,0,0,0,0,0"/>
                <w10:wrap anchorx="page"/>
              </v:shape>
            </w:pict>
          </mc:Fallback>
        </mc:AlternateContent>
      </w:r>
      <w:r w:rsidRPr="00833E24">
        <w:rPr>
          <w:rFonts w:ascii="Gill Sans MT"/>
          <w:color w:val="202024"/>
          <w:w w:val="110"/>
          <w:sz w:val="21"/>
          <w:lang w:val="es-ES"/>
        </w:rPr>
        <w:t>Mayor</w:t>
      </w:r>
      <w:r w:rsidRPr="00833E24">
        <w:rPr>
          <w:rFonts w:ascii="Gill Sans MT"/>
          <w:color w:val="202024"/>
          <w:spacing w:val="-1"/>
          <w:w w:val="110"/>
          <w:sz w:val="21"/>
          <w:lang w:val="es-ES"/>
        </w:rPr>
        <w:t xml:space="preserve"> </w:t>
      </w:r>
      <w:r w:rsidRPr="00833E24">
        <w:rPr>
          <w:rFonts w:ascii="Gill Sans MT"/>
          <w:color w:val="202024"/>
          <w:w w:val="110"/>
          <w:sz w:val="21"/>
          <w:lang w:val="es-ES"/>
        </w:rPr>
        <w:t>a</w:t>
      </w:r>
      <w:r w:rsidRPr="00833E24">
        <w:rPr>
          <w:rFonts w:ascii="Gill Sans MT"/>
          <w:color w:val="202024"/>
          <w:spacing w:val="3"/>
          <w:w w:val="110"/>
          <w:sz w:val="21"/>
          <w:lang w:val="es-ES"/>
        </w:rPr>
        <w:t xml:space="preserve"> </w:t>
      </w:r>
      <w:r w:rsidRPr="00833E24">
        <w:rPr>
          <w:rFonts w:ascii="Gill Sans MT"/>
          <w:color w:val="202024"/>
          <w:w w:val="110"/>
          <w:sz w:val="21"/>
          <w:lang w:val="es-ES"/>
        </w:rPr>
        <w:t>30</w:t>
      </w:r>
    </w:p>
    <w:p w14:paraId="4EE891C3" w14:textId="77777777" w:rsidR="00833E24" w:rsidRPr="00833E24" w:rsidRDefault="00833E24" w:rsidP="00833E24">
      <w:pPr>
        <w:pStyle w:val="Textoindependiente"/>
        <w:rPr>
          <w:rFonts w:ascii="Gill Sans MT"/>
          <w:lang w:val="es-ES"/>
        </w:rPr>
      </w:pPr>
    </w:p>
    <w:p w14:paraId="7999792D" w14:textId="77777777" w:rsidR="00833E24" w:rsidRPr="00833E24" w:rsidRDefault="00833E24" w:rsidP="00833E24">
      <w:pPr>
        <w:pStyle w:val="Textoindependiente"/>
        <w:ind w:left="319"/>
        <w:rPr>
          <w:lang w:val="es-ES"/>
        </w:rPr>
      </w:pPr>
      <w:r w:rsidRPr="00833E24">
        <w:rPr>
          <w:w w:val="115"/>
          <w:lang w:val="es-ES"/>
        </w:rPr>
        <w:t>Sección</w:t>
      </w:r>
      <w:r w:rsidRPr="00833E24">
        <w:rPr>
          <w:spacing w:val="6"/>
          <w:w w:val="115"/>
          <w:lang w:val="es-ES"/>
        </w:rPr>
        <w:t xml:space="preserve"> </w:t>
      </w:r>
      <w:r w:rsidRPr="00833E24">
        <w:rPr>
          <w:w w:val="115"/>
          <w:lang w:val="es-ES"/>
        </w:rPr>
        <w:t>de</w:t>
      </w:r>
      <w:r w:rsidRPr="00833E24">
        <w:rPr>
          <w:spacing w:val="7"/>
          <w:w w:val="115"/>
          <w:lang w:val="es-ES"/>
        </w:rPr>
        <w:t xml:space="preserve"> </w:t>
      </w:r>
      <w:r w:rsidRPr="00833E24">
        <w:rPr>
          <w:w w:val="115"/>
          <w:lang w:val="es-ES"/>
        </w:rPr>
        <w:t>proceso</w:t>
      </w:r>
      <w:r w:rsidRPr="00833E24">
        <w:rPr>
          <w:spacing w:val="6"/>
          <w:w w:val="115"/>
          <w:lang w:val="es-ES"/>
        </w:rPr>
        <w:t xml:space="preserve"> </w:t>
      </w:r>
      <w:r w:rsidRPr="00833E24">
        <w:rPr>
          <w:w w:val="115"/>
          <w:lang w:val="es-ES"/>
        </w:rPr>
        <w:t>de</w:t>
      </w:r>
      <w:r w:rsidRPr="00833E24">
        <w:rPr>
          <w:spacing w:val="7"/>
          <w:w w:val="115"/>
          <w:lang w:val="es-ES"/>
        </w:rPr>
        <w:t xml:space="preserve"> </w:t>
      </w:r>
      <w:r w:rsidRPr="00833E24">
        <w:rPr>
          <w:w w:val="115"/>
          <w:lang w:val="es-ES"/>
        </w:rPr>
        <w:t>matrícula</w:t>
      </w:r>
      <w:r w:rsidRPr="00833E24">
        <w:rPr>
          <w:spacing w:val="6"/>
          <w:w w:val="115"/>
          <w:lang w:val="es-ES"/>
        </w:rPr>
        <w:t xml:space="preserve"> </w:t>
      </w:r>
      <w:r w:rsidRPr="00833E24">
        <w:rPr>
          <w:w w:val="115"/>
          <w:lang w:val="es-ES"/>
        </w:rPr>
        <w:t>académica</w:t>
      </w:r>
    </w:p>
    <w:p w14:paraId="0FCAAC6F" w14:textId="77777777" w:rsidR="00833E24" w:rsidRPr="00833E24" w:rsidRDefault="00833E24" w:rsidP="00833E24">
      <w:pPr>
        <w:pStyle w:val="Textoindependiente"/>
        <w:rPr>
          <w:sz w:val="20"/>
          <w:lang w:val="es-ES"/>
        </w:rPr>
      </w:pPr>
    </w:p>
    <w:p w14:paraId="6D45E62E" w14:textId="77777777" w:rsidR="00833E24" w:rsidRPr="00833E24" w:rsidRDefault="00833E24" w:rsidP="00833E24">
      <w:pPr>
        <w:pStyle w:val="Textoindependiente"/>
        <w:spacing w:before="3"/>
        <w:rPr>
          <w:sz w:val="21"/>
          <w:lang w:val="es-ES"/>
        </w:rPr>
      </w:pPr>
    </w:p>
    <w:p w14:paraId="2D9C53F8" w14:textId="77777777" w:rsidR="00833E24" w:rsidRPr="00833E24" w:rsidRDefault="00833E24" w:rsidP="000956B7">
      <w:pPr>
        <w:pStyle w:val="Prrafodelista"/>
        <w:numPr>
          <w:ilvl w:val="0"/>
          <w:numId w:val="25"/>
        </w:numPr>
      </w:pPr>
      <w:r w:rsidRPr="00833E24">
        <w:rPr>
          <w:w w:val="110"/>
        </w:rPr>
        <w:t>El</w:t>
      </w:r>
      <w:r w:rsidRPr="00833E24">
        <w:rPr>
          <w:spacing w:val="8"/>
          <w:w w:val="110"/>
        </w:rPr>
        <w:t xml:space="preserve"> </w:t>
      </w:r>
      <w:r w:rsidRPr="00833E24">
        <w:rPr>
          <w:w w:val="110"/>
        </w:rPr>
        <w:t>registro</w:t>
      </w:r>
      <w:r w:rsidRPr="00833E24">
        <w:rPr>
          <w:spacing w:val="9"/>
          <w:w w:val="110"/>
        </w:rPr>
        <w:t xml:space="preserve"> </w:t>
      </w:r>
      <w:r w:rsidRPr="00833E24">
        <w:rPr>
          <w:w w:val="110"/>
        </w:rPr>
        <w:t>de</w:t>
      </w:r>
      <w:r w:rsidRPr="00833E24">
        <w:rPr>
          <w:spacing w:val="9"/>
          <w:w w:val="110"/>
        </w:rPr>
        <w:t xml:space="preserve"> </w:t>
      </w:r>
      <w:r w:rsidRPr="00833E24">
        <w:rPr>
          <w:w w:val="110"/>
        </w:rPr>
        <w:t>matrícula</w:t>
      </w:r>
      <w:r w:rsidRPr="00833E24">
        <w:rPr>
          <w:spacing w:val="9"/>
          <w:w w:val="110"/>
        </w:rPr>
        <w:t xml:space="preserve"> </w:t>
      </w:r>
      <w:r w:rsidRPr="00833E24">
        <w:rPr>
          <w:w w:val="110"/>
        </w:rPr>
        <w:t>realizado</w:t>
      </w:r>
      <w:r w:rsidRPr="00833E24">
        <w:rPr>
          <w:spacing w:val="9"/>
          <w:w w:val="110"/>
        </w:rPr>
        <w:t xml:space="preserve"> </w:t>
      </w:r>
      <w:r w:rsidRPr="00833E24">
        <w:rPr>
          <w:w w:val="110"/>
        </w:rPr>
        <w:t>por</w:t>
      </w:r>
      <w:r w:rsidRPr="00833E24">
        <w:rPr>
          <w:spacing w:val="9"/>
          <w:w w:val="110"/>
        </w:rPr>
        <w:t xml:space="preserve"> </w:t>
      </w:r>
      <w:r w:rsidRPr="00833E24">
        <w:rPr>
          <w:w w:val="110"/>
        </w:rPr>
        <w:t>usted</w:t>
      </w:r>
      <w:r w:rsidRPr="00833E24">
        <w:rPr>
          <w:spacing w:val="9"/>
          <w:w w:val="110"/>
        </w:rPr>
        <w:t xml:space="preserve"> </w:t>
      </w:r>
      <w:r w:rsidRPr="00833E24">
        <w:rPr>
          <w:w w:val="110"/>
        </w:rPr>
        <w:t>a</w:t>
      </w:r>
      <w:r w:rsidRPr="00833E24">
        <w:rPr>
          <w:spacing w:val="9"/>
          <w:w w:val="110"/>
        </w:rPr>
        <w:t xml:space="preserve"> </w:t>
      </w:r>
      <w:r w:rsidRPr="00833E24">
        <w:rPr>
          <w:w w:val="110"/>
        </w:rPr>
        <w:t>través</w:t>
      </w:r>
      <w:r w:rsidRPr="00833E24">
        <w:rPr>
          <w:spacing w:val="9"/>
          <w:w w:val="110"/>
        </w:rPr>
        <w:t xml:space="preserve"> </w:t>
      </w:r>
      <w:r w:rsidRPr="00833E24">
        <w:rPr>
          <w:w w:val="110"/>
        </w:rPr>
        <w:t>de</w:t>
      </w:r>
      <w:r w:rsidRPr="00833E24">
        <w:rPr>
          <w:spacing w:val="9"/>
          <w:w w:val="110"/>
        </w:rPr>
        <w:t xml:space="preserve"> </w:t>
      </w:r>
      <w:r w:rsidRPr="00833E24">
        <w:rPr>
          <w:w w:val="110"/>
        </w:rPr>
        <w:t>la</w:t>
      </w:r>
      <w:r w:rsidRPr="00833E24">
        <w:rPr>
          <w:spacing w:val="9"/>
          <w:w w:val="110"/>
        </w:rPr>
        <w:t xml:space="preserve"> </w:t>
      </w:r>
      <w:r w:rsidRPr="00833E24">
        <w:rPr>
          <w:w w:val="110"/>
        </w:rPr>
        <w:t>plataforma</w:t>
      </w:r>
      <w:r w:rsidRPr="00833E24">
        <w:rPr>
          <w:spacing w:val="9"/>
          <w:w w:val="110"/>
        </w:rPr>
        <w:t xml:space="preserve"> </w:t>
      </w:r>
      <w:r w:rsidRPr="00833E24">
        <w:rPr>
          <w:w w:val="110"/>
        </w:rPr>
        <w:t>virtual</w:t>
      </w:r>
      <w:r w:rsidRPr="00833E24">
        <w:rPr>
          <w:spacing w:val="8"/>
          <w:w w:val="110"/>
        </w:rPr>
        <w:t xml:space="preserve"> </w:t>
      </w:r>
      <w:r w:rsidRPr="00833E24">
        <w:rPr>
          <w:w w:val="110"/>
        </w:rPr>
        <w:t>fue:</w:t>
      </w:r>
      <w:r w:rsidRPr="00833E24">
        <w:rPr>
          <w:spacing w:val="9"/>
          <w:w w:val="110"/>
        </w:rPr>
        <w:t xml:space="preserve"> </w:t>
      </w:r>
      <w:r w:rsidRPr="00833E24">
        <w:rPr>
          <w:color w:val="D92F25"/>
          <w:w w:val="110"/>
        </w:rPr>
        <w:t>*</w:t>
      </w:r>
    </w:p>
    <w:p w14:paraId="614E223D" w14:textId="77777777" w:rsidR="00833E24" w:rsidRPr="00833E24" w:rsidRDefault="00833E24" w:rsidP="00833E24">
      <w:pPr>
        <w:pStyle w:val="Textoindependiente"/>
        <w:spacing w:before="1"/>
        <w:rPr>
          <w:sz w:val="23"/>
          <w:lang w:val="es-ES"/>
        </w:rPr>
      </w:pPr>
    </w:p>
    <w:p w14:paraId="0D847380" w14:textId="77777777" w:rsidR="00833E24" w:rsidRPr="00833E24" w:rsidRDefault="00833E24" w:rsidP="00833E24">
      <w:pPr>
        <w:spacing w:before="1"/>
        <w:ind w:left="739"/>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2D4FBA36" w14:textId="77777777" w:rsidR="00833E24" w:rsidRPr="00833E24" w:rsidRDefault="00833E24" w:rsidP="00833E24">
      <w:pPr>
        <w:pStyle w:val="Textoindependiente"/>
        <w:spacing w:before="5"/>
        <w:rPr>
          <w:rFonts w:ascii="Gill Sans MT"/>
          <w:i/>
          <w:sz w:val="31"/>
          <w:lang w:val="es-ES"/>
        </w:rPr>
      </w:pPr>
    </w:p>
    <w:p w14:paraId="66A772BF" w14:textId="4D6DEA5E" w:rsidR="00833E24" w:rsidRPr="00833E24" w:rsidRDefault="00833E24" w:rsidP="00833E24">
      <w:pPr>
        <w:spacing w:line="444" w:lineRule="auto"/>
        <w:ind w:left="1351" w:right="6857"/>
        <w:rPr>
          <w:rFonts w:ascii="Gill Sans MT"/>
          <w:sz w:val="21"/>
          <w:lang w:val="es-ES"/>
        </w:rPr>
      </w:pPr>
      <w:r>
        <w:rPr>
          <w:rFonts w:ascii="Calibri"/>
          <w:noProof/>
        </w:rPr>
        <mc:AlternateContent>
          <mc:Choice Requires="wps">
            <w:drawing>
              <wp:anchor distT="0" distB="0" distL="114300" distR="114300" simplePos="0" relativeHeight="251707481" behindDoc="0" locked="0" layoutInCell="1" allowOverlap="1" wp14:anchorId="7A5FEBD2" wp14:editId="6DFE3CC3">
                <wp:simplePos x="0" y="0"/>
                <wp:positionH relativeFrom="page">
                  <wp:posOffset>1220470</wp:posOffset>
                </wp:positionH>
                <wp:positionV relativeFrom="paragraph">
                  <wp:posOffset>-13970</wp:posOffset>
                </wp:positionV>
                <wp:extent cx="285750" cy="161925"/>
                <wp:effectExtent l="10795" t="8890" r="8255" b="10160"/>
                <wp:wrapNone/>
                <wp:docPr id="342" name="Forma libre: forma 3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5 -22"/>
                            <a:gd name="T3" fmla="*/ 105 h 255"/>
                            <a:gd name="T4" fmla="+- 0 1939 1922"/>
                            <a:gd name="T5" fmla="*/ T4 w 450"/>
                            <a:gd name="T6" fmla="+- 0 41 -22"/>
                            <a:gd name="T7" fmla="*/ 41 h 255"/>
                            <a:gd name="T8" fmla="+- 0 1960 1922"/>
                            <a:gd name="T9" fmla="*/ T8 w 450"/>
                            <a:gd name="T10" fmla="+- 0 15 -22"/>
                            <a:gd name="T11" fmla="*/ 15 h 255"/>
                            <a:gd name="T12" fmla="+- 0 1966 1922"/>
                            <a:gd name="T13" fmla="*/ T12 w 450"/>
                            <a:gd name="T14" fmla="+- 0 9 -22"/>
                            <a:gd name="T15" fmla="*/ 9 h 255"/>
                            <a:gd name="T16" fmla="+- 0 2001 1922"/>
                            <a:gd name="T17" fmla="*/ T16 w 450"/>
                            <a:gd name="T18" fmla="+- 0 -13 -22"/>
                            <a:gd name="T19" fmla="*/ -13 h 255"/>
                            <a:gd name="T20" fmla="+- 0 2009 1922"/>
                            <a:gd name="T21" fmla="*/ T20 w 450"/>
                            <a:gd name="T22" fmla="+- 0 -16 -22"/>
                            <a:gd name="T23" fmla="*/ -16 h 255"/>
                            <a:gd name="T24" fmla="+- 0 2017 1922"/>
                            <a:gd name="T25" fmla="*/ T24 w 450"/>
                            <a:gd name="T26" fmla="+- 0 -18 -22"/>
                            <a:gd name="T27" fmla="*/ -18 h 255"/>
                            <a:gd name="T28" fmla="+- 0 2025 1922"/>
                            <a:gd name="T29" fmla="*/ T28 w 450"/>
                            <a:gd name="T30" fmla="+- 0 -20 -22"/>
                            <a:gd name="T31" fmla="*/ -20 h 255"/>
                            <a:gd name="T32" fmla="+- 0 2033 1922"/>
                            <a:gd name="T33" fmla="*/ T32 w 450"/>
                            <a:gd name="T34" fmla="+- 0 -22 -22"/>
                            <a:gd name="T35" fmla="*/ -22 h 255"/>
                            <a:gd name="T36" fmla="+- 0 2042 1922"/>
                            <a:gd name="T37" fmla="*/ T36 w 450"/>
                            <a:gd name="T38" fmla="+- 0 -22 -22"/>
                            <a:gd name="T39" fmla="*/ -22 h 255"/>
                            <a:gd name="T40" fmla="+- 0 2050 1922"/>
                            <a:gd name="T41" fmla="*/ T40 w 450"/>
                            <a:gd name="T42" fmla="+- 0 -22 -22"/>
                            <a:gd name="T43" fmla="*/ -22 h 255"/>
                            <a:gd name="T44" fmla="+- 0 2245 1922"/>
                            <a:gd name="T45" fmla="*/ T44 w 450"/>
                            <a:gd name="T46" fmla="+- 0 -22 -22"/>
                            <a:gd name="T47" fmla="*/ -22 h 255"/>
                            <a:gd name="T48" fmla="+- 0 2253 1922"/>
                            <a:gd name="T49" fmla="*/ T48 w 450"/>
                            <a:gd name="T50" fmla="+- 0 -22 -22"/>
                            <a:gd name="T51" fmla="*/ -22 h 255"/>
                            <a:gd name="T52" fmla="+- 0 2262 1922"/>
                            <a:gd name="T53" fmla="*/ T52 w 450"/>
                            <a:gd name="T54" fmla="+- 0 -22 -22"/>
                            <a:gd name="T55" fmla="*/ -22 h 255"/>
                            <a:gd name="T56" fmla="+- 0 2270 1922"/>
                            <a:gd name="T57" fmla="*/ T56 w 450"/>
                            <a:gd name="T58" fmla="+- 0 -20 -22"/>
                            <a:gd name="T59" fmla="*/ -20 h 255"/>
                            <a:gd name="T60" fmla="+- 0 2278 1922"/>
                            <a:gd name="T61" fmla="*/ T60 w 450"/>
                            <a:gd name="T62" fmla="+- 0 -18 -22"/>
                            <a:gd name="T63" fmla="*/ -18 h 255"/>
                            <a:gd name="T64" fmla="+- 0 2286 1922"/>
                            <a:gd name="T65" fmla="*/ T64 w 450"/>
                            <a:gd name="T66" fmla="+- 0 -16 -22"/>
                            <a:gd name="T67" fmla="*/ -16 h 255"/>
                            <a:gd name="T68" fmla="+- 0 2294 1922"/>
                            <a:gd name="T69" fmla="*/ T68 w 450"/>
                            <a:gd name="T70" fmla="+- 0 -13 -22"/>
                            <a:gd name="T71" fmla="*/ -13 h 255"/>
                            <a:gd name="T72" fmla="+- 0 2302 1922"/>
                            <a:gd name="T73" fmla="*/ T72 w 450"/>
                            <a:gd name="T74" fmla="+- 0 -9 -22"/>
                            <a:gd name="T75" fmla="*/ -9 h 255"/>
                            <a:gd name="T76" fmla="+- 0 2309 1922"/>
                            <a:gd name="T77" fmla="*/ T76 w 450"/>
                            <a:gd name="T78" fmla="+- 0 -6 -22"/>
                            <a:gd name="T79" fmla="*/ -6 h 255"/>
                            <a:gd name="T80" fmla="+- 0 2316 1922"/>
                            <a:gd name="T81" fmla="*/ T80 w 450"/>
                            <a:gd name="T82" fmla="+- 0 -1 -22"/>
                            <a:gd name="T83" fmla="*/ -1 h 255"/>
                            <a:gd name="T84" fmla="+- 0 2323 1922"/>
                            <a:gd name="T85" fmla="*/ T84 w 450"/>
                            <a:gd name="T86" fmla="+- 0 4 -22"/>
                            <a:gd name="T87" fmla="*/ 4 h 255"/>
                            <a:gd name="T88" fmla="+- 0 2329 1922"/>
                            <a:gd name="T89" fmla="*/ T88 w 450"/>
                            <a:gd name="T90" fmla="+- 0 9 -22"/>
                            <a:gd name="T91" fmla="*/ 9 h 255"/>
                            <a:gd name="T92" fmla="+- 0 2335 1922"/>
                            <a:gd name="T93" fmla="*/ T92 w 450"/>
                            <a:gd name="T94" fmla="+- 0 15 -22"/>
                            <a:gd name="T95" fmla="*/ 15 h 255"/>
                            <a:gd name="T96" fmla="+- 0 2341 1922"/>
                            <a:gd name="T97" fmla="*/ T96 w 450"/>
                            <a:gd name="T98" fmla="+- 0 21 -22"/>
                            <a:gd name="T99" fmla="*/ 21 h 255"/>
                            <a:gd name="T100" fmla="+- 0 2370 1922"/>
                            <a:gd name="T101" fmla="*/ T100 w 450"/>
                            <a:gd name="T102" fmla="+- 0 80 -22"/>
                            <a:gd name="T103" fmla="*/ 80 h 255"/>
                            <a:gd name="T104" fmla="+- 0 2372 1922"/>
                            <a:gd name="T105" fmla="*/ T104 w 450"/>
                            <a:gd name="T106" fmla="+- 0 88 -22"/>
                            <a:gd name="T107" fmla="*/ 88 h 255"/>
                            <a:gd name="T108" fmla="+- 0 2372 1922"/>
                            <a:gd name="T109" fmla="*/ T108 w 450"/>
                            <a:gd name="T110" fmla="+- 0 97 -22"/>
                            <a:gd name="T111" fmla="*/ 97 h 255"/>
                            <a:gd name="T112" fmla="+- 0 2372 1922"/>
                            <a:gd name="T113" fmla="*/ T112 w 450"/>
                            <a:gd name="T114" fmla="+- 0 105 -22"/>
                            <a:gd name="T115" fmla="*/ 105 h 255"/>
                            <a:gd name="T116" fmla="+- 0 2372 1922"/>
                            <a:gd name="T117" fmla="*/ T116 w 450"/>
                            <a:gd name="T118" fmla="+- 0 114 -22"/>
                            <a:gd name="T119" fmla="*/ 114 h 255"/>
                            <a:gd name="T120" fmla="+- 0 2372 1922"/>
                            <a:gd name="T121" fmla="*/ T120 w 450"/>
                            <a:gd name="T122" fmla="+- 0 122 -22"/>
                            <a:gd name="T123" fmla="*/ 122 h 255"/>
                            <a:gd name="T124" fmla="+- 0 2370 1922"/>
                            <a:gd name="T125" fmla="*/ T124 w 450"/>
                            <a:gd name="T126" fmla="+- 0 130 -22"/>
                            <a:gd name="T127" fmla="*/ 130 h 255"/>
                            <a:gd name="T128" fmla="+- 0 2368 1922"/>
                            <a:gd name="T129" fmla="*/ T128 w 450"/>
                            <a:gd name="T130" fmla="+- 0 138 -22"/>
                            <a:gd name="T131" fmla="*/ 138 h 255"/>
                            <a:gd name="T132" fmla="+- 0 2366 1922"/>
                            <a:gd name="T133" fmla="*/ T132 w 450"/>
                            <a:gd name="T134" fmla="+- 0 146 -22"/>
                            <a:gd name="T135" fmla="*/ 146 h 255"/>
                            <a:gd name="T136" fmla="+- 0 2363 1922"/>
                            <a:gd name="T137" fmla="*/ T136 w 450"/>
                            <a:gd name="T138" fmla="+- 0 154 -22"/>
                            <a:gd name="T139" fmla="*/ 154 h 255"/>
                            <a:gd name="T140" fmla="+- 0 2360 1922"/>
                            <a:gd name="T141" fmla="*/ T140 w 450"/>
                            <a:gd name="T142" fmla="+- 0 162 -22"/>
                            <a:gd name="T143" fmla="*/ 162 h 255"/>
                            <a:gd name="T144" fmla="+- 0 2316 1922"/>
                            <a:gd name="T145" fmla="*/ T144 w 450"/>
                            <a:gd name="T146" fmla="+- 0 211 -22"/>
                            <a:gd name="T147" fmla="*/ 211 h 255"/>
                            <a:gd name="T148" fmla="+- 0 2294 1922"/>
                            <a:gd name="T149" fmla="*/ T148 w 450"/>
                            <a:gd name="T150" fmla="+- 0 223 -22"/>
                            <a:gd name="T151" fmla="*/ 223 h 255"/>
                            <a:gd name="T152" fmla="+- 0 2286 1922"/>
                            <a:gd name="T153" fmla="*/ T152 w 450"/>
                            <a:gd name="T154" fmla="+- 0 226 -22"/>
                            <a:gd name="T155" fmla="*/ 226 h 255"/>
                            <a:gd name="T156" fmla="+- 0 2278 1922"/>
                            <a:gd name="T157" fmla="*/ T156 w 450"/>
                            <a:gd name="T158" fmla="+- 0 229 -22"/>
                            <a:gd name="T159" fmla="*/ 229 h 255"/>
                            <a:gd name="T160" fmla="+- 0 2270 1922"/>
                            <a:gd name="T161" fmla="*/ T160 w 450"/>
                            <a:gd name="T162" fmla="+- 0 230 -22"/>
                            <a:gd name="T163" fmla="*/ 230 h 255"/>
                            <a:gd name="T164" fmla="+- 0 2262 1922"/>
                            <a:gd name="T165" fmla="*/ T164 w 450"/>
                            <a:gd name="T166" fmla="+- 0 232 -22"/>
                            <a:gd name="T167" fmla="*/ 232 h 255"/>
                            <a:gd name="T168" fmla="+- 0 2253 1922"/>
                            <a:gd name="T169" fmla="*/ T168 w 450"/>
                            <a:gd name="T170" fmla="+- 0 233 -22"/>
                            <a:gd name="T171" fmla="*/ 233 h 255"/>
                            <a:gd name="T172" fmla="+- 0 2245 1922"/>
                            <a:gd name="T173" fmla="*/ T172 w 450"/>
                            <a:gd name="T174" fmla="+- 0 233 -22"/>
                            <a:gd name="T175" fmla="*/ 233 h 255"/>
                            <a:gd name="T176" fmla="+- 0 2050 1922"/>
                            <a:gd name="T177" fmla="*/ T176 w 450"/>
                            <a:gd name="T178" fmla="+- 0 233 -22"/>
                            <a:gd name="T179" fmla="*/ 233 h 255"/>
                            <a:gd name="T180" fmla="+- 0 2042 1922"/>
                            <a:gd name="T181" fmla="*/ T180 w 450"/>
                            <a:gd name="T182" fmla="+- 0 233 -22"/>
                            <a:gd name="T183" fmla="*/ 233 h 255"/>
                            <a:gd name="T184" fmla="+- 0 2033 1922"/>
                            <a:gd name="T185" fmla="*/ T184 w 450"/>
                            <a:gd name="T186" fmla="+- 0 232 -22"/>
                            <a:gd name="T187" fmla="*/ 232 h 255"/>
                            <a:gd name="T188" fmla="+- 0 2025 1922"/>
                            <a:gd name="T189" fmla="*/ T188 w 450"/>
                            <a:gd name="T190" fmla="+- 0 230 -22"/>
                            <a:gd name="T191" fmla="*/ 230 h 255"/>
                            <a:gd name="T192" fmla="+- 0 2017 1922"/>
                            <a:gd name="T193" fmla="*/ T192 w 450"/>
                            <a:gd name="T194" fmla="+- 0 229 -22"/>
                            <a:gd name="T195" fmla="*/ 229 h 255"/>
                            <a:gd name="T196" fmla="+- 0 2009 1922"/>
                            <a:gd name="T197" fmla="*/ T196 w 450"/>
                            <a:gd name="T198" fmla="+- 0 226 -22"/>
                            <a:gd name="T199" fmla="*/ 226 h 255"/>
                            <a:gd name="T200" fmla="+- 0 2001 1922"/>
                            <a:gd name="T201" fmla="*/ T200 w 450"/>
                            <a:gd name="T202" fmla="+- 0 223 -22"/>
                            <a:gd name="T203" fmla="*/ 223 h 255"/>
                            <a:gd name="T204" fmla="+- 0 1993 1922"/>
                            <a:gd name="T205" fmla="*/ T204 w 450"/>
                            <a:gd name="T206" fmla="+- 0 220 -22"/>
                            <a:gd name="T207" fmla="*/ 220 h 255"/>
                            <a:gd name="T208" fmla="+- 0 1944 1922"/>
                            <a:gd name="T209" fmla="*/ T208 w 450"/>
                            <a:gd name="T210" fmla="+- 0 176 -22"/>
                            <a:gd name="T211" fmla="*/ 176 h 255"/>
                            <a:gd name="T212" fmla="+- 0 1932 1922"/>
                            <a:gd name="T213" fmla="*/ T212 w 450"/>
                            <a:gd name="T214" fmla="+- 0 154 -22"/>
                            <a:gd name="T215" fmla="*/ 154 h 255"/>
                            <a:gd name="T216" fmla="+- 0 1929 1922"/>
                            <a:gd name="T217" fmla="*/ T216 w 450"/>
                            <a:gd name="T218" fmla="+- 0 146 -22"/>
                            <a:gd name="T219" fmla="*/ 146 h 255"/>
                            <a:gd name="T220" fmla="+- 0 1927 1922"/>
                            <a:gd name="T221" fmla="*/ T220 w 450"/>
                            <a:gd name="T222" fmla="+- 0 138 -22"/>
                            <a:gd name="T223" fmla="*/ 138 h 255"/>
                            <a:gd name="T224" fmla="+- 0 1925 1922"/>
                            <a:gd name="T225" fmla="*/ T224 w 450"/>
                            <a:gd name="T226" fmla="+- 0 130 -22"/>
                            <a:gd name="T227" fmla="*/ 130 h 255"/>
                            <a:gd name="T228" fmla="+- 0 1923 1922"/>
                            <a:gd name="T229" fmla="*/ T228 w 450"/>
                            <a:gd name="T230" fmla="+- 0 122 -22"/>
                            <a:gd name="T231" fmla="*/ 122 h 255"/>
                            <a:gd name="T232" fmla="+- 0 1922 1922"/>
                            <a:gd name="T233" fmla="*/ T232 w 450"/>
                            <a:gd name="T234" fmla="+- 0 114 -22"/>
                            <a:gd name="T235" fmla="*/ 114 h 255"/>
                            <a:gd name="T236" fmla="+- 0 1922 1922"/>
                            <a:gd name="T237" fmla="*/ T236 w 450"/>
                            <a:gd name="T238" fmla="+- 0 105 -22"/>
                            <a:gd name="T239"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450" h="255">
                              <a:moveTo>
                                <a:pt x="0" y="127"/>
                              </a:moveTo>
                              <a:lnTo>
                                <a:pt x="17" y="6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387" y="16"/>
                              </a:lnTo>
                              <a:lnTo>
                                <a:pt x="394" y="21"/>
                              </a:lnTo>
                              <a:lnTo>
                                <a:pt x="401" y="26"/>
                              </a:lnTo>
                              <a:lnTo>
                                <a:pt x="407" y="31"/>
                              </a:lnTo>
                              <a:lnTo>
                                <a:pt x="413" y="37"/>
                              </a:lnTo>
                              <a:lnTo>
                                <a:pt x="419" y="43"/>
                              </a:lnTo>
                              <a:lnTo>
                                <a:pt x="448" y="102"/>
                              </a:lnTo>
                              <a:lnTo>
                                <a:pt x="450" y="110"/>
                              </a:lnTo>
                              <a:lnTo>
                                <a:pt x="450" y="119"/>
                              </a:lnTo>
                              <a:lnTo>
                                <a:pt x="450" y="127"/>
                              </a:lnTo>
                              <a:lnTo>
                                <a:pt x="450" y="136"/>
                              </a:lnTo>
                              <a:lnTo>
                                <a:pt x="450" y="144"/>
                              </a:lnTo>
                              <a:lnTo>
                                <a:pt x="448" y="152"/>
                              </a:lnTo>
                              <a:lnTo>
                                <a:pt x="446" y="160"/>
                              </a:lnTo>
                              <a:lnTo>
                                <a:pt x="444" y="168"/>
                              </a:lnTo>
                              <a:lnTo>
                                <a:pt x="441" y="176"/>
                              </a:lnTo>
                              <a:lnTo>
                                <a:pt x="438" y="184"/>
                              </a:lnTo>
                              <a:lnTo>
                                <a:pt x="394" y="233"/>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3DCA13D" id="Forma libre: forma 342" o:spid="_x0000_s1026" style="position:absolute;margin-left:96.1pt;margin-top:-1.1pt;width:22.5pt;height:12.75pt;z-index:25170748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" path="m,127l17,63,38,37r6,-6l79,9,87,6,95,4r8,-2l111,r9,l128,,323,r8,l340,r8,2l356,4r8,2l372,9r8,4l387,16r7,5l401,26r6,5l413,37r6,6l448,102r2,8l450,119r,8l450,136r,8l448,152r-2,8l444,168r-3,8l438,184r-44,49l372,245r-8,3l356,251r-8,1l340,254r-9,1l323,255r-195,l120,255r-9,-1l103,252r-8,-1l87,248r-8,-3l71,242,22,198,10,176,7,168,5,160,3,152,1,144,,136r,-9xe" filled="f" strokecolor="#99a0a6">
                <v:path arrowok="t" o:connecttype="custom" o:connectlocs="0,66675;10795,26035;24130,9525;27940,5715;50165,-8255;55245,-10160;60325,-11430;65405,-12700;70485,-13970;76200,-13970;81280,-13970;205105,-13970;210185,-13970;215900,-13970;220980,-12700;226060,-11430;231140,-10160;236220,-8255;241300,-5715;245745,-3810;250190,-635;254635,2540;258445,5715;262255,9525;266065,13335;284480,50800;285750,55880;285750,61595;285750,66675;285750,72390;285750,77470;284480,82550;283210,87630;281940,92710;280035,97790;278130,102870;250190,133985;236220,141605;231140,143510;226060,145415;220980,146050;215900,147320;210185,147955;205105,147955;81280,147955;76200,147955;70485,147320;65405,146050;60325,145415;55245,143510;50165,141605;45085,139700;13970,111760;6350,97790;4445,92710;3175,87630;1905,82550;635,77470;0,72390;0,66675" o:connectangles="0,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08505" behindDoc="0" locked="0" layoutInCell="1" allowOverlap="1" wp14:anchorId="4CE6D910" wp14:editId="7DC7DE7F">
                <wp:simplePos x="0" y="0"/>
                <wp:positionH relativeFrom="page">
                  <wp:posOffset>1220470</wp:posOffset>
                </wp:positionH>
                <wp:positionV relativeFrom="paragraph">
                  <wp:posOffset>271780</wp:posOffset>
                </wp:positionV>
                <wp:extent cx="285750" cy="161925"/>
                <wp:effectExtent l="10795" t="8890" r="8255" b="10160"/>
                <wp:wrapNone/>
                <wp:docPr id="341" name="Forma libre: forma 3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5 428"/>
                            <a:gd name="T3" fmla="*/ 555 h 255"/>
                            <a:gd name="T4" fmla="+- 0 1932 1922"/>
                            <a:gd name="T5" fmla="*/ T4 w 450"/>
                            <a:gd name="T6" fmla="+- 0 506 428"/>
                            <a:gd name="T7" fmla="*/ 506 h 255"/>
                            <a:gd name="T8" fmla="+- 0 1935 1922"/>
                            <a:gd name="T9" fmla="*/ T8 w 450"/>
                            <a:gd name="T10" fmla="+- 0 499 428"/>
                            <a:gd name="T11" fmla="*/ 499 h 255"/>
                            <a:gd name="T12" fmla="+- 0 1960 1922"/>
                            <a:gd name="T13" fmla="*/ T12 w 450"/>
                            <a:gd name="T14" fmla="+- 0 465 428"/>
                            <a:gd name="T15" fmla="*/ 465 h 255"/>
                            <a:gd name="T16" fmla="+- 0 1966 1922"/>
                            <a:gd name="T17" fmla="*/ T16 w 450"/>
                            <a:gd name="T18" fmla="+- 0 459 428"/>
                            <a:gd name="T19" fmla="*/ 459 h 255"/>
                            <a:gd name="T20" fmla="+- 0 2025 1922"/>
                            <a:gd name="T21" fmla="*/ T20 w 450"/>
                            <a:gd name="T22" fmla="+- 0 430 428"/>
                            <a:gd name="T23" fmla="*/ 430 h 255"/>
                            <a:gd name="T24" fmla="+- 0 2033 1922"/>
                            <a:gd name="T25" fmla="*/ T24 w 450"/>
                            <a:gd name="T26" fmla="+- 0 428 428"/>
                            <a:gd name="T27" fmla="*/ 428 h 255"/>
                            <a:gd name="T28" fmla="+- 0 2042 1922"/>
                            <a:gd name="T29" fmla="*/ T28 w 450"/>
                            <a:gd name="T30" fmla="+- 0 428 428"/>
                            <a:gd name="T31" fmla="*/ 428 h 255"/>
                            <a:gd name="T32" fmla="+- 0 2050 1922"/>
                            <a:gd name="T33" fmla="*/ T32 w 450"/>
                            <a:gd name="T34" fmla="+- 0 428 428"/>
                            <a:gd name="T35" fmla="*/ 428 h 255"/>
                            <a:gd name="T36" fmla="+- 0 2245 1922"/>
                            <a:gd name="T37" fmla="*/ T36 w 450"/>
                            <a:gd name="T38" fmla="+- 0 428 428"/>
                            <a:gd name="T39" fmla="*/ 428 h 255"/>
                            <a:gd name="T40" fmla="+- 0 2253 1922"/>
                            <a:gd name="T41" fmla="*/ T40 w 450"/>
                            <a:gd name="T42" fmla="+- 0 428 428"/>
                            <a:gd name="T43" fmla="*/ 428 h 255"/>
                            <a:gd name="T44" fmla="+- 0 2262 1922"/>
                            <a:gd name="T45" fmla="*/ T44 w 450"/>
                            <a:gd name="T46" fmla="+- 0 428 428"/>
                            <a:gd name="T47" fmla="*/ 428 h 255"/>
                            <a:gd name="T48" fmla="+- 0 2323 1922"/>
                            <a:gd name="T49" fmla="*/ T48 w 450"/>
                            <a:gd name="T50" fmla="+- 0 454 428"/>
                            <a:gd name="T51" fmla="*/ 454 h 255"/>
                            <a:gd name="T52" fmla="+- 0 2335 1922"/>
                            <a:gd name="T53" fmla="*/ T52 w 450"/>
                            <a:gd name="T54" fmla="+- 0 465 428"/>
                            <a:gd name="T55" fmla="*/ 465 h 255"/>
                            <a:gd name="T56" fmla="+- 0 2341 1922"/>
                            <a:gd name="T57" fmla="*/ T56 w 450"/>
                            <a:gd name="T58" fmla="+- 0 471 428"/>
                            <a:gd name="T59" fmla="*/ 471 h 255"/>
                            <a:gd name="T60" fmla="+- 0 2363 1922"/>
                            <a:gd name="T61" fmla="*/ T60 w 450"/>
                            <a:gd name="T62" fmla="+- 0 506 428"/>
                            <a:gd name="T63" fmla="*/ 506 h 255"/>
                            <a:gd name="T64" fmla="+- 0 2366 1922"/>
                            <a:gd name="T65" fmla="*/ T64 w 450"/>
                            <a:gd name="T66" fmla="+- 0 514 428"/>
                            <a:gd name="T67" fmla="*/ 514 h 255"/>
                            <a:gd name="T68" fmla="+- 0 2368 1922"/>
                            <a:gd name="T69" fmla="*/ T68 w 450"/>
                            <a:gd name="T70" fmla="+- 0 522 428"/>
                            <a:gd name="T71" fmla="*/ 522 h 255"/>
                            <a:gd name="T72" fmla="+- 0 2370 1922"/>
                            <a:gd name="T73" fmla="*/ T72 w 450"/>
                            <a:gd name="T74" fmla="+- 0 530 428"/>
                            <a:gd name="T75" fmla="*/ 530 h 255"/>
                            <a:gd name="T76" fmla="+- 0 2372 1922"/>
                            <a:gd name="T77" fmla="*/ T76 w 450"/>
                            <a:gd name="T78" fmla="+- 0 538 428"/>
                            <a:gd name="T79" fmla="*/ 538 h 255"/>
                            <a:gd name="T80" fmla="+- 0 2372 1922"/>
                            <a:gd name="T81" fmla="*/ T80 w 450"/>
                            <a:gd name="T82" fmla="+- 0 547 428"/>
                            <a:gd name="T83" fmla="*/ 547 h 255"/>
                            <a:gd name="T84" fmla="+- 0 2372 1922"/>
                            <a:gd name="T85" fmla="*/ T84 w 450"/>
                            <a:gd name="T86" fmla="+- 0 555 428"/>
                            <a:gd name="T87" fmla="*/ 555 h 255"/>
                            <a:gd name="T88" fmla="+- 0 2372 1922"/>
                            <a:gd name="T89" fmla="*/ T88 w 450"/>
                            <a:gd name="T90" fmla="+- 0 563 428"/>
                            <a:gd name="T91" fmla="*/ 563 h 255"/>
                            <a:gd name="T92" fmla="+- 0 2372 1922"/>
                            <a:gd name="T93" fmla="*/ T92 w 450"/>
                            <a:gd name="T94" fmla="+- 0 572 428"/>
                            <a:gd name="T95" fmla="*/ 572 h 255"/>
                            <a:gd name="T96" fmla="+- 0 2370 1922"/>
                            <a:gd name="T97" fmla="*/ T96 w 450"/>
                            <a:gd name="T98" fmla="+- 0 580 428"/>
                            <a:gd name="T99" fmla="*/ 580 h 255"/>
                            <a:gd name="T100" fmla="+- 0 2368 1922"/>
                            <a:gd name="T101" fmla="*/ T100 w 450"/>
                            <a:gd name="T102" fmla="+- 0 588 428"/>
                            <a:gd name="T103" fmla="*/ 588 h 255"/>
                            <a:gd name="T104" fmla="+- 0 2335 1922"/>
                            <a:gd name="T105" fmla="*/ T104 w 450"/>
                            <a:gd name="T106" fmla="+- 0 645 428"/>
                            <a:gd name="T107" fmla="*/ 645 h 255"/>
                            <a:gd name="T108" fmla="+- 0 2316 1922"/>
                            <a:gd name="T109" fmla="*/ T108 w 450"/>
                            <a:gd name="T110" fmla="+- 0 661 428"/>
                            <a:gd name="T111" fmla="*/ 661 h 255"/>
                            <a:gd name="T112" fmla="+- 0 2309 1922"/>
                            <a:gd name="T113" fmla="*/ T112 w 450"/>
                            <a:gd name="T114" fmla="+- 0 666 428"/>
                            <a:gd name="T115" fmla="*/ 666 h 255"/>
                            <a:gd name="T116" fmla="+- 0 2245 1922"/>
                            <a:gd name="T117" fmla="*/ T116 w 450"/>
                            <a:gd name="T118" fmla="+- 0 683 428"/>
                            <a:gd name="T119" fmla="*/ 683 h 255"/>
                            <a:gd name="T120" fmla="+- 0 2050 1922"/>
                            <a:gd name="T121" fmla="*/ T120 w 450"/>
                            <a:gd name="T122" fmla="+- 0 683 428"/>
                            <a:gd name="T123" fmla="*/ 683 h 255"/>
                            <a:gd name="T124" fmla="+- 0 2042 1922"/>
                            <a:gd name="T125" fmla="*/ T124 w 450"/>
                            <a:gd name="T126" fmla="+- 0 683 428"/>
                            <a:gd name="T127" fmla="*/ 683 h 255"/>
                            <a:gd name="T128" fmla="+- 0 2033 1922"/>
                            <a:gd name="T129" fmla="*/ T128 w 450"/>
                            <a:gd name="T130" fmla="+- 0 682 428"/>
                            <a:gd name="T131" fmla="*/ 682 h 255"/>
                            <a:gd name="T132" fmla="+- 0 2025 1922"/>
                            <a:gd name="T133" fmla="*/ T132 w 450"/>
                            <a:gd name="T134" fmla="+- 0 680 428"/>
                            <a:gd name="T135" fmla="*/ 680 h 255"/>
                            <a:gd name="T136" fmla="+- 0 2017 1922"/>
                            <a:gd name="T137" fmla="*/ T136 w 450"/>
                            <a:gd name="T138" fmla="+- 0 679 428"/>
                            <a:gd name="T139" fmla="*/ 679 h 255"/>
                            <a:gd name="T140" fmla="+- 0 1979 1922"/>
                            <a:gd name="T141" fmla="*/ T140 w 450"/>
                            <a:gd name="T142" fmla="+- 0 661 428"/>
                            <a:gd name="T143" fmla="*/ 661 h 255"/>
                            <a:gd name="T144" fmla="+- 0 1972 1922"/>
                            <a:gd name="T145" fmla="*/ T144 w 450"/>
                            <a:gd name="T146" fmla="+- 0 656 428"/>
                            <a:gd name="T147" fmla="*/ 656 h 255"/>
                            <a:gd name="T148" fmla="+- 0 1932 1922"/>
                            <a:gd name="T149" fmla="*/ T148 w 450"/>
                            <a:gd name="T150" fmla="+- 0 604 428"/>
                            <a:gd name="T151" fmla="*/ 604 h 255"/>
                            <a:gd name="T152" fmla="+- 0 1925 1922"/>
                            <a:gd name="T153" fmla="*/ T152 w 450"/>
                            <a:gd name="T154" fmla="+- 0 580 428"/>
                            <a:gd name="T155" fmla="*/ 580 h 255"/>
                            <a:gd name="T156" fmla="+- 0 1923 1922"/>
                            <a:gd name="T157" fmla="*/ T156 w 450"/>
                            <a:gd name="T158" fmla="+- 0 572 428"/>
                            <a:gd name="T159" fmla="*/ 572 h 255"/>
                            <a:gd name="T160" fmla="+- 0 1922 1922"/>
                            <a:gd name="T161" fmla="*/ T160 w 450"/>
                            <a:gd name="T162" fmla="+- 0 563 428"/>
                            <a:gd name="T163" fmla="*/ 563 h 255"/>
                            <a:gd name="T164" fmla="+- 0 1922 1922"/>
                            <a:gd name="T165" fmla="*/ T164 w 450"/>
                            <a:gd name="T166" fmla="+- 0 555 428"/>
                            <a:gd name="T167"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50" h="255">
                              <a:moveTo>
                                <a:pt x="0" y="127"/>
                              </a:moveTo>
                              <a:lnTo>
                                <a:pt x="10" y="78"/>
                              </a:lnTo>
                              <a:lnTo>
                                <a:pt x="13" y="71"/>
                              </a:lnTo>
                              <a:lnTo>
                                <a:pt x="38" y="37"/>
                              </a:lnTo>
                              <a:lnTo>
                                <a:pt x="44" y="31"/>
                              </a:lnTo>
                              <a:lnTo>
                                <a:pt x="103" y="2"/>
                              </a:lnTo>
                              <a:lnTo>
                                <a:pt x="111" y="0"/>
                              </a:lnTo>
                              <a:lnTo>
                                <a:pt x="120" y="0"/>
                              </a:lnTo>
                              <a:lnTo>
                                <a:pt x="128" y="0"/>
                              </a:lnTo>
                              <a:lnTo>
                                <a:pt x="323" y="0"/>
                              </a:lnTo>
                              <a:lnTo>
                                <a:pt x="331" y="0"/>
                              </a:lnTo>
                              <a:lnTo>
                                <a:pt x="340" y="0"/>
                              </a:lnTo>
                              <a:lnTo>
                                <a:pt x="401" y="26"/>
                              </a:lnTo>
                              <a:lnTo>
                                <a:pt x="413" y="37"/>
                              </a:lnTo>
                              <a:lnTo>
                                <a:pt x="419" y="43"/>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13" y="217"/>
                              </a:lnTo>
                              <a:lnTo>
                                <a:pt x="394" y="233"/>
                              </a:lnTo>
                              <a:lnTo>
                                <a:pt x="387" y="238"/>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62D3436" id="Forma libre: forma 341" o:spid="_x0000_s1026" style="position:absolute;margin-left:96.1pt;margin-top:21.4pt;width:22.5pt;height:12.75pt;z-index:25170850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" path="m,127l10,78r3,-7l38,37r6,-6l103,2,111,r9,l128,,323,r8,l340,r61,26l413,37r6,6l441,78r3,8l446,94r2,8l450,110r,9l450,127r,8l450,144r-2,8l446,160r-33,57l394,233r-7,5l323,255r-195,l120,255r-9,-1l103,252r-8,-1l57,233r-7,-5l10,176,3,152,1,144,,135r,-8xe" filled="f" strokecolor="#99a0a6">
                <v:path arrowok="t" o:connecttype="custom" o:connectlocs="0,352425;6350,321310;8255,316865;24130,295275;27940,291465;65405,273050;70485,271780;76200,271780;81280,271780;205105,271780;210185,271780;215900,271780;254635,288290;262255,295275;266065,299085;280035,321310;281940,326390;283210,331470;284480,336550;285750,341630;285750,347345;285750,352425;285750,357505;285750,363220;284480,368300;283210,373380;262255,409575;250190,419735;245745,422910;205105,433705;81280,433705;76200,433705;70485,433070;65405,431800;60325,431165;36195,419735;31750,416560;6350,383540;1905,368300;635,363220;0,357505;0,352425" o:connectangles="0,0,0,0,0,0,0,0,0,0,0,0,0,0,0,0,0,0,0,0,0,0,0,0,0,0,0,0,0,0,0,0,0,0,0,0,0,0,0,0,0,0"/>
                <w10:wrap anchorx="page"/>
              </v:shape>
            </w:pict>
          </mc:Fallback>
        </mc:AlternateContent>
      </w:r>
      <w:r>
        <w:rPr>
          <w:rFonts w:ascii="Calibri"/>
          <w:noProof/>
        </w:rPr>
        <mc:AlternateContent>
          <mc:Choice Requires="wps">
            <w:drawing>
              <wp:anchor distT="0" distB="0" distL="114300" distR="114300" simplePos="0" relativeHeight="251709529" behindDoc="0" locked="0" layoutInCell="1" allowOverlap="1" wp14:anchorId="4F222BBB" wp14:editId="69AEFB32">
                <wp:simplePos x="0" y="0"/>
                <wp:positionH relativeFrom="page">
                  <wp:posOffset>1220470</wp:posOffset>
                </wp:positionH>
                <wp:positionV relativeFrom="paragraph">
                  <wp:posOffset>557530</wp:posOffset>
                </wp:positionV>
                <wp:extent cx="285750" cy="161925"/>
                <wp:effectExtent l="10795" t="8890" r="8255" b="10160"/>
                <wp:wrapNone/>
                <wp:docPr id="340" name="Forma libre: forma 3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5 878"/>
                            <a:gd name="T3" fmla="*/ 1005 h 255"/>
                            <a:gd name="T4" fmla="+- 0 1922 1922"/>
                            <a:gd name="T5" fmla="*/ T4 w 450"/>
                            <a:gd name="T6" fmla="+- 0 997 878"/>
                            <a:gd name="T7" fmla="*/ 997 h 255"/>
                            <a:gd name="T8" fmla="+- 0 1923 1922"/>
                            <a:gd name="T9" fmla="*/ T8 w 450"/>
                            <a:gd name="T10" fmla="+- 0 988 878"/>
                            <a:gd name="T11" fmla="*/ 988 h 255"/>
                            <a:gd name="T12" fmla="+- 0 1925 1922"/>
                            <a:gd name="T13" fmla="*/ T12 w 450"/>
                            <a:gd name="T14" fmla="+- 0 980 878"/>
                            <a:gd name="T15" fmla="*/ 980 h 255"/>
                            <a:gd name="T16" fmla="+- 0 1927 1922"/>
                            <a:gd name="T17" fmla="*/ T16 w 450"/>
                            <a:gd name="T18" fmla="+- 0 972 878"/>
                            <a:gd name="T19" fmla="*/ 972 h 255"/>
                            <a:gd name="T20" fmla="+- 0 1929 1922"/>
                            <a:gd name="T21" fmla="*/ T20 w 450"/>
                            <a:gd name="T22" fmla="+- 0 964 878"/>
                            <a:gd name="T23" fmla="*/ 964 h 255"/>
                            <a:gd name="T24" fmla="+- 0 1932 1922"/>
                            <a:gd name="T25" fmla="*/ T24 w 450"/>
                            <a:gd name="T26" fmla="+- 0 956 878"/>
                            <a:gd name="T27" fmla="*/ 956 h 255"/>
                            <a:gd name="T28" fmla="+- 0 1935 1922"/>
                            <a:gd name="T29" fmla="*/ T28 w 450"/>
                            <a:gd name="T30" fmla="+- 0 949 878"/>
                            <a:gd name="T31" fmla="*/ 949 h 255"/>
                            <a:gd name="T32" fmla="+- 0 1960 1922"/>
                            <a:gd name="T33" fmla="*/ T32 w 450"/>
                            <a:gd name="T34" fmla="+- 0 915 878"/>
                            <a:gd name="T35" fmla="*/ 915 h 255"/>
                            <a:gd name="T36" fmla="+- 0 1966 1922"/>
                            <a:gd name="T37" fmla="*/ T36 w 450"/>
                            <a:gd name="T38" fmla="+- 0 909 878"/>
                            <a:gd name="T39" fmla="*/ 909 h 255"/>
                            <a:gd name="T40" fmla="+- 0 2001 1922"/>
                            <a:gd name="T41" fmla="*/ T40 w 450"/>
                            <a:gd name="T42" fmla="+- 0 887 878"/>
                            <a:gd name="T43" fmla="*/ 887 h 255"/>
                            <a:gd name="T44" fmla="+- 0 2009 1922"/>
                            <a:gd name="T45" fmla="*/ T44 w 450"/>
                            <a:gd name="T46" fmla="+- 0 884 878"/>
                            <a:gd name="T47" fmla="*/ 884 h 255"/>
                            <a:gd name="T48" fmla="+- 0 2017 1922"/>
                            <a:gd name="T49" fmla="*/ T48 w 450"/>
                            <a:gd name="T50" fmla="+- 0 882 878"/>
                            <a:gd name="T51" fmla="*/ 882 h 255"/>
                            <a:gd name="T52" fmla="+- 0 2025 1922"/>
                            <a:gd name="T53" fmla="*/ T52 w 450"/>
                            <a:gd name="T54" fmla="+- 0 880 878"/>
                            <a:gd name="T55" fmla="*/ 880 h 255"/>
                            <a:gd name="T56" fmla="+- 0 2033 1922"/>
                            <a:gd name="T57" fmla="*/ T56 w 450"/>
                            <a:gd name="T58" fmla="+- 0 878 878"/>
                            <a:gd name="T59" fmla="*/ 878 h 255"/>
                            <a:gd name="T60" fmla="+- 0 2042 1922"/>
                            <a:gd name="T61" fmla="*/ T60 w 450"/>
                            <a:gd name="T62" fmla="+- 0 878 878"/>
                            <a:gd name="T63" fmla="*/ 878 h 255"/>
                            <a:gd name="T64" fmla="+- 0 2050 1922"/>
                            <a:gd name="T65" fmla="*/ T64 w 450"/>
                            <a:gd name="T66" fmla="+- 0 878 878"/>
                            <a:gd name="T67" fmla="*/ 878 h 255"/>
                            <a:gd name="T68" fmla="+- 0 2245 1922"/>
                            <a:gd name="T69" fmla="*/ T68 w 450"/>
                            <a:gd name="T70" fmla="+- 0 878 878"/>
                            <a:gd name="T71" fmla="*/ 878 h 255"/>
                            <a:gd name="T72" fmla="+- 0 2253 1922"/>
                            <a:gd name="T73" fmla="*/ T72 w 450"/>
                            <a:gd name="T74" fmla="+- 0 878 878"/>
                            <a:gd name="T75" fmla="*/ 878 h 255"/>
                            <a:gd name="T76" fmla="+- 0 2262 1922"/>
                            <a:gd name="T77" fmla="*/ T76 w 450"/>
                            <a:gd name="T78" fmla="+- 0 878 878"/>
                            <a:gd name="T79" fmla="*/ 878 h 255"/>
                            <a:gd name="T80" fmla="+- 0 2323 1922"/>
                            <a:gd name="T81" fmla="*/ T80 w 450"/>
                            <a:gd name="T82" fmla="+- 0 904 878"/>
                            <a:gd name="T83" fmla="*/ 904 h 255"/>
                            <a:gd name="T84" fmla="+- 0 2335 1922"/>
                            <a:gd name="T85" fmla="*/ T84 w 450"/>
                            <a:gd name="T86" fmla="+- 0 915 878"/>
                            <a:gd name="T87" fmla="*/ 915 h 255"/>
                            <a:gd name="T88" fmla="+- 0 2341 1922"/>
                            <a:gd name="T89" fmla="*/ T88 w 450"/>
                            <a:gd name="T90" fmla="+- 0 921 878"/>
                            <a:gd name="T91" fmla="*/ 921 h 255"/>
                            <a:gd name="T92" fmla="+- 0 2363 1922"/>
                            <a:gd name="T93" fmla="*/ T92 w 450"/>
                            <a:gd name="T94" fmla="+- 0 956 878"/>
                            <a:gd name="T95" fmla="*/ 956 h 255"/>
                            <a:gd name="T96" fmla="+- 0 2366 1922"/>
                            <a:gd name="T97" fmla="*/ T96 w 450"/>
                            <a:gd name="T98" fmla="+- 0 964 878"/>
                            <a:gd name="T99" fmla="*/ 964 h 255"/>
                            <a:gd name="T100" fmla="+- 0 2368 1922"/>
                            <a:gd name="T101" fmla="*/ T100 w 450"/>
                            <a:gd name="T102" fmla="+- 0 972 878"/>
                            <a:gd name="T103" fmla="*/ 972 h 255"/>
                            <a:gd name="T104" fmla="+- 0 2370 1922"/>
                            <a:gd name="T105" fmla="*/ T104 w 450"/>
                            <a:gd name="T106" fmla="+- 0 980 878"/>
                            <a:gd name="T107" fmla="*/ 980 h 255"/>
                            <a:gd name="T108" fmla="+- 0 2372 1922"/>
                            <a:gd name="T109" fmla="*/ T108 w 450"/>
                            <a:gd name="T110" fmla="+- 0 988 878"/>
                            <a:gd name="T111" fmla="*/ 988 h 255"/>
                            <a:gd name="T112" fmla="+- 0 2372 1922"/>
                            <a:gd name="T113" fmla="*/ T112 w 450"/>
                            <a:gd name="T114" fmla="+- 0 997 878"/>
                            <a:gd name="T115" fmla="*/ 997 h 255"/>
                            <a:gd name="T116" fmla="+- 0 2372 1922"/>
                            <a:gd name="T117" fmla="*/ T116 w 450"/>
                            <a:gd name="T118" fmla="+- 0 1005 878"/>
                            <a:gd name="T119" fmla="*/ 1005 h 255"/>
                            <a:gd name="T120" fmla="+- 0 2372 1922"/>
                            <a:gd name="T121" fmla="*/ T120 w 450"/>
                            <a:gd name="T122" fmla="+- 0 1014 878"/>
                            <a:gd name="T123" fmla="*/ 1014 h 255"/>
                            <a:gd name="T124" fmla="+- 0 2351 1922"/>
                            <a:gd name="T125" fmla="*/ T124 w 450"/>
                            <a:gd name="T126" fmla="+- 0 1076 878"/>
                            <a:gd name="T127" fmla="*/ 1076 h 255"/>
                            <a:gd name="T128" fmla="+- 0 2302 1922"/>
                            <a:gd name="T129" fmla="*/ T128 w 450"/>
                            <a:gd name="T130" fmla="+- 0 1120 878"/>
                            <a:gd name="T131" fmla="*/ 1120 h 255"/>
                            <a:gd name="T132" fmla="+- 0 2270 1922"/>
                            <a:gd name="T133" fmla="*/ T132 w 450"/>
                            <a:gd name="T134" fmla="+- 0 1130 878"/>
                            <a:gd name="T135" fmla="*/ 1130 h 255"/>
                            <a:gd name="T136" fmla="+- 0 2262 1922"/>
                            <a:gd name="T137" fmla="*/ T136 w 450"/>
                            <a:gd name="T138" fmla="+- 0 1132 878"/>
                            <a:gd name="T139" fmla="*/ 1132 h 255"/>
                            <a:gd name="T140" fmla="+- 0 2253 1922"/>
                            <a:gd name="T141" fmla="*/ T140 w 450"/>
                            <a:gd name="T142" fmla="+- 0 1133 878"/>
                            <a:gd name="T143" fmla="*/ 1133 h 255"/>
                            <a:gd name="T144" fmla="+- 0 2245 1922"/>
                            <a:gd name="T145" fmla="*/ T144 w 450"/>
                            <a:gd name="T146" fmla="+- 0 1133 878"/>
                            <a:gd name="T147" fmla="*/ 1133 h 255"/>
                            <a:gd name="T148" fmla="+- 0 2050 1922"/>
                            <a:gd name="T149" fmla="*/ T148 w 450"/>
                            <a:gd name="T150" fmla="+- 0 1133 878"/>
                            <a:gd name="T151" fmla="*/ 1133 h 255"/>
                            <a:gd name="T152" fmla="+- 0 2042 1922"/>
                            <a:gd name="T153" fmla="*/ T152 w 450"/>
                            <a:gd name="T154" fmla="+- 0 1133 878"/>
                            <a:gd name="T155" fmla="*/ 1133 h 255"/>
                            <a:gd name="T156" fmla="+- 0 2033 1922"/>
                            <a:gd name="T157" fmla="*/ T156 w 450"/>
                            <a:gd name="T158" fmla="+- 0 1132 878"/>
                            <a:gd name="T159" fmla="*/ 1132 h 255"/>
                            <a:gd name="T160" fmla="+- 0 2025 1922"/>
                            <a:gd name="T161" fmla="*/ T160 w 450"/>
                            <a:gd name="T162" fmla="+- 0 1130 878"/>
                            <a:gd name="T163" fmla="*/ 1130 h 255"/>
                            <a:gd name="T164" fmla="+- 0 2017 1922"/>
                            <a:gd name="T165" fmla="*/ T164 w 450"/>
                            <a:gd name="T166" fmla="+- 0 1129 878"/>
                            <a:gd name="T167" fmla="*/ 1129 h 255"/>
                            <a:gd name="T168" fmla="+- 0 1979 1922"/>
                            <a:gd name="T169" fmla="*/ T168 w 450"/>
                            <a:gd name="T170" fmla="+- 0 1111 878"/>
                            <a:gd name="T171" fmla="*/ 1111 h 255"/>
                            <a:gd name="T172" fmla="+- 0 1972 1922"/>
                            <a:gd name="T173" fmla="*/ T172 w 450"/>
                            <a:gd name="T174" fmla="+- 0 1106 878"/>
                            <a:gd name="T175" fmla="*/ 1106 h 255"/>
                            <a:gd name="T176" fmla="+- 0 1932 1922"/>
                            <a:gd name="T177" fmla="*/ T176 w 450"/>
                            <a:gd name="T178" fmla="+- 0 1054 878"/>
                            <a:gd name="T179" fmla="*/ 1054 h 255"/>
                            <a:gd name="T180" fmla="+- 0 1922 1922"/>
                            <a:gd name="T181" fmla="*/ T180 w 450"/>
                            <a:gd name="T182" fmla="+- 0 1014 878"/>
                            <a:gd name="T183" fmla="*/ 1014 h 255"/>
                            <a:gd name="T184" fmla="+- 0 1922 1922"/>
                            <a:gd name="T185" fmla="*/ T184 w 450"/>
                            <a:gd name="T186" fmla="+- 0 1005 878"/>
                            <a:gd name="T187"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41" y="78"/>
                              </a:lnTo>
                              <a:lnTo>
                                <a:pt x="444" y="86"/>
                              </a:lnTo>
                              <a:lnTo>
                                <a:pt x="446" y="94"/>
                              </a:lnTo>
                              <a:lnTo>
                                <a:pt x="448" y="102"/>
                              </a:lnTo>
                              <a:lnTo>
                                <a:pt x="450" y="110"/>
                              </a:lnTo>
                              <a:lnTo>
                                <a:pt x="450" y="119"/>
                              </a:lnTo>
                              <a:lnTo>
                                <a:pt x="450" y="127"/>
                              </a:lnTo>
                              <a:lnTo>
                                <a:pt x="450" y="136"/>
                              </a:lnTo>
                              <a:lnTo>
                                <a:pt x="429" y="198"/>
                              </a:lnTo>
                              <a:lnTo>
                                <a:pt x="380" y="242"/>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F9EA694" id="Forma libre: forma 340" o:spid="_x0000_s1026" style="position:absolute;margin-left:96.1pt;margin-top:43.9pt;width:22.5pt;height:12.75pt;z-index:2517095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" path="m,127r,-8l1,110r2,-8l5,94,7,86r3,-8l13,71,38,37r6,-6l79,9,87,6,95,4r8,-2l111,r9,l128,,323,r8,l340,r61,26l413,37r6,6l441,78r3,8l446,94r2,8l450,110r,9l450,127r,9l429,198r-49,44l348,252r-8,2l331,255r-8,l128,255r-8,l111,254r-8,-2l95,251,57,233r-7,-5l10,176,,136r,-9xe" filled="f" strokecolor="#99a0a6">
                <v:path arrowok="t" o:connecttype="custom" o:connectlocs="0,638175;0,633095;635,627380;1905,622300;3175,617220;4445,612140;6350,607060;8255,602615;24130,581025;27940,577215;50165,563245;55245,561340;60325,560070;65405,558800;70485,557530;76200,557530;81280,557530;205105,557530;210185,557530;215900,557530;254635,574040;262255,581025;266065,584835;280035,607060;281940,612140;283210,617220;284480,622300;285750,627380;285750,633095;285750,638175;285750,643890;272415,683260;241300,711200;220980,717550;215900,718820;210185,719455;205105,719455;81280,719455;76200,719455;70485,718820;65405,717550;60325,716915;36195,705485;31750,702310;6350,669290;0,643890;0,638175" o:connectangles="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10553" behindDoc="0" locked="0" layoutInCell="1" allowOverlap="1" wp14:anchorId="6CF47481" wp14:editId="69BD4C93">
                <wp:simplePos x="0" y="0"/>
                <wp:positionH relativeFrom="page">
                  <wp:posOffset>1220470</wp:posOffset>
                </wp:positionH>
                <wp:positionV relativeFrom="paragraph">
                  <wp:posOffset>843280</wp:posOffset>
                </wp:positionV>
                <wp:extent cx="285750" cy="161925"/>
                <wp:effectExtent l="10795" t="8890" r="8255" b="10160"/>
                <wp:wrapNone/>
                <wp:docPr id="339" name="Forma libre: forma 3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455 1328"/>
                            <a:gd name="T3" fmla="*/ 1455 h 255"/>
                            <a:gd name="T4" fmla="+- 0 1932 1922"/>
                            <a:gd name="T5" fmla="*/ T4 w 450"/>
                            <a:gd name="T6" fmla="+- 0 1406 1328"/>
                            <a:gd name="T7" fmla="*/ 1406 h 255"/>
                            <a:gd name="T8" fmla="+- 0 1935 1922"/>
                            <a:gd name="T9" fmla="*/ T8 w 450"/>
                            <a:gd name="T10" fmla="+- 0 1399 1328"/>
                            <a:gd name="T11" fmla="*/ 1399 h 255"/>
                            <a:gd name="T12" fmla="+- 0 1939 1922"/>
                            <a:gd name="T13" fmla="*/ T12 w 450"/>
                            <a:gd name="T14" fmla="+- 0 1391 1328"/>
                            <a:gd name="T15" fmla="*/ 1391 h 255"/>
                            <a:gd name="T16" fmla="+- 0 1944 1922"/>
                            <a:gd name="T17" fmla="*/ T16 w 450"/>
                            <a:gd name="T18" fmla="+- 0 1384 1328"/>
                            <a:gd name="T19" fmla="*/ 1384 h 255"/>
                            <a:gd name="T20" fmla="+- 0 1949 1922"/>
                            <a:gd name="T21" fmla="*/ T20 w 450"/>
                            <a:gd name="T22" fmla="+- 0 1377 1328"/>
                            <a:gd name="T23" fmla="*/ 1377 h 255"/>
                            <a:gd name="T24" fmla="+- 0 1954 1922"/>
                            <a:gd name="T25" fmla="*/ T24 w 450"/>
                            <a:gd name="T26" fmla="+- 0 1371 1328"/>
                            <a:gd name="T27" fmla="*/ 1371 h 255"/>
                            <a:gd name="T28" fmla="+- 0 1960 1922"/>
                            <a:gd name="T29" fmla="*/ T28 w 450"/>
                            <a:gd name="T30" fmla="+- 0 1365 1328"/>
                            <a:gd name="T31" fmla="*/ 1365 h 255"/>
                            <a:gd name="T32" fmla="+- 0 1966 1922"/>
                            <a:gd name="T33" fmla="*/ T32 w 450"/>
                            <a:gd name="T34" fmla="+- 0 1359 1328"/>
                            <a:gd name="T35" fmla="*/ 1359 h 255"/>
                            <a:gd name="T36" fmla="+- 0 2001 1922"/>
                            <a:gd name="T37" fmla="*/ T36 w 450"/>
                            <a:gd name="T38" fmla="+- 0 1337 1328"/>
                            <a:gd name="T39" fmla="*/ 1337 h 255"/>
                            <a:gd name="T40" fmla="+- 0 2009 1922"/>
                            <a:gd name="T41" fmla="*/ T40 w 450"/>
                            <a:gd name="T42" fmla="+- 0 1334 1328"/>
                            <a:gd name="T43" fmla="*/ 1334 h 255"/>
                            <a:gd name="T44" fmla="+- 0 2017 1922"/>
                            <a:gd name="T45" fmla="*/ T44 w 450"/>
                            <a:gd name="T46" fmla="+- 0 1332 1328"/>
                            <a:gd name="T47" fmla="*/ 1332 h 255"/>
                            <a:gd name="T48" fmla="+- 0 2025 1922"/>
                            <a:gd name="T49" fmla="*/ T48 w 450"/>
                            <a:gd name="T50" fmla="+- 0 1330 1328"/>
                            <a:gd name="T51" fmla="*/ 1330 h 255"/>
                            <a:gd name="T52" fmla="+- 0 2033 1922"/>
                            <a:gd name="T53" fmla="*/ T52 w 450"/>
                            <a:gd name="T54" fmla="+- 0 1328 1328"/>
                            <a:gd name="T55" fmla="*/ 1328 h 255"/>
                            <a:gd name="T56" fmla="+- 0 2042 1922"/>
                            <a:gd name="T57" fmla="*/ T56 w 450"/>
                            <a:gd name="T58" fmla="+- 0 1328 1328"/>
                            <a:gd name="T59" fmla="*/ 1328 h 255"/>
                            <a:gd name="T60" fmla="+- 0 2050 1922"/>
                            <a:gd name="T61" fmla="*/ T60 w 450"/>
                            <a:gd name="T62" fmla="+- 0 1328 1328"/>
                            <a:gd name="T63" fmla="*/ 1328 h 255"/>
                            <a:gd name="T64" fmla="+- 0 2245 1922"/>
                            <a:gd name="T65" fmla="*/ T64 w 450"/>
                            <a:gd name="T66" fmla="+- 0 1328 1328"/>
                            <a:gd name="T67" fmla="*/ 1328 h 255"/>
                            <a:gd name="T68" fmla="+- 0 2253 1922"/>
                            <a:gd name="T69" fmla="*/ T68 w 450"/>
                            <a:gd name="T70" fmla="+- 0 1328 1328"/>
                            <a:gd name="T71" fmla="*/ 1328 h 255"/>
                            <a:gd name="T72" fmla="+- 0 2262 1922"/>
                            <a:gd name="T73" fmla="*/ T72 w 450"/>
                            <a:gd name="T74" fmla="+- 0 1328 1328"/>
                            <a:gd name="T75" fmla="*/ 1328 h 255"/>
                            <a:gd name="T76" fmla="+- 0 2323 1922"/>
                            <a:gd name="T77" fmla="*/ T76 w 450"/>
                            <a:gd name="T78" fmla="+- 0 1354 1328"/>
                            <a:gd name="T79" fmla="*/ 1354 h 255"/>
                            <a:gd name="T80" fmla="+- 0 2335 1922"/>
                            <a:gd name="T81" fmla="*/ T80 w 450"/>
                            <a:gd name="T82" fmla="+- 0 1365 1328"/>
                            <a:gd name="T83" fmla="*/ 1365 h 255"/>
                            <a:gd name="T84" fmla="+- 0 2341 1922"/>
                            <a:gd name="T85" fmla="*/ T84 w 450"/>
                            <a:gd name="T86" fmla="+- 0 1371 1328"/>
                            <a:gd name="T87" fmla="*/ 1371 h 255"/>
                            <a:gd name="T88" fmla="+- 0 2346 1922"/>
                            <a:gd name="T89" fmla="*/ T88 w 450"/>
                            <a:gd name="T90" fmla="+- 0 1377 1328"/>
                            <a:gd name="T91" fmla="*/ 1377 h 255"/>
                            <a:gd name="T92" fmla="+- 0 2351 1922"/>
                            <a:gd name="T93" fmla="*/ T92 w 450"/>
                            <a:gd name="T94" fmla="+- 0 1384 1328"/>
                            <a:gd name="T95" fmla="*/ 1384 h 255"/>
                            <a:gd name="T96" fmla="+- 0 2356 1922"/>
                            <a:gd name="T97" fmla="*/ T96 w 450"/>
                            <a:gd name="T98" fmla="+- 0 1391 1328"/>
                            <a:gd name="T99" fmla="*/ 1391 h 255"/>
                            <a:gd name="T100" fmla="+- 0 2360 1922"/>
                            <a:gd name="T101" fmla="*/ T100 w 450"/>
                            <a:gd name="T102" fmla="+- 0 1399 1328"/>
                            <a:gd name="T103" fmla="*/ 1399 h 255"/>
                            <a:gd name="T104" fmla="+- 0 2363 1922"/>
                            <a:gd name="T105" fmla="*/ T104 w 450"/>
                            <a:gd name="T106" fmla="+- 0 1406 1328"/>
                            <a:gd name="T107" fmla="*/ 1406 h 255"/>
                            <a:gd name="T108" fmla="+- 0 2366 1922"/>
                            <a:gd name="T109" fmla="*/ T108 w 450"/>
                            <a:gd name="T110" fmla="+- 0 1414 1328"/>
                            <a:gd name="T111" fmla="*/ 1414 h 255"/>
                            <a:gd name="T112" fmla="+- 0 2368 1922"/>
                            <a:gd name="T113" fmla="*/ T112 w 450"/>
                            <a:gd name="T114" fmla="+- 0 1422 1328"/>
                            <a:gd name="T115" fmla="*/ 1422 h 255"/>
                            <a:gd name="T116" fmla="+- 0 2370 1922"/>
                            <a:gd name="T117" fmla="*/ T116 w 450"/>
                            <a:gd name="T118" fmla="+- 0 1430 1328"/>
                            <a:gd name="T119" fmla="*/ 1430 h 255"/>
                            <a:gd name="T120" fmla="+- 0 2372 1922"/>
                            <a:gd name="T121" fmla="*/ T120 w 450"/>
                            <a:gd name="T122" fmla="+- 0 1438 1328"/>
                            <a:gd name="T123" fmla="*/ 1438 h 255"/>
                            <a:gd name="T124" fmla="+- 0 2372 1922"/>
                            <a:gd name="T125" fmla="*/ T124 w 450"/>
                            <a:gd name="T126" fmla="+- 0 1447 1328"/>
                            <a:gd name="T127" fmla="*/ 1447 h 255"/>
                            <a:gd name="T128" fmla="+- 0 2372 1922"/>
                            <a:gd name="T129" fmla="*/ T128 w 450"/>
                            <a:gd name="T130" fmla="+- 0 1455 1328"/>
                            <a:gd name="T131" fmla="*/ 1455 h 255"/>
                            <a:gd name="T132" fmla="+- 0 2372 1922"/>
                            <a:gd name="T133" fmla="*/ T132 w 450"/>
                            <a:gd name="T134" fmla="+- 0 1464 1328"/>
                            <a:gd name="T135" fmla="*/ 1464 h 255"/>
                            <a:gd name="T136" fmla="+- 0 2372 1922"/>
                            <a:gd name="T137" fmla="*/ T136 w 450"/>
                            <a:gd name="T138" fmla="+- 0 1472 1328"/>
                            <a:gd name="T139" fmla="*/ 1472 h 255"/>
                            <a:gd name="T140" fmla="+- 0 2370 1922"/>
                            <a:gd name="T141" fmla="*/ T140 w 450"/>
                            <a:gd name="T142" fmla="+- 0 1480 1328"/>
                            <a:gd name="T143" fmla="*/ 1480 h 255"/>
                            <a:gd name="T144" fmla="+- 0 2368 1922"/>
                            <a:gd name="T145" fmla="*/ T144 w 450"/>
                            <a:gd name="T146" fmla="+- 0 1488 1328"/>
                            <a:gd name="T147" fmla="*/ 1488 h 255"/>
                            <a:gd name="T148" fmla="+- 0 2351 1922"/>
                            <a:gd name="T149" fmla="*/ T148 w 450"/>
                            <a:gd name="T150" fmla="+- 0 1526 1328"/>
                            <a:gd name="T151" fmla="*/ 1526 h 255"/>
                            <a:gd name="T152" fmla="+- 0 2346 1922"/>
                            <a:gd name="T153" fmla="*/ T152 w 450"/>
                            <a:gd name="T154" fmla="+- 0 1533 1328"/>
                            <a:gd name="T155" fmla="*/ 1533 h 255"/>
                            <a:gd name="T156" fmla="+- 0 2316 1922"/>
                            <a:gd name="T157" fmla="*/ T156 w 450"/>
                            <a:gd name="T158" fmla="+- 0 1561 1328"/>
                            <a:gd name="T159" fmla="*/ 1561 h 255"/>
                            <a:gd name="T160" fmla="+- 0 2309 1922"/>
                            <a:gd name="T161" fmla="*/ T160 w 450"/>
                            <a:gd name="T162" fmla="+- 0 1566 1328"/>
                            <a:gd name="T163" fmla="*/ 1566 h 255"/>
                            <a:gd name="T164" fmla="+- 0 2302 1922"/>
                            <a:gd name="T165" fmla="*/ T164 w 450"/>
                            <a:gd name="T166" fmla="+- 0 1570 1328"/>
                            <a:gd name="T167" fmla="*/ 1570 h 255"/>
                            <a:gd name="T168" fmla="+- 0 2294 1922"/>
                            <a:gd name="T169" fmla="*/ T168 w 450"/>
                            <a:gd name="T170" fmla="+- 0 1573 1328"/>
                            <a:gd name="T171" fmla="*/ 1573 h 255"/>
                            <a:gd name="T172" fmla="+- 0 2286 1922"/>
                            <a:gd name="T173" fmla="*/ T172 w 450"/>
                            <a:gd name="T174" fmla="+- 0 1576 1328"/>
                            <a:gd name="T175" fmla="*/ 1576 h 255"/>
                            <a:gd name="T176" fmla="+- 0 2245 1922"/>
                            <a:gd name="T177" fmla="*/ T176 w 450"/>
                            <a:gd name="T178" fmla="+- 0 1583 1328"/>
                            <a:gd name="T179" fmla="*/ 1583 h 255"/>
                            <a:gd name="T180" fmla="+- 0 2050 1922"/>
                            <a:gd name="T181" fmla="*/ T180 w 450"/>
                            <a:gd name="T182" fmla="+- 0 1583 1328"/>
                            <a:gd name="T183" fmla="*/ 1583 h 255"/>
                            <a:gd name="T184" fmla="+- 0 2042 1922"/>
                            <a:gd name="T185" fmla="*/ T184 w 450"/>
                            <a:gd name="T186" fmla="+- 0 1583 1328"/>
                            <a:gd name="T187" fmla="*/ 1583 h 255"/>
                            <a:gd name="T188" fmla="+- 0 2033 1922"/>
                            <a:gd name="T189" fmla="*/ T188 w 450"/>
                            <a:gd name="T190" fmla="+- 0 1582 1328"/>
                            <a:gd name="T191" fmla="*/ 1582 h 255"/>
                            <a:gd name="T192" fmla="+- 0 2025 1922"/>
                            <a:gd name="T193" fmla="*/ T192 w 450"/>
                            <a:gd name="T194" fmla="+- 0 1580 1328"/>
                            <a:gd name="T195" fmla="*/ 1580 h 255"/>
                            <a:gd name="T196" fmla="+- 0 2017 1922"/>
                            <a:gd name="T197" fmla="*/ T196 w 450"/>
                            <a:gd name="T198" fmla="+- 0 1579 1328"/>
                            <a:gd name="T199" fmla="*/ 1579 h 255"/>
                            <a:gd name="T200" fmla="+- 0 2009 1922"/>
                            <a:gd name="T201" fmla="*/ T200 w 450"/>
                            <a:gd name="T202" fmla="+- 0 1576 1328"/>
                            <a:gd name="T203" fmla="*/ 1576 h 255"/>
                            <a:gd name="T204" fmla="+- 0 2001 1922"/>
                            <a:gd name="T205" fmla="*/ T204 w 450"/>
                            <a:gd name="T206" fmla="+- 0 1573 1328"/>
                            <a:gd name="T207" fmla="*/ 1573 h 255"/>
                            <a:gd name="T208" fmla="+- 0 1993 1922"/>
                            <a:gd name="T209" fmla="*/ T208 w 450"/>
                            <a:gd name="T210" fmla="+- 0 1570 1328"/>
                            <a:gd name="T211" fmla="*/ 1570 h 255"/>
                            <a:gd name="T212" fmla="+- 0 1944 1922"/>
                            <a:gd name="T213" fmla="*/ T212 w 450"/>
                            <a:gd name="T214" fmla="+- 0 1526 1328"/>
                            <a:gd name="T215" fmla="*/ 1526 h 255"/>
                            <a:gd name="T216" fmla="+- 0 1939 1922"/>
                            <a:gd name="T217" fmla="*/ T216 w 450"/>
                            <a:gd name="T218" fmla="+- 0 1519 1328"/>
                            <a:gd name="T219" fmla="*/ 1519 h 255"/>
                            <a:gd name="T220" fmla="+- 0 1925 1922"/>
                            <a:gd name="T221" fmla="*/ T220 w 450"/>
                            <a:gd name="T222" fmla="+- 0 1480 1328"/>
                            <a:gd name="T223" fmla="*/ 1480 h 255"/>
                            <a:gd name="T224" fmla="+- 0 1923 1922"/>
                            <a:gd name="T225" fmla="*/ T224 w 450"/>
                            <a:gd name="T226" fmla="+- 0 1472 1328"/>
                            <a:gd name="T227" fmla="*/ 1472 h 255"/>
                            <a:gd name="T228" fmla="+- 0 1922 1922"/>
                            <a:gd name="T229" fmla="*/ T228 w 450"/>
                            <a:gd name="T230" fmla="+- 0 1464 1328"/>
                            <a:gd name="T231" fmla="*/ 1464 h 255"/>
                            <a:gd name="T232" fmla="+- 0 1922 1922"/>
                            <a:gd name="T233" fmla="*/ T232 w 450"/>
                            <a:gd name="T234" fmla="+- 0 1455 1328"/>
                            <a:gd name="T235" fmla="*/ 14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6"/>
                              </a:lnTo>
                              <a:lnTo>
                                <a:pt x="450" y="144"/>
                              </a:lnTo>
                              <a:lnTo>
                                <a:pt x="448" y="152"/>
                              </a:lnTo>
                              <a:lnTo>
                                <a:pt x="446" y="160"/>
                              </a:lnTo>
                              <a:lnTo>
                                <a:pt x="429" y="198"/>
                              </a:lnTo>
                              <a:lnTo>
                                <a:pt x="424" y="205"/>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22" y="198"/>
                              </a:lnTo>
                              <a:lnTo>
                                <a:pt x="17" y="191"/>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4BE8557" id="Forma libre: forma 339" o:spid="_x0000_s1026" style="position:absolute;margin-left:96.1pt;margin-top:66.4pt;width:22.5pt;height:12.75pt;z-index:25171055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" path="m,127l10,78r3,-7l17,63r5,-7l27,49r5,-6l38,37r6,-6l79,9,87,6,95,4r8,-2l111,r9,l128,,323,r8,l340,r61,26l413,37r6,6l424,49r5,7l434,63r4,8l441,78r3,8l446,94r2,8l450,110r,9l450,127r,9l450,144r-2,8l446,160r-17,38l424,205r-30,28l387,238r-7,4l372,245r-8,3l323,255r-195,l120,255r-9,-1l103,252r-8,-1l87,248r-8,-3l71,242,22,198r-5,-7l3,152,1,144,,136r,-9xe" filled="f" strokecolor="#99a0a6">
                <v:path arrowok="t" o:connecttype="custom" o:connectlocs="0,923925;6350,892810;8255,888365;10795,883285;13970,878840;17145,874395;20320,870585;24130,866775;27940,862965;50165,848995;55245,847090;60325,845820;65405,844550;70485,843280;76200,843280;81280,843280;205105,843280;210185,843280;215900,843280;254635,859790;262255,866775;266065,870585;269240,874395;272415,878840;275590,883285;278130,888365;280035,892810;281940,897890;283210,902970;284480,908050;285750,913130;285750,918845;285750,923925;285750,929640;285750,934720;284480,939800;283210,944880;272415,969010;269240,973455;250190,991235;245745,994410;241300,996950;236220,998855;231140,1000760;205105,1005205;81280,1005205;76200,1005205;70485,1004570;65405,1003300;60325,1002665;55245,1000760;50165,998855;45085,996950;13970,969010;10795,964565;1905,939800;635,934720;0,929640;0,923925" o:connectangles="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11577" behindDoc="0" locked="0" layoutInCell="1" allowOverlap="1" wp14:anchorId="79267551" wp14:editId="6A35115F">
                <wp:simplePos x="0" y="0"/>
                <wp:positionH relativeFrom="page">
                  <wp:posOffset>1220470</wp:posOffset>
                </wp:positionH>
                <wp:positionV relativeFrom="paragraph">
                  <wp:posOffset>1129030</wp:posOffset>
                </wp:positionV>
                <wp:extent cx="285750" cy="161925"/>
                <wp:effectExtent l="10795" t="8890" r="8255" b="10160"/>
                <wp:wrapNone/>
                <wp:docPr id="338" name="Forma libre: forma 3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905 1778"/>
                            <a:gd name="T3" fmla="*/ 1905 h 255"/>
                            <a:gd name="T4" fmla="+- 0 1932 1922"/>
                            <a:gd name="T5" fmla="*/ T4 w 450"/>
                            <a:gd name="T6" fmla="+- 0 1856 1778"/>
                            <a:gd name="T7" fmla="*/ 1856 h 255"/>
                            <a:gd name="T8" fmla="+- 0 1935 1922"/>
                            <a:gd name="T9" fmla="*/ T8 w 450"/>
                            <a:gd name="T10" fmla="+- 0 1849 1778"/>
                            <a:gd name="T11" fmla="*/ 1849 h 255"/>
                            <a:gd name="T12" fmla="+- 0 1939 1922"/>
                            <a:gd name="T13" fmla="*/ T12 w 450"/>
                            <a:gd name="T14" fmla="+- 0 1841 1778"/>
                            <a:gd name="T15" fmla="*/ 1841 h 255"/>
                            <a:gd name="T16" fmla="+- 0 1944 1922"/>
                            <a:gd name="T17" fmla="*/ T16 w 450"/>
                            <a:gd name="T18" fmla="+- 0 1834 1778"/>
                            <a:gd name="T19" fmla="*/ 1834 h 255"/>
                            <a:gd name="T20" fmla="+- 0 1949 1922"/>
                            <a:gd name="T21" fmla="*/ T20 w 450"/>
                            <a:gd name="T22" fmla="+- 0 1827 1778"/>
                            <a:gd name="T23" fmla="*/ 1827 h 255"/>
                            <a:gd name="T24" fmla="+- 0 1954 1922"/>
                            <a:gd name="T25" fmla="*/ T24 w 450"/>
                            <a:gd name="T26" fmla="+- 0 1821 1778"/>
                            <a:gd name="T27" fmla="*/ 1821 h 255"/>
                            <a:gd name="T28" fmla="+- 0 1960 1922"/>
                            <a:gd name="T29" fmla="*/ T28 w 450"/>
                            <a:gd name="T30" fmla="+- 0 1815 1778"/>
                            <a:gd name="T31" fmla="*/ 1815 h 255"/>
                            <a:gd name="T32" fmla="+- 0 1966 1922"/>
                            <a:gd name="T33" fmla="*/ T32 w 450"/>
                            <a:gd name="T34" fmla="+- 0 1809 1778"/>
                            <a:gd name="T35" fmla="*/ 1809 h 255"/>
                            <a:gd name="T36" fmla="+- 0 2001 1922"/>
                            <a:gd name="T37" fmla="*/ T36 w 450"/>
                            <a:gd name="T38" fmla="+- 0 1787 1778"/>
                            <a:gd name="T39" fmla="*/ 1787 h 255"/>
                            <a:gd name="T40" fmla="+- 0 2009 1922"/>
                            <a:gd name="T41" fmla="*/ T40 w 450"/>
                            <a:gd name="T42" fmla="+- 0 1784 1778"/>
                            <a:gd name="T43" fmla="*/ 1784 h 255"/>
                            <a:gd name="T44" fmla="+- 0 2017 1922"/>
                            <a:gd name="T45" fmla="*/ T44 w 450"/>
                            <a:gd name="T46" fmla="+- 0 1782 1778"/>
                            <a:gd name="T47" fmla="*/ 1782 h 255"/>
                            <a:gd name="T48" fmla="+- 0 2025 1922"/>
                            <a:gd name="T49" fmla="*/ T48 w 450"/>
                            <a:gd name="T50" fmla="+- 0 1780 1778"/>
                            <a:gd name="T51" fmla="*/ 1780 h 255"/>
                            <a:gd name="T52" fmla="+- 0 2033 1922"/>
                            <a:gd name="T53" fmla="*/ T52 w 450"/>
                            <a:gd name="T54" fmla="+- 0 1778 1778"/>
                            <a:gd name="T55" fmla="*/ 1778 h 255"/>
                            <a:gd name="T56" fmla="+- 0 2042 1922"/>
                            <a:gd name="T57" fmla="*/ T56 w 450"/>
                            <a:gd name="T58" fmla="+- 0 1778 1778"/>
                            <a:gd name="T59" fmla="*/ 1778 h 255"/>
                            <a:gd name="T60" fmla="+- 0 2050 1922"/>
                            <a:gd name="T61" fmla="*/ T60 w 450"/>
                            <a:gd name="T62" fmla="+- 0 1778 1778"/>
                            <a:gd name="T63" fmla="*/ 1778 h 255"/>
                            <a:gd name="T64" fmla="+- 0 2245 1922"/>
                            <a:gd name="T65" fmla="*/ T64 w 450"/>
                            <a:gd name="T66" fmla="+- 0 1778 1778"/>
                            <a:gd name="T67" fmla="*/ 1778 h 255"/>
                            <a:gd name="T68" fmla="+- 0 2294 1922"/>
                            <a:gd name="T69" fmla="*/ T68 w 450"/>
                            <a:gd name="T70" fmla="+- 0 1787 1778"/>
                            <a:gd name="T71" fmla="*/ 1787 h 255"/>
                            <a:gd name="T72" fmla="+- 0 2302 1922"/>
                            <a:gd name="T73" fmla="*/ T72 w 450"/>
                            <a:gd name="T74" fmla="+- 0 1791 1778"/>
                            <a:gd name="T75" fmla="*/ 1791 h 255"/>
                            <a:gd name="T76" fmla="+- 0 2335 1922"/>
                            <a:gd name="T77" fmla="*/ T76 w 450"/>
                            <a:gd name="T78" fmla="+- 0 1815 1778"/>
                            <a:gd name="T79" fmla="*/ 1815 h 255"/>
                            <a:gd name="T80" fmla="+- 0 2341 1922"/>
                            <a:gd name="T81" fmla="*/ T80 w 450"/>
                            <a:gd name="T82" fmla="+- 0 1821 1778"/>
                            <a:gd name="T83" fmla="*/ 1821 h 255"/>
                            <a:gd name="T84" fmla="+- 0 2346 1922"/>
                            <a:gd name="T85" fmla="*/ T84 w 450"/>
                            <a:gd name="T86" fmla="+- 0 1827 1778"/>
                            <a:gd name="T87" fmla="*/ 1827 h 255"/>
                            <a:gd name="T88" fmla="+- 0 2351 1922"/>
                            <a:gd name="T89" fmla="*/ T88 w 450"/>
                            <a:gd name="T90" fmla="+- 0 1834 1778"/>
                            <a:gd name="T91" fmla="*/ 1834 h 255"/>
                            <a:gd name="T92" fmla="+- 0 2356 1922"/>
                            <a:gd name="T93" fmla="*/ T92 w 450"/>
                            <a:gd name="T94" fmla="+- 0 1841 1778"/>
                            <a:gd name="T95" fmla="*/ 1841 h 255"/>
                            <a:gd name="T96" fmla="+- 0 2360 1922"/>
                            <a:gd name="T97" fmla="*/ T96 w 450"/>
                            <a:gd name="T98" fmla="+- 0 1849 1778"/>
                            <a:gd name="T99" fmla="*/ 1849 h 255"/>
                            <a:gd name="T100" fmla="+- 0 2363 1922"/>
                            <a:gd name="T101" fmla="*/ T100 w 450"/>
                            <a:gd name="T102" fmla="+- 0 1856 1778"/>
                            <a:gd name="T103" fmla="*/ 1856 h 255"/>
                            <a:gd name="T104" fmla="+- 0 2366 1922"/>
                            <a:gd name="T105" fmla="*/ T104 w 450"/>
                            <a:gd name="T106" fmla="+- 0 1864 1778"/>
                            <a:gd name="T107" fmla="*/ 1864 h 255"/>
                            <a:gd name="T108" fmla="+- 0 2368 1922"/>
                            <a:gd name="T109" fmla="*/ T108 w 450"/>
                            <a:gd name="T110" fmla="+- 0 1872 1778"/>
                            <a:gd name="T111" fmla="*/ 1872 h 255"/>
                            <a:gd name="T112" fmla="+- 0 2370 1922"/>
                            <a:gd name="T113" fmla="*/ T112 w 450"/>
                            <a:gd name="T114" fmla="+- 0 1880 1778"/>
                            <a:gd name="T115" fmla="*/ 1880 h 255"/>
                            <a:gd name="T116" fmla="+- 0 2372 1922"/>
                            <a:gd name="T117" fmla="*/ T116 w 450"/>
                            <a:gd name="T118" fmla="+- 0 1888 1778"/>
                            <a:gd name="T119" fmla="*/ 1888 h 255"/>
                            <a:gd name="T120" fmla="+- 0 2372 1922"/>
                            <a:gd name="T121" fmla="*/ T120 w 450"/>
                            <a:gd name="T122" fmla="+- 0 1897 1778"/>
                            <a:gd name="T123" fmla="*/ 1897 h 255"/>
                            <a:gd name="T124" fmla="+- 0 2372 1922"/>
                            <a:gd name="T125" fmla="*/ T124 w 450"/>
                            <a:gd name="T126" fmla="+- 0 1905 1778"/>
                            <a:gd name="T127" fmla="*/ 1905 h 255"/>
                            <a:gd name="T128" fmla="+- 0 2372 1922"/>
                            <a:gd name="T129" fmla="*/ T128 w 450"/>
                            <a:gd name="T130" fmla="+- 0 1914 1778"/>
                            <a:gd name="T131" fmla="*/ 1914 h 255"/>
                            <a:gd name="T132" fmla="+- 0 2372 1922"/>
                            <a:gd name="T133" fmla="*/ T132 w 450"/>
                            <a:gd name="T134" fmla="+- 0 1922 1778"/>
                            <a:gd name="T135" fmla="*/ 1922 h 255"/>
                            <a:gd name="T136" fmla="+- 0 2370 1922"/>
                            <a:gd name="T137" fmla="*/ T136 w 450"/>
                            <a:gd name="T138" fmla="+- 0 1930 1778"/>
                            <a:gd name="T139" fmla="*/ 1930 h 255"/>
                            <a:gd name="T140" fmla="+- 0 2368 1922"/>
                            <a:gd name="T141" fmla="*/ T140 w 450"/>
                            <a:gd name="T142" fmla="+- 0 1938 1778"/>
                            <a:gd name="T143" fmla="*/ 1938 h 255"/>
                            <a:gd name="T144" fmla="+- 0 2366 1922"/>
                            <a:gd name="T145" fmla="*/ T144 w 450"/>
                            <a:gd name="T146" fmla="+- 0 1946 1778"/>
                            <a:gd name="T147" fmla="*/ 1946 h 255"/>
                            <a:gd name="T148" fmla="+- 0 2363 1922"/>
                            <a:gd name="T149" fmla="*/ T148 w 450"/>
                            <a:gd name="T150" fmla="+- 0 1954 1778"/>
                            <a:gd name="T151" fmla="*/ 1954 h 255"/>
                            <a:gd name="T152" fmla="+- 0 2360 1922"/>
                            <a:gd name="T153" fmla="*/ T152 w 450"/>
                            <a:gd name="T154" fmla="+- 0 1962 1778"/>
                            <a:gd name="T155" fmla="*/ 1962 h 255"/>
                            <a:gd name="T156" fmla="+- 0 2316 1922"/>
                            <a:gd name="T157" fmla="*/ T156 w 450"/>
                            <a:gd name="T158" fmla="+- 0 2011 1778"/>
                            <a:gd name="T159" fmla="*/ 2011 h 255"/>
                            <a:gd name="T160" fmla="+- 0 2309 1922"/>
                            <a:gd name="T161" fmla="*/ T160 w 450"/>
                            <a:gd name="T162" fmla="+- 0 2016 1778"/>
                            <a:gd name="T163" fmla="*/ 2016 h 255"/>
                            <a:gd name="T164" fmla="+- 0 2302 1922"/>
                            <a:gd name="T165" fmla="*/ T164 w 450"/>
                            <a:gd name="T166" fmla="+- 0 2020 1778"/>
                            <a:gd name="T167" fmla="*/ 2020 h 255"/>
                            <a:gd name="T168" fmla="+- 0 2294 1922"/>
                            <a:gd name="T169" fmla="*/ T168 w 450"/>
                            <a:gd name="T170" fmla="+- 0 2023 1778"/>
                            <a:gd name="T171" fmla="*/ 2023 h 255"/>
                            <a:gd name="T172" fmla="+- 0 2286 1922"/>
                            <a:gd name="T173" fmla="*/ T172 w 450"/>
                            <a:gd name="T174" fmla="+- 0 2026 1778"/>
                            <a:gd name="T175" fmla="*/ 2026 h 255"/>
                            <a:gd name="T176" fmla="+- 0 2245 1922"/>
                            <a:gd name="T177" fmla="*/ T176 w 450"/>
                            <a:gd name="T178" fmla="+- 0 2033 1778"/>
                            <a:gd name="T179" fmla="*/ 2033 h 255"/>
                            <a:gd name="T180" fmla="+- 0 2050 1922"/>
                            <a:gd name="T181" fmla="*/ T180 w 450"/>
                            <a:gd name="T182" fmla="+- 0 2033 1778"/>
                            <a:gd name="T183" fmla="*/ 2033 h 255"/>
                            <a:gd name="T184" fmla="+- 0 2042 1922"/>
                            <a:gd name="T185" fmla="*/ T184 w 450"/>
                            <a:gd name="T186" fmla="+- 0 2033 1778"/>
                            <a:gd name="T187" fmla="*/ 2033 h 255"/>
                            <a:gd name="T188" fmla="+- 0 2033 1922"/>
                            <a:gd name="T189" fmla="*/ T188 w 450"/>
                            <a:gd name="T190" fmla="+- 0 2032 1778"/>
                            <a:gd name="T191" fmla="*/ 2032 h 255"/>
                            <a:gd name="T192" fmla="+- 0 2025 1922"/>
                            <a:gd name="T193" fmla="*/ T192 w 450"/>
                            <a:gd name="T194" fmla="+- 0 2030 1778"/>
                            <a:gd name="T195" fmla="*/ 2030 h 255"/>
                            <a:gd name="T196" fmla="+- 0 2017 1922"/>
                            <a:gd name="T197" fmla="*/ T196 w 450"/>
                            <a:gd name="T198" fmla="+- 0 2029 1778"/>
                            <a:gd name="T199" fmla="*/ 2029 h 255"/>
                            <a:gd name="T200" fmla="+- 0 2009 1922"/>
                            <a:gd name="T201" fmla="*/ T200 w 450"/>
                            <a:gd name="T202" fmla="+- 0 2026 1778"/>
                            <a:gd name="T203" fmla="*/ 2026 h 255"/>
                            <a:gd name="T204" fmla="+- 0 2001 1922"/>
                            <a:gd name="T205" fmla="*/ T204 w 450"/>
                            <a:gd name="T206" fmla="+- 0 2023 1778"/>
                            <a:gd name="T207" fmla="*/ 2023 h 255"/>
                            <a:gd name="T208" fmla="+- 0 1993 1922"/>
                            <a:gd name="T209" fmla="*/ T208 w 450"/>
                            <a:gd name="T210" fmla="+- 0 2020 1778"/>
                            <a:gd name="T211" fmla="*/ 2020 h 255"/>
                            <a:gd name="T212" fmla="+- 0 1986 1922"/>
                            <a:gd name="T213" fmla="*/ T212 w 450"/>
                            <a:gd name="T214" fmla="+- 0 2016 1778"/>
                            <a:gd name="T215" fmla="*/ 2016 h 255"/>
                            <a:gd name="T216" fmla="+- 0 1979 1922"/>
                            <a:gd name="T217" fmla="*/ T216 w 450"/>
                            <a:gd name="T218" fmla="+- 0 2011 1778"/>
                            <a:gd name="T219" fmla="*/ 2011 h 255"/>
                            <a:gd name="T220" fmla="+- 0 1972 1922"/>
                            <a:gd name="T221" fmla="*/ T220 w 450"/>
                            <a:gd name="T222" fmla="+- 0 2006 1778"/>
                            <a:gd name="T223" fmla="*/ 2006 h 255"/>
                            <a:gd name="T224" fmla="+- 0 1932 1922"/>
                            <a:gd name="T225" fmla="*/ T224 w 450"/>
                            <a:gd name="T226" fmla="+- 0 1954 1778"/>
                            <a:gd name="T227" fmla="*/ 1954 h 255"/>
                            <a:gd name="T228" fmla="+- 0 1929 1922"/>
                            <a:gd name="T229" fmla="*/ T228 w 450"/>
                            <a:gd name="T230" fmla="+- 0 1946 1778"/>
                            <a:gd name="T231" fmla="*/ 1946 h 255"/>
                            <a:gd name="T232" fmla="+- 0 1927 1922"/>
                            <a:gd name="T233" fmla="*/ T232 w 450"/>
                            <a:gd name="T234" fmla="+- 0 1938 1778"/>
                            <a:gd name="T235" fmla="*/ 1938 h 255"/>
                            <a:gd name="T236" fmla="+- 0 1925 1922"/>
                            <a:gd name="T237" fmla="*/ T236 w 450"/>
                            <a:gd name="T238" fmla="+- 0 1930 1778"/>
                            <a:gd name="T239" fmla="*/ 1930 h 255"/>
                            <a:gd name="T240" fmla="+- 0 1923 1922"/>
                            <a:gd name="T241" fmla="*/ T240 w 450"/>
                            <a:gd name="T242" fmla="+- 0 1922 1778"/>
                            <a:gd name="T243" fmla="*/ 1922 h 255"/>
                            <a:gd name="T244" fmla="+- 0 1922 1922"/>
                            <a:gd name="T245" fmla="*/ T244 w 450"/>
                            <a:gd name="T246" fmla="+- 0 1914 1778"/>
                            <a:gd name="T247" fmla="*/ 1914 h 255"/>
                            <a:gd name="T248" fmla="+- 0 1922 1922"/>
                            <a:gd name="T249" fmla="*/ T248 w 450"/>
                            <a:gd name="T250" fmla="+- 0 1905 1778"/>
                            <a:gd name="T251" fmla="*/ 19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6"/>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D40A792" id="Forma libre: forma 338" o:spid="_x0000_s1026" style="position:absolute;margin-left:96.1pt;margin-top:88.9pt;width:22.5pt;height:12.75pt;z-index:25171157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" path="m,127l10,78r3,-7l17,63r5,-7l27,49r5,-6l38,37r6,-6l79,9,87,6,95,4r8,-2l111,r9,l128,,323,r49,9l380,13r33,24l419,43r5,6l429,56r5,7l438,71r3,7l444,86r2,8l448,102r2,8l450,119r,8l450,136r,8l448,152r-2,8l444,168r-3,8l438,184r-44,49l387,238r-7,4l372,245r-8,3l323,255r-195,l120,255r-9,-1l103,252r-8,-1l87,248r-8,-3l71,242r-7,-4l57,233r-7,-5l10,176,7,168,5,160,3,152,1,144,,136r,-9xe" filled="f" strokecolor="#99a0a6">
                <v:path arrowok="t" o:connecttype="custom" o:connectlocs="0,1209675;6350,1178560;8255,1174115;10795,1169035;13970,1164590;17145,1160145;20320,1156335;24130,1152525;27940,1148715;50165,1134745;55245,1132840;60325,1131570;65405,1130300;70485,1129030;76200,1129030;81280,1129030;205105,1129030;236220,1134745;241300,1137285;262255,1152525;266065,1156335;269240,1160145;272415,1164590;275590,1169035;278130,1174115;280035,1178560;281940,1183640;283210,1188720;284480,1193800;285750,1198880;285750,1204595;285750,1209675;285750,1215390;285750,1220470;284480,1225550;283210,1230630;281940,1235710;280035,1240790;278130,1245870;250190,1276985;245745,1280160;241300,1282700;236220,1284605;231140,1286510;205105,1290955;81280,1290955;76200,1290955;70485,1290320;65405,1289050;60325,1288415;55245,1286510;50165,1284605;45085,1282700;40640,1280160;36195,1276985;31750,1273810;6350,1240790;4445,1235710;3175,1230630;1905,1225550;635,1220470;0,1215390;0,1209675" o:connectangles="0,0,0,0,0,0,0,0,0,0,0,0,0,0,0,0,0,0,0,0,0,0,0,0,0,0,0,0,0,0,0,0,0,0,0,0,0,0,0,0,0,0,0,0,0,0,0,0,0,0,0,0,0,0,0,0,0,0,0,0,0,0,0"/>
                <w10:wrap anchorx="page"/>
              </v:shape>
            </w:pict>
          </mc:Fallback>
        </mc:AlternateContent>
      </w:r>
      <w:r w:rsidRPr="00833E24">
        <w:rPr>
          <w:rFonts w:ascii="Gill Sans MT"/>
          <w:color w:val="202024"/>
          <w:w w:val="115"/>
          <w:sz w:val="21"/>
          <w:lang w:val="es-ES"/>
        </w:rPr>
        <w:t>Muy satisfactoria</w:t>
      </w:r>
      <w:r w:rsidRPr="00833E24">
        <w:rPr>
          <w:rFonts w:ascii="Gill Sans MT"/>
          <w:color w:val="202024"/>
          <w:spacing w:val="1"/>
          <w:w w:val="115"/>
          <w:sz w:val="21"/>
          <w:lang w:val="es-ES"/>
        </w:rPr>
        <w:t xml:space="preserve"> </w:t>
      </w:r>
      <w:r w:rsidRPr="00833E24">
        <w:rPr>
          <w:rFonts w:ascii="Gill Sans MT"/>
          <w:color w:val="202024"/>
          <w:w w:val="115"/>
          <w:sz w:val="21"/>
          <w:lang w:val="es-ES"/>
        </w:rPr>
        <w:t>Satisfactoria</w:t>
      </w:r>
      <w:r w:rsidRPr="00833E24">
        <w:rPr>
          <w:rFonts w:ascii="Gill Sans MT"/>
          <w:color w:val="202024"/>
          <w:spacing w:val="1"/>
          <w:w w:val="115"/>
          <w:sz w:val="21"/>
          <w:lang w:val="es-ES"/>
        </w:rPr>
        <w:t xml:space="preserve"> </w:t>
      </w:r>
      <w:r w:rsidRPr="00833E24">
        <w:rPr>
          <w:rFonts w:ascii="Gill Sans MT"/>
          <w:color w:val="202024"/>
          <w:w w:val="115"/>
          <w:sz w:val="21"/>
          <w:lang w:val="es-ES"/>
        </w:rPr>
        <w:t>Regular</w:t>
      </w:r>
      <w:r w:rsidRPr="00833E24">
        <w:rPr>
          <w:rFonts w:ascii="Gill Sans MT"/>
          <w:color w:val="202024"/>
          <w:spacing w:val="1"/>
          <w:w w:val="115"/>
          <w:sz w:val="21"/>
          <w:lang w:val="es-ES"/>
        </w:rPr>
        <w:t xml:space="preserve"> </w:t>
      </w:r>
      <w:r w:rsidRPr="00833E24">
        <w:rPr>
          <w:rFonts w:ascii="Gill Sans MT"/>
          <w:color w:val="202024"/>
          <w:w w:val="115"/>
          <w:sz w:val="21"/>
          <w:lang w:val="es-ES"/>
        </w:rPr>
        <w:t>Insatisfactoria</w:t>
      </w:r>
      <w:r w:rsidRPr="00833E24">
        <w:rPr>
          <w:rFonts w:ascii="Gill Sans MT"/>
          <w:color w:val="202024"/>
          <w:spacing w:val="32"/>
          <w:w w:val="115"/>
          <w:sz w:val="21"/>
          <w:lang w:val="es-ES"/>
        </w:rPr>
        <w:t xml:space="preserve"> </w:t>
      </w:r>
      <w:r w:rsidRPr="00833E24">
        <w:rPr>
          <w:rFonts w:ascii="Gill Sans MT"/>
          <w:color w:val="202024"/>
          <w:w w:val="115"/>
          <w:sz w:val="21"/>
          <w:lang w:val="es-ES"/>
        </w:rPr>
        <w:t>Muy</w:t>
      </w:r>
      <w:r w:rsidRPr="00833E24">
        <w:rPr>
          <w:rFonts w:ascii="Gill Sans MT"/>
          <w:color w:val="202024"/>
          <w:spacing w:val="22"/>
          <w:w w:val="115"/>
          <w:sz w:val="21"/>
          <w:lang w:val="es-ES"/>
        </w:rPr>
        <w:t xml:space="preserve"> </w:t>
      </w:r>
      <w:r w:rsidRPr="00833E24">
        <w:rPr>
          <w:rFonts w:ascii="Gill Sans MT"/>
          <w:color w:val="202024"/>
          <w:w w:val="115"/>
          <w:sz w:val="21"/>
          <w:lang w:val="es-ES"/>
        </w:rPr>
        <w:t>insatisfactoria</w:t>
      </w:r>
    </w:p>
    <w:p w14:paraId="2FFF18EF" w14:textId="77777777" w:rsidR="00833E24" w:rsidRPr="00833E24" w:rsidRDefault="00833E24" w:rsidP="000956B7">
      <w:pPr>
        <w:pStyle w:val="Prrafodelista"/>
        <w:numPr>
          <w:ilvl w:val="0"/>
          <w:numId w:val="25"/>
        </w:numPr>
      </w:pPr>
      <w:r w:rsidRPr="00833E24">
        <w:rPr>
          <w:w w:val="110"/>
        </w:rPr>
        <w:t>Cuando</w:t>
      </w:r>
      <w:r w:rsidRPr="00833E24">
        <w:rPr>
          <w:spacing w:val="31"/>
          <w:w w:val="110"/>
        </w:rPr>
        <w:t xml:space="preserve"> </w:t>
      </w:r>
      <w:r w:rsidRPr="00833E24">
        <w:rPr>
          <w:w w:val="110"/>
        </w:rPr>
        <w:t>usted</w:t>
      </w:r>
      <w:r w:rsidRPr="00833E24">
        <w:rPr>
          <w:spacing w:val="32"/>
          <w:w w:val="110"/>
        </w:rPr>
        <w:t xml:space="preserve"> </w:t>
      </w:r>
      <w:r w:rsidRPr="00833E24">
        <w:rPr>
          <w:w w:val="110"/>
        </w:rPr>
        <w:t>realizó</w:t>
      </w:r>
      <w:r w:rsidRPr="00833E24">
        <w:rPr>
          <w:spacing w:val="32"/>
          <w:w w:val="110"/>
        </w:rPr>
        <w:t xml:space="preserve"> </w:t>
      </w:r>
      <w:r w:rsidRPr="00833E24">
        <w:rPr>
          <w:w w:val="110"/>
        </w:rPr>
        <w:t>su</w:t>
      </w:r>
      <w:r w:rsidRPr="00833E24">
        <w:rPr>
          <w:spacing w:val="32"/>
          <w:w w:val="110"/>
        </w:rPr>
        <w:t xml:space="preserve"> </w:t>
      </w:r>
      <w:r w:rsidRPr="00833E24">
        <w:rPr>
          <w:w w:val="110"/>
        </w:rPr>
        <w:t>proceso</w:t>
      </w:r>
      <w:r w:rsidRPr="00833E24">
        <w:rPr>
          <w:spacing w:val="32"/>
          <w:w w:val="110"/>
        </w:rPr>
        <w:t xml:space="preserve"> </w:t>
      </w:r>
      <w:r w:rsidRPr="00833E24">
        <w:rPr>
          <w:w w:val="110"/>
        </w:rPr>
        <w:t>de</w:t>
      </w:r>
      <w:r w:rsidRPr="00833E24">
        <w:rPr>
          <w:spacing w:val="32"/>
          <w:w w:val="110"/>
        </w:rPr>
        <w:t xml:space="preserve"> </w:t>
      </w:r>
      <w:r w:rsidRPr="00833E24">
        <w:rPr>
          <w:w w:val="110"/>
        </w:rPr>
        <w:t>matrícula</w:t>
      </w:r>
      <w:r w:rsidRPr="00833E24">
        <w:rPr>
          <w:spacing w:val="31"/>
          <w:w w:val="110"/>
        </w:rPr>
        <w:t xml:space="preserve"> </w:t>
      </w:r>
      <w:r w:rsidRPr="00833E24">
        <w:rPr>
          <w:w w:val="110"/>
        </w:rPr>
        <w:t>académica,</w:t>
      </w:r>
      <w:r w:rsidRPr="00833E24">
        <w:rPr>
          <w:spacing w:val="32"/>
          <w:w w:val="110"/>
        </w:rPr>
        <w:t xml:space="preserve"> </w:t>
      </w:r>
      <w:r w:rsidRPr="00833E24">
        <w:rPr>
          <w:w w:val="110"/>
        </w:rPr>
        <w:t>la</w:t>
      </w:r>
      <w:r w:rsidRPr="00833E24">
        <w:rPr>
          <w:spacing w:val="32"/>
          <w:w w:val="110"/>
        </w:rPr>
        <w:t xml:space="preserve"> </w:t>
      </w:r>
      <w:r w:rsidRPr="00833E24">
        <w:rPr>
          <w:w w:val="110"/>
        </w:rPr>
        <w:t>atención</w:t>
      </w:r>
      <w:r w:rsidRPr="00833E24">
        <w:rPr>
          <w:spacing w:val="32"/>
          <w:w w:val="110"/>
        </w:rPr>
        <w:t xml:space="preserve"> </w:t>
      </w:r>
      <w:r w:rsidRPr="00833E24">
        <w:rPr>
          <w:w w:val="110"/>
        </w:rPr>
        <w:t>recibida</w:t>
      </w:r>
      <w:r w:rsidRPr="00833E24">
        <w:rPr>
          <w:spacing w:val="-57"/>
          <w:w w:val="110"/>
        </w:rPr>
        <w:t xml:space="preserve"> </w:t>
      </w:r>
      <w:r w:rsidRPr="00833E24">
        <w:rPr>
          <w:w w:val="110"/>
        </w:rPr>
        <w:t>por</w:t>
      </w:r>
      <w:r w:rsidRPr="00833E24">
        <w:rPr>
          <w:spacing w:val="2"/>
          <w:w w:val="110"/>
        </w:rPr>
        <w:t xml:space="preserve"> </w:t>
      </w:r>
      <w:r w:rsidRPr="00833E24">
        <w:rPr>
          <w:w w:val="110"/>
        </w:rPr>
        <w:t>parte</w:t>
      </w:r>
      <w:r w:rsidRPr="00833E24">
        <w:rPr>
          <w:spacing w:val="2"/>
          <w:w w:val="110"/>
        </w:rPr>
        <w:t xml:space="preserve"> </w:t>
      </w:r>
      <w:r w:rsidRPr="00833E24">
        <w:rPr>
          <w:w w:val="110"/>
        </w:rPr>
        <w:t>de</w:t>
      </w:r>
      <w:r w:rsidRPr="00833E24">
        <w:rPr>
          <w:spacing w:val="2"/>
          <w:w w:val="110"/>
        </w:rPr>
        <w:t xml:space="preserve"> </w:t>
      </w:r>
      <w:r w:rsidRPr="00833E24">
        <w:rPr>
          <w:w w:val="110"/>
        </w:rPr>
        <w:t>la</w:t>
      </w:r>
      <w:r w:rsidRPr="00833E24">
        <w:rPr>
          <w:spacing w:val="3"/>
          <w:w w:val="110"/>
        </w:rPr>
        <w:t xml:space="preserve"> </w:t>
      </w:r>
      <w:r w:rsidRPr="00833E24">
        <w:rPr>
          <w:w w:val="110"/>
        </w:rPr>
        <w:t>secretaria</w:t>
      </w:r>
      <w:r w:rsidRPr="00833E24">
        <w:rPr>
          <w:spacing w:val="2"/>
          <w:w w:val="110"/>
        </w:rPr>
        <w:t xml:space="preserve"> </w:t>
      </w:r>
      <w:r w:rsidRPr="00833E24">
        <w:rPr>
          <w:w w:val="110"/>
        </w:rPr>
        <w:t>del</w:t>
      </w:r>
      <w:r w:rsidRPr="00833E24">
        <w:rPr>
          <w:spacing w:val="2"/>
          <w:w w:val="110"/>
        </w:rPr>
        <w:t xml:space="preserve"> </w:t>
      </w:r>
      <w:r w:rsidRPr="00833E24">
        <w:rPr>
          <w:w w:val="110"/>
        </w:rPr>
        <w:t>programa</w:t>
      </w:r>
      <w:r w:rsidRPr="00833E24">
        <w:rPr>
          <w:spacing w:val="2"/>
          <w:w w:val="110"/>
        </w:rPr>
        <w:t xml:space="preserve"> </w:t>
      </w:r>
      <w:r w:rsidRPr="00833E24">
        <w:rPr>
          <w:w w:val="110"/>
        </w:rPr>
        <w:t>fue:</w:t>
      </w:r>
      <w:r w:rsidRPr="00833E24">
        <w:rPr>
          <w:spacing w:val="3"/>
          <w:w w:val="110"/>
        </w:rPr>
        <w:t xml:space="preserve"> </w:t>
      </w:r>
      <w:r w:rsidRPr="00833E24">
        <w:rPr>
          <w:color w:val="D92F25"/>
          <w:w w:val="110"/>
        </w:rPr>
        <w:t>*</w:t>
      </w:r>
    </w:p>
    <w:p w14:paraId="686C4C2F" w14:textId="77777777" w:rsidR="00833E24" w:rsidRPr="001238AC" w:rsidRDefault="00833E24" w:rsidP="00833E24">
      <w:pPr>
        <w:spacing w:before="215"/>
        <w:ind w:left="739"/>
        <w:rPr>
          <w:rFonts w:ascii="Gill Sans MT" w:hAnsi="Gill Sans MT"/>
          <w:i/>
          <w:lang w:val="es-ES"/>
        </w:rPr>
      </w:pPr>
      <w:r w:rsidRPr="001238AC">
        <w:rPr>
          <w:rFonts w:ascii="Gill Sans MT" w:hAnsi="Gill Sans MT"/>
          <w:i/>
          <w:color w:val="202024"/>
          <w:w w:val="120"/>
          <w:lang w:val="es-ES"/>
        </w:rPr>
        <w:t>Marca</w:t>
      </w:r>
      <w:r w:rsidRPr="001238AC">
        <w:rPr>
          <w:rFonts w:ascii="Gill Sans MT" w:hAnsi="Gill Sans MT"/>
          <w:i/>
          <w:color w:val="202024"/>
          <w:spacing w:val="-8"/>
          <w:w w:val="120"/>
          <w:lang w:val="es-ES"/>
        </w:rPr>
        <w:t xml:space="preserve"> </w:t>
      </w:r>
      <w:r w:rsidRPr="001238AC">
        <w:rPr>
          <w:rFonts w:ascii="Gill Sans MT" w:hAnsi="Gill Sans MT"/>
          <w:i/>
          <w:color w:val="202024"/>
          <w:w w:val="120"/>
          <w:lang w:val="es-ES"/>
        </w:rPr>
        <w:t>solo</w:t>
      </w:r>
      <w:r w:rsidRPr="001238AC">
        <w:rPr>
          <w:rFonts w:ascii="Gill Sans MT" w:hAnsi="Gill Sans MT"/>
          <w:i/>
          <w:color w:val="202024"/>
          <w:spacing w:val="-15"/>
          <w:w w:val="120"/>
          <w:lang w:val="es-ES"/>
        </w:rPr>
        <w:t xml:space="preserve"> </w:t>
      </w:r>
      <w:r w:rsidRPr="001238AC">
        <w:rPr>
          <w:rFonts w:ascii="Gill Sans MT" w:hAnsi="Gill Sans MT"/>
          <w:i/>
          <w:color w:val="202024"/>
          <w:w w:val="120"/>
          <w:lang w:val="es-ES"/>
        </w:rPr>
        <w:t>un</w:t>
      </w:r>
      <w:r w:rsidRPr="001238AC">
        <w:rPr>
          <w:rFonts w:ascii="Gill Sans MT" w:hAnsi="Gill Sans MT"/>
          <w:i/>
          <w:color w:val="202024"/>
          <w:spacing w:val="-10"/>
          <w:w w:val="120"/>
          <w:lang w:val="es-ES"/>
        </w:rPr>
        <w:t xml:space="preserve"> </w:t>
      </w:r>
      <w:r w:rsidRPr="001238AC">
        <w:rPr>
          <w:rFonts w:ascii="Gill Sans MT" w:hAnsi="Gill Sans MT"/>
          <w:i/>
          <w:color w:val="202024"/>
          <w:w w:val="120"/>
          <w:lang w:val="es-ES"/>
        </w:rPr>
        <w:t>óvalo.</w:t>
      </w:r>
    </w:p>
    <w:p w14:paraId="1DB38C3B" w14:textId="77777777" w:rsidR="00833E24" w:rsidRPr="001238AC" w:rsidRDefault="00833E24" w:rsidP="00833E24">
      <w:pPr>
        <w:pStyle w:val="Textoindependiente"/>
        <w:spacing w:before="5"/>
        <w:rPr>
          <w:rFonts w:ascii="Gill Sans MT"/>
          <w:i/>
          <w:sz w:val="31"/>
          <w:lang w:val="es-ES"/>
        </w:rPr>
      </w:pPr>
    </w:p>
    <w:p w14:paraId="0C176F28" w14:textId="1B39347F" w:rsidR="00833E24" w:rsidRPr="00833E24" w:rsidRDefault="00833E24" w:rsidP="00833E24">
      <w:pPr>
        <w:spacing w:line="444" w:lineRule="auto"/>
        <w:ind w:left="1351" w:right="6857"/>
        <w:rPr>
          <w:rFonts w:ascii="Gill Sans MT"/>
          <w:sz w:val="21"/>
          <w:lang w:val="es-ES"/>
        </w:rPr>
      </w:pPr>
      <w:r>
        <w:rPr>
          <w:rFonts w:ascii="Calibri"/>
          <w:noProof/>
        </w:rPr>
        <mc:AlternateContent>
          <mc:Choice Requires="wps">
            <w:drawing>
              <wp:anchor distT="0" distB="0" distL="114300" distR="114300" simplePos="0" relativeHeight="251712601" behindDoc="0" locked="0" layoutInCell="1" allowOverlap="1" wp14:anchorId="536F9963" wp14:editId="50104523">
                <wp:simplePos x="0" y="0"/>
                <wp:positionH relativeFrom="page">
                  <wp:posOffset>1220470</wp:posOffset>
                </wp:positionH>
                <wp:positionV relativeFrom="paragraph">
                  <wp:posOffset>-13970</wp:posOffset>
                </wp:positionV>
                <wp:extent cx="285750" cy="161925"/>
                <wp:effectExtent l="10795" t="8890" r="8255" b="10160"/>
                <wp:wrapNone/>
                <wp:docPr id="337" name="Forma libre: forma 3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5 -22"/>
                            <a:gd name="T3" fmla="*/ 105 h 255"/>
                            <a:gd name="T4" fmla="+- 0 1932 1922"/>
                            <a:gd name="T5" fmla="*/ T4 w 450"/>
                            <a:gd name="T6" fmla="+- 0 56 -22"/>
                            <a:gd name="T7" fmla="*/ 56 h 255"/>
                            <a:gd name="T8" fmla="+- 0 1935 1922"/>
                            <a:gd name="T9" fmla="*/ T8 w 450"/>
                            <a:gd name="T10" fmla="+- 0 49 -22"/>
                            <a:gd name="T11" fmla="*/ 49 h 255"/>
                            <a:gd name="T12" fmla="+- 0 1939 1922"/>
                            <a:gd name="T13" fmla="*/ T12 w 450"/>
                            <a:gd name="T14" fmla="+- 0 41 -22"/>
                            <a:gd name="T15" fmla="*/ 41 h 255"/>
                            <a:gd name="T16" fmla="+- 0 1944 1922"/>
                            <a:gd name="T17" fmla="*/ T16 w 450"/>
                            <a:gd name="T18" fmla="+- 0 34 -22"/>
                            <a:gd name="T19" fmla="*/ 34 h 255"/>
                            <a:gd name="T20" fmla="+- 0 1949 1922"/>
                            <a:gd name="T21" fmla="*/ T20 w 450"/>
                            <a:gd name="T22" fmla="+- 0 27 -22"/>
                            <a:gd name="T23" fmla="*/ 27 h 255"/>
                            <a:gd name="T24" fmla="+- 0 1954 1922"/>
                            <a:gd name="T25" fmla="*/ T24 w 450"/>
                            <a:gd name="T26" fmla="+- 0 21 -22"/>
                            <a:gd name="T27" fmla="*/ 21 h 255"/>
                            <a:gd name="T28" fmla="+- 0 1960 1922"/>
                            <a:gd name="T29" fmla="*/ T28 w 450"/>
                            <a:gd name="T30" fmla="+- 0 15 -22"/>
                            <a:gd name="T31" fmla="*/ 15 h 255"/>
                            <a:gd name="T32" fmla="+- 0 1966 1922"/>
                            <a:gd name="T33" fmla="*/ T32 w 450"/>
                            <a:gd name="T34" fmla="+- 0 9 -22"/>
                            <a:gd name="T35" fmla="*/ 9 h 255"/>
                            <a:gd name="T36" fmla="+- 0 2001 1922"/>
                            <a:gd name="T37" fmla="*/ T36 w 450"/>
                            <a:gd name="T38" fmla="+- 0 -13 -22"/>
                            <a:gd name="T39" fmla="*/ -13 h 255"/>
                            <a:gd name="T40" fmla="+- 0 2009 1922"/>
                            <a:gd name="T41" fmla="*/ T40 w 450"/>
                            <a:gd name="T42" fmla="+- 0 -16 -22"/>
                            <a:gd name="T43" fmla="*/ -16 h 255"/>
                            <a:gd name="T44" fmla="+- 0 2050 1922"/>
                            <a:gd name="T45" fmla="*/ T44 w 450"/>
                            <a:gd name="T46" fmla="+- 0 -22 -22"/>
                            <a:gd name="T47" fmla="*/ -22 h 255"/>
                            <a:gd name="T48" fmla="+- 0 2245 1922"/>
                            <a:gd name="T49" fmla="*/ T48 w 450"/>
                            <a:gd name="T50" fmla="+- 0 -22 -22"/>
                            <a:gd name="T51" fmla="*/ -22 h 255"/>
                            <a:gd name="T52" fmla="+- 0 2309 1922"/>
                            <a:gd name="T53" fmla="*/ T52 w 450"/>
                            <a:gd name="T54" fmla="+- 0 -6 -22"/>
                            <a:gd name="T55" fmla="*/ -6 h 255"/>
                            <a:gd name="T56" fmla="+- 0 2335 1922"/>
                            <a:gd name="T57" fmla="*/ T56 w 450"/>
                            <a:gd name="T58" fmla="+- 0 15 -22"/>
                            <a:gd name="T59" fmla="*/ 15 h 255"/>
                            <a:gd name="T60" fmla="+- 0 2341 1922"/>
                            <a:gd name="T61" fmla="*/ T60 w 450"/>
                            <a:gd name="T62" fmla="+- 0 21 -22"/>
                            <a:gd name="T63" fmla="*/ 21 h 255"/>
                            <a:gd name="T64" fmla="+- 0 2346 1922"/>
                            <a:gd name="T65" fmla="*/ T64 w 450"/>
                            <a:gd name="T66" fmla="+- 0 27 -22"/>
                            <a:gd name="T67" fmla="*/ 27 h 255"/>
                            <a:gd name="T68" fmla="+- 0 2351 1922"/>
                            <a:gd name="T69" fmla="*/ T68 w 450"/>
                            <a:gd name="T70" fmla="+- 0 34 -22"/>
                            <a:gd name="T71" fmla="*/ 34 h 255"/>
                            <a:gd name="T72" fmla="+- 0 2356 1922"/>
                            <a:gd name="T73" fmla="*/ T72 w 450"/>
                            <a:gd name="T74" fmla="+- 0 41 -22"/>
                            <a:gd name="T75" fmla="*/ 41 h 255"/>
                            <a:gd name="T76" fmla="+- 0 2360 1922"/>
                            <a:gd name="T77" fmla="*/ T76 w 450"/>
                            <a:gd name="T78" fmla="+- 0 49 -22"/>
                            <a:gd name="T79" fmla="*/ 49 h 255"/>
                            <a:gd name="T80" fmla="+- 0 2363 1922"/>
                            <a:gd name="T81" fmla="*/ T80 w 450"/>
                            <a:gd name="T82" fmla="+- 0 56 -22"/>
                            <a:gd name="T83" fmla="*/ 56 h 255"/>
                            <a:gd name="T84" fmla="+- 0 2366 1922"/>
                            <a:gd name="T85" fmla="*/ T84 w 450"/>
                            <a:gd name="T86" fmla="+- 0 64 -22"/>
                            <a:gd name="T87" fmla="*/ 64 h 255"/>
                            <a:gd name="T88" fmla="+- 0 2368 1922"/>
                            <a:gd name="T89" fmla="*/ T88 w 450"/>
                            <a:gd name="T90" fmla="+- 0 72 -22"/>
                            <a:gd name="T91" fmla="*/ 72 h 255"/>
                            <a:gd name="T92" fmla="+- 0 2370 1922"/>
                            <a:gd name="T93" fmla="*/ T92 w 450"/>
                            <a:gd name="T94" fmla="+- 0 80 -22"/>
                            <a:gd name="T95" fmla="*/ 80 h 255"/>
                            <a:gd name="T96" fmla="+- 0 2372 1922"/>
                            <a:gd name="T97" fmla="*/ T96 w 450"/>
                            <a:gd name="T98" fmla="+- 0 88 -22"/>
                            <a:gd name="T99" fmla="*/ 88 h 255"/>
                            <a:gd name="T100" fmla="+- 0 2372 1922"/>
                            <a:gd name="T101" fmla="*/ T100 w 450"/>
                            <a:gd name="T102" fmla="+- 0 97 -22"/>
                            <a:gd name="T103" fmla="*/ 97 h 255"/>
                            <a:gd name="T104" fmla="+- 0 2372 1922"/>
                            <a:gd name="T105" fmla="*/ T104 w 450"/>
                            <a:gd name="T106" fmla="+- 0 105 -22"/>
                            <a:gd name="T107" fmla="*/ 105 h 255"/>
                            <a:gd name="T108" fmla="+- 0 2372 1922"/>
                            <a:gd name="T109" fmla="*/ T108 w 450"/>
                            <a:gd name="T110" fmla="+- 0 114 -22"/>
                            <a:gd name="T111" fmla="*/ 114 h 255"/>
                            <a:gd name="T112" fmla="+- 0 2372 1922"/>
                            <a:gd name="T113" fmla="*/ T112 w 450"/>
                            <a:gd name="T114" fmla="+- 0 122 -22"/>
                            <a:gd name="T115" fmla="*/ 122 h 255"/>
                            <a:gd name="T116" fmla="+- 0 2370 1922"/>
                            <a:gd name="T117" fmla="*/ T116 w 450"/>
                            <a:gd name="T118" fmla="+- 0 130 -22"/>
                            <a:gd name="T119" fmla="*/ 130 h 255"/>
                            <a:gd name="T120" fmla="+- 0 2368 1922"/>
                            <a:gd name="T121" fmla="*/ T120 w 450"/>
                            <a:gd name="T122" fmla="+- 0 138 -22"/>
                            <a:gd name="T123" fmla="*/ 138 h 255"/>
                            <a:gd name="T124" fmla="+- 0 2366 1922"/>
                            <a:gd name="T125" fmla="*/ T124 w 450"/>
                            <a:gd name="T126" fmla="+- 0 146 -22"/>
                            <a:gd name="T127" fmla="*/ 146 h 255"/>
                            <a:gd name="T128" fmla="+- 0 2363 1922"/>
                            <a:gd name="T129" fmla="*/ T128 w 450"/>
                            <a:gd name="T130" fmla="+- 0 154 -22"/>
                            <a:gd name="T131" fmla="*/ 154 h 255"/>
                            <a:gd name="T132" fmla="+- 0 2360 1922"/>
                            <a:gd name="T133" fmla="*/ T132 w 450"/>
                            <a:gd name="T134" fmla="+- 0 162 -22"/>
                            <a:gd name="T135" fmla="*/ 162 h 255"/>
                            <a:gd name="T136" fmla="+- 0 2316 1922"/>
                            <a:gd name="T137" fmla="*/ T136 w 450"/>
                            <a:gd name="T138" fmla="+- 0 211 -22"/>
                            <a:gd name="T139" fmla="*/ 211 h 255"/>
                            <a:gd name="T140" fmla="+- 0 2309 1922"/>
                            <a:gd name="T141" fmla="*/ T140 w 450"/>
                            <a:gd name="T142" fmla="+- 0 216 -22"/>
                            <a:gd name="T143" fmla="*/ 216 h 255"/>
                            <a:gd name="T144" fmla="+- 0 2302 1922"/>
                            <a:gd name="T145" fmla="*/ T144 w 450"/>
                            <a:gd name="T146" fmla="+- 0 220 -22"/>
                            <a:gd name="T147" fmla="*/ 220 h 255"/>
                            <a:gd name="T148" fmla="+- 0 2294 1922"/>
                            <a:gd name="T149" fmla="*/ T148 w 450"/>
                            <a:gd name="T150" fmla="+- 0 223 -22"/>
                            <a:gd name="T151" fmla="*/ 223 h 255"/>
                            <a:gd name="T152" fmla="+- 0 2286 1922"/>
                            <a:gd name="T153" fmla="*/ T152 w 450"/>
                            <a:gd name="T154" fmla="+- 0 226 -22"/>
                            <a:gd name="T155" fmla="*/ 226 h 255"/>
                            <a:gd name="T156" fmla="+- 0 2245 1922"/>
                            <a:gd name="T157" fmla="*/ T156 w 450"/>
                            <a:gd name="T158" fmla="+- 0 233 -22"/>
                            <a:gd name="T159" fmla="*/ 233 h 255"/>
                            <a:gd name="T160" fmla="+- 0 2050 1922"/>
                            <a:gd name="T161" fmla="*/ T160 w 450"/>
                            <a:gd name="T162" fmla="+- 0 233 -22"/>
                            <a:gd name="T163" fmla="*/ 233 h 255"/>
                            <a:gd name="T164" fmla="+- 0 2042 1922"/>
                            <a:gd name="T165" fmla="*/ T164 w 450"/>
                            <a:gd name="T166" fmla="+- 0 233 -22"/>
                            <a:gd name="T167" fmla="*/ 233 h 255"/>
                            <a:gd name="T168" fmla="+- 0 2033 1922"/>
                            <a:gd name="T169" fmla="*/ T168 w 450"/>
                            <a:gd name="T170" fmla="+- 0 232 -22"/>
                            <a:gd name="T171" fmla="*/ 232 h 255"/>
                            <a:gd name="T172" fmla="+- 0 2025 1922"/>
                            <a:gd name="T173" fmla="*/ T172 w 450"/>
                            <a:gd name="T174" fmla="+- 0 230 -22"/>
                            <a:gd name="T175" fmla="*/ 230 h 255"/>
                            <a:gd name="T176" fmla="+- 0 2017 1922"/>
                            <a:gd name="T177" fmla="*/ T176 w 450"/>
                            <a:gd name="T178" fmla="+- 0 229 -22"/>
                            <a:gd name="T179" fmla="*/ 229 h 255"/>
                            <a:gd name="T180" fmla="+- 0 2009 1922"/>
                            <a:gd name="T181" fmla="*/ T180 w 450"/>
                            <a:gd name="T182" fmla="+- 0 226 -22"/>
                            <a:gd name="T183" fmla="*/ 226 h 255"/>
                            <a:gd name="T184" fmla="+- 0 2001 1922"/>
                            <a:gd name="T185" fmla="*/ T184 w 450"/>
                            <a:gd name="T186" fmla="+- 0 223 -22"/>
                            <a:gd name="T187" fmla="*/ 223 h 255"/>
                            <a:gd name="T188" fmla="+- 0 1993 1922"/>
                            <a:gd name="T189" fmla="*/ T188 w 450"/>
                            <a:gd name="T190" fmla="+- 0 220 -22"/>
                            <a:gd name="T191" fmla="*/ 220 h 255"/>
                            <a:gd name="T192" fmla="+- 0 1986 1922"/>
                            <a:gd name="T193" fmla="*/ T192 w 450"/>
                            <a:gd name="T194" fmla="+- 0 216 -22"/>
                            <a:gd name="T195" fmla="*/ 216 h 255"/>
                            <a:gd name="T196" fmla="+- 0 1979 1922"/>
                            <a:gd name="T197" fmla="*/ T196 w 450"/>
                            <a:gd name="T198" fmla="+- 0 211 -22"/>
                            <a:gd name="T199" fmla="*/ 211 h 255"/>
                            <a:gd name="T200" fmla="+- 0 1972 1922"/>
                            <a:gd name="T201" fmla="*/ T200 w 450"/>
                            <a:gd name="T202" fmla="+- 0 206 -22"/>
                            <a:gd name="T203" fmla="*/ 206 h 255"/>
                            <a:gd name="T204" fmla="+- 0 1932 1922"/>
                            <a:gd name="T205" fmla="*/ T204 w 450"/>
                            <a:gd name="T206" fmla="+- 0 154 -22"/>
                            <a:gd name="T207" fmla="*/ 154 h 255"/>
                            <a:gd name="T208" fmla="+- 0 1929 1922"/>
                            <a:gd name="T209" fmla="*/ T208 w 450"/>
                            <a:gd name="T210" fmla="+- 0 146 -22"/>
                            <a:gd name="T211" fmla="*/ 146 h 255"/>
                            <a:gd name="T212" fmla="+- 0 1927 1922"/>
                            <a:gd name="T213" fmla="*/ T212 w 450"/>
                            <a:gd name="T214" fmla="+- 0 138 -22"/>
                            <a:gd name="T215" fmla="*/ 138 h 255"/>
                            <a:gd name="T216" fmla="+- 0 1925 1922"/>
                            <a:gd name="T217" fmla="*/ T216 w 450"/>
                            <a:gd name="T218" fmla="+- 0 130 -22"/>
                            <a:gd name="T219" fmla="*/ 130 h 255"/>
                            <a:gd name="T220" fmla="+- 0 1923 1922"/>
                            <a:gd name="T221" fmla="*/ T220 w 450"/>
                            <a:gd name="T222" fmla="+- 0 122 -22"/>
                            <a:gd name="T223" fmla="*/ 122 h 255"/>
                            <a:gd name="T224" fmla="+- 0 1922 1922"/>
                            <a:gd name="T225" fmla="*/ T224 w 450"/>
                            <a:gd name="T226" fmla="+- 0 114 -22"/>
                            <a:gd name="T227" fmla="*/ 114 h 255"/>
                            <a:gd name="T228" fmla="+- 0 1922 1922"/>
                            <a:gd name="T229" fmla="*/ T228 w 450"/>
                            <a:gd name="T230" fmla="+- 0 105 -22"/>
                            <a:gd name="T231"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128" y="0"/>
                              </a:lnTo>
                              <a:lnTo>
                                <a:pt x="323" y="0"/>
                              </a:lnTo>
                              <a:lnTo>
                                <a:pt x="387" y="16"/>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6"/>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BEF884E" id="Forma libre: forma 337" o:spid="_x0000_s1026" style="position:absolute;margin-left:96.1pt;margin-top:-1.1pt;width:22.5pt;height:12.75pt;z-index:25171260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" path="m,127l10,78r3,-7l17,63r5,-7l27,49r5,-6l38,37r6,-6l79,9,87,6,128,,323,r64,16l413,37r6,6l424,49r5,7l434,63r4,8l441,78r3,8l446,94r2,8l450,110r,9l450,127r,9l450,144r-2,8l446,160r-2,8l441,176r-3,8l394,233r-7,5l380,242r-8,3l364,248r-41,7l128,255r-8,l111,254r-8,-2l95,251r-8,-3l79,245r-8,-3l64,238r-7,-5l50,228,10,176,7,168,5,160,3,152,1,144,,136r,-9xe" filled="f" strokecolor="#99a0a6">
                <v:path arrowok="t" o:connecttype="custom" o:connectlocs="0,66675;6350,35560;8255,31115;10795,26035;13970,21590;17145,17145;20320,13335;24130,9525;27940,5715;50165,-8255;55245,-10160;81280,-13970;205105,-13970;245745,-3810;262255,9525;266065,13335;269240,17145;272415,21590;275590,26035;278130,31115;280035,35560;281940,40640;283210,45720;284480,50800;285750,55880;285750,61595;285750,66675;285750,72390;285750,77470;284480,82550;283210,87630;281940,92710;280035,97790;278130,102870;250190,133985;245745,137160;241300,139700;236220,141605;231140,143510;205105,147955;81280,147955;76200,147955;70485,147320;65405,146050;60325,145415;55245,143510;50165,141605;45085,139700;40640,137160;36195,133985;31750,130810;6350,97790;4445,92710;3175,87630;1905,82550;635,77470;0,72390;0,66675" o:connectangles="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13625" behindDoc="0" locked="0" layoutInCell="1" allowOverlap="1" wp14:anchorId="7B5C59A1" wp14:editId="5AA65081">
                <wp:simplePos x="0" y="0"/>
                <wp:positionH relativeFrom="page">
                  <wp:posOffset>1220470</wp:posOffset>
                </wp:positionH>
                <wp:positionV relativeFrom="paragraph">
                  <wp:posOffset>271780</wp:posOffset>
                </wp:positionV>
                <wp:extent cx="285750" cy="161925"/>
                <wp:effectExtent l="10795" t="8890" r="8255" b="10160"/>
                <wp:wrapNone/>
                <wp:docPr id="336" name="Forma libre: forma 3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5 428"/>
                            <a:gd name="T3" fmla="*/ 555 h 255"/>
                            <a:gd name="T4" fmla="+- 0 1922 1922"/>
                            <a:gd name="T5" fmla="*/ T4 w 450"/>
                            <a:gd name="T6" fmla="+- 0 547 428"/>
                            <a:gd name="T7" fmla="*/ 547 h 255"/>
                            <a:gd name="T8" fmla="+- 0 1923 1922"/>
                            <a:gd name="T9" fmla="*/ T8 w 450"/>
                            <a:gd name="T10" fmla="+- 0 538 428"/>
                            <a:gd name="T11" fmla="*/ 538 h 255"/>
                            <a:gd name="T12" fmla="+- 0 1925 1922"/>
                            <a:gd name="T13" fmla="*/ T12 w 450"/>
                            <a:gd name="T14" fmla="+- 0 530 428"/>
                            <a:gd name="T15" fmla="*/ 530 h 255"/>
                            <a:gd name="T16" fmla="+- 0 1927 1922"/>
                            <a:gd name="T17" fmla="*/ T16 w 450"/>
                            <a:gd name="T18" fmla="+- 0 522 428"/>
                            <a:gd name="T19" fmla="*/ 522 h 255"/>
                            <a:gd name="T20" fmla="+- 0 1929 1922"/>
                            <a:gd name="T21" fmla="*/ T20 w 450"/>
                            <a:gd name="T22" fmla="+- 0 514 428"/>
                            <a:gd name="T23" fmla="*/ 514 h 255"/>
                            <a:gd name="T24" fmla="+- 0 1932 1922"/>
                            <a:gd name="T25" fmla="*/ T24 w 450"/>
                            <a:gd name="T26" fmla="+- 0 506 428"/>
                            <a:gd name="T27" fmla="*/ 506 h 255"/>
                            <a:gd name="T28" fmla="+- 0 1935 1922"/>
                            <a:gd name="T29" fmla="*/ T28 w 450"/>
                            <a:gd name="T30" fmla="+- 0 499 428"/>
                            <a:gd name="T31" fmla="*/ 499 h 255"/>
                            <a:gd name="T32" fmla="+- 0 1960 1922"/>
                            <a:gd name="T33" fmla="*/ T32 w 450"/>
                            <a:gd name="T34" fmla="+- 0 465 428"/>
                            <a:gd name="T35" fmla="*/ 465 h 255"/>
                            <a:gd name="T36" fmla="+- 0 1966 1922"/>
                            <a:gd name="T37" fmla="*/ T36 w 450"/>
                            <a:gd name="T38" fmla="+- 0 459 428"/>
                            <a:gd name="T39" fmla="*/ 459 h 255"/>
                            <a:gd name="T40" fmla="+- 0 2001 1922"/>
                            <a:gd name="T41" fmla="*/ T40 w 450"/>
                            <a:gd name="T42" fmla="+- 0 437 428"/>
                            <a:gd name="T43" fmla="*/ 437 h 255"/>
                            <a:gd name="T44" fmla="+- 0 2009 1922"/>
                            <a:gd name="T45" fmla="*/ T44 w 450"/>
                            <a:gd name="T46" fmla="+- 0 434 428"/>
                            <a:gd name="T47" fmla="*/ 434 h 255"/>
                            <a:gd name="T48" fmla="+- 0 2017 1922"/>
                            <a:gd name="T49" fmla="*/ T48 w 450"/>
                            <a:gd name="T50" fmla="+- 0 432 428"/>
                            <a:gd name="T51" fmla="*/ 432 h 255"/>
                            <a:gd name="T52" fmla="+- 0 2025 1922"/>
                            <a:gd name="T53" fmla="*/ T52 w 450"/>
                            <a:gd name="T54" fmla="+- 0 430 428"/>
                            <a:gd name="T55" fmla="*/ 430 h 255"/>
                            <a:gd name="T56" fmla="+- 0 2033 1922"/>
                            <a:gd name="T57" fmla="*/ T56 w 450"/>
                            <a:gd name="T58" fmla="+- 0 428 428"/>
                            <a:gd name="T59" fmla="*/ 428 h 255"/>
                            <a:gd name="T60" fmla="+- 0 2042 1922"/>
                            <a:gd name="T61" fmla="*/ T60 w 450"/>
                            <a:gd name="T62" fmla="+- 0 428 428"/>
                            <a:gd name="T63" fmla="*/ 428 h 255"/>
                            <a:gd name="T64" fmla="+- 0 2050 1922"/>
                            <a:gd name="T65" fmla="*/ T64 w 450"/>
                            <a:gd name="T66" fmla="+- 0 428 428"/>
                            <a:gd name="T67" fmla="*/ 428 h 255"/>
                            <a:gd name="T68" fmla="+- 0 2245 1922"/>
                            <a:gd name="T69" fmla="*/ T68 w 450"/>
                            <a:gd name="T70" fmla="+- 0 428 428"/>
                            <a:gd name="T71" fmla="*/ 428 h 255"/>
                            <a:gd name="T72" fmla="+- 0 2253 1922"/>
                            <a:gd name="T73" fmla="*/ T72 w 450"/>
                            <a:gd name="T74" fmla="+- 0 428 428"/>
                            <a:gd name="T75" fmla="*/ 428 h 255"/>
                            <a:gd name="T76" fmla="+- 0 2262 1922"/>
                            <a:gd name="T77" fmla="*/ T76 w 450"/>
                            <a:gd name="T78" fmla="+- 0 428 428"/>
                            <a:gd name="T79" fmla="*/ 428 h 255"/>
                            <a:gd name="T80" fmla="+- 0 2270 1922"/>
                            <a:gd name="T81" fmla="*/ T80 w 450"/>
                            <a:gd name="T82" fmla="+- 0 430 428"/>
                            <a:gd name="T83" fmla="*/ 430 h 255"/>
                            <a:gd name="T84" fmla="+- 0 2278 1922"/>
                            <a:gd name="T85" fmla="*/ T84 w 450"/>
                            <a:gd name="T86" fmla="+- 0 432 428"/>
                            <a:gd name="T87" fmla="*/ 432 h 255"/>
                            <a:gd name="T88" fmla="+- 0 2286 1922"/>
                            <a:gd name="T89" fmla="*/ T88 w 450"/>
                            <a:gd name="T90" fmla="+- 0 434 428"/>
                            <a:gd name="T91" fmla="*/ 434 h 255"/>
                            <a:gd name="T92" fmla="+- 0 2294 1922"/>
                            <a:gd name="T93" fmla="*/ T92 w 450"/>
                            <a:gd name="T94" fmla="+- 0 437 428"/>
                            <a:gd name="T95" fmla="*/ 437 h 255"/>
                            <a:gd name="T96" fmla="+- 0 2302 1922"/>
                            <a:gd name="T97" fmla="*/ T96 w 450"/>
                            <a:gd name="T98" fmla="+- 0 441 428"/>
                            <a:gd name="T99" fmla="*/ 441 h 255"/>
                            <a:gd name="T100" fmla="+- 0 2335 1922"/>
                            <a:gd name="T101" fmla="*/ T100 w 450"/>
                            <a:gd name="T102" fmla="+- 0 465 428"/>
                            <a:gd name="T103" fmla="*/ 465 h 255"/>
                            <a:gd name="T104" fmla="+- 0 2341 1922"/>
                            <a:gd name="T105" fmla="*/ T104 w 450"/>
                            <a:gd name="T106" fmla="+- 0 471 428"/>
                            <a:gd name="T107" fmla="*/ 471 h 255"/>
                            <a:gd name="T108" fmla="+- 0 2363 1922"/>
                            <a:gd name="T109" fmla="*/ T108 w 450"/>
                            <a:gd name="T110" fmla="+- 0 506 428"/>
                            <a:gd name="T111" fmla="*/ 506 h 255"/>
                            <a:gd name="T112" fmla="+- 0 2366 1922"/>
                            <a:gd name="T113" fmla="*/ T112 w 450"/>
                            <a:gd name="T114" fmla="+- 0 514 428"/>
                            <a:gd name="T115" fmla="*/ 514 h 255"/>
                            <a:gd name="T116" fmla="+- 0 2368 1922"/>
                            <a:gd name="T117" fmla="*/ T116 w 450"/>
                            <a:gd name="T118" fmla="+- 0 522 428"/>
                            <a:gd name="T119" fmla="*/ 522 h 255"/>
                            <a:gd name="T120" fmla="+- 0 2370 1922"/>
                            <a:gd name="T121" fmla="*/ T120 w 450"/>
                            <a:gd name="T122" fmla="+- 0 530 428"/>
                            <a:gd name="T123" fmla="*/ 530 h 255"/>
                            <a:gd name="T124" fmla="+- 0 2372 1922"/>
                            <a:gd name="T125" fmla="*/ T124 w 450"/>
                            <a:gd name="T126" fmla="+- 0 538 428"/>
                            <a:gd name="T127" fmla="*/ 538 h 255"/>
                            <a:gd name="T128" fmla="+- 0 2372 1922"/>
                            <a:gd name="T129" fmla="*/ T128 w 450"/>
                            <a:gd name="T130" fmla="+- 0 547 428"/>
                            <a:gd name="T131" fmla="*/ 547 h 255"/>
                            <a:gd name="T132" fmla="+- 0 2372 1922"/>
                            <a:gd name="T133" fmla="*/ T132 w 450"/>
                            <a:gd name="T134" fmla="+- 0 555 428"/>
                            <a:gd name="T135" fmla="*/ 555 h 255"/>
                            <a:gd name="T136" fmla="+- 0 2372 1922"/>
                            <a:gd name="T137" fmla="*/ T136 w 450"/>
                            <a:gd name="T138" fmla="+- 0 564 428"/>
                            <a:gd name="T139" fmla="*/ 564 h 255"/>
                            <a:gd name="T140" fmla="+- 0 2372 1922"/>
                            <a:gd name="T141" fmla="*/ T140 w 450"/>
                            <a:gd name="T142" fmla="+- 0 572 428"/>
                            <a:gd name="T143" fmla="*/ 572 h 255"/>
                            <a:gd name="T144" fmla="+- 0 2370 1922"/>
                            <a:gd name="T145" fmla="*/ T144 w 450"/>
                            <a:gd name="T146" fmla="+- 0 580 428"/>
                            <a:gd name="T147" fmla="*/ 580 h 255"/>
                            <a:gd name="T148" fmla="+- 0 2368 1922"/>
                            <a:gd name="T149" fmla="*/ T148 w 450"/>
                            <a:gd name="T150" fmla="+- 0 588 428"/>
                            <a:gd name="T151" fmla="*/ 588 h 255"/>
                            <a:gd name="T152" fmla="+- 0 2335 1922"/>
                            <a:gd name="T153" fmla="*/ T152 w 450"/>
                            <a:gd name="T154" fmla="+- 0 645 428"/>
                            <a:gd name="T155" fmla="*/ 645 h 255"/>
                            <a:gd name="T156" fmla="+- 0 2316 1922"/>
                            <a:gd name="T157" fmla="*/ T156 w 450"/>
                            <a:gd name="T158" fmla="+- 0 661 428"/>
                            <a:gd name="T159" fmla="*/ 661 h 255"/>
                            <a:gd name="T160" fmla="+- 0 2309 1922"/>
                            <a:gd name="T161" fmla="*/ T160 w 450"/>
                            <a:gd name="T162" fmla="+- 0 666 428"/>
                            <a:gd name="T163" fmla="*/ 666 h 255"/>
                            <a:gd name="T164" fmla="+- 0 2302 1922"/>
                            <a:gd name="T165" fmla="*/ T164 w 450"/>
                            <a:gd name="T166" fmla="+- 0 670 428"/>
                            <a:gd name="T167" fmla="*/ 670 h 255"/>
                            <a:gd name="T168" fmla="+- 0 2294 1922"/>
                            <a:gd name="T169" fmla="*/ T168 w 450"/>
                            <a:gd name="T170" fmla="+- 0 673 428"/>
                            <a:gd name="T171" fmla="*/ 673 h 255"/>
                            <a:gd name="T172" fmla="+- 0 2286 1922"/>
                            <a:gd name="T173" fmla="*/ T172 w 450"/>
                            <a:gd name="T174" fmla="+- 0 676 428"/>
                            <a:gd name="T175" fmla="*/ 676 h 255"/>
                            <a:gd name="T176" fmla="+- 0 2245 1922"/>
                            <a:gd name="T177" fmla="*/ T176 w 450"/>
                            <a:gd name="T178" fmla="+- 0 683 428"/>
                            <a:gd name="T179" fmla="*/ 683 h 255"/>
                            <a:gd name="T180" fmla="+- 0 2050 1922"/>
                            <a:gd name="T181" fmla="*/ T180 w 450"/>
                            <a:gd name="T182" fmla="+- 0 683 428"/>
                            <a:gd name="T183" fmla="*/ 683 h 255"/>
                            <a:gd name="T184" fmla="+- 0 2042 1922"/>
                            <a:gd name="T185" fmla="*/ T184 w 450"/>
                            <a:gd name="T186" fmla="+- 0 683 428"/>
                            <a:gd name="T187" fmla="*/ 683 h 255"/>
                            <a:gd name="T188" fmla="+- 0 2033 1922"/>
                            <a:gd name="T189" fmla="*/ T188 w 450"/>
                            <a:gd name="T190" fmla="+- 0 682 428"/>
                            <a:gd name="T191" fmla="*/ 682 h 255"/>
                            <a:gd name="T192" fmla="+- 0 2025 1922"/>
                            <a:gd name="T193" fmla="*/ T192 w 450"/>
                            <a:gd name="T194" fmla="+- 0 680 428"/>
                            <a:gd name="T195" fmla="*/ 680 h 255"/>
                            <a:gd name="T196" fmla="+- 0 2017 1922"/>
                            <a:gd name="T197" fmla="*/ T196 w 450"/>
                            <a:gd name="T198" fmla="+- 0 679 428"/>
                            <a:gd name="T199" fmla="*/ 679 h 255"/>
                            <a:gd name="T200" fmla="+- 0 2009 1922"/>
                            <a:gd name="T201" fmla="*/ T200 w 450"/>
                            <a:gd name="T202" fmla="+- 0 676 428"/>
                            <a:gd name="T203" fmla="*/ 676 h 255"/>
                            <a:gd name="T204" fmla="+- 0 2001 1922"/>
                            <a:gd name="T205" fmla="*/ T204 w 450"/>
                            <a:gd name="T206" fmla="+- 0 673 428"/>
                            <a:gd name="T207" fmla="*/ 673 h 255"/>
                            <a:gd name="T208" fmla="+- 0 1993 1922"/>
                            <a:gd name="T209" fmla="*/ T208 w 450"/>
                            <a:gd name="T210" fmla="+- 0 670 428"/>
                            <a:gd name="T211" fmla="*/ 670 h 255"/>
                            <a:gd name="T212" fmla="+- 0 1986 1922"/>
                            <a:gd name="T213" fmla="*/ T212 w 450"/>
                            <a:gd name="T214" fmla="+- 0 666 428"/>
                            <a:gd name="T215" fmla="*/ 666 h 255"/>
                            <a:gd name="T216" fmla="+- 0 1979 1922"/>
                            <a:gd name="T217" fmla="*/ T216 w 450"/>
                            <a:gd name="T218" fmla="+- 0 661 428"/>
                            <a:gd name="T219" fmla="*/ 661 h 255"/>
                            <a:gd name="T220" fmla="+- 0 1972 1922"/>
                            <a:gd name="T221" fmla="*/ T220 w 450"/>
                            <a:gd name="T222" fmla="+- 0 656 428"/>
                            <a:gd name="T223" fmla="*/ 656 h 255"/>
                            <a:gd name="T224" fmla="+- 0 1932 1922"/>
                            <a:gd name="T225" fmla="*/ T224 w 450"/>
                            <a:gd name="T226" fmla="+- 0 604 428"/>
                            <a:gd name="T227" fmla="*/ 604 h 255"/>
                            <a:gd name="T228" fmla="+- 0 1925 1922"/>
                            <a:gd name="T229" fmla="*/ T228 w 450"/>
                            <a:gd name="T230" fmla="+- 0 580 428"/>
                            <a:gd name="T231" fmla="*/ 580 h 255"/>
                            <a:gd name="T232" fmla="+- 0 1923 1922"/>
                            <a:gd name="T233" fmla="*/ T232 w 450"/>
                            <a:gd name="T234" fmla="+- 0 572 428"/>
                            <a:gd name="T235" fmla="*/ 572 h 255"/>
                            <a:gd name="T236" fmla="+- 0 1922 1922"/>
                            <a:gd name="T237" fmla="*/ T236 w 450"/>
                            <a:gd name="T238" fmla="+- 0 564 428"/>
                            <a:gd name="T239" fmla="*/ 564 h 255"/>
                            <a:gd name="T240" fmla="+- 0 1922 1922"/>
                            <a:gd name="T241" fmla="*/ T240 w 450"/>
                            <a:gd name="T242" fmla="+- 0 555 428"/>
                            <a:gd name="T243"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41" y="78"/>
                              </a:lnTo>
                              <a:lnTo>
                                <a:pt x="444" y="86"/>
                              </a:lnTo>
                              <a:lnTo>
                                <a:pt x="446" y="94"/>
                              </a:lnTo>
                              <a:lnTo>
                                <a:pt x="448" y="102"/>
                              </a:lnTo>
                              <a:lnTo>
                                <a:pt x="450" y="110"/>
                              </a:lnTo>
                              <a:lnTo>
                                <a:pt x="450" y="119"/>
                              </a:lnTo>
                              <a:lnTo>
                                <a:pt x="450" y="127"/>
                              </a:lnTo>
                              <a:lnTo>
                                <a:pt x="450" y="136"/>
                              </a:lnTo>
                              <a:lnTo>
                                <a:pt x="450" y="144"/>
                              </a:lnTo>
                              <a:lnTo>
                                <a:pt x="448" y="152"/>
                              </a:lnTo>
                              <a:lnTo>
                                <a:pt x="446" y="160"/>
                              </a:lnTo>
                              <a:lnTo>
                                <a:pt x="413" y="217"/>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FB69E68" id="Forma libre: forma 336" o:spid="_x0000_s1026" style="position:absolute;margin-left:96.1pt;margin-top:21.4pt;width:22.5pt;height:12.75pt;z-index:2517136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" path="m,127r,-8l1,110r2,-8l5,94,7,86r3,-8l13,71,38,37r6,-6l79,9,87,6,95,4r8,-2l111,r9,l128,,323,r8,l340,r8,2l356,4r8,2l372,9r8,4l413,37r6,6l441,78r3,8l446,94r2,8l450,110r,9l450,127r,9l450,144r-2,8l446,160r-33,57l394,233r-7,5l380,242r-8,3l364,248r-41,7l128,255r-8,l111,254r-8,-2l95,251r-8,-3l79,245r-8,-3l64,238r-7,-5l50,228,10,176,3,152,1,144,,136r,-9xe" filled="f" strokecolor="#99a0a6">
                <v:path arrowok="t" o:connecttype="custom" o:connectlocs="0,352425;0,347345;635,341630;1905,336550;3175,331470;4445,326390;6350,321310;8255,316865;24130,295275;27940,291465;50165,277495;55245,275590;60325,274320;65405,273050;70485,271780;76200,271780;81280,271780;205105,271780;210185,271780;215900,271780;220980,273050;226060,274320;231140,275590;236220,277495;241300,280035;262255,295275;266065,299085;280035,321310;281940,326390;283210,331470;284480,336550;285750,341630;285750,347345;285750,352425;285750,358140;285750,363220;284480,368300;283210,373380;262255,409575;250190,419735;245745,422910;241300,425450;236220,427355;231140,429260;205105,433705;81280,433705;76200,433705;70485,433070;65405,431800;60325,431165;55245,429260;50165,427355;45085,425450;40640,422910;36195,419735;31750,416560;6350,383540;1905,368300;635,363220;0,358140;0,352425" o:connectangles="0,0,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14649" behindDoc="0" locked="0" layoutInCell="1" allowOverlap="1" wp14:anchorId="20E7808F" wp14:editId="6B24917A">
                <wp:simplePos x="0" y="0"/>
                <wp:positionH relativeFrom="page">
                  <wp:posOffset>1220470</wp:posOffset>
                </wp:positionH>
                <wp:positionV relativeFrom="paragraph">
                  <wp:posOffset>557530</wp:posOffset>
                </wp:positionV>
                <wp:extent cx="285750" cy="161925"/>
                <wp:effectExtent l="10795" t="8890" r="8255" b="10160"/>
                <wp:wrapNone/>
                <wp:docPr id="335" name="Forma libre: forma 3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5 878"/>
                            <a:gd name="T3" fmla="*/ 1005 h 255"/>
                            <a:gd name="T4" fmla="+- 0 1939 1922"/>
                            <a:gd name="T5" fmla="*/ T4 w 450"/>
                            <a:gd name="T6" fmla="+- 0 941 878"/>
                            <a:gd name="T7" fmla="*/ 941 h 255"/>
                            <a:gd name="T8" fmla="+- 0 1944 1922"/>
                            <a:gd name="T9" fmla="*/ T8 w 450"/>
                            <a:gd name="T10" fmla="+- 0 934 878"/>
                            <a:gd name="T11" fmla="*/ 934 h 255"/>
                            <a:gd name="T12" fmla="+- 0 1949 1922"/>
                            <a:gd name="T13" fmla="*/ T12 w 450"/>
                            <a:gd name="T14" fmla="+- 0 927 878"/>
                            <a:gd name="T15" fmla="*/ 927 h 255"/>
                            <a:gd name="T16" fmla="+- 0 2001 1922"/>
                            <a:gd name="T17" fmla="*/ T16 w 450"/>
                            <a:gd name="T18" fmla="+- 0 887 878"/>
                            <a:gd name="T19" fmla="*/ 887 h 255"/>
                            <a:gd name="T20" fmla="+- 0 2009 1922"/>
                            <a:gd name="T21" fmla="*/ T20 w 450"/>
                            <a:gd name="T22" fmla="+- 0 884 878"/>
                            <a:gd name="T23" fmla="*/ 884 h 255"/>
                            <a:gd name="T24" fmla="+- 0 2017 1922"/>
                            <a:gd name="T25" fmla="*/ T24 w 450"/>
                            <a:gd name="T26" fmla="+- 0 882 878"/>
                            <a:gd name="T27" fmla="*/ 882 h 255"/>
                            <a:gd name="T28" fmla="+- 0 2025 1922"/>
                            <a:gd name="T29" fmla="*/ T28 w 450"/>
                            <a:gd name="T30" fmla="+- 0 880 878"/>
                            <a:gd name="T31" fmla="*/ 880 h 255"/>
                            <a:gd name="T32" fmla="+- 0 2033 1922"/>
                            <a:gd name="T33" fmla="*/ T32 w 450"/>
                            <a:gd name="T34" fmla="+- 0 878 878"/>
                            <a:gd name="T35" fmla="*/ 878 h 255"/>
                            <a:gd name="T36" fmla="+- 0 2042 1922"/>
                            <a:gd name="T37" fmla="*/ T36 w 450"/>
                            <a:gd name="T38" fmla="+- 0 878 878"/>
                            <a:gd name="T39" fmla="*/ 878 h 255"/>
                            <a:gd name="T40" fmla="+- 0 2050 1922"/>
                            <a:gd name="T41" fmla="*/ T40 w 450"/>
                            <a:gd name="T42" fmla="+- 0 878 878"/>
                            <a:gd name="T43" fmla="*/ 878 h 255"/>
                            <a:gd name="T44" fmla="+- 0 2245 1922"/>
                            <a:gd name="T45" fmla="*/ T44 w 450"/>
                            <a:gd name="T46" fmla="+- 0 878 878"/>
                            <a:gd name="T47" fmla="*/ 878 h 255"/>
                            <a:gd name="T48" fmla="+- 0 2253 1922"/>
                            <a:gd name="T49" fmla="*/ T48 w 450"/>
                            <a:gd name="T50" fmla="+- 0 878 878"/>
                            <a:gd name="T51" fmla="*/ 878 h 255"/>
                            <a:gd name="T52" fmla="+- 0 2262 1922"/>
                            <a:gd name="T53" fmla="*/ T52 w 450"/>
                            <a:gd name="T54" fmla="+- 0 878 878"/>
                            <a:gd name="T55" fmla="*/ 878 h 255"/>
                            <a:gd name="T56" fmla="+- 0 2323 1922"/>
                            <a:gd name="T57" fmla="*/ T56 w 450"/>
                            <a:gd name="T58" fmla="+- 0 904 878"/>
                            <a:gd name="T59" fmla="*/ 904 h 255"/>
                            <a:gd name="T60" fmla="+- 0 2351 1922"/>
                            <a:gd name="T61" fmla="*/ T60 w 450"/>
                            <a:gd name="T62" fmla="+- 0 934 878"/>
                            <a:gd name="T63" fmla="*/ 934 h 255"/>
                            <a:gd name="T64" fmla="+- 0 2356 1922"/>
                            <a:gd name="T65" fmla="*/ T64 w 450"/>
                            <a:gd name="T66" fmla="+- 0 941 878"/>
                            <a:gd name="T67" fmla="*/ 941 h 255"/>
                            <a:gd name="T68" fmla="+- 0 2370 1922"/>
                            <a:gd name="T69" fmla="*/ T68 w 450"/>
                            <a:gd name="T70" fmla="+- 0 980 878"/>
                            <a:gd name="T71" fmla="*/ 980 h 255"/>
                            <a:gd name="T72" fmla="+- 0 2372 1922"/>
                            <a:gd name="T73" fmla="*/ T72 w 450"/>
                            <a:gd name="T74" fmla="+- 0 988 878"/>
                            <a:gd name="T75" fmla="*/ 988 h 255"/>
                            <a:gd name="T76" fmla="+- 0 2372 1922"/>
                            <a:gd name="T77" fmla="*/ T76 w 450"/>
                            <a:gd name="T78" fmla="+- 0 997 878"/>
                            <a:gd name="T79" fmla="*/ 997 h 255"/>
                            <a:gd name="T80" fmla="+- 0 2372 1922"/>
                            <a:gd name="T81" fmla="*/ T80 w 450"/>
                            <a:gd name="T82" fmla="+- 0 1005 878"/>
                            <a:gd name="T83" fmla="*/ 1005 h 255"/>
                            <a:gd name="T84" fmla="+- 0 2372 1922"/>
                            <a:gd name="T85" fmla="*/ T84 w 450"/>
                            <a:gd name="T86" fmla="+- 0 1013 878"/>
                            <a:gd name="T87" fmla="*/ 1013 h 255"/>
                            <a:gd name="T88" fmla="+- 0 2372 1922"/>
                            <a:gd name="T89" fmla="*/ T88 w 450"/>
                            <a:gd name="T90" fmla="+- 0 1022 878"/>
                            <a:gd name="T91" fmla="*/ 1022 h 255"/>
                            <a:gd name="T92" fmla="+- 0 2370 1922"/>
                            <a:gd name="T93" fmla="*/ T92 w 450"/>
                            <a:gd name="T94" fmla="+- 0 1030 878"/>
                            <a:gd name="T95" fmla="*/ 1030 h 255"/>
                            <a:gd name="T96" fmla="+- 0 2368 1922"/>
                            <a:gd name="T97" fmla="*/ T96 w 450"/>
                            <a:gd name="T98" fmla="+- 0 1038 878"/>
                            <a:gd name="T99" fmla="*/ 1038 h 255"/>
                            <a:gd name="T100" fmla="+- 0 2366 1922"/>
                            <a:gd name="T101" fmla="*/ T100 w 450"/>
                            <a:gd name="T102" fmla="+- 0 1046 878"/>
                            <a:gd name="T103" fmla="*/ 1046 h 255"/>
                            <a:gd name="T104" fmla="+- 0 2363 1922"/>
                            <a:gd name="T105" fmla="*/ T104 w 450"/>
                            <a:gd name="T106" fmla="+- 0 1054 878"/>
                            <a:gd name="T107" fmla="*/ 1054 h 255"/>
                            <a:gd name="T108" fmla="+- 0 2360 1922"/>
                            <a:gd name="T109" fmla="*/ T108 w 450"/>
                            <a:gd name="T110" fmla="+- 0 1062 878"/>
                            <a:gd name="T111" fmla="*/ 1062 h 255"/>
                            <a:gd name="T112" fmla="+- 0 2356 1922"/>
                            <a:gd name="T113" fmla="*/ T112 w 450"/>
                            <a:gd name="T114" fmla="+- 0 1069 878"/>
                            <a:gd name="T115" fmla="*/ 1069 h 255"/>
                            <a:gd name="T116" fmla="+- 0 2351 1922"/>
                            <a:gd name="T117" fmla="*/ T116 w 450"/>
                            <a:gd name="T118" fmla="+- 0 1076 878"/>
                            <a:gd name="T119" fmla="*/ 1076 h 255"/>
                            <a:gd name="T120" fmla="+- 0 2346 1922"/>
                            <a:gd name="T121" fmla="*/ T120 w 450"/>
                            <a:gd name="T122" fmla="+- 0 1083 878"/>
                            <a:gd name="T123" fmla="*/ 1083 h 255"/>
                            <a:gd name="T124" fmla="+- 0 2294 1922"/>
                            <a:gd name="T125" fmla="*/ T124 w 450"/>
                            <a:gd name="T126" fmla="+- 0 1123 878"/>
                            <a:gd name="T127" fmla="*/ 1123 h 255"/>
                            <a:gd name="T128" fmla="+- 0 2286 1922"/>
                            <a:gd name="T129" fmla="*/ T128 w 450"/>
                            <a:gd name="T130" fmla="+- 0 1126 878"/>
                            <a:gd name="T131" fmla="*/ 1126 h 255"/>
                            <a:gd name="T132" fmla="+- 0 2278 1922"/>
                            <a:gd name="T133" fmla="*/ T132 w 450"/>
                            <a:gd name="T134" fmla="+- 0 1129 878"/>
                            <a:gd name="T135" fmla="*/ 1129 h 255"/>
                            <a:gd name="T136" fmla="+- 0 2270 1922"/>
                            <a:gd name="T137" fmla="*/ T136 w 450"/>
                            <a:gd name="T138" fmla="+- 0 1130 878"/>
                            <a:gd name="T139" fmla="*/ 1130 h 255"/>
                            <a:gd name="T140" fmla="+- 0 2262 1922"/>
                            <a:gd name="T141" fmla="*/ T140 w 450"/>
                            <a:gd name="T142" fmla="+- 0 1132 878"/>
                            <a:gd name="T143" fmla="*/ 1132 h 255"/>
                            <a:gd name="T144" fmla="+- 0 2253 1922"/>
                            <a:gd name="T145" fmla="*/ T144 w 450"/>
                            <a:gd name="T146" fmla="+- 0 1133 878"/>
                            <a:gd name="T147" fmla="*/ 1133 h 255"/>
                            <a:gd name="T148" fmla="+- 0 2245 1922"/>
                            <a:gd name="T149" fmla="*/ T148 w 450"/>
                            <a:gd name="T150" fmla="+- 0 1133 878"/>
                            <a:gd name="T151" fmla="*/ 1133 h 255"/>
                            <a:gd name="T152" fmla="+- 0 2050 1922"/>
                            <a:gd name="T153" fmla="*/ T152 w 450"/>
                            <a:gd name="T154" fmla="+- 0 1133 878"/>
                            <a:gd name="T155" fmla="*/ 1133 h 255"/>
                            <a:gd name="T156" fmla="+- 0 2042 1922"/>
                            <a:gd name="T157" fmla="*/ T156 w 450"/>
                            <a:gd name="T158" fmla="+- 0 1133 878"/>
                            <a:gd name="T159" fmla="*/ 1133 h 255"/>
                            <a:gd name="T160" fmla="+- 0 2033 1922"/>
                            <a:gd name="T161" fmla="*/ T160 w 450"/>
                            <a:gd name="T162" fmla="+- 0 1132 878"/>
                            <a:gd name="T163" fmla="*/ 1132 h 255"/>
                            <a:gd name="T164" fmla="+- 0 2025 1922"/>
                            <a:gd name="T165" fmla="*/ T164 w 450"/>
                            <a:gd name="T166" fmla="+- 0 1130 878"/>
                            <a:gd name="T167" fmla="*/ 1130 h 255"/>
                            <a:gd name="T168" fmla="+- 0 2017 1922"/>
                            <a:gd name="T169" fmla="*/ T168 w 450"/>
                            <a:gd name="T170" fmla="+- 0 1129 878"/>
                            <a:gd name="T171" fmla="*/ 1129 h 255"/>
                            <a:gd name="T172" fmla="+- 0 2009 1922"/>
                            <a:gd name="T173" fmla="*/ T172 w 450"/>
                            <a:gd name="T174" fmla="+- 0 1126 878"/>
                            <a:gd name="T175" fmla="*/ 1126 h 255"/>
                            <a:gd name="T176" fmla="+- 0 2001 1922"/>
                            <a:gd name="T177" fmla="*/ T176 w 450"/>
                            <a:gd name="T178" fmla="+- 0 1123 878"/>
                            <a:gd name="T179" fmla="*/ 1123 h 255"/>
                            <a:gd name="T180" fmla="+- 0 1993 1922"/>
                            <a:gd name="T181" fmla="*/ T180 w 450"/>
                            <a:gd name="T182" fmla="+- 0 1120 878"/>
                            <a:gd name="T183" fmla="*/ 1120 h 255"/>
                            <a:gd name="T184" fmla="+- 0 1944 1922"/>
                            <a:gd name="T185" fmla="*/ T184 w 450"/>
                            <a:gd name="T186" fmla="+- 0 1076 878"/>
                            <a:gd name="T187" fmla="*/ 1076 h 255"/>
                            <a:gd name="T188" fmla="+- 0 1939 1922"/>
                            <a:gd name="T189" fmla="*/ T188 w 450"/>
                            <a:gd name="T190" fmla="+- 0 1069 878"/>
                            <a:gd name="T191" fmla="*/ 1069 h 255"/>
                            <a:gd name="T192" fmla="+- 0 1935 1922"/>
                            <a:gd name="T193" fmla="*/ T192 w 450"/>
                            <a:gd name="T194" fmla="+- 0 1062 878"/>
                            <a:gd name="T195" fmla="*/ 1062 h 255"/>
                            <a:gd name="T196" fmla="+- 0 1932 1922"/>
                            <a:gd name="T197" fmla="*/ T196 w 450"/>
                            <a:gd name="T198" fmla="+- 0 1054 878"/>
                            <a:gd name="T199" fmla="*/ 1054 h 255"/>
                            <a:gd name="T200" fmla="+- 0 1929 1922"/>
                            <a:gd name="T201" fmla="*/ T200 w 450"/>
                            <a:gd name="T202" fmla="+- 0 1046 878"/>
                            <a:gd name="T203" fmla="*/ 1046 h 255"/>
                            <a:gd name="T204" fmla="+- 0 1927 1922"/>
                            <a:gd name="T205" fmla="*/ T204 w 450"/>
                            <a:gd name="T206" fmla="+- 0 1038 878"/>
                            <a:gd name="T207" fmla="*/ 1038 h 255"/>
                            <a:gd name="T208" fmla="+- 0 1925 1922"/>
                            <a:gd name="T209" fmla="*/ T208 w 450"/>
                            <a:gd name="T210" fmla="+- 0 1030 878"/>
                            <a:gd name="T211" fmla="*/ 1030 h 255"/>
                            <a:gd name="T212" fmla="+- 0 1923 1922"/>
                            <a:gd name="T213" fmla="*/ T212 w 450"/>
                            <a:gd name="T214" fmla="+- 0 1022 878"/>
                            <a:gd name="T215" fmla="*/ 1022 h 255"/>
                            <a:gd name="T216" fmla="+- 0 1922 1922"/>
                            <a:gd name="T217" fmla="*/ T216 w 450"/>
                            <a:gd name="T218" fmla="+- 0 1013 878"/>
                            <a:gd name="T219" fmla="*/ 1013 h 255"/>
                            <a:gd name="T220" fmla="+- 0 1922 1922"/>
                            <a:gd name="T221" fmla="*/ T220 w 450"/>
                            <a:gd name="T222" fmla="+- 0 1005 878"/>
                            <a:gd name="T223"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450" h="255">
                              <a:moveTo>
                                <a:pt x="0" y="127"/>
                              </a:moveTo>
                              <a:lnTo>
                                <a:pt x="17" y="63"/>
                              </a:lnTo>
                              <a:lnTo>
                                <a:pt x="22" y="56"/>
                              </a:lnTo>
                              <a:lnTo>
                                <a:pt x="27" y="49"/>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29" y="5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434" y="191"/>
                              </a:lnTo>
                              <a:lnTo>
                                <a:pt x="429" y="198"/>
                              </a:lnTo>
                              <a:lnTo>
                                <a:pt x="424" y="205"/>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22" y="198"/>
                              </a:lnTo>
                              <a:lnTo>
                                <a:pt x="17" y="191"/>
                              </a:lnTo>
                              <a:lnTo>
                                <a:pt x="13" y="184"/>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88305F8" id="Forma libre: forma 335" o:spid="_x0000_s1026" style="position:absolute;margin-left:96.1pt;margin-top:43.9pt;width:22.5pt;height:12.75pt;z-index:25171464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" path="m,127l17,63r5,-7l27,49,79,9,87,6,95,4r8,-2l111,r9,l128,,323,r8,l340,r61,26l429,56r5,7l448,102r2,8l450,119r,8l450,135r,9l448,152r-2,8l444,168r-3,8l438,184r-4,7l429,198r-5,7l372,245r-8,3l356,251r-8,1l340,254r-9,1l323,255r-195,l120,255r-9,-1l103,252r-8,-1l87,248r-8,-3l71,242,22,198r-5,-7l13,184r-3,-8l7,168,5,160,3,152,1,144,,135r,-8xe" filled="f" strokecolor="#99a0a6">
                <v:path arrowok="t" o:connecttype="custom" o:connectlocs="0,638175;10795,597535;13970,593090;17145,588645;50165,563245;55245,561340;60325,560070;65405,558800;70485,557530;76200,557530;81280,557530;205105,557530;210185,557530;215900,557530;254635,574040;272415,593090;275590,597535;284480,622300;285750,627380;285750,633095;285750,638175;285750,643255;285750,648970;284480,654050;283210,659130;281940,664210;280035,669290;278130,674370;275590,678815;272415,683260;269240,687705;236220,713105;231140,715010;226060,716915;220980,717550;215900,718820;210185,719455;205105,719455;81280,719455;76200,719455;70485,718820;65405,717550;60325,716915;55245,715010;50165,713105;45085,711200;13970,683260;10795,678815;8255,674370;6350,669290;4445,664210;3175,659130;1905,654050;635,648970;0,643255;0,638175" o:connectangles="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15673" behindDoc="0" locked="0" layoutInCell="1" allowOverlap="1" wp14:anchorId="6C3BA638" wp14:editId="4D90A1EB">
                <wp:simplePos x="0" y="0"/>
                <wp:positionH relativeFrom="page">
                  <wp:posOffset>1220470</wp:posOffset>
                </wp:positionH>
                <wp:positionV relativeFrom="paragraph">
                  <wp:posOffset>843280</wp:posOffset>
                </wp:positionV>
                <wp:extent cx="285750" cy="161925"/>
                <wp:effectExtent l="10795" t="8890" r="8255" b="10160"/>
                <wp:wrapNone/>
                <wp:docPr id="334" name="Forma libre: forma 3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455 1328"/>
                            <a:gd name="T3" fmla="*/ 1455 h 255"/>
                            <a:gd name="T4" fmla="+- 0 1939 1922"/>
                            <a:gd name="T5" fmla="*/ T4 w 450"/>
                            <a:gd name="T6" fmla="+- 0 1391 1328"/>
                            <a:gd name="T7" fmla="*/ 1391 h 255"/>
                            <a:gd name="T8" fmla="+- 0 1960 1922"/>
                            <a:gd name="T9" fmla="*/ T8 w 450"/>
                            <a:gd name="T10" fmla="+- 0 1365 1328"/>
                            <a:gd name="T11" fmla="*/ 1365 h 255"/>
                            <a:gd name="T12" fmla="+- 0 1966 1922"/>
                            <a:gd name="T13" fmla="*/ T12 w 450"/>
                            <a:gd name="T14" fmla="+- 0 1359 1328"/>
                            <a:gd name="T15" fmla="*/ 1359 h 255"/>
                            <a:gd name="T16" fmla="+- 0 2025 1922"/>
                            <a:gd name="T17" fmla="*/ T16 w 450"/>
                            <a:gd name="T18" fmla="+- 0 1330 1328"/>
                            <a:gd name="T19" fmla="*/ 1330 h 255"/>
                            <a:gd name="T20" fmla="+- 0 2033 1922"/>
                            <a:gd name="T21" fmla="*/ T20 w 450"/>
                            <a:gd name="T22" fmla="+- 0 1328 1328"/>
                            <a:gd name="T23" fmla="*/ 1328 h 255"/>
                            <a:gd name="T24" fmla="+- 0 2042 1922"/>
                            <a:gd name="T25" fmla="*/ T24 w 450"/>
                            <a:gd name="T26" fmla="+- 0 1328 1328"/>
                            <a:gd name="T27" fmla="*/ 1328 h 255"/>
                            <a:gd name="T28" fmla="+- 0 2050 1922"/>
                            <a:gd name="T29" fmla="*/ T28 w 450"/>
                            <a:gd name="T30" fmla="+- 0 1328 1328"/>
                            <a:gd name="T31" fmla="*/ 1328 h 255"/>
                            <a:gd name="T32" fmla="+- 0 2245 1922"/>
                            <a:gd name="T33" fmla="*/ T32 w 450"/>
                            <a:gd name="T34" fmla="+- 0 1328 1328"/>
                            <a:gd name="T35" fmla="*/ 1328 h 255"/>
                            <a:gd name="T36" fmla="+- 0 2253 1922"/>
                            <a:gd name="T37" fmla="*/ T36 w 450"/>
                            <a:gd name="T38" fmla="+- 0 1328 1328"/>
                            <a:gd name="T39" fmla="*/ 1328 h 255"/>
                            <a:gd name="T40" fmla="+- 0 2262 1922"/>
                            <a:gd name="T41" fmla="*/ T40 w 450"/>
                            <a:gd name="T42" fmla="+- 0 1328 1328"/>
                            <a:gd name="T43" fmla="*/ 1328 h 255"/>
                            <a:gd name="T44" fmla="+- 0 2270 1922"/>
                            <a:gd name="T45" fmla="*/ T44 w 450"/>
                            <a:gd name="T46" fmla="+- 0 1330 1328"/>
                            <a:gd name="T47" fmla="*/ 1330 h 255"/>
                            <a:gd name="T48" fmla="+- 0 2278 1922"/>
                            <a:gd name="T49" fmla="*/ T48 w 450"/>
                            <a:gd name="T50" fmla="+- 0 1332 1328"/>
                            <a:gd name="T51" fmla="*/ 1332 h 255"/>
                            <a:gd name="T52" fmla="+- 0 2335 1922"/>
                            <a:gd name="T53" fmla="*/ T52 w 450"/>
                            <a:gd name="T54" fmla="+- 0 1365 1328"/>
                            <a:gd name="T55" fmla="*/ 1365 h 255"/>
                            <a:gd name="T56" fmla="+- 0 2341 1922"/>
                            <a:gd name="T57" fmla="*/ T56 w 450"/>
                            <a:gd name="T58" fmla="+- 0 1371 1328"/>
                            <a:gd name="T59" fmla="*/ 1371 h 255"/>
                            <a:gd name="T60" fmla="+- 0 2370 1922"/>
                            <a:gd name="T61" fmla="*/ T60 w 450"/>
                            <a:gd name="T62" fmla="+- 0 1430 1328"/>
                            <a:gd name="T63" fmla="*/ 1430 h 255"/>
                            <a:gd name="T64" fmla="+- 0 2372 1922"/>
                            <a:gd name="T65" fmla="*/ T64 w 450"/>
                            <a:gd name="T66" fmla="+- 0 1438 1328"/>
                            <a:gd name="T67" fmla="*/ 1438 h 255"/>
                            <a:gd name="T68" fmla="+- 0 2372 1922"/>
                            <a:gd name="T69" fmla="*/ T68 w 450"/>
                            <a:gd name="T70" fmla="+- 0 1447 1328"/>
                            <a:gd name="T71" fmla="*/ 1447 h 255"/>
                            <a:gd name="T72" fmla="+- 0 2372 1922"/>
                            <a:gd name="T73" fmla="*/ T72 w 450"/>
                            <a:gd name="T74" fmla="+- 0 1455 1328"/>
                            <a:gd name="T75" fmla="*/ 1455 h 255"/>
                            <a:gd name="T76" fmla="+- 0 2372 1922"/>
                            <a:gd name="T77" fmla="*/ T76 w 450"/>
                            <a:gd name="T78" fmla="+- 0 1464 1328"/>
                            <a:gd name="T79" fmla="*/ 1464 h 255"/>
                            <a:gd name="T80" fmla="+- 0 2372 1922"/>
                            <a:gd name="T81" fmla="*/ T80 w 450"/>
                            <a:gd name="T82" fmla="+- 0 1472 1328"/>
                            <a:gd name="T83" fmla="*/ 1472 h 255"/>
                            <a:gd name="T84" fmla="+- 0 2370 1922"/>
                            <a:gd name="T85" fmla="*/ T84 w 450"/>
                            <a:gd name="T86" fmla="+- 0 1480 1328"/>
                            <a:gd name="T87" fmla="*/ 1480 h 255"/>
                            <a:gd name="T88" fmla="+- 0 2368 1922"/>
                            <a:gd name="T89" fmla="*/ T88 w 450"/>
                            <a:gd name="T90" fmla="+- 0 1488 1328"/>
                            <a:gd name="T91" fmla="*/ 1488 h 255"/>
                            <a:gd name="T92" fmla="+- 0 2366 1922"/>
                            <a:gd name="T93" fmla="*/ T92 w 450"/>
                            <a:gd name="T94" fmla="+- 0 1496 1328"/>
                            <a:gd name="T95" fmla="*/ 1496 h 255"/>
                            <a:gd name="T96" fmla="+- 0 2363 1922"/>
                            <a:gd name="T97" fmla="*/ T96 w 450"/>
                            <a:gd name="T98" fmla="+- 0 1504 1328"/>
                            <a:gd name="T99" fmla="*/ 1504 h 255"/>
                            <a:gd name="T100" fmla="+- 0 2360 1922"/>
                            <a:gd name="T101" fmla="*/ T100 w 450"/>
                            <a:gd name="T102" fmla="+- 0 1512 1328"/>
                            <a:gd name="T103" fmla="*/ 1512 h 255"/>
                            <a:gd name="T104" fmla="+- 0 2316 1922"/>
                            <a:gd name="T105" fmla="*/ T104 w 450"/>
                            <a:gd name="T106" fmla="+- 0 1561 1328"/>
                            <a:gd name="T107" fmla="*/ 1561 h 255"/>
                            <a:gd name="T108" fmla="+- 0 2294 1922"/>
                            <a:gd name="T109" fmla="*/ T108 w 450"/>
                            <a:gd name="T110" fmla="+- 0 1573 1328"/>
                            <a:gd name="T111" fmla="*/ 1573 h 255"/>
                            <a:gd name="T112" fmla="+- 0 2286 1922"/>
                            <a:gd name="T113" fmla="*/ T112 w 450"/>
                            <a:gd name="T114" fmla="+- 0 1576 1328"/>
                            <a:gd name="T115" fmla="*/ 1576 h 255"/>
                            <a:gd name="T116" fmla="+- 0 2245 1922"/>
                            <a:gd name="T117" fmla="*/ T116 w 450"/>
                            <a:gd name="T118" fmla="+- 0 1583 1328"/>
                            <a:gd name="T119" fmla="*/ 1583 h 255"/>
                            <a:gd name="T120" fmla="+- 0 2050 1922"/>
                            <a:gd name="T121" fmla="*/ T120 w 450"/>
                            <a:gd name="T122" fmla="+- 0 1583 1328"/>
                            <a:gd name="T123" fmla="*/ 1583 h 255"/>
                            <a:gd name="T124" fmla="+- 0 2042 1922"/>
                            <a:gd name="T125" fmla="*/ T124 w 450"/>
                            <a:gd name="T126" fmla="+- 0 1583 1328"/>
                            <a:gd name="T127" fmla="*/ 1583 h 255"/>
                            <a:gd name="T128" fmla="+- 0 2033 1922"/>
                            <a:gd name="T129" fmla="*/ T128 w 450"/>
                            <a:gd name="T130" fmla="+- 0 1582 1328"/>
                            <a:gd name="T131" fmla="*/ 1582 h 255"/>
                            <a:gd name="T132" fmla="+- 0 2025 1922"/>
                            <a:gd name="T133" fmla="*/ T132 w 450"/>
                            <a:gd name="T134" fmla="+- 0 1580 1328"/>
                            <a:gd name="T135" fmla="*/ 1580 h 255"/>
                            <a:gd name="T136" fmla="+- 0 2017 1922"/>
                            <a:gd name="T137" fmla="*/ T136 w 450"/>
                            <a:gd name="T138" fmla="+- 0 1579 1328"/>
                            <a:gd name="T139" fmla="*/ 1579 h 255"/>
                            <a:gd name="T140" fmla="+- 0 2009 1922"/>
                            <a:gd name="T141" fmla="*/ T140 w 450"/>
                            <a:gd name="T142" fmla="+- 0 1576 1328"/>
                            <a:gd name="T143" fmla="*/ 1576 h 255"/>
                            <a:gd name="T144" fmla="+- 0 2001 1922"/>
                            <a:gd name="T145" fmla="*/ T144 w 450"/>
                            <a:gd name="T146" fmla="+- 0 1573 1328"/>
                            <a:gd name="T147" fmla="*/ 1573 h 255"/>
                            <a:gd name="T148" fmla="+- 0 1993 1922"/>
                            <a:gd name="T149" fmla="*/ T148 w 450"/>
                            <a:gd name="T150" fmla="+- 0 1570 1328"/>
                            <a:gd name="T151" fmla="*/ 1570 h 255"/>
                            <a:gd name="T152" fmla="+- 0 1944 1922"/>
                            <a:gd name="T153" fmla="*/ T152 w 450"/>
                            <a:gd name="T154" fmla="+- 0 1526 1328"/>
                            <a:gd name="T155" fmla="*/ 1526 h 255"/>
                            <a:gd name="T156" fmla="+- 0 1932 1922"/>
                            <a:gd name="T157" fmla="*/ T156 w 450"/>
                            <a:gd name="T158" fmla="+- 0 1504 1328"/>
                            <a:gd name="T159" fmla="*/ 1504 h 255"/>
                            <a:gd name="T160" fmla="+- 0 1929 1922"/>
                            <a:gd name="T161" fmla="*/ T160 w 450"/>
                            <a:gd name="T162" fmla="+- 0 1496 1328"/>
                            <a:gd name="T163" fmla="*/ 1496 h 255"/>
                            <a:gd name="T164" fmla="+- 0 1927 1922"/>
                            <a:gd name="T165" fmla="*/ T164 w 450"/>
                            <a:gd name="T166" fmla="+- 0 1488 1328"/>
                            <a:gd name="T167" fmla="*/ 1488 h 255"/>
                            <a:gd name="T168" fmla="+- 0 1925 1922"/>
                            <a:gd name="T169" fmla="*/ T168 w 450"/>
                            <a:gd name="T170" fmla="+- 0 1480 1328"/>
                            <a:gd name="T171" fmla="*/ 1480 h 255"/>
                            <a:gd name="T172" fmla="+- 0 1923 1922"/>
                            <a:gd name="T173" fmla="*/ T172 w 450"/>
                            <a:gd name="T174" fmla="+- 0 1472 1328"/>
                            <a:gd name="T175" fmla="*/ 1472 h 255"/>
                            <a:gd name="T176" fmla="+- 0 1922 1922"/>
                            <a:gd name="T177" fmla="*/ T176 w 450"/>
                            <a:gd name="T178" fmla="+- 0 1464 1328"/>
                            <a:gd name="T179" fmla="*/ 1464 h 255"/>
                            <a:gd name="T180" fmla="+- 0 1922 1922"/>
                            <a:gd name="T181" fmla="*/ T180 w 450"/>
                            <a:gd name="T182" fmla="+- 0 1455 1328"/>
                            <a:gd name="T183" fmla="*/ 14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450" h="255">
                              <a:moveTo>
                                <a:pt x="0" y="127"/>
                              </a:moveTo>
                              <a:lnTo>
                                <a:pt x="17" y="63"/>
                              </a:lnTo>
                              <a:lnTo>
                                <a:pt x="38" y="37"/>
                              </a:lnTo>
                              <a:lnTo>
                                <a:pt x="44" y="31"/>
                              </a:lnTo>
                              <a:lnTo>
                                <a:pt x="103" y="2"/>
                              </a:lnTo>
                              <a:lnTo>
                                <a:pt x="111" y="0"/>
                              </a:lnTo>
                              <a:lnTo>
                                <a:pt x="120" y="0"/>
                              </a:lnTo>
                              <a:lnTo>
                                <a:pt x="128" y="0"/>
                              </a:lnTo>
                              <a:lnTo>
                                <a:pt x="323" y="0"/>
                              </a:lnTo>
                              <a:lnTo>
                                <a:pt x="331" y="0"/>
                              </a:lnTo>
                              <a:lnTo>
                                <a:pt x="340" y="0"/>
                              </a:lnTo>
                              <a:lnTo>
                                <a:pt x="348" y="2"/>
                              </a:lnTo>
                              <a:lnTo>
                                <a:pt x="356" y="4"/>
                              </a:lnTo>
                              <a:lnTo>
                                <a:pt x="413" y="37"/>
                              </a:lnTo>
                              <a:lnTo>
                                <a:pt x="419" y="43"/>
                              </a:lnTo>
                              <a:lnTo>
                                <a:pt x="448" y="102"/>
                              </a:lnTo>
                              <a:lnTo>
                                <a:pt x="450" y="110"/>
                              </a:lnTo>
                              <a:lnTo>
                                <a:pt x="450" y="119"/>
                              </a:lnTo>
                              <a:lnTo>
                                <a:pt x="450" y="127"/>
                              </a:lnTo>
                              <a:lnTo>
                                <a:pt x="450" y="136"/>
                              </a:lnTo>
                              <a:lnTo>
                                <a:pt x="450" y="144"/>
                              </a:lnTo>
                              <a:lnTo>
                                <a:pt x="448" y="152"/>
                              </a:lnTo>
                              <a:lnTo>
                                <a:pt x="446" y="160"/>
                              </a:lnTo>
                              <a:lnTo>
                                <a:pt x="444" y="168"/>
                              </a:lnTo>
                              <a:lnTo>
                                <a:pt x="441" y="176"/>
                              </a:lnTo>
                              <a:lnTo>
                                <a:pt x="438" y="184"/>
                              </a:lnTo>
                              <a:lnTo>
                                <a:pt x="394" y="233"/>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22" y="19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A341E62" id="Forma libre: forma 334" o:spid="_x0000_s1026" style="position:absolute;margin-left:96.1pt;margin-top:66.4pt;width:22.5pt;height:12.75pt;z-index:25171567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" path="m,127l17,63,38,37r6,-6l103,2,111,r9,l128,,323,r8,l340,r8,2l356,4r57,33l419,43r29,59l450,110r,9l450,127r,9l450,144r-2,8l446,160r-2,8l441,176r-3,8l394,233r-22,12l364,248r-41,7l128,255r-8,l111,254r-8,-2l95,251r-8,-3l79,245r-8,-3l22,198,10,176,7,168,5,160,3,152,1,144,,136r,-9xe" filled="f" strokecolor="#99a0a6">
                <v:path arrowok="t" o:connecttype="custom" o:connectlocs="0,923925;10795,883285;24130,866775;27940,862965;65405,844550;70485,843280;76200,843280;81280,843280;205105,843280;210185,843280;215900,843280;220980,844550;226060,845820;262255,866775;266065,870585;284480,908050;285750,913130;285750,918845;285750,923925;285750,929640;285750,934720;284480,939800;283210,944880;281940,949960;280035,955040;278130,960120;250190,991235;236220,998855;231140,1000760;205105,1005205;81280,1005205;76200,1005205;70485,1004570;65405,1003300;60325,1002665;55245,1000760;50165,998855;45085,996950;13970,969010;6350,955040;4445,949960;3175,944880;1905,939800;635,934720;0,929640;0,923925" o:connectangles="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16697" behindDoc="0" locked="0" layoutInCell="1" allowOverlap="1" wp14:anchorId="47649BFE" wp14:editId="5132A36C">
                <wp:simplePos x="0" y="0"/>
                <wp:positionH relativeFrom="page">
                  <wp:posOffset>1220470</wp:posOffset>
                </wp:positionH>
                <wp:positionV relativeFrom="paragraph">
                  <wp:posOffset>1129030</wp:posOffset>
                </wp:positionV>
                <wp:extent cx="285750" cy="161925"/>
                <wp:effectExtent l="10795" t="8890" r="8255" b="10160"/>
                <wp:wrapNone/>
                <wp:docPr id="333" name="Forma libre: forma 3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905 1778"/>
                            <a:gd name="T3" fmla="*/ 1905 h 255"/>
                            <a:gd name="T4" fmla="+- 0 1932 1922"/>
                            <a:gd name="T5" fmla="*/ T4 w 450"/>
                            <a:gd name="T6" fmla="+- 0 1856 1778"/>
                            <a:gd name="T7" fmla="*/ 1856 h 255"/>
                            <a:gd name="T8" fmla="+- 0 1935 1922"/>
                            <a:gd name="T9" fmla="*/ T8 w 450"/>
                            <a:gd name="T10" fmla="+- 0 1849 1778"/>
                            <a:gd name="T11" fmla="*/ 1849 h 255"/>
                            <a:gd name="T12" fmla="+- 0 1939 1922"/>
                            <a:gd name="T13" fmla="*/ T12 w 450"/>
                            <a:gd name="T14" fmla="+- 0 1841 1778"/>
                            <a:gd name="T15" fmla="*/ 1841 h 255"/>
                            <a:gd name="T16" fmla="+- 0 1944 1922"/>
                            <a:gd name="T17" fmla="*/ T16 w 450"/>
                            <a:gd name="T18" fmla="+- 0 1834 1778"/>
                            <a:gd name="T19" fmla="*/ 1834 h 255"/>
                            <a:gd name="T20" fmla="+- 0 1949 1922"/>
                            <a:gd name="T21" fmla="*/ T20 w 450"/>
                            <a:gd name="T22" fmla="+- 0 1827 1778"/>
                            <a:gd name="T23" fmla="*/ 1827 h 255"/>
                            <a:gd name="T24" fmla="+- 0 1954 1922"/>
                            <a:gd name="T25" fmla="*/ T24 w 450"/>
                            <a:gd name="T26" fmla="+- 0 1821 1778"/>
                            <a:gd name="T27" fmla="*/ 1821 h 255"/>
                            <a:gd name="T28" fmla="+- 0 1960 1922"/>
                            <a:gd name="T29" fmla="*/ T28 w 450"/>
                            <a:gd name="T30" fmla="+- 0 1815 1778"/>
                            <a:gd name="T31" fmla="*/ 1815 h 255"/>
                            <a:gd name="T32" fmla="+- 0 1966 1922"/>
                            <a:gd name="T33" fmla="*/ T32 w 450"/>
                            <a:gd name="T34" fmla="+- 0 1809 1778"/>
                            <a:gd name="T35" fmla="*/ 1809 h 255"/>
                            <a:gd name="T36" fmla="+- 0 2001 1922"/>
                            <a:gd name="T37" fmla="*/ T36 w 450"/>
                            <a:gd name="T38" fmla="+- 0 1787 1778"/>
                            <a:gd name="T39" fmla="*/ 1787 h 255"/>
                            <a:gd name="T40" fmla="+- 0 2009 1922"/>
                            <a:gd name="T41" fmla="*/ T40 w 450"/>
                            <a:gd name="T42" fmla="+- 0 1784 1778"/>
                            <a:gd name="T43" fmla="*/ 1784 h 255"/>
                            <a:gd name="T44" fmla="+- 0 2017 1922"/>
                            <a:gd name="T45" fmla="*/ T44 w 450"/>
                            <a:gd name="T46" fmla="+- 0 1782 1778"/>
                            <a:gd name="T47" fmla="*/ 1782 h 255"/>
                            <a:gd name="T48" fmla="+- 0 2025 1922"/>
                            <a:gd name="T49" fmla="*/ T48 w 450"/>
                            <a:gd name="T50" fmla="+- 0 1780 1778"/>
                            <a:gd name="T51" fmla="*/ 1780 h 255"/>
                            <a:gd name="T52" fmla="+- 0 2033 1922"/>
                            <a:gd name="T53" fmla="*/ T52 w 450"/>
                            <a:gd name="T54" fmla="+- 0 1778 1778"/>
                            <a:gd name="T55" fmla="*/ 1778 h 255"/>
                            <a:gd name="T56" fmla="+- 0 2042 1922"/>
                            <a:gd name="T57" fmla="*/ T56 w 450"/>
                            <a:gd name="T58" fmla="+- 0 1778 1778"/>
                            <a:gd name="T59" fmla="*/ 1778 h 255"/>
                            <a:gd name="T60" fmla="+- 0 2050 1922"/>
                            <a:gd name="T61" fmla="*/ T60 w 450"/>
                            <a:gd name="T62" fmla="+- 0 1778 1778"/>
                            <a:gd name="T63" fmla="*/ 1778 h 255"/>
                            <a:gd name="T64" fmla="+- 0 2245 1922"/>
                            <a:gd name="T65" fmla="*/ T64 w 450"/>
                            <a:gd name="T66" fmla="+- 0 1778 1778"/>
                            <a:gd name="T67" fmla="*/ 1778 h 255"/>
                            <a:gd name="T68" fmla="+- 0 2253 1922"/>
                            <a:gd name="T69" fmla="*/ T68 w 450"/>
                            <a:gd name="T70" fmla="+- 0 1778 1778"/>
                            <a:gd name="T71" fmla="*/ 1778 h 255"/>
                            <a:gd name="T72" fmla="+- 0 2262 1922"/>
                            <a:gd name="T73" fmla="*/ T72 w 450"/>
                            <a:gd name="T74" fmla="+- 0 1778 1778"/>
                            <a:gd name="T75" fmla="*/ 1778 h 255"/>
                            <a:gd name="T76" fmla="+- 0 2323 1922"/>
                            <a:gd name="T77" fmla="*/ T76 w 450"/>
                            <a:gd name="T78" fmla="+- 0 1804 1778"/>
                            <a:gd name="T79" fmla="*/ 1804 h 255"/>
                            <a:gd name="T80" fmla="+- 0 2335 1922"/>
                            <a:gd name="T81" fmla="*/ T80 w 450"/>
                            <a:gd name="T82" fmla="+- 0 1815 1778"/>
                            <a:gd name="T83" fmla="*/ 1815 h 255"/>
                            <a:gd name="T84" fmla="+- 0 2341 1922"/>
                            <a:gd name="T85" fmla="*/ T84 w 450"/>
                            <a:gd name="T86" fmla="+- 0 1821 1778"/>
                            <a:gd name="T87" fmla="*/ 1821 h 255"/>
                            <a:gd name="T88" fmla="+- 0 2363 1922"/>
                            <a:gd name="T89" fmla="*/ T88 w 450"/>
                            <a:gd name="T90" fmla="+- 0 1856 1778"/>
                            <a:gd name="T91" fmla="*/ 1856 h 255"/>
                            <a:gd name="T92" fmla="+- 0 2366 1922"/>
                            <a:gd name="T93" fmla="*/ T92 w 450"/>
                            <a:gd name="T94" fmla="+- 0 1864 1778"/>
                            <a:gd name="T95" fmla="*/ 1864 h 255"/>
                            <a:gd name="T96" fmla="+- 0 2372 1922"/>
                            <a:gd name="T97" fmla="*/ T96 w 450"/>
                            <a:gd name="T98" fmla="+- 0 1905 1778"/>
                            <a:gd name="T99" fmla="*/ 1905 h 255"/>
                            <a:gd name="T100" fmla="+- 0 2372 1922"/>
                            <a:gd name="T101" fmla="*/ T100 w 450"/>
                            <a:gd name="T102" fmla="+- 0 1913 1778"/>
                            <a:gd name="T103" fmla="*/ 1913 h 255"/>
                            <a:gd name="T104" fmla="+- 0 2351 1922"/>
                            <a:gd name="T105" fmla="*/ T104 w 450"/>
                            <a:gd name="T106" fmla="+- 0 1976 1778"/>
                            <a:gd name="T107" fmla="*/ 1976 h 255"/>
                            <a:gd name="T108" fmla="+- 0 2316 1922"/>
                            <a:gd name="T109" fmla="*/ T108 w 450"/>
                            <a:gd name="T110" fmla="+- 0 2011 1778"/>
                            <a:gd name="T111" fmla="*/ 2011 h 255"/>
                            <a:gd name="T112" fmla="+- 0 2309 1922"/>
                            <a:gd name="T113" fmla="*/ T112 w 450"/>
                            <a:gd name="T114" fmla="+- 0 2016 1778"/>
                            <a:gd name="T115" fmla="*/ 2016 h 255"/>
                            <a:gd name="T116" fmla="+- 0 2302 1922"/>
                            <a:gd name="T117" fmla="*/ T116 w 450"/>
                            <a:gd name="T118" fmla="+- 0 2020 1778"/>
                            <a:gd name="T119" fmla="*/ 2020 h 255"/>
                            <a:gd name="T120" fmla="+- 0 2294 1922"/>
                            <a:gd name="T121" fmla="*/ T120 w 450"/>
                            <a:gd name="T122" fmla="+- 0 2023 1778"/>
                            <a:gd name="T123" fmla="*/ 2023 h 255"/>
                            <a:gd name="T124" fmla="+- 0 2286 1922"/>
                            <a:gd name="T125" fmla="*/ T124 w 450"/>
                            <a:gd name="T126" fmla="+- 0 2026 1778"/>
                            <a:gd name="T127" fmla="*/ 2026 h 255"/>
                            <a:gd name="T128" fmla="+- 0 2278 1922"/>
                            <a:gd name="T129" fmla="*/ T128 w 450"/>
                            <a:gd name="T130" fmla="+- 0 2029 1778"/>
                            <a:gd name="T131" fmla="*/ 2029 h 255"/>
                            <a:gd name="T132" fmla="+- 0 2270 1922"/>
                            <a:gd name="T133" fmla="*/ T132 w 450"/>
                            <a:gd name="T134" fmla="+- 0 2030 1778"/>
                            <a:gd name="T135" fmla="*/ 2030 h 255"/>
                            <a:gd name="T136" fmla="+- 0 2262 1922"/>
                            <a:gd name="T137" fmla="*/ T136 w 450"/>
                            <a:gd name="T138" fmla="+- 0 2032 1778"/>
                            <a:gd name="T139" fmla="*/ 2032 h 255"/>
                            <a:gd name="T140" fmla="+- 0 2253 1922"/>
                            <a:gd name="T141" fmla="*/ T140 w 450"/>
                            <a:gd name="T142" fmla="+- 0 2033 1778"/>
                            <a:gd name="T143" fmla="*/ 2033 h 255"/>
                            <a:gd name="T144" fmla="+- 0 2245 1922"/>
                            <a:gd name="T145" fmla="*/ T144 w 450"/>
                            <a:gd name="T146" fmla="+- 0 2033 1778"/>
                            <a:gd name="T147" fmla="*/ 2033 h 255"/>
                            <a:gd name="T148" fmla="+- 0 2050 1922"/>
                            <a:gd name="T149" fmla="*/ T148 w 450"/>
                            <a:gd name="T150" fmla="+- 0 2033 1778"/>
                            <a:gd name="T151" fmla="*/ 2033 h 255"/>
                            <a:gd name="T152" fmla="+- 0 2042 1922"/>
                            <a:gd name="T153" fmla="*/ T152 w 450"/>
                            <a:gd name="T154" fmla="+- 0 2033 1778"/>
                            <a:gd name="T155" fmla="*/ 2033 h 255"/>
                            <a:gd name="T156" fmla="+- 0 2033 1922"/>
                            <a:gd name="T157" fmla="*/ T156 w 450"/>
                            <a:gd name="T158" fmla="+- 0 2032 1778"/>
                            <a:gd name="T159" fmla="*/ 2032 h 255"/>
                            <a:gd name="T160" fmla="+- 0 2025 1922"/>
                            <a:gd name="T161" fmla="*/ T160 w 450"/>
                            <a:gd name="T162" fmla="+- 0 2030 1778"/>
                            <a:gd name="T163" fmla="*/ 2030 h 255"/>
                            <a:gd name="T164" fmla="+- 0 2017 1922"/>
                            <a:gd name="T165" fmla="*/ T164 w 450"/>
                            <a:gd name="T166" fmla="+- 0 2029 1778"/>
                            <a:gd name="T167" fmla="*/ 2029 h 255"/>
                            <a:gd name="T168" fmla="+- 0 2009 1922"/>
                            <a:gd name="T169" fmla="*/ T168 w 450"/>
                            <a:gd name="T170" fmla="+- 0 2026 1778"/>
                            <a:gd name="T171" fmla="*/ 2026 h 255"/>
                            <a:gd name="T172" fmla="+- 0 2001 1922"/>
                            <a:gd name="T173" fmla="*/ T172 w 450"/>
                            <a:gd name="T174" fmla="+- 0 2023 1778"/>
                            <a:gd name="T175" fmla="*/ 2023 h 255"/>
                            <a:gd name="T176" fmla="+- 0 1993 1922"/>
                            <a:gd name="T177" fmla="*/ T176 w 450"/>
                            <a:gd name="T178" fmla="+- 0 2020 1778"/>
                            <a:gd name="T179" fmla="*/ 2020 h 255"/>
                            <a:gd name="T180" fmla="+- 0 1986 1922"/>
                            <a:gd name="T181" fmla="*/ T180 w 450"/>
                            <a:gd name="T182" fmla="+- 0 2016 1778"/>
                            <a:gd name="T183" fmla="*/ 2016 h 255"/>
                            <a:gd name="T184" fmla="+- 0 1979 1922"/>
                            <a:gd name="T185" fmla="*/ T184 w 450"/>
                            <a:gd name="T186" fmla="+- 0 2011 1778"/>
                            <a:gd name="T187" fmla="*/ 2011 h 255"/>
                            <a:gd name="T188" fmla="+- 0 1972 1922"/>
                            <a:gd name="T189" fmla="*/ T188 w 450"/>
                            <a:gd name="T190" fmla="+- 0 2006 1778"/>
                            <a:gd name="T191" fmla="*/ 2006 h 255"/>
                            <a:gd name="T192" fmla="+- 0 1932 1922"/>
                            <a:gd name="T193" fmla="*/ T192 w 450"/>
                            <a:gd name="T194" fmla="+- 0 1954 1778"/>
                            <a:gd name="T195" fmla="*/ 1954 h 255"/>
                            <a:gd name="T196" fmla="+- 0 1922 1922"/>
                            <a:gd name="T197" fmla="*/ T196 w 450"/>
                            <a:gd name="T198" fmla="+- 0 1913 1778"/>
                            <a:gd name="T199" fmla="*/ 1913 h 255"/>
                            <a:gd name="T200" fmla="+- 0 1922 1922"/>
                            <a:gd name="T201" fmla="*/ T200 w 450"/>
                            <a:gd name="T202" fmla="+- 0 1905 1778"/>
                            <a:gd name="T203" fmla="*/ 19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41" y="78"/>
                              </a:lnTo>
                              <a:lnTo>
                                <a:pt x="444" y="86"/>
                              </a:lnTo>
                              <a:lnTo>
                                <a:pt x="450" y="127"/>
                              </a:lnTo>
                              <a:lnTo>
                                <a:pt x="450" y="135"/>
                              </a:lnTo>
                              <a:lnTo>
                                <a:pt x="429" y="198"/>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3CF0581" id="Forma libre: forma 333" o:spid="_x0000_s1026" style="position:absolute;margin-left:96.1pt;margin-top:88.9pt;width:22.5pt;height:12.75pt;z-index:25171669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" path="m,127l10,78r3,-7l17,63r5,-7l27,49r5,-6l38,37r6,-6l79,9,87,6,95,4r8,-2l111,r9,l128,,323,r8,l340,r61,26l413,37r6,6l441,78r3,8l450,127r,8l429,198r-35,35l387,238r-7,4l372,245r-8,3l356,251r-8,1l340,254r-9,1l323,255r-195,l120,255r-9,-1l103,252r-8,-1l87,248r-8,-3l71,242r-7,-4l57,233r-7,-5l10,176,,135r,-8xe" filled="f" strokecolor="#99a0a6">
                <v:path arrowok="t" o:connecttype="custom" o:connectlocs="0,1209675;6350,1178560;8255,1174115;10795,1169035;13970,1164590;17145,1160145;20320,1156335;24130,1152525;27940,1148715;50165,1134745;55245,1132840;60325,1131570;65405,1130300;70485,1129030;76200,1129030;81280,1129030;205105,1129030;210185,1129030;215900,1129030;254635,1145540;262255,1152525;266065,1156335;280035,1178560;281940,1183640;285750,1209675;285750,1214755;272415,1254760;250190,1276985;245745,1280160;241300,1282700;236220,1284605;231140,1286510;226060,1288415;220980,1289050;215900,1290320;210185,1290955;205105,1290955;81280,1290955;76200,1290955;70485,1290320;65405,1289050;60325,1288415;55245,1286510;50165,1284605;45085,1282700;40640,1280160;36195,1276985;31750,1273810;6350,1240790;0,1214755;0,1209675" o:connectangles="0,0,0,0,0,0,0,0,0,0,0,0,0,0,0,0,0,0,0,0,0,0,0,0,0,0,0,0,0,0,0,0,0,0,0,0,0,0,0,0,0,0,0,0,0,0,0,0,0,0,0"/>
                <w10:wrap anchorx="page"/>
              </v:shape>
            </w:pict>
          </mc:Fallback>
        </mc:AlternateContent>
      </w:r>
      <w:r w:rsidRPr="00833E24">
        <w:rPr>
          <w:rFonts w:ascii="Gill Sans MT"/>
          <w:color w:val="202024"/>
          <w:w w:val="115"/>
          <w:sz w:val="21"/>
          <w:lang w:val="es-ES"/>
        </w:rPr>
        <w:t>Muy satisfactoria</w:t>
      </w:r>
      <w:r w:rsidRPr="00833E24">
        <w:rPr>
          <w:rFonts w:ascii="Gill Sans MT"/>
          <w:color w:val="202024"/>
          <w:spacing w:val="1"/>
          <w:w w:val="115"/>
          <w:sz w:val="21"/>
          <w:lang w:val="es-ES"/>
        </w:rPr>
        <w:t xml:space="preserve"> </w:t>
      </w:r>
      <w:r w:rsidRPr="00833E24">
        <w:rPr>
          <w:rFonts w:ascii="Gill Sans MT"/>
          <w:color w:val="202024"/>
          <w:w w:val="115"/>
          <w:sz w:val="21"/>
          <w:lang w:val="es-ES"/>
        </w:rPr>
        <w:t>Satisfactoria</w:t>
      </w:r>
      <w:r w:rsidRPr="00833E24">
        <w:rPr>
          <w:rFonts w:ascii="Gill Sans MT"/>
          <w:color w:val="202024"/>
          <w:spacing w:val="1"/>
          <w:w w:val="115"/>
          <w:sz w:val="21"/>
          <w:lang w:val="es-ES"/>
        </w:rPr>
        <w:t xml:space="preserve"> </w:t>
      </w:r>
      <w:r w:rsidRPr="00833E24">
        <w:rPr>
          <w:rFonts w:ascii="Gill Sans MT"/>
          <w:color w:val="202024"/>
          <w:w w:val="115"/>
          <w:sz w:val="21"/>
          <w:lang w:val="es-ES"/>
        </w:rPr>
        <w:t>Regular</w:t>
      </w:r>
      <w:r w:rsidRPr="00833E24">
        <w:rPr>
          <w:rFonts w:ascii="Gill Sans MT"/>
          <w:color w:val="202024"/>
          <w:spacing w:val="1"/>
          <w:w w:val="115"/>
          <w:sz w:val="21"/>
          <w:lang w:val="es-ES"/>
        </w:rPr>
        <w:t xml:space="preserve"> </w:t>
      </w:r>
      <w:r w:rsidRPr="00833E24">
        <w:rPr>
          <w:rFonts w:ascii="Gill Sans MT"/>
          <w:color w:val="202024"/>
          <w:w w:val="115"/>
          <w:sz w:val="21"/>
          <w:lang w:val="es-ES"/>
        </w:rPr>
        <w:t>Insatisfactoria</w:t>
      </w:r>
      <w:r w:rsidRPr="00833E24">
        <w:rPr>
          <w:rFonts w:ascii="Gill Sans MT"/>
          <w:color w:val="202024"/>
          <w:spacing w:val="32"/>
          <w:w w:val="115"/>
          <w:sz w:val="21"/>
          <w:lang w:val="es-ES"/>
        </w:rPr>
        <w:t xml:space="preserve"> </w:t>
      </w:r>
      <w:r w:rsidRPr="00833E24">
        <w:rPr>
          <w:rFonts w:ascii="Gill Sans MT"/>
          <w:color w:val="202024"/>
          <w:w w:val="115"/>
          <w:sz w:val="21"/>
          <w:lang w:val="es-ES"/>
        </w:rPr>
        <w:t>Muy</w:t>
      </w:r>
      <w:r w:rsidRPr="00833E24">
        <w:rPr>
          <w:rFonts w:ascii="Gill Sans MT"/>
          <w:color w:val="202024"/>
          <w:spacing w:val="22"/>
          <w:w w:val="115"/>
          <w:sz w:val="21"/>
          <w:lang w:val="es-ES"/>
        </w:rPr>
        <w:t xml:space="preserve"> </w:t>
      </w:r>
      <w:r w:rsidRPr="00833E24">
        <w:rPr>
          <w:rFonts w:ascii="Gill Sans MT"/>
          <w:color w:val="202024"/>
          <w:w w:val="115"/>
          <w:sz w:val="21"/>
          <w:lang w:val="es-ES"/>
        </w:rPr>
        <w:t>insatisfactoria</w:t>
      </w:r>
    </w:p>
    <w:p w14:paraId="7A0FFC16" w14:textId="77777777" w:rsidR="00833E24" w:rsidRPr="00833E24" w:rsidRDefault="00833E24" w:rsidP="00833E24">
      <w:pPr>
        <w:spacing w:line="444" w:lineRule="auto"/>
        <w:rPr>
          <w:rFonts w:ascii="Gill Sans MT"/>
          <w:sz w:val="21"/>
          <w:lang w:val="es-ES"/>
        </w:rPr>
        <w:sectPr w:rsidR="00833E24" w:rsidRPr="00833E24">
          <w:headerReference w:type="default" r:id="rId48"/>
          <w:footerReference w:type="default" r:id="rId49"/>
          <w:pgSz w:w="12240" w:h="15840"/>
          <w:pgMar w:top="1700" w:right="1080" w:bottom="480" w:left="1100" w:header="315" w:footer="285" w:gutter="0"/>
          <w:cols w:space="720"/>
        </w:sectPr>
      </w:pPr>
    </w:p>
    <w:p w14:paraId="5246DECA" w14:textId="57436E69" w:rsidR="00833E24" w:rsidRPr="00833E24" w:rsidRDefault="00DE5162" w:rsidP="00DE5162">
      <w:pPr>
        <w:pStyle w:val="Textoindependiente"/>
        <w:tabs>
          <w:tab w:val="left" w:pos="649"/>
        </w:tabs>
        <w:spacing w:before="23"/>
        <w:ind w:left="142"/>
        <w:rPr>
          <w:lang w:val="es-ES"/>
        </w:rPr>
      </w:pPr>
      <w:r w:rsidRPr="00833E24">
        <w:rPr>
          <w:rFonts w:ascii="Gill Sans MT" w:hAnsi="Gill Sans MT"/>
          <w:color w:val="202024"/>
          <w:w w:val="110"/>
          <w:lang w:val="es-ES"/>
        </w:rPr>
        <w:lastRenderedPageBreak/>
        <w:t>15.</w:t>
      </w:r>
      <w:r w:rsidRPr="00833E24">
        <w:rPr>
          <w:rFonts w:ascii="Gill Sans MT" w:hAnsi="Gill Sans MT"/>
          <w:color w:val="202024"/>
          <w:w w:val="110"/>
          <w:lang w:val="es-ES"/>
        </w:rPr>
        <w:tab/>
      </w:r>
      <w:r w:rsidRPr="00833E24">
        <w:rPr>
          <w:color w:val="202024"/>
          <w:w w:val="110"/>
          <w:lang w:val="es-ES"/>
        </w:rPr>
        <w:t>¿considera</w:t>
      </w:r>
      <w:r w:rsidRPr="00833E24">
        <w:rPr>
          <w:color w:val="202024"/>
          <w:spacing w:val="21"/>
          <w:w w:val="110"/>
          <w:lang w:val="es-ES"/>
        </w:rPr>
        <w:t xml:space="preserve"> </w:t>
      </w:r>
      <w:r w:rsidRPr="00833E24">
        <w:rPr>
          <w:color w:val="202024"/>
          <w:w w:val="110"/>
          <w:lang w:val="es-ES"/>
        </w:rPr>
        <w:t>que</w:t>
      </w:r>
      <w:r w:rsidRPr="00833E24">
        <w:rPr>
          <w:color w:val="202024"/>
          <w:spacing w:val="22"/>
          <w:w w:val="110"/>
          <w:lang w:val="es-ES"/>
        </w:rPr>
        <w:t xml:space="preserve"> </w:t>
      </w:r>
      <w:r w:rsidRPr="00833E24">
        <w:rPr>
          <w:color w:val="202024"/>
          <w:w w:val="110"/>
          <w:lang w:val="es-ES"/>
        </w:rPr>
        <w:t>las</w:t>
      </w:r>
      <w:r w:rsidRPr="00833E24">
        <w:rPr>
          <w:color w:val="202024"/>
          <w:spacing w:val="21"/>
          <w:w w:val="110"/>
          <w:lang w:val="es-ES"/>
        </w:rPr>
        <w:t xml:space="preserve"> </w:t>
      </w:r>
      <w:r w:rsidRPr="00833E24">
        <w:rPr>
          <w:color w:val="202024"/>
          <w:w w:val="110"/>
          <w:lang w:val="es-ES"/>
        </w:rPr>
        <w:t>herramientas</w:t>
      </w:r>
      <w:r w:rsidRPr="00833E24">
        <w:rPr>
          <w:color w:val="202024"/>
          <w:spacing w:val="22"/>
          <w:w w:val="110"/>
          <w:lang w:val="es-ES"/>
        </w:rPr>
        <w:t xml:space="preserve"> </w:t>
      </w:r>
      <w:r w:rsidRPr="00833E24">
        <w:rPr>
          <w:color w:val="202024"/>
          <w:w w:val="110"/>
          <w:lang w:val="es-ES"/>
        </w:rPr>
        <w:t>de</w:t>
      </w:r>
      <w:r w:rsidRPr="00833E24">
        <w:rPr>
          <w:color w:val="202024"/>
          <w:spacing w:val="22"/>
          <w:w w:val="110"/>
          <w:lang w:val="es-ES"/>
        </w:rPr>
        <w:t xml:space="preserve"> </w:t>
      </w:r>
      <w:r w:rsidRPr="00833E24">
        <w:rPr>
          <w:color w:val="202024"/>
          <w:w w:val="110"/>
          <w:lang w:val="es-ES"/>
        </w:rPr>
        <w:t>la</w:t>
      </w:r>
      <w:r w:rsidRPr="00833E24">
        <w:rPr>
          <w:color w:val="202024"/>
          <w:spacing w:val="21"/>
          <w:w w:val="110"/>
          <w:lang w:val="es-ES"/>
        </w:rPr>
        <w:t xml:space="preserve"> </w:t>
      </w:r>
      <w:r w:rsidRPr="00833E24">
        <w:rPr>
          <w:color w:val="202024"/>
          <w:w w:val="110"/>
          <w:lang w:val="es-ES"/>
        </w:rPr>
        <w:t>universidad</w:t>
      </w:r>
      <w:r w:rsidRPr="00833E24">
        <w:rPr>
          <w:color w:val="202024"/>
          <w:spacing w:val="22"/>
          <w:w w:val="110"/>
          <w:lang w:val="es-ES"/>
        </w:rPr>
        <w:t xml:space="preserve"> </w:t>
      </w:r>
      <w:r w:rsidRPr="00833E24">
        <w:rPr>
          <w:color w:val="202024"/>
          <w:w w:val="110"/>
          <w:lang w:val="es-ES"/>
        </w:rPr>
        <w:t>solucionan</w:t>
      </w:r>
      <w:r w:rsidRPr="00833E24">
        <w:rPr>
          <w:color w:val="202024"/>
          <w:spacing w:val="21"/>
          <w:w w:val="110"/>
          <w:lang w:val="es-ES"/>
        </w:rPr>
        <w:t xml:space="preserve"> </w:t>
      </w:r>
      <w:r w:rsidRPr="00833E24">
        <w:rPr>
          <w:color w:val="202024"/>
          <w:w w:val="110"/>
          <w:lang w:val="es-ES"/>
        </w:rPr>
        <w:t>todos</w:t>
      </w:r>
      <w:r w:rsidRPr="00833E24">
        <w:rPr>
          <w:color w:val="202024"/>
          <w:spacing w:val="22"/>
          <w:w w:val="110"/>
          <w:lang w:val="es-ES"/>
        </w:rPr>
        <w:t xml:space="preserve"> </w:t>
      </w:r>
      <w:r w:rsidRPr="00833E24">
        <w:rPr>
          <w:color w:val="202024"/>
          <w:w w:val="110"/>
          <w:lang w:val="es-ES"/>
        </w:rPr>
        <w:t>los</w:t>
      </w:r>
      <w:r w:rsidRPr="00833E24">
        <w:rPr>
          <w:color w:val="202024"/>
          <w:spacing w:val="22"/>
          <w:w w:val="110"/>
          <w:lang w:val="es-ES"/>
        </w:rPr>
        <w:t xml:space="preserve"> </w:t>
      </w:r>
      <w:r w:rsidRPr="00833E24">
        <w:rPr>
          <w:color w:val="202024"/>
          <w:w w:val="110"/>
          <w:lang w:val="es-ES"/>
        </w:rPr>
        <w:t>tramites</w:t>
      </w:r>
      <w:r>
        <w:rPr>
          <w:color w:val="202024"/>
          <w:w w:val="110"/>
          <w:lang w:val="es-ES"/>
        </w:rPr>
        <w:t xml:space="preserve"> </w:t>
      </w:r>
      <w:r w:rsidR="00833E24" w:rsidRPr="00833E24">
        <w:rPr>
          <w:color w:val="202024"/>
          <w:lang w:val="es-ES"/>
        </w:rPr>
        <w:t>es:</w:t>
      </w:r>
      <w:r w:rsidR="00833E24" w:rsidRPr="00833E24">
        <w:rPr>
          <w:color w:val="202024"/>
          <w:spacing w:val="16"/>
          <w:lang w:val="es-ES"/>
        </w:rPr>
        <w:t xml:space="preserve"> </w:t>
      </w:r>
      <w:r w:rsidR="00833E24" w:rsidRPr="00833E24">
        <w:rPr>
          <w:color w:val="D92F25"/>
          <w:lang w:val="es-ES"/>
        </w:rPr>
        <w:t>*</w:t>
      </w:r>
    </w:p>
    <w:p w14:paraId="03DDBC89" w14:textId="77777777" w:rsidR="00833E24" w:rsidRPr="00833E24" w:rsidRDefault="00833E24" w:rsidP="00833E24">
      <w:pPr>
        <w:pStyle w:val="Textoindependiente"/>
        <w:spacing w:before="1"/>
        <w:rPr>
          <w:sz w:val="23"/>
          <w:lang w:val="es-ES"/>
        </w:rPr>
      </w:pPr>
    </w:p>
    <w:p w14:paraId="6C967C61" w14:textId="77777777" w:rsidR="00833E24" w:rsidRPr="00833E24" w:rsidRDefault="00833E24" w:rsidP="00833E24">
      <w:pPr>
        <w:spacing w:before="1"/>
        <w:ind w:left="739"/>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642E804F" w14:textId="77777777" w:rsidR="00833E24" w:rsidRPr="00833E24" w:rsidRDefault="00833E24" w:rsidP="00833E24">
      <w:pPr>
        <w:pStyle w:val="Textoindependiente"/>
        <w:spacing w:before="8"/>
        <w:rPr>
          <w:rFonts w:ascii="Gill Sans MT"/>
          <w:i/>
          <w:sz w:val="32"/>
          <w:lang w:val="es-ES"/>
        </w:rPr>
      </w:pPr>
    </w:p>
    <w:p w14:paraId="66FD4644" w14:textId="3B7E8D69" w:rsidR="00833E24" w:rsidRPr="00833E24" w:rsidRDefault="00833E24" w:rsidP="00833E24">
      <w:pPr>
        <w:spacing w:line="444" w:lineRule="auto"/>
        <w:ind w:left="1351" w:right="6852"/>
        <w:rPr>
          <w:rFonts w:ascii="Gill Sans MT"/>
          <w:sz w:val="21"/>
          <w:lang w:val="es-ES"/>
        </w:rPr>
      </w:pPr>
      <w:r>
        <w:rPr>
          <w:rFonts w:ascii="Calibri"/>
          <w:noProof/>
        </w:rPr>
        <mc:AlternateContent>
          <mc:Choice Requires="wps">
            <w:drawing>
              <wp:anchor distT="0" distB="0" distL="114300" distR="114300" simplePos="0" relativeHeight="251717721" behindDoc="0" locked="0" layoutInCell="1" allowOverlap="1" wp14:anchorId="79C13D9B" wp14:editId="7337B743">
                <wp:simplePos x="0" y="0"/>
                <wp:positionH relativeFrom="page">
                  <wp:posOffset>1220470</wp:posOffset>
                </wp:positionH>
                <wp:positionV relativeFrom="paragraph">
                  <wp:posOffset>-13970</wp:posOffset>
                </wp:positionV>
                <wp:extent cx="285750" cy="161925"/>
                <wp:effectExtent l="10795" t="5715" r="8255" b="13335"/>
                <wp:wrapNone/>
                <wp:docPr id="332" name="Forma libre: forma 3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5 -22"/>
                            <a:gd name="T3" fmla="*/ 105 h 255"/>
                            <a:gd name="T4" fmla="+- 0 1932 1922"/>
                            <a:gd name="T5" fmla="*/ T4 w 450"/>
                            <a:gd name="T6" fmla="+- 0 56 -22"/>
                            <a:gd name="T7" fmla="*/ 56 h 255"/>
                            <a:gd name="T8" fmla="+- 0 1935 1922"/>
                            <a:gd name="T9" fmla="*/ T8 w 450"/>
                            <a:gd name="T10" fmla="+- 0 49 -22"/>
                            <a:gd name="T11" fmla="*/ 49 h 255"/>
                            <a:gd name="T12" fmla="+- 0 1960 1922"/>
                            <a:gd name="T13" fmla="*/ T12 w 450"/>
                            <a:gd name="T14" fmla="+- 0 15 -22"/>
                            <a:gd name="T15" fmla="*/ 15 h 255"/>
                            <a:gd name="T16" fmla="+- 0 1966 1922"/>
                            <a:gd name="T17" fmla="*/ T16 w 450"/>
                            <a:gd name="T18" fmla="+- 0 9 -22"/>
                            <a:gd name="T19" fmla="*/ 9 h 255"/>
                            <a:gd name="T20" fmla="+- 0 2001 1922"/>
                            <a:gd name="T21" fmla="*/ T20 w 450"/>
                            <a:gd name="T22" fmla="+- 0 -13 -22"/>
                            <a:gd name="T23" fmla="*/ -13 h 255"/>
                            <a:gd name="T24" fmla="+- 0 2009 1922"/>
                            <a:gd name="T25" fmla="*/ T24 w 450"/>
                            <a:gd name="T26" fmla="+- 0 -16 -22"/>
                            <a:gd name="T27" fmla="*/ -16 h 255"/>
                            <a:gd name="T28" fmla="+- 0 2017 1922"/>
                            <a:gd name="T29" fmla="*/ T28 w 450"/>
                            <a:gd name="T30" fmla="+- 0 -18 -22"/>
                            <a:gd name="T31" fmla="*/ -18 h 255"/>
                            <a:gd name="T32" fmla="+- 0 2025 1922"/>
                            <a:gd name="T33" fmla="*/ T32 w 450"/>
                            <a:gd name="T34" fmla="+- 0 -20 -22"/>
                            <a:gd name="T35" fmla="*/ -20 h 255"/>
                            <a:gd name="T36" fmla="+- 0 2033 1922"/>
                            <a:gd name="T37" fmla="*/ T36 w 450"/>
                            <a:gd name="T38" fmla="+- 0 -22 -22"/>
                            <a:gd name="T39" fmla="*/ -22 h 255"/>
                            <a:gd name="T40" fmla="+- 0 2042 1922"/>
                            <a:gd name="T41" fmla="*/ T40 w 450"/>
                            <a:gd name="T42" fmla="+- 0 -22 -22"/>
                            <a:gd name="T43" fmla="*/ -22 h 255"/>
                            <a:gd name="T44" fmla="+- 0 2050 1922"/>
                            <a:gd name="T45" fmla="*/ T44 w 450"/>
                            <a:gd name="T46" fmla="+- 0 -22 -22"/>
                            <a:gd name="T47" fmla="*/ -22 h 255"/>
                            <a:gd name="T48" fmla="+- 0 2245 1922"/>
                            <a:gd name="T49" fmla="*/ T48 w 450"/>
                            <a:gd name="T50" fmla="+- 0 -22 -22"/>
                            <a:gd name="T51" fmla="*/ -22 h 255"/>
                            <a:gd name="T52" fmla="+- 0 2253 1922"/>
                            <a:gd name="T53" fmla="*/ T52 w 450"/>
                            <a:gd name="T54" fmla="+- 0 -22 -22"/>
                            <a:gd name="T55" fmla="*/ -22 h 255"/>
                            <a:gd name="T56" fmla="+- 0 2262 1922"/>
                            <a:gd name="T57" fmla="*/ T56 w 450"/>
                            <a:gd name="T58" fmla="+- 0 -22 -22"/>
                            <a:gd name="T59" fmla="*/ -22 h 255"/>
                            <a:gd name="T60" fmla="+- 0 2323 1922"/>
                            <a:gd name="T61" fmla="*/ T60 w 450"/>
                            <a:gd name="T62" fmla="+- 0 4 -22"/>
                            <a:gd name="T63" fmla="*/ 4 h 255"/>
                            <a:gd name="T64" fmla="+- 0 2335 1922"/>
                            <a:gd name="T65" fmla="*/ T64 w 450"/>
                            <a:gd name="T66" fmla="+- 0 15 -22"/>
                            <a:gd name="T67" fmla="*/ 15 h 255"/>
                            <a:gd name="T68" fmla="+- 0 2341 1922"/>
                            <a:gd name="T69" fmla="*/ T68 w 450"/>
                            <a:gd name="T70" fmla="+- 0 21 -22"/>
                            <a:gd name="T71" fmla="*/ 21 h 255"/>
                            <a:gd name="T72" fmla="+- 0 2346 1922"/>
                            <a:gd name="T73" fmla="*/ T72 w 450"/>
                            <a:gd name="T74" fmla="+- 0 27 -22"/>
                            <a:gd name="T75" fmla="*/ 27 h 255"/>
                            <a:gd name="T76" fmla="+- 0 2351 1922"/>
                            <a:gd name="T77" fmla="*/ T76 w 450"/>
                            <a:gd name="T78" fmla="+- 0 34 -22"/>
                            <a:gd name="T79" fmla="*/ 34 h 255"/>
                            <a:gd name="T80" fmla="+- 0 2356 1922"/>
                            <a:gd name="T81" fmla="*/ T80 w 450"/>
                            <a:gd name="T82" fmla="+- 0 41 -22"/>
                            <a:gd name="T83" fmla="*/ 41 h 255"/>
                            <a:gd name="T84" fmla="+- 0 2360 1922"/>
                            <a:gd name="T85" fmla="*/ T84 w 450"/>
                            <a:gd name="T86" fmla="+- 0 49 -22"/>
                            <a:gd name="T87" fmla="*/ 49 h 255"/>
                            <a:gd name="T88" fmla="+- 0 2363 1922"/>
                            <a:gd name="T89" fmla="*/ T88 w 450"/>
                            <a:gd name="T90" fmla="+- 0 56 -22"/>
                            <a:gd name="T91" fmla="*/ 56 h 255"/>
                            <a:gd name="T92" fmla="+- 0 2366 1922"/>
                            <a:gd name="T93" fmla="*/ T92 w 450"/>
                            <a:gd name="T94" fmla="+- 0 64 -22"/>
                            <a:gd name="T95" fmla="*/ 64 h 255"/>
                            <a:gd name="T96" fmla="+- 0 2372 1922"/>
                            <a:gd name="T97" fmla="*/ T96 w 450"/>
                            <a:gd name="T98" fmla="+- 0 105 -22"/>
                            <a:gd name="T99" fmla="*/ 105 h 255"/>
                            <a:gd name="T100" fmla="+- 0 2372 1922"/>
                            <a:gd name="T101" fmla="*/ T100 w 450"/>
                            <a:gd name="T102" fmla="+- 0 113 -22"/>
                            <a:gd name="T103" fmla="*/ 113 h 255"/>
                            <a:gd name="T104" fmla="+- 0 2372 1922"/>
                            <a:gd name="T105" fmla="*/ T104 w 450"/>
                            <a:gd name="T106" fmla="+- 0 122 -22"/>
                            <a:gd name="T107" fmla="*/ 122 h 255"/>
                            <a:gd name="T108" fmla="+- 0 2370 1922"/>
                            <a:gd name="T109" fmla="*/ T108 w 450"/>
                            <a:gd name="T110" fmla="+- 0 130 -22"/>
                            <a:gd name="T111" fmla="*/ 130 h 255"/>
                            <a:gd name="T112" fmla="+- 0 2368 1922"/>
                            <a:gd name="T113" fmla="*/ T112 w 450"/>
                            <a:gd name="T114" fmla="+- 0 138 -22"/>
                            <a:gd name="T115" fmla="*/ 138 h 255"/>
                            <a:gd name="T116" fmla="+- 0 2335 1922"/>
                            <a:gd name="T117" fmla="*/ T116 w 450"/>
                            <a:gd name="T118" fmla="+- 0 195 -22"/>
                            <a:gd name="T119" fmla="*/ 195 h 255"/>
                            <a:gd name="T120" fmla="+- 0 2278 1922"/>
                            <a:gd name="T121" fmla="*/ T120 w 450"/>
                            <a:gd name="T122" fmla="+- 0 229 -22"/>
                            <a:gd name="T123" fmla="*/ 229 h 255"/>
                            <a:gd name="T124" fmla="+- 0 2245 1922"/>
                            <a:gd name="T125" fmla="*/ T124 w 450"/>
                            <a:gd name="T126" fmla="+- 0 233 -22"/>
                            <a:gd name="T127" fmla="*/ 233 h 255"/>
                            <a:gd name="T128" fmla="+- 0 2050 1922"/>
                            <a:gd name="T129" fmla="*/ T128 w 450"/>
                            <a:gd name="T130" fmla="+- 0 233 -22"/>
                            <a:gd name="T131" fmla="*/ 233 h 255"/>
                            <a:gd name="T132" fmla="+- 0 2042 1922"/>
                            <a:gd name="T133" fmla="*/ T132 w 450"/>
                            <a:gd name="T134" fmla="+- 0 233 -22"/>
                            <a:gd name="T135" fmla="*/ 233 h 255"/>
                            <a:gd name="T136" fmla="+- 0 2033 1922"/>
                            <a:gd name="T137" fmla="*/ T136 w 450"/>
                            <a:gd name="T138" fmla="+- 0 232 -22"/>
                            <a:gd name="T139" fmla="*/ 232 h 255"/>
                            <a:gd name="T140" fmla="+- 0 2025 1922"/>
                            <a:gd name="T141" fmla="*/ T140 w 450"/>
                            <a:gd name="T142" fmla="+- 0 230 -22"/>
                            <a:gd name="T143" fmla="*/ 230 h 255"/>
                            <a:gd name="T144" fmla="+- 0 2017 1922"/>
                            <a:gd name="T145" fmla="*/ T144 w 450"/>
                            <a:gd name="T146" fmla="+- 0 229 -22"/>
                            <a:gd name="T147" fmla="*/ 229 h 255"/>
                            <a:gd name="T148" fmla="+- 0 1979 1922"/>
                            <a:gd name="T149" fmla="*/ T148 w 450"/>
                            <a:gd name="T150" fmla="+- 0 211 -22"/>
                            <a:gd name="T151" fmla="*/ 211 h 255"/>
                            <a:gd name="T152" fmla="+- 0 1972 1922"/>
                            <a:gd name="T153" fmla="*/ T152 w 450"/>
                            <a:gd name="T154" fmla="+- 0 206 -22"/>
                            <a:gd name="T155" fmla="*/ 206 h 255"/>
                            <a:gd name="T156" fmla="+- 0 1932 1922"/>
                            <a:gd name="T157" fmla="*/ T156 w 450"/>
                            <a:gd name="T158" fmla="+- 0 154 -22"/>
                            <a:gd name="T159" fmla="*/ 154 h 255"/>
                            <a:gd name="T160" fmla="+- 0 1925 1922"/>
                            <a:gd name="T161" fmla="*/ T160 w 450"/>
                            <a:gd name="T162" fmla="+- 0 130 -22"/>
                            <a:gd name="T163" fmla="*/ 130 h 255"/>
                            <a:gd name="T164" fmla="+- 0 1923 1922"/>
                            <a:gd name="T165" fmla="*/ T164 w 450"/>
                            <a:gd name="T166" fmla="+- 0 122 -22"/>
                            <a:gd name="T167" fmla="*/ 122 h 255"/>
                            <a:gd name="T168" fmla="+- 0 1922 1922"/>
                            <a:gd name="T169" fmla="*/ T168 w 450"/>
                            <a:gd name="T170" fmla="+- 0 113 -22"/>
                            <a:gd name="T171" fmla="*/ 113 h 255"/>
                            <a:gd name="T172" fmla="+- 0 1922 1922"/>
                            <a:gd name="T173" fmla="*/ T172 w 450"/>
                            <a:gd name="T174" fmla="+- 0 105 -22"/>
                            <a:gd name="T175"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450" h="255">
                              <a:moveTo>
                                <a:pt x="0" y="127"/>
                              </a:move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13" y="217"/>
                              </a:lnTo>
                              <a:lnTo>
                                <a:pt x="356" y="251"/>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4019D60" id="Forma libre: forma 332" o:spid="_x0000_s1026" style="position:absolute;margin-left:96.1pt;margin-top:-1.1pt;width:22.5pt;height:12.75pt;z-index:25171772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" path="m,127l10,78r3,-7l38,37r6,-6l79,9,87,6,95,4r8,-2l111,r9,l128,,323,r8,l340,r61,26l413,37r6,6l424,49r5,7l434,63r4,8l441,78r3,8l450,127r,8l450,144r-2,8l446,160r-33,57l356,251r-33,4l128,255r-8,l111,254r-8,-2l95,251,57,233r-7,-5l10,176,3,152,1,144,,135r,-8xe" filled="f" strokecolor="#99a0a6">
                <v:path arrowok="t" o:connecttype="custom" o:connectlocs="0,66675;6350,35560;8255,31115;24130,9525;27940,5715;50165,-8255;55245,-10160;60325,-11430;65405,-12700;70485,-13970;76200,-13970;81280,-13970;205105,-13970;210185,-13970;215900,-13970;254635,2540;262255,9525;266065,13335;269240,17145;272415,21590;275590,26035;278130,31115;280035,35560;281940,40640;285750,66675;285750,71755;285750,77470;284480,82550;283210,87630;262255,123825;226060,145415;205105,147955;81280,147955;76200,147955;70485,147320;65405,146050;60325,145415;36195,133985;31750,130810;6350,97790;1905,82550;635,77470;0,71755;0,66675" o:connectangles="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18745" behindDoc="0" locked="0" layoutInCell="1" allowOverlap="1" wp14:anchorId="05655774" wp14:editId="57C39973">
                <wp:simplePos x="0" y="0"/>
                <wp:positionH relativeFrom="page">
                  <wp:posOffset>1220470</wp:posOffset>
                </wp:positionH>
                <wp:positionV relativeFrom="paragraph">
                  <wp:posOffset>271780</wp:posOffset>
                </wp:positionV>
                <wp:extent cx="285750" cy="161925"/>
                <wp:effectExtent l="10795" t="5715" r="8255" b="13335"/>
                <wp:wrapNone/>
                <wp:docPr id="331" name="Forma libre: forma 3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47 428"/>
                            <a:gd name="T3" fmla="*/ 547 h 255"/>
                            <a:gd name="T4" fmla="+- 0 1925 1922"/>
                            <a:gd name="T5" fmla="*/ T4 w 450"/>
                            <a:gd name="T6" fmla="+- 0 530 428"/>
                            <a:gd name="T7" fmla="*/ 530 h 255"/>
                            <a:gd name="T8" fmla="+- 0 1929 1922"/>
                            <a:gd name="T9" fmla="*/ T8 w 450"/>
                            <a:gd name="T10" fmla="+- 0 514 428"/>
                            <a:gd name="T11" fmla="*/ 514 h 255"/>
                            <a:gd name="T12" fmla="+- 0 1935 1922"/>
                            <a:gd name="T13" fmla="*/ T12 w 450"/>
                            <a:gd name="T14" fmla="+- 0 499 428"/>
                            <a:gd name="T15" fmla="*/ 499 h 255"/>
                            <a:gd name="T16" fmla="+- 0 1966 1922"/>
                            <a:gd name="T17" fmla="*/ T16 w 450"/>
                            <a:gd name="T18" fmla="+- 0 459 428"/>
                            <a:gd name="T19" fmla="*/ 459 h 255"/>
                            <a:gd name="T20" fmla="+- 0 2009 1922"/>
                            <a:gd name="T21" fmla="*/ T20 w 450"/>
                            <a:gd name="T22" fmla="+- 0 434 428"/>
                            <a:gd name="T23" fmla="*/ 434 h 255"/>
                            <a:gd name="T24" fmla="+- 0 2025 1922"/>
                            <a:gd name="T25" fmla="*/ T24 w 450"/>
                            <a:gd name="T26" fmla="+- 0 430 428"/>
                            <a:gd name="T27" fmla="*/ 430 h 255"/>
                            <a:gd name="T28" fmla="+- 0 2042 1922"/>
                            <a:gd name="T29" fmla="*/ T28 w 450"/>
                            <a:gd name="T30" fmla="+- 0 428 428"/>
                            <a:gd name="T31" fmla="*/ 428 h 255"/>
                            <a:gd name="T32" fmla="+- 0 2245 1922"/>
                            <a:gd name="T33" fmla="*/ T32 w 450"/>
                            <a:gd name="T34" fmla="+- 0 428 428"/>
                            <a:gd name="T35" fmla="*/ 428 h 255"/>
                            <a:gd name="T36" fmla="+- 0 2262 1922"/>
                            <a:gd name="T37" fmla="*/ T36 w 450"/>
                            <a:gd name="T38" fmla="+- 0 428 428"/>
                            <a:gd name="T39" fmla="*/ 428 h 255"/>
                            <a:gd name="T40" fmla="+- 0 2278 1922"/>
                            <a:gd name="T41" fmla="*/ T40 w 450"/>
                            <a:gd name="T42" fmla="+- 0 432 428"/>
                            <a:gd name="T43" fmla="*/ 432 h 255"/>
                            <a:gd name="T44" fmla="+- 0 2294 1922"/>
                            <a:gd name="T45" fmla="*/ T44 w 450"/>
                            <a:gd name="T46" fmla="+- 0 437 428"/>
                            <a:gd name="T47" fmla="*/ 437 h 255"/>
                            <a:gd name="T48" fmla="+- 0 2335 1922"/>
                            <a:gd name="T49" fmla="*/ T48 w 450"/>
                            <a:gd name="T50" fmla="+- 0 465 428"/>
                            <a:gd name="T51" fmla="*/ 465 h 255"/>
                            <a:gd name="T52" fmla="+- 0 2346 1922"/>
                            <a:gd name="T53" fmla="*/ T52 w 450"/>
                            <a:gd name="T54" fmla="+- 0 477 428"/>
                            <a:gd name="T55" fmla="*/ 477 h 255"/>
                            <a:gd name="T56" fmla="+- 0 2356 1922"/>
                            <a:gd name="T57" fmla="*/ T56 w 450"/>
                            <a:gd name="T58" fmla="+- 0 491 428"/>
                            <a:gd name="T59" fmla="*/ 491 h 255"/>
                            <a:gd name="T60" fmla="+- 0 2363 1922"/>
                            <a:gd name="T61" fmla="*/ T60 w 450"/>
                            <a:gd name="T62" fmla="+- 0 506 428"/>
                            <a:gd name="T63" fmla="*/ 506 h 255"/>
                            <a:gd name="T64" fmla="+- 0 2368 1922"/>
                            <a:gd name="T65" fmla="*/ T64 w 450"/>
                            <a:gd name="T66" fmla="+- 0 522 428"/>
                            <a:gd name="T67" fmla="*/ 522 h 255"/>
                            <a:gd name="T68" fmla="+- 0 2372 1922"/>
                            <a:gd name="T69" fmla="*/ T68 w 450"/>
                            <a:gd name="T70" fmla="+- 0 538 428"/>
                            <a:gd name="T71" fmla="*/ 538 h 255"/>
                            <a:gd name="T72" fmla="+- 0 2372 1922"/>
                            <a:gd name="T73" fmla="*/ T72 w 450"/>
                            <a:gd name="T74" fmla="+- 0 555 428"/>
                            <a:gd name="T75" fmla="*/ 555 h 255"/>
                            <a:gd name="T76" fmla="+- 0 2372 1922"/>
                            <a:gd name="T77" fmla="*/ T76 w 450"/>
                            <a:gd name="T78" fmla="+- 0 572 428"/>
                            <a:gd name="T79" fmla="*/ 572 h 255"/>
                            <a:gd name="T80" fmla="+- 0 2368 1922"/>
                            <a:gd name="T81" fmla="*/ T80 w 450"/>
                            <a:gd name="T82" fmla="+- 0 588 428"/>
                            <a:gd name="T83" fmla="*/ 588 h 255"/>
                            <a:gd name="T84" fmla="+- 0 2363 1922"/>
                            <a:gd name="T85" fmla="*/ T84 w 450"/>
                            <a:gd name="T86" fmla="+- 0 604 428"/>
                            <a:gd name="T87" fmla="*/ 604 h 255"/>
                            <a:gd name="T88" fmla="+- 0 2356 1922"/>
                            <a:gd name="T89" fmla="*/ T88 w 450"/>
                            <a:gd name="T90" fmla="+- 0 619 428"/>
                            <a:gd name="T91" fmla="*/ 619 h 255"/>
                            <a:gd name="T92" fmla="+- 0 2346 1922"/>
                            <a:gd name="T93" fmla="*/ T92 w 450"/>
                            <a:gd name="T94" fmla="+- 0 633 428"/>
                            <a:gd name="T95" fmla="*/ 633 h 255"/>
                            <a:gd name="T96" fmla="+- 0 2309 1922"/>
                            <a:gd name="T97" fmla="*/ T96 w 450"/>
                            <a:gd name="T98" fmla="+- 0 666 428"/>
                            <a:gd name="T99" fmla="*/ 666 h 255"/>
                            <a:gd name="T100" fmla="+- 0 2294 1922"/>
                            <a:gd name="T101" fmla="*/ T100 w 450"/>
                            <a:gd name="T102" fmla="+- 0 673 428"/>
                            <a:gd name="T103" fmla="*/ 673 h 255"/>
                            <a:gd name="T104" fmla="+- 0 2278 1922"/>
                            <a:gd name="T105" fmla="*/ T104 w 450"/>
                            <a:gd name="T106" fmla="+- 0 679 428"/>
                            <a:gd name="T107" fmla="*/ 679 h 255"/>
                            <a:gd name="T108" fmla="+- 0 2262 1922"/>
                            <a:gd name="T109" fmla="*/ T108 w 450"/>
                            <a:gd name="T110" fmla="+- 0 682 428"/>
                            <a:gd name="T111" fmla="*/ 682 h 255"/>
                            <a:gd name="T112" fmla="+- 0 2245 1922"/>
                            <a:gd name="T113" fmla="*/ T112 w 450"/>
                            <a:gd name="T114" fmla="+- 0 683 428"/>
                            <a:gd name="T115" fmla="*/ 683 h 255"/>
                            <a:gd name="T116" fmla="+- 0 2042 1922"/>
                            <a:gd name="T117" fmla="*/ T116 w 450"/>
                            <a:gd name="T118" fmla="+- 0 683 428"/>
                            <a:gd name="T119" fmla="*/ 683 h 255"/>
                            <a:gd name="T120" fmla="+- 0 2025 1922"/>
                            <a:gd name="T121" fmla="*/ T120 w 450"/>
                            <a:gd name="T122" fmla="+- 0 680 428"/>
                            <a:gd name="T123" fmla="*/ 680 h 255"/>
                            <a:gd name="T124" fmla="+- 0 2009 1922"/>
                            <a:gd name="T125" fmla="*/ T124 w 450"/>
                            <a:gd name="T126" fmla="+- 0 676 428"/>
                            <a:gd name="T127" fmla="*/ 676 h 255"/>
                            <a:gd name="T128" fmla="+- 0 1993 1922"/>
                            <a:gd name="T129" fmla="*/ T128 w 450"/>
                            <a:gd name="T130" fmla="+- 0 670 428"/>
                            <a:gd name="T131" fmla="*/ 670 h 255"/>
                            <a:gd name="T132" fmla="+- 0 1979 1922"/>
                            <a:gd name="T133" fmla="*/ T132 w 450"/>
                            <a:gd name="T134" fmla="+- 0 661 428"/>
                            <a:gd name="T135" fmla="*/ 661 h 255"/>
                            <a:gd name="T136" fmla="+- 0 1944 1922"/>
                            <a:gd name="T137" fmla="*/ T136 w 450"/>
                            <a:gd name="T138" fmla="+- 0 626 428"/>
                            <a:gd name="T139" fmla="*/ 626 h 255"/>
                            <a:gd name="T140" fmla="+- 0 1935 1922"/>
                            <a:gd name="T141" fmla="*/ T140 w 450"/>
                            <a:gd name="T142" fmla="+- 0 612 428"/>
                            <a:gd name="T143" fmla="*/ 612 h 255"/>
                            <a:gd name="T144" fmla="+- 0 1929 1922"/>
                            <a:gd name="T145" fmla="*/ T144 w 450"/>
                            <a:gd name="T146" fmla="+- 0 596 428"/>
                            <a:gd name="T147" fmla="*/ 596 h 255"/>
                            <a:gd name="T148" fmla="+- 0 1925 1922"/>
                            <a:gd name="T149" fmla="*/ T148 w 450"/>
                            <a:gd name="T150" fmla="+- 0 580 428"/>
                            <a:gd name="T151" fmla="*/ 580 h 255"/>
                            <a:gd name="T152" fmla="+- 0 1922 1922"/>
                            <a:gd name="T153" fmla="*/ T152 w 450"/>
                            <a:gd name="T154" fmla="+- 0 563 428"/>
                            <a:gd name="T155" fmla="*/ 563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434" y="191"/>
                              </a:lnTo>
                              <a:lnTo>
                                <a:pt x="429" y="198"/>
                              </a:lnTo>
                              <a:lnTo>
                                <a:pt x="424" y="205"/>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13" y="184"/>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DB5675C" id="Forma libre: forma 331" o:spid="_x0000_s1026" style="position:absolute;margin-left:96.1pt;margin-top:21.4pt;width:22.5pt;height:12.75pt;z-index:25171874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" path="m,127r,-8l1,110r2,-8l5,94,7,86r3,-8l13,71,38,37r6,-6l79,9,87,6,95,4r8,-2l111,r9,l128,,323,r8,l340,r8,2l356,4r8,2l372,9r8,4l413,37r6,6l424,49r5,7l434,63r4,8l441,78r3,8l446,94r2,8l450,110r,9l450,127r,8l450,144r-2,8l446,160r-2,8l441,176r-3,8l434,191r-5,7l424,205r-30,28l387,238r-7,4l372,245r-8,3l356,251r-8,1l340,254r-9,1l323,255r-195,l120,255r-9,-1l103,252r-8,-1l87,248r-8,-3l71,242r-7,-4l57,233r-7,-5l22,198r-5,-7l13,184r-3,-8l7,168,5,160,3,152,1,144,,135r,-8xe" filled="f" strokecolor="#99a0a6">
                <v:path arrowok="t" o:connecttype="custom" o:connectlocs="0,347345;1905,336550;4445,326390;8255,316865;27940,291465;55245,275590;65405,273050;76200,271780;205105,271780;215900,271780;226060,274320;236220,277495;262255,295275;269240,302895;275590,311785;280035,321310;283210,331470;285750,341630;285750,352425;285750,363220;283210,373380;280035,383540;275590,393065;269240,401955;245745,422910;236220,427355;226060,431165;215900,433070;205105,433705;76200,433705;65405,431800;55245,429260;45085,425450;36195,419735;13970,397510;8255,388620;4445,378460;1905,368300;0,357505" o:connectangles="0,0,0,0,0,0,0,0,0,0,0,0,0,0,0,0,0,0,0,0,0,0,0,0,0,0,0,0,0,0,0,0,0,0,0,0,0,0,0"/>
                <w10:wrap anchorx="page"/>
              </v:shape>
            </w:pict>
          </mc:Fallback>
        </mc:AlternateContent>
      </w:r>
      <w:r>
        <w:rPr>
          <w:rFonts w:ascii="Calibri"/>
          <w:noProof/>
        </w:rPr>
        <mc:AlternateContent>
          <mc:Choice Requires="wps">
            <w:drawing>
              <wp:anchor distT="0" distB="0" distL="114300" distR="114300" simplePos="0" relativeHeight="251719769" behindDoc="0" locked="0" layoutInCell="1" allowOverlap="1" wp14:anchorId="1BD89F3C" wp14:editId="6F0474CE">
                <wp:simplePos x="0" y="0"/>
                <wp:positionH relativeFrom="page">
                  <wp:posOffset>1220470</wp:posOffset>
                </wp:positionH>
                <wp:positionV relativeFrom="paragraph">
                  <wp:posOffset>557530</wp:posOffset>
                </wp:positionV>
                <wp:extent cx="285750" cy="161925"/>
                <wp:effectExtent l="10795" t="5715" r="8255" b="13335"/>
                <wp:wrapNone/>
                <wp:docPr id="330" name="Forma libre: forma 3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5 878"/>
                            <a:gd name="T3" fmla="*/ 1005 h 255"/>
                            <a:gd name="T4" fmla="+- 0 1932 1922"/>
                            <a:gd name="T5" fmla="*/ T4 w 450"/>
                            <a:gd name="T6" fmla="+- 0 956 878"/>
                            <a:gd name="T7" fmla="*/ 956 h 255"/>
                            <a:gd name="T8" fmla="+- 0 1935 1922"/>
                            <a:gd name="T9" fmla="*/ T8 w 450"/>
                            <a:gd name="T10" fmla="+- 0 949 878"/>
                            <a:gd name="T11" fmla="*/ 949 h 255"/>
                            <a:gd name="T12" fmla="+- 0 1939 1922"/>
                            <a:gd name="T13" fmla="*/ T12 w 450"/>
                            <a:gd name="T14" fmla="+- 0 941 878"/>
                            <a:gd name="T15" fmla="*/ 941 h 255"/>
                            <a:gd name="T16" fmla="+- 0 1944 1922"/>
                            <a:gd name="T17" fmla="*/ T16 w 450"/>
                            <a:gd name="T18" fmla="+- 0 934 878"/>
                            <a:gd name="T19" fmla="*/ 934 h 255"/>
                            <a:gd name="T20" fmla="+- 0 1949 1922"/>
                            <a:gd name="T21" fmla="*/ T20 w 450"/>
                            <a:gd name="T22" fmla="+- 0 927 878"/>
                            <a:gd name="T23" fmla="*/ 927 h 255"/>
                            <a:gd name="T24" fmla="+- 0 1954 1922"/>
                            <a:gd name="T25" fmla="*/ T24 w 450"/>
                            <a:gd name="T26" fmla="+- 0 921 878"/>
                            <a:gd name="T27" fmla="*/ 921 h 255"/>
                            <a:gd name="T28" fmla="+- 0 1960 1922"/>
                            <a:gd name="T29" fmla="*/ T28 w 450"/>
                            <a:gd name="T30" fmla="+- 0 915 878"/>
                            <a:gd name="T31" fmla="*/ 915 h 255"/>
                            <a:gd name="T32" fmla="+- 0 1966 1922"/>
                            <a:gd name="T33" fmla="*/ T32 w 450"/>
                            <a:gd name="T34" fmla="+- 0 909 878"/>
                            <a:gd name="T35" fmla="*/ 909 h 255"/>
                            <a:gd name="T36" fmla="+- 0 1972 1922"/>
                            <a:gd name="T37" fmla="*/ T36 w 450"/>
                            <a:gd name="T38" fmla="+- 0 904 878"/>
                            <a:gd name="T39" fmla="*/ 904 h 255"/>
                            <a:gd name="T40" fmla="+- 0 1979 1922"/>
                            <a:gd name="T41" fmla="*/ T40 w 450"/>
                            <a:gd name="T42" fmla="+- 0 899 878"/>
                            <a:gd name="T43" fmla="*/ 899 h 255"/>
                            <a:gd name="T44" fmla="+- 0 1986 1922"/>
                            <a:gd name="T45" fmla="*/ T44 w 450"/>
                            <a:gd name="T46" fmla="+- 0 894 878"/>
                            <a:gd name="T47" fmla="*/ 894 h 255"/>
                            <a:gd name="T48" fmla="+- 0 1993 1922"/>
                            <a:gd name="T49" fmla="*/ T48 w 450"/>
                            <a:gd name="T50" fmla="+- 0 891 878"/>
                            <a:gd name="T51" fmla="*/ 891 h 255"/>
                            <a:gd name="T52" fmla="+- 0 2001 1922"/>
                            <a:gd name="T53" fmla="*/ T52 w 450"/>
                            <a:gd name="T54" fmla="+- 0 887 878"/>
                            <a:gd name="T55" fmla="*/ 887 h 255"/>
                            <a:gd name="T56" fmla="+- 0 2009 1922"/>
                            <a:gd name="T57" fmla="*/ T56 w 450"/>
                            <a:gd name="T58" fmla="+- 0 884 878"/>
                            <a:gd name="T59" fmla="*/ 884 h 255"/>
                            <a:gd name="T60" fmla="+- 0 2017 1922"/>
                            <a:gd name="T61" fmla="*/ T60 w 450"/>
                            <a:gd name="T62" fmla="+- 0 882 878"/>
                            <a:gd name="T63" fmla="*/ 882 h 255"/>
                            <a:gd name="T64" fmla="+- 0 2025 1922"/>
                            <a:gd name="T65" fmla="*/ T64 w 450"/>
                            <a:gd name="T66" fmla="+- 0 880 878"/>
                            <a:gd name="T67" fmla="*/ 880 h 255"/>
                            <a:gd name="T68" fmla="+- 0 2033 1922"/>
                            <a:gd name="T69" fmla="*/ T68 w 450"/>
                            <a:gd name="T70" fmla="+- 0 878 878"/>
                            <a:gd name="T71" fmla="*/ 878 h 255"/>
                            <a:gd name="T72" fmla="+- 0 2042 1922"/>
                            <a:gd name="T73" fmla="*/ T72 w 450"/>
                            <a:gd name="T74" fmla="+- 0 878 878"/>
                            <a:gd name="T75" fmla="*/ 878 h 255"/>
                            <a:gd name="T76" fmla="+- 0 2050 1922"/>
                            <a:gd name="T77" fmla="*/ T76 w 450"/>
                            <a:gd name="T78" fmla="+- 0 878 878"/>
                            <a:gd name="T79" fmla="*/ 878 h 255"/>
                            <a:gd name="T80" fmla="+- 0 2245 1922"/>
                            <a:gd name="T81" fmla="*/ T80 w 450"/>
                            <a:gd name="T82" fmla="+- 0 878 878"/>
                            <a:gd name="T83" fmla="*/ 878 h 255"/>
                            <a:gd name="T84" fmla="+- 0 2253 1922"/>
                            <a:gd name="T85" fmla="*/ T84 w 450"/>
                            <a:gd name="T86" fmla="+- 0 878 878"/>
                            <a:gd name="T87" fmla="*/ 878 h 255"/>
                            <a:gd name="T88" fmla="+- 0 2262 1922"/>
                            <a:gd name="T89" fmla="*/ T88 w 450"/>
                            <a:gd name="T90" fmla="+- 0 878 878"/>
                            <a:gd name="T91" fmla="*/ 878 h 255"/>
                            <a:gd name="T92" fmla="+- 0 2316 1922"/>
                            <a:gd name="T93" fmla="*/ T92 w 450"/>
                            <a:gd name="T94" fmla="+- 0 899 878"/>
                            <a:gd name="T95" fmla="*/ 899 h 255"/>
                            <a:gd name="T96" fmla="+- 0 2323 1922"/>
                            <a:gd name="T97" fmla="*/ T96 w 450"/>
                            <a:gd name="T98" fmla="+- 0 904 878"/>
                            <a:gd name="T99" fmla="*/ 904 h 255"/>
                            <a:gd name="T100" fmla="+- 0 2329 1922"/>
                            <a:gd name="T101" fmla="*/ T100 w 450"/>
                            <a:gd name="T102" fmla="+- 0 909 878"/>
                            <a:gd name="T103" fmla="*/ 909 h 255"/>
                            <a:gd name="T104" fmla="+- 0 2335 1922"/>
                            <a:gd name="T105" fmla="*/ T104 w 450"/>
                            <a:gd name="T106" fmla="+- 0 915 878"/>
                            <a:gd name="T107" fmla="*/ 915 h 255"/>
                            <a:gd name="T108" fmla="+- 0 2341 1922"/>
                            <a:gd name="T109" fmla="*/ T108 w 450"/>
                            <a:gd name="T110" fmla="+- 0 921 878"/>
                            <a:gd name="T111" fmla="*/ 921 h 255"/>
                            <a:gd name="T112" fmla="+- 0 2346 1922"/>
                            <a:gd name="T113" fmla="*/ T112 w 450"/>
                            <a:gd name="T114" fmla="+- 0 927 878"/>
                            <a:gd name="T115" fmla="*/ 927 h 255"/>
                            <a:gd name="T116" fmla="+- 0 2351 1922"/>
                            <a:gd name="T117" fmla="*/ T116 w 450"/>
                            <a:gd name="T118" fmla="+- 0 934 878"/>
                            <a:gd name="T119" fmla="*/ 934 h 255"/>
                            <a:gd name="T120" fmla="+- 0 2356 1922"/>
                            <a:gd name="T121" fmla="*/ T120 w 450"/>
                            <a:gd name="T122" fmla="+- 0 941 878"/>
                            <a:gd name="T123" fmla="*/ 941 h 255"/>
                            <a:gd name="T124" fmla="+- 0 2360 1922"/>
                            <a:gd name="T125" fmla="*/ T124 w 450"/>
                            <a:gd name="T126" fmla="+- 0 949 878"/>
                            <a:gd name="T127" fmla="*/ 949 h 255"/>
                            <a:gd name="T128" fmla="+- 0 2363 1922"/>
                            <a:gd name="T129" fmla="*/ T128 w 450"/>
                            <a:gd name="T130" fmla="+- 0 956 878"/>
                            <a:gd name="T131" fmla="*/ 956 h 255"/>
                            <a:gd name="T132" fmla="+- 0 2366 1922"/>
                            <a:gd name="T133" fmla="*/ T132 w 450"/>
                            <a:gd name="T134" fmla="+- 0 964 878"/>
                            <a:gd name="T135" fmla="*/ 964 h 255"/>
                            <a:gd name="T136" fmla="+- 0 2368 1922"/>
                            <a:gd name="T137" fmla="*/ T136 w 450"/>
                            <a:gd name="T138" fmla="+- 0 972 878"/>
                            <a:gd name="T139" fmla="*/ 972 h 255"/>
                            <a:gd name="T140" fmla="+- 0 2370 1922"/>
                            <a:gd name="T141" fmla="*/ T140 w 450"/>
                            <a:gd name="T142" fmla="+- 0 980 878"/>
                            <a:gd name="T143" fmla="*/ 980 h 255"/>
                            <a:gd name="T144" fmla="+- 0 2372 1922"/>
                            <a:gd name="T145" fmla="*/ T144 w 450"/>
                            <a:gd name="T146" fmla="+- 0 988 878"/>
                            <a:gd name="T147" fmla="*/ 988 h 255"/>
                            <a:gd name="T148" fmla="+- 0 2372 1922"/>
                            <a:gd name="T149" fmla="*/ T148 w 450"/>
                            <a:gd name="T150" fmla="+- 0 997 878"/>
                            <a:gd name="T151" fmla="*/ 997 h 255"/>
                            <a:gd name="T152" fmla="+- 0 2372 1922"/>
                            <a:gd name="T153" fmla="*/ T152 w 450"/>
                            <a:gd name="T154" fmla="+- 0 1005 878"/>
                            <a:gd name="T155" fmla="*/ 1005 h 255"/>
                            <a:gd name="T156" fmla="+- 0 2372 1922"/>
                            <a:gd name="T157" fmla="*/ T156 w 450"/>
                            <a:gd name="T158" fmla="+- 0 1013 878"/>
                            <a:gd name="T159" fmla="*/ 1013 h 255"/>
                            <a:gd name="T160" fmla="+- 0 2372 1922"/>
                            <a:gd name="T161" fmla="*/ T160 w 450"/>
                            <a:gd name="T162" fmla="+- 0 1022 878"/>
                            <a:gd name="T163" fmla="*/ 1022 h 255"/>
                            <a:gd name="T164" fmla="+- 0 2370 1922"/>
                            <a:gd name="T165" fmla="*/ T164 w 450"/>
                            <a:gd name="T166" fmla="+- 0 1030 878"/>
                            <a:gd name="T167" fmla="*/ 1030 h 255"/>
                            <a:gd name="T168" fmla="+- 0 2368 1922"/>
                            <a:gd name="T169" fmla="*/ T168 w 450"/>
                            <a:gd name="T170" fmla="+- 0 1038 878"/>
                            <a:gd name="T171" fmla="*/ 1038 h 255"/>
                            <a:gd name="T172" fmla="+- 0 2335 1922"/>
                            <a:gd name="T173" fmla="*/ T172 w 450"/>
                            <a:gd name="T174" fmla="+- 0 1095 878"/>
                            <a:gd name="T175" fmla="*/ 1095 h 255"/>
                            <a:gd name="T176" fmla="+- 0 2316 1922"/>
                            <a:gd name="T177" fmla="*/ T176 w 450"/>
                            <a:gd name="T178" fmla="+- 0 1111 878"/>
                            <a:gd name="T179" fmla="*/ 1111 h 255"/>
                            <a:gd name="T180" fmla="+- 0 2309 1922"/>
                            <a:gd name="T181" fmla="*/ T180 w 450"/>
                            <a:gd name="T182" fmla="+- 0 1116 878"/>
                            <a:gd name="T183" fmla="*/ 1116 h 255"/>
                            <a:gd name="T184" fmla="+- 0 2245 1922"/>
                            <a:gd name="T185" fmla="*/ T184 w 450"/>
                            <a:gd name="T186" fmla="+- 0 1133 878"/>
                            <a:gd name="T187" fmla="*/ 1133 h 255"/>
                            <a:gd name="T188" fmla="+- 0 2050 1922"/>
                            <a:gd name="T189" fmla="*/ T188 w 450"/>
                            <a:gd name="T190" fmla="+- 0 1133 878"/>
                            <a:gd name="T191" fmla="*/ 1133 h 255"/>
                            <a:gd name="T192" fmla="+- 0 1986 1922"/>
                            <a:gd name="T193" fmla="*/ T192 w 450"/>
                            <a:gd name="T194" fmla="+- 0 1116 878"/>
                            <a:gd name="T195" fmla="*/ 1116 h 255"/>
                            <a:gd name="T196" fmla="+- 0 1979 1922"/>
                            <a:gd name="T197" fmla="*/ T196 w 450"/>
                            <a:gd name="T198" fmla="+- 0 1111 878"/>
                            <a:gd name="T199" fmla="*/ 1111 h 255"/>
                            <a:gd name="T200" fmla="+- 0 1972 1922"/>
                            <a:gd name="T201" fmla="*/ T200 w 450"/>
                            <a:gd name="T202" fmla="+- 0 1106 878"/>
                            <a:gd name="T203" fmla="*/ 1106 h 255"/>
                            <a:gd name="T204" fmla="+- 0 1932 1922"/>
                            <a:gd name="T205" fmla="*/ T204 w 450"/>
                            <a:gd name="T206" fmla="+- 0 1054 878"/>
                            <a:gd name="T207" fmla="*/ 1054 h 255"/>
                            <a:gd name="T208" fmla="+- 0 1925 1922"/>
                            <a:gd name="T209" fmla="*/ T208 w 450"/>
                            <a:gd name="T210" fmla="+- 0 1030 878"/>
                            <a:gd name="T211" fmla="*/ 1030 h 255"/>
                            <a:gd name="T212" fmla="+- 0 1923 1922"/>
                            <a:gd name="T213" fmla="*/ T212 w 450"/>
                            <a:gd name="T214" fmla="+- 0 1022 878"/>
                            <a:gd name="T215" fmla="*/ 1022 h 255"/>
                            <a:gd name="T216" fmla="+- 0 1922 1922"/>
                            <a:gd name="T217" fmla="*/ T216 w 450"/>
                            <a:gd name="T218" fmla="+- 0 1013 878"/>
                            <a:gd name="T219" fmla="*/ 1013 h 255"/>
                            <a:gd name="T220" fmla="+- 0 1922 1922"/>
                            <a:gd name="T221" fmla="*/ T220 w 450"/>
                            <a:gd name="T222" fmla="+- 0 1005 878"/>
                            <a:gd name="T223"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13" y="217"/>
                              </a:lnTo>
                              <a:lnTo>
                                <a:pt x="394" y="233"/>
                              </a:lnTo>
                              <a:lnTo>
                                <a:pt x="387" y="238"/>
                              </a:lnTo>
                              <a:lnTo>
                                <a:pt x="323" y="255"/>
                              </a:lnTo>
                              <a:lnTo>
                                <a:pt x="128" y="255"/>
                              </a:lnTo>
                              <a:lnTo>
                                <a:pt x="64" y="238"/>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9BBBA79" id="Forma libre: forma 330" o:spid="_x0000_s1026" style="position:absolute;margin-left:96.1pt;margin-top:43.9pt;width:22.5pt;height:12.75pt;z-index:25171976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" path="m,127l10,78r3,-7l17,63r5,-7l27,49r5,-6l38,37r6,-6l50,26r7,-5l64,16r7,-3l79,9,87,6,95,4r8,-2l111,r9,l128,,323,r8,l340,r54,21l401,26r6,5l413,37r6,6l424,49r5,7l434,63r4,8l441,78r3,8l446,94r2,8l450,110r,9l450,127r,8l450,144r-2,8l446,160r-33,57l394,233r-7,5l323,255r-195,l64,238r-7,-5l50,228,10,176,3,152,1,144,,135r,-8xe" filled="f" strokecolor="#99a0a6">
                <v:path arrowok="t" o:connecttype="custom" o:connectlocs="0,638175;6350,607060;8255,602615;10795,597535;13970,593090;17145,588645;20320,584835;24130,581025;27940,577215;31750,574040;36195,570865;40640,567690;45085,565785;50165,563245;55245,561340;60325,560070;65405,558800;70485,557530;76200,557530;81280,557530;205105,557530;210185,557530;215900,557530;250190,570865;254635,574040;258445,577215;262255,581025;266065,584835;269240,588645;272415,593090;275590,597535;278130,602615;280035,607060;281940,612140;283210,617220;284480,622300;285750,627380;285750,633095;285750,638175;285750,643255;285750,648970;284480,654050;283210,659130;262255,695325;250190,705485;245745,708660;205105,719455;81280,719455;40640,708660;36195,705485;31750,702310;6350,669290;1905,654050;635,648970;0,643255;0,638175" o:connectangles="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20793" behindDoc="0" locked="0" layoutInCell="1" allowOverlap="1" wp14:anchorId="60618D12" wp14:editId="4F4969DB">
                <wp:simplePos x="0" y="0"/>
                <wp:positionH relativeFrom="page">
                  <wp:posOffset>1220470</wp:posOffset>
                </wp:positionH>
                <wp:positionV relativeFrom="paragraph">
                  <wp:posOffset>843280</wp:posOffset>
                </wp:positionV>
                <wp:extent cx="285750" cy="161925"/>
                <wp:effectExtent l="10795" t="5715" r="8255" b="13335"/>
                <wp:wrapNone/>
                <wp:docPr id="329" name="Forma libre: forma 3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455 1328"/>
                            <a:gd name="T3" fmla="*/ 1455 h 255"/>
                            <a:gd name="T4" fmla="+- 0 1939 1922"/>
                            <a:gd name="T5" fmla="*/ T4 w 450"/>
                            <a:gd name="T6" fmla="+- 0 1391 1328"/>
                            <a:gd name="T7" fmla="*/ 1391 h 255"/>
                            <a:gd name="T8" fmla="+- 0 1944 1922"/>
                            <a:gd name="T9" fmla="*/ T8 w 450"/>
                            <a:gd name="T10" fmla="+- 0 1384 1328"/>
                            <a:gd name="T11" fmla="*/ 1384 h 255"/>
                            <a:gd name="T12" fmla="+- 0 1949 1922"/>
                            <a:gd name="T13" fmla="*/ T12 w 450"/>
                            <a:gd name="T14" fmla="+- 0 1377 1328"/>
                            <a:gd name="T15" fmla="*/ 1377 h 255"/>
                            <a:gd name="T16" fmla="+- 0 1954 1922"/>
                            <a:gd name="T17" fmla="*/ T16 w 450"/>
                            <a:gd name="T18" fmla="+- 0 1371 1328"/>
                            <a:gd name="T19" fmla="*/ 1371 h 255"/>
                            <a:gd name="T20" fmla="+- 0 1960 1922"/>
                            <a:gd name="T21" fmla="*/ T20 w 450"/>
                            <a:gd name="T22" fmla="+- 0 1365 1328"/>
                            <a:gd name="T23" fmla="*/ 1365 h 255"/>
                            <a:gd name="T24" fmla="+- 0 1966 1922"/>
                            <a:gd name="T25" fmla="*/ T24 w 450"/>
                            <a:gd name="T26" fmla="+- 0 1359 1328"/>
                            <a:gd name="T27" fmla="*/ 1359 h 255"/>
                            <a:gd name="T28" fmla="+- 0 2025 1922"/>
                            <a:gd name="T29" fmla="*/ T28 w 450"/>
                            <a:gd name="T30" fmla="+- 0 1330 1328"/>
                            <a:gd name="T31" fmla="*/ 1330 h 255"/>
                            <a:gd name="T32" fmla="+- 0 2050 1922"/>
                            <a:gd name="T33" fmla="*/ T32 w 450"/>
                            <a:gd name="T34" fmla="+- 0 1328 1328"/>
                            <a:gd name="T35" fmla="*/ 1328 h 255"/>
                            <a:gd name="T36" fmla="+- 0 2245 1922"/>
                            <a:gd name="T37" fmla="*/ T36 w 450"/>
                            <a:gd name="T38" fmla="+- 0 1328 1328"/>
                            <a:gd name="T39" fmla="*/ 1328 h 255"/>
                            <a:gd name="T40" fmla="+- 0 2309 1922"/>
                            <a:gd name="T41" fmla="*/ T40 w 450"/>
                            <a:gd name="T42" fmla="+- 0 1344 1328"/>
                            <a:gd name="T43" fmla="*/ 1344 h 255"/>
                            <a:gd name="T44" fmla="+- 0 2335 1922"/>
                            <a:gd name="T45" fmla="*/ T44 w 450"/>
                            <a:gd name="T46" fmla="+- 0 1365 1328"/>
                            <a:gd name="T47" fmla="*/ 1365 h 255"/>
                            <a:gd name="T48" fmla="+- 0 2341 1922"/>
                            <a:gd name="T49" fmla="*/ T48 w 450"/>
                            <a:gd name="T50" fmla="+- 0 1371 1328"/>
                            <a:gd name="T51" fmla="*/ 1371 h 255"/>
                            <a:gd name="T52" fmla="+- 0 2346 1922"/>
                            <a:gd name="T53" fmla="*/ T52 w 450"/>
                            <a:gd name="T54" fmla="+- 0 1377 1328"/>
                            <a:gd name="T55" fmla="*/ 1377 h 255"/>
                            <a:gd name="T56" fmla="+- 0 2351 1922"/>
                            <a:gd name="T57" fmla="*/ T56 w 450"/>
                            <a:gd name="T58" fmla="+- 0 1384 1328"/>
                            <a:gd name="T59" fmla="*/ 1384 h 255"/>
                            <a:gd name="T60" fmla="+- 0 2356 1922"/>
                            <a:gd name="T61" fmla="*/ T60 w 450"/>
                            <a:gd name="T62" fmla="+- 0 1391 1328"/>
                            <a:gd name="T63" fmla="*/ 1391 h 255"/>
                            <a:gd name="T64" fmla="+- 0 2370 1922"/>
                            <a:gd name="T65" fmla="*/ T64 w 450"/>
                            <a:gd name="T66" fmla="+- 0 1430 1328"/>
                            <a:gd name="T67" fmla="*/ 1430 h 255"/>
                            <a:gd name="T68" fmla="+- 0 2372 1922"/>
                            <a:gd name="T69" fmla="*/ T68 w 450"/>
                            <a:gd name="T70" fmla="+- 0 1438 1328"/>
                            <a:gd name="T71" fmla="*/ 1438 h 255"/>
                            <a:gd name="T72" fmla="+- 0 2372 1922"/>
                            <a:gd name="T73" fmla="*/ T72 w 450"/>
                            <a:gd name="T74" fmla="+- 0 1447 1328"/>
                            <a:gd name="T75" fmla="*/ 1447 h 255"/>
                            <a:gd name="T76" fmla="+- 0 2372 1922"/>
                            <a:gd name="T77" fmla="*/ T76 w 450"/>
                            <a:gd name="T78" fmla="+- 0 1455 1328"/>
                            <a:gd name="T79" fmla="*/ 1455 h 255"/>
                            <a:gd name="T80" fmla="+- 0 2372 1922"/>
                            <a:gd name="T81" fmla="*/ T80 w 450"/>
                            <a:gd name="T82" fmla="+- 0 1463 1328"/>
                            <a:gd name="T83" fmla="*/ 1463 h 255"/>
                            <a:gd name="T84" fmla="+- 0 2372 1922"/>
                            <a:gd name="T85" fmla="*/ T84 w 450"/>
                            <a:gd name="T86" fmla="+- 0 1472 1328"/>
                            <a:gd name="T87" fmla="*/ 1472 h 255"/>
                            <a:gd name="T88" fmla="+- 0 2370 1922"/>
                            <a:gd name="T89" fmla="*/ T88 w 450"/>
                            <a:gd name="T90" fmla="+- 0 1480 1328"/>
                            <a:gd name="T91" fmla="*/ 1480 h 255"/>
                            <a:gd name="T92" fmla="+- 0 2368 1922"/>
                            <a:gd name="T93" fmla="*/ T92 w 450"/>
                            <a:gd name="T94" fmla="+- 0 1488 1328"/>
                            <a:gd name="T95" fmla="*/ 1488 h 255"/>
                            <a:gd name="T96" fmla="+- 0 2366 1922"/>
                            <a:gd name="T97" fmla="*/ T96 w 450"/>
                            <a:gd name="T98" fmla="+- 0 1496 1328"/>
                            <a:gd name="T99" fmla="*/ 1496 h 255"/>
                            <a:gd name="T100" fmla="+- 0 2363 1922"/>
                            <a:gd name="T101" fmla="*/ T100 w 450"/>
                            <a:gd name="T102" fmla="+- 0 1504 1328"/>
                            <a:gd name="T103" fmla="*/ 1504 h 255"/>
                            <a:gd name="T104" fmla="+- 0 2360 1922"/>
                            <a:gd name="T105" fmla="*/ T104 w 450"/>
                            <a:gd name="T106" fmla="+- 0 1512 1328"/>
                            <a:gd name="T107" fmla="*/ 1512 h 255"/>
                            <a:gd name="T108" fmla="+- 0 2316 1922"/>
                            <a:gd name="T109" fmla="*/ T108 w 450"/>
                            <a:gd name="T110" fmla="+- 0 1561 1328"/>
                            <a:gd name="T111" fmla="*/ 1561 h 255"/>
                            <a:gd name="T112" fmla="+- 0 2309 1922"/>
                            <a:gd name="T113" fmla="*/ T112 w 450"/>
                            <a:gd name="T114" fmla="+- 0 1566 1328"/>
                            <a:gd name="T115" fmla="*/ 1566 h 255"/>
                            <a:gd name="T116" fmla="+- 0 2302 1922"/>
                            <a:gd name="T117" fmla="*/ T116 w 450"/>
                            <a:gd name="T118" fmla="+- 0 1570 1328"/>
                            <a:gd name="T119" fmla="*/ 1570 h 255"/>
                            <a:gd name="T120" fmla="+- 0 2294 1922"/>
                            <a:gd name="T121" fmla="*/ T120 w 450"/>
                            <a:gd name="T122" fmla="+- 0 1573 1328"/>
                            <a:gd name="T123" fmla="*/ 1573 h 255"/>
                            <a:gd name="T124" fmla="+- 0 2286 1922"/>
                            <a:gd name="T125" fmla="*/ T124 w 450"/>
                            <a:gd name="T126" fmla="+- 0 1576 1328"/>
                            <a:gd name="T127" fmla="*/ 1576 h 255"/>
                            <a:gd name="T128" fmla="+- 0 2245 1922"/>
                            <a:gd name="T129" fmla="*/ T128 w 450"/>
                            <a:gd name="T130" fmla="+- 0 1583 1328"/>
                            <a:gd name="T131" fmla="*/ 1583 h 255"/>
                            <a:gd name="T132" fmla="+- 0 2050 1922"/>
                            <a:gd name="T133" fmla="*/ T132 w 450"/>
                            <a:gd name="T134" fmla="+- 0 1583 1328"/>
                            <a:gd name="T135" fmla="*/ 1583 h 255"/>
                            <a:gd name="T136" fmla="+- 0 2042 1922"/>
                            <a:gd name="T137" fmla="*/ T136 w 450"/>
                            <a:gd name="T138" fmla="+- 0 1583 1328"/>
                            <a:gd name="T139" fmla="*/ 1583 h 255"/>
                            <a:gd name="T140" fmla="+- 0 2033 1922"/>
                            <a:gd name="T141" fmla="*/ T140 w 450"/>
                            <a:gd name="T142" fmla="+- 0 1582 1328"/>
                            <a:gd name="T143" fmla="*/ 1582 h 255"/>
                            <a:gd name="T144" fmla="+- 0 2025 1922"/>
                            <a:gd name="T145" fmla="*/ T144 w 450"/>
                            <a:gd name="T146" fmla="+- 0 1580 1328"/>
                            <a:gd name="T147" fmla="*/ 1580 h 255"/>
                            <a:gd name="T148" fmla="+- 0 2017 1922"/>
                            <a:gd name="T149" fmla="*/ T148 w 450"/>
                            <a:gd name="T150" fmla="+- 0 1579 1328"/>
                            <a:gd name="T151" fmla="*/ 1579 h 255"/>
                            <a:gd name="T152" fmla="+- 0 2009 1922"/>
                            <a:gd name="T153" fmla="*/ T152 w 450"/>
                            <a:gd name="T154" fmla="+- 0 1576 1328"/>
                            <a:gd name="T155" fmla="*/ 1576 h 255"/>
                            <a:gd name="T156" fmla="+- 0 2001 1922"/>
                            <a:gd name="T157" fmla="*/ T156 w 450"/>
                            <a:gd name="T158" fmla="+- 0 1573 1328"/>
                            <a:gd name="T159" fmla="*/ 1573 h 255"/>
                            <a:gd name="T160" fmla="+- 0 1993 1922"/>
                            <a:gd name="T161" fmla="*/ T160 w 450"/>
                            <a:gd name="T162" fmla="+- 0 1570 1328"/>
                            <a:gd name="T163" fmla="*/ 1570 h 255"/>
                            <a:gd name="T164" fmla="+- 0 1986 1922"/>
                            <a:gd name="T165" fmla="*/ T164 w 450"/>
                            <a:gd name="T166" fmla="+- 0 1566 1328"/>
                            <a:gd name="T167" fmla="*/ 1566 h 255"/>
                            <a:gd name="T168" fmla="+- 0 1979 1922"/>
                            <a:gd name="T169" fmla="*/ T168 w 450"/>
                            <a:gd name="T170" fmla="+- 0 1561 1328"/>
                            <a:gd name="T171" fmla="*/ 1561 h 255"/>
                            <a:gd name="T172" fmla="+- 0 1972 1922"/>
                            <a:gd name="T173" fmla="*/ T172 w 450"/>
                            <a:gd name="T174" fmla="+- 0 1556 1328"/>
                            <a:gd name="T175" fmla="*/ 1556 h 255"/>
                            <a:gd name="T176" fmla="+- 0 1932 1922"/>
                            <a:gd name="T177" fmla="*/ T176 w 450"/>
                            <a:gd name="T178" fmla="+- 0 1504 1328"/>
                            <a:gd name="T179" fmla="*/ 1504 h 255"/>
                            <a:gd name="T180" fmla="+- 0 1929 1922"/>
                            <a:gd name="T181" fmla="*/ T180 w 450"/>
                            <a:gd name="T182" fmla="+- 0 1496 1328"/>
                            <a:gd name="T183" fmla="*/ 1496 h 255"/>
                            <a:gd name="T184" fmla="+- 0 1927 1922"/>
                            <a:gd name="T185" fmla="*/ T184 w 450"/>
                            <a:gd name="T186" fmla="+- 0 1488 1328"/>
                            <a:gd name="T187" fmla="*/ 1488 h 255"/>
                            <a:gd name="T188" fmla="+- 0 1925 1922"/>
                            <a:gd name="T189" fmla="*/ T188 w 450"/>
                            <a:gd name="T190" fmla="+- 0 1480 1328"/>
                            <a:gd name="T191" fmla="*/ 1480 h 255"/>
                            <a:gd name="T192" fmla="+- 0 1923 1922"/>
                            <a:gd name="T193" fmla="*/ T192 w 450"/>
                            <a:gd name="T194" fmla="+- 0 1472 1328"/>
                            <a:gd name="T195" fmla="*/ 1472 h 255"/>
                            <a:gd name="T196" fmla="+- 0 1922 1922"/>
                            <a:gd name="T197" fmla="*/ T196 w 450"/>
                            <a:gd name="T198" fmla="+- 0 1463 1328"/>
                            <a:gd name="T199" fmla="*/ 1463 h 255"/>
                            <a:gd name="T200" fmla="+- 0 1922 1922"/>
                            <a:gd name="T201" fmla="*/ T200 w 450"/>
                            <a:gd name="T202" fmla="+- 0 1455 1328"/>
                            <a:gd name="T203" fmla="*/ 14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450" h="255">
                              <a:moveTo>
                                <a:pt x="0" y="127"/>
                              </a:moveTo>
                              <a:lnTo>
                                <a:pt x="17" y="63"/>
                              </a:lnTo>
                              <a:lnTo>
                                <a:pt x="22" y="56"/>
                              </a:lnTo>
                              <a:lnTo>
                                <a:pt x="27" y="49"/>
                              </a:lnTo>
                              <a:lnTo>
                                <a:pt x="32" y="43"/>
                              </a:lnTo>
                              <a:lnTo>
                                <a:pt x="38" y="37"/>
                              </a:lnTo>
                              <a:lnTo>
                                <a:pt x="44" y="31"/>
                              </a:lnTo>
                              <a:lnTo>
                                <a:pt x="103" y="2"/>
                              </a:lnTo>
                              <a:lnTo>
                                <a:pt x="128" y="0"/>
                              </a:lnTo>
                              <a:lnTo>
                                <a:pt x="323" y="0"/>
                              </a:lnTo>
                              <a:lnTo>
                                <a:pt x="387" y="16"/>
                              </a:lnTo>
                              <a:lnTo>
                                <a:pt x="413" y="37"/>
                              </a:lnTo>
                              <a:lnTo>
                                <a:pt x="419" y="43"/>
                              </a:lnTo>
                              <a:lnTo>
                                <a:pt x="424" y="49"/>
                              </a:lnTo>
                              <a:lnTo>
                                <a:pt x="429" y="5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B2F537D" id="Forma libre: forma 329" o:spid="_x0000_s1026" style="position:absolute;margin-left:96.1pt;margin-top:66.4pt;width:22.5pt;height:12.75pt;z-index:25172079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" path="m,127l17,63r5,-7l27,49r5,-6l38,37r6,-6l103,2,128,,323,r64,16l413,37r6,6l424,49r5,7l434,63r14,39l450,110r,9l450,127r,8l450,144r-2,8l446,160r-2,8l441,176r-3,8l394,233r-7,5l380,242r-8,3l364,248r-41,7l128,255r-8,l111,254r-8,-2l95,251r-8,-3l79,245r-8,-3l64,238r-7,-5l50,228,10,176,7,168,5,160,3,152,1,144,,135r,-8xe" filled="f" strokecolor="#99a0a6">
                <v:path arrowok="t" o:connecttype="custom" o:connectlocs="0,923925;10795,883285;13970,878840;17145,874395;20320,870585;24130,866775;27940,862965;65405,844550;81280,843280;205105,843280;245745,853440;262255,866775;266065,870585;269240,874395;272415,878840;275590,883285;284480,908050;285750,913130;285750,918845;285750,923925;285750,929005;285750,934720;284480,939800;283210,944880;281940,949960;280035,955040;278130,960120;250190,991235;245745,994410;241300,996950;236220,998855;231140,1000760;205105,1005205;81280,1005205;76200,1005205;70485,1004570;65405,1003300;60325,1002665;55245,1000760;50165,998855;45085,996950;40640,994410;36195,991235;31750,988060;6350,955040;4445,949960;3175,944880;1905,939800;635,934720;0,929005;0,923925" o:connectangles="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21817" behindDoc="0" locked="0" layoutInCell="1" allowOverlap="1" wp14:anchorId="196DE84C" wp14:editId="6DE92925">
                <wp:simplePos x="0" y="0"/>
                <wp:positionH relativeFrom="page">
                  <wp:posOffset>1220470</wp:posOffset>
                </wp:positionH>
                <wp:positionV relativeFrom="paragraph">
                  <wp:posOffset>1129030</wp:posOffset>
                </wp:positionV>
                <wp:extent cx="285750" cy="161925"/>
                <wp:effectExtent l="10795" t="5715" r="8255" b="13335"/>
                <wp:wrapNone/>
                <wp:docPr id="328" name="Forma libre: forma 3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905 1778"/>
                            <a:gd name="T3" fmla="*/ 1905 h 255"/>
                            <a:gd name="T4" fmla="+- 0 1932 1922"/>
                            <a:gd name="T5" fmla="*/ T4 w 450"/>
                            <a:gd name="T6" fmla="+- 0 1856 1778"/>
                            <a:gd name="T7" fmla="*/ 1856 h 255"/>
                            <a:gd name="T8" fmla="+- 0 1935 1922"/>
                            <a:gd name="T9" fmla="*/ T8 w 450"/>
                            <a:gd name="T10" fmla="+- 0 1849 1778"/>
                            <a:gd name="T11" fmla="*/ 1849 h 255"/>
                            <a:gd name="T12" fmla="+- 0 1960 1922"/>
                            <a:gd name="T13" fmla="*/ T12 w 450"/>
                            <a:gd name="T14" fmla="+- 0 1815 1778"/>
                            <a:gd name="T15" fmla="*/ 1815 h 255"/>
                            <a:gd name="T16" fmla="+- 0 1966 1922"/>
                            <a:gd name="T17" fmla="*/ T16 w 450"/>
                            <a:gd name="T18" fmla="+- 0 1809 1778"/>
                            <a:gd name="T19" fmla="*/ 1809 h 255"/>
                            <a:gd name="T20" fmla="+- 0 2001 1922"/>
                            <a:gd name="T21" fmla="*/ T20 w 450"/>
                            <a:gd name="T22" fmla="+- 0 1787 1778"/>
                            <a:gd name="T23" fmla="*/ 1787 h 255"/>
                            <a:gd name="T24" fmla="+- 0 2009 1922"/>
                            <a:gd name="T25" fmla="*/ T24 w 450"/>
                            <a:gd name="T26" fmla="+- 0 1784 1778"/>
                            <a:gd name="T27" fmla="*/ 1784 h 255"/>
                            <a:gd name="T28" fmla="+- 0 2017 1922"/>
                            <a:gd name="T29" fmla="*/ T28 w 450"/>
                            <a:gd name="T30" fmla="+- 0 1782 1778"/>
                            <a:gd name="T31" fmla="*/ 1782 h 255"/>
                            <a:gd name="T32" fmla="+- 0 2025 1922"/>
                            <a:gd name="T33" fmla="*/ T32 w 450"/>
                            <a:gd name="T34" fmla="+- 0 1780 1778"/>
                            <a:gd name="T35" fmla="*/ 1780 h 255"/>
                            <a:gd name="T36" fmla="+- 0 2033 1922"/>
                            <a:gd name="T37" fmla="*/ T36 w 450"/>
                            <a:gd name="T38" fmla="+- 0 1778 1778"/>
                            <a:gd name="T39" fmla="*/ 1778 h 255"/>
                            <a:gd name="T40" fmla="+- 0 2042 1922"/>
                            <a:gd name="T41" fmla="*/ T40 w 450"/>
                            <a:gd name="T42" fmla="+- 0 1778 1778"/>
                            <a:gd name="T43" fmla="*/ 1778 h 255"/>
                            <a:gd name="T44" fmla="+- 0 2050 1922"/>
                            <a:gd name="T45" fmla="*/ T44 w 450"/>
                            <a:gd name="T46" fmla="+- 0 1778 1778"/>
                            <a:gd name="T47" fmla="*/ 1778 h 255"/>
                            <a:gd name="T48" fmla="+- 0 2245 1922"/>
                            <a:gd name="T49" fmla="*/ T48 w 450"/>
                            <a:gd name="T50" fmla="+- 0 1778 1778"/>
                            <a:gd name="T51" fmla="*/ 1778 h 255"/>
                            <a:gd name="T52" fmla="+- 0 2253 1922"/>
                            <a:gd name="T53" fmla="*/ T52 w 450"/>
                            <a:gd name="T54" fmla="+- 0 1778 1778"/>
                            <a:gd name="T55" fmla="*/ 1778 h 255"/>
                            <a:gd name="T56" fmla="+- 0 2262 1922"/>
                            <a:gd name="T57" fmla="*/ T56 w 450"/>
                            <a:gd name="T58" fmla="+- 0 1778 1778"/>
                            <a:gd name="T59" fmla="*/ 1778 h 255"/>
                            <a:gd name="T60" fmla="+- 0 2323 1922"/>
                            <a:gd name="T61" fmla="*/ T60 w 450"/>
                            <a:gd name="T62" fmla="+- 0 1804 1778"/>
                            <a:gd name="T63" fmla="*/ 1804 h 255"/>
                            <a:gd name="T64" fmla="+- 0 2335 1922"/>
                            <a:gd name="T65" fmla="*/ T64 w 450"/>
                            <a:gd name="T66" fmla="+- 0 1815 1778"/>
                            <a:gd name="T67" fmla="*/ 1815 h 255"/>
                            <a:gd name="T68" fmla="+- 0 2341 1922"/>
                            <a:gd name="T69" fmla="*/ T68 w 450"/>
                            <a:gd name="T70" fmla="+- 0 1821 1778"/>
                            <a:gd name="T71" fmla="*/ 1821 h 255"/>
                            <a:gd name="T72" fmla="+- 0 2363 1922"/>
                            <a:gd name="T73" fmla="*/ T72 w 450"/>
                            <a:gd name="T74" fmla="+- 0 1856 1778"/>
                            <a:gd name="T75" fmla="*/ 1856 h 255"/>
                            <a:gd name="T76" fmla="+- 0 2366 1922"/>
                            <a:gd name="T77" fmla="*/ T76 w 450"/>
                            <a:gd name="T78" fmla="+- 0 1864 1778"/>
                            <a:gd name="T79" fmla="*/ 1864 h 255"/>
                            <a:gd name="T80" fmla="+- 0 2368 1922"/>
                            <a:gd name="T81" fmla="*/ T80 w 450"/>
                            <a:gd name="T82" fmla="+- 0 1872 1778"/>
                            <a:gd name="T83" fmla="*/ 1872 h 255"/>
                            <a:gd name="T84" fmla="+- 0 2370 1922"/>
                            <a:gd name="T85" fmla="*/ T84 w 450"/>
                            <a:gd name="T86" fmla="+- 0 1880 1778"/>
                            <a:gd name="T87" fmla="*/ 1880 h 255"/>
                            <a:gd name="T88" fmla="+- 0 2372 1922"/>
                            <a:gd name="T89" fmla="*/ T88 w 450"/>
                            <a:gd name="T90" fmla="+- 0 1888 1778"/>
                            <a:gd name="T91" fmla="*/ 1888 h 255"/>
                            <a:gd name="T92" fmla="+- 0 2372 1922"/>
                            <a:gd name="T93" fmla="*/ T92 w 450"/>
                            <a:gd name="T94" fmla="+- 0 1897 1778"/>
                            <a:gd name="T95" fmla="*/ 1897 h 255"/>
                            <a:gd name="T96" fmla="+- 0 2372 1922"/>
                            <a:gd name="T97" fmla="*/ T96 w 450"/>
                            <a:gd name="T98" fmla="+- 0 1905 1778"/>
                            <a:gd name="T99" fmla="*/ 1905 h 255"/>
                            <a:gd name="T100" fmla="+- 0 2372 1922"/>
                            <a:gd name="T101" fmla="*/ T100 w 450"/>
                            <a:gd name="T102" fmla="+- 0 1913 1778"/>
                            <a:gd name="T103" fmla="*/ 1913 h 255"/>
                            <a:gd name="T104" fmla="+- 0 2372 1922"/>
                            <a:gd name="T105" fmla="*/ T104 w 450"/>
                            <a:gd name="T106" fmla="+- 0 1922 1778"/>
                            <a:gd name="T107" fmla="*/ 1922 h 255"/>
                            <a:gd name="T108" fmla="+- 0 2370 1922"/>
                            <a:gd name="T109" fmla="*/ T108 w 450"/>
                            <a:gd name="T110" fmla="+- 0 1930 1778"/>
                            <a:gd name="T111" fmla="*/ 1930 h 255"/>
                            <a:gd name="T112" fmla="+- 0 2368 1922"/>
                            <a:gd name="T113" fmla="*/ T112 w 450"/>
                            <a:gd name="T114" fmla="+- 0 1938 1778"/>
                            <a:gd name="T115" fmla="*/ 1938 h 255"/>
                            <a:gd name="T116" fmla="+- 0 2335 1922"/>
                            <a:gd name="T117" fmla="*/ T116 w 450"/>
                            <a:gd name="T118" fmla="+- 0 1995 1778"/>
                            <a:gd name="T119" fmla="*/ 1995 h 255"/>
                            <a:gd name="T120" fmla="+- 0 2316 1922"/>
                            <a:gd name="T121" fmla="*/ T120 w 450"/>
                            <a:gd name="T122" fmla="+- 0 2011 1778"/>
                            <a:gd name="T123" fmla="*/ 2011 h 255"/>
                            <a:gd name="T124" fmla="+- 0 2309 1922"/>
                            <a:gd name="T125" fmla="*/ T124 w 450"/>
                            <a:gd name="T126" fmla="+- 0 2016 1778"/>
                            <a:gd name="T127" fmla="*/ 2016 h 255"/>
                            <a:gd name="T128" fmla="+- 0 2302 1922"/>
                            <a:gd name="T129" fmla="*/ T128 w 450"/>
                            <a:gd name="T130" fmla="+- 0 2020 1778"/>
                            <a:gd name="T131" fmla="*/ 2020 h 255"/>
                            <a:gd name="T132" fmla="+- 0 2294 1922"/>
                            <a:gd name="T133" fmla="*/ T132 w 450"/>
                            <a:gd name="T134" fmla="+- 0 2023 1778"/>
                            <a:gd name="T135" fmla="*/ 2023 h 255"/>
                            <a:gd name="T136" fmla="+- 0 2286 1922"/>
                            <a:gd name="T137" fmla="*/ T136 w 450"/>
                            <a:gd name="T138" fmla="+- 0 2026 1778"/>
                            <a:gd name="T139" fmla="*/ 2026 h 255"/>
                            <a:gd name="T140" fmla="+- 0 2278 1922"/>
                            <a:gd name="T141" fmla="*/ T140 w 450"/>
                            <a:gd name="T142" fmla="+- 0 2029 1778"/>
                            <a:gd name="T143" fmla="*/ 2029 h 255"/>
                            <a:gd name="T144" fmla="+- 0 2270 1922"/>
                            <a:gd name="T145" fmla="*/ T144 w 450"/>
                            <a:gd name="T146" fmla="+- 0 2030 1778"/>
                            <a:gd name="T147" fmla="*/ 2030 h 255"/>
                            <a:gd name="T148" fmla="+- 0 2262 1922"/>
                            <a:gd name="T149" fmla="*/ T148 w 450"/>
                            <a:gd name="T150" fmla="+- 0 2032 1778"/>
                            <a:gd name="T151" fmla="*/ 2032 h 255"/>
                            <a:gd name="T152" fmla="+- 0 2253 1922"/>
                            <a:gd name="T153" fmla="*/ T152 w 450"/>
                            <a:gd name="T154" fmla="+- 0 2033 1778"/>
                            <a:gd name="T155" fmla="*/ 2033 h 255"/>
                            <a:gd name="T156" fmla="+- 0 2245 1922"/>
                            <a:gd name="T157" fmla="*/ T156 w 450"/>
                            <a:gd name="T158" fmla="+- 0 2033 1778"/>
                            <a:gd name="T159" fmla="*/ 2033 h 255"/>
                            <a:gd name="T160" fmla="+- 0 2050 1922"/>
                            <a:gd name="T161" fmla="*/ T160 w 450"/>
                            <a:gd name="T162" fmla="+- 0 2033 1778"/>
                            <a:gd name="T163" fmla="*/ 2033 h 255"/>
                            <a:gd name="T164" fmla="+- 0 2042 1922"/>
                            <a:gd name="T165" fmla="*/ T164 w 450"/>
                            <a:gd name="T166" fmla="+- 0 2033 1778"/>
                            <a:gd name="T167" fmla="*/ 2033 h 255"/>
                            <a:gd name="T168" fmla="+- 0 2033 1922"/>
                            <a:gd name="T169" fmla="*/ T168 w 450"/>
                            <a:gd name="T170" fmla="+- 0 2032 1778"/>
                            <a:gd name="T171" fmla="*/ 2032 h 255"/>
                            <a:gd name="T172" fmla="+- 0 2025 1922"/>
                            <a:gd name="T173" fmla="*/ T172 w 450"/>
                            <a:gd name="T174" fmla="+- 0 2030 1778"/>
                            <a:gd name="T175" fmla="*/ 2030 h 255"/>
                            <a:gd name="T176" fmla="+- 0 2017 1922"/>
                            <a:gd name="T177" fmla="*/ T176 w 450"/>
                            <a:gd name="T178" fmla="+- 0 2029 1778"/>
                            <a:gd name="T179" fmla="*/ 2029 h 255"/>
                            <a:gd name="T180" fmla="+- 0 2009 1922"/>
                            <a:gd name="T181" fmla="*/ T180 w 450"/>
                            <a:gd name="T182" fmla="+- 0 2026 1778"/>
                            <a:gd name="T183" fmla="*/ 2026 h 255"/>
                            <a:gd name="T184" fmla="+- 0 2001 1922"/>
                            <a:gd name="T185" fmla="*/ T184 w 450"/>
                            <a:gd name="T186" fmla="+- 0 2023 1778"/>
                            <a:gd name="T187" fmla="*/ 2023 h 255"/>
                            <a:gd name="T188" fmla="+- 0 1993 1922"/>
                            <a:gd name="T189" fmla="*/ T188 w 450"/>
                            <a:gd name="T190" fmla="+- 0 2020 1778"/>
                            <a:gd name="T191" fmla="*/ 2020 h 255"/>
                            <a:gd name="T192" fmla="+- 0 1986 1922"/>
                            <a:gd name="T193" fmla="*/ T192 w 450"/>
                            <a:gd name="T194" fmla="+- 0 2016 1778"/>
                            <a:gd name="T195" fmla="*/ 2016 h 255"/>
                            <a:gd name="T196" fmla="+- 0 1979 1922"/>
                            <a:gd name="T197" fmla="*/ T196 w 450"/>
                            <a:gd name="T198" fmla="+- 0 2011 1778"/>
                            <a:gd name="T199" fmla="*/ 2011 h 255"/>
                            <a:gd name="T200" fmla="+- 0 1972 1922"/>
                            <a:gd name="T201" fmla="*/ T200 w 450"/>
                            <a:gd name="T202" fmla="+- 0 2006 1778"/>
                            <a:gd name="T203" fmla="*/ 2006 h 255"/>
                            <a:gd name="T204" fmla="+- 0 1932 1922"/>
                            <a:gd name="T205" fmla="*/ T204 w 450"/>
                            <a:gd name="T206" fmla="+- 0 1954 1778"/>
                            <a:gd name="T207" fmla="*/ 1954 h 255"/>
                            <a:gd name="T208" fmla="+- 0 1925 1922"/>
                            <a:gd name="T209" fmla="*/ T208 w 450"/>
                            <a:gd name="T210" fmla="+- 0 1930 1778"/>
                            <a:gd name="T211" fmla="*/ 1930 h 255"/>
                            <a:gd name="T212" fmla="+- 0 1923 1922"/>
                            <a:gd name="T213" fmla="*/ T212 w 450"/>
                            <a:gd name="T214" fmla="+- 0 1922 1778"/>
                            <a:gd name="T215" fmla="*/ 1922 h 255"/>
                            <a:gd name="T216" fmla="+- 0 1922 1922"/>
                            <a:gd name="T217" fmla="*/ T216 w 450"/>
                            <a:gd name="T218" fmla="+- 0 1913 1778"/>
                            <a:gd name="T219" fmla="*/ 1913 h 255"/>
                            <a:gd name="T220" fmla="+- 0 1922 1922"/>
                            <a:gd name="T221" fmla="*/ T220 w 450"/>
                            <a:gd name="T222" fmla="+- 0 1905 1778"/>
                            <a:gd name="T223" fmla="*/ 19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450" h="255">
                              <a:moveTo>
                                <a:pt x="0" y="127"/>
                              </a:move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13" y="217"/>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52953EE" id="Forma libre: forma 328" o:spid="_x0000_s1026" style="position:absolute;margin-left:96.1pt;margin-top:88.9pt;width:22.5pt;height:12.75pt;z-index:25172181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" path="m,127l10,78r3,-7l38,37r6,-6l79,9,87,6,95,4r8,-2l111,r9,l128,,323,r8,l340,r61,26l413,37r6,6l441,78r3,8l446,94r2,8l450,110r,9l450,127r,8l450,144r-2,8l446,160r-33,57l394,233r-7,5l380,242r-8,3l364,248r-8,3l348,252r-8,2l331,255r-8,l128,255r-8,l111,254r-8,-2l95,251r-8,-3l79,245r-8,-3l64,238r-7,-5l50,228,10,176,3,152,1,144,,135r,-8xe" filled="f" strokecolor="#99a0a6">
                <v:path arrowok="t" o:connecttype="custom" o:connectlocs="0,1209675;6350,1178560;8255,1174115;24130,1152525;27940,1148715;50165,1134745;55245,1132840;60325,1131570;65405,1130300;70485,1129030;76200,1129030;81280,1129030;205105,1129030;210185,1129030;215900,1129030;254635,1145540;262255,1152525;266065,1156335;280035,1178560;281940,1183640;283210,1188720;284480,1193800;285750,1198880;285750,1204595;285750,1209675;285750,1214755;285750,1220470;284480,1225550;283210,1230630;262255,1266825;250190,1276985;245745,1280160;241300,1282700;236220,1284605;231140,1286510;226060,1288415;220980,1289050;215900,1290320;210185,1290955;205105,1290955;81280,1290955;76200,1290955;70485,1290320;65405,1289050;60325,1288415;55245,1286510;50165,1284605;45085,1282700;40640,1280160;36195,1276985;31750,1273810;6350,1240790;1905,1225550;635,1220470;0,1214755;0,1209675" o:connectangles="0,0,0,0,0,0,0,0,0,0,0,0,0,0,0,0,0,0,0,0,0,0,0,0,0,0,0,0,0,0,0,0,0,0,0,0,0,0,0,0,0,0,0,0,0,0,0,0,0,0,0,0,0,0,0,0"/>
                <w10:wrap anchorx="page"/>
              </v:shape>
            </w:pict>
          </mc:Fallback>
        </mc:AlternateContent>
      </w:r>
      <w:r w:rsidRPr="00833E24">
        <w:rPr>
          <w:rFonts w:ascii="Gill Sans MT"/>
          <w:color w:val="202024"/>
          <w:w w:val="115"/>
          <w:sz w:val="21"/>
          <w:lang w:val="es-ES"/>
        </w:rPr>
        <w:t>Muy satisfactorio</w:t>
      </w:r>
      <w:r w:rsidRPr="00833E24">
        <w:rPr>
          <w:rFonts w:ascii="Gill Sans MT"/>
          <w:color w:val="202024"/>
          <w:spacing w:val="1"/>
          <w:w w:val="115"/>
          <w:sz w:val="21"/>
          <w:lang w:val="es-ES"/>
        </w:rPr>
        <w:t xml:space="preserve"> </w:t>
      </w:r>
      <w:r w:rsidRPr="00833E24">
        <w:rPr>
          <w:rFonts w:ascii="Gill Sans MT"/>
          <w:color w:val="202024"/>
          <w:w w:val="115"/>
          <w:sz w:val="21"/>
          <w:lang w:val="es-ES"/>
        </w:rPr>
        <w:t>Satisfactorio</w:t>
      </w:r>
      <w:r w:rsidRPr="00833E24">
        <w:rPr>
          <w:rFonts w:ascii="Gill Sans MT"/>
          <w:color w:val="202024"/>
          <w:spacing w:val="1"/>
          <w:w w:val="115"/>
          <w:sz w:val="21"/>
          <w:lang w:val="es-ES"/>
        </w:rPr>
        <w:t xml:space="preserve"> </w:t>
      </w:r>
      <w:r w:rsidRPr="00833E24">
        <w:rPr>
          <w:rFonts w:ascii="Gill Sans MT"/>
          <w:color w:val="202024"/>
          <w:w w:val="115"/>
          <w:sz w:val="21"/>
          <w:lang w:val="es-ES"/>
        </w:rPr>
        <w:t>Regular</w:t>
      </w:r>
      <w:r w:rsidRPr="00833E24">
        <w:rPr>
          <w:rFonts w:ascii="Gill Sans MT"/>
          <w:color w:val="202024"/>
          <w:spacing w:val="1"/>
          <w:w w:val="115"/>
          <w:sz w:val="21"/>
          <w:lang w:val="es-ES"/>
        </w:rPr>
        <w:t xml:space="preserve"> </w:t>
      </w:r>
      <w:r w:rsidRPr="00833E24">
        <w:rPr>
          <w:rFonts w:ascii="Gill Sans MT"/>
          <w:color w:val="202024"/>
          <w:w w:val="115"/>
          <w:sz w:val="21"/>
          <w:lang w:val="es-ES"/>
        </w:rPr>
        <w:t>Insatisfactorio</w:t>
      </w:r>
      <w:r w:rsidRPr="00833E24">
        <w:rPr>
          <w:rFonts w:ascii="Gill Sans MT"/>
          <w:color w:val="202024"/>
          <w:spacing w:val="25"/>
          <w:w w:val="115"/>
          <w:sz w:val="21"/>
          <w:lang w:val="es-ES"/>
        </w:rPr>
        <w:t xml:space="preserve"> </w:t>
      </w:r>
      <w:r w:rsidRPr="00833E24">
        <w:rPr>
          <w:rFonts w:ascii="Gill Sans MT"/>
          <w:color w:val="202024"/>
          <w:w w:val="110"/>
          <w:sz w:val="21"/>
          <w:lang w:val="es-ES"/>
        </w:rPr>
        <w:t>Muy</w:t>
      </w:r>
      <w:r w:rsidRPr="00833E24">
        <w:rPr>
          <w:rFonts w:ascii="Gill Sans MT"/>
          <w:color w:val="202024"/>
          <w:spacing w:val="52"/>
          <w:w w:val="110"/>
          <w:sz w:val="21"/>
          <w:lang w:val="es-ES"/>
        </w:rPr>
        <w:t xml:space="preserve"> </w:t>
      </w:r>
      <w:r w:rsidRPr="00833E24">
        <w:rPr>
          <w:rFonts w:ascii="Gill Sans MT"/>
          <w:color w:val="202024"/>
          <w:w w:val="110"/>
          <w:sz w:val="21"/>
          <w:lang w:val="es-ES"/>
        </w:rPr>
        <w:t>insatisfactorio</w:t>
      </w:r>
    </w:p>
    <w:p w14:paraId="1D7D8A4D" w14:textId="77777777" w:rsidR="00833E24" w:rsidRPr="00833E24" w:rsidRDefault="00833E24" w:rsidP="00833E24">
      <w:pPr>
        <w:pStyle w:val="Textoindependiente"/>
        <w:rPr>
          <w:rFonts w:ascii="Gill Sans MT"/>
          <w:sz w:val="20"/>
          <w:lang w:val="es-ES"/>
        </w:rPr>
      </w:pPr>
    </w:p>
    <w:p w14:paraId="742F7F84" w14:textId="77777777" w:rsidR="00833E24" w:rsidRPr="00833E24" w:rsidRDefault="00833E24" w:rsidP="00833E24">
      <w:pPr>
        <w:pStyle w:val="Textoindependiente"/>
        <w:rPr>
          <w:rFonts w:ascii="Gill Sans MT"/>
          <w:sz w:val="20"/>
          <w:lang w:val="es-ES"/>
        </w:rPr>
      </w:pPr>
    </w:p>
    <w:p w14:paraId="5D3BD919" w14:textId="77777777" w:rsidR="00833E24" w:rsidRDefault="00833E24" w:rsidP="000956B7">
      <w:pPr>
        <w:pStyle w:val="Prrafodelista"/>
        <w:numPr>
          <w:ilvl w:val="0"/>
          <w:numId w:val="24"/>
        </w:numPr>
      </w:pPr>
      <w:r w:rsidRPr="00833E24">
        <w:rPr>
          <w:w w:val="110"/>
        </w:rPr>
        <w:t>¿Cómo</w:t>
      </w:r>
      <w:r w:rsidRPr="00833E24">
        <w:rPr>
          <w:spacing w:val="24"/>
          <w:w w:val="110"/>
        </w:rPr>
        <w:t xml:space="preserve"> </w:t>
      </w:r>
      <w:r w:rsidRPr="00833E24">
        <w:rPr>
          <w:w w:val="110"/>
        </w:rPr>
        <w:t>considera</w:t>
      </w:r>
      <w:r w:rsidRPr="00833E24">
        <w:rPr>
          <w:spacing w:val="24"/>
          <w:w w:val="110"/>
        </w:rPr>
        <w:t xml:space="preserve"> </w:t>
      </w:r>
      <w:r w:rsidRPr="00833E24">
        <w:rPr>
          <w:w w:val="110"/>
        </w:rPr>
        <w:t>usted</w:t>
      </w:r>
      <w:r w:rsidRPr="00833E24">
        <w:rPr>
          <w:spacing w:val="25"/>
          <w:w w:val="110"/>
        </w:rPr>
        <w:t xml:space="preserve"> </w:t>
      </w:r>
      <w:r w:rsidRPr="00833E24">
        <w:rPr>
          <w:w w:val="110"/>
        </w:rPr>
        <w:t>el</w:t>
      </w:r>
      <w:r w:rsidRPr="00833E24">
        <w:rPr>
          <w:spacing w:val="24"/>
          <w:w w:val="110"/>
        </w:rPr>
        <w:t xml:space="preserve"> </w:t>
      </w:r>
      <w:r w:rsidRPr="00833E24">
        <w:rPr>
          <w:w w:val="110"/>
        </w:rPr>
        <w:t>tiempo</w:t>
      </w:r>
      <w:r w:rsidRPr="00833E24">
        <w:rPr>
          <w:spacing w:val="24"/>
          <w:w w:val="110"/>
        </w:rPr>
        <w:t xml:space="preserve"> </w:t>
      </w:r>
      <w:r w:rsidRPr="00833E24">
        <w:rPr>
          <w:w w:val="110"/>
        </w:rPr>
        <w:t>dedicado</w:t>
      </w:r>
      <w:r w:rsidRPr="00833E24">
        <w:rPr>
          <w:spacing w:val="25"/>
          <w:w w:val="110"/>
        </w:rPr>
        <w:t xml:space="preserve"> </w:t>
      </w:r>
      <w:r w:rsidRPr="00833E24">
        <w:rPr>
          <w:w w:val="110"/>
        </w:rPr>
        <w:t>al</w:t>
      </w:r>
      <w:r w:rsidRPr="00833E24">
        <w:rPr>
          <w:spacing w:val="24"/>
          <w:w w:val="110"/>
        </w:rPr>
        <w:t xml:space="preserve"> </w:t>
      </w:r>
      <w:r w:rsidRPr="00833E24">
        <w:rPr>
          <w:w w:val="110"/>
        </w:rPr>
        <w:t>proceso</w:t>
      </w:r>
      <w:r w:rsidRPr="00833E24">
        <w:rPr>
          <w:spacing w:val="24"/>
          <w:w w:val="110"/>
        </w:rPr>
        <w:t xml:space="preserve"> </w:t>
      </w:r>
      <w:r w:rsidRPr="00833E24">
        <w:rPr>
          <w:w w:val="110"/>
        </w:rPr>
        <w:t>de</w:t>
      </w:r>
      <w:r w:rsidRPr="00833E24">
        <w:rPr>
          <w:spacing w:val="25"/>
          <w:w w:val="110"/>
        </w:rPr>
        <w:t xml:space="preserve"> </w:t>
      </w:r>
      <w:r w:rsidRPr="00833E24">
        <w:rPr>
          <w:w w:val="110"/>
        </w:rPr>
        <w:t>matrícula</w:t>
      </w:r>
      <w:r w:rsidRPr="00833E24">
        <w:rPr>
          <w:spacing w:val="24"/>
          <w:w w:val="110"/>
        </w:rPr>
        <w:t xml:space="preserve">? </w:t>
      </w:r>
      <w:r>
        <w:rPr>
          <w:color w:val="D92F25"/>
          <w:w w:val="110"/>
        </w:rPr>
        <w:t>*</w:t>
      </w:r>
    </w:p>
    <w:p w14:paraId="5C046E85" w14:textId="77777777" w:rsidR="00833E24" w:rsidRDefault="00833E24" w:rsidP="00833E24">
      <w:pPr>
        <w:pStyle w:val="Textoindependiente"/>
        <w:spacing w:before="2"/>
        <w:rPr>
          <w:sz w:val="23"/>
        </w:rPr>
      </w:pPr>
    </w:p>
    <w:p w14:paraId="3110C75F" w14:textId="77777777" w:rsidR="00833E24" w:rsidRDefault="00833E24" w:rsidP="00833E24">
      <w:pPr>
        <w:ind w:left="739"/>
        <w:rPr>
          <w:rFonts w:ascii="Gill Sans MT" w:hAnsi="Gill Sans MT"/>
          <w:i/>
        </w:rPr>
      </w:pPr>
      <w:r>
        <w:rPr>
          <w:rFonts w:ascii="Gill Sans MT" w:hAnsi="Gill Sans MT"/>
          <w:i/>
          <w:color w:val="202024"/>
          <w:w w:val="120"/>
        </w:rPr>
        <w:t>Marca</w:t>
      </w:r>
      <w:r>
        <w:rPr>
          <w:rFonts w:ascii="Gill Sans MT" w:hAnsi="Gill Sans MT"/>
          <w:i/>
          <w:color w:val="202024"/>
          <w:spacing w:val="-8"/>
          <w:w w:val="120"/>
        </w:rPr>
        <w:t xml:space="preserve"> </w:t>
      </w:r>
      <w:r>
        <w:rPr>
          <w:rFonts w:ascii="Gill Sans MT" w:hAnsi="Gill Sans MT"/>
          <w:i/>
          <w:color w:val="202024"/>
          <w:w w:val="120"/>
        </w:rPr>
        <w:t>solo</w:t>
      </w:r>
      <w:r>
        <w:rPr>
          <w:rFonts w:ascii="Gill Sans MT" w:hAnsi="Gill Sans MT"/>
          <w:i/>
          <w:color w:val="202024"/>
          <w:spacing w:val="-15"/>
          <w:w w:val="120"/>
        </w:rPr>
        <w:t xml:space="preserve"> </w:t>
      </w:r>
      <w:r>
        <w:rPr>
          <w:rFonts w:ascii="Gill Sans MT" w:hAnsi="Gill Sans MT"/>
          <w:i/>
          <w:color w:val="202024"/>
          <w:w w:val="120"/>
        </w:rPr>
        <w:t>un</w:t>
      </w:r>
      <w:r>
        <w:rPr>
          <w:rFonts w:ascii="Gill Sans MT" w:hAnsi="Gill Sans MT"/>
          <w:i/>
          <w:color w:val="202024"/>
          <w:spacing w:val="-10"/>
          <w:w w:val="120"/>
        </w:rPr>
        <w:t xml:space="preserve"> </w:t>
      </w:r>
      <w:r>
        <w:rPr>
          <w:rFonts w:ascii="Gill Sans MT" w:hAnsi="Gill Sans MT"/>
          <w:i/>
          <w:color w:val="202024"/>
          <w:w w:val="120"/>
        </w:rPr>
        <w:t>óvalo.</w:t>
      </w:r>
    </w:p>
    <w:p w14:paraId="6BBD664B" w14:textId="77777777" w:rsidR="00833E24" w:rsidRDefault="00833E24" w:rsidP="00833E24">
      <w:pPr>
        <w:pStyle w:val="Textoindependiente"/>
        <w:spacing w:before="5"/>
        <w:rPr>
          <w:rFonts w:ascii="Gill Sans MT"/>
          <w:i/>
          <w:sz w:val="31"/>
        </w:rPr>
      </w:pPr>
    </w:p>
    <w:p w14:paraId="10B2BB53" w14:textId="2677322B" w:rsidR="00833E24" w:rsidRPr="002729AA" w:rsidRDefault="00833E24" w:rsidP="002729AA">
      <w:pPr>
        <w:tabs>
          <w:tab w:val="left" w:pos="2977"/>
        </w:tabs>
        <w:spacing w:line="444" w:lineRule="auto"/>
        <w:ind w:left="1351" w:right="7081"/>
        <w:rPr>
          <w:rFonts w:ascii="Gill Sans MT"/>
          <w:sz w:val="21"/>
          <w:lang w:val="es-ES"/>
        </w:rPr>
      </w:pPr>
      <w:r>
        <w:rPr>
          <w:rFonts w:ascii="Calibri"/>
          <w:noProof/>
        </w:rPr>
        <mc:AlternateContent>
          <mc:Choice Requires="wps">
            <w:drawing>
              <wp:anchor distT="0" distB="0" distL="114300" distR="114300" simplePos="0" relativeHeight="251722841" behindDoc="0" locked="0" layoutInCell="1" allowOverlap="1" wp14:anchorId="28756FA5" wp14:editId="7A8F5506">
                <wp:simplePos x="0" y="0"/>
                <wp:positionH relativeFrom="page">
                  <wp:posOffset>1220470</wp:posOffset>
                </wp:positionH>
                <wp:positionV relativeFrom="paragraph">
                  <wp:posOffset>-13970</wp:posOffset>
                </wp:positionV>
                <wp:extent cx="285750" cy="161925"/>
                <wp:effectExtent l="10795" t="5715" r="8255" b="13335"/>
                <wp:wrapNone/>
                <wp:docPr id="327" name="Forma libre: forma 3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5 -22"/>
                            <a:gd name="T3" fmla="*/ 105 h 255"/>
                            <a:gd name="T4" fmla="+- 0 1932 1922"/>
                            <a:gd name="T5" fmla="*/ T4 w 450"/>
                            <a:gd name="T6" fmla="+- 0 56 -22"/>
                            <a:gd name="T7" fmla="*/ 56 h 255"/>
                            <a:gd name="T8" fmla="+- 0 1935 1922"/>
                            <a:gd name="T9" fmla="*/ T8 w 450"/>
                            <a:gd name="T10" fmla="+- 0 49 -22"/>
                            <a:gd name="T11" fmla="*/ 49 h 255"/>
                            <a:gd name="T12" fmla="+- 0 1939 1922"/>
                            <a:gd name="T13" fmla="*/ T12 w 450"/>
                            <a:gd name="T14" fmla="+- 0 41 -22"/>
                            <a:gd name="T15" fmla="*/ 41 h 255"/>
                            <a:gd name="T16" fmla="+- 0 1944 1922"/>
                            <a:gd name="T17" fmla="*/ T16 w 450"/>
                            <a:gd name="T18" fmla="+- 0 34 -22"/>
                            <a:gd name="T19" fmla="*/ 34 h 255"/>
                            <a:gd name="T20" fmla="+- 0 1949 1922"/>
                            <a:gd name="T21" fmla="*/ T20 w 450"/>
                            <a:gd name="T22" fmla="+- 0 27 -22"/>
                            <a:gd name="T23" fmla="*/ 27 h 255"/>
                            <a:gd name="T24" fmla="+- 0 1954 1922"/>
                            <a:gd name="T25" fmla="*/ T24 w 450"/>
                            <a:gd name="T26" fmla="+- 0 21 -22"/>
                            <a:gd name="T27" fmla="*/ 21 h 255"/>
                            <a:gd name="T28" fmla="+- 0 1960 1922"/>
                            <a:gd name="T29" fmla="*/ T28 w 450"/>
                            <a:gd name="T30" fmla="+- 0 15 -22"/>
                            <a:gd name="T31" fmla="*/ 15 h 255"/>
                            <a:gd name="T32" fmla="+- 0 1966 1922"/>
                            <a:gd name="T33" fmla="*/ T32 w 450"/>
                            <a:gd name="T34" fmla="+- 0 9 -22"/>
                            <a:gd name="T35" fmla="*/ 9 h 255"/>
                            <a:gd name="T36" fmla="+- 0 2001 1922"/>
                            <a:gd name="T37" fmla="*/ T36 w 450"/>
                            <a:gd name="T38" fmla="+- 0 -13 -22"/>
                            <a:gd name="T39" fmla="*/ -13 h 255"/>
                            <a:gd name="T40" fmla="+- 0 2009 1922"/>
                            <a:gd name="T41" fmla="*/ T40 w 450"/>
                            <a:gd name="T42" fmla="+- 0 -16 -22"/>
                            <a:gd name="T43" fmla="*/ -16 h 255"/>
                            <a:gd name="T44" fmla="+- 0 2017 1922"/>
                            <a:gd name="T45" fmla="*/ T44 w 450"/>
                            <a:gd name="T46" fmla="+- 0 -18 -22"/>
                            <a:gd name="T47" fmla="*/ -18 h 255"/>
                            <a:gd name="T48" fmla="+- 0 2025 1922"/>
                            <a:gd name="T49" fmla="*/ T48 w 450"/>
                            <a:gd name="T50" fmla="+- 0 -20 -22"/>
                            <a:gd name="T51" fmla="*/ -20 h 255"/>
                            <a:gd name="T52" fmla="+- 0 2033 1922"/>
                            <a:gd name="T53" fmla="*/ T52 w 450"/>
                            <a:gd name="T54" fmla="+- 0 -22 -22"/>
                            <a:gd name="T55" fmla="*/ -22 h 255"/>
                            <a:gd name="T56" fmla="+- 0 2042 1922"/>
                            <a:gd name="T57" fmla="*/ T56 w 450"/>
                            <a:gd name="T58" fmla="+- 0 -22 -22"/>
                            <a:gd name="T59" fmla="*/ -22 h 255"/>
                            <a:gd name="T60" fmla="+- 0 2050 1922"/>
                            <a:gd name="T61" fmla="*/ T60 w 450"/>
                            <a:gd name="T62" fmla="+- 0 -22 -22"/>
                            <a:gd name="T63" fmla="*/ -22 h 255"/>
                            <a:gd name="T64" fmla="+- 0 2245 1922"/>
                            <a:gd name="T65" fmla="*/ T64 w 450"/>
                            <a:gd name="T66" fmla="+- 0 -22 -22"/>
                            <a:gd name="T67" fmla="*/ -22 h 255"/>
                            <a:gd name="T68" fmla="+- 0 2253 1922"/>
                            <a:gd name="T69" fmla="*/ T68 w 450"/>
                            <a:gd name="T70" fmla="+- 0 -22 -22"/>
                            <a:gd name="T71" fmla="*/ -22 h 255"/>
                            <a:gd name="T72" fmla="+- 0 2262 1922"/>
                            <a:gd name="T73" fmla="*/ T72 w 450"/>
                            <a:gd name="T74" fmla="+- 0 -22 -22"/>
                            <a:gd name="T75" fmla="*/ -22 h 255"/>
                            <a:gd name="T76" fmla="+- 0 2323 1922"/>
                            <a:gd name="T77" fmla="*/ T76 w 450"/>
                            <a:gd name="T78" fmla="+- 0 4 -22"/>
                            <a:gd name="T79" fmla="*/ 4 h 255"/>
                            <a:gd name="T80" fmla="+- 0 2335 1922"/>
                            <a:gd name="T81" fmla="*/ T80 w 450"/>
                            <a:gd name="T82" fmla="+- 0 15 -22"/>
                            <a:gd name="T83" fmla="*/ 15 h 255"/>
                            <a:gd name="T84" fmla="+- 0 2341 1922"/>
                            <a:gd name="T85" fmla="*/ T84 w 450"/>
                            <a:gd name="T86" fmla="+- 0 21 -22"/>
                            <a:gd name="T87" fmla="*/ 21 h 255"/>
                            <a:gd name="T88" fmla="+- 0 2363 1922"/>
                            <a:gd name="T89" fmla="*/ T88 w 450"/>
                            <a:gd name="T90" fmla="+- 0 56 -22"/>
                            <a:gd name="T91" fmla="*/ 56 h 255"/>
                            <a:gd name="T92" fmla="+- 0 2366 1922"/>
                            <a:gd name="T93" fmla="*/ T92 w 450"/>
                            <a:gd name="T94" fmla="+- 0 64 -22"/>
                            <a:gd name="T95" fmla="*/ 64 h 255"/>
                            <a:gd name="T96" fmla="+- 0 2372 1922"/>
                            <a:gd name="T97" fmla="*/ T96 w 450"/>
                            <a:gd name="T98" fmla="+- 0 105 -22"/>
                            <a:gd name="T99" fmla="*/ 105 h 255"/>
                            <a:gd name="T100" fmla="+- 0 2372 1922"/>
                            <a:gd name="T101" fmla="*/ T100 w 450"/>
                            <a:gd name="T102" fmla="+- 0 113 -22"/>
                            <a:gd name="T103" fmla="*/ 113 h 255"/>
                            <a:gd name="T104" fmla="+- 0 2372 1922"/>
                            <a:gd name="T105" fmla="*/ T104 w 450"/>
                            <a:gd name="T106" fmla="+- 0 122 -22"/>
                            <a:gd name="T107" fmla="*/ 122 h 255"/>
                            <a:gd name="T108" fmla="+- 0 2370 1922"/>
                            <a:gd name="T109" fmla="*/ T108 w 450"/>
                            <a:gd name="T110" fmla="+- 0 130 -22"/>
                            <a:gd name="T111" fmla="*/ 130 h 255"/>
                            <a:gd name="T112" fmla="+- 0 2368 1922"/>
                            <a:gd name="T113" fmla="*/ T112 w 450"/>
                            <a:gd name="T114" fmla="+- 0 138 -22"/>
                            <a:gd name="T115" fmla="*/ 138 h 255"/>
                            <a:gd name="T116" fmla="+- 0 2335 1922"/>
                            <a:gd name="T117" fmla="*/ T116 w 450"/>
                            <a:gd name="T118" fmla="+- 0 195 -22"/>
                            <a:gd name="T119" fmla="*/ 195 h 255"/>
                            <a:gd name="T120" fmla="+- 0 2316 1922"/>
                            <a:gd name="T121" fmla="*/ T120 w 450"/>
                            <a:gd name="T122" fmla="+- 0 211 -22"/>
                            <a:gd name="T123" fmla="*/ 211 h 255"/>
                            <a:gd name="T124" fmla="+- 0 2309 1922"/>
                            <a:gd name="T125" fmla="*/ T124 w 450"/>
                            <a:gd name="T126" fmla="+- 0 216 -22"/>
                            <a:gd name="T127" fmla="*/ 216 h 255"/>
                            <a:gd name="T128" fmla="+- 0 2270 1922"/>
                            <a:gd name="T129" fmla="*/ T128 w 450"/>
                            <a:gd name="T130" fmla="+- 0 230 -22"/>
                            <a:gd name="T131" fmla="*/ 230 h 255"/>
                            <a:gd name="T132" fmla="+- 0 2262 1922"/>
                            <a:gd name="T133" fmla="*/ T132 w 450"/>
                            <a:gd name="T134" fmla="+- 0 232 -22"/>
                            <a:gd name="T135" fmla="*/ 232 h 255"/>
                            <a:gd name="T136" fmla="+- 0 2253 1922"/>
                            <a:gd name="T137" fmla="*/ T136 w 450"/>
                            <a:gd name="T138" fmla="+- 0 233 -22"/>
                            <a:gd name="T139" fmla="*/ 233 h 255"/>
                            <a:gd name="T140" fmla="+- 0 2245 1922"/>
                            <a:gd name="T141" fmla="*/ T140 w 450"/>
                            <a:gd name="T142" fmla="+- 0 233 -22"/>
                            <a:gd name="T143" fmla="*/ 233 h 255"/>
                            <a:gd name="T144" fmla="+- 0 2050 1922"/>
                            <a:gd name="T145" fmla="*/ T144 w 450"/>
                            <a:gd name="T146" fmla="+- 0 233 -22"/>
                            <a:gd name="T147" fmla="*/ 233 h 255"/>
                            <a:gd name="T148" fmla="+- 0 2042 1922"/>
                            <a:gd name="T149" fmla="*/ T148 w 450"/>
                            <a:gd name="T150" fmla="+- 0 233 -22"/>
                            <a:gd name="T151" fmla="*/ 233 h 255"/>
                            <a:gd name="T152" fmla="+- 0 2033 1922"/>
                            <a:gd name="T153" fmla="*/ T152 w 450"/>
                            <a:gd name="T154" fmla="+- 0 232 -22"/>
                            <a:gd name="T155" fmla="*/ 232 h 255"/>
                            <a:gd name="T156" fmla="+- 0 2025 1922"/>
                            <a:gd name="T157" fmla="*/ T156 w 450"/>
                            <a:gd name="T158" fmla="+- 0 230 -22"/>
                            <a:gd name="T159" fmla="*/ 230 h 255"/>
                            <a:gd name="T160" fmla="+- 0 2017 1922"/>
                            <a:gd name="T161" fmla="*/ T160 w 450"/>
                            <a:gd name="T162" fmla="+- 0 229 -22"/>
                            <a:gd name="T163" fmla="*/ 229 h 255"/>
                            <a:gd name="T164" fmla="+- 0 1979 1922"/>
                            <a:gd name="T165" fmla="*/ T164 w 450"/>
                            <a:gd name="T166" fmla="+- 0 211 -22"/>
                            <a:gd name="T167" fmla="*/ 211 h 255"/>
                            <a:gd name="T168" fmla="+- 0 1972 1922"/>
                            <a:gd name="T169" fmla="*/ T168 w 450"/>
                            <a:gd name="T170" fmla="+- 0 206 -22"/>
                            <a:gd name="T171" fmla="*/ 206 h 255"/>
                            <a:gd name="T172" fmla="+- 0 1932 1922"/>
                            <a:gd name="T173" fmla="*/ T172 w 450"/>
                            <a:gd name="T174" fmla="+- 0 154 -22"/>
                            <a:gd name="T175" fmla="*/ 154 h 255"/>
                            <a:gd name="T176" fmla="+- 0 1925 1922"/>
                            <a:gd name="T177" fmla="*/ T176 w 450"/>
                            <a:gd name="T178" fmla="+- 0 130 -22"/>
                            <a:gd name="T179" fmla="*/ 130 h 255"/>
                            <a:gd name="T180" fmla="+- 0 1923 1922"/>
                            <a:gd name="T181" fmla="*/ T180 w 450"/>
                            <a:gd name="T182" fmla="+- 0 122 -22"/>
                            <a:gd name="T183" fmla="*/ 122 h 255"/>
                            <a:gd name="T184" fmla="+- 0 1922 1922"/>
                            <a:gd name="T185" fmla="*/ T184 w 450"/>
                            <a:gd name="T186" fmla="+- 0 113 -22"/>
                            <a:gd name="T187" fmla="*/ 113 h 255"/>
                            <a:gd name="T188" fmla="+- 0 1922 1922"/>
                            <a:gd name="T189" fmla="*/ T188 w 450"/>
                            <a:gd name="T190" fmla="+- 0 105 -22"/>
                            <a:gd name="T191"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41" y="78"/>
                              </a:lnTo>
                              <a:lnTo>
                                <a:pt x="444" y="86"/>
                              </a:lnTo>
                              <a:lnTo>
                                <a:pt x="450" y="127"/>
                              </a:lnTo>
                              <a:lnTo>
                                <a:pt x="450" y="135"/>
                              </a:lnTo>
                              <a:lnTo>
                                <a:pt x="450" y="144"/>
                              </a:lnTo>
                              <a:lnTo>
                                <a:pt x="448" y="152"/>
                              </a:lnTo>
                              <a:lnTo>
                                <a:pt x="446" y="160"/>
                              </a:lnTo>
                              <a:lnTo>
                                <a:pt x="413" y="217"/>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371A57C" id="Forma libre: forma 327" o:spid="_x0000_s1026" style="position:absolute;margin-left:96.1pt;margin-top:-1.1pt;width:22.5pt;height:12.75pt;z-index:2517228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" path="m,127l10,78r3,-7l17,63r5,-7l27,49r5,-6l38,37r6,-6l79,9,87,6,95,4r8,-2l111,r9,l128,,323,r8,l340,r61,26l413,37r6,6l441,78r3,8l450,127r,8l450,144r-2,8l446,160r-33,57l394,233r-7,5l348,252r-8,2l331,255r-8,l128,255r-8,l111,254r-8,-2l95,251,57,233r-7,-5l10,176,3,152,1,144,,135r,-8xe" filled="f" strokecolor="#99a0a6">
                <v:path arrowok="t" o:connecttype="custom" o:connectlocs="0,66675;6350,35560;8255,31115;10795,26035;13970,21590;17145,17145;20320,13335;24130,9525;27940,5715;50165,-8255;55245,-10160;60325,-11430;65405,-12700;70485,-13970;76200,-13970;81280,-13970;205105,-13970;210185,-13970;215900,-13970;254635,2540;262255,9525;266065,13335;280035,35560;281940,40640;285750,66675;285750,71755;285750,77470;284480,82550;283210,87630;262255,123825;250190,133985;245745,137160;220980,146050;215900,147320;210185,147955;205105,147955;81280,147955;76200,147955;70485,147320;65405,146050;60325,145415;36195,133985;31750,130810;6350,97790;1905,82550;635,77470;0,71755;0,66675" o:connectangles="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23865" behindDoc="0" locked="0" layoutInCell="1" allowOverlap="1" wp14:anchorId="3C48E415" wp14:editId="3BE66BCC">
                <wp:simplePos x="0" y="0"/>
                <wp:positionH relativeFrom="page">
                  <wp:posOffset>1220470</wp:posOffset>
                </wp:positionH>
                <wp:positionV relativeFrom="paragraph">
                  <wp:posOffset>271780</wp:posOffset>
                </wp:positionV>
                <wp:extent cx="285750" cy="161925"/>
                <wp:effectExtent l="10795" t="5715" r="8255" b="13335"/>
                <wp:wrapNone/>
                <wp:docPr id="326" name="Forma libre: forma 3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5 428"/>
                            <a:gd name="T3" fmla="*/ 555 h 255"/>
                            <a:gd name="T4" fmla="+- 0 1922 1922"/>
                            <a:gd name="T5" fmla="*/ T4 w 450"/>
                            <a:gd name="T6" fmla="+- 0 547 428"/>
                            <a:gd name="T7" fmla="*/ 547 h 255"/>
                            <a:gd name="T8" fmla="+- 0 1923 1922"/>
                            <a:gd name="T9" fmla="*/ T8 w 450"/>
                            <a:gd name="T10" fmla="+- 0 538 428"/>
                            <a:gd name="T11" fmla="*/ 538 h 255"/>
                            <a:gd name="T12" fmla="+- 0 1925 1922"/>
                            <a:gd name="T13" fmla="*/ T12 w 450"/>
                            <a:gd name="T14" fmla="+- 0 530 428"/>
                            <a:gd name="T15" fmla="*/ 530 h 255"/>
                            <a:gd name="T16" fmla="+- 0 1927 1922"/>
                            <a:gd name="T17" fmla="*/ T16 w 450"/>
                            <a:gd name="T18" fmla="+- 0 522 428"/>
                            <a:gd name="T19" fmla="*/ 522 h 255"/>
                            <a:gd name="T20" fmla="+- 0 1929 1922"/>
                            <a:gd name="T21" fmla="*/ T20 w 450"/>
                            <a:gd name="T22" fmla="+- 0 514 428"/>
                            <a:gd name="T23" fmla="*/ 514 h 255"/>
                            <a:gd name="T24" fmla="+- 0 1932 1922"/>
                            <a:gd name="T25" fmla="*/ T24 w 450"/>
                            <a:gd name="T26" fmla="+- 0 506 428"/>
                            <a:gd name="T27" fmla="*/ 506 h 255"/>
                            <a:gd name="T28" fmla="+- 0 1935 1922"/>
                            <a:gd name="T29" fmla="*/ T28 w 450"/>
                            <a:gd name="T30" fmla="+- 0 499 428"/>
                            <a:gd name="T31" fmla="*/ 499 h 255"/>
                            <a:gd name="T32" fmla="+- 0 1960 1922"/>
                            <a:gd name="T33" fmla="*/ T32 w 450"/>
                            <a:gd name="T34" fmla="+- 0 465 428"/>
                            <a:gd name="T35" fmla="*/ 465 h 255"/>
                            <a:gd name="T36" fmla="+- 0 1966 1922"/>
                            <a:gd name="T37" fmla="*/ T36 w 450"/>
                            <a:gd name="T38" fmla="+- 0 459 428"/>
                            <a:gd name="T39" fmla="*/ 459 h 255"/>
                            <a:gd name="T40" fmla="+- 0 2001 1922"/>
                            <a:gd name="T41" fmla="*/ T40 w 450"/>
                            <a:gd name="T42" fmla="+- 0 437 428"/>
                            <a:gd name="T43" fmla="*/ 437 h 255"/>
                            <a:gd name="T44" fmla="+- 0 2009 1922"/>
                            <a:gd name="T45" fmla="*/ T44 w 450"/>
                            <a:gd name="T46" fmla="+- 0 434 428"/>
                            <a:gd name="T47" fmla="*/ 434 h 255"/>
                            <a:gd name="T48" fmla="+- 0 2017 1922"/>
                            <a:gd name="T49" fmla="*/ T48 w 450"/>
                            <a:gd name="T50" fmla="+- 0 432 428"/>
                            <a:gd name="T51" fmla="*/ 432 h 255"/>
                            <a:gd name="T52" fmla="+- 0 2025 1922"/>
                            <a:gd name="T53" fmla="*/ T52 w 450"/>
                            <a:gd name="T54" fmla="+- 0 430 428"/>
                            <a:gd name="T55" fmla="*/ 430 h 255"/>
                            <a:gd name="T56" fmla="+- 0 2033 1922"/>
                            <a:gd name="T57" fmla="*/ T56 w 450"/>
                            <a:gd name="T58" fmla="+- 0 428 428"/>
                            <a:gd name="T59" fmla="*/ 428 h 255"/>
                            <a:gd name="T60" fmla="+- 0 2042 1922"/>
                            <a:gd name="T61" fmla="*/ T60 w 450"/>
                            <a:gd name="T62" fmla="+- 0 428 428"/>
                            <a:gd name="T63" fmla="*/ 428 h 255"/>
                            <a:gd name="T64" fmla="+- 0 2050 1922"/>
                            <a:gd name="T65" fmla="*/ T64 w 450"/>
                            <a:gd name="T66" fmla="+- 0 428 428"/>
                            <a:gd name="T67" fmla="*/ 428 h 255"/>
                            <a:gd name="T68" fmla="+- 0 2245 1922"/>
                            <a:gd name="T69" fmla="*/ T68 w 450"/>
                            <a:gd name="T70" fmla="+- 0 428 428"/>
                            <a:gd name="T71" fmla="*/ 428 h 255"/>
                            <a:gd name="T72" fmla="+- 0 2253 1922"/>
                            <a:gd name="T73" fmla="*/ T72 w 450"/>
                            <a:gd name="T74" fmla="+- 0 428 428"/>
                            <a:gd name="T75" fmla="*/ 428 h 255"/>
                            <a:gd name="T76" fmla="+- 0 2262 1922"/>
                            <a:gd name="T77" fmla="*/ T76 w 450"/>
                            <a:gd name="T78" fmla="+- 0 428 428"/>
                            <a:gd name="T79" fmla="*/ 428 h 255"/>
                            <a:gd name="T80" fmla="+- 0 2323 1922"/>
                            <a:gd name="T81" fmla="*/ T80 w 450"/>
                            <a:gd name="T82" fmla="+- 0 454 428"/>
                            <a:gd name="T83" fmla="*/ 454 h 255"/>
                            <a:gd name="T84" fmla="+- 0 2335 1922"/>
                            <a:gd name="T85" fmla="*/ T84 w 450"/>
                            <a:gd name="T86" fmla="+- 0 465 428"/>
                            <a:gd name="T87" fmla="*/ 465 h 255"/>
                            <a:gd name="T88" fmla="+- 0 2341 1922"/>
                            <a:gd name="T89" fmla="*/ T88 w 450"/>
                            <a:gd name="T90" fmla="+- 0 471 428"/>
                            <a:gd name="T91" fmla="*/ 471 h 255"/>
                            <a:gd name="T92" fmla="+- 0 2363 1922"/>
                            <a:gd name="T93" fmla="*/ T92 w 450"/>
                            <a:gd name="T94" fmla="+- 0 506 428"/>
                            <a:gd name="T95" fmla="*/ 506 h 255"/>
                            <a:gd name="T96" fmla="+- 0 2366 1922"/>
                            <a:gd name="T97" fmla="*/ T96 w 450"/>
                            <a:gd name="T98" fmla="+- 0 514 428"/>
                            <a:gd name="T99" fmla="*/ 514 h 255"/>
                            <a:gd name="T100" fmla="+- 0 2368 1922"/>
                            <a:gd name="T101" fmla="*/ T100 w 450"/>
                            <a:gd name="T102" fmla="+- 0 522 428"/>
                            <a:gd name="T103" fmla="*/ 522 h 255"/>
                            <a:gd name="T104" fmla="+- 0 2370 1922"/>
                            <a:gd name="T105" fmla="*/ T104 w 450"/>
                            <a:gd name="T106" fmla="+- 0 530 428"/>
                            <a:gd name="T107" fmla="*/ 530 h 255"/>
                            <a:gd name="T108" fmla="+- 0 2372 1922"/>
                            <a:gd name="T109" fmla="*/ T108 w 450"/>
                            <a:gd name="T110" fmla="+- 0 538 428"/>
                            <a:gd name="T111" fmla="*/ 538 h 255"/>
                            <a:gd name="T112" fmla="+- 0 2372 1922"/>
                            <a:gd name="T113" fmla="*/ T112 w 450"/>
                            <a:gd name="T114" fmla="+- 0 547 428"/>
                            <a:gd name="T115" fmla="*/ 547 h 255"/>
                            <a:gd name="T116" fmla="+- 0 2372 1922"/>
                            <a:gd name="T117" fmla="*/ T116 w 450"/>
                            <a:gd name="T118" fmla="+- 0 555 428"/>
                            <a:gd name="T119" fmla="*/ 555 h 255"/>
                            <a:gd name="T120" fmla="+- 0 2372 1922"/>
                            <a:gd name="T121" fmla="*/ T120 w 450"/>
                            <a:gd name="T122" fmla="+- 0 564 428"/>
                            <a:gd name="T123" fmla="*/ 564 h 255"/>
                            <a:gd name="T124" fmla="+- 0 2372 1922"/>
                            <a:gd name="T125" fmla="*/ T124 w 450"/>
                            <a:gd name="T126" fmla="+- 0 572 428"/>
                            <a:gd name="T127" fmla="*/ 572 h 255"/>
                            <a:gd name="T128" fmla="+- 0 2370 1922"/>
                            <a:gd name="T129" fmla="*/ T128 w 450"/>
                            <a:gd name="T130" fmla="+- 0 580 428"/>
                            <a:gd name="T131" fmla="*/ 580 h 255"/>
                            <a:gd name="T132" fmla="+- 0 2368 1922"/>
                            <a:gd name="T133" fmla="*/ T132 w 450"/>
                            <a:gd name="T134" fmla="+- 0 588 428"/>
                            <a:gd name="T135" fmla="*/ 588 h 255"/>
                            <a:gd name="T136" fmla="+- 0 2335 1922"/>
                            <a:gd name="T137" fmla="*/ T136 w 450"/>
                            <a:gd name="T138" fmla="+- 0 645 428"/>
                            <a:gd name="T139" fmla="*/ 645 h 255"/>
                            <a:gd name="T140" fmla="+- 0 2278 1922"/>
                            <a:gd name="T141" fmla="*/ T140 w 450"/>
                            <a:gd name="T142" fmla="+- 0 679 428"/>
                            <a:gd name="T143" fmla="*/ 679 h 255"/>
                            <a:gd name="T144" fmla="+- 0 2253 1922"/>
                            <a:gd name="T145" fmla="*/ T144 w 450"/>
                            <a:gd name="T146" fmla="+- 0 683 428"/>
                            <a:gd name="T147" fmla="*/ 683 h 255"/>
                            <a:gd name="T148" fmla="+- 0 2245 1922"/>
                            <a:gd name="T149" fmla="*/ T148 w 450"/>
                            <a:gd name="T150" fmla="+- 0 683 428"/>
                            <a:gd name="T151" fmla="*/ 683 h 255"/>
                            <a:gd name="T152" fmla="+- 0 2050 1922"/>
                            <a:gd name="T153" fmla="*/ T152 w 450"/>
                            <a:gd name="T154" fmla="+- 0 683 428"/>
                            <a:gd name="T155" fmla="*/ 683 h 255"/>
                            <a:gd name="T156" fmla="+- 0 2042 1922"/>
                            <a:gd name="T157" fmla="*/ T156 w 450"/>
                            <a:gd name="T158" fmla="+- 0 683 428"/>
                            <a:gd name="T159" fmla="*/ 683 h 255"/>
                            <a:gd name="T160" fmla="+- 0 2033 1922"/>
                            <a:gd name="T161" fmla="*/ T160 w 450"/>
                            <a:gd name="T162" fmla="+- 0 682 428"/>
                            <a:gd name="T163" fmla="*/ 682 h 255"/>
                            <a:gd name="T164" fmla="+- 0 2025 1922"/>
                            <a:gd name="T165" fmla="*/ T164 w 450"/>
                            <a:gd name="T166" fmla="+- 0 680 428"/>
                            <a:gd name="T167" fmla="*/ 680 h 255"/>
                            <a:gd name="T168" fmla="+- 0 2017 1922"/>
                            <a:gd name="T169" fmla="*/ T168 w 450"/>
                            <a:gd name="T170" fmla="+- 0 679 428"/>
                            <a:gd name="T171" fmla="*/ 679 h 255"/>
                            <a:gd name="T172" fmla="+- 0 1979 1922"/>
                            <a:gd name="T173" fmla="*/ T172 w 450"/>
                            <a:gd name="T174" fmla="+- 0 661 428"/>
                            <a:gd name="T175" fmla="*/ 661 h 255"/>
                            <a:gd name="T176" fmla="+- 0 1972 1922"/>
                            <a:gd name="T177" fmla="*/ T176 w 450"/>
                            <a:gd name="T178" fmla="+- 0 656 428"/>
                            <a:gd name="T179" fmla="*/ 656 h 255"/>
                            <a:gd name="T180" fmla="+- 0 1932 1922"/>
                            <a:gd name="T181" fmla="*/ T180 w 450"/>
                            <a:gd name="T182" fmla="+- 0 604 428"/>
                            <a:gd name="T183" fmla="*/ 604 h 255"/>
                            <a:gd name="T184" fmla="+- 0 1925 1922"/>
                            <a:gd name="T185" fmla="*/ T184 w 450"/>
                            <a:gd name="T186" fmla="+- 0 580 428"/>
                            <a:gd name="T187" fmla="*/ 580 h 255"/>
                            <a:gd name="T188" fmla="+- 0 1923 1922"/>
                            <a:gd name="T189" fmla="*/ T188 w 450"/>
                            <a:gd name="T190" fmla="+- 0 572 428"/>
                            <a:gd name="T191" fmla="*/ 572 h 255"/>
                            <a:gd name="T192" fmla="+- 0 1922 1922"/>
                            <a:gd name="T193" fmla="*/ T192 w 450"/>
                            <a:gd name="T194" fmla="+- 0 564 428"/>
                            <a:gd name="T195" fmla="*/ 564 h 255"/>
                            <a:gd name="T196" fmla="+- 0 1922 1922"/>
                            <a:gd name="T197" fmla="*/ T196 w 450"/>
                            <a:gd name="T198" fmla="+- 0 555 428"/>
                            <a:gd name="T199"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41" y="78"/>
                              </a:lnTo>
                              <a:lnTo>
                                <a:pt x="444" y="86"/>
                              </a:lnTo>
                              <a:lnTo>
                                <a:pt x="446" y="94"/>
                              </a:lnTo>
                              <a:lnTo>
                                <a:pt x="448" y="102"/>
                              </a:lnTo>
                              <a:lnTo>
                                <a:pt x="450" y="110"/>
                              </a:lnTo>
                              <a:lnTo>
                                <a:pt x="450" y="119"/>
                              </a:lnTo>
                              <a:lnTo>
                                <a:pt x="450" y="127"/>
                              </a:lnTo>
                              <a:lnTo>
                                <a:pt x="450" y="136"/>
                              </a:lnTo>
                              <a:lnTo>
                                <a:pt x="450" y="144"/>
                              </a:lnTo>
                              <a:lnTo>
                                <a:pt x="448" y="152"/>
                              </a:lnTo>
                              <a:lnTo>
                                <a:pt x="446" y="160"/>
                              </a:lnTo>
                              <a:lnTo>
                                <a:pt x="413" y="217"/>
                              </a:lnTo>
                              <a:lnTo>
                                <a:pt x="356" y="251"/>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1F0A2EA" id="Forma libre: forma 326" o:spid="_x0000_s1026" style="position:absolute;margin-left:96.1pt;margin-top:21.4pt;width:22.5pt;height:12.75pt;z-index:25172386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" path="m,127r,-8l1,110r2,-8l5,94,7,86r3,-8l13,71,38,37r6,-6l79,9,87,6,95,4r8,-2l111,r9,l128,,323,r8,l340,r61,26l413,37r6,6l441,78r3,8l446,94r2,8l450,110r,9l450,127r,9l450,144r-2,8l446,160r-33,57l356,251r-25,4l323,255r-195,l120,255r-9,-1l103,252r-8,-1l57,233r-7,-5l10,176,3,152,1,144,,136r,-9xe" filled="f" strokecolor="#99a0a6">
                <v:path arrowok="t" o:connecttype="custom" o:connectlocs="0,352425;0,347345;635,341630;1905,336550;3175,331470;4445,326390;6350,321310;8255,316865;24130,295275;27940,291465;50165,277495;55245,275590;60325,274320;65405,273050;70485,271780;76200,271780;81280,271780;205105,271780;210185,271780;215900,271780;254635,288290;262255,295275;266065,299085;280035,321310;281940,326390;283210,331470;284480,336550;285750,341630;285750,347345;285750,352425;285750,358140;285750,363220;284480,368300;283210,373380;262255,409575;226060,431165;210185,433705;205105,433705;81280,433705;76200,433705;70485,433070;65405,431800;60325,431165;36195,419735;31750,416560;6350,383540;1905,368300;635,363220;0,358140;0,352425" o:connectangles="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24889" behindDoc="0" locked="0" layoutInCell="1" allowOverlap="1" wp14:anchorId="5362DCFC" wp14:editId="22FAB63C">
                <wp:simplePos x="0" y="0"/>
                <wp:positionH relativeFrom="page">
                  <wp:posOffset>1220470</wp:posOffset>
                </wp:positionH>
                <wp:positionV relativeFrom="paragraph">
                  <wp:posOffset>557530</wp:posOffset>
                </wp:positionV>
                <wp:extent cx="285750" cy="161925"/>
                <wp:effectExtent l="10795" t="5715" r="8255" b="13335"/>
                <wp:wrapNone/>
                <wp:docPr id="325" name="Forma libre: forma 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5 878"/>
                            <a:gd name="T3" fmla="*/ 1005 h 255"/>
                            <a:gd name="T4" fmla="+- 0 1932 1922"/>
                            <a:gd name="T5" fmla="*/ T4 w 450"/>
                            <a:gd name="T6" fmla="+- 0 956 878"/>
                            <a:gd name="T7" fmla="*/ 956 h 255"/>
                            <a:gd name="T8" fmla="+- 0 1935 1922"/>
                            <a:gd name="T9" fmla="*/ T8 w 450"/>
                            <a:gd name="T10" fmla="+- 0 949 878"/>
                            <a:gd name="T11" fmla="*/ 949 h 255"/>
                            <a:gd name="T12" fmla="+- 0 1939 1922"/>
                            <a:gd name="T13" fmla="*/ T12 w 450"/>
                            <a:gd name="T14" fmla="+- 0 941 878"/>
                            <a:gd name="T15" fmla="*/ 941 h 255"/>
                            <a:gd name="T16" fmla="+- 0 1944 1922"/>
                            <a:gd name="T17" fmla="*/ T16 w 450"/>
                            <a:gd name="T18" fmla="+- 0 934 878"/>
                            <a:gd name="T19" fmla="*/ 934 h 255"/>
                            <a:gd name="T20" fmla="+- 0 1949 1922"/>
                            <a:gd name="T21" fmla="*/ T20 w 450"/>
                            <a:gd name="T22" fmla="+- 0 927 878"/>
                            <a:gd name="T23" fmla="*/ 927 h 255"/>
                            <a:gd name="T24" fmla="+- 0 1954 1922"/>
                            <a:gd name="T25" fmla="*/ T24 w 450"/>
                            <a:gd name="T26" fmla="+- 0 921 878"/>
                            <a:gd name="T27" fmla="*/ 921 h 255"/>
                            <a:gd name="T28" fmla="+- 0 1960 1922"/>
                            <a:gd name="T29" fmla="*/ T28 w 450"/>
                            <a:gd name="T30" fmla="+- 0 915 878"/>
                            <a:gd name="T31" fmla="*/ 915 h 255"/>
                            <a:gd name="T32" fmla="+- 0 1966 1922"/>
                            <a:gd name="T33" fmla="*/ T32 w 450"/>
                            <a:gd name="T34" fmla="+- 0 909 878"/>
                            <a:gd name="T35" fmla="*/ 909 h 255"/>
                            <a:gd name="T36" fmla="+- 0 2001 1922"/>
                            <a:gd name="T37" fmla="*/ T36 w 450"/>
                            <a:gd name="T38" fmla="+- 0 887 878"/>
                            <a:gd name="T39" fmla="*/ 887 h 255"/>
                            <a:gd name="T40" fmla="+- 0 2009 1922"/>
                            <a:gd name="T41" fmla="*/ T40 w 450"/>
                            <a:gd name="T42" fmla="+- 0 884 878"/>
                            <a:gd name="T43" fmla="*/ 884 h 255"/>
                            <a:gd name="T44" fmla="+- 0 2017 1922"/>
                            <a:gd name="T45" fmla="*/ T44 w 450"/>
                            <a:gd name="T46" fmla="+- 0 882 878"/>
                            <a:gd name="T47" fmla="*/ 882 h 255"/>
                            <a:gd name="T48" fmla="+- 0 2025 1922"/>
                            <a:gd name="T49" fmla="*/ T48 w 450"/>
                            <a:gd name="T50" fmla="+- 0 880 878"/>
                            <a:gd name="T51" fmla="*/ 880 h 255"/>
                            <a:gd name="T52" fmla="+- 0 2033 1922"/>
                            <a:gd name="T53" fmla="*/ T52 w 450"/>
                            <a:gd name="T54" fmla="+- 0 878 878"/>
                            <a:gd name="T55" fmla="*/ 878 h 255"/>
                            <a:gd name="T56" fmla="+- 0 2042 1922"/>
                            <a:gd name="T57" fmla="*/ T56 w 450"/>
                            <a:gd name="T58" fmla="+- 0 878 878"/>
                            <a:gd name="T59" fmla="*/ 878 h 255"/>
                            <a:gd name="T60" fmla="+- 0 2050 1922"/>
                            <a:gd name="T61" fmla="*/ T60 w 450"/>
                            <a:gd name="T62" fmla="+- 0 878 878"/>
                            <a:gd name="T63" fmla="*/ 878 h 255"/>
                            <a:gd name="T64" fmla="+- 0 2245 1922"/>
                            <a:gd name="T65" fmla="*/ T64 w 450"/>
                            <a:gd name="T66" fmla="+- 0 878 878"/>
                            <a:gd name="T67" fmla="*/ 878 h 255"/>
                            <a:gd name="T68" fmla="+- 0 2253 1922"/>
                            <a:gd name="T69" fmla="*/ T68 w 450"/>
                            <a:gd name="T70" fmla="+- 0 878 878"/>
                            <a:gd name="T71" fmla="*/ 878 h 255"/>
                            <a:gd name="T72" fmla="+- 0 2262 1922"/>
                            <a:gd name="T73" fmla="*/ T72 w 450"/>
                            <a:gd name="T74" fmla="+- 0 878 878"/>
                            <a:gd name="T75" fmla="*/ 878 h 255"/>
                            <a:gd name="T76" fmla="+- 0 2323 1922"/>
                            <a:gd name="T77" fmla="*/ T76 w 450"/>
                            <a:gd name="T78" fmla="+- 0 904 878"/>
                            <a:gd name="T79" fmla="*/ 904 h 255"/>
                            <a:gd name="T80" fmla="+- 0 2335 1922"/>
                            <a:gd name="T81" fmla="*/ T80 w 450"/>
                            <a:gd name="T82" fmla="+- 0 915 878"/>
                            <a:gd name="T83" fmla="*/ 915 h 255"/>
                            <a:gd name="T84" fmla="+- 0 2341 1922"/>
                            <a:gd name="T85" fmla="*/ T84 w 450"/>
                            <a:gd name="T86" fmla="+- 0 921 878"/>
                            <a:gd name="T87" fmla="*/ 921 h 255"/>
                            <a:gd name="T88" fmla="+- 0 2346 1922"/>
                            <a:gd name="T89" fmla="*/ T88 w 450"/>
                            <a:gd name="T90" fmla="+- 0 927 878"/>
                            <a:gd name="T91" fmla="*/ 927 h 255"/>
                            <a:gd name="T92" fmla="+- 0 2351 1922"/>
                            <a:gd name="T93" fmla="*/ T92 w 450"/>
                            <a:gd name="T94" fmla="+- 0 934 878"/>
                            <a:gd name="T95" fmla="*/ 934 h 255"/>
                            <a:gd name="T96" fmla="+- 0 2356 1922"/>
                            <a:gd name="T97" fmla="*/ T96 w 450"/>
                            <a:gd name="T98" fmla="+- 0 941 878"/>
                            <a:gd name="T99" fmla="*/ 941 h 255"/>
                            <a:gd name="T100" fmla="+- 0 2360 1922"/>
                            <a:gd name="T101" fmla="*/ T100 w 450"/>
                            <a:gd name="T102" fmla="+- 0 949 878"/>
                            <a:gd name="T103" fmla="*/ 949 h 255"/>
                            <a:gd name="T104" fmla="+- 0 2363 1922"/>
                            <a:gd name="T105" fmla="*/ T104 w 450"/>
                            <a:gd name="T106" fmla="+- 0 956 878"/>
                            <a:gd name="T107" fmla="*/ 956 h 255"/>
                            <a:gd name="T108" fmla="+- 0 2366 1922"/>
                            <a:gd name="T109" fmla="*/ T108 w 450"/>
                            <a:gd name="T110" fmla="+- 0 964 878"/>
                            <a:gd name="T111" fmla="*/ 964 h 255"/>
                            <a:gd name="T112" fmla="+- 0 2368 1922"/>
                            <a:gd name="T113" fmla="*/ T112 w 450"/>
                            <a:gd name="T114" fmla="+- 0 972 878"/>
                            <a:gd name="T115" fmla="*/ 972 h 255"/>
                            <a:gd name="T116" fmla="+- 0 2370 1922"/>
                            <a:gd name="T117" fmla="*/ T116 w 450"/>
                            <a:gd name="T118" fmla="+- 0 980 878"/>
                            <a:gd name="T119" fmla="*/ 980 h 255"/>
                            <a:gd name="T120" fmla="+- 0 2372 1922"/>
                            <a:gd name="T121" fmla="*/ T120 w 450"/>
                            <a:gd name="T122" fmla="+- 0 988 878"/>
                            <a:gd name="T123" fmla="*/ 988 h 255"/>
                            <a:gd name="T124" fmla="+- 0 2372 1922"/>
                            <a:gd name="T125" fmla="*/ T124 w 450"/>
                            <a:gd name="T126" fmla="+- 0 997 878"/>
                            <a:gd name="T127" fmla="*/ 997 h 255"/>
                            <a:gd name="T128" fmla="+- 0 2372 1922"/>
                            <a:gd name="T129" fmla="*/ T128 w 450"/>
                            <a:gd name="T130" fmla="+- 0 1005 878"/>
                            <a:gd name="T131" fmla="*/ 1005 h 255"/>
                            <a:gd name="T132" fmla="+- 0 2372 1922"/>
                            <a:gd name="T133" fmla="*/ T132 w 450"/>
                            <a:gd name="T134" fmla="+- 0 1014 878"/>
                            <a:gd name="T135" fmla="*/ 1014 h 255"/>
                            <a:gd name="T136" fmla="+- 0 2372 1922"/>
                            <a:gd name="T137" fmla="*/ T136 w 450"/>
                            <a:gd name="T138" fmla="+- 0 1022 878"/>
                            <a:gd name="T139" fmla="*/ 1022 h 255"/>
                            <a:gd name="T140" fmla="+- 0 2370 1922"/>
                            <a:gd name="T141" fmla="*/ T140 w 450"/>
                            <a:gd name="T142" fmla="+- 0 1030 878"/>
                            <a:gd name="T143" fmla="*/ 1030 h 255"/>
                            <a:gd name="T144" fmla="+- 0 2368 1922"/>
                            <a:gd name="T145" fmla="*/ T144 w 450"/>
                            <a:gd name="T146" fmla="+- 0 1038 878"/>
                            <a:gd name="T147" fmla="*/ 1038 h 255"/>
                            <a:gd name="T148" fmla="+- 0 2351 1922"/>
                            <a:gd name="T149" fmla="*/ T148 w 450"/>
                            <a:gd name="T150" fmla="+- 0 1076 878"/>
                            <a:gd name="T151" fmla="*/ 1076 h 255"/>
                            <a:gd name="T152" fmla="+- 0 2346 1922"/>
                            <a:gd name="T153" fmla="*/ T152 w 450"/>
                            <a:gd name="T154" fmla="+- 0 1083 878"/>
                            <a:gd name="T155" fmla="*/ 1083 h 255"/>
                            <a:gd name="T156" fmla="+- 0 2316 1922"/>
                            <a:gd name="T157" fmla="*/ T156 w 450"/>
                            <a:gd name="T158" fmla="+- 0 1111 878"/>
                            <a:gd name="T159" fmla="*/ 1111 h 255"/>
                            <a:gd name="T160" fmla="+- 0 2309 1922"/>
                            <a:gd name="T161" fmla="*/ T160 w 450"/>
                            <a:gd name="T162" fmla="+- 0 1116 878"/>
                            <a:gd name="T163" fmla="*/ 1116 h 255"/>
                            <a:gd name="T164" fmla="+- 0 2302 1922"/>
                            <a:gd name="T165" fmla="*/ T164 w 450"/>
                            <a:gd name="T166" fmla="+- 0 1120 878"/>
                            <a:gd name="T167" fmla="*/ 1120 h 255"/>
                            <a:gd name="T168" fmla="+- 0 2294 1922"/>
                            <a:gd name="T169" fmla="*/ T168 w 450"/>
                            <a:gd name="T170" fmla="+- 0 1123 878"/>
                            <a:gd name="T171" fmla="*/ 1123 h 255"/>
                            <a:gd name="T172" fmla="+- 0 2286 1922"/>
                            <a:gd name="T173" fmla="*/ T172 w 450"/>
                            <a:gd name="T174" fmla="+- 0 1126 878"/>
                            <a:gd name="T175" fmla="*/ 1126 h 255"/>
                            <a:gd name="T176" fmla="+- 0 2245 1922"/>
                            <a:gd name="T177" fmla="*/ T176 w 450"/>
                            <a:gd name="T178" fmla="+- 0 1133 878"/>
                            <a:gd name="T179" fmla="*/ 1133 h 255"/>
                            <a:gd name="T180" fmla="+- 0 2050 1922"/>
                            <a:gd name="T181" fmla="*/ T180 w 450"/>
                            <a:gd name="T182" fmla="+- 0 1133 878"/>
                            <a:gd name="T183" fmla="*/ 1133 h 255"/>
                            <a:gd name="T184" fmla="+- 0 2042 1922"/>
                            <a:gd name="T185" fmla="*/ T184 w 450"/>
                            <a:gd name="T186" fmla="+- 0 1133 878"/>
                            <a:gd name="T187" fmla="*/ 1133 h 255"/>
                            <a:gd name="T188" fmla="+- 0 2033 1922"/>
                            <a:gd name="T189" fmla="*/ T188 w 450"/>
                            <a:gd name="T190" fmla="+- 0 1132 878"/>
                            <a:gd name="T191" fmla="*/ 1132 h 255"/>
                            <a:gd name="T192" fmla="+- 0 2025 1922"/>
                            <a:gd name="T193" fmla="*/ T192 w 450"/>
                            <a:gd name="T194" fmla="+- 0 1130 878"/>
                            <a:gd name="T195" fmla="*/ 1130 h 255"/>
                            <a:gd name="T196" fmla="+- 0 2017 1922"/>
                            <a:gd name="T197" fmla="*/ T196 w 450"/>
                            <a:gd name="T198" fmla="+- 0 1129 878"/>
                            <a:gd name="T199" fmla="*/ 1129 h 255"/>
                            <a:gd name="T200" fmla="+- 0 2009 1922"/>
                            <a:gd name="T201" fmla="*/ T200 w 450"/>
                            <a:gd name="T202" fmla="+- 0 1126 878"/>
                            <a:gd name="T203" fmla="*/ 1126 h 255"/>
                            <a:gd name="T204" fmla="+- 0 2001 1922"/>
                            <a:gd name="T205" fmla="*/ T204 w 450"/>
                            <a:gd name="T206" fmla="+- 0 1123 878"/>
                            <a:gd name="T207" fmla="*/ 1123 h 255"/>
                            <a:gd name="T208" fmla="+- 0 1993 1922"/>
                            <a:gd name="T209" fmla="*/ T208 w 450"/>
                            <a:gd name="T210" fmla="+- 0 1120 878"/>
                            <a:gd name="T211" fmla="*/ 1120 h 255"/>
                            <a:gd name="T212" fmla="+- 0 1986 1922"/>
                            <a:gd name="T213" fmla="*/ T212 w 450"/>
                            <a:gd name="T214" fmla="+- 0 1116 878"/>
                            <a:gd name="T215" fmla="*/ 1116 h 255"/>
                            <a:gd name="T216" fmla="+- 0 1979 1922"/>
                            <a:gd name="T217" fmla="*/ T216 w 450"/>
                            <a:gd name="T218" fmla="+- 0 1111 878"/>
                            <a:gd name="T219" fmla="*/ 1111 h 255"/>
                            <a:gd name="T220" fmla="+- 0 1972 1922"/>
                            <a:gd name="T221" fmla="*/ T220 w 450"/>
                            <a:gd name="T222" fmla="+- 0 1106 878"/>
                            <a:gd name="T223" fmla="*/ 1106 h 255"/>
                            <a:gd name="T224" fmla="+- 0 1944 1922"/>
                            <a:gd name="T225" fmla="*/ T224 w 450"/>
                            <a:gd name="T226" fmla="+- 0 1076 878"/>
                            <a:gd name="T227" fmla="*/ 1076 h 255"/>
                            <a:gd name="T228" fmla="+- 0 1939 1922"/>
                            <a:gd name="T229" fmla="*/ T228 w 450"/>
                            <a:gd name="T230" fmla="+- 0 1069 878"/>
                            <a:gd name="T231" fmla="*/ 1069 h 255"/>
                            <a:gd name="T232" fmla="+- 0 1925 1922"/>
                            <a:gd name="T233" fmla="*/ T232 w 450"/>
                            <a:gd name="T234" fmla="+- 0 1030 878"/>
                            <a:gd name="T235" fmla="*/ 1030 h 255"/>
                            <a:gd name="T236" fmla="+- 0 1923 1922"/>
                            <a:gd name="T237" fmla="*/ T236 w 450"/>
                            <a:gd name="T238" fmla="+- 0 1022 878"/>
                            <a:gd name="T239" fmla="*/ 1022 h 255"/>
                            <a:gd name="T240" fmla="+- 0 1922 1922"/>
                            <a:gd name="T241" fmla="*/ T240 w 450"/>
                            <a:gd name="T242" fmla="+- 0 1014 878"/>
                            <a:gd name="T243" fmla="*/ 1014 h 255"/>
                            <a:gd name="T244" fmla="+- 0 1922 1922"/>
                            <a:gd name="T245" fmla="*/ T244 w 450"/>
                            <a:gd name="T246" fmla="+- 0 1005 878"/>
                            <a:gd name="T247"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6"/>
                              </a:lnTo>
                              <a:lnTo>
                                <a:pt x="450" y="144"/>
                              </a:lnTo>
                              <a:lnTo>
                                <a:pt x="448" y="152"/>
                              </a:lnTo>
                              <a:lnTo>
                                <a:pt x="446" y="160"/>
                              </a:lnTo>
                              <a:lnTo>
                                <a:pt x="429" y="198"/>
                              </a:lnTo>
                              <a:lnTo>
                                <a:pt x="424" y="205"/>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A420D7C" id="Forma libre: forma 325" o:spid="_x0000_s1026" style="position:absolute;margin-left:96.1pt;margin-top:43.9pt;width:22.5pt;height:12.75pt;z-index:2517248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" path="m,127l10,78r3,-7l17,63r5,-7l27,49r5,-6l38,37r6,-6l79,9,87,6,95,4r8,-2l111,r9,l128,,323,r8,l340,r61,26l413,37r6,6l424,49r5,7l434,63r4,8l441,78r3,8l446,94r2,8l450,110r,9l450,127r,9l450,144r-2,8l446,160r-17,38l424,205r-30,28l387,238r-7,4l372,245r-8,3l323,255r-195,l120,255r-9,-1l103,252r-8,-1l87,248r-8,-3l71,242r-7,-4l57,233r-7,-5l22,198r-5,-7l3,152,1,144,,136r,-9xe" filled="f" strokecolor="#99a0a6">
                <v:path arrowok="t" o:connecttype="custom" o:connectlocs="0,638175;6350,607060;8255,602615;10795,597535;13970,593090;17145,588645;20320,584835;24130,581025;27940,577215;50165,563245;55245,561340;60325,560070;65405,558800;70485,557530;76200,557530;81280,557530;205105,557530;210185,557530;215900,557530;254635,574040;262255,581025;266065,584835;269240,588645;272415,593090;275590,597535;278130,602615;280035,607060;281940,612140;283210,617220;284480,622300;285750,627380;285750,633095;285750,638175;285750,643890;285750,648970;284480,654050;283210,659130;272415,683260;269240,687705;250190,705485;245745,708660;241300,711200;236220,713105;231140,715010;205105,719455;81280,719455;76200,719455;70485,718820;65405,717550;60325,716915;55245,715010;50165,713105;45085,711200;40640,708660;36195,705485;31750,702310;13970,683260;10795,678815;1905,654050;635,648970;0,643890;0,638175" o:connectangles="0,0,0,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25913" behindDoc="0" locked="0" layoutInCell="1" allowOverlap="1" wp14:anchorId="12C483D8" wp14:editId="7286AFDD">
                <wp:simplePos x="0" y="0"/>
                <wp:positionH relativeFrom="page">
                  <wp:posOffset>1220470</wp:posOffset>
                </wp:positionH>
                <wp:positionV relativeFrom="paragraph">
                  <wp:posOffset>843280</wp:posOffset>
                </wp:positionV>
                <wp:extent cx="285750" cy="161925"/>
                <wp:effectExtent l="10795" t="5715" r="8255" b="13335"/>
                <wp:wrapNone/>
                <wp:docPr id="324" name="Forma libre: forma 3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455 1328"/>
                            <a:gd name="T3" fmla="*/ 1455 h 255"/>
                            <a:gd name="T4" fmla="+- 0 1932 1922"/>
                            <a:gd name="T5" fmla="*/ T4 w 450"/>
                            <a:gd name="T6" fmla="+- 0 1406 1328"/>
                            <a:gd name="T7" fmla="*/ 1406 h 255"/>
                            <a:gd name="T8" fmla="+- 0 1935 1922"/>
                            <a:gd name="T9" fmla="*/ T8 w 450"/>
                            <a:gd name="T10" fmla="+- 0 1399 1328"/>
                            <a:gd name="T11" fmla="*/ 1399 h 255"/>
                            <a:gd name="T12" fmla="+- 0 1960 1922"/>
                            <a:gd name="T13" fmla="*/ T12 w 450"/>
                            <a:gd name="T14" fmla="+- 0 1365 1328"/>
                            <a:gd name="T15" fmla="*/ 1365 h 255"/>
                            <a:gd name="T16" fmla="+- 0 1966 1922"/>
                            <a:gd name="T17" fmla="*/ T16 w 450"/>
                            <a:gd name="T18" fmla="+- 0 1359 1328"/>
                            <a:gd name="T19" fmla="*/ 1359 h 255"/>
                            <a:gd name="T20" fmla="+- 0 2001 1922"/>
                            <a:gd name="T21" fmla="*/ T20 w 450"/>
                            <a:gd name="T22" fmla="+- 0 1337 1328"/>
                            <a:gd name="T23" fmla="*/ 1337 h 255"/>
                            <a:gd name="T24" fmla="+- 0 2009 1922"/>
                            <a:gd name="T25" fmla="*/ T24 w 450"/>
                            <a:gd name="T26" fmla="+- 0 1334 1328"/>
                            <a:gd name="T27" fmla="*/ 1334 h 255"/>
                            <a:gd name="T28" fmla="+- 0 2017 1922"/>
                            <a:gd name="T29" fmla="*/ T28 w 450"/>
                            <a:gd name="T30" fmla="+- 0 1332 1328"/>
                            <a:gd name="T31" fmla="*/ 1332 h 255"/>
                            <a:gd name="T32" fmla="+- 0 2025 1922"/>
                            <a:gd name="T33" fmla="*/ T32 w 450"/>
                            <a:gd name="T34" fmla="+- 0 1330 1328"/>
                            <a:gd name="T35" fmla="*/ 1330 h 255"/>
                            <a:gd name="T36" fmla="+- 0 2033 1922"/>
                            <a:gd name="T37" fmla="*/ T36 w 450"/>
                            <a:gd name="T38" fmla="+- 0 1328 1328"/>
                            <a:gd name="T39" fmla="*/ 1328 h 255"/>
                            <a:gd name="T40" fmla="+- 0 2042 1922"/>
                            <a:gd name="T41" fmla="*/ T40 w 450"/>
                            <a:gd name="T42" fmla="+- 0 1328 1328"/>
                            <a:gd name="T43" fmla="*/ 1328 h 255"/>
                            <a:gd name="T44" fmla="+- 0 2050 1922"/>
                            <a:gd name="T45" fmla="*/ T44 w 450"/>
                            <a:gd name="T46" fmla="+- 0 1328 1328"/>
                            <a:gd name="T47" fmla="*/ 1328 h 255"/>
                            <a:gd name="T48" fmla="+- 0 2245 1922"/>
                            <a:gd name="T49" fmla="*/ T48 w 450"/>
                            <a:gd name="T50" fmla="+- 0 1328 1328"/>
                            <a:gd name="T51" fmla="*/ 1328 h 255"/>
                            <a:gd name="T52" fmla="+- 0 2294 1922"/>
                            <a:gd name="T53" fmla="*/ T52 w 450"/>
                            <a:gd name="T54" fmla="+- 0 1337 1328"/>
                            <a:gd name="T55" fmla="*/ 1337 h 255"/>
                            <a:gd name="T56" fmla="+- 0 2302 1922"/>
                            <a:gd name="T57" fmla="*/ T56 w 450"/>
                            <a:gd name="T58" fmla="+- 0 1341 1328"/>
                            <a:gd name="T59" fmla="*/ 1341 h 255"/>
                            <a:gd name="T60" fmla="+- 0 2335 1922"/>
                            <a:gd name="T61" fmla="*/ T60 w 450"/>
                            <a:gd name="T62" fmla="+- 0 1365 1328"/>
                            <a:gd name="T63" fmla="*/ 1365 h 255"/>
                            <a:gd name="T64" fmla="+- 0 2341 1922"/>
                            <a:gd name="T65" fmla="*/ T64 w 450"/>
                            <a:gd name="T66" fmla="+- 0 1371 1328"/>
                            <a:gd name="T67" fmla="*/ 1371 h 255"/>
                            <a:gd name="T68" fmla="+- 0 2346 1922"/>
                            <a:gd name="T69" fmla="*/ T68 w 450"/>
                            <a:gd name="T70" fmla="+- 0 1377 1328"/>
                            <a:gd name="T71" fmla="*/ 1377 h 255"/>
                            <a:gd name="T72" fmla="+- 0 2351 1922"/>
                            <a:gd name="T73" fmla="*/ T72 w 450"/>
                            <a:gd name="T74" fmla="+- 0 1384 1328"/>
                            <a:gd name="T75" fmla="*/ 1384 h 255"/>
                            <a:gd name="T76" fmla="+- 0 2356 1922"/>
                            <a:gd name="T77" fmla="*/ T76 w 450"/>
                            <a:gd name="T78" fmla="+- 0 1391 1328"/>
                            <a:gd name="T79" fmla="*/ 1391 h 255"/>
                            <a:gd name="T80" fmla="+- 0 2360 1922"/>
                            <a:gd name="T81" fmla="*/ T80 w 450"/>
                            <a:gd name="T82" fmla="+- 0 1399 1328"/>
                            <a:gd name="T83" fmla="*/ 1399 h 255"/>
                            <a:gd name="T84" fmla="+- 0 2363 1922"/>
                            <a:gd name="T85" fmla="*/ T84 w 450"/>
                            <a:gd name="T86" fmla="+- 0 1406 1328"/>
                            <a:gd name="T87" fmla="*/ 1406 h 255"/>
                            <a:gd name="T88" fmla="+- 0 2366 1922"/>
                            <a:gd name="T89" fmla="*/ T88 w 450"/>
                            <a:gd name="T90" fmla="+- 0 1414 1328"/>
                            <a:gd name="T91" fmla="*/ 1414 h 255"/>
                            <a:gd name="T92" fmla="+- 0 2368 1922"/>
                            <a:gd name="T93" fmla="*/ T92 w 450"/>
                            <a:gd name="T94" fmla="+- 0 1422 1328"/>
                            <a:gd name="T95" fmla="*/ 1422 h 255"/>
                            <a:gd name="T96" fmla="+- 0 2370 1922"/>
                            <a:gd name="T97" fmla="*/ T96 w 450"/>
                            <a:gd name="T98" fmla="+- 0 1430 1328"/>
                            <a:gd name="T99" fmla="*/ 1430 h 255"/>
                            <a:gd name="T100" fmla="+- 0 2372 1922"/>
                            <a:gd name="T101" fmla="*/ T100 w 450"/>
                            <a:gd name="T102" fmla="+- 0 1438 1328"/>
                            <a:gd name="T103" fmla="*/ 1438 h 255"/>
                            <a:gd name="T104" fmla="+- 0 2372 1922"/>
                            <a:gd name="T105" fmla="*/ T104 w 450"/>
                            <a:gd name="T106" fmla="+- 0 1447 1328"/>
                            <a:gd name="T107" fmla="*/ 1447 h 255"/>
                            <a:gd name="T108" fmla="+- 0 2372 1922"/>
                            <a:gd name="T109" fmla="*/ T108 w 450"/>
                            <a:gd name="T110" fmla="+- 0 1455 1328"/>
                            <a:gd name="T111" fmla="*/ 1455 h 255"/>
                            <a:gd name="T112" fmla="+- 0 2372 1922"/>
                            <a:gd name="T113" fmla="*/ T112 w 450"/>
                            <a:gd name="T114" fmla="+- 0 1464 1328"/>
                            <a:gd name="T115" fmla="*/ 1464 h 255"/>
                            <a:gd name="T116" fmla="+- 0 2372 1922"/>
                            <a:gd name="T117" fmla="*/ T116 w 450"/>
                            <a:gd name="T118" fmla="+- 0 1472 1328"/>
                            <a:gd name="T119" fmla="*/ 1472 h 255"/>
                            <a:gd name="T120" fmla="+- 0 2370 1922"/>
                            <a:gd name="T121" fmla="*/ T120 w 450"/>
                            <a:gd name="T122" fmla="+- 0 1480 1328"/>
                            <a:gd name="T123" fmla="*/ 1480 h 255"/>
                            <a:gd name="T124" fmla="+- 0 2368 1922"/>
                            <a:gd name="T125" fmla="*/ T124 w 450"/>
                            <a:gd name="T126" fmla="+- 0 1488 1328"/>
                            <a:gd name="T127" fmla="*/ 1488 h 255"/>
                            <a:gd name="T128" fmla="+- 0 2366 1922"/>
                            <a:gd name="T129" fmla="*/ T128 w 450"/>
                            <a:gd name="T130" fmla="+- 0 1496 1328"/>
                            <a:gd name="T131" fmla="*/ 1496 h 255"/>
                            <a:gd name="T132" fmla="+- 0 2363 1922"/>
                            <a:gd name="T133" fmla="*/ T132 w 450"/>
                            <a:gd name="T134" fmla="+- 0 1504 1328"/>
                            <a:gd name="T135" fmla="*/ 1504 h 255"/>
                            <a:gd name="T136" fmla="+- 0 2360 1922"/>
                            <a:gd name="T137" fmla="*/ T136 w 450"/>
                            <a:gd name="T138" fmla="+- 0 1512 1328"/>
                            <a:gd name="T139" fmla="*/ 1512 h 255"/>
                            <a:gd name="T140" fmla="+- 0 2316 1922"/>
                            <a:gd name="T141" fmla="*/ T140 w 450"/>
                            <a:gd name="T142" fmla="+- 0 1561 1328"/>
                            <a:gd name="T143" fmla="*/ 1561 h 255"/>
                            <a:gd name="T144" fmla="+- 0 2309 1922"/>
                            <a:gd name="T145" fmla="*/ T144 w 450"/>
                            <a:gd name="T146" fmla="+- 0 1566 1328"/>
                            <a:gd name="T147" fmla="*/ 1566 h 255"/>
                            <a:gd name="T148" fmla="+- 0 2302 1922"/>
                            <a:gd name="T149" fmla="*/ T148 w 450"/>
                            <a:gd name="T150" fmla="+- 0 1570 1328"/>
                            <a:gd name="T151" fmla="*/ 1570 h 255"/>
                            <a:gd name="T152" fmla="+- 0 2294 1922"/>
                            <a:gd name="T153" fmla="*/ T152 w 450"/>
                            <a:gd name="T154" fmla="+- 0 1573 1328"/>
                            <a:gd name="T155" fmla="*/ 1573 h 255"/>
                            <a:gd name="T156" fmla="+- 0 2286 1922"/>
                            <a:gd name="T157" fmla="*/ T156 w 450"/>
                            <a:gd name="T158" fmla="+- 0 1576 1328"/>
                            <a:gd name="T159" fmla="*/ 1576 h 255"/>
                            <a:gd name="T160" fmla="+- 0 2245 1922"/>
                            <a:gd name="T161" fmla="*/ T160 w 450"/>
                            <a:gd name="T162" fmla="+- 0 1583 1328"/>
                            <a:gd name="T163" fmla="*/ 1583 h 255"/>
                            <a:gd name="T164" fmla="+- 0 2050 1922"/>
                            <a:gd name="T165" fmla="*/ T164 w 450"/>
                            <a:gd name="T166" fmla="+- 0 1583 1328"/>
                            <a:gd name="T167" fmla="*/ 1583 h 255"/>
                            <a:gd name="T168" fmla="+- 0 2042 1922"/>
                            <a:gd name="T169" fmla="*/ T168 w 450"/>
                            <a:gd name="T170" fmla="+- 0 1583 1328"/>
                            <a:gd name="T171" fmla="*/ 1583 h 255"/>
                            <a:gd name="T172" fmla="+- 0 2033 1922"/>
                            <a:gd name="T173" fmla="*/ T172 w 450"/>
                            <a:gd name="T174" fmla="+- 0 1582 1328"/>
                            <a:gd name="T175" fmla="*/ 1582 h 255"/>
                            <a:gd name="T176" fmla="+- 0 2025 1922"/>
                            <a:gd name="T177" fmla="*/ T176 w 450"/>
                            <a:gd name="T178" fmla="+- 0 1580 1328"/>
                            <a:gd name="T179" fmla="*/ 1580 h 255"/>
                            <a:gd name="T180" fmla="+- 0 2017 1922"/>
                            <a:gd name="T181" fmla="*/ T180 w 450"/>
                            <a:gd name="T182" fmla="+- 0 1579 1328"/>
                            <a:gd name="T183" fmla="*/ 1579 h 255"/>
                            <a:gd name="T184" fmla="+- 0 2009 1922"/>
                            <a:gd name="T185" fmla="*/ T184 w 450"/>
                            <a:gd name="T186" fmla="+- 0 1576 1328"/>
                            <a:gd name="T187" fmla="*/ 1576 h 255"/>
                            <a:gd name="T188" fmla="+- 0 2001 1922"/>
                            <a:gd name="T189" fmla="*/ T188 w 450"/>
                            <a:gd name="T190" fmla="+- 0 1573 1328"/>
                            <a:gd name="T191" fmla="*/ 1573 h 255"/>
                            <a:gd name="T192" fmla="+- 0 1993 1922"/>
                            <a:gd name="T193" fmla="*/ T192 w 450"/>
                            <a:gd name="T194" fmla="+- 0 1570 1328"/>
                            <a:gd name="T195" fmla="*/ 1570 h 255"/>
                            <a:gd name="T196" fmla="+- 0 1986 1922"/>
                            <a:gd name="T197" fmla="*/ T196 w 450"/>
                            <a:gd name="T198" fmla="+- 0 1566 1328"/>
                            <a:gd name="T199" fmla="*/ 1566 h 255"/>
                            <a:gd name="T200" fmla="+- 0 1979 1922"/>
                            <a:gd name="T201" fmla="*/ T200 w 450"/>
                            <a:gd name="T202" fmla="+- 0 1561 1328"/>
                            <a:gd name="T203" fmla="*/ 1561 h 255"/>
                            <a:gd name="T204" fmla="+- 0 1972 1922"/>
                            <a:gd name="T205" fmla="*/ T204 w 450"/>
                            <a:gd name="T206" fmla="+- 0 1556 1328"/>
                            <a:gd name="T207" fmla="*/ 1556 h 255"/>
                            <a:gd name="T208" fmla="+- 0 1932 1922"/>
                            <a:gd name="T209" fmla="*/ T208 w 450"/>
                            <a:gd name="T210" fmla="+- 0 1504 1328"/>
                            <a:gd name="T211" fmla="*/ 1504 h 255"/>
                            <a:gd name="T212" fmla="+- 0 1929 1922"/>
                            <a:gd name="T213" fmla="*/ T212 w 450"/>
                            <a:gd name="T214" fmla="+- 0 1496 1328"/>
                            <a:gd name="T215" fmla="*/ 1496 h 255"/>
                            <a:gd name="T216" fmla="+- 0 1927 1922"/>
                            <a:gd name="T217" fmla="*/ T216 w 450"/>
                            <a:gd name="T218" fmla="+- 0 1488 1328"/>
                            <a:gd name="T219" fmla="*/ 1488 h 255"/>
                            <a:gd name="T220" fmla="+- 0 1925 1922"/>
                            <a:gd name="T221" fmla="*/ T220 w 450"/>
                            <a:gd name="T222" fmla="+- 0 1480 1328"/>
                            <a:gd name="T223" fmla="*/ 1480 h 255"/>
                            <a:gd name="T224" fmla="+- 0 1923 1922"/>
                            <a:gd name="T225" fmla="*/ T224 w 450"/>
                            <a:gd name="T226" fmla="+- 0 1472 1328"/>
                            <a:gd name="T227" fmla="*/ 1472 h 255"/>
                            <a:gd name="T228" fmla="+- 0 1922 1922"/>
                            <a:gd name="T229" fmla="*/ T228 w 450"/>
                            <a:gd name="T230" fmla="+- 0 1464 1328"/>
                            <a:gd name="T231" fmla="*/ 1464 h 255"/>
                            <a:gd name="T232" fmla="+- 0 1922 1922"/>
                            <a:gd name="T233" fmla="*/ T232 w 450"/>
                            <a:gd name="T234" fmla="+- 0 1455 1328"/>
                            <a:gd name="T235" fmla="*/ 14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50" h="255">
                              <a:moveTo>
                                <a:pt x="0" y="127"/>
                              </a:move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6"/>
                              </a:lnTo>
                              <a:lnTo>
                                <a:pt x="450" y="144"/>
                              </a:lnTo>
                              <a:lnTo>
                                <a:pt x="448" y="152"/>
                              </a:lnTo>
                              <a:lnTo>
                                <a:pt x="446" y="160"/>
                              </a:lnTo>
                              <a:lnTo>
                                <a:pt x="444" y="168"/>
                              </a:lnTo>
                              <a:lnTo>
                                <a:pt x="441" y="176"/>
                              </a:lnTo>
                              <a:lnTo>
                                <a:pt x="438" y="184"/>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3EA77EC" id="Forma libre: forma 324" o:spid="_x0000_s1026" style="position:absolute;margin-left:96.1pt;margin-top:66.4pt;width:22.5pt;height:12.75pt;z-index:25172591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" path="m,127l10,78r3,-7l38,37r6,-6l79,9,87,6,95,4r8,-2l111,r9,l128,,323,r49,9l380,13r33,24l419,43r5,6l429,56r5,7l438,71r3,7l444,86r2,8l448,102r2,8l450,119r,8l450,136r,8l448,152r-2,8l444,168r-3,8l438,184r-44,49l387,238r-7,4l372,245r-8,3l323,255r-195,l120,255r-9,-1l103,252r-8,-1l87,248r-8,-3l71,242r-7,-4l57,233r-7,-5l10,176,7,168,5,160,3,152,1,144,,136r,-9xe" filled="f" strokecolor="#99a0a6">
                <v:path arrowok="t" o:connecttype="custom" o:connectlocs="0,923925;6350,892810;8255,888365;24130,866775;27940,862965;50165,848995;55245,847090;60325,845820;65405,844550;70485,843280;76200,843280;81280,843280;205105,843280;236220,848995;241300,851535;262255,866775;266065,870585;269240,874395;272415,878840;275590,883285;278130,888365;280035,892810;281940,897890;283210,902970;284480,908050;285750,913130;285750,918845;285750,923925;285750,929640;285750,934720;284480,939800;283210,944880;281940,949960;280035,955040;278130,960120;250190,991235;245745,994410;241300,996950;236220,998855;231140,1000760;205105,1005205;81280,1005205;76200,1005205;70485,1004570;65405,1003300;60325,1002665;55245,1000760;50165,998855;45085,996950;40640,994410;36195,991235;31750,988060;6350,955040;4445,949960;3175,944880;1905,939800;635,934720;0,929640;0,923925" o:connectangles="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26937" behindDoc="0" locked="0" layoutInCell="1" allowOverlap="1" wp14:anchorId="1802B636" wp14:editId="692AA8DE">
                <wp:simplePos x="0" y="0"/>
                <wp:positionH relativeFrom="page">
                  <wp:posOffset>1220470</wp:posOffset>
                </wp:positionH>
                <wp:positionV relativeFrom="paragraph">
                  <wp:posOffset>1129030</wp:posOffset>
                </wp:positionV>
                <wp:extent cx="285750" cy="161925"/>
                <wp:effectExtent l="10795" t="5715" r="8255" b="13335"/>
                <wp:wrapNone/>
                <wp:docPr id="323" name="Forma libre: forma 3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905 1778"/>
                            <a:gd name="T3" fmla="*/ 1905 h 255"/>
                            <a:gd name="T4" fmla="+- 0 1932 1922"/>
                            <a:gd name="T5" fmla="*/ T4 w 450"/>
                            <a:gd name="T6" fmla="+- 0 1856 1778"/>
                            <a:gd name="T7" fmla="*/ 1856 h 255"/>
                            <a:gd name="T8" fmla="+- 0 1935 1922"/>
                            <a:gd name="T9" fmla="*/ T8 w 450"/>
                            <a:gd name="T10" fmla="+- 0 1849 1778"/>
                            <a:gd name="T11" fmla="*/ 1849 h 255"/>
                            <a:gd name="T12" fmla="+- 0 1939 1922"/>
                            <a:gd name="T13" fmla="*/ T12 w 450"/>
                            <a:gd name="T14" fmla="+- 0 1841 1778"/>
                            <a:gd name="T15" fmla="*/ 1841 h 255"/>
                            <a:gd name="T16" fmla="+- 0 1944 1922"/>
                            <a:gd name="T17" fmla="*/ T16 w 450"/>
                            <a:gd name="T18" fmla="+- 0 1834 1778"/>
                            <a:gd name="T19" fmla="*/ 1834 h 255"/>
                            <a:gd name="T20" fmla="+- 0 1949 1922"/>
                            <a:gd name="T21" fmla="*/ T20 w 450"/>
                            <a:gd name="T22" fmla="+- 0 1827 1778"/>
                            <a:gd name="T23" fmla="*/ 1827 h 255"/>
                            <a:gd name="T24" fmla="+- 0 1954 1922"/>
                            <a:gd name="T25" fmla="*/ T24 w 450"/>
                            <a:gd name="T26" fmla="+- 0 1821 1778"/>
                            <a:gd name="T27" fmla="*/ 1821 h 255"/>
                            <a:gd name="T28" fmla="+- 0 1960 1922"/>
                            <a:gd name="T29" fmla="*/ T28 w 450"/>
                            <a:gd name="T30" fmla="+- 0 1815 1778"/>
                            <a:gd name="T31" fmla="*/ 1815 h 255"/>
                            <a:gd name="T32" fmla="+- 0 1966 1922"/>
                            <a:gd name="T33" fmla="*/ T32 w 450"/>
                            <a:gd name="T34" fmla="+- 0 1809 1778"/>
                            <a:gd name="T35" fmla="*/ 1809 h 255"/>
                            <a:gd name="T36" fmla="+- 0 2001 1922"/>
                            <a:gd name="T37" fmla="*/ T36 w 450"/>
                            <a:gd name="T38" fmla="+- 0 1787 1778"/>
                            <a:gd name="T39" fmla="*/ 1787 h 255"/>
                            <a:gd name="T40" fmla="+- 0 2009 1922"/>
                            <a:gd name="T41" fmla="*/ T40 w 450"/>
                            <a:gd name="T42" fmla="+- 0 1784 1778"/>
                            <a:gd name="T43" fmla="*/ 1784 h 255"/>
                            <a:gd name="T44" fmla="+- 0 2017 1922"/>
                            <a:gd name="T45" fmla="*/ T44 w 450"/>
                            <a:gd name="T46" fmla="+- 0 1782 1778"/>
                            <a:gd name="T47" fmla="*/ 1782 h 255"/>
                            <a:gd name="T48" fmla="+- 0 2025 1922"/>
                            <a:gd name="T49" fmla="*/ T48 w 450"/>
                            <a:gd name="T50" fmla="+- 0 1780 1778"/>
                            <a:gd name="T51" fmla="*/ 1780 h 255"/>
                            <a:gd name="T52" fmla="+- 0 2033 1922"/>
                            <a:gd name="T53" fmla="*/ T52 w 450"/>
                            <a:gd name="T54" fmla="+- 0 1778 1778"/>
                            <a:gd name="T55" fmla="*/ 1778 h 255"/>
                            <a:gd name="T56" fmla="+- 0 2042 1922"/>
                            <a:gd name="T57" fmla="*/ T56 w 450"/>
                            <a:gd name="T58" fmla="+- 0 1778 1778"/>
                            <a:gd name="T59" fmla="*/ 1778 h 255"/>
                            <a:gd name="T60" fmla="+- 0 2050 1922"/>
                            <a:gd name="T61" fmla="*/ T60 w 450"/>
                            <a:gd name="T62" fmla="+- 0 1778 1778"/>
                            <a:gd name="T63" fmla="*/ 1778 h 255"/>
                            <a:gd name="T64" fmla="+- 0 2245 1922"/>
                            <a:gd name="T65" fmla="*/ T64 w 450"/>
                            <a:gd name="T66" fmla="+- 0 1778 1778"/>
                            <a:gd name="T67" fmla="*/ 1778 h 255"/>
                            <a:gd name="T68" fmla="+- 0 2253 1922"/>
                            <a:gd name="T69" fmla="*/ T68 w 450"/>
                            <a:gd name="T70" fmla="+- 0 1778 1778"/>
                            <a:gd name="T71" fmla="*/ 1778 h 255"/>
                            <a:gd name="T72" fmla="+- 0 2262 1922"/>
                            <a:gd name="T73" fmla="*/ T72 w 450"/>
                            <a:gd name="T74" fmla="+- 0 1778 1778"/>
                            <a:gd name="T75" fmla="*/ 1778 h 255"/>
                            <a:gd name="T76" fmla="+- 0 2323 1922"/>
                            <a:gd name="T77" fmla="*/ T76 w 450"/>
                            <a:gd name="T78" fmla="+- 0 1804 1778"/>
                            <a:gd name="T79" fmla="*/ 1804 h 255"/>
                            <a:gd name="T80" fmla="+- 0 2335 1922"/>
                            <a:gd name="T81" fmla="*/ T80 w 450"/>
                            <a:gd name="T82" fmla="+- 0 1815 1778"/>
                            <a:gd name="T83" fmla="*/ 1815 h 255"/>
                            <a:gd name="T84" fmla="+- 0 2341 1922"/>
                            <a:gd name="T85" fmla="*/ T84 w 450"/>
                            <a:gd name="T86" fmla="+- 0 1821 1778"/>
                            <a:gd name="T87" fmla="*/ 1821 h 255"/>
                            <a:gd name="T88" fmla="+- 0 2346 1922"/>
                            <a:gd name="T89" fmla="*/ T88 w 450"/>
                            <a:gd name="T90" fmla="+- 0 1827 1778"/>
                            <a:gd name="T91" fmla="*/ 1827 h 255"/>
                            <a:gd name="T92" fmla="+- 0 2351 1922"/>
                            <a:gd name="T93" fmla="*/ T92 w 450"/>
                            <a:gd name="T94" fmla="+- 0 1834 1778"/>
                            <a:gd name="T95" fmla="*/ 1834 h 255"/>
                            <a:gd name="T96" fmla="+- 0 2356 1922"/>
                            <a:gd name="T97" fmla="*/ T96 w 450"/>
                            <a:gd name="T98" fmla="+- 0 1841 1778"/>
                            <a:gd name="T99" fmla="*/ 1841 h 255"/>
                            <a:gd name="T100" fmla="+- 0 2360 1922"/>
                            <a:gd name="T101" fmla="*/ T100 w 450"/>
                            <a:gd name="T102" fmla="+- 0 1849 1778"/>
                            <a:gd name="T103" fmla="*/ 1849 h 255"/>
                            <a:gd name="T104" fmla="+- 0 2363 1922"/>
                            <a:gd name="T105" fmla="*/ T104 w 450"/>
                            <a:gd name="T106" fmla="+- 0 1856 1778"/>
                            <a:gd name="T107" fmla="*/ 1856 h 255"/>
                            <a:gd name="T108" fmla="+- 0 2366 1922"/>
                            <a:gd name="T109" fmla="*/ T108 w 450"/>
                            <a:gd name="T110" fmla="+- 0 1864 1778"/>
                            <a:gd name="T111" fmla="*/ 1864 h 255"/>
                            <a:gd name="T112" fmla="+- 0 2372 1922"/>
                            <a:gd name="T113" fmla="*/ T112 w 450"/>
                            <a:gd name="T114" fmla="+- 0 1905 1778"/>
                            <a:gd name="T115" fmla="*/ 1905 h 255"/>
                            <a:gd name="T116" fmla="+- 0 2372 1922"/>
                            <a:gd name="T117" fmla="*/ T116 w 450"/>
                            <a:gd name="T118" fmla="+- 0 1914 1778"/>
                            <a:gd name="T119" fmla="*/ 1914 h 255"/>
                            <a:gd name="T120" fmla="+- 0 2372 1922"/>
                            <a:gd name="T121" fmla="*/ T120 w 450"/>
                            <a:gd name="T122" fmla="+- 0 1922 1778"/>
                            <a:gd name="T123" fmla="*/ 1922 h 255"/>
                            <a:gd name="T124" fmla="+- 0 2370 1922"/>
                            <a:gd name="T125" fmla="*/ T124 w 450"/>
                            <a:gd name="T126" fmla="+- 0 1930 1778"/>
                            <a:gd name="T127" fmla="*/ 1930 h 255"/>
                            <a:gd name="T128" fmla="+- 0 2368 1922"/>
                            <a:gd name="T129" fmla="*/ T128 w 450"/>
                            <a:gd name="T130" fmla="+- 0 1938 1778"/>
                            <a:gd name="T131" fmla="*/ 1938 h 255"/>
                            <a:gd name="T132" fmla="+- 0 2335 1922"/>
                            <a:gd name="T133" fmla="*/ T132 w 450"/>
                            <a:gd name="T134" fmla="+- 0 1995 1778"/>
                            <a:gd name="T135" fmla="*/ 1995 h 255"/>
                            <a:gd name="T136" fmla="+- 0 2316 1922"/>
                            <a:gd name="T137" fmla="*/ T136 w 450"/>
                            <a:gd name="T138" fmla="+- 0 2011 1778"/>
                            <a:gd name="T139" fmla="*/ 2011 h 255"/>
                            <a:gd name="T140" fmla="+- 0 2309 1922"/>
                            <a:gd name="T141" fmla="*/ T140 w 450"/>
                            <a:gd name="T142" fmla="+- 0 2016 1778"/>
                            <a:gd name="T143" fmla="*/ 2016 h 255"/>
                            <a:gd name="T144" fmla="+- 0 2270 1922"/>
                            <a:gd name="T145" fmla="*/ T144 w 450"/>
                            <a:gd name="T146" fmla="+- 0 2030 1778"/>
                            <a:gd name="T147" fmla="*/ 2030 h 255"/>
                            <a:gd name="T148" fmla="+- 0 2262 1922"/>
                            <a:gd name="T149" fmla="*/ T148 w 450"/>
                            <a:gd name="T150" fmla="+- 0 2032 1778"/>
                            <a:gd name="T151" fmla="*/ 2032 h 255"/>
                            <a:gd name="T152" fmla="+- 0 2253 1922"/>
                            <a:gd name="T153" fmla="*/ T152 w 450"/>
                            <a:gd name="T154" fmla="+- 0 2033 1778"/>
                            <a:gd name="T155" fmla="*/ 2033 h 255"/>
                            <a:gd name="T156" fmla="+- 0 2245 1922"/>
                            <a:gd name="T157" fmla="*/ T156 w 450"/>
                            <a:gd name="T158" fmla="+- 0 2033 1778"/>
                            <a:gd name="T159" fmla="*/ 2033 h 255"/>
                            <a:gd name="T160" fmla="+- 0 2050 1922"/>
                            <a:gd name="T161" fmla="*/ T160 w 450"/>
                            <a:gd name="T162" fmla="+- 0 2033 1778"/>
                            <a:gd name="T163" fmla="*/ 2033 h 255"/>
                            <a:gd name="T164" fmla="+- 0 2042 1922"/>
                            <a:gd name="T165" fmla="*/ T164 w 450"/>
                            <a:gd name="T166" fmla="+- 0 2033 1778"/>
                            <a:gd name="T167" fmla="*/ 2033 h 255"/>
                            <a:gd name="T168" fmla="+- 0 2033 1922"/>
                            <a:gd name="T169" fmla="*/ T168 w 450"/>
                            <a:gd name="T170" fmla="+- 0 2032 1778"/>
                            <a:gd name="T171" fmla="*/ 2032 h 255"/>
                            <a:gd name="T172" fmla="+- 0 2025 1922"/>
                            <a:gd name="T173" fmla="*/ T172 w 450"/>
                            <a:gd name="T174" fmla="+- 0 2030 1778"/>
                            <a:gd name="T175" fmla="*/ 2030 h 255"/>
                            <a:gd name="T176" fmla="+- 0 2017 1922"/>
                            <a:gd name="T177" fmla="*/ T176 w 450"/>
                            <a:gd name="T178" fmla="+- 0 2029 1778"/>
                            <a:gd name="T179" fmla="*/ 2029 h 255"/>
                            <a:gd name="T180" fmla="+- 0 1979 1922"/>
                            <a:gd name="T181" fmla="*/ T180 w 450"/>
                            <a:gd name="T182" fmla="+- 0 2011 1778"/>
                            <a:gd name="T183" fmla="*/ 2011 h 255"/>
                            <a:gd name="T184" fmla="+- 0 1972 1922"/>
                            <a:gd name="T185" fmla="*/ T184 w 450"/>
                            <a:gd name="T186" fmla="+- 0 2006 1778"/>
                            <a:gd name="T187" fmla="*/ 2006 h 255"/>
                            <a:gd name="T188" fmla="+- 0 1932 1922"/>
                            <a:gd name="T189" fmla="*/ T188 w 450"/>
                            <a:gd name="T190" fmla="+- 0 1954 1778"/>
                            <a:gd name="T191" fmla="*/ 1954 h 255"/>
                            <a:gd name="T192" fmla="+- 0 1925 1922"/>
                            <a:gd name="T193" fmla="*/ T192 w 450"/>
                            <a:gd name="T194" fmla="+- 0 1930 1778"/>
                            <a:gd name="T195" fmla="*/ 1930 h 255"/>
                            <a:gd name="T196" fmla="+- 0 1923 1922"/>
                            <a:gd name="T197" fmla="*/ T196 w 450"/>
                            <a:gd name="T198" fmla="+- 0 1922 1778"/>
                            <a:gd name="T199" fmla="*/ 1922 h 255"/>
                            <a:gd name="T200" fmla="+- 0 1922 1922"/>
                            <a:gd name="T201" fmla="*/ T200 w 450"/>
                            <a:gd name="T202" fmla="+- 0 1914 1778"/>
                            <a:gd name="T203" fmla="*/ 1914 h 255"/>
                            <a:gd name="T204" fmla="+- 0 1922 1922"/>
                            <a:gd name="T205" fmla="*/ T204 w 450"/>
                            <a:gd name="T206" fmla="+- 0 1905 1778"/>
                            <a:gd name="T207" fmla="*/ 19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6"/>
                              </a:lnTo>
                              <a:lnTo>
                                <a:pt x="450" y="144"/>
                              </a:lnTo>
                              <a:lnTo>
                                <a:pt x="448" y="152"/>
                              </a:lnTo>
                              <a:lnTo>
                                <a:pt x="446" y="160"/>
                              </a:lnTo>
                              <a:lnTo>
                                <a:pt x="413" y="217"/>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6"/>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FE54A6F" id="Forma libre: forma 323" o:spid="_x0000_s1026" style="position:absolute;margin-left:96.1pt;margin-top:88.9pt;width:22.5pt;height:12.75pt;z-index:25172693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" path="m,127l10,78r3,-7l17,63r5,-7l27,49r5,-6l38,37r6,-6l79,9,87,6,95,4r8,-2l111,r9,l128,,323,r8,l340,r61,26l413,37r6,6l424,49r5,7l434,63r4,8l441,78r3,8l450,127r,9l450,144r-2,8l446,160r-33,57l394,233r-7,5l348,252r-8,2l331,255r-8,l128,255r-8,l111,254r-8,-2l95,251,57,233r-7,-5l10,176,3,152,1,144,,136r,-9xe" filled="f" strokecolor="#99a0a6">
                <v:path arrowok="t" o:connecttype="custom" o:connectlocs="0,1209675;6350,1178560;8255,1174115;10795,1169035;13970,1164590;17145,1160145;20320,1156335;24130,1152525;27940,1148715;50165,1134745;55245,1132840;60325,1131570;65405,1130300;70485,1129030;76200,1129030;81280,1129030;205105,1129030;210185,1129030;215900,1129030;254635,1145540;262255,1152525;266065,1156335;269240,1160145;272415,1164590;275590,1169035;278130,1174115;280035,1178560;281940,1183640;285750,1209675;285750,1215390;285750,1220470;284480,1225550;283210,1230630;262255,1266825;250190,1276985;245745,1280160;220980,1289050;215900,1290320;210185,1290955;205105,1290955;81280,1290955;76200,1290955;70485,1290320;65405,1289050;60325,1288415;36195,1276985;31750,1273810;6350,1240790;1905,1225550;635,1220470;0,1215390;0,1209675" o:connectangles="0,0,0,0,0,0,0,0,0,0,0,0,0,0,0,0,0,0,0,0,0,0,0,0,0,0,0,0,0,0,0,0,0,0,0,0,0,0,0,0,0,0,0,0,0,0,0,0,0,0,0,0"/>
                <w10:wrap anchorx="page"/>
              </v:shape>
            </w:pict>
          </mc:Fallback>
        </mc:AlternateContent>
      </w:r>
      <w:r w:rsidRPr="002729AA">
        <w:rPr>
          <w:rFonts w:ascii="Gill Sans MT"/>
          <w:color w:val="202024"/>
          <w:w w:val="110"/>
          <w:sz w:val="21"/>
          <w:lang w:val="es-ES"/>
        </w:rPr>
        <w:t>Muy</w:t>
      </w:r>
      <w:r w:rsidRPr="002729AA">
        <w:rPr>
          <w:rFonts w:ascii="Gill Sans MT"/>
          <w:color w:val="202024"/>
          <w:spacing w:val="1"/>
          <w:w w:val="110"/>
          <w:sz w:val="21"/>
          <w:lang w:val="es-ES"/>
        </w:rPr>
        <w:t xml:space="preserve"> </w:t>
      </w:r>
      <w:r w:rsidRPr="002729AA">
        <w:rPr>
          <w:rFonts w:ascii="Gill Sans MT"/>
          <w:color w:val="202024"/>
          <w:w w:val="110"/>
          <w:sz w:val="21"/>
          <w:lang w:val="es-ES"/>
        </w:rPr>
        <w:t>adecuado</w:t>
      </w:r>
      <w:r w:rsidRPr="002729AA">
        <w:rPr>
          <w:rFonts w:ascii="Gill Sans MT"/>
          <w:color w:val="202024"/>
          <w:spacing w:val="-62"/>
          <w:w w:val="110"/>
          <w:sz w:val="21"/>
          <w:lang w:val="es-ES"/>
        </w:rPr>
        <w:t xml:space="preserve"> </w:t>
      </w:r>
      <w:r w:rsidRPr="002729AA">
        <w:rPr>
          <w:rFonts w:ascii="Gill Sans MT"/>
          <w:color w:val="202024"/>
          <w:w w:val="110"/>
          <w:sz w:val="21"/>
          <w:lang w:val="es-ES"/>
        </w:rPr>
        <w:t>Adecuado</w:t>
      </w:r>
      <w:r w:rsidRPr="002729AA">
        <w:rPr>
          <w:rFonts w:ascii="Gill Sans MT"/>
          <w:color w:val="202024"/>
          <w:spacing w:val="1"/>
          <w:w w:val="110"/>
          <w:sz w:val="21"/>
          <w:lang w:val="es-ES"/>
        </w:rPr>
        <w:t xml:space="preserve"> </w:t>
      </w:r>
      <w:r w:rsidRPr="002729AA">
        <w:rPr>
          <w:rFonts w:ascii="Gill Sans MT"/>
          <w:color w:val="202024"/>
          <w:w w:val="110"/>
          <w:sz w:val="21"/>
          <w:lang w:val="es-ES"/>
        </w:rPr>
        <w:t>Regular</w:t>
      </w:r>
      <w:r w:rsidRPr="002729AA">
        <w:rPr>
          <w:rFonts w:ascii="Gill Sans MT"/>
          <w:color w:val="202024"/>
          <w:spacing w:val="1"/>
          <w:w w:val="110"/>
          <w:sz w:val="21"/>
          <w:lang w:val="es-ES"/>
        </w:rPr>
        <w:t xml:space="preserve"> </w:t>
      </w:r>
      <w:r w:rsidRPr="002729AA">
        <w:rPr>
          <w:rFonts w:ascii="Gill Sans MT"/>
          <w:color w:val="202024"/>
          <w:w w:val="110"/>
          <w:sz w:val="21"/>
          <w:lang w:val="es-ES"/>
        </w:rPr>
        <w:t>Inadecuado</w:t>
      </w:r>
      <w:r w:rsidR="002729AA">
        <w:rPr>
          <w:rFonts w:ascii="Gill Sans MT"/>
          <w:color w:val="202024"/>
          <w:w w:val="110"/>
          <w:sz w:val="21"/>
          <w:lang w:val="es-ES"/>
        </w:rPr>
        <w:t xml:space="preserve">    </w:t>
      </w:r>
      <w:r w:rsidRPr="002729AA">
        <w:rPr>
          <w:rFonts w:ascii="Gill Sans MT"/>
          <w:color w:val="202024"/>
          <w:w w:val="110"/>
          <w:sz w:val="21"/>
          <w:lang w:val="es-ES"/>
        </w:rPr>
        <w:t>Muy</w:t>
      </w:r>
      <w:r w:rsidRPr="002729AA">
        <w:rPr>
          <w:rFonts w:ascii="Gill Sans MT"/>
          <w:color w:val="202024"/>
          <w:spacing w:val="27"/>
          <w:w w:val="110"/>
          <w:sz w:val="21"/>
          <w:lang w:val="es-ES"/>
        </w:rPr>
        <w:t xml:space="preserve"> </w:t>
      </w:r>
      <w:r w:rsidRPr="002729AA">
        <w:rPr>
          <w:rFonts w:ascii="Gill Sans MT"/>
          <w:color w:val="202024"/>
          <w:w w:val="110"/>
          <w:sz w:val="21"/>
          <w:lang w:val="es-ES"/>
        </w:rPr>
        <w:t>Inadecuado</w:t>
      </w:r>
    </w:p>
    <w:p w14:paraId="1786343B" w14:textId="77777777" w:rsidR="00833E24" w:rsidRPr="002729AA" w:rsidRDefault="00833E24" w:rsidP="00833E24">
      <w:pPr>
        <w:pStyle w:val="Textoindependiente"/>
        <w:rPr>
          <w:rFonts w:ascii="Gill Sans MT"/>
          <w:sz w:val="21"/>
          <w:lang w:val="es-ES"/>
        </w:rPr>
      </w:pPr>
    </w:p>
    <w:p w14:paraId="128E84B7" w14:textId="77777777" w:rsidR="00833E24" w:rsidRPr="00833E24" w:rsidRDefault="00833E24" w:rsidP="000956B7">
      <w:pPr>
        <w:pStyle w:val="Prrafodelista"/>
        <w:numPr>
          <w:ilvl w:val="0"/>
          <w:numId w:val="24"/>
        </w:numPr>
      </w:pPr>
      <w:r w:rsidRPr="00833E24">
        <w:rPr>
          <w:w w:val="110"/>
        </w:rPr>
        <w:t>¿Cómo</w:t>
      </w:r>
      <w:r w:rsidRPr="00833E24">
        <w:rPr>
          <w:spacing w:val="27"/>
          <w:w w:val="110"/>
        </w:rPr>
        <w:t xml:space="preserve"> </w:t>
      </w:r>
      <w:r w:rsidRPr="00833E24">
        <w:rPr>
          <w:w w:val="110"/>
        </w:rPr>
        <w:t>consideraría</w:t>
      </w:r>
      <w:r w:rsidRPr="00833E24">
        <w:rPr>
          <w:spacing w:val="28"/>
          <w:w w:val="110"/>
        </w:rPr>
        <w:t xml:space="preserve"> </w:t>
      </w:r>
      <w:r w:rsidRPr="00833E24">
        <w:rPr>
          <w:w w:val="110"/>
        </w:rPr>
        <w:t>el</w:t>
      </w:r>
      <w:r w:rsidRPr="00833E24">
        <w:rPr>
          <w:spacing w:val="28"/>
          <w:w w:val="110"/>
        </w:rPr>
        <w:t xml:space="preserve"> </w:t>
      </w:r>
      <w:r w:rsidRPr="00833E24">
        <w:rPr>
          <w:w w:val="110"/>
        </w:rPr>
        <w:t>uso</w:t>
      </w:r>
      <w:r w:rsidRPr="00833E24">
        <w:rPr>
          <w:spacing w:val="28"/>
          <w:w w:val="110"/>
        </w:rPr>
        <w:t xml:space="preserve"> </w:t>
      </w:r>
      <w:r w:rsidRPr="00833E24">
        <w:rPr>
          <w:w w:val="110"/>
        </w:rPr>
        <w:t>automatizado</w:t>
      </w:r>
      <w:r w:rsidRPr="00833E24">
        <w:rPr>
          <w:spacing w:val="28"/>
          <w:w w:val="110"/>
        </w:rPr>
        <w:t xml:space="preserve"> </w:t>
      </w:r>
      <w:r w:rsidRPr="00833E24">
        <w:rPr>
          <w:w w:val="110"/>
        </w:rPr>
        <w:t>de</w:t>
      </w:r>
      <w:r w:rsidRPr="00833E24">
        <w:rPr>
          <w:spacing w:val="28"/>
          <w:w w:val="110"/>
        </w:rPr>
        <w:t xml:space="preserve"> </w:t>
      </w:r>
      <w:r w:rsidRPr="00833E24">
        <w:rPr>
          <w:w w:val="110"/>
        </w:rPr>
        <w:t>turnos</w:t>
      </w:r>
      <w:r w:rsidRPr="00833E24">
        <w:rPr>
          <w:spacing w:val="28"/>
          <w:w w:val="110"/>
        </w:rPr>
        <w:t xml:space="preserve"> </w:t>
      </w:r>
      <w:r w:rsidRPr="00833E24">
        <w:rPr>
          <w:w w:val="110"/>
        </w:rPr>
        <w:t>de</w:t>
      </w:r>
      <w:r w:rsidRPr="00833E24">
        <w:rPr>
          <w:spacing w:val="28"/>
          <w:w w:val="110"/>
        </w:rPr>
        <w:t xml:space="preserve"> </w:t>
      </w:r>
      <w:r w:rsidRPr="00833E24">
        <w:rPr>
          <w:w w:val="110"/>
        </w:rPr>
        <w:t>atención</w:t>
      </w:r>
      <w:r w:rsidRPr="00833E24">
        <w:rPr>
          <w:spacing w:val="28"/>
          <w:w w:val="110"/>
        </w:rPr>
        <w:t xml:space="preserve"> </w:t>
      </w:r>
      <w:r w:rsidRPr="00833E24">
        <w:rPr>
          <w:w w:val="110"/>
        </w:rPr>
        <w:t>en</w:t>
      </w:r>
      <w:r w:rsidRPr="00833E24">
        <w:rPr>
          <w:spacing w:val="28"/>
          <w:w w:val="110"/>
        </w:rPr>
        <w:t xml:space="preserve"> </w:t>
      </w:r>
      <w:r w:rsidRPr="00833E24">
        <w:rPr>
          <w:w w:val="110"/>
        </w:rPr>
        <w:t>el</w:t>
      </w:r>
      <w:r w:rsidRPr="00833E24">
        <w:rPr>
          <w:spacing w:val="28"/>
          <w:w w:val="110"/>
        </w:rPr>
        <w:t xml:space="preserve"> </w:t>
      </w:r>
      <w:r w:rsidRPr="00833E24">
        <w:rPr>
          <w:w w:val="110"/>
        </w:rPr>
        <w:t>proceso</w:t>
      </w:r>
      <w:r w:rsidRPr="00833E24">
        <w:rPr>
          <w:spacing w:val="28"/>
          <w:w w:val="110"/>
        </w:rPr>
        <w:t xml:space="preserve"> </w:t>
      </w:r>
      <w:r w:rsidRPr="00833E24">
        <w:rPr>
          <w:w w:val="110"/>
        </w:rPr>
        <w:t>de</w:t>
      </w:r>
      <w:r w:rsidRPr="00833E24">
        <w:rPr>
          <w:spacing w:val="1"/>
          <w:w w:val="110"/>
        </w:rPr>
        <w:t xml:space="preserve"> </w:t>
      </w:r>
      <w:r w:rsidRPr="00833E24">
        <w:rPr>
          <w:w w:val="110"/>
        </w:rPr>
        <w:t xml:space="preserve">matrícula? </w:t>
      </w:r>
      <w:r w:rsidRPr="00833E24">
        <w:rPr>
          <w:color w:val="D92F25"/>
          <w:w w:val="110"/>
        </w:rPr>
        <w:t>*</w:t>
      </w:r>
    </w:p>
    <w:p w14:paraId="00862CB0" w14:textId="77777777" w:rsidR="00833E24" w:rsidRPr="00833E24" w:rsidRDefault="00833E24" w:rsidP="00833E24">
      <w:pPr>
        <w:spacing w:before="214"/>
        <w:ind w:left="739"/>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366D0500" w14:textId="4EAE9CD1" w:rsidR="00833E24" w:rsidRPr="00833E24" w:rsidRDefault="002729AA" w:rsidP="00833E24">
      <w:pPr>
        <w:pStyle w:val="Textoindependiente"/>
        <w:spacing w:before="5"/>
        <w:rPr>
          <w:rFonts w:ascii="Gill Sans MT"/>
          <w:i/>
          <w:sz w:val="31"/>
          <w:lang w:val="es-ES"/>
        </w:rPr>
      </w:pPr>
      <w:r>
        <w:rPr>
          <w:rFonts w:ascii="Calibri"/>
          <w:noProof/>
        </w:rPr>
        <mc:AlternateContent>
          <mc:Choice Requires="wps">
            <w:drawing>
              <wp:anchor distT="0" distB="0" distL="114300" distR="114300" simplePos="0" relativeHeight="251764825" behindDoc="0" locked="0" layoutInCell="1" allowOverlap="1" wp14:anchorId="19571EB8" wp14:editId="6ECC07CC">
                <wp:simplePos x="0" y="0"/>
                <wp:positionH relativeFrom="page">
                  <wp:posOffset>1183640</wp:posOffset>
                </wp:positionH>
                <wp:positionV relativeFrom="paragraph">
                  <wp:posOffset>215900</wp:posOffset>
                </wp:positionV>
                <wp:extent cx="285750" cy="161925"/>
                <wp:effectExtent l="10795" t="5715" r="8255" b="13335"/>
                <wp:wrapNone/>
                <wp:docPr id="407" name="Forma libre: forma 4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97 -22"/>
                            <a:gd name="T3" fmla="*/ 97 h 255"/>
                            <a:gd name="T4" fmla="+- 0 1925 1922"/>
                            <a:gd name="T5" fmla="*/ T4 w 450"/>
                            <a:gd name="T6" fmla="+- 0 80 -22"/>
                            <a:gd name="T7" fmla="*/ 80 h 255"/>
                            <a:gd name="T8" fmla="+- 0 1929 1922"/>
                            <a:gd name="T9" fmla="*/ T8 w 450"/>
                            <a:gd name="T10" fmla="+- 0 64 -22"/>
                            <a:gd name="T11" fmla="*/ 64 h 255"/>
                            <a:gd name="T12" fmla="+- 0 1935 1922"/>
                            <a:gd name="T13" fmla="*/ T12 w 450"/>
                            <a:gd name="T14" fmla="+- 0 49 -22"/>
                            <a:gd name="T15" fmla="*/ 49 h 255"/>
                            <a:gd name="T16" fmla="+- 0 1944 1922"/>
                            <a:gd name="T17" fmla="*/ T16 w 450"/>
                            <a:gd name="T18" fmla="+- 0 34 -22"/>
                            <a:gd name="T19" fmla="*/ 34 h 255"/>
                            <a:gd name="T20" fmla="+- 0 1954 1922"/>
                            <a:gd name="T21" fmla="*/ T20 w 450"/>
                            <a:gd name="T22" fmla="+- 0 21 -22"/>
                            <a:gd name="T23" fmla="*/ 21 h 255"/>
                            <a:gd name="T24" fmla="+- 0 1966 1922"/>
                            <a:gd name="T25" fmla="*/ T24 w 450"/>
                            <a:gd name="T26" fmla="+- 0 9 -22"/>
                            <a:gd name="T27" fmla="*/ 9 h 255"/>
                            <a:gd name="T28" fmla="+- 0 2009 1922"/>
                            <a:gd name="T29" fmla="*/ T28 w 450"/>
                            <a:gd name="T30" fmla="+- 0 -16 -22"/>
                            <a:gd name="T31" fmla="*/ -16 h 255"/>
                            <a:gd name="T32" fmla="+- 0 2025 1922"/>
                            <a:gd name="T33" fmla="*/ T32 w 450"/>
                            <a:gd name="T34" fmla="+- 0 -20 -22"/>
                            <a:gd name="T35" fmla="*/ -20 h 255"/>
                            <a:gd name="T36" fmla="+- 0 2042 1922"/>
                            <a:gd name="T37" fmla="*/ T36 w 450"/>
                            <a:gd name="T38" fmla="+- 0 -22 -22"/>
                            <a:gd name="T39" fmla="*/ -22 h 255"/>
                            <a:gd name="T40" fmla="+- 0 2245 1922"/>
                            <a:gd name="T41" fmla="*/ T40 w 450"/>
                            <a:gd name="T42" fmla="+- 0 -22 -22"/>
                            <a:gd name="T43" fmla="*/ -22 h 255"/>
                            <a:gd name="T44" fmla="+- 0 2262 1922"/>
                            <a:gd name="T45" fmla="*/ T44 w 450"/>
                            <a:gd name="T46" fmla="+- 0 -22 -22"/>
                            <a:gd name="T47" fmla="*/ -22 h 255"/>
                            <a:gd name="T48" fmla="+- 0 2278 1922"/>
                            <a:gd name="T49" fmla="*/ T48 w 450"/>
                            <a:gd name="T50" fmla="+- 0 -18 -22"/>
                            <a:gd name="T51" fmla="*/ -18 h 255"/>
                            <a:gd name="T52" fmla="+- 0 2294 1922"/>
                            <a:gd name="T53" fmla="*/ T52 w 450"/>
                            <a:gd name="T54" fmla="+- 0 -13 -22"/>
                            <a:gd name="T55" fmla="*/ -13 h 255"/>
                            <a:gd name="T56" fmla="+- 0 2335 1922"/>
                            <a:gd name="T57" fmla="*/ T56 w 450"/>
                            <a:gd name="T58" fmla="+- 0 15 -22"/>
                            <a:gd name="T59" fmla="*/ 15 h 255"/>
                            <a:gd name="T60" fmla="+- 0 2346 1922"/>
                            <a:gd name="T61" fmla="*/ T60 w 450"/>
                            <a:gd name="T62" fmla="+- 0 27 -22"/>
                            <a:gd name="T63" fmla="*/ 27 h 255"/>
                            <a:gd name="T64" fmla="+- 0 2356 1922"/>
                            <a:gd name="T65" fmla="*/ T64 w 450"/>
                            <a:gd name="T66" fmla="+- 0 41 -22"/>
                            <a:gd name="T67" fmla="*/ 41 h 255"/>
                            <a:gd name="T68" fmla="+- 0 2363 1922"/>
                            <a:gd name="T69" fmla="*/ T68 w 450"/>
                            <a:gd name="T70" fmla="+- 0 56 -22"/>
                            <a:gd name="T71" fmla="*/ 56 h 255"/>
                            <a:gd name="T72" fmla="+- 0 2368 1922"/>
                            <a:gd name="T73" fmla="*/ T72 w 450"/>
                            <a:gd name="T74" fmla="+- 0 72 -22"/>
                            <a:gd name="T75" fmla="*/ 72 h 255"/>
                            <a:gd name="T76" fmla="+- 0 2372 1922"/>
                            <a:gd name="T77" fmla="*/ T76 w 450"/>
                            <a:gd name="T78" fmla="+- 0 88 -22"/>
                            <a:gd name="T79" fmla="*/ 88 h 255"/>
                            <a:gd name="T80" fmla="+- 0 2372 1922"/>
                            <a:gd name="T81" fmla="*/ T80 w 450"/>
                            <a:gd name="T82" fmla="+- 0 105 -22"/>
                            <a:gd name="T83" fmla="*/ 105 h 255"/>
                            <a:gd name="T84" fmla="+- 0 2372 1922"/>
                            <a:gd name="T85" fmla="*/ T84 w 450"/>
                            <a:gd name="T86" fmla="+- 0 122 -22"/>
                            <a:gd name="T87" fmla="*/ 122 h 255"/>
                            <a:gd name="T88" fmla="+- 0 2368 1922"/>
                            <a:gd name="T89" fmla="*/ T88 w 450"/>
                            <a:gd name="T90" fmla="+- 0 138 -22"/>
                            <a:gd name="T91" fmla="*/ 138 h 255"/>
                            <a:gd name="T92" fmla="+- 0 2346 1922"/>
                            <a:gd name="T93" fmla="*/ T92 w 450"/>
                            <a:gd name="T94" fmla="+- 0 183 -22"/>
                            <a:gd name="T95" fmla="*/ 183 h 255"/>
                            <a:gd name="T96" fmla="+- 0 2309 1922"/>
                            <a:gd name="T97" fmla="*/ T96 w 450"/>
                            <a:gd name="T98" fmla="+- 0 216 -22"/>
                            <a:gd name="T99" fmla="*/ 216 h 255"/>
                            <a:gd name="T100" fmla="+- 0 2050 1922"/>
                            <a:gd name="T101" fmla="*/ T100 w 450"/>
                            <a:gd name="T102" fmla="+- 0 233 -22"/>
                            <a:gd name="T103" fmla="*/ 233 h 255"/>
                            <a:gd name="T104" fmla="+- 0 2033 1922"/>
                            <a:gd name="T105" fmla="*/ T104 w 450"/>
                            <a:gd name="T106" fmla="+- 0 232 -22"/>
                            <a:gd name="T107" fmla="*/ 232 h 255"/>
                            <a:gd name="T108" fmla="+- 0 2017 1922"/>
                            <a:gd name="T109" fmla="*/ T108 w 450"/>
                            <a:gd name="T110" fmla="+- 0 229 -22"/>
                            <a:gd name="T111" fmla="*/ 229 h 255"/>
                            <a:gd name="T112" fmla="+- 0 1972 1922"/>
                            <a:gd name="T113" fmla="*/ T112 w 450"/>
                            <a:gd name="T114" fmla="+- 0 206 -22"/>
                            <a:gd name="T115" fmla="*/ 206 h 255"/>
                            <a:gd name="T116" fmla="+- 0 1939 1922"/>
                            <a:gd name="T117" fmla="*/ T116 w 450"/>
                            <a:gd name="T118" fmla="+- 0 169 -22"/>
                            <a:gd name="T119" fmla="*/ 169 h 255"/>
                            <a:gd name="T120" fmla="+- 0 1923 1922"/>
                            <a:gd name="T121" fmla="*/ T120 w 450"/>
                            <a:gd name="T122" fmla="+- 0 122 -22"/>
                            <a:gd name="T123" fmla="*/ 122 h 255"/>
                            <a:gd name="T124" fmla="+- 0 1922 1922"/>
                            <a:gd name="T125" fmla="*/ T124 w 450"/>
                            <a:gd name="T126" fmla="+- 0 105 -22"/>
                            <a:gd name="T127"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29" y="198"/>
                              </a:lnTo>
                              <a:lnTo>
                                <a:pt x="424" y="205"/>
                              </a:lnTo>
                              <a:lnTo>
                                <a:pt x="394" y="233"/>
                              </a:lnTo>
                              <a:lnTo>
                                <a:pt x="387" y="238"/>
                              </a:lnTo>
                              <a:lnTo>
                                <a:pt x="323" y="255"/>
                              </a:lnTo>
                              <a:lnTo>
                                <a:pt x="128" y="255"/>
                              </a:lnTo>
                              <a:lnTo>
                                <a:pt x="120" y="255"/>
                              </a:lnTo>
                              <a:lnTo>
                                <a:pt x="111" y="254"/>
                              </a:lnTo>
                              <a:lnTo>
                                <a:pt x="103" y="252"/>
                              </a:lnTo>
                              <a:lnTo>
                                <a:pt x="95" y="251"/>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FF0C074" id="Forma libre: forma 407" o:spid="_x0000_s1026" style="position:absolute;margin-left:93.2pt;margin-top:17pt;width:22.5pt;height:12.75pt;z-index:2517648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" path="m,127r,-8l1,110r2,-8l5,94,7,86r3,-8l13,71r4,-8l22,56r5,-7l32,43r6,-6l44,31,79,9,87,6,95,4r8,-2l111,r9,l128,,323,r8,l340,r8,2l356,4r8,2l372,9r8,4l413,37r6,6l424,49r5,7l434,63r4,8l441,78r3,8l446,94r2,8l450,110r,9l450,127r,8l450,144r-2,8l446,160r-17,38l424,205r-30,28l387,238r-64,17l128,255r-8,l111,254r-8,-2l95,251,57,233r-7,-5l22,198r-5,-7l3,152,1,144,,135r,-8xe" filled="f" strokecolor="#99a0a6">
                <v:path arrowok="t" o:connecttype="custom" o:connectlocs="0,61595;1905,50800;4445,40640;8255,31115;13970,21590;20320,13335;27940,5715;55245,-10160;65405,-12700;76200,-13970;205105,-13970;215900,-13970;226060,-11430;236220,-8255;262255,9525;269240,17145;275590,26035;280035,35560;283210,45720;285750,55880;285750,66675;285750,77470;283210,87630;269240,116205;245745,137160;81280,147955;70485,147320;60325,145415;31750,130810;10795,107315;635,77470;0,66675" o:connectangles="0,0,0,0,0,0,0,0,0,0,0,0,0,0,0,0,0,0,0,0,0,0,0,0,0,0,0,0,0,0,0,0"/>
                <w10:wrap anchorx="page"/>
              </v:shape>
            </w:pict>
          </mc:Fallback>
        </mc:AlternateContent>
      </w:r>
    </w:p>
    <w:p w14:paraId="47B175C3" w14:textId="3169952B" w:rsidR="00833E24" w:rsidRDefault="00EE7995" w:rsidP="00EE7995">
      <w:pPr>
        <w:spacing w:before="1" w:line="444" w:lineRule="auto"/>
        <w:ind w:left="1351" w:right="7081"/>
        <w:rPr>
          <w:rFonts w:ascii="Gill Sans MT"/>
          <w:color w:val="202024"/>
          <w:w w:val="110"/>
          <w:sz w:val="21"/>
          <w:lang w:val="es-ES"/>
        </w:rPr>
      </w:pPr>
      <w:r>
        <w:rPr>
          <w:rFonts w:ascii="Calibri"/>
          <w:noProof/>
        </w:rPr>
        <mc:AlternateContent>
          <mc:Choice Requires="wps">
            <w:drawing>
              <wp:anchor distT="0" distB="0" distL="114300" distR="114300" simplePos="0" relativeHeight="251780185" behindDoc="0" locked="0" layoutInCell="1" allowOverlap="1" wp14:anchorId="18B35261" wp14:editId="2902CDB6">
                <wp:simplePos x="0" y="0"/>
                <wp:positionH relativeFrom="page">
                  <wp:posOffset>1184275</wp:posOffset>
                </wp:positionH>
                <wp:positionV relativeFrom="paragraph">
                  <wp:posOffset>1159510</wp:posOffset>
                </wp:positionV>
                <wp:extent cx="285750" cy="161925"/>
                <wp:effectExtent l="10795" t="5715" r="8255" b="13335"/>
                <wp:wrapNone/>
                <wp:docPr id="420" name="Forma libre: forma 4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97 -22"/>
                            <a:gd name="T3" fmla="*/ 97 h 255"/>
                            <a:gd name="T4" fmla="+- 0 1925 1922"/>
                            <a:gd name="T5" fmla="*/ T4 w 450"/>
                            <a:gd name="T6" fmla="+- 0 80 -22"/>
                            <a:gd name="T7" fmla="*/ 80 h 255"/>
                            <a:gd name="T8" fmla="+- 0 1929 1922"/>
                            <a:gd name="T9" fmla="*/ T8 w 450"/>
                            <a:gd name="T10" fmla="+- 0 64 -22"/>
                            <a:gd name="T11" fmla="*/ 64 h 255"/>
                            <a:gd name="T12" fmla="+- 0 1935 1922"/>
                            <a:gd name="T13" fmla="*/ T12 w 450"/>
                            <a:gd name="T14" fmla="+- 0 49 -22"/>
                            <a:gd name="T15" fmla="*/ 49 h 255"/>
                            <a:gd name="T16" fmla="+- 0 1944 1922"/>
                            <a:gd name="T17" fmla="*/ T16 w 450"/>
                            <a:gd name="T18" fmla="+- 0 34 -22"/>
                            <a:gd name="T19" fmla="*/ 34 h 255"/>
                            <a:gd name="T20" fmla="+- 0 1954 1922"/>
                            <a:gd name="T21" fmla="*/ T20 w 450"/>
                            <a:gd name="T22" fmla="+- 0 21 -22"/>
                            <a:gd name="T23" fmla="*/ 21 h 255"/>
                            <a:gd name="T24" fmla="+- 0 1966 1922"/>
                            <a:gd name="T25" fmla="*/ T24 w 450"/>
                            <a:gd name="T26" fmla="+- 0 9 -22"/>
                            <a:gd name="T27" fmla="*/ 9 h 255"/>
                            <a:gd name="T28" fmla="+- 0 2009 1922"/>
                            <a:gd name="T29" fmla="*/ T28 w 450"/>
                            <a:gd name="T30" fmla="+- 0 -16 -22"/>
                            <a:gd name="T31" fmla="*/ -16 h 255"/>
                            <a:gd name="T32" fmla="+- 0 2025 1922"/>
                            <a:gd name="T33" fmla="*/ T32 w 450"/>
                            <a:gd name="T34" fmla="+- 0 -20 -22"/>
                            <a:gd name="T35" fmla="*/ -20 h 255"/>
                            <a:gd name="T36" fmla="+- 0 2042 1922"/>
                            <a:gd name="T37" fmla="*/ T36 w 450"/>
                            <a:gd name="T38" fmla="+- 0 -22 -22"/>
                            <a:gd name="T39" fmla="*/ -22 h 255"/>
                            <a:gd name="T40" fmla="+- 0 2245 1922"/>
                            <a:gd name="T41" fmla="*/ T40 w 450"/>
                            <a:gd name="T42" fmla="+- 0 -22 -22"/>
                            <a:gd name="T43" fmla="*/ -22 h 255"/>
                            <a:gd name="T44" fmla="+- 0 2262 1922"/>
                            <a:gd name="T45" fmla="*/ T44 w 450"/>
                            <a:gd name="T46" fmla="+- 0 -22 -22"/>
                            <a:gd name="T47" fmla="*/ -22 h 255"/>
                            <a:gd name="T48" fmla="+- 0 2278 1922"/>
                            <a:gd name="T49" fmla="*/ T48 w 450"/>
                            <a:gd name="T50" fmla="+- 0 -18 -22"/>
                            <a:gd name="T51" fmla="*/ -18 h 255"/>
                            <a:gd name="T52" fmla="+- 0 2294 1922"/>
                            <a:gd name="T53" fmla="*/ T52 w 450"/>
                            <a:gd name="T54" fmla="+- 0 -13 -22"/>
                            <a:gd name="T55" fmla="*/ -13 h 255"/>
                            <a:gd name="T56" fmla="+- 0 2335 1922"/>
                            <a:gd name="T57" fmla="*/ T56 w 450"/>
                            <a:gd name="T58" fmla="+- 0 15 -22"/>
                            <a:gd name="T59" fmla="*/ 15 h 255"/>
                            <a:gd name="T60" fmla="+- 0 2346 1922"/>
                            <a:gd name="T61" fmla="*/ T60 w 450"/>
                            <a:gd name="T62" fmla="+- 0 27 -22"/>
                            <a:gd name="T63" fmla="*/ 27 h 255"/>
                            <a:gd name="T64" fmla="+- 0 2356 1922"/>
                            <a:gd name="T65" fmla="*/ T64 w 450"/>
                            <a:gd name="T66" fmla="+- 0 41 -22"/>
                            <a:gd name="T67" fmla="*/ 41 h 255"/>
                            <a:gd name="T68" fmla="+- 0 2363 1922"/>
                            <a:gd name="T69" fmla="*/ T68 w 450"/>
                            <a:gd name="T70" fmla="+- 0 56 -22"/>
                            <a:gd name="T71" fmla="*/ 56 h 255"/>
                            <a:gd name="T72" fmla="+- 0 2368 1922"/>
                            <a:gd name="T73" fmla="*/ T72 w 450"/>
                            <a:gd name="T74" fmla="+- 0 72 -22"/>
                            <a:gd name="T75" fmla="*/ 72 h 255"/>
                            <a:gd name="T76" fmla="+- 0 2372 1922"/>
                            <a:gd name="T77" fmla="*/ T76 w 450"/>
                            <a:gd name="T78" fmla="+- 0 88 -22"/>
                            <a:gd name="T79" fmla="*/ 88 h 255"/>
                            <a:gd name="T80" fmla="+- 0 2372 1922"/>
                            <a:gd name="T81" fmla="*/ T80 w 450"/>
                            <a:gd name="T82" fmla="+- 0 105 -22"/>
                            <a:gd name="T83" fmla="*/ 105 h 255"/>
                            <a:gd name="T84" fmla="+- 0 2372 1922"/>
                            <a:gd name="T85" fmla="*/ T84 w 450"/>
                            <a:gd name="T86" fmla="+- 0 122 -22"/>
                            <a:gd name="T87" fmla="*/ 122 h 255"/>
                            <a:gd name="T88" fmla="+- 0 2368 1922"/>
                            <a:gd name="T89" fmla="*/ T88 w 450"/>
                            <a:gd name="T90" fmla="+- 0 138 -22"/>
                            <a:gd name="T91" fmla="*/ 138 h 255"/>
                            <a:gd name="T92" fmla="+- 0 2346 1922"/>
                            <a:gd name="T93" fmla="*/ T92 w 450"/>
                            <a:gd name="T94" fmla="+- 0 183 -22"/>
                            <a:gd name="T95" fmla="*/ 183 h 255"/>
                            <a:gd name="T96" fmla="+- 0 2309 1922"/>
                            <a:gd name="T97" fmla="*/ T96 w 450"/>
                            <a:gd name="T98" fmla="+- 0 216 -22"/>
                            <a:gd name="T99" fmla="*/ 216 h 255"/>
                            <a:gd name="T100" fmla="+- 0 2050 1922"/>
                            <a:gd name="T101" fmla="*/ T100 w 450"/>
                            <a:gd name="T102" fmla="+- 0 233 -22"/>
                            <a:gd name="T103" fmla="*/ 233 h 255"/>
                            <a:gd name="T104" fmla="+- 0 2033 1922"/>
                            <a:gd name="T105" fmla="*/ T104 w 450"/>
                            <a:gd name="T106" fmla="+- 0 232 -22"/>
                            <a:gd name="T107" fmla="*/ 232 h 255"/>
                            <a:gd name="T108" fmla="+- 0 2017 1922"/>
                            <a:gd name="T109" fmla="*/ T108 w 450"/>
                            <a:gd name="T110" fmla="+- 0 229 -22"/>
                            <a:gd name="T111" fmla="*/ 229 h 255"/>
                            <a:gd name="T112" fmla="+- 0 1972 1922"/>
                            <a:gd name="T113" fmla="*/ T112 w 450"/>
                            <a:gd name="T114" fmla="+- 0 206 -22"/>
                            <a:gd name="T115" fmla="*/ 206 h 255"/>
                            <a:gd name="T116" fmla="+- 0 1939 1922"/>
                            <a:gd name="T117" fmla="*/ T116 w 450"/>
                            <a:gd name="T118" fmla="+- 0 169 -22"/>
                            <a:gd name="T119" fmla="*/ 169 h 255"/>
                            <a:gd name="T120" fmla="+- 0 1923 1922"/>
                            <a:gd name="T121" fmla="*/ T120 w 450"/>
                            <a:gd name="T122" fmla="+- 0 122 -22"/>
                            <a:gd name="T123" fmla="*/ 122 h 255"/>
                            <a:gd name="T124" fmla="+- 0 1922 1922"/>
                            <a:gd name="T125" fmla="*/ T124 w 450"/>
                            <a:gd name="T126" fmla="+- 0 105 -22"/>
                            <a:gd name="T127"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29" y="198"/>
                              </a:lnTo>
                              <a:lnTo>
                                <a:pt x="424" y="205"/>
                              </a:lnTo>
                              <a:lnTo>
                                <a:pt x="394" y="233"/>
                              </a:lnTo>
                              <a:lnTo>
                                <a:pt x="387" y="238"/>
                              </a:lnTo>
                              <a:lnTo>
                                <a:pt x="323" y="255"/>
                              </a:lnTo>
                              <a:lnTo>
                                <a:pt x="128" y="255"/>
                              </a:lnTo>
                              <a:lnTo>
                                <a:pt x="120" y="255"/>
                              </a:lnTo>
                              <a:lnTo>
                                <a:pt x="111" y="254"/>
                              </a:lnTo>
                              <a:lnTo>
                                <a:pt x="103" y="252"/>
                              </a:lnTo>
                              <a:lnTo>
                                <a:pt x="95" y="251"/>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367BCC5" id="Forma libre: forma 420" o:spid="_x0000_s1026" style="position:absolute;margin-left:93.25pt;margin-top:91.3pt;width:22.5pt;height:12.75pt;z-index:25178018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" path="m,127r,-8l1,110r2,-8l5,94,7,86r3,-8l13,71r4,-8l22,56r5,-7l32,43r6,-6l44,31,79,9,87,6,95,4r8,-2l111,r9,l128,,323,r8,l340,r8,2l356,4r8,2l372,9r8,4l413,37r6,6l424,49r5,7l434,63r4,8l441,78r3,8l446,94r2,8l450,110r,9l450,127r,8l450,144r-2,8l446,160r-17,38l424,205r-30,28l387,238r-64,17l128,255r-8,l111,254r-8,-2l95,251,57,233r-7,-5l22,198r-5,-7l3,152,1,144,,135r,-8xe" filled="f" strokecolor="#99a0a6">
                <v:path arrowok="t" o:connecttype="custom" o:connectlocs="0,61595;1905,50800;4445,40640;8255,31115;13970,21590;20320,13335;27940,5715;55245,-10160;65405,-12700;76200,-13970;205105,-13970;215900,-13970;226060,-11430;236220,-8255;262255,9525;269240,17145;275590,26035;280035,35560;283210,45720;285750,55880;285750,66675;285750,77470;283210,87630;269240,116205;245745,137160;81280,147955;70485,147320;60325,145415;31750,130810;10795,107315;635,77470;0,66675" o:connectangles="0,0,0,0,0,0,0,0,0,0,0,0,0,0,0,0,0,0,0,0,0,0,0,0,0,0,0,0,0,0,0,0"/>
                <w10:wrap anchorx="page"/>
              </v:shape>
            </w:pict>
          </mc:Fallback>
        </mc:AlternateContent>
      </w:r>
      <w:r>
        <w:rPr>
          <w:rFonts w:ascii="Calibri"/>
          <w:noProof/>
        </w:rPr>
        <mc:AlternateContent>
          <mc:Choice Requires="wps">
            <w:drawing>
              <wp:anchor distT="0" distB="0" distL="114300" distR="114300" simplePos="0" relativeHeight="251778137" behindDoc="0" locked="0" layoutInCell="1" allowOverlap="1" wp14:anchorId="20591D67" wp14:editId="44C0BEF2">
                <wp:simplePos x="0" y="0"/>
                <wp:positionH relativeFrom="page">
                  <wp:posOffset>1184275</wp:posOffset>
                </wp:positionH>
                <wp:positionV relativeFrom="paragraph">
                  <wp:posOffset>864235</wp:posOffset>
                </wp:positionV>
                <wp:extent cx="285750" cy="161925"/>
                <wp:effectExtent l="10795" t="5715" r="8255" b="13335"/>
                <wp:wrapNone/>
                <wp:docPr id="419" name="Forma libre: forma 4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97 -22"/>
                            <a:gd name="T3" fmla="*/ 97 h 255"/>
                            <a:gd name="T4" fmla="+- 0 1925 1922"/>
                            <a:gd name="T5" fmla="*/ T4 w 450"/>
                            <a:gd name="T6" fmla="+- 0 80 -22"/>
                            <a:gd name="T7" fmla="*/ 80 h 255"/>
                            <a:gd name="T8" fmla="+- 0 1929 1922"/>
                            <a:gd name="T9" fmla="*/ T8 w 450"/>
                            <a:gd name="T10" fmla="+- 0 64 -22"/>
                            <a:gd name="T11" fmla="*/ 64 h 255"/>
                            <a:gd name="T12" fmla="+- 0 1935 1922"/>
                            <a:gd name="T13" fmla="*/ T12 w 450"/>
                            <a:gd name="T14" fmla="+- 0 49 -22"/>
                            <a:gd name="T15" fmla="*/ 49 h 255"/>
                            <a:gd name="T16" fmla="+- 0 1944 1922"/>
                            <a:gd name="T17" fmla="*/ T16 w 450"/>
                            <a:gd name="T18" fmla="+- 0 34 -22"/>
                            <a:gd name="T19" fmla="*/ 34 h 255"/>
                            <a:gd name="T20" fmla="+- 0 1954 1922"/>
                            <a:gd name="T21" fmla="*/ T20 w 450"/>
                            <a:gd name="T22" fmla="+- 0 21 -22"/>
                            <a:gd name="T23" fmla="*/ 21 h 255"/>
                            <a:gd name="T24" fmla="+- 0 1966 1922"/>
                            <a:gd name="T25" fmla="*/ T24 w 450"/>
                            <a:gd name="T26" fmla="+- 0 9 -22"/>
                            <a:gd name="T27" fmla="*/ 9 h 255"/>
                            <a:gd name="T28" fmla="+- 0 2009 1922"/>
                            <a:gd name="T29" fmla="*/ T28 w 450"/>
                            <a:gd name="T30" fmla="+- 0 -16 -22"/>
                            <a:gd name="T31" fmla="*/ -16 h 255"/>
                            <a:gd name="T32" fmla="+- 0 2025 1922"/>
                            <a:gd name="T33" fmla="*/ T32 w 450"/>
                            <a:gd name="T34" fmla="+- 0 -20 -22"/>
                            <a:gd name="T35" fmla="*/ -20 h 255"/>
                            <a:gd name="T36" fmla="+- 0 2042 1922"/>
                            <a:gd name="T37" fmla="*/ T36 w 450"/>
                            <a:gd name="T38" fmla="+- 0 -22 -22"/>
                            <a:gd name="T39" fmla="*/ -22 h 255"/>
                            <a:gd name="T40" fmla="+- 0 2245 1922"/>
                            <a:gd name="T41" fmla="*/ T40 w 450"/>
                            <a:gd name="T42" fmla="+- 0 -22 -22"/>
                            <a:gd name="T43" fmla="*/ -22 h 255"/>
                            <a:gd name="T44" fmla="+- 0 2262 1922"/>
                            <a:gd name="T45" fmla="*/ T44 w 450"/>
                            <a:gd name="T46" fmla="+- 0 -22 -22"/>
                            <a:gd name="T47" fmla="*/ -22 h 255"/>
                            <a:gd name="T48" fmla="+- 0 2278 1922"/>
                            <a:gd name="T49" fmla="*/ T48 w 450"/>
                            <a:gd name="T50" fmla="+- 0 -18 -22"/>
                            <a:gd name="T51" fmla="*/ -18 h 255"/>
                            <a:gd name="T52" fmla="+- 0 2294 1922"/>
                            <a:gd name="T53" fmla="*/ T52 w 450"/>
                            <a:gd name="T54" fmla="+- 0 -13 -22"/>
                            <a:gd name="T55" fmla="*/ -13 h 255"/>
                            <a:gd name="T56" fmla="+- 0 2335 1922"/>
                            <a:gd name="T57" fmla="*/ T56 w 450"/>
                            <a:gd name="T58" fmla="+- 0 15 -22"/>
                            <a:gd name="T59" fmla="*/ 15 h 255"/>
                            <a:gd name="T60" fmla="+- 0 2346 1922"/>
                            <a:gd name="T61" fmla="*/ T60 w 450"/>
                            <a:gd name="T62" fmla="+- 0 27 -22"/>
                            <a:gd name="T63" fmla="*/ 27 h 255"/>
                            <a:gd name="T64" fmla="+- 0 2356 1922"/>
                            <a:gd name="T65" fmla="*/ T64 w 450"/>
                            <a:gd name="T66" fmla="+- 0 41 -22"/>
                            <a:gd name="T67" fmla="*/ 41 h 255"/>
                            <a:gd name="T68" fmla="+- 0 2363 1922"/>
                            <a:gd name="T69" fmla="*/ T68 w 450"/>
                            <a:gd name="T70" fmla="+- 0 56 -22"/>
                            <a:gd name="T71" fmla="*/ 56 h 255"/>
                            <a:gd name="T72" fmla="+- 0 2368 1922"/>
                            <a:gd name="T73" fmla="*/ T72 w 450"/>
                            <a:gd name="T74" fmla="+- 0 72 -22"/>
                            <a:gd name="T75" fmla="*/ 72 h 255"/>
                            <a:gd name="T76" fmla="+- 0 2372 1922"/>
                            <a:gd name="T77" fmla="*/ T76 w 450"/>
                            <a:gd name="T78" fmla="+- 0 88 -22"/>
                            <a:gd name="T79" fmla="*/ 88 h 255"/>
                            <a:gd name="T80" fmla="+- 0 2372 1922"/>
                            <a:gd name="T81" fmla="*/ T80 w 450"/>
                            <a:gd name="T82" fmla="+- 0 105 -22"/>
                            <a:gd name="T83" fmla="*/ 105 h 255"/>
                            <a:gd name="T84" fmla="+- 0 2372 1922"/>
                            <a:gd name="T85" fmla="*/ T84 w 450"/>
                            <a:gd name="T86" fmla="+- 0 122 -22"/>
                            <a:gd name="T87" fmla="*/ 122 h 255"/>
                            <a:gd name="T88" fmla="+- 0 2368 1922"/>
                            <a:gd name="T89" fmla="*/ T88 w 450"/>
                            <a:gd name="T90" fmla="+- 0 138 -22"/>
                            <a:gd name="T91" fmla="*/ 138 h 255"/>
                            <a:gd name="T92" fmla="+- 0 2346 1922"/>
                            <a:gd name="T93" fmla="*/ T92 w 450"/>
                            <a:gd name="T94" fmla="+- 0 183 -22"/>
                            <a:gd name="T95" fmla="*/ 183 h 255"/>
                            <a:gd name="T96" fmla="+- 0 2309 1922"/>
                            <a:gd name="T97" fmla="*/ T96 w 450"/>
                            <a:gd name="T98" fmla="+- 0 216 -22"/>
                            <a:gd name="T99" fmla="*/ 216 h 255"/>
                            <a:gd name="T100" fmla="+- 0 2050 1922"/>
                            <a:gd name="T101" fmla="*/ T100 w 450"/>
                            <a:gd name="T102" fmla="+- 0 233 -22"/>
                            <a:gd name="T103" fmla="*/ 233 h 255"/>
                            <a:gd name="T104" fmla="+- 0 2033 1922"/>
                            <a:gd name="T105" fmla="*/ T104 w 450"/>
                            <a:gd name="T106" fmla="+- 0 232 -22"/>
                            <a:gd name="T107" fmla="*/ 232 h 255"/>
                            <a:gd name="T108" fmla="+- 0 2017 1922"/>
                            <a:gd name="T109" fmla="*/ T108 w 450"/>
                            <a:gd name="T110" fmla="+- 0 229 -22"/>
                            <a:gd name="T111" fmla="*/ 229 h 255"/>
                            <a:gd name="T112" fmla="+- 0 1972 1922"/>
                            <a:gd name="T113" fmla="*/ T112 w 450"/>
                            <a:gd name="T114" fmla="+- 0 206 -22"/>
                            <a:gd name="T115" fmla="*/ 206 h 255"/>
                            <a:gd name="T116" fmla="+- 0 1939 1922"/>
                            <a:gd name="T117" fmla="*/ T116 w 450"/>
                            <a:gd name="T118" fmla="+- 0 169 -22"/>
                            <a:gd name="T119" fmla="*/ 169 h 255"/>
                            <a:gd name="T120" fmla="+- 0 1923 1922"/>
                            <a:gd name="T121" fmla="*/ T120 w 450"/>
                            <a:gd name="T122" fmla="+- 0 122 -22"/>
                            <a:gd name="T123" fmla="*/ 122 h 255"/>
                            <a:gd name="T124" fmla="+- 0 1922 1922"/>
                            <a:gd name="T125" fmla="*/ T124 w 450"/>
                            <a:gd name="T126" fmla="+- 0 105 -22"/>
                            <a:gd name="T127"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29" y="198"/>
                              </a:lnTo>
                              <a:lnTo>
                                <a:pt x="424" y="205"/>
                              </a:lnTo>
                              <a:lnTo>
                                <a:pt x="394" y="233"/>
                              </a:lnTo>
                              <a:lnTo>
                                <a:pt x="387" y="238"/>
                              </a:lnTo>
                              <a:lnTo>
                                <a:pt x="323" y="255"/>
                              </a:lnTo>
                              <a:lnTo>
                                <a:pt x="128" y="255"/>
                              </a:lnTo>
                              <a:lnTo>
                                <a:pt x="120" y="255"/>
                              </a:lnTo>
                              <a:lnTo>
                                <a:pt x="111" y="254"/>
                              </a:lnTo>
                              <a:lnTo>
                                <a:pt x="103" y="252"/>
                              </a:lnTo>
                              <a:lnTo>
                                <a:pt x="95" y="251"/>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A5943B2" id="Forma libre: forma 419" o:spid="_x0000_s1026" style="position:absolute;margin-left:93.25pt;margin-top:68.05pt;width:22.5pt;height:12.75pt;z-index:25177813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" path="m,127r,-8l1,110r2,-8l5,94,7,86r3,-8l13,71r4,-8l22,56r5,-7l32,43r6,-6l44,31,79,9,87,6,95,4r8,-2l111,r9,l128,,323,r8,l340,r8,2l356,4r8,2l372,9r8,4l413,37r6,6l424,49r5,7l434,63r4,8l441,78r3,8l446,94r2,8l450,110r,9l450,127r,8l450,144r-2,8l446,160r-17,38l424,205r-30,28l387,238r-64,17l128,255r-8,l111,254r-8,-2l95,251,57,233r-7,-5l22,198r-5,-7l3,152,1,144,,135r,-8xe" filled="f" strokecolor="#99a0a6">
                <v:path arrowok="t" o:connecttype="custom" o:connectlocs="0,61595;1905,50800;4445,40640;8255,31115;13970,21590;20320,13335;27940,5715;55245,-10160;65405,-12700;76200,-13970;205105,-13970;215900,-13970;226060,-11430;236220,-8255;262255,9525;269240,17145;275590,26035;280035,35560;283210,45720;285750,55880;285750,66675;285750,77470;283210,87630;269240,116205;245745,137160;81280,147955;70485,147320;60325,145415;31750,130810;10795,107315;635,77470;0,66675" o:connectangles="0,0,0,0,0,0,0,0,0,0,0,0,0,0,0,0,0,0,0,0,0,0,0,0,0,0,0,0,0,0,0,0"/>
                <w10:wrap anchorx="page"/>
              </v:shape>
            </w:pict>
          </mc:Fallback>
        </mc:AlternateContent>
      </w:r>
      <w:r>
        <w:rPr>
          <w:rFonts w:ascii="Calibri"/>
          <w:noProof/>
        </w:rPr>
        <mc:AlternateContent>
          <mc:Choice Requires="wps">
            <w:drawing>
              <wp:anchor distT="0" distB="0" distL="114300" distR="114300" simplePos="0" relativeHeight="251776089" behindDoc="0" locked="0" layoutInCell="1" allowOverlap="1" wp14:anchorId="3D1F7DF2" wp14:editId="6B33A26A">
                <wp:simplePos x="0" y="0"/>
                <wp:positionH relativeFrom="page">
                  <wp:posOffset>1184275</wp:posOffset>
                </wp:positionH>
                <wp:positionV relativeFrom="paragraph">
                  <wp:posOffset>578485</wp:posOffset>
                </wp:positionV>
                <wp:extent cx="285750" cy="161925"/>
                <wp:effectExtent l="10795" t="5715" r="8255" b="13335"/>
                <wp:wrapNone/>
                <wp:docPr id="418" name="Forma libre: forma 4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97 -22"/>
                            <a:gd name="T3" fmla="*/ 97 h 255"/>
                            <a:gd name="T4" fmla="+- 0 1925 1922"/>
                            <a:gd name="T5" fmla="*/ T4 w 450"/>
                            <a:gd name="T6" fmla="+- 0 80 -22"/>
                            <a:gd name="T7" fmla="*/ 80 h 255"/>
                            <a:gd name="T8" fmla="+- 0 1929 1922"/>
                            <a:gd name="T9" fmla="*/ T8 w 450"/>
                            <a:gd name="T10" fmla="+- 0 64 -22"/>
                            <a:gd name="T11" fmla="*/ 64 h 255"/>
                            <a:gd name="T12" fmla="+- 0 1935 1922"/>
                            <a:gd name="T13" fmla="*/ T12 w 450"/>
                            <a:gd name="T14" fmla="+- 0 49 -22"/>
                            <a:gd name="T15" fmla="*/ 49 h 255"/>
                            <a:gd name="T16" fmla="+- 0 1944 1922"/>
                            <a:gd name="T17" fmla="*/ T16 w 450"/>
                            <a:gd name="T18" fmla="+- 0 34 -22"/>
                            <a:gd name="T19" fmla="*/ 34 h 255"/>
                            <a:gd name="T20" fmla="+- 0 1954 1922"/>
                            <a:gd name="T21" fmla="*/ T20 w 450"/>
                            <a:gd name="T22" fmla="+- 0 21 -22"/>
                            <a:gd name="T23" fmla="*/ 21 h 255"/>
                            <a:gd name="T24" fmla="+- 0 1966 1922"/>
                            <a:gd name="T25" fmla="*/ T24 w 450"/>
                            <a:gd name="T26" fmla="+- 0 9 -22"/>
                            <a:gd name="T27" fmla="*/ 9 h 255"/>
                            <a:gd name="T28" fmla="+- 0 2009 1922"/>
                            <a:gd name="T29" fmla="*/ T28 w 450"/>
                            <a:gd name="T30" fmla="+- 0 -16 -22"/>
                            <a:gd name="T31" fmla="*/ -16 h 255"/>
                            <a:gd name="T32" fmla="+- 0 2025 1922"/>
                            <a:gd name="T33" fmla="*/ T32 w 450"/>
                            <a:gd name="T34" fmla="+- 0 -20 -22"/>
                            <a:gd name="T35" fmla="*/ -20 h 255"/>
                            <a:gd name="T36" fmla="+- 0 2042 1922"/>
                            <a:gd name="T37" fmla="*/ T36 w 450"/>
                            <a:gd name="T38" fmla="+- 0 -22 -22"/>
                            <a:gd name="T39" fmla="*/ -22 h 255"/>
                            <a:gd name="T40" fmla="+- 0 2245 1922"/>
                            <a:gd name="T41" fmla="*/ T40 w 450"/>
                            <a:gd name="T42" fmla="+- 0 -22 -22"/>
                            <a:gd name="T43" fmla="*/ -22 h 255"/>
                            <a:gd name="T44" fmla="+- 0 2262 1922"/>
                            <a:gd name="T45" fmla="*/ T44 w 450"/>
                            <a:gd name="T46" fmla="+- 0 -22 -22"/>
                            <a:gd name="T47" fmla="*/ -22 h 255"/>
                            <a:gd name="T48" fmla="+- 0 2278 1922"/>
                            <a:gd name="T49" fmla="*/ T48 w 450"/>
                            <a:gd name="T50" fmla="+- 0 -18 -22"/>
                            <a:gd name="T51" fmla="*/ -18 h 255"/>
                            <a:gd name="T52" fmla="+- 0 2294 1922"/>
                            <a:gd name="T53" fmla="*/ T52 w 450"/>
                            <a:gd name="T54" fmla="+- 0 -13 -22"/>
                            <a:gd name="T55" fmla="*/ -13 h 255"/>
                            <a:gd name="T56" fmla="+- 0 2335 1922"/>
                            <a:gd name="T57" fmla="*/ T56 w 450"/>
                            <a:gd name="T58" fmla="+- 0 15 -22"/>
                            <a:gd name="T59" fmla="*/ 15 h 255"/>
                            <a:gd name="T60" fmla="+- 0 2346 1922"/>
                            <a:gd name="T61" fmla="*/ T60 w 450"/>
                            <a:gd name="T62" fmla="+- 0 27 -22"/>
                            <a:gd name="T63" fmla="*/ 27 h 255"/>
                            <a:gd name="T64" fmla="+- 0 2356 1922"/>
                            <a:gd name="T65" fmla="*/ T64 w 450"/>
                            <a:gd name="T66" fmla="+- 0 41 -22"/>
                            <a:gd name="T67" fmla="*/ 41 h 255"/>
                            <a:gd name="T68" fmla="+- 0 2363 1922"/>
                            <a:gd name="T69" fmla="*/ T68 w 450"/>
                            <a:gd name="T70" fmla="+- 0 56 -22"/>
                            <a:gd name="T71" fmla="*/ 56 h 255"/>
                            <a:gd name="T72" fmla="+- 0 2368 1922"/>
                            <a:gd name="T73" fmla="*/ T72 w 450"/>
                            <a:gd name="T74" fmla="+- 0 72 -22"/>
                            <a:gd name="T75" fmla="*/ 72 h 255"/>
                            <a:gd name="T76" fmla="+- 0 2372 1922"/>
                            <a:gd name="T77" fmla="*/ T76 w 450"/>
                            <a:gd name="T78" fmla="+- 0 88 -22"/>
                            <a:gd name="T79" fmla="*/ 88 h 255"/>
                            <a:gd name="T80" fmla="+- 0 2372 1922"/>
                            <a:gd name="T81" fmla="*/ T80 w 450"/>
                            <a:gd name="T82" fmla="+- 0 105 -22"/>
                            <a:gd name="T83" fmla="*/ 105 h 255"/>
                            <a:gd name="T84" fmla="+- 0 2372 1922"/>
                            <a:gd name="T85" fmla="*/ T84 w 450"/>
                            <a:gd name="T86" fmla="+- 0 122 -22"/>
                            <a:gd name="T87" fmla="*/ 122 h 255"/>
                            <a:gd name="T88" fmla="+- 0 2368 1922"/>
                            <a:gd name="T89" fmla="*/ T88 w 450"/>
                            <a:gd name="T90" fmla="+- 0 138 -22"/>
                            <a:gd name="T91" fmla="*/ 138 h 255"/>
                            <a:gd name="T92" fmla="+- 0 2346 1922"/>
                            <a:gd name="T93" fmla="*/ T92 w 450"/>
                            <a:gd name="T94" fmla="+- 0 183 -22"/>
                            <a:gd name="T95" fmla="*/ 183 h 255"/>
                            <a:gd name="T96" fmla="+- 0 2309 1922"/>
                            <a:gd name="T97" fmla="*/ T96 w 450"/>
                            <a:gd name="T98" fmla="+- 0 216 -22"/>
                            <a:gd name="T99" fmla="*/ 216 h 255"/>
                            <a:gd name="T100" fmla="+- 0 2050 1922"/>
                            <a:gd name="T101" fmla="*/ T100 w 450"/>
                            <a:gd name="T102" fmla="+- 0 233 -22"/>
                            <a:gd name="T103" fmla="*/ 233 h 255"/>
                            <a:gd name="T104" fmla="+- 0 2033 1922"/>
                            <a:gd name="T105" fmla="*/ T104 w 450"/>
                            <a:gd name="T106" fmla="+- 0 232 -22"/>
                            <a:gd name="T107" fmla="*/ 232 h 255"/>
                            <a:gd name="T108" fmla="+- 0 2017 1922"/>
                            <a:gd name="T109" fmla="*/ T108 w 450"/>
                            <a:gd name="T110" fmla="+- 0 229 -22"/>
                            <a:gd name="T111" fmla="*/ 229 h 255"/>
                            <a:gd name="T112" fmla="+- 0 1972 1922"/>
                            <a:gd name="T113" fmla="*/ T112 w 450"/>
                            <a:gd name="T114" fmla="+- 0 206 -22"/>
                            <a:gd name="T115" fmla="*/ 206 h 255"/>
                            <a:gd name="T116" fmla="+- 0 1939 1922"/>
                            <a:gd name="T117" fmla="*/ T116 w 450"/>
                            <a:gd name="T118" fmla="+- 0 169 -22"/>
                            <a:gd name="T119" fmla="*/ 169 h 255"/>
                            <a:gd name="T120" fmla="+- 0 1923 1922"/>
                            <a:gd name="T121" fmla="*/ T120 w 450"/>
                            <a:gd name="T122" fmla="+- 0 122 -22"/>
                            <a:gd name="T123" fmla="*/ 122 h 255"/>
                            <a:gd name="T124" fmla="+- 0 1922 1922"/>
                            <a:gd name="T125" fmla="*/ T124 w 450"/>
                            <a:gd name="T126" fmla="+- 0 105 -22"/>
                            <a:gd name="T127"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29" y="198"/>
                              </a:lnTo>
                              <a:lnTo>
                                <a:pt x="424" y="205"/>
                              </a:lnTo>
                              <a:lnTo>
                                <a:pt x="394" y="233"/>
                              </a:lnTo>
                              <a:lnTo>
                                <a:pt x="387" y="238"/>
                              </a:lnTo>
                              <a:lnTo>
                                <a:pt x="323" y="255"/>
                              </a:lnTo>
                              <a:lnTo>
                                <a:pt x="128" y="255"/>
                              </a:lnTo>
                              <a:lnTo>
                                <a:pt x="120" y="255"/>
                              </a:lnTo>
                              <a:lnTo>
                                <a:pt x="111" y="254"/>
                              </a:lnTo>
                              <a:lnTo>
                                <a:pt x="103" y="252"/>
                              </a:lnTo>
                              <a:lnTo>
                                <a:pt x="95" y="251"/>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BADC00E" id="Forma libre: forma 418" o:spid="_x0000_s1026" style="position:absolute;margin-left:93.25pt;margin-top:45.55pt;width:22.5pt;height:12.75pt;z-index:25177608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" path="m,127r,-8l1,110r2,-8l5,94,7,86r3,-8l13,71r4,-8l22,56r5,-7l32,43r6,-6l44,31,79,9,87,6,95,4r8,-2l111,r9,l128,,323,r8,l340,r8,2l356,4r8,2l372,9r8,4l413,37r6,6l424,49r5,7l434,63r4,8l441,78r3,8l446,94r2,8l450,110r,9l450,127r,8l450,144r-2,8l446,160r-17,38l424,205r-30,28l387,238r-64,17l128,255r-8,l111,254r-8,-2l95,251,57,233r-7,-5l22,198r-5,-7l3,152,1,144,,135r,-8xe" filled="f" strokecolor="#99a0a6">
                <v:path arrowok="t" o:connecttype="custom" o:connectlocs="0,61595;1905,50800;4445,40640;8255,31115;13970,21590;20320,13335;27940,5715;55245,-10160;65405,-12700;76200,-13970;205105,-13970;215900,-13970;226060,-11430;236220,-8255;262255,9525;269240,17145;275590,26035;280035,35560;283210,45720;285750,55880;285750,66675;285750,77470;283210,87630;269240,116205;245745,137160;81280,147955;70485,147320;60325,145415;31750,130810;10795,107315;635,77470;0,66675" o:connectangles="0,0,0,0,0,0,0,0,0,0,0,0,0,0,0,0,0,0,0,0,0,0,0,0,0,0,0,0,0,0,0,0"/>
                <w10:wrap anchorx="page"/>
              </v:shape>
            </w:pict>
          </mc:Fallback>
        </mc:AlternateContent>
      </w:r>
      <w:r>
        <w:rPr>
          <w:rFonts w:ascii="Calibri"/>
          <w:noProof/>
        </w:rPr>
        <mc:AlternateContent>
          <mc:Choice Requires="wps">
            <w:drawing>
              <wp:anchor distT="0" distB="0" distL="114300" distR="114300" simplePos="0" relativeHeight="251774041" behindDoc="0" locked="0" layoutInCell="1" allowOverlap="1" wp14:anchorId="332486D6" wp14:editId="56DFE039">
                <wp:simplePos x="0" y="0"/>
                <wp:positionH relativeFrom="page">
                  <wp:posOffset>1182370</wp:posOffset>
                </wp:positionH>
                <wp:positionV relativeFrom="paragraph">
                  <wp:posOffset>297815</wp:posOffset>
                </wp:positionV>
                <wp:extent cx="285750" cy="161925"/>
                <wp:effectExtent l="10795" t="5715" r="8255" b="13335"/>
                <wp:wrapNone/>
                <wp:docPr id="417" name="Forma libre: forma 4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97 -22"/>
                            <a:gd name="T3" fmla="*/ 97 h 255"/>
                            <a:gd name="T4" fmla="+- 0 1925 1922"/>
                            <a:gd name="T5" fmla="*/ T4 w 450"/>
                            <a:gd name="T6" fmla="+- 0 80 -22"/>
                            <a:gd name="T7" fmla="*/ 80 h 255"/>
                            <a:gd name="T8" fmla="+- 0 1929 1922"/>
                            <a:gd name="T9" fmla="*/ T8 w 450"/>
                            <a:gd name="T10" fmla="+- 0 64 -22"/>
                            <a:gd name="T11" fmla="*/ 64 h 255"/>
                            <a:gd name="T12" fmla="+- 0 1935 1922"/>
                            <a:gd name="T13" fmla="*/ T12 w 450"/>
                            <a:gd name="T14" fmla="+- 0 49 -22"/>
                            <a:gd name="T15" fmla="*/ 49 h 255"/>
                            <a:gd name="T16" fmla="+- 0 1944 1922"/>
                            <a:gd name="T17" fmla="*/ T16 w 450"/>
                            <a:gd name="T18" fmla="+- 0 34 -22"/>
                            <a:gd name="T19" fmla="*/ 34 h 255"/>
                            <a:gd name="T20" fmla="+- 0 1954 1922"/>
                            <a:gd name="T21" fmla="*/ T20 w 450"/>
                            <a:gd name="T22" fmla="+- 0 21 -22"/>
                            <a:gd name="T23" fmla="*/ 21 h 255"/>
                            <a:gd name="T24" fmla="+- 0 1966 1922"/>
                            <a:gd name="T25" fmla="*/ T24 w 450"/>
                            <a:gd name="T26" fmla="+- 0 9 -22"/>
                            <a:gd name="T27" fmla="*/ 9 h 255"/>
                            <a:gd name="T28" fmla="+- 0 2009 1922"/>
                            <a:gd name="T29" fmla="*/ T28 w 450"/>
                            <a:gd name="T30" fmla="+- 0 -16 -22"/>
                            <a:gd name="T31" fmla="*/ -16 h 255"/>
                            <a:gd name="T32" fmla="+- 0 2025 1922"/>
                            <a:gd name="T33" fmla="*/ T32 w 450"/>
                            <a:gd name="T34" fmla="+- 0 -20 -22"/>
                            <a:gd name="T35" fmla="*/ -20 h 255"/>
                            <a:gd name="T36" fmla="+- 0 2042 1922"/>
                            <a:gd name="T37" fmla="*/ T36 w 450"/>
                            <a:gd name="T38" fmla="+- 0 -22 -22"/>
                            <a:gd name="T39" fmla="*/ -22 h 255"/>
                            <a:gd name="T40" fmla="+- 0 2245 1922"/>
                            <a:gd name="T41" fmla="*/ T40 w 450"/>
                            <a:gd name="T42" fmla="+- 0 -22 -22"/>
                            <a:gd name="T43" fmla="*/ -22 h 255"/>
                            <a:gd name="T44" fmla="+- 0 2262 1922"/>
                            <a:gd name="T45" fmla="*/ T44 w 450"/>
                            <a:gd name="T46" fmla="+- 0 -22 -22"/>
                            <a:gd name="T47" fmla="*/ -22 h 255"/>
                            <a:gd name="T48" fmla="+- 0 2278 1922"/>
                            <a:gd name="T49" fmla="*/ T48 w 450"/>
                            <a:gd name="T50" fmla="+- 0 -18 -22"/>
                            <a:gd name="T51" fmla="*/ -18 h 255"/>
                            <a:gd name="T52" fmla="+- 0 2294 1922"/>
                            <a:gd name="T53" fmla="*/ T52 w 450"/>
                            <a:gd name="T54" fmla="+- 0 -13 -22"/>
                            <a:gd name="T55" fmla="*/ -13 h 255"/>
                            <a:gd name="T56" fmla="+- 0 2335 1922"/>
                            <a:gd name="T57" fmla="*/ T56 w 450"/>
                            <a:gd name="T58" fmla="+- 0 15 -22"/>
                            <a:gd name="T59" fmla="*/ 15 h 255"/>
                            <a:gd name="T60" fmla="+- 0 2346 1922"/>
                            <a:gd name="T61" fmla="*/ T60 w 450"/>
                            <a:gd name="T62" fmla="+- 0 27 -22"/>
                            <a:gd name="T63" fmla="*/ 27 h 255"/>
                            <a:gd name="T64" fmla="+- 0 2356 1922"/>
                            <a:gd name="T65" fmla="*/ T64 w 450"/>
                            <a:gd name="T66" fmla="+- 0 41 -22"/>
                            <a:gd name="T67" fmla="*/ 41 h 255"/>
                            <a:gd name="T68" fmla="+- 0 2363 1922"/>
                            <a:gd name="T69" fmla="*/ T68 w 450"/>
                            <a:gd name="T70" fmla="+- 0 56 -22"/>
                            <a:gd name="T71" fmla="*/ 56 h 255"/>
                            <a:gd name="T72" fmla="+- 0 2368 1922"/>
                            <a:gd name="T73" fmla="*/ T72 w 450"/>
                            <a:gd name="T74" fmla="+- 0 72 -22"/>
                            <a:gd name="T75" fmla="*/ 72 h 255"/>
                            <a:gd name="T76" fmla="+- 0 2372 1922"/>
                            <a:gd name="T77" fmla="*/ T76 w 450"/>
                            <a:gd name="T78" fmla="+- 0 88 -22"/>
                            <a:gd name="T79" fmla="*/ 88 h 255"/>
                            <a:gd name="T80" fmla="+- 0 2372 1922"/>
                            <a:gd name="T81" fmla="*/ T80 w 450"/>
                            <a:gd name="T82" fmla="+- 0 105 -22"/>
                            <a:gd name="T83" fmla="*/ 105 h 255"/>
                            <a:gd name="T84" fmla="+- 0 2372 1922"/>
                            <a:gd name="T85" fmla="*/ T84 w 450"/>
                            <a:gd name="T86" fmla="+- 0 122 -22"/>
                            <a:gd name="T87" fmla="*/ 122 h 255"/>
                            <a:gd name="T88" fmla="+- 0 2368 1922"/>
                            <a:gd name="T89" fmla="*/ T88 w 450"/>
                            <a:gd name="T90" fmla="+- 0 138 -22"/>
                            <a:gd name="T91" fmla="*/ 138 h 255"/>
                            <a:gd name="T92" fmla="+- 0 2346 1922"/>
                            <a:gd name="T93" fmla="*/ T92 w 450"/>
                            <a:gd name="T94" fmla="+- 0 183 -22"/>
                            <a:gd name="T95" fmla="*/ 183 h 255"/>
                            <a:gd name="T96" fmla="+- 0 2309 1922"/>
                            <a:gd name="T97" fmla="*/ T96 w 450"/>
                            <a:gd name="T98" fmla="+- 0 216 -22"/>
                            <a:gd name="T99" fmla="*/ 216 h 255"/>
                            <a:gd name="T100" fmla="+- 0 2050 1922"/>
                            <a:gd name="T101" fmla="*/ T100 w 450"/>
                            <a:gd name="T102" fmla="+- 0 233 -22"/>
                            <a:gd name="T103" fmla="*/ 233 h 255"/>
                            <a:gd name="T104" fmla="+- 0 2033 1922"/>
                            <a:gd name="T105" fmla="*/ T104 w 450"/>
                            <a:gd name="T106" fmla="+- 0 232 -22"/>
                            <a:gd name="T107" fmla="*/ 232 h 255"/>
                            <a:gd name="T108" fmla="+- 0 2017 1922"/>
                            <a:gd name="T109" fmla="*/ T108 w 450"/>
                            <a:gd name="T110" fmla="+- 0 229 -22"/>
                            <a:gd name="T111" fmla="*/ 229 h 255"/>
                            <a:gd name="T112" fmla="+- 0 1972 1922"/>
                            <a:gd name="T113" fmla="*/ T112 w 450"/>
                            <a:gd name="T114" fmla="+- 0 206 -22"/>
                            <a:gd name="T115" fmla="*/ 206 h 255"/>
                            <a:gd name="T116" fmla="+- 0 1939 1922"/>
                            <a:gd name="T117" fmla="*/ T116 w 450"/>
                            <a:gd name="T118" fmla="+- 0 169 -22"/>
                            <a:gd name="T119" fmla="*/ 169 h 255"/>
                            <a:gd name="T120" fmla="+- 0 1923 1922"/>
                            <a:gd name="T121" fmla="*/ T120 w 450"/>
                            <a:gd name="T122" fmla="+- 0 122 -22"/>
                            <a:gd name="T123" fmla="*/ 122 h 255"/>
                            <a:gd name="T124" fmla="+- 0 1922 1922"/>
                            <a:gd name="T125" fmla="*/ T124 w 450"/>
                            <a:gd name="T126" fmla="+- 0 105 -22"/>
                            <a:gd name="T127"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29" y="198"/>
                              </a:lnTo>
                              <a:lnTo>
                                <a:pt x="424" y="205"/>
                              </a:lnTo>
                              <a:lnTo>
                                <a:pt x="394" y="233"/>
                              </a:lnTo>
                              <a:lnTo>
                                <a:pt x="387" y="238"/>
                              </a:lnTo>
                              <a:lnTo>
                                <a:pt x="323" y="255"/>
                              </a:lnTo>
                              <a:lnTo>
                                <a:pt x="128" y="255"/>
                              </a:lnTo>
                              <a:lnTo>
                                <a:pt x="120" y="255"/>
                              </a:lnTo>
                              <a:lnTo>
                                <a:pt x="111" y="254"/>
                              </a:lnTo>
                              <a:lnTo>
                                <a:pt x="103" y="252"/>
                              </a:lnTo>
                              <a:lnTo>
                                <a:pt x="95" y="251"/>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A5D3DF4" id="Forma libre: forma 417" o:spid="_x0000_s1026" style="position:absolute;margin-left:93.1pt;margin-top:23.45pt;width:22.5pt;height:12.75pt;z-index:2517740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" path="m,127r,-8l1,110r2,-8l5,94,7,86r3,-8l13,71r4,-8l22,56r5,-7l32,43r6,-6l44,31,79,9,87,6,95,4r8,-2l111,r9,l128,,323,r8,l340,r8,2l356,4r8,2l372,9r8,4l413,37r6,6l424,49r5,7l434,63r4,8l441,78r3,8l446,94r2,8l450,110r,9l450,127r,8l450,144r-2,8l446,160r-17,38l424,205r-30,28l387,238r-64,17l128,255r-8,l111,254r-8,-2l95,251,57,233r-7,-5l22,198r-5,-7l3,152,1,144,,135r,-8xe" filled="f" strokecolor="#99a0a6">
                <v:path arrowok="t" o:connecttype="custom" o:connectlocs="0,61595;1905,50800;4445,40640;8255,31115;13970,21590;20320,13335;27940,5715;55245,-10160;65405,-12700;76200,-13970;205105,-13970;215900,-13970;226060,-11430;236220,-8255;262255,9525;269240,17145;275590,26035;280035,35560;283210,45720;285750,55880;285750,66675;285750,77470;283210,87630;269240,116205;245745,137160;81280,147955;70485,147320;60325,145415;31750,130810;10795,107315;635,77470;0,66675" o:connectangles="0,0,0,0,0,0,0,0,0,0,0,0,0,0,0,0,0,0,0,0,0,0,0,0,0,0,0,0,0,0,0,0"/>
                <w10:wrap anchorx="page"/>
              </v:shape>
            </w:pict>
          </mc:Fallback>
        </mc:AlternateContent>
      </w:r>
      <w:r w:rsidR="00833E24" w:rsidRPr="00833E24">
        <w:rPr>
          <w:rFonts w:ascii="Gill Sans MT"/>
          <w:color w:val="202024"/>
          <w:w w:val="110"/>
          <w:sz w:val="21"/>
          <w:lang w:val="es-ES"/>
        </w:rPr>
        <w:t>Muy</w:t>
      </w:r>
      <w:r w:rsidR="00833E24" w:rsidRPr="00833E24">
        <w:rPr>
          <w:rFonts w:ascii="Gill Sans MT"/>
          <w:color w:val="202024"/>
          <w:spacing w:val="1"/>
          <w:w w:val="110"/>
          <w:sz w:val="21"/>
          <w:lang w:val="es-ES"/>
        </w:rPr>
        <w:t xml:space="preserve"> </w:t>
      </w:r>
      <w:r w:rsidR="00833E24" w:rsidRPr="00833E24">
        <w:rPr>
          <w:rFonts w:ascii="Gill Sans MT"/>
          <w:color w:val="202024"/>
          <w:w w:val="110"/>
          <w:sz w:val="21"/>
          <w:lang w:val="es-ES"/>
        </w:rPr>
        <w:t>adecuado</w:t>
      </w:r>
      <w:r w:rsidR="00833E24" w:rsidRPr="00833E24">
        <w:rPr>
          <w:rFonts w:ascii="Gill Sans MT"/>
          <w:color w:val="202024"/>
          <w:spacing w:val="-62"/>
          <w:w w:val="110"/>
          <w:sz w:val="21"/>
          <w:lang w:val="es-ES"/>
        </w:rPr>
        <w:t xml:space="preserve"> </w:t>
      </w:r>
      <w:r w:rsidR="00833E24" w:rsidRPr="00833E24">
        <w:rPr>
          <w:rFonts w:ascii="Gill Sans MT"/>
          <w:color w:val="202024"/>
          <w:w w:val="110"/>
          <w:sz w:val="21"/>
          <w:lang w:val="es-ES"/>
        </w:rPr>
        <w:t>Adecuado</w:t>
      </w:r>
      <w:r w:rsidR="00833E24" w:rsidRPr="00833E24">
        <w:rPr>
          <w:rFonts w:ascii="Gill Sans MT"/>
          <w:color w:val="202024"/>
          <w:spacing w:val="1"/>
          <w:w w:val="110"/>
          <w:sz w:val="21"/>
          <w:lang w:val="es-ES"/>
        </w:rPr>
        <w:t xml:space="preserve"> </w:t>
      </w:r>
      <w:r w:rsidR="00833E24" w:rsidRPr="00833E24">
        <w:rPr>
          <w:rFonts w:ascii="Gill Sans MT"/>
          <w:color w:val="202024"/>
          <w:w w:val="110"/>
          <w:sz w:val="21"/>
          <w:lang w:val="es-ES"/>
        </w:rPr>
        <w:t>Regular</w:t>
      </w:r>
      <w:r w:rsidR="00833E24" w:rsidRPr="00833E24">
        <w:rPr>
          <w:rFonts w:ascii="Gill Sans MT"/>
          <w:color w:val="202024"/>
          <w:spacing w:val="1"/>
          <w:w w:val="110"/>
          <w:sz w:val="21"/>
          <w:lang w:val="es-ES"/>
        </w:rPr>
        <w:t xml:space="preserve"> </w:t>
      </w:r>
      <w:r w:rsidR="00833E24" w:rsidRPr="00833E24">
        <w:rPr>
          <w:rFonts w:ascii="Gill Sans MT"/>
          <w:color w:val="202024"/>
          <w:w w:val="110"/>
          <w:sz w:val="21"/>
          <w:lang w:val="es-ES"/>
        </w:rPr>
        <w:t>Inadecuado</w:t>
      </w:r>
      <w:r>
        <w:rPr>
          <w:rFonts w:ascii="Gill Sans MT"/>
          <w:color w:val="202024"/>
          <w:w w:val="110"/>
          <w:sz w:val="21"/>
          <w:lang w:val="es-ES"/>
        </w:rPr>
        <w:t xml:space="preserve">    </w:t>
      </w:r>
      <w:r w:rsidR="00833E24" w:rsidRPr="00833E24">
        <w:rPr>
          <w:rFonts w:ascii="Gill Sans MT"/>
          <w:color w:val="202024"/>
          <w:w w:val="110"/>
          <w:sz w:val="21"/>
          <w:lang w:val="es-ES"/>
        </w:rPr>
        <w:t>Muy</w:t>
      </w:r>
      <w:r w:rsidR="00833E24" w:rsidRPr="00833E24">
        <w:rPr>
          <w:rFonts w:ascii="Gill Sans MT"/>
          <w:color w:val="202024"/>
          <w:spacing w:val="27"/>
          <w:w w:val="110"/>
          <w:sz w:val="21"/>
          <w:lang w:val="es-ES"/>
        </w:rPr>
        <w:t xml:space="preserve"> </w:t>
      </w:r>
      <w:r w:rsidR="00833E24" w:rsidRPr="00833E24">
        <w:rPr>
          <w:rFonts w:ascii="Gill Sans MT"/>
          <w:color w:val="202024"/>
          <w:w w:val="110"/>
          <w:sz w:val="21"/>
          <w:lang w:val="es-ES"/>
        </w:rPr>
        <w:t>Inadecuado</w:t>
      </w:r>
    </w:p>
    <w:p w14:paraId="3A8C54DC" w14:textId="77777777" w:rsidR="00DE5162" w:rsidRDefault="00DE5162" w:rsidP="00EE7995">
      <w:pPr>
        <w:spacing w:before="1" w:line="444" w:lineRule="auto"/>
        <w:ind w:left="1351" w:right="7081"/>
        <w:rPr>
          <w:rFonts w:ascii="Gill Sans MT"/>
          <w:color w:val="202024"/>
          <w:w w:val="110"/>
          <w:sz w:val="21"/>
          <w:lang w:val="es-ES"/>
        </w:rPr>
      </w:pPr>
    </w:p>
    <w:p w14:paraId="0A825B8B" w14:textId="77777777" w:rsidR="00DE5162" w:rsidRPr="00833E24" w:rsidRDefault="00DE5162" w:rsidP="00EE7995">
      <w:pPr>
        <w:spacing w:before="1" w:line="444" w:lineRule="auto"/>
        <w:ind w:left="1351" w:right="7081"/>
        <w:rPr>
          <w:rFonts w:ascii="Gill Sans MT"/>
          <w:sz w:val="21"/>
          <w:lang w:val="es-ES"/>
        </w:rPr>
      </w:pPr>
    </w:p>
    <w:p w14:paraId="5191E338" w14:textId="446D2675" w:rsidR="00833E24" w:rsidRPr="00833E24" w:rsidRDefault="00DE5162" w:rsidP="00DE5162">
      <w:pPr>
        <w:pStyle w:val="Textoindependiente"/>
        <w:tabs>
          <w:tab w:val="left" w:pos="649"/>
        </w:tabs>
        <w:spacing w:before="23"/>
        <w:ind w:left="20"/>
        <w:rPr>
          <w:lang w:val="es-ES"/>
        </w:rPr>
      </w:pPr>
      <w:r w:rsidRPr="00DE5162">
        <w:rPr>
          <w:rFonts w:ascii="Gill Sans MT" w:hAnsi="Gill Sans MT"/>
          <w:color w:val="202024"/>
          <w:w w:val="110"/>
          <w:lang w:val="es-ES"/>
        </w:rPr>
        <w:lastRenderedPageBreak/>
        <w:t>15.</w:t>
      </w:r>
      <w:r w:rsidRPr="00DE5162">
        <w:rPr>
          <w:rFonts w:ascii="Gill Sans MT" w:hAnsi="Gill Sans MT"/>
          <w:color w:val="202024"/>
          <w:w w:val="110"/>
          <w:lang w:val="es-ES"/>
        </w:rPr>
        <w:tab/>
      </w:r>
      <w:r w:rsidRPr="00DE5162">
        <w:rPr>
          <w:rFonts w:asciiTheme="minorHAnsi" w:eastAsiaTheme="minorHAnsi" w:hAnsiTheme="minorHAnsi" w:cstheme="minorBidi"/>
          <w:color w:val="202024"/>
          <w:w w:val="110"/>
          <w:szCs w:val="22"/>
          <w:lang w:val="es-ES"/>
        </w:rPr>
        <w:t xml:space="preserve">¿considera que las herramientas de la universidad solucionan todos los trámites </w:t>
      </w:r>
      <w:r w:rsidR="00833E24" w:rsidRPr="00DE5162">
        <w:rPr>
          <w:rFonts w:asciiTheme="minorHAnsi" w:eastAsiaTheme="minorHAnsi" w:hAnsiTheme="minorHAnsi" w:cstheme="minorBidi"/>
          <w:color w:val="202024"/>
          <w:w w:val="110"/>
          <w:szCs w:val="22"/>
          <w:lang w:val="es-ES"/>
        </w:rPr>
        <w:t>necesarios para atender a los usuarios en el proceso de matrícula? *</w:t>
      </w:r>
    </w:p>
    <w:p w14:paraId="64C6AD3D" w14:textId="7E701582" w:rsidR="00833E24" w:rsidRPr="00833E24" w:rsidRDefault="00833E24" w:rsidP="00833E24">
      <w:pPr>
        <w:pStyle w:val="Textoindependiente"/>
        <w:spacing w:before="1"/>
        <w:rPr>
          <w:sz w:val="23"/>
          <w:lang w:val="es-ES"/>
        </w:rPr>
      </w:pPr>
    </w:p>
    <w:p w14:paraId="34F0EB75" w14:textId="7CA2A65F" w:rsidR="00833E24" w:rsidRPr="00833E24" w:rsidRDefault="00833E24" w:rsidP="00833E24">
      <w:pPr>
        <w:spacing w:before="1"/>
        <w:ind w:left="739"/>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1985A95E" w14:textId="011457B5" w:rsidR="00833E24" w:rsidRPr="00833E24" w:rsidRDefault="00833E24" w:rsidP="00833E24">
      <w:pPr>
        <w:pStyle w:val="Textoindependiente"/>
        <w:spacing w:before="5"/>
        <w:rPr>
          <w:rFonts w:ascii="Gill Sans MT"/>
          <w:i/>
          <w:sz w:val="40"/>
          <w:lang w:val="es-ES"/>
        </w:rPr>
      </w:pPr>
    </w:p>
    <w:p w14:paraId="403AF5F5" w14:textId="20F57AF2" w:rsidR="00833E24" w:rsidRPr="00833E24" w:rsidRDefault="00833E24" w:rsidP="002729AA">
      <w:pPr>
        <w:spacing w:line="444" w:lineRule="auto"/>
        <w:ind w:left="1351" w:right="7081"/>
        <w:rPr>
          <w:rFonts w:ascii="Gill Sans MT"/>
          <w:sz w:val="21"/>
          <w:lang w:val="es-ES"/>
        </w:rPr>
      </w:pPr>
      <w:r>
        <w:rPr>
          <w:rFonts w:ascii="Calibri"/>
          <w:noProof/>
        </w:rPr>
        <mc:AlternateContent>
          <mc:Choice Requires="wps">
            <w:drawing>
              <wp:anchor distT="0" distB="0" distL="114300" distR="114300" simplePos="0" relativeHeight="251727961" behindDoc="0" locked="0" layoutInCell="1" allowOverlap="1" wp14:anchorId="3B14E6B2" wp14:editId="0FF176E8">
                <wp:simplePos x="0" y="0"/>
                <wp:positionH relativeFrom="page">
                  <wp:posOffset>1220470</wp:posOffset>
                </wp:positionH>
                <wp:positionV relativeFrom="paragraph">
                  <wp:posOffset>-13970</wp:posOffset>
                </wp:positionV>
                <wp:extent cx="285750" cy="161925"/>
                <wp:effectExtent l="10795" t="5715" r="8255" b="13335"/>
                <wp:wrapNone/>
                <wp:docPr id="322" name="Forma libre: forma 3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97 -22"/>
                            <a:gd name="T3" fmla="*/ 97 h 255"/>
                            <a:gd name="T4" fmla="+- 0 1925 1922"/>
                            <a:gd name="T5" fmla="*/ T4 w 450"/>
                            <a:gd name="T6" fmla="+- 0 80 -22"/>
                            <a:gd name="T7" fmla="*/ 80 h 255"/>
                            <a:gd name="T8" fmla="+- 0 1929 1922"/>
                            <a:gd name="T9" fmla="*/ T8 w 450"/>
                            <a:gd name="T10" fmla="+- 0 64 -22"/>
                            <a:gd name="T11" fmla="*/ 64 h 255"/>
                            <a:gd name="T12" fmla="+- 0 1935 1922"/>
                            <a:gd name="T13" fmla="*/ T12 w 450"/>
                            <a:gd name="T14" fmla="+- 0 49 -22"/>
                            <a:gd name="T15" fmla="*/ 49 h 255"/>
                            <a:gd name="T16" fmla="+- 0 1944 1922"/>
                            <a:gd name="T17" fmla="*/ T16 w 450"/>
                            <a:gd name="T18" fmla="+- 0 34 -22"/>
                            <a:gd name="T19" fmla="*/ 34 h 255"/>
                            <a:gd name="T20" fmla="+- 0 1954 1922"/>
                            <a:gd name="T21" fmla="*/ T20 w 450"/>
                            <a:gd name="T22" fmla="+- 0 21 -22"/>
                            <a:gd name="T23" fmla="*/ 21 h 255"/>
                            <a:gd name="T24" fmla="+- 0 1966 1922"/>
                            <a:gd name="T25" fmla="*/ T24 w 450"/>
                            <a:gd name="T26" fmla="+- 0 9 -22"/>
                            <a:gd name="T27" fmla="*/ 9 h 255"/>
                            <a:gd name="T28" fmla="+- 0 2009 1922"/>
                            <a:gd name="T29" fmla="*/ T28 w 450"/>
                            <a:gd name="T30" fmla="+- 0 -16 -22"/>
                            <a:gd name="T31" fmla="*/ -16 h 255"/>
                            <a:gd name="T32" fmla="+- 0 2025 1922"/>
                            <a:gd name="T33" fmla="*/ T32 w 450"/>
                            <a:gd name="T34" fmla="+- 0 -20 -22"/>
                            <a:gd name="T35" fmla="*/ -20 h 255"/>
                            <a:gd name="T36" fmla="+- 0 2042 1922"/>
                            <a:gd name="T37" fmla="*/ T36 w 450"/>
                            <a:gd name="T38" fmla="+- 0 -22 -22"/>
                            <a:gd name="T39" fmla="*/ -22 h 255"/>
                            <a:gd name="T40" fmla="+- 0 2245 1922"/>
                            <a:gd name="T41" fmla="*/ T40 w 450"/>
                            <a:gd name="T42" fmla="+- 0 -22 -22"/>
                            <a:gd name="T43" fmla="*/ -22 h 255"/>
                            <a:gd name="T44" fmla="+- 0 2262 1922"/>
                            <a:gd name="T45" fmla="*/ T44 w 450"/>
                            <a:gd name="T46" fmla="+- 0 -22 -22"/>
                            <a:gd name="T47" fmla="*/ -22 h 255"/>
                            <a:gd name="T48" fmla="+- 0 2278 1922"/>
                            <a:gd name="T49" fmla="*/ T48 w 450"/>
                            <a:gd name="T50" fmla="+- 0 -18 -22"/>
                            <a:gd name="T51" fmla="*/ -18 h 255"/>
                            <a:gd name="T52" fmla="+- 0 2294 1922"/>
                            <a:gd name="T53" fmla="*/ T52 w 450"/>
                            <a:gd name="T54" fmla="+- 0 -13 -22"/>
                            <a:gd name="T55" fmla="*/ -13 h 255"/>
                            <a:gd name="T56" fmla="+- 0 2335 1922"/>
                            <a:gd name="T57" fmla="*/ T56 w 450"/>
                            <a:gd name="T58" fmla="+- 0 15 -22"/>
                            <a:gd name="T59" fmla="*/ 15 h 255"/>
                            <a:gd name="T60" fmla="+- 0 2346 1922"/>
                            <a:gd name="T61" fmla="*/ T60 w 450"/>
                            <a:gd name="T62" fmla="+- 0 27 -22"/>
                            <a:gd name="T63" fmla="*/ 27 h 255"/>
                            <a:gd name="T64" fmla="+- 0 2356 1922"/>
                            <a:gd name="T65" fmla="*/ T64 w 450"/>
                            <a:gd name="T66" fmla="+- 0 41 -22"/>
                            <a:gd name="T67" fmla="*/ 41 h 255"/>
                            <a:gd name="T68" fmla="+- 0 2363 1922"/>
                            <a:gd name="T69" fmla="*/ T68 w 450"/>
                            <a:gd name="T70" fmla="+- 0 56 -22"/>
                            <a:gd name="T71" fmla="*/ 56 h 255"/>
                            <a:gd name="T72" fmla="+- 0 2368 1922"/>
                            <a:gd name="T73" fmla="*/ T72 w 450"/>
                            <a:gd name="T74" fmla="+- 0 72 -22"/>
                            <a:gd name="T75" fmla="*/ 72 h 255"/>
                            <a:gd name="T76" fmla="+- 0 2372 1922"/>
                            <a:gd name="T77" fmla="*/ T76 w 450"/>
                            <a:gd name="T78" fmla="+- 0 88 -22"/>
                            <a:gd name="T79" fmla="*/ 88 h 255"/>
                            <a:gd name="T80" fmla="+- 0 2372 1922"/>
                            <a:gd name="T81" fmla="*/ T80 w 450"/>
                            <a:gd name="T82" fmla="+- 0 105 -22"/>
                            <a:gd name="T83" fmla="*/ 105 h 255"/>
                            <a:gd name="T84" fmla="+- 0 2372 1922"/>
                            <a:gd name="T85" fmla="*/ T84 w 450"/>
                            <a:gd name="T86" fmla="+- 0 122 -22"/>
                            <a:gd name="T87" fmla="*/ 122 h 255"/>
                            <a:gd name="T88" fmla="+- 0 2368 1922"/>
                            <a:gd name="T89" fmla="*/ T88 w 450"/>
                            <a:gd name="T90" fmla="+- 0 138 -22"/>
                            <a:gd name="T91" fmla="*/ 138 h 255"/>
                            <a:gd name="T92" fmla="+- 0 2346 1922"/>
                            <a:gd name="T93" fmla="*/ T92 w 450"/>
                            <a:gd name="T94" fmla="+- 0 183 -22"/>
                            <a:gd name="T95" fmla="*/ 183 h 255"/>
                            <a:gd name="T96" fmla="+- 0 2309 1922"/>
                            <a:gd name="T97" fmla="*/ T96 w 450"/>
                            <a:gd name="T98" fmla="+- 0 216 -22"/>
                            <a:gd name="T99" fmla="*/ 216 h 255"/>
                            <a:gd name="T100" fmla="+- 0 2050 1922"/>
                            <a:gd name="T101" fmla="*/ T100 w 450"/>
                            <a:gd name="T102" fmla="+- 0 233 -22"/>
                            <a:gd name="T103" fmla="*/ 233 h 255"/>
                            <a:gd name="T104" fmla="+- 0 2033 1922"/>
                            <a:gd name="T105" fmla="*/ T104 w 450"/>
                            <a:gd name="T106" fmla="+- 0 232 -22"/>
                            <a:gd name="T107" fmla="*/ 232 h 255"/>
                            <a:gd name="T108" fmla="+- 0 2017 1922"/>
                            <a:gd name="T109" fmla="*/ T108 w 450"/>
                            <a:gd name="T110" fmla="+- 0 229 -22"/>
                            <a:gd name="T111" fmla="*/ 229 h 255"/>
                            <a:gd name="T112" fmla="+- 0 1972 1922"/>
                            <a:gd name="T113" fmla="*/ T112 w 450"/>
                            <a:gd name="T114" fmla="+- 0 206 -22"/>
                            <a:gd name="T115" fmla="*/ 206 h 255"/>
                            <a:gd name="T116" fmla="+- 0 1939 1922"/>
                            <a:gd name="T117" fmla="*/ T116 w 450"/>
                            <a:gd name="T118" fmla="+- 0 169 -22"/>
                            <a:gd name="T119" fmla="*/ 169 h 255"/>
                            <a:gd name="T120" fmla="+- 0 1923 1922"/>
                            <a:gd name="T121" fmla="*/ T120 w 450"/>
                            <a:gd name="T122" fmla="+- 0 122 -22"/>
                            <a:gd name="T123" fmla="*/ 122 h 255"/>
                            <a:gd name="T124" fmla="+- 0 1922 1922"/>
                            <a:gd name="T125" fmla="*/ T124 w 450"/>
                            <a:gd name="T126" fmla="+- 0 105 -22"/>
                            <a:gd name="T127"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450" h="255">
                              <a:moveTo>
                                <a:pt x="0" y="127"/>
                              </a:moveTo>
                              <a:lnTo>
                                <a:pt x="0" y="119"/>
                              </a:lnTo>
                              <a:lnTo>
                                <a:pt x="1" y="110"/>
                              </a:lnTo>
                              <a:lnTo>
                                <a:pt x="3" y="102"/>
                              </a:lnTo>
                              <a:lnTo>
                                <a:pt x="5" y="94"/>
                              </a:lnTo>
                              <a:lnTo>
                                <a:pt x="7" y="86"/>
                              </a:ln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29" y="198"/>
                              </a:lnTo>
                              <a:lnTo>
                                <a:pt x="424" y="205"/>
                              </a:lnTo>
                              <a:lnTo>
                                <a:pt x="394" y="233"/>
                              </a:lnTo>
                              <a:lnTo>
                                <a:pt x="387" y="238"/>
                              </a:lnTo>
                              <a:lnTo>
                                <a:pt x="323" y="255"/>
                              </a:lnTo>
                              <a:lnTo>
                                <a:pt x="128" y="255"/>
                              </a:lnTo>
                              <a:lnTo>
                                <a:pt x="120" y="255"/>
                              </a:lnTo>
                              <a:lnTo>
                                <a:pt x="111" y="254"/>
                              </a:lnTo>
                              <a:lnTo>
                                <a:pt x="103" y="252"/>
                              </a:lnTo>
                              <a:lnTo>
                                <a:pt x="95" y="251"/>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F305A47" id="Forma libre: forma 322" o:spid="_x0000_s1026" style="position:absolute;margin-left:96.1pt;margin-top:-1.1pt;width:22.5pt;height:12.75pt;z-index:25172796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" path="m,127r,-8l1,110r2,-8l5,94,7,86r3,-8l13,71r4,-8l22,56r5,-7l32,43r6,-6l44,31,79,9,87,6,95,4r8,-2l111,r9,l128,,323,r8,l340,r8,2l356,4r8,2l372,9r8,4l413,37r6,6l424,49r5,7l434,63r4,8l441,78r3,8l446,94r2,8l450,110r,9l450,127r,8l450,144r-2,8l446,160r-17,38l424,205r-30,28l387,238r-64,17l128,255r-8,l111,254r-8,-2l95,251,57,233r-7,-5l22,198r-5,-7l3,152,1,144,,135r,-8xe" filled="f" strokecolor="#99a0a6">
                <v:path arrowok="t" o:connecttype="custom" o:connectlocs="0,61595;1905,50800;4445,40640;8255,31115;13970,21590;20320,13335;27940,5715;55245,-10160;65405,-12700;76200,-13970;205105,-13970;215900,-13970;226060,-11430;236220,-8255;262255,9525;269240,17145;275590,26035;280035,35560;283210,45720;285750,55880;285750,66675;285750,77470;283210,87630;269240,116205;245745,137160;81280,147955;70485,147320;60325,145415;31750,130810;10795,107315;635,77470;0,66675" o:connectangles="0,0,0,0,0,0,0,0,0,0,0,0,0,0,0,0,0,0,0,0,0,0,0,0,0,0,0,0,0,0,0,0"/>
                <w10:wrap anchorx="page"/>
              </v:shape>
            </w:pict>
          </mc:Fallback>
        </mc:AlternateContent>
      </w:r>
      <w:r>
        <w:rPr>
          <w:rFonts w:ascii="Calibri"/>
          <w:noProof/>
        </w:rPr>
        <mc:AlternateContent>
          <mc:Choice Requires="wps">
            <w:drawing>
              <wp:anchor distT="0" distB="0" distL="114300" distR="114300" simplePos="0" relativeHeight="251728985" behindDoc="0" locked="0" layoutInCell="1" allowOverlap="1" wp14:anchorId="2BE31388" wp14:editId="35CCA66C">
                <wp:simplePos x="0" y="0"/>
                <wp:positionH relativeFrom="page">
                  <wp:posOffset>1220470</wp:posOffset>
                </wp:positionH>
                <wp:positionV relativeFrom="paragraph">
                  <wp:posOffset>271780</wp:posOffset>
                </wp:positionV>
                <wp:extent cx="285750" cy="161925"/>
                <wp:effectExtent l="10795" t="5715" r="8255" b="13335"/>
                <wp:wrapNone/>
                <wp:docPr id="321" name="Forma libre: forma 3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5 428"/>
                            <a:gd name="T3" fmla="*/ 555 h 255"/>
                            <a:gd name="T4" fmla="+- 0 1922 1922"/>
                            <a:gd name="T5" fmla="*/ T4 w 450"/>
                            <a:gd name="T6" fmla="+- 0 547 428"/>
                            <a:gd name="T7" fmla="*/ 547 h 255"/>
                            <a:gd name="T8" fmla="+- 0 1923 1922"/>
                            <a:gd name="T9" fmla="*/ T8 w 450"/>
                            <a:gd name="T10" fmla="+- 0 538 428"/>
                            <a:gd name="T11" fmla="*/ 538 h 255"/>
                            <a:gd name="T12" fmla="+- 0 1925 1922"/>
                            <a:gd name="T13" fmla="*/ T12 w 450"/>
                            <a:gd name="T14" fmla="+- 0 530 428"/>
                            <a:gd name="T15" fmla="*/ 530 h 255"/>
                            <a:gd name="T16" fmla="+- 0 1927 1922"/>
                            <a:gd name="T17" fmla="*/ T16 w 450"/>
                            <a:gd name="T18" fmla="+- 0 522 428"/>
                            <a:gd name="T19" fmla="*/ 522 h 255"/>
                            <a:gd name="T20" fmla="+- 0 1944 1922"/>
                            <a:gd name="T21" fmla="*/ T20 w 450"/>
                            <a:gd name="T22" fmla="+- 0 484 428"/>
                            <a:gd name="T23" fmla="*/ 484 h 255"/>
                            <a:gd name="T24" fmla="+- 0 1949 1922"/>
                            <a:gd name="T25" fmla="*/ T24 w 450"/>
                            <a:gd name="T26" fmla="+- 0 477 428"/>
                            <a:gd name="T27" fmla="*/ 477 h 255"/>
                            <a:gd name="T28" fmla="+- 0 1954 1922"/>
                            <a:gd name="T29" fmla="*/ T28 w 450"/>
                            <a:gd name="T30" fmla="+- 0 471 428"/>
                            <a:gd name="T31" fmla="*/ 471 h 255"/>
                            <a:gd name="T32" fmla="+- 0 1960 1922"/>
                            <a:gd name="T33" fmla="*/ T32 w 450"/>
                            <a:gd name="T34" fmla="+- 0 465 428"/>
                            <a:gd name="T35" fmla="*/ 465 h 255"/>
                            <a:gd name="T36" fmla="+- 0 1966 1922"/>
                            <a:gd name="T37" fmla="*/ T36 w 450"/>
                            <a:gd name="T38" fmla="+- 0 459 428"/>
                            <a:gd name="T39" fmla="*/ 459 h 255"/>
                            <a:gd name="T40" fmla="+- 0 2001 1922"/>
                            <a:gd name="T41" fmla="*/ T40 w 450"/>
                            <a:gd name="T42" fmla="+- 0 437 428"/>
                            <a:gd name="T43" fmla="*/ 437 h 255"/>
                            <a:gd name="T44" fmla="+- 0 2009 1922"/>
                            <a:gd name="T45" fmla="*/ T44 w 450"/>
                            <a:gd name="T46" fmla="+- 0 434 428"/>
                            <a:gd name="T47" fmla="*/ 434 h 255"/>
                            <a:gd name="T48" fmla="+- 0 2017 1922"/>
                            <a:gd name="T49" fmla="*/ T48 w 450"/>
                            <a:gd name="T50" fmla="+- 0 432 428"/>
                            <a:gd name="T51" fmla="*/ 432 h 255"/>
                            <a:gd name="T52" fmla="+- 0 2025 1922"/>
                            <a:gd name="T53" fmla="*/ T52 w 450"/>
                            <a:gd name="T54" fmla="+- 0 430 428"/>
                            <a:gd name="T55" fmla="*/ 430 h 255"/>
                            <a:gd name="T56" fmla="+- 0 2033 1922"/>
                            <a:gd name="T57" fmla="*/ T56 w 450"/>
                            <a:gd name="T58" fmla="+- 0 428 428"/>
                            <a:gd name="T59" fmla="*/ 428 h 255"/>
                            <a:gd name="T60" fmla="+- 0 2042 1922"/>
                            <a:gd name="T61" fmla="*/ T60 w 450"/>
                            <a:gd name="T62" fmla="+- 0 428 428"/>
                            <a:gd name="T63" fmla="*/ 428 h 255"/>
                            <a:gd name="T64" fmla="+- 0 2050 1922"/>
                            <a:gd name="T65" fmla="*/ T64 w 450"/>
                            <a:gd name="T66" fmla="+- 0 428 428"/>
                            <a:gd name="T67" fmla="*/ 428 h 255"/>
                            <a:gd name="T68" fmla="+- 0 2245 1922"/>
                            <a:gd name="T69" fmla="*/ T68 w 450"/>
                            <a:gd name="T70" fmla="+- 0 428 428"/>
                            <a:gd name="T71" fmla="*/ 428 h 255"/>
                            <a:gd name="T72" fmla="+- 0 2309 1922"/>
                            <a:gd name="T73" fmla="*/ T72 w 450"/>
                            <a:gd name="T74" fmla="+- 0 444 428"/>
                            <a:gd name="T75" fmla="*/ 444 h 255"/>
                            <a:gd name="T76" fmla="+- 0 2335 1922"/>
                            <a:gd name="T77" fmla="*/ T76 w 450"/>
                            <a:gd name="T78" fmla="+- 0 465 428"/>
                            <a:gd name="T79" fmla="*/ 465 h 255"/>
                            <a:gd name="T80" fmla="+- 0 2341 1922"/>
                            <a:gd name="T81" fmla="*/ T80 w 450"/>
                            <a:gd name="T82" fmla="+- 0 471 428"/>
                            <a:gd name="T83" fmla="*/ 471 h 255"/>
                            <a:gd name="T84" fmla="+- 0 2346 1922"/>
                            <a:gd name="T85" fmla="*/ T84 w 450"/>
                            <a:gd name="T86" fmla="+- 0 477 428"/>
                            <a:gd name="T87" fmla="*/ 477 h 255"/>
                            <a:gd name="T88" fmla="+- 0 2351 1922"/>
                            <a:gd name="T89" fmla="*/ T88 w 450"/>
                            <a:gd name="T90" fmla="+- 0 484 428"/>
                            <a:gd name="T91" fmla="*/ 484 h 255"/>
                            <a:gd name="T92" fmla="+- 0 2356 1922"/>
                            <a:gd name="T93" fmla="*/ T92 w 450"/>
                            <a:gd name="T94" fmla="+- 0 491 428"/>
                            <a:gd name="T95" fmla="*/ 491 h 255"/>
                            <a:gd name="T96" fmla="+- 0 2360 1922"/>
                            <a:gd name="T97" fmla="*/ T96 w 450"/>
                            <a:gd name="T98" fmla="+- 0 499 428"/>
                            <a:gd name="T99" fmla="*/ 499 h 255"/>
                            <a:gd name="T100" fmla="+- 0 2363 1922"/>
                            <a:gd name="T101" fmla="*/ T100 w 450"/>
                            <a:gd name="T102" fmla="+- 0 506 428"/>
                            <a:gd name="T103" fmla="*/ 506 h 255"/>
                            <a:gd name="T104" fmla="+- 0 2366 1922"/>
                            <a:gd name="T105" fmla="*/ T104 w 450"/>
                            <a:gd name="T106" fmla="+- 0 514 428"/>
                            <a:gd name="T107" fmla="*/ 514 h 255"/>
                            <a:gd name="T108" fmla="+- 0 2368 1922"/>
                            <a:gd name="T109" fmla="*/ T108 w 450"/>
                            <a:gd name="T110" fmla="+- 0 522 428"/>
                            <a:gd name="T111" fmla="*/ 522 h 255"/>
                            <a:gd name="T112" fmla="+- 0 2370 1922"/>
                            <a:gd name="T113" fmla="*/ T112 w 450"/>
                            <a:gd name="T114" fmla="+- 0 530 428"/>
                            <a:gd name="T115" fmla="*/ 530 h 255"/>
                            <a:gd name="T116" fmla="+- 0 2372 1922"/>
                            <a:gd name="T117" fmla="*/ T116 w 450"/>
                            <a:gd name="T118" fmla="+- 0 538 428"/>
                            <a:gd name="T119" fmla="*/ 538 h 255"/>
                            <a:gd name="T120" fmla="+- 0 2372 1922"/>
                            <a:gd name="T121" fmla="*/ T120 w 450"/>
                            <a:gd name="T122" fmla="+- 0 547 428"/>
                            <a:gd name="T123" fmla="*/ 547 h 255"/>
                            <a:gd name="T124" fmla="+- 0 2372 1922"/>
                            <a:gd name="T125" fmla="*/ T124 w 450"/>
                            <a:gd name="T126" fmla="+- 0 555 428"/>
                            <a:gd name="T127" fmla="*/ 555 h 255"/>
                            <a:gd name="T128" fmla="+- 0 2372 1922"/>
                            <a:gd name="T129" fmla="*/ T128 w 450"/>
                            <a:gd name="T130" fmla="+- 0 563 428"/>
                            <a:gd name="T131" fmla="*/ 563 h 255"/>
                            <a:gd name="T132" fmla="+- 0 2372 1922"/>
                            <a:gd name="T133" fmla="*/ T132 w 450"/>
                            <a:gd name="T134" fmla="+- 0 572 428"/>
                            <a:gd name="T135" fmla="*/ 572 h 255"/>
                            <a:gd name="T136" fmla="+- 0 2370 1922"/>
                            <a:gd name="T137" fmla="*/ T136 w 450"/>
                            <a:gd name="T138" fmla="+- 0 580 428"/>
                            <a:gd name="T139" fmla="*/ 580 h 255"/>
                            <a:gd name="T140" fmla="+- 0 2368 1922"/>
                            <a:gd name="T141" fmla="*/ T140 w 450"/>
                            <a:gd name="T142" fmla="+- 0 588 428"/>
                            <a:gd name="T143" fmla="*/ 588 h 255"/>
                            <a:gd name="T144" fmla="+- 0 2335 1922"/>
                            <a:gd name="T145" fmla="*/ T144 w 450"/>
                            <a:gd name="T146" fmla="+- 0 645 428"/>
                            <a:gd name="T147" fmla="*/ 645 h 255"/>
                            <a:gd name="T148" fmla="+- 0 2316 1922"/>
                            <a:gd name="T149" fmla="*/ T148 w 450"/>
                            <a:gd name="T150" fmla="+- 0 661 428"/>
                            <a:gd name="T151" fmla="*/ 661 h 255"/>
                            <a:gd name="T152" fmla="+- 0 2309 1922"/>
                            <a:gd name="T153" fmla="*/ T152 w 450"/>
                            <a:gd name="T154" fmla="+- 0 666 428"/>
                            <a:gd name="T155" fmla="*/ 666 h 255"/>
                            <a:gd name="T156" fmla="+- 0 2302 1922"/>
                            <a:gd name="T157" fmla="*/ T156 w 450"/>
                            <a:gd name="T158" fmla="+- 0 670 428"/>
                            <a:gd name="T159" fmla="*/ 670 h 255"/>
                            <a:gd name="T160" fmla="+- 0 2294 1922"/>
                            <a:gd name="T161" fmla="*/ T160 w 450"/>
                            <a:gd name="T162" fmla="+- 0 673 428"/>
                            <a:gd name="T163" fmla="*/ 673 h 255"/>
                            <a:gd name="T164" fmla="+- 0 2286 1922"/>
                            <a:gd name="T165" fmla="*/ T164 w 450"/>
                            <a:gd name="T166" fmla="+- 0 676 428"/>
                            <a:gd name="T167" fmla="*/ 676 h 255"/>
                            <a:gd name="T168" fmla="+- 0 2245 1922"/>
                            <a:gd name="T169" fmla="*/ T168 w 450"/>
                            <a:gd name="T170" fmla="+- 0 683 428"/>
                            <a:gd name="T171" fmla="*/ 683 h 255"/>
                            <a:gd name="T172" fmla="+- 0 2050 1922"/>
                            <a:gd name="T173" fmla="*/ T172 w 450"/>
                            <a:gd name="T174" fmla="+- 0 683 428"/>
                            <a:gd name="T175" fmla="*/ 683 h 255"/>
                            <a:gd name="T176" fmla="+- 0 2042 1922"/>
                            <a:gd name="T177" fmla="*/ T176 w 450"/>
                            <a:gd name="T178" fmla="+- 0 683 428"/>
                            <a:gd name="T179" fmla="*/ 683 h 255"/>
                            <a:gd name="T180" fmla="+- 0 2033 1922"/>
                            <a:gd name="T181" fmla="*/ T180 w 450"/>
                            <a:gd name="T182" fmla="+- 0 682 428"/>
                            <a:gd name="T183" fmla="*/ 682 h 255"/>
                            <a:gd name="T184" fmla="+- 0 2025 1922"/>
                            <a:gd name="T185" fmla="*/ T184 w 450"/>
                            <a:gd name="T186" fmla="+- 0 680 428"/>
                            <a:gd name="T187" fmla="*/ 680 h 255"/>
                            <a:gd name="T188" fmla="+- 0 2017 1922"/>
                            <a:gd name="T189" fmla="*/ T188 w 450"/>
                            <a:gd name="T190" fmla="+- 0 679 428"/>
                            <a:gd name="T191" fmla="*/ 679 h 255"/>
                            <a:gd name="T192" fmla="+- 0 2009 1922"/>
                            <a:gd name="T193" fmla="*/ T192 w 450"/>
                            <a:gd name="T194" fmla="+- 0 676 428"/>
                            <a:gd name="T195" fmla="*/ 676 h 255"/>
                            <a:gd name="T196" fmla="+- 0 2001 1922"/>
                            <a:gd name="T197" fmla="*/ T196 w 450"/>
                            <a:gd name="T198" fmla="+- 0 673 428"/>
                            <a:gd name="T199" fmla="*/ 673 h 255"/>
                            <a:gd name="T200" fmla="+- 0 1993 1922"/>
                            <a:gd name="T201" fmla="*/ T200 w 450"/>
                            <a:gd name="T202" fmla="+- 0 670 428"/>
                            <a:gd name="T203" fmla="*/ 670 h 255"/>
                            <a:gd name="T204" fmla="+- 0 1986 1922"/>
                            <a:gd name="T205" fmla="*/ T204 w 450"/>
                            <a:gd name="T206" fmla="+- 0 666 428"/>
                            <a:gd name="T207" fmla="*/ 666 h 255"/>
                            <a:gd name="T208" fmla="+- 0 1979 1922"/>
                            <a:gd name="T209" fmla="*/ T208 w 450"/>
                            <a:gd name="T210" fmla="+- 0 661 428"/>
                            <a:gd name="T211" fmla="*/ 661 h 255"/>
                            <a:gd name="T212" fmla="+- 0 1972 1922"/>
                            <a:gd name="T213" fmla="*/ T212 w 450"/>
                            <a:gd name="T214" fmla="+- 0 656 428"/>
                            <a:gd name="T215" fmla="*/ 656 h 255"/>
                            <a:gd name="T216" fmla="+- 0 1932 1922"/>
                            <a:gd name="T217" fmla="*/ T216 w 450"/>
                            <a:gd name="T218" fmla="+- 0 604 428"/>
                            <a:gd name="T219" fmla="*/ 604 h 255"/>
                            <a:gd name="T220" fmla="+- 0 1925 1922"/>
                            <a:gd name="T221" fmla="*/ T220 w 450"/>
                            <a:gd name="T222" fmla="+- 0 580 428"/>
                            <a:gd name="T223" fmla="*/ 580 h 255"/>
                            <a:gd name="T224" fmla="+- 0 1923 1922"/>
                            <a:gd name="T225" fmla="*/ T224 w 450"/>
                            <a:gd name="T226" fmla="+- 0 572 428"/>
                            <a:gd name="T227" fmla="*/ 572 h 255"/>
                            <a:gd name="T228" fmla="+- 0 1922 1922"/>
                            <a:gd name="T229" fmla="*/ T228 w 450"/>
                            <a:gd name="T230" fmla="+- 0 563 428"/>
                            <a:gd name="T231" fmla="*/ 563 h 255"/>
                            <a:gd name="T232" fmla="+- 0 1922 1922"/>
                            <a:gd name="T233" fmla="*/ T232 w 450"/>
                            <a:gd name="T234" fmla="+- 0 555 428"/>
                            <a:gd name="T235"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50" h="255">
                              <a:moveTo>
                                <a:pt x="0" y="127"/>
                              </a:moveTo>
                              <a:lnTo>
                                <a:pt x="0" y="119"/>
                              </a:lnTo>
                              <a:lnTo>
                                <a:pt x="1" y="110"/>
                              </a:lnTo>
                              <a:lnTo>
                                <a:pt x="3" y="102"/>
                              </a:lnTo>
                              <a:lnTo>
                                <a:pt x="5" y="94"/>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87" y="16"/>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13" y="217"/>
                              </a:lnTo>
                              <a:lnTo>
                                <a:pt x="394" y="233"/>
                              </a:lnTo>
                              <a:lnTo>
                                <a:pt x="387" y="238"/>
                              </a:lnTo>
                              <a:lnTo>
                                <a:pt x="380" y="242"/>
                              </a:lnTo>
                              <a:lnTo>
                                <a:pt x="372" y="245"/>
                              </a:lnTo>
                              <a:lnTo>
                                <a:pt x="364" y="24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14BAD28" id="Forma libre: forma 321" o:spid="_x0000_s1026" style="position:absolute;margin-left:96.1pt;margin-top:21.4pt;width:22.5pt;height:12.75pt;z-index:25172898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" path="m,127r,-8l1,110r2,-8l5,94,22,56r5,-7l32,43r6,-6l44,31,79,9,87,6,95,4r8,-2l111,r9,l128,,323,r64,16l413,37r6,6l424,49r5,7l434,63r4,8l441,78r3,8l446,94r2,8l450,110r,9l450,127r,8l450,144r-2,8l446,160r-33,57l394,233r-7,5l380,242r-8,3l364,248r-41,7l128,255r-8,l111,254r-8,-2l95,251r-8,-3l79,245r-8,-3l64,238r-7,-5l50,228,10,176,3,152,1,144,,135r,-8xe" filled="f" strokecolor="#99a0a6">
                <v:path arrowok="t" o:connecttype="custom" o:connectlocs="0,352425;0,347345;635,341630;1905,336550;3175,331470;13970,307340;17145,302895;20320,299085;24130,295275;27940,291465;50165,277495;55245,275590;60325,274320;65405,273050;70485,271780;76200,271780;81280,271780;205105,271780;245745,281940;262255,295275;266065,299085;269240,302895;272415,307340;275590,311785;278130,316865;280035,321310;281940,326390;283210,331470;284480,336550;285750,341630;285750,347345;285750,352425;285750,357505;285750,363220;284480,368300;283210,373380;262255,409575;250190,419735;245745,422910;241300,425450;236220,427355;231140,429260;205105,433705;81280,433705;76200,433705;70485,433070;65405,431800;60325,431165;55245,429260;50165,427355;45085,425450;40640,422910;36195,419735;31750,416560;6350,383540;1905,368300;635,363220;0,357505;0,352425" o:connectangles="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30009" behindDoc="0" locked="0" layoutInCell="1" allowOverlap="1" wp14:anchorId="41710C37" wp14:editId="01F69258">
                <wp:simplePos x="0" y="0"/>
                <wp:positionH relativeFrom="page">
                  <wp:posOffset>1220470</wp:posOffset>
                </wp:positionH>
                <wp:positionV relativeFrom="paragraph">
                  <wp:posOffset>557530</wp:posOffset>
                </wp:positionV>
                <wp:extent cx="285750" cy="161925"/>
                <wp:effectExtent l="10795" t="5715" r="8255" b="13335"/>
                <wp:wrapNone/>
                <wp:docPr id="320" name="Forma libre: forma 3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5 878"/>
                            <a:gd name="T3" fmla="*/ 1005 h 255"/>
                            <a:gd name="T4" fmla="+- 0 1939 1922"/>
                            <a:gd name="T5" fmla="*/ T4 w 450"/>
                            <a:gd name="T6" fmla="+- 0 941 878"/>
                            <a:gd name="T7" fmla="*/ 941 h 255"/>
                            <a:gd name="T8" fmla="+- 0 1944 1922"/>
                            <a:gd name="T9" fmla="*/ T8 w 450"/>
                            <a:gd name="T10" fmla="+- 0 934 878"/>
                            <a:gd name="T11" fmla="*/ 934 h 255"/>
                            <a:gd name="T12" fmla="+- 0 1949 1922"/>
                            <a:gd name="T13" fmla="*/ T12 w 450"/>
                            <a:gd name="T14" fmla="+- 0 927 878"/>
                            <a:gd name="T15" fmla="*/ 927 h 255"/>
                            <a:gd name="T16" fmla="+- 0 1954 1922"/>
                            <a:gd name="T17" fmla="*/ T16 w 450"/>
                            <a:gd name="T18" fmla="+- 0 921 878"/>
                            <a:gd name="T19" fmla="*/ 921 h 255"/>
                            <a:gd name="T20" fmla="+- 0 1960 1922"/>
                            <a:gd name="T21" fmla="*/ T20 w 450"/>
                            <a:gd name="T22" fmla="+- 0 915 878"/>
                            <a:gd name="T23" fmla="*/ 915 h 255"/>
                            <a:gd name="T24" fmla="+- 0 1966 1922"/>
                            <a:gd name="T25" fmla="*/ T24 w 450"/>
                            <a:gd name="T26" fmla="+- 0 909 878"/>
                            <a:gd name="T27" fmla="*/ 909 h 255"/>
                            <a:gd name="T28" fmla="+- 0 2001 1922"/>
                            <a:gd name="T29" fmla="*/ T28 w 450"/>
                            <a:gd name="T30" fmla="+- 0 887 878"/>
                            <a:gd name="T31" fmla="*/ 887 h 255"/>
                            <a:gd name="T32" fmla="+- 0 2009 1922"/>
                            <a:gd name="T33" fmla="*/ T32 w 450"/>
                            <a:gd name="T34" fmla="+- 0 884 878"/>
                            <a:gd name="T35" fmla="*/ 884 h 255"/>
                            <a:gd name="T36" fmla="+- 0 2017 1922"/>
                            <a:gd name="T37" fmla="*/ T36 w 450"/>
                            <a:gd name="T38" fmla="+- 0 882 878"/>
                            <a:gd name="T39" fmla="*/ 882 h 255"/>
                            <a:gd name="T40" fmla="+- 0 2025 1922"/>
                            <a:gd name="T41" fmla="*/ T40 w 450"/>
                            <a:gd name="T42" fmla="+- 0 880 878"/>
                            <a:gd name="T43" fmla="*/ 880 h 255"/>
                            <a:gd name="T44" fmla="+- 0 2033 1922"/>
                            <a:gd name="T45" fmla="*/ T44 w 450"/>
                            <a:gd name="T46" fmla="+- 0 878 878"/>
                            <a:gd name="T47" fmla="*/ 878 h 255"/>
                            <a:gd name="T48" fmla="+- 0 2042 1922"/>
                            <a:gd name="T49" fmla="*/ T48 w 450"/>
                            <a:gd name="T50" fmla="+- 0 878 878"/>
                            <a:gd name="T51" fmla="*/ 878 h 255"/>
                            <a:gd name="T52" fmla="+- 0 2050 1922"/>
                            <a:gd name="T53" fmla="*/ T52 w 450"/>
                            <a:gd name="T54" fmla="+- 0 878 878"/>
                            <a:gd name="T55" fmla="*/ 878 h 255"/>
                            <a:gd name="T56" fmla="+- 0 2245 1922"/>
                            <a:gd name="T57" fmla="*/ T56 w 450"/>
                            <a:gd name="T58" fmla="+- 0 878 878"/>
                            <a:gd name="T59" fmla="*/ 878 h 255"/>
                            <a:gd name="T60" fmla="+- 0 2253 1922"/>
                            <a:gd name="T61" fmla="*/ T60 w 450"/>
                            <a:gd name="T62" fmla="+- 0 878 878"/>
                            <a:gd name="T63" fmla="*/ 878 h 255"/>
                            <a:gd name="T64" fmla="+- 0 2262 1922"/>
                            <a:gd name="T65" fmla="*/ T64 w 450"/>
                            <a:gd name="T66" fmla="+- 0 878 878"/>
                            <a:gd name="T67" fmla="*/ 878 h 255"/>
                            <a:gd name="T68" fmla="+- 0 2270 1922"/>
                            <a:gd name="T69" fmla="*/ T68 w 450"/>
                            <a:gd name="T70" fmla="+- 0 880 878"/>
                            <a:gd name="T71" fmla="*/ 880 h 255"/>
                            <a:gd name="T72" fmla="+- 0 2278 1922"/>
                            <a:gd name="T73" fmla="*/ T72 w 450"/>
                            <a:gd name="T74" fmla="+- 0 882 878"/>
                            <a:gd name="T75" fmla="*/ 882 h 255"/>
                            <a:gd name="T76" fmla="+- 0 2286 1922"/>
                            <a:gd name="T77" fmla="*/ T76 w 450"/>
                            <a:gd name="T78" fmla="+- 0 884 878"/>
                            <a:gd name="T79" fmla="*/ 884 h 255"/>
                            <a:gd name="T80" fmla="+- 0 2294 1922"/>
                            <a:gd name="T81" fmla="*/ T80 w 450"/>
                            <a:gd name="T82" fmla="+- 0 887 878"/>
                            <a:gd name="T83" fmla="*/ 887 h 255"/>
                            <a:gd name="T84" fmla="+- 0 2302 1922"/>
                            <a:gd name="T85" fmla="*/ T84 w 450"/>
                            <a:gd name="T86" fmla="+- 0 891 878"/>
                            <a:gd name="T87" fmla="*/ 891 h 255"/>
                            <a:gd name="T88" fmla="+- 0 2335 1922"/>
                            <a:gd name="T89" fmla="*/ T88 w 450"/>
                            <a:gd name="T90" fmla="+- 0 915 878"/>
                            <a:gd name="T91" fmla="*/ 915 h 255"/>
                            <a:gd name="T92" fmla="+- 0 2341 1922"/>
                            <a:gd name="T93" fmla="*/ T92 w 450"/>
                            <a:gd name="T94" fmla="+- 0 921 878"/>
                            <a:gd name="T95" fmla="*/ 921 h 255"/>
                            <a:gd name="T96" fmla="+- 0 2363 1922"/>
                            <a:gd name="T97" fmla="*/ T96 w 450"/>
                            <a:gd name="T98" fmla="+- 0 956 878"/>
                            <a:gd name="T99" fmla="*/ 956 h 255"/>
                            <a:gd name="T100" fmla="+- 0 2366 1922"/>
                            <a:gd name="T101" fmla="*/ T100 w 450"/>
                            <a:gd name="T102" fmla="+- 0 964 878"/>
                            <a:gd name="T103" fmla="*/ 964 h 255"/>
                            <a:gd name="T104" fmla="+- 0 2372 1922"/>
                            <a:gd name="T105" fmla="*/ T104 w 450"/>
                            <a:gd name="T106" fmla="+- 0 1005 878"/>
                            <a:gd name="T107" fmla="*/ 1005 h 255"/>
                            <a:gd name="T108" fmla="+- 0 2372 1922"/>
                            <a:gd name="T109" fmla="*/ T108 w 450"/>
                            <a:gd name="T110" fmla="+- 0 1013 878"/>
                            <a:gd name="T111" fmla="*/ 1013 h 255"/>
                            <a:gd name="T112" fmla="+- 0 2372 1922"/>
                            <a:gd name="T113" fmla="*/ T112 w 450"/>
                            <a:gd name="T114" fmla="+- 0 1022 878"/>
                            <a:gd name="T115" fmla="*/ 1022 h 255"/>
                            <a:gd name="T116" fmla="+- 0 2370 1922"/>
                            <a:gd name="T117" fmla="*/ T116 w 450"/>
                            <a:gd name="T118" fmla="+- 0 1030 878"/>
                            <a:gd name="T119" fmla="*/ 1030 h 255"/>
                            <a:gd name="T120" fmla="+- 0 2368 1922"/>
                            <a:gd name="T121" fmla="*/ T120 w 450"/>
                            <a:gd name="T122" fmla="+- 0 1038 878"/>
                            <a:gd name="T123" fmla="*/ 1038 h 255"/>
                            <a:gd name="T124" fmla="+- 0 2335 1922"/>
                            <a:gd name="T125" fmla="*/ T124 w 450"/>
                            <a:gd name="T126" fmla="+- 0 1095 878"/>
                            <a:gd name="T127" fmla="*/ 1095 h 255"/>
                            <a:gd name="T128" fmla="+- 0 2316 1922"/>
                            <a:gd name="T129" fmla="*/ T128 w 450"/>
                            <a:gd name="T130" fmla="+- 0 1111 878"/>
                            <a:gd name="T131" fmla="*/ 1111 h 255"/>
                            <a:gd name="T132" fmla="+- 0 2309 1922"/>
                            <a:gd name="T133" fmla="*/ T132 w 450"/>
                            <a:gd name="T134" fmla="+- 0 1116 878"/>
                            <a:gd name="T135" fmla="*/ 1116 h 255"/>
                            <a:gd name="T136" fmla="+- 0 2270 1922"/>
                            <a:gd name="T137" fmla="*/ T136 w 450"/>
                            <a:gd name="T138" fmla="+- 0 1130 878"/>
                            <a:gd name="T139" fmla="*/ 1130 h 255"/>
                            <a:gd name="T140" fmla="+- 0 2262 1922"/>
                            <a:gd name="T141" fmla="*/ T140 w 450"/>
                            <a:gd name="T142" fmla="+- 0 1132 878"/>
                            <a:gd name="T143" fmla="*/ 1132 h 255"/>
                            <a:gd name="T144" fmla="+- 0 2253 1922"/>
                            <a:gd name="T145" fmla="*/ T144 w 450"/>
                            <a:gd name="T146" fmla="+- 0 1133 878"/>
                            <a:gd name="T147" fmla="*/ 1133 h 255"/>
                            <a:gd name="T148" fmla="+- 0 2245 1922"/>
                            <a:gd name="T149" fmla="*/ T148 w 450"/>
                            <a:gd name="T150" fmla="+- 0 1133 878"/>
                            <a:gd name="T151" fmla="*/ 1133 h 255"/>
                            <a:gd name="T152" fmla="+- 0 2050 1922"/>
                            <a:gd name="T153" fmla="*/ T152 w 450"/>
                            <a:gd name="T154" fmla="+- 0 1133 878"/>
                            <a:gd name="T155" fmla="*/ 1133 h 255"/>
                            <a:gd name="T156" fmla="+- 0 2042 1922"/>
                            <a:gd name="T157" fmla="*/ T156 w 450"/>
                            <a:gd name="T158" fmla="+- 0 1133 878"/>
                            <a:gd name="T159" fmla="*/ 1133 h 255"/>
                            <a:gd name="T160" fmla="+- 0 2033 1922"/>
                            <a:gd name="T161" fmla="*/ T160 w 450"/>
                            <a:gd name="T162" fmla="+- 0 1132 878"/>
                            <a:gd name="T163" fmla="*/ 1132 h 255"/>
                            <a:gd name="T164" fmla="+- 0 2025 1922"/>
                            <a:gd name="T165" fmla="*/ T164 w 450"/>
                            <a:gd name="T166" fmla="+- 0 1130 878"/>
                            <a:gd name="T167" fmla="*/ 1130 h 255"/>
                            <a:gd name="T168" fmla="+- 0 2017 1922"/>
                            <a:gd name="T169" fmla="*/ T168 w 450"/>
                            <a:gd name="T170" fmla="+- 0 1129 878"/>
                            <a:gd name="T171" fmla="*/ 1129 h 255"/>
                            <a:gd name="T172" fmla="+- 0 2009 1922"/>
                            <a:gd name="T173" fmla="*/ T172 w 450"/>
                            <a:gd name="T174" fmla="+- 0 1126 878"/>
                            <a:gd name="T175" fmla="*/ 1126 h 255"/>
                            <a:gd name="T176" fmla="+- 0 2001 1922"/>
                            <a:gd name="T177" fmla="*/ T176 w 450"/>
                            <a:gd name="T178" fmla="+- 0 1123 878"/>
                            <a:gd name="T179" fmla="*/ 1123 h 255"/>
                            <a:gd name="T180" fmla="+- 0 1993 1922"/>
                            <a:gd name="T181" fmla="*/ T180 w 450"/>
                            <a:gd name="T182" fmla="+- 0 1120 878"/>
                            <a:gd name="T183" fmla="*/ 1120 h 255"/>
                            <a:gd name="T184" fmla="+- 0 1986 1922"/>
                            <a:gd name="T185" fmla="*/ T184 w 450"/>
                            <a:gd name="T186" fmla="+- 0 1116 878"/>
                            <a:gd name="T187" fmla="*/ 1116 h 255"/>
                            <a:gd name="T188" fmla="+- 0 1979 1922"/>
                            <a:gd name="T189" fmla="*/ T188 w 450"/>
                            <a:gd name="T190" fmla="+- 0 1111 878"/>
                            <a:gd name="T191" fmla="*/ 1111 h 255"/>
                            <a:gd name="T192" fmla="+- 0 1972 1922"/>
                            <a:gd name="T193" fmla="*/ T192 w 450"/>
                            <a:gd name="T194" fmla="+- 0 1106 878"/>
                            <a:gd name="T195" fmla="*/ 1106 h 255"/>
                            <a:gd name="T196" fmla="+- 0 1932 1922"/>
                            <a:gd name="T197" fmla="*/ T196 w 450"/>
                            <a:gd name="T198" fmla="+- 0 1054 878"/>
                            <a:gd name="T199" fmla="*/ 1054 h 255"/>
                            <a:gd name="T200" fmla="+- 0 1925 1922"/>
                            <a:gd name="T201" fmla="*/ T200 w 450"/>
                            <a:gd name="T202" fmla="+- 0 1030 878"/>
                            <a:gd name="T203" fmla="*/ 1030 h 255"/>
                            <a:gd name="T204" fmla="+- 0 1923 1922"/>
                            <a:gd name="T205" fmla="*/ T204 w 450"/>
                            <a:gd name="T206" fmla="+- 0 1022 878"/>
                            <a:gd name="T207" fmla="*/ 1022 h 255"/>
                            <a:gd name="T208" fmla="+- 0 1922 1922"/>
                            <a:gd name="T209" fmla="*/ T208 w 450"/>
                            <a:gd name="T210" fmla="+- 0 1013 878"/>
                            <a:gd name="T211" fmla="*/ 1013 h 255"/>
                            <a:gd name="T212" fmla="+- 0 1922 1922"/>
                            <a:gd name="T213" fmla="*/ T212 w 450"/>
                            <a:gd name="T214" fmla="+- 0 1005 878"/>
                            <a:gd name="T215"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50" h="255">
                              <a:moveTo>
                                <a:pt x="0" y="127"/>
                              </a:move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41" y="78"/>
                              </a:lnTo>
                              <a:lnTo>
                                <a:pt x="444" y="86"/>
                              </a:lnTo>
                              <a:lnTo>
                                <a:pt x="450" y="127"/>
                              </a:lnTo>
                              <a:lnTo>
                                <a:pt x="450" y="135"/>
                              </a:lnTo>
                              <a:lnTo>
                                <a:pt x="450" y="144"/>
                              </a:lnTo>
                              <a:lnTo>
                                <a:pt x="448" y="152"/>
                              </a:lnTo>
                              <a:lnTo>
                                <a:pt x="446" y="160"/>
                              </a:lnTo>
                              <a:lnTo>
                                <a:pt x="413" y="217"/>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AD43D92" id="Forma libre: forma 320" o:spid="_x0000_s1026" style="position:absolute;margin-left:96.1pt;margin-top:43.9pt;width:22.5pt;height:12.75pt;z-index:25173000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" path="m,127l17,63r5,-7l27,49r5,-6l38,37r6,-6l79,9,87,6,95,4r8,-2l111,r9,l128,,323,r8,l340,r8,2l356,4r8,2l372,9r8,4l413,37r6,6l441,78r3,8l450,127r,8l450,144r-2,8l446,160r-33,57l394,233r-7,5l348,252r-8,2l331,255r-8,l128,255r-8,l111,254r-8,-2l95,251r-8,-3l79,245r-8,-3l64,238r-7,-5l50,228,10,176,3,152,1,144,,135r,-8xe" filled="f" strokecolor="#99a0a6">
                <v:path arrowok="t" o:connecttype="custom" o:connectlocs="0,638175;10795,597535;13970,593090;17145,588645;20320,584835;24130,581025;27940,577215;50165,563245;55245,561340;60325,560070;65405,558800;70485,557530;76200,557530;81280,557530;205105,557530;210185,557530;215900,557530;220980,558800;226060,560070;231140,561340;236220,563245;241300,565785;262255,581025;266065,584835;280035,607060;281940,612140;285750,638175;285750,643255;285750,648970;284480,654050;283210,659130;262255,695325;250190,705485;245745,708660;220980,717550;215900,718820;210185,719455;205105,719455;81280,719455;76200,719455;70485,718820;65405,717550;60325,716915;55245,715010;50165,713105;45085,711200;40640,708660;36195,705485;31750,702310;6350,669290;1905,654050;635,648970;0,643255;0,638175" o:connectangles="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31033" behindDoc="0" locked="0" layoutInCell="1" allowOverlap="1" wp14:anchorId="28EE8295" wp14:editId="6D93BAF5">
                <wp:simplePos x="0" y="0"/>
                <wp:positionH relativeFrom="page">
                  <wp:posOffset>1220470</wp:posOffset>
                </wp:positionH>
                <wp:positionV relativeFrom="paragraph">
                  <wp:posOffset>843280</wp:posOffset>
                </wp:positionV>
                <wp:extent cx="285750" cy="161925"/>
                <wp:effectExtent l="10795" t="5715" r="8255" b="13335"/>
                <wp:wrapNone/>
                <wp:docPr id="319" name="Forma libre: forma 3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455 1328"/>
                            <a:gd name="T3" fmla="*/ 1455 h 255"/>
                            <a:gd name="T4" fmla="+- 0 1922 1922"/>
                            <a:gd name="T5" fmla="*/ T4 w 450"/>
                            <a:gd name="T6" fmla="+- 0 1447 1328"/>
                            <a:gd name="T7" fmla="*/ 1447 h 255"/>
                            <a:gd name="T8" fmla="+- 0 1923 1922"/>
                            <a:gd name="T9" fmla="*/ T8 w 450"/>
                            <a:gd name="T10" fmla="+- 0 1438 1328"/>
                            <a:gd name="T11" fmla="*/ 1438 h 255"/>
                            <a:gd name="T12" fmla="+- 0 1925 1922"/>
                            <a:gd name="T13" fmla="*/ T12 w 450"/>
                            <a:gd name="T14" fmla="+- 0 1430 1328"/>
                            <a:gd name="T15" fmla="*/ 1430 h 255"/>
                            <a:gd name="T16" fmla="+- 0 1927 1922"/>
                            <a:gd name="T17" fmla="*/ T16 w 450"/>
                            <a:gd name="T18" fmla="+- 0 1422 1328"/>
                            <a:gd name="T19" fmla="*/ 1422 h 255"/>
                            <a:gd name="T20" fmla="+- 0 1960 1922"/>
                            <a:gd name="T21" fmla="*/ T20 w 450"/>
                            <a:gd name="T22" fmla="+- 0 1365 1328"/>
                            <a:gd name="T23" fmla="*/ 1365 h 255"/>
                            <a:gd name="T24" fmla="+- 0 1966 1922"/>
                            <a:gd name="T25" fmla="*/ T24 w 450"/>
                            <a:gd name="T26" fmla="+- 0 1359 1328"/>
                            <a:gd name="T27" fmla="*/ 1359 h 255"/>
                            <a:gd name="T28" fmla="+- 0 2025 1922"/>
                            <a:gd name="T29" fmla="*/ T28 w 450"/>
                            <a:gd name="T30" fmla="+- 0 1330 1328"/>
                            <a:gd name="T31" fmla="*/ 1330 h 255"/>
                            <a:gd name="T32" fmla="+- 0 2033 1922"/>
                            <a:gd name="T33" fmla="*/ T32 w 450"/>
                            <a:gd name="T34" fmla="+- 0 1328 1328"/>
                            <a:gd name="T35" fmla="*/ 1328 h 255"/>
                            <a:gd name="T36" fmla="+- 0 2042 1922"/>
                            <a:gd name="T37" fmla="*/ T36 w 450"/>
                            <a:gd name="T38" fmla="+- 0 1328 1328"/>
                            <a:gd name="T39" fmla="*/ 1328 h 255"/>
                            <a:gd name="T40" fmla="+- 0 2050 1922"/>
                            <a:gd name="T41" fmla="*/ T40 w 450"/>
                            <a:gd name="T42" fmla="+- 0 1328 1328"/>
                            <a:gd name="T43" fmla="*/ 1328 h 255"/>
                            <a:gd name="T44" fmla="+- 0 2245 1922"/>
                            <a:gd name="T45" fmla="*/ T44 w 450"/>
                            <a:gd name="T46" fmla="+- 0 1328 1328"/>
                            <a:gd name="T47" fmla="*/ 1328 h 255"/>
                            <a:gd name="T48" fmla="+- 0 2253 1922"/>
                            <a:gd name="T49" fmla="*/ T48 w 450"/>
                            <a:gd name="T50" fmla="+- 0 1328 1328"/>
                            <a:gd name="T51" fmla="*/ 1328 h 255"/>
                            <a:gd name="T52" fmla="+- 0 2262 1922"/>
                            <a:gd name="T53" fmla="*/ T52 w 450"/>
                            <a:gd name="T54" fmla="+- 0 1328 1328"/>
                            <a:gd name="T55" fmla="*/ 1328 h 255"/>
                            <a:gd name="T56" fmla="+- 0 2270 1922"/>
                            <a:gd name="T57" fmla="*/ T56 w 450"/>
                            <a:gd name="T58" fmla="+- 0 1330 1328"/>
                            <a:gd name="T59" fmla="*/ 1330 h 255"/>
                            <a:gd name="T60" fmla="+- 0 2278 1922"/>
                            <a:gd name="T61" fmla="*/ T60 w 450"/>
                            <a:gd name="T62" fmla="+- 0 1332 1328"/>
                            <a:gd name="T63" fmla="*/ 1332 h 255"/>
                            <a:gd name="T64" fmla="+- 0 2335 1922"/>
                            <a:gd name="T65" fmla="*/ T64 w 450"/>
                            <a:gd name="T66" fmla="+- 0 1365 1328"/>
                            <a:gd name="T67" fmla="*/ 1365 h 255"/>
                            <a:gd name="T68" fmla="+- 0 2341 1922"/>
                            <a:gd name="T69" fmla="*/ T68 w 450"/>
                            <a:gd name="T70" fmla="+- 0 1371 1328"/>
                            <a:gd name="T71" fmla="*/ 1371 h 255"/>
                            <a:gd name="T72" fmla="+- 0 2370 1922"/>
                            <a:gd name="T73" fmla="*/ T72 w 450"/>
                            <a:gd name="T74" fmla="+- 0 1430 1328"/>
                            <a:gd name="T75" fmla="*/ 1430 h 255"/>
                            <a:gd name="T76" fmla="+- 0 2372 1922"/>
                            <a:gd name="T77" fmla="*/ T76 w 450"/>
                            <a:gd name="T78" fmla="+- 0 1438 1328"/>
                            <a:gd name="T79" fmla="*/ 1438 h 255"/>
                            <a:gd name="T80" fmla="+- 0 2372 1922"/>
                            <a:gd name="T81" fmla="*/ T80 w 450"/>
                            <a:gd name="T82" fmla="+- 0 1447 1328"/>
                            <a:gd name="T83" fmla="*/ 1447 h 255"/>
                            <a:gd name="T84" fmla="+- 0 2372 1922"/>
                            <a:gd name="T85" fmla="*/ T84 w 450"/>
                            <a:gd name="T86" fmla="+- 0 1455 1328"/>
                            <a:gd name="T87" fmla="*/ 1455 h 255"/>
                            <a:gd name="T88" fmla="+- 0 2372 1922"/>
                            <a:gd name="T89" fmla="*/ T88 w 450"/>
                            <a:gd name="T90" fmla="+- 0 1463 1328"/>
                            <a:gd name="T91" fmla="*/ 1463 h 255"/>
                            <a:gd name="T92" fmla="+- 0 2372 1922"/>
                            <a:gd name="T93" fmla="*/ T92 w 450"/>
                            <a:gd name="T94" fmla="+- 0 1472 1328"/>
                            <a:gd name="T95" fmla="*/ 1472 h 255"/>
                            <a:gd name="T96" fmla="+- 0 2370 1922"/>
                            <a:gd name="T97" fmla="*/ T96 w 450"/>
                            <a:gd name="T98" fmla="+- 0 1480 1328"/>
                            <a:gd name="T99" fmla="*/ 1480 h 255"/>
                            <a:gd name="T100" fmla="+- 0 2368 1922"/>
                            <a:gd name="T101" fmla="*/ T100 w 450"/>
                            <a:gd name="T102" fmla="+- 0 1488 1328"/>
                            <a:gd name="T103" fmla="*/ 1488 h 255"/>
                            <a:gd name="T104" fmla="+- 0 2366 1922"/>
                            <a:gd name="T105" fmla="*/ T104 w 450"/>
                            <a:gd name="T106" fmla="+- 0 1496 1328"/>
                            <a:gd name="T107" fmla="*/ 1496 h 255"/>
                            <a:gd name="T108" fmla="+- 0 2363 1922"/>
                            <a:gd name="T109" fmla="*/ T108 w 450"/>
                            <a:gd name="T110" fmla="+- 0 1504 1328"/>
                            <a:gd name="T111" fmla="*/ 1504 h 255"/>
                            <a:gd name="T112" fmla="+- 0 2360 1922"/>
                            <a:gd name="T113" fmla="*/ T112 w 450"/>
                            <a:gd name="T114" fmla="+- 0 1512 1328"/>
                            <a:gd name="T115" fmla="*/ 1512 h 255"/>
                            <a:gd name="T116" fmla="+- 0 2356 1922"/>
                            <a:gd name="T117" fmla="*/ T116 w 450"/>
                            <a:gd name="T118" fmla="+- 0 1519 1328"/>
                            <a:gd name="T119" fmla="*/ 1519 h 255"/>
                            <a:gd name="T120" fmla="+- 0 2351 1922"/>
                            <a:gd name="T121" fmla="*/ T120 w 450"/>
                            <a:gd name="T122" fmla="+- 0 1526 1328"/>
                            <a:gd name="T123" fmla="*/ 1526 h 255"/>
                            <a:gd name="T124" fmla="+- 0 2346 1922"/>
                            <a:gd name="T125" fmla="*/ T124 w 450"/>
                            <a:gd name="T126" fmla="+- 0 1533 1328"/>
                            <a:gd name="T127" fmla="*/ 1533 h 255"/>
                            <a:gd name="T128" fmla="+- 0 2316 1922"/>
                            <a:gd name="T129" fmla="*/ T128 w 450"/>
                            <a:gd name="T130" fmla="+- 0 1561 1328"/>
                            <a:gd name="T131" fmla="*/ 1561 h 255"/>
                            <a:gd name="T132" fmla="+- 0 2309 1922"/>
                            <a:gd name="T133" fmla="*/ T132 w 450"/>
                            <a:gd name="T134" fmla="+- 0 1566 1328"/>
                            <a:gd name="T135" fmla="*/ 1566 h 255"/>
                            <a:gd name="T136" fmla="+- 0 2302 1922"/>
                            <a:gd name="T137" fmla="*/ T136 w 450"/>
                            <a:gd name="T138" fmla="+- 0 1570 1328"/>
                            <a:gd name="T139" fmla="*/ 1570 h 255"/>
                            <a:gd name="T140" fmla="+- 0 2294 1922"/>
                            <a:gd name="T141" fmla="*/ T140 w 450"/>
                            <a:gd name="T142" fmla="+- 0 1573 1328"/>
                            <a:gd name="T143" fmla="*/ 1573 h 255"/>
                            <a:gd name="T144" fmla="+- 0 2286 1922"/>
                            <a:gd name="T145" fmla="*/ T144 w 450"/>
                            <a:gd name="T146" fmla="+- 0 1576 1328"/>
                            <a:gd name="T147" fmla="*/ 1576 h 255"/>
                            <a:gd name="T148" fmla="+- 0 2278 1922"/>
                            <a:gd name="T149" fmla="*/ T148 w 450"/>
                            <a:gd name="T150" fmla="+- 0 1579 1328"/>
                            <a:gd name="T151" fmla="*/ 1579 h 255"/>
                            <a:gd name="T152" fmla="+- 0 2270 1922"/>
                            <a:gd name="T153" fmla="*/ T152 w 450"/>
                            <a:gd name="T154" fmla="+- 0 1580 1328"/>
                            <a:gd name="T155" fmla="*/ 1580 h 255"/>
                            <a:gd name="T156" fmla="+- 0 2262 1922"/>
                            <a:gd name="T157" fmla="*/ T156 w 450"/>
                            <a:gd name="T158" fmla="+- 0 1582 1328"/>
                            <a:gd name="T159" fmla="*/ 1582 h 255"/>
                            <a:gd name="T160" fmla="+- 0 2253 1922"/>
                            <a:gd name="T161" fmla="*/ T160 w 450"/>
                            <a:gd name="T162" fmla="+- 0 1583 1328"/>
                            <a:gd name="T163" fmla="*/ 1583 h 255"/>
                            <a:gd name="T164" fmla="+- 0 2245 1922"/>
                            <a:gd name="T165" fmla="*/ T164 w 450"/>
                            <a:gd name="T166" fmla="+- 0 1583 1328"/>
                            <a:gd name="T167" fmla="*/ 1583 h 255"/>
                            <a:gd name="T168" fmla="+- 0 2050 1922"/>
                            <a:gd name="T169" fmla="*/ T168 w 450"/>
                            <a:gd name="T170" fmla="+- 0 1583 1328"/>
                            <a:gd name="T171" fmla="*/ 1583 h 255"/>
                            <a:gd name="T172" fmla="+- 0 2042 1922"/>
                            <a:gd name="T173" fmla="*/ T172 w 450"/>
                            <a:gd name="T174" fmla="+- 0 1583 1328"/>
                            <a:gd name="T175" fmla="*/ 1583 h 255"/>
                            <a:gd name="T176" fmla="+- 0 2033 1922"/>
                            <a:gd name="T177" fmla="*/ T176 w 450"/>
                            <a:gd name="T178" fmla="+- 0 1582 1328"/>
                            <a:gd name="T179" fmla="*/ 1582 h 255"/>
                            <a:gd name="T180" fmla="+- 0 2025 1922"/>
                            <a:gd name="T181" fmla="*/ T180 w 450"/>
                            <a:gd name="T182" fmla="+- 0 1580 1328"/>
                            <a:gd name="T183" fmla="*/ 1580 h 255"/>
                            <a:gd name="T184" fmla="+- 0 2017 1922"/>
                            <a:gd name="T185" fmla="*/ T184 w 450"/>
                            <a:gd name="T186" fmla="+- 0 1579 1328"/>
                            <a:gd name="T187" fmla="*/ 1579 h 255"/>
                            <a:gd name="T188" fmla="+- 0 1979 1922"/>
                            <a:gd name="T189" fmla="*/ T188 w 450"/>
                            <a:gd name="T190" fmla="+- 0 1561 1328"/>
                            <a:gd name="T191" fmla="*/ 1561 h 255"/>
                            <a:gd name="T192" fmla="+- 0 1972 1922"/>
                            <a:gd name="T193" fmla="*/ T192 w 450"/>
                            <a:gd name="T194" fmla="+- 0 1556 1328"/>
                            <a:gd name="T195" fmla="*/ 1556 h 255"/>
                            <a:gd name="T196" fmla="+- 0 1944 1922"/>
                            <a:gd name="T197" fmla="*/ T196 w 450"/>
                            <a:gd name="T198" fmla="+- 0 1526 1328"/>
                            <a:gd name="T199" fmla="*/ 1526 h 255"/>
                            <a:gd name="T200" fmla="+- 0 1939 1922"/>
                            <a:gd name="T201" fmla="*/ T200 w 450"/>
                            <a:gd name="T202" fmla="+- 0 1519 1328"/>
                            <a:gd name="T203" fmla="*/ 1519 h 255"/>
                            <a:gd name="T204" fmla="+- 0 1935 1922"/>
                            <a:gd name="T205" fmla="*/ T204 w 450"/>
                            <a:gd name="T206" fmla="+- 0 1512 1328"/>
                            <a:gd name="T207" fmla="*/ 1512 h 255"/>
                            <a:gd name="T208" fmla="+- 0 1932 1922"/>
                            <a:gd name="T209" fmla="*/ T208 w 450"/>
                            <a:gd name="T210" fmla="+- 0 1504 1328"/>
                            <a:gd name="T211" fmla="*/ 1504 h 255"/>
                            <a:gd name="T212" fmla="+- 0 1929 1922"/>
                            <a:gd name="T213" fmla="*/ T212 w 450"/>
                            <a:gd name="T214" fmla="+- 0 1496 1328"/>
                            <a:gd name="T215" fmla="*/ 1496 h 255"/>
                            <a:gd name="T216" fmla="+- 0 1927 1922"/>
                            <a:gd name="T217" fmla="*/ T216 w 450"/>
                            <a:gd name="T218" fmla="+- 0 1488 1328"/>
                            <a:gd name="T219" fmla="*/ 1488 h 255"/>
                            <a:gd name="T220" fmla="+- 0 1925 1922"/>
                            <a:gd name="T221" fmla="*/ T220 w 450"/>
                            <a:gd name="T222" fmla="+- 0 1480 1328"/>
                            <a:gd name="T223" fmla="*/ 1480 h 255"/>
                            <a:gd name="T224" fmla="+- 0 1923 1922"/>
                            <a:gd name="T225" fmla="*/ T224 w 450"/>
                            <a:gd name="T226" fmla="+- 0 1472 1328"/>
                            <a:gd name="T227" fmla="*/ 1472 h 255"/>
                            <a:gd name="T228" fmla="+- 0 1922 1922"/>
                            <a:gd name="T229" fmla="*/ T228 w 450"/>
                            <a:gd name="T230" fmla="+- 0 1463 1328"/>
                            <a:gd name="T231" fmla="*/ 1463 h 255"/>
                            <a:gd name="T232" fmla="+- 0 1922 1922"/>
                            <a:gd name="T233" fmla="*/ T232 w 450"/>
                            <a:gd name="T234" fmla="+- 0 1455 1328"/>
                            <a:gd name="T235" fmla="*/ 14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50" h="255">
                              <a:moveTo>
                                <a:pt x="0" y="127"/>
                              </a:moveTo>
                              <a:lnTo>
                                <a:pt x="0" y="119"/>
                              </a:lnTo>
                              <a:lnTo>
                                <a:pt x="1" y="110"/>
                              </a:lnTo>
                              <a:lnTo>
                                <a:pt x="3" y="102"/>
                              </a:lnTo>
                              <a:lnTo>
                                <a:pt x="5" y="94"/>
                              </a:lnTo>
                              <a:lnTo>
                                <a:pt x="38" y="37"/>
                              </a:lnTo>
                              <a:lnTo>
                                <a:pt x="44" y="31"/>
                              </a:lnTo>
                              <a:lnTo>
                                <a:pt x="103" y="2"/>
                              </a:lnTo>
                              <a:lnTo>
                                <a:pt x="111" y="0"/>
                              </a:lnTo>
                              <a:lnTo>
                                <a:pt x="120" y="0"/>
                              </a:lnTo>
                              <a:lnTo>
                                <a:pt x="128" y="0"/>
                              </a:lnTo>
                              <a:lnTo>
                                <a:pt x="323" y="0"/>
                              </a:lnTo>
                              <a:lnTo>
                                <a:pt x="331" y="0"/>
                              </a:lnTo>
                              <a:lnTo>
                                <a:pt x="340" y="0"/>
                              </a:lnTo>
                              <a:lnTo>
                                <a:pt x="348" y="2"/>
                              </a:lnTo>
                              <a:lnTo>
                                <a:pt x="356" y="4"/>
                              </a:lnTo>
                              <a:lnTo>
                                <a:pt x="413" y="37"/>
                              </a:lnTo>
                              <a:lnTo>
                                <a:pt x="419" y="4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434" y="191"/>
                              </a:lnTo>
                              <a:lnTo>
                                <a:pt x="429" y="198"/>
                              </a:lnTo>
                              <a:lnTo>
                                <a:pt x="424" y="205"/>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22" y="198"/>
                              </a:lnTo>
                              <a:lnTo>
                                <a:pt x="17" y="191"/>
                              </a:lnTo>
                              <a:lnTo>
                                <a:pt x="13" y="184"/>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25D0E68" id="Forma libre: forma 319" o:spid="_x0000_s1026" style="position:absolute;margin-left:96.1pt;margin-top:66.4pt;width:22.5pt;height:12.75pt;z-index:25173103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" path="m,127r,-8l1,110r2,-8l5,94,38,37r6,-6l103,2,111,r9,l128,,323,r8,l340,r8,2l356,4r57,33l419,43r29,59l450,110r,9l450,127r,8l450,144r-2,8l446,160r-2,8l441,176r-3,8l434,191r-5,7l424,205r-30,28l387,238r-7,4l372,245r-8,3l356,251r-8,1l340,254r-9,1l323,255r-195,l120,255r-9,-1l103,252r-8,-1l57,233r-7,-5l22,198r-5,-7l13,184r-3,-8l7,168,5,160,3,152,1,144,,135r,-8xe" filled="f" strokecolor="#99a0a6">
                <v:path arrowok="t" o:connecttype="custom" o:connectlocs="0,923925;0,918845;635,913130;1905,908050;3175,902970;24130,866775;27940,862965;65405,844550;70485,843280;76200,843280;81280,843280;205105,843280;210185,843280;215900,843280;220980,844550;226060,845820;262255,866775;266065,870585;284480,908050;285750,913130;285750,918845;285750,923925;285750,929005;285750,934720;284480,939800;283210,944880;281940,949960;280035,955040;278130,960120;275590,964565;272415,969010;269240,973455;250190,991235;245745,994410;241300,996950;236220,998855;231140,1000760;226060,1002665;220980,1003300;215900,1004570;210185,1005205;205105,1005205;81280,1005205;76200,1005205;70485,1004570;65405,1003300;60325,1002665;36195,991235;31750,988060;13970,969010;10795,964565;8255,960120;6350,955040;4445,949960;3175,944880;1905,939800;635,934720;0,929005;0,923925" o:connectangles="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32057" behindDoc="0" locked="0" layoutInCell="1" allowOverlap="1" wp14:anchorId="6114577B" wp14:editId="7C352FB0">
                <wp:simplePos x="0" y="0"/>
                <wp:positionH relativeFrom="page">
                  <wp:posOffset>1220470</wp:posOffset>
                </wp:positionH>
                <wp:positionV relativeFrom="paragraph">
                  <wp:posOffset>1129030</wp:posOffset>
                </wp:positionV>
                <wp:extent cx="285750" cy="161925"/>
                <wp:effectExtent l="10795" t="5715" r="8255" b="13335"/>
                <wp:wrapNone/>
                <wp:docPr id="318" name="Forma libre: forma 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905 1778"/>
                            <a:gd name="T3" fmla="*/ 1905 h 255"/>
                            <a:gd name="T4" fmla="+- 0 1932 1922"/>
                            <a:gd name="T5" fmla="*/ T4 w 450"/>
                            <a:gd name="T6" fmla="+- 0 1856 1778"/>
                            <a:gd name="T7" fmla="*/ 1856 h 255"/>
                            <a:gd name="T8" fmla="+- 0 1935 1922"/>
                            <a:gd name="T9" fmla="*/ T8 w 450"/>
                            <a:gd name="T10" fmla="+- 0 1849 1778"/>
                            <a:gd name="T11" fmla="*/ 1849 h 255"/>
                            <a:gd name="T12" fmla="+- 0 1939 1922"/>
                            <a:gd name="T13" fmla="*/ T12 w 450"/>
                            <a:gd name="T14" fmla="+- 0 1841 1778"/>
                            <a:gd name="T15" fmla="*/ 1841 h 255"/>
                            <a:gd name="T16" fmla="+- 0 1944 1922"/>
                            <a:gd name="T17" fmla="*/ T16 w 450"/>
                            <a:gd name="T18" fmla="+- 0 1834 1778"/>
                            <a:gd name="T19" fmla="*/ 1834 h 255"/>
                            <a:gd name="T20" fmla="+- 0 1949 1922"/>
                            <a:gd name="T21" fmla="*/ T20 w 450"/>
                            <a:gd name="T22" fmla="+- 0 1827 1778"/>
                            <a:gd name="T23" fmla="*/ 1827 h 255"/>
                            <a:gd name="T24" fmla="+- 0 1954 1922"/>
                            <a:gd name="T25" fmla="*/ T24 w 450"/>
                            <a:gd name="T26" fmla="+- 0 1821 1778"/>
                            <a:gd name="T27" fmla="*/ 1821 h 255"/>
                            <a:gd name="T28" fmla="+- 0 1960 1922"/>
                            <a:gd name="T29" fmla="*/ T28 w 450"/>
                            <a:gd name="T30" fmla="+- 0 1815 1778"/>
                            <a:gd name="T31" fmla="*/ 1815 h 255"/>
                            <a:gd name="T32" fmla="+- 0 1966 1922"/>
                            <a:gd name="T33" fmla="*/ T32 w 450"/>
                            <a:gd name="T34" fmla="+- 0 1809 1778"/>
                            <a:gd name="T35" fmla="*/ 1809 h 255"/>
                            <a:gd name="T36" fmla="+- 0 2001 1922"/>
                            <a:gd name="T37" fmla="*/ T36 w 450"/>
                            <a:gd name="T38" fmla="+- 0 1787 1778"/>
                            <a:gd name="T39" fmla="*/ 1787 h 255"/>
                            <a:gd name="T40" fmla="+- 0 2009 1922"/>
                            <a:gd name="T41" fmla="*/ T40 w 450"/>
                            <a:gd name="T42" fmla="+- 0 1784 1778"/>
                            <a:gd name="T43" fmla="*/ 1784 h 255"/>
                            <a:gd name="T44" fmla="+- 0 2017 1922"/>
                            <a:gd name="T45" fmla="*/ T44 w 450"/>
                            <a:gd name="T46" fmla="+- 0 1782 1778"/>
                            <a:gd name="T47" fmla="*/ 1782 h 255"/>
                            <a:gd name="T48" fmla="+- 0 2025 1922"/>
                            <a:gd name="T49" fmla="*/ T48 w 450"/>
                            <a:gd name="T50" fmla="+- 0 1780 1778"/>
                            <a:gd name="T51" fmla="*/ 1780 h 255"/>
                            <a:gd name="T52" fmla="+- 0 2033 1922"/>
                            <a:gd name="T53" fmla="*/ T52 w 450"/>
                            <a:gd name="T54" fmla="+- 0 1778 1778"/>
                            <a:gd name="T55" fmla="*/ 1778 h 255"/>
                            <a:gd name="T56" fmla="+- 0 2042 1922"/>
                            <a:gd name="T57" fmla="*/ T56 w 450"/>
                            <a:gd name="T58" fmla="+- 0 1778 1778"/>
                            <a:gd name="T59" fmla="*/ 1778 h 255"/>
                            <a:gd name="T60" fmla="+- 0 2050 1922"/>
                            <a:gd name="T61" fmla="*/ T60 w 450"/>
                            <a:gd name="T62" fmla="+- 0 1778 1778"/>
                            <a:gd name="T63" fmla="*/ 1778 h 255"/>
                            <a:gd name="T64" fmla="+- 0 2245 1922"/>
                            <a:gd name="T65" fmla="*/ T64 w 450"/>
                            <a:gd name="T66" fmla="+- 0 1778 1778"/>
                            <a:gd name="T67" fmla="*/ 1778 h 255"/>
                            <a:gd name="T68" fmla="+- 0 2253 1922"/>
                            <a:gd name="T69" fmla="*/ T68 w 450"/>
                            <a:gd name="T70" fmla="+- 0 1778 1778"/>
                            <a:gd name="T71" fmla="*/ 1778 h 255"/>
                            <a:gd name="T72" fmla="+- 0 2262 1922"/>
                            <a:gd name="T73" fmla="*/ T72 w 450"/>
                            <a:gd name="T74" fmla="+- 0 1778 1778"/>
                            <a:gd name="T75" fmla="*/ 1778 h 255"/>
                            <a:gd name="T76" fmla="+- 0 2270 1922"/>
                            <a:gd name="T77" fmla="*/ T76 w 450"/>
                            <a:gd name="T78" fmla="+- 0 1780 1778"/>
                            <a:gd name="T79" fmla="*/ 1780 h 255"/>
                            <a:gd name="T80" fmla="+- 0 2278 1922"/>
                            <a:gd name="T81" fmla="*/ T80 w 450"/>
                            <a:gd name="T82" fmla="+- 0 1782 1778"/>
                            <a:gd name="T83" fmla="*/ 1782 h 255"/>
                            <a:gd name="T84" fmla="+- 0 2286 1922"/>
                            <a:gd name="T85" fmla="*/ T84 w 450"/>
                            <a:gd name="T86" fmla="+- 0 1784 1778"/>
                            <a:gd name="T87" fmla="*/ 1784 h 255"/>
                            <a:gd name="T88" fmla="+- 0 2294 1922"/>
                            <a:gd name="T89" fmla="*/ T88 w 450"/>
                            <a:gd name="T90" fmla="+- 0 1787 1778"/>
                            <a:gd name="T91" fmla="*/ 1787 h 255"/>
                            <a:gd name="T92" fmla="+- 0 2302 1922"/>
                            <a:gd name="T93" fmla="*/ T92 w 450"/>
                            <a:gd name="T94" fmla="+- 0 1791 1778"/>
                            <a:gd name="T95" fmla="*/ 1791 h 255"/>
                            <a:gd name="T96" fmla="+- 0 2335 1922"/>
                            <a:gd name="T97" fmla="*/ T96 w 450"/>
                            <a:gd name="T98" fmla="+- 0 1815 1778"/>
                            <a:gd name="T99" fmla="*/ 1815 h 255"/>
                            <a:gd name="T100" fmla="+- 0 2341 1922"/>
                            <a:gd name="T101" fmla="*/ T100 w 450"/>
                            <a:gd name="T102" fmla="+- 0 1821 1778"/>
                            <a:gd name="T103" fmla="*/ 1821 h 255"/>
                            <a:gd name="T104" fmla="+- 0 2346 1922"/>
                            <a:gd name="T105" fmla="*/ T104 w 450"/>
                            <a:gd name="T106" fmla="+- 0 1827 1778"/>
                            <a:gd name="T107" fmla="*/ 1827 h 255"/>
                            <a:gd name="T108" fmla="+- 0 2351 1922"/>
                            <a:gd name="T109" fmla="*/ T108 w 450"/>
                            <a:gd name="T110" fmla="+- 0 1834 1778"/>
                            <a:gd name="T111" fmla="*/ 1834 h 255"/>
                            <a:gd name="T112" fmla="+- 0 2356 1922"/>
                            <a:gd name="T113" fmla="*/ T112 w 450"/>
                            <a:gd name="T114" fmla="+- 0 1841 1778"/>
                            <a:gd name="T115" fmla="*/ 1841 h 255"/>
                            <a:gd name="T116" fmla="+- 0 2360 1922"/>
                            <a:gd name="T117" fmla="*/ T116 w 450"/>
                            <a:gd name="T118" fmla="+- 0 1849 1778"/>
                            <a:gd name="T119" fmla="*/ 1849 h 255"/>
                            <a:gd name="T120" fmla="+- 0 2363 1922"/>
                            <a:gd name="T121" fmla="*/ T120 w 450"/>
                            <a:gd name="T122" fmla="+- 0 1856 1778"/>
                            <a:gd name="T123" fmla="*/ 1856 h 255"/>
                            <a:gd name="T124" fmla="+- 0 2366 1922"/>
                            <a:gd name="T125" fmla="*/ T124 w 450"/>
                            <a:gd name="T126" fmla="+- 0 1864 1778"/>
                            <a:gd name="T127" fmla="*/ 1864 h 255"/>
                            <a:gd name="T128" fmla="+- 0 2372 1922"/>
                            <a:gd name="T129" fmla="*/ T128 w 450"/>
                            <a:gd name="T130" fmla="+- 0 1905 1778"/>
                            <a:gd name="T131" fmla="*/ 1905 h 255"/>
                            <a:gd name="T132" fmla="+- 0 2372 1922"/>
                            <a:gd name="T133" fmla="*/ T132 w 450"/>
                            <a:gd name="T134" fmla="+- 0 1913 1778"/>
                            <a:gd name="T135" fmla="*/ 1913 h 255"/>
                            <a:gd name="T136" fmla="+- 0 2372 1922"/>
                            <a:gd name="T137" fmla="*/ T136 w 450"/>
                            <a:gd name="T138" fmla="+- 0 1922 1778"/>
                            <a:gd name="T139" fmla="*/ 1922 h 255"/>
                            <a:gd name="T140" fmla="+- 0 2370 1922"/>
                            <a:gd name="T141" fmla="*/ T140 w 450"/>
                            <a:gd name="T142" fmla="+- 0 1930 1778"/>
                            <a:gd name="T143" fmla="*/ 1930 h 255"/>
                            <a:gd name="T144" fmla="+- 0 2368 1922"/>
                            <a:gd name="T145" fmla="*/ T144 w 450"/>
                            <a:gd name="T146" fmla="+- 0 1938 1778"/>
                            <a:gd name="T147" fmla="*/ 1938 h 255"/>
                            <a:gd name="T148" fmla="+- 0 2351 1922"/>
                            <a:gd name="T149" fmla="*/ T148 w 450"/>
                            <a:gd name="T150" fmla="+- 0 1976 1778"/>
                            <a:gd name="T151" fmla="*/ 1976 h 255"/>
                            <a:gd name="T152" fmla="+- 0 2346 1922"/>
                            <a:gd name="T153" fmla="*/ T152 w 450"/>
                            <a:gd name="T154" fmla="+- 0 1983 1778"/>
                            <a:gd name="T155" fmla="*/ 1983 h 255"/>
                            <a:gd name="T156" fmla="+- 0 2316 1922"/>
                            <a:gd name="T157" fmla="*/ T156 w 450"/>
                            <a:gd name="T158" fmla="+- 0 2011 1778"/>
                            <a:gd name="T159" fmla="*/ 2011 h 255"/>
                            <a:gd name="T160" fmla="+- 0 2309 1922"/>
                            <a:gd name="T161" fmla="*/ T160 w 450"/>
                            <a:gd name="T162" fmla="+- 0 2016 1778"/>
                            <a:gd name="T163" fmla="*/ 2016 h 255"/>
                            <a:gd name="T164" fmla="+- 0 2270 1922"/>
                            <a:gd name="T165" fmla="*/ T164 w 450"/>
                            <a:gd name="T166" fmla="+- 0 2030 1778"/>
                            <a:gd name="T167" fmla="*/ 2030 h 255"/>
                            <a:gd name="T168" fmla="+- 0 2262 1922"/>
                            <a:gd name="T169" fmla="*/ T168 w 450"/>
                            <a:gd name="T170" fmla="+- 0 2032 1778"/>
                            <a:gd name="T171" fmla="*/ 2032 h 255"/>
                            <a:gd name="T172" fmla="+- 0 2253 1922"/>
                            <a:gd name="T173" fmla="*/ T172 w 450"/>
                            <a:gd name="T174" fmla="+- 0 2033 1778"/>
                            <a:gd name="T175" fmla="*/ 2033 h 255"/>
                            <a:gd name="T176" fmla="+- 0 2245 1922"/>
                            <a:gd name="T177" fmla="*/ T176 w 450"/>
                            <a:gd name="T178" fmla="+- 0 2033 1778"/>
                            <a:gd name="T179" fmla="*/ 2033 h 255"/>
                            <a:gd name="T180" fmla="+- 0 2050 1922"/>
                            <a:gd name="T181" fmla="*/ T180 w 450"/>
                            <a:gd name="T182" fmla="+- 0 2033 1778"/>
                            <a:gd name="T183" fmla="*/ 2033 h 255"/>
                            <a:gd name="T184" fmla="+- 0 2042 1922"/>
                            <a:gd name="T185" fmla="*/ T184 w 450"/>
                            <a:gd name="T186" fmla="+- 0 2033 1778"/>
                            <a:gd name="T187" fmla="*/ 2033 h 255"/>
                            <a:gd name="T188" fmla="+- 0 2033 1922"/>
                            <a:gd name="T189" fmla="*/ T188 w 450"/>
                            <a:gd name="T190" fmla="+- 0 2032 1778"/>
                            <a:gd name="T191" fmla="*/ 2032 h 255"/>
                            <a:gd name="T192" fmla="+- 0 2025 1922"/>
                            <a:gd name="T193" fmla="*/ T192 w 450"/>
                            <a:gd name="T194" fmla="+- 0 2030 1778"/>
                            <a:gd name="T195" fmla="*/ 2030 h 255"/>
                            <a:gd name="T196" fmla="+- 0 2017 1922"/>
                            <a:gd name="T197" fmla="*/ T196 w 450"/>
                            <a:gd name="T198" fmla="+- 0 2029 1778"/>
                            <a:gd name="T199" fmla="*/ 2029 h 255"/>
                            <a:gd name="T200" fmla="+- 0 1979 1922"/>
                            <a:gd name="T201" fmla="*/ T200 w 450"/>
                            <a:gd name="T202" fmla="+- 0 2011 1778"/>
                            <a:gd name="T203" fmla="*/ 2011 h 255"/>
                            <a:gd name="T204" fmla="+- 0 1972 1922"/>
                            <a:gd name="T205" fmla="*/ T204 w 450"/>
                            <a:gd name="T206" fmla="+- 0 2006 1778"/>
                            <a:gd name="T207" fmla="*/ 2006 h 255"/>
                            <a:gd name="T208" fmla="+- 0 1944 1922"/>
                            <a:gd name="T209" fmla="*/ T208 w 450"/>
                            <a:gd name="T210" fmla="+- 0 1976 1778"/>
                            <a:gd name="T211" fmla="*/ 1976 h 255"/>
                            <a:gd name="T212" fmla="+- 0 1939 1922"/>
                            <a:gd name="T213" fmla="*/ T212 w 450"/>
                            <a:gd name="T214" fmla="+- 0 1969 1778"/>
                            <a:gd name="T215" fmla="*/ 1969 h 255"/>
                            <a:gd name="T216" fmla="+- 0 1935 1922"/>
                            <a:gd name="T217" fmla="*/ T216 w 450"/>
                            <a:gd name="T218" fmla="+- 0 1962 1778"/>
                            <a:gd name="T219" fmla="*/ 1962 h 255"/>
                            <a:gd name="T220" fmla="+- 0 1932 1922"/>
                            <a:gd name="T221" fmla="*/ T220 w 450"/>
                            <a:gd name="T222" fmla="+- 0 1954 1778"/>
                            <a:gd name="T223" fmla="*/ 1954 h 255"/>
                            <a:gd name="T224" fmla="+- 0 1929 1922"/>
                            <a:gd name="T225" fmla="*/ T224 w 450"/>
                            <a:gd name="T226" fmla="+- 0 1946 1778"/>
                            <a:gd name="T227" fmla="*/ 1946 h 255"/>
                            <a:gd name="T228" fmla="+- 0 1927 1922"/>
                            <a:gd name="T229" fmla="*/ T228 w 450"/>
                            <a:gd name="T230" fmla="+- 0 1938 1778"/>
                            <a:gd name="T231" fmla="*/ 1938 h 255"/>
                            <a:gd name="T232" fmla="+- 0 1925 1922"/>
                            <a:gd name="T233" fmla="*/ T232 w 450"/>
                            <a:gd name="T234" fmla="+- 0 1930 1778"/>
                            <a:gd name="T235" fmla="*/ 1930 h 255"/>
                            <a:gd name="T236" fmla="+- 0 1923 1922"/>
                            <a:gd name="T237" fmla="*/ T236 w 450"/>
                            <a:gd name="T238" fmla="+- 0 1922 1778"/>
                            <a:gd name="T239" fmla="*/ 1922 h 255"/>
                            <a:gd name="T240" fmla="+- 0 1922 1922"/>
                            <a:gd name="T241" fmla="*/ T240 w 450"/>
                            <a:gd name="T242" fmla="+- 0 1913 1778"/>
                            <a:gd name="T243" fmla="*/ 1913 h 255"/>
                            <a:gd name="T244" fmla="+- 0 1922 1922"/>
                            <a:gd name="T245" fmla="*/ T244 w 450"/>
                            <a:gd name="T246" fmla="+- 0 1905 1778"/>
                            <a:gd name="T247" fmla="*/ 19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29" y="198"/>
                              </a:lnTo>
                              <a:lnTo>
                                <a:pt x="424" y="205"/>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22" y="198"/>
                              </a:lnTo>
                              <a:lnTo>
                                <a:pt x="17" y="191"/>
                              </a:lnTo>
                              <a:lnTo>
                                <a:pt x="13" y="184"/>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54BCE2F" id="Forma libre: forma 318" o:spid="_x0000_s1026" style="position:absolute;margin-left:96.1pt;margin-top:88.9pt;width:22.5pt;height:12.75pt;z-index:25173205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" path="m,127l10,78r3,-7l17,63r5,-7l27,49r5,-6l38,37r6,-6l79,9,87,6,95,4r8,-2l111,r9,l128,,323,r8,l340,r8,2l356,4r8,2l372,9r8,4l413,37r6,6l424,49r5,7l434,63r4,8l441,78r3,8l450,127r,8l450,144r-2,8l446,160r-17,38l424,205r-30,28l387,238r-39,14l340,254r-9,1l323,255r-195,l120,255r-9,-1l103,252r-8,-1l57,233r-7,-5l22,198r-5,-7l13,184r-3,-8l7,168,5,160,3,152,1,144,,135r,-8xe" filled="f" strokecolor="#99a0a6">
                <v:path arrowok="t" o:connecttype="custom" o:connectlocs="0,1209675;6350,1178560;8255,1174115;10795,1169035;13970,1164590;17145,1160145;20320,1156335;24130,1152525;27940,1148715;50165,1134745;55245,1132840;60325,1131570;65405,1130300;70485,1129030;76200,1129030;81280,1129030;205105,1129030;210185,1129030;215900,1129030;220980,1130300;226060,1131570;231140,1132840;236220,1134745;241300,1137285;262255,1152525;266065,1156335;269240,1160145;272415,1164590;275590,1169035;278130,1174115;280035,1178560;281940,1183640;285750,1209675;285750,1214755;285750,1220470;284480,1225550;283210,1230630;272415,1254760;269240,1259205;250190,1276985;245745,1280160;220980,1289050;215900,1290320;210185,1290955;205105,1290955;81280,1290955;76200,1290955;70485,1290320;65405,1289050;60325,1288415;36195,1276985;31750,1273810;13970,1254760;10795,1250315;8255,1245870;6350,1240790;4445,1235710;3175,1230630;1905,1225550;635,1220470;0,1214755;0,1209675" o:connectangles="0,0,0,0,0,0,0,0,0,0,0,0,0,0,0,0,0,0,0,0,0,0,0,0,0,0,0,0,0,0,0,0,0,0,0,0,0,0,0,0,0,0,0,0,0,0,0,0,0,0,0,0,0,0,0,0,0,0,0,0,0,0"/>
                <w10:wrap anchorx="page"/>
              </v:shape>
            </w:pict>
          </mc:Fallback>
        </mc:AlternateContent>
      </w:r>
      <w:r w:rsidRPr="00833E24">
        <w:rPr>
          <w:rFonts w:ascii="Gill Sans MT"/>
          <w:color w:val="202024"/>
          <w:w w:val="110"/>
          <w:sz w:val="21"/>
          <w:lang w:val="es-ES"/>
        </w:rPr>
        <w:t>Muy</w:t>
      </w:r>
      <w:r w:rsidRPr="00833E24">
        <w:rPr>
          <w:rFonts w:ascii="Gill Sans MT"/>
          <w:color w:val="202024"/>
          <w:spacing w:val="1"/>
          <w:w w:val="110"/>
          <w:sz w:val="21"/>
          <w:lang w:val="es-ES"/>
        </w:rPr>
        <w:t xml:space="preserve"> </w:t>
      </w:r>
      <w:r w:rsidRPr="00833E24">
        <w:rPr>
          <w:rFonts w:ascii="Gill Sans MT"/>
          <w:color w:val="202024"/>
          <w:w w:val="110"/>
          <w:sz w:val="21"/>
          <w:lang w:val="es-ES"/>
        </w:rPr>
        <w:t>adecuado</w:t>
      </w:r>
      <w:r w:rsidRPr="00833E24">
        <w:rPr>
          <w:rFonts w:ascii="Gill Sans MT"/>
          <w:color w:val="202024"/>
          <w:spacing w:val="-62"/>
          <w:w w:val="110"/>
          <w:sz w:val="21"/>
          <w:lang w:val="es-ES"/>
        </w:rPr>
        <w:t xml:space="preserve"> </w:t>
      </w:r>
      <w:r w:rsidRPr="00833E24">
        <w:rPr>
          <w:rFonts w:ascii="Gill Sans MT"/>
          <w:color w:val="202024"/>
          <w:w w:val="110"/>
          <w:sz w:val="21"/>
          <w:lang w:val="es-ES"/>
        </w:rPr>
        <w:t>Adecuado</w:t>
      </w:r>
      <w:r w:rsidRPr="00833E24">
        <w:rPr>
          <w:rFonts w:ascii="Gill Sans MT"/>
          <w:color w:val="202024"/>
          <w:spacing w:val="1"/>
          <w:w w:val="110"/>
          <w:sz w:val="21"/>
          <w:lang w:val="es-ES"/>
        </w:rPr>
        <w:t xml:space="preserve"> </w:t>
      </w:r>
      <w:r w:rsidRPr="00833E24">
        <w:rPr>
          <w:rFonts w:ascii="Gill Sans MT"/>
          <w:color w:val="202024"/>
          <w:w w:val="110"/>
          <w:sz w:val="21"/>
          <w:lang w:val="es-ES"/>
        </w:rPr>
        <w:t>Regular</w:t>
      </w:r>
      <w:r w:rsidRPr="00833E24">
        <w:rPr>
          <w:rFonts w:ascii="Gill Sans MT"/>
          <w:color w:val="202024"/>
          <w:spacing w:val="1"/>
          <w:w w:val="110"/>
          <w:sz w:val="21"/>
          <w:lang w:val="es-ES"/>
        </w:rPr>
        <w:t xml:space="preserve"> </w:t>
      </w:r>
      <w:r w:rsidRPr="00833E24">
        <w:rPr>
          <w:rFonts w:ascii="Gill Sans MT"/>
          <w:color w:val="202024"/>
          <w:w w:val="110"/>
          <w:sz w:val="21"/>
          <w:lang w:val="es-ES"/>
        </w:rPr>
        <w:t>Inadecuado</w:t>
      </w:r>
      <w:r w:rsidR="002729AA">
        <w:rPr>
          <w:rFonts w:ascii="Gill Sans MT"/>
          <w:color w:val="202024"/>
          <w:w w:val="110"/>
          <w:sz w:val="21"/>
          <w:lang w:val="es-ES"/>
        </w:rPr>
        <w:t xml:space="preserve">   </w:t>
      </w:r>
      <w:r w:rsidRPr="00833E24">
        <w:rPr>
          <w:rFonts w:ascii="Gill Sans MT"/>
          <w:color w:val="202024"/>
          <w:w w:val="110"/>
          <w:sz w:val="21"/>
          <w:lang w:val="es-ES"/>
        </w:rPr>
        <w:t>Muy</w:t>
      </w:r>
      <w:r w:rsidRPr="00833E24">
        <w:rPr>
          <w:rFonts w:ascii="Gill Sans MT"/>
          <w:color w:val="202024"/>
          <w:spacing w:val="27"/>
          <w:w w:val="110"/>
          <w:sz w:val="21"/>
          <w:lang w:val="es-ES"/>
        </w:rPr>
        <w:t xml:space="preserve"> </w:t>
      </w:r>
      <w:r w:rsidRPr="00833E24">
        <w:rPr>
          <w:rFonts w:ascii="Gill Sans MT"/>
          <w:color w:val="202024"/>
          <w:w w:val="110"/>
          <w:sz w:val="21"/>
          <w:lang w:val="es-ES"/>
        </w:rPr>
        <w:t>Inadecuado</w:t>
      </w:r>
    </w:p>
    <w:p w14:paraId="30FA816F" w14:textId="77777777" w:rsidR="00833E24" w:rsidRPr="00833E24" w:rsidRDefault="00833E24" w:rsidP="00833E24">
      <w:pPr>
        <w:pStyle w:val="Textoindependiente"/>
        <w:rPr>
          <w:rFonts w:ascii="Gill Sans MT"/>
          <w:sz w:val="20"/>
          <w:lang w:val="es-ES"/>
        </w:rPr>
      </w:pPr>
    </w:p>
    <w:p w14:paraId="28FB0A4F" w14:textId="77777777" w:rsidR="00833E24" w:rsidRPr="00833E24" w:rsidRDefault="00833E24" w:rsidP="000956B7">
      <w:pPr>
        <w:pStyle w:val="Prrafodelista"/>
        <w:numPr>
          <w:ilvl w:val="0"/>
          <w:numId w:val="23"/>
        </w:numPr>
      </w:pPr>
      <w:r w:rsidRPr="00833E24">
        <w:rPr>
          <w:w w:val="110"/>
        </w:rPr>
        <w:t>¿Cree</w:t>
      </w:r>
      <w:r w:rsidRPr="00833E24">
        <w:rPr>
          <w:spacing w:val="25"/>
          <w:w w:val="110"/>
        </w:rPr>
        <w:t xml:space="preserve"> </w:t>
      </w:r>
      <w:r w:rsidRPr="00833E24">
        <w:rPr>
          <w:w w:val="110"/>
        </w:rPr>
        <w:t>que</w:t>
      </w:r>
      <w:r w:rsidRPr="00833E24">
        <w:rPr>
          <w:spacing w:val="25"/>
          <w:w w:val="110"/>
        </w:rPr>
        <w:t xml:space="preserve"> </w:t>
      </w:r>
      <w:r w:rsidRPr="00833E24">
        <w:rPr>
          <w:w w:val="110"/>
        </w:rPr>
        <w:t>asignar</w:t>
      </w:r>
      <w:r w:rsidRPr="00833E24">
        <w:rPr>
          <w:spacing w:val="25"/>
          <w:w w:val="110"/>
        </w:rPr>
        <w:t xml:space="preserve"> </w:t>
      </w:r>
      <w:r w:rsidRPr="00833E24">
        <w:rPr>
          <w:w w:val="110"/>
        </w:rPr>
        <w:t>citas</w:t>
      </w:r>
      <w:r w:rsidRPr="00833E24">
        <w:rPr>
          <w:spacing w:val="25"/>
          <w:w w:val="110"/>
        </w:rPr>
        <w:t xml:space="preserve"> </w:t>
      </w:r>
      <w:r w:rsidRPr="00833E24">
        <w:rPr>
          <w:w w:val="110"/>
        </w:rPr>
        <w:t>previas</w:t>
      </w:r>
      <w:r w:rsidRPr="00833E24">
        <w:rPr>
          <w:spacing w:val="25"/>
          <w:w w:val="110"/>
        </w:rPr>
        <w:t xml:space="preserve"> </w:t>
      </w:r>
      <w:r w:rsidRPr="00833E24">
        <w:rPr>
          <w:w w:val="110"/>
        </w:rPr>
        <w:t>acelerará</w:t>
      </w:r>
      <w:r w:rsidRPr="00833E24">
        <w:rPr>
          <w:spacing w:val="25"/>
          <w:w w:val="110"/>
        </w:rPr>
        <w:t xml:space="preserve"> </w:t>
      </w:r>
      <w:r w:rsidRPr="00833E24">
        <w:rPr>
          <w:w w:val="110"/>
        </w:rPr>
        <w:t>el</w:t>
      </w:r>
      <w:r w:rsidRPr="00833E24">
        <w:rPr>
          <w:spacing w:val="25"/>
          <w:w w:val="110"/>
        </w:rPr>
        <w:t xml:space="preserve"> </w:t>
      </w:r>
      <w:r w:rsidRPr="00833E24">
        <w:rPr>
          <w:w w:val="110"/>
        </w:rPr>
        <w:t>proceso</w:t>
      </w:r>
      <w:r w:rsidRPr="00833E24">
        <w:rPr>
          <w:spacing w:val="25"/>
          <w:w w:val="110"/>
        </w:rPr>
        <w:t xml:space="preserve"> </w:t>
      </w:r>
      <w:r w:rsidRPr="00833E24">
        <w:rPr>
          <w:w w:val="110"/>
        </w:rPr>
        <w:t>de</w:t>
      </w:r>
      <w:r w:rsidRPr="00833E24">
        <w:rPr>
          <w:spacing w:val="25"/>
          <w:w w:val="110"/>
        </w:rPr>
        <w:t xml:space="preserve"> </w:t>
      </w:r>
      <w:r w:rsidRPr="00833E24">
        <w:rPr>
          <w:w w:val="110"/>
        </w:rPr>
        <w:t>registro</w:t>
      </w:r>
      <w:r w:rsidRPr="00833E24">
        <w:rPr>
          <w:spacing w:val="26"/>
          <w:w w:val="110"/>
        </w:rPr>
        <w:t xml:space="preserve"> </w:t>
      </w:r>
      <w:r w:rsidRPr="00833E24">
        <w:rPr>
          <w:w w:val="110"/>
        </w:rPr>
        <w:t>y</w:t>
      </w:r>
      <w:r w:rsidRPr="00833E24">
        <w:rPr>
          <w:spacing w:val="25"/>
          <w:w w:val="110"/>
        </w:rPr>
        <w:t xml:space="preserve"> </w:t>
      </w:r>
      <w:r w:rsidRPr="00833E24">
        <w:rPr>
          <w:w w:val="110"/>
        </w:rPr>
        <w:t>matricula?</w:t>
      </w:r>
    </w:p>
    <w:p w14:paraId="41C73D55" w14:textId="77777777" w:rsidR="00833E24" w:rsidRPr="00833E24" w:rsidRDefault="00833E24" w:rsidP="00833E24">
      <w:pPr>
        <w:pStyle w:val="Textoindependiente"/>
        <w:spacing w:before="2"/>
        <w:rPr>
          <w:sz w:val="23"/>
          <w:lang w:val="es-ES"/>
        </w:rPr>
      </w:pPr>
    </w:p>
    <w:p w14:paraId="1388CE68" w14:textId="77777777" w:rsidR="00833E24" w:rsidRPr="00833E24" w:rsidRDefault="00833E24" w:rsidP="00833E24">
      <w:pPr>
        <w:ind w:left="739"/>
        <w:rPr>
          <w:rFonts w:ascii="Gill Sans MT" w:hAnsi="Gill Sans MT"/>
          <w:i/>
          <w:lang w:val="es-ES"/>
        </w:rPr>
      </w:pPr>
      <w:r w:rsidRPr="00833E24">
        <w:rPr>
          <w:rFonts w:ascii="Gill Sans MT" w:hAnsi="Gill Sans MT"/>
          <w:i/>
          <w:color w:val="202024"/>
          <w:w w:val="120"/>
          <w:lang w:val="es-ES"/>
        </w:rPr>
        <w:t>Marca</w:t>
      </w:r>
      <w:r w:rsidRPr="00833E24">
        <w:rPr>
          <w:rFonts w:ascii="Gill Sans MT" w:hAnsi="Gill Sans MT"/>
          <w:i/>
          <w:color w:val="202024"/>
          <w:spacing w:val="-8"/>
          <w:w w:val="120"/>
          <w:lang w:val="es-ES"/>
        </w:rPr>
        <w:t xml:space="preserve"> </w:t>
      </w:r>
      <w:r w:rsidRPr="00833E24">
        <w:rPr>
          <w:rFonts w:ascii="Gill Sans MT" w:hAnsi="Gill Sans MT"/>
          <w:i/>
          <w:color w:val="202024"/>
          <w:w w:val="120"/>
          <w:lang w:val="es-ES"/>
        </w:rPr>
        <w:t>solo</w:t>
      </w:r>
      <w:r w:rsidRPr="00833E24">
        <w:rPr>
          <w:rFonts w:ascii="Gill Sans MT" w:hAnsi="Gill Sans MT"/>
          <w:i/>
          <w:color w:val="202024"/>
          <w:spacing w:val="-15"/>
          <w:w w:val="120"/>
          <w:lang w:val="es-ES"/>
        </w:rPr>
        <w:t xml:space="preserve"> </w:t>
      </w:r>
      <w:r w:rsidRPr="00833E24">
        <w:rPr>
          <w:rFonts w:ascii="Gill Sans MT" w:hAnsi="Gill Sans MT"/>
          <w:i/>
          <w:color w:val="202024"/>
          <w:w w:val="120"/>
          <w:lang w:val="es-ES"/>
        </w:rPr>
        <w:t>un</w:t>
      </w:r>
      <w:r w:rsidRPr="00833E24">
        <w:rPr>
          <w:rFonts w:ascii="Gill Sans MT" w:hAnsi="Gill Sans MT"/>
          <w:i/>
          <w:color w:val="202024"/>
          <w:spacing w:val="-10"/>
          <w:w w:val="120"/>
          <w:lang w:val="es-ES"/>
        </w:rPr>
        <w:t xml:space="preserve"> </w:t>
      </w:r>
      <w:r w:rsidRPr="00833E24">
        <w:rPr>
          <w:rFonts w:ascii="Gill Sans MT" w:hAnsi="Gill Sans MT"/>
          <w:i/>
          <w:color w:val="202024"/>
          <w:w w:val="120"/>
          <w:lang w:val="es-ES"/>
        </w:rPr>
        <w:t>óvalo.</w:t>
      </w:r>
    </w:p>
    <w:p w14:paraId="02632E2C" w14:textId="77777777" w:rsidR="00833E24" w:rsidRPr="00833E24" w:rsidRDefault="00833E24" w:rsidP="00833E24">
      <w:pPr>
        <w:pStyle w:val="Textoindependiente"/>
        <w:spacing w:before="5"/>
        <w:rPr>
          <w:rFonts w:ascii="Gill Sans MT"/>
          <w:i/>
          <w:sz w:val="31"/>
          <w:lang w:val="es-ES"/>
        </w:rPr>
      </w:pPr>
    </w:p>
    <w:p w14:paraId="38B621F0" w14:textId="11BEBECC" w:rsidR="00833E24" w:rsidRPr="00833E24" w:rsidRDefault="00833E24" w:rsidP="002729AA">
      <w:pPr>
        <w:spacing w:line="444" w:lineRule="auto"/>
        <w:ind w:left="1351" w:right="7792"/>
        <w:rPr>
          <w:rFonts w:ascii="Gill Sans MT"/>
          <w:sz w:val="21"/>
          <w:lang w:val="es-ES"/>
        </w:rPr>
      </w:pPr>
      <w:r>
        <w:rPr>
          <w:rFonts w:ascii="Calibri" w:hAnsi="Calibri"/>
          <w:noProof/>
        </w:rPr>
        <mc:AlternateContent>
          <mc:Choice Requires="wps">
            <w:drawing>
              <wp:anchor distT="0" distB="0" distL="114300" distR="114300" simplePos="0" relativeHeight="251733081" behindDoc="0" locked="0" layoutInCell="1" allowOverlap="1" wp14:anchorId="646D0337" wp14:editId="5AAAC084">
                <wp:simplePos x="0" y="0"/>
                <wp:positionH relativeFrom="page">
                  <wp:posOffset>1220470</wp:posOffset>
                </wp:positionH>
                <wp:positionV relativeFrom="paragraph">
                  <wp:posOffset>-13970</wp:posOffset>
                </wp:positionV>
                <wp:extent cx="285750" cy="161925"/>
                <wp:effectExtent l="10795" t="5715" r="8255" b="13335"/>
                <wp:wrapNone/>
                <wp:docPr id="317" name="Forma libre: forma 3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97 -22"/>
                            <a:gd name="T3" fmla="*/ 97 h 255"/>
                            <a:gd name="T4" fmla="+- 0 1925 1922"/>
                            <a:gd name="T5" fmla="*/ T4 w 450"/>
                            <a:gd name="T6" fmla="+- 0 80 -22"/>
                            <a:gd name="T7" fmla="*/ 80 h 255"/>
                            <a:gd name="T8" fmla="+- 0 1960 1922"/>
                            <a:gd name="T9" fmla="*/ T8 w 450"/>
                            <a:gd name="T10" fmla="+- 0 15 -22"/>
                            <a:gd name="T11" fmla="*/ 15 h 255"/>
                            <a:gd name="T12" fmla="+- 0 2001 1922"/>
                            <a:gd name="T13" fmla="*/ T12 w 450"/>
                            <a:gd name="T14" fmla="+- 0 -13 -22"/>
                            <a:gd name="T15" fmla="*/ -13 h 255"/>
                            <a:gd name="T16" fmla="+- 0 2017 1922"/>
                            <a:gd name="T17" fmla="*/ T16 w 450"/>
                            <a:gd name="T18" fmla="+- 0 -18 -22"/>
                            <a:gd name="T19" fmla="*/ -18 h 255"/>
                            <a:gd name="T20" fmla="+- 0 2033 1922"/>
                            <a:gd name="T21" fmla="*/ T20 w 450"/>
                            <a:gd name="T22" fmla="+- 0 -22 -22"/>
                            <a:gd name="T23" fmla="*/ -22 h 255"/>
                            <a:gd name="T24" fmla="+- 0 2050 1922"/>
                            <a:gd name="T25" fmla="*/ T24 w 450"/>
                            <a:gd name="T26" fmla="+- 0 -22 -22"/>
                            <a:gd name="T27" fmla="*/ -22 h 255"/>
                            <a:gd name="T28" fmla="+- 0 2253 1922"/>
                            <a:gd name="T29" fmla="*/ T28 w 450"/>
                            <a:gd name="T30" fmla="+- 0 -22 -22"/>
                            <a:gd name="T31" fmla="*/ -22 h 255"/>
                            <a:gd name="T32" fmla="+- 0 2316 1922"/>
                            <a:gd name="T33" fmla="*/ T32 w 450"/>
                            <a:gd name="T34" fmla="+- 0 -1 -22"/>
                            <a:gd name="T35" fmla="*/ -1 h 255"/>
                            <a:gd name="T36" fmla="+- 0 2329 1922"/>
                            <a:gd name="T37" fmla="*/ T36 w 450"/>
                            <a:gd name="T38" fmla="+- 0 9 -22"/>
                            <a:gd name="T39" fmla="*/ 9 h 255"/>
                            <a:gd name="T40" fmla="+- 0 2341 1922"/>
                            <a:gd name="T41" fmla="*/ T40 w 450"/>
                            <a:gd name="T42" fmla="+- 0 21 -22"/>
                            <a:gd name="T43" fmla="*/ 21 h 255"/>
                            <a:gd name="T44" fmla="+- 0 2366 1922"/>
                            <a:gd name="T45" fmla="*/ T44 w 450"/>
                            <a:gd name="T46" fmla="+- 0 64 -22"/>
                            <a:gd name="T47" fmla="*/ 64 h 255"/>
                            <a:gd name="T48" fmla="+- 0 2370 1922"/>
                            <a:gd name="T49" fmla="*/ T48 w 450"/>
                            <a:gd name="T50" fmla="+- 0 80 -22"/>
                            <a:gd name="T51" fmla="*/ 80 h 255"/>
                            <a:gd name="T52" fmla="+- 0 2372 1922"/>
                            <a:gd name="T53" fmla="*/ T52 w 450"/>
                            <a:gd name="T54" fmla="+- 0 97 -22"/>
                            <a:gd name="T55" fmla="*/ 97 h 255"/>
                            <a:gd name="T56" fmla="+- 0 2372 1922"/>
                            <a:gd name="T57" fmla="*/ T56 w 450"/>
                            <a:gd name="T58" fmla="+- 0 113 -22"/>
                            <a:gd name="T59" fmla="*/ 113 h 255"/>
                            <a:gd name="T60" fmla="+- 0 2370 1922"/>
                            <a:gd name="T61" fmla="*/ T60 w 450"/>
                            <a:gd name="T62" fmla="+- 0 130 -22"/>
                            <a:gd name="T63" fmla="*/ 130 h 255"/>
                            <a:gd name="T64" fmla="+- 0 2366 1922"/>
                            <a:gd name="T65" fmla="*/ T64 w 450"/>
                            <a:gd name="T66" fmla="+- 0 146 -22"/>
                            <a:gd name="T67" fmla="*/ 146 h 255"/>
                            <a:gd name="T68" fmla="+- 0 2360 1922"/>
                            <a:gd name="T69" fmla="*/ T68 w 450"/>
                            <a:gd name="T70" fmla="+- 0 162 -22"/>
                            <a:gd name="T71" fmla="*/ 162 h 255"/>
                            <a:gd name="T72" fmla="+- 0 2351 1922"/>
                            <a:gd name="T73" fmla="*/ T72 w 450"/>
                            <a:gd name="T74" fmla="+- 0 176 -22"/>
                            <a:gd name="T75" fmla="*/ 176 h 255"/>
                            <a:gd name="T76" fmla="+- 0 2316 1922"/>
                            <a:gd name="T77" fmla="*/ T76 w 450"/>
                            <a:gd name="T78" fmla="+- 0 211 -22"/>
                            <a:gd name="T79" fmla="*/ 211 h 255"/>
                            <a:gd name="T80" fmla="+- 0 2302 1922"/>
                            <a:gd name="T81" fmla="*/ T80 w 450"/>
                            <a:gd name="T82" fmla="+- 0 220 -22"/>
                            <a:gd name="T83" fmla="*/ 220 h 255"/>
                            <a:gd name="T84" fmla="+- 0 2286 1922"/>
                            <a:gd name="T85" fmla="*/ T84 w 450"/>
                            <a:gd name="T86" fmla="+- 0 226 -22"/>
                            <a:gd name="T87" fmla="*/ 226 h 255"/>
                            <a:gd name="T88" fmla="+- 0 2270 1922"/>
                            <a:gd name="T89" fmla="*/ T88 w 450"/>
                            <a:gd name="T90" fmla="+- 0 230 -22"/>
                            <a:gd name="T91" fmla="*/ 230 h 255"/>
                            <a:gd name="T92" fmla="+- 0 2253 1922"/>
                            <a:gd name="T93" fmla="*/ T92 w 450"/>
                            <a:gd name="T94" fmla="+- 0 233 -22"/>
                            <a:gd name="T95" fmla="*/ 233 h 255"/>
                            <a:gd name="T96" fmla="+- 0 2050 1922"/>
                            <a:gd name="T97" fmla="*/ T96 w 450"/>
                            <a:gd name="T98" fmla="+- 0 233 -22"/>
                            <a:gd name="T99" fmla="*/ 233 h 255"/>
                            <a:gd name="T100" fmla="+- 0 2033 1922"/>
                            <a:gd name="T101" fmla="*/ T100 w 450"/>
                            <a:gd name="T102" fmla="+- 0 232 -22"/>
                            <a:gd name="T103" fmla="*/ 232 h 255"/>
                            <a:gd name="T104" fmla="+- 0 2017 1922"/>
                            <a:gd name="T105" fmla="*/ T104 w 450"/>
                            <a:gd name="T106" fmla="+- 0 229 -22"/>
                            <a:gd name="T107" fmla="*/ 229 h 255"/>
                            <a:gd name="T108" fmla="+- 0 2001 1922"/>
                            <a:gd name="T109" fmla="*/ T108 w 450"/>
                            <a:gd name="T110" fmla="+- 0 223 -22"/>
                            <a:gd name="T111" fmla="*/ 223 h 255"/>
                            <a:gd name="T112" fmla="+- 0 1986 1922"/>
                            <a:gd name="T113" fmla="*/ T112 w 450"/>
                            <a:gd name="T114" fmla="+- 0 216 -22"/>
                            <a:gd name="T115" fmla="*/ 216 h 255"/>
                            <a:gd name="T116" fmla="+- 0 1972 1922"/>
                            <a:gd name="T117" fmla="*/ T116 w 450"/>
                            <a:gd name="T118" fmla="+- 0 206 -22"/>
                            <a:gd name="T119" fmla="*/ 206 h 255"/>
                            <a:gd name="T120" fmla="+- 0 1939 1922"/>
                            <a:gd name="T121" fmla="*/ T120 w 450"/>
                            <a:gd name="T122" fmla="+- 0 169 -22"/>
                            <a:gd name="T123" fmla="*/ 169 h 255"/>
                            <a:gd name="T124" fmla="+- 0 1923 1922"/>
                            <a:gd name="T125" fmla="*/ T124 w 450"/>
                            <a:gd name="T126" fmla="+- 0 122 -22"/>
                            <a:gd name="T127" fmla="*/ 122 h 255"/>
                            <a:gd name="T128" fmla="+- 0 1922 1922"/>
                            <a:gd name="T129" fmla="*/ T128 w 450"/>
                            <a:gd name="T130" fmla="+- 0 105 -22"/>
                            <a:gd name="T131"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450" h="255">
                              <a:moveTo>
                                <a:pt x="0" y="127"/>
                              </a:moveTo>
                              <a:lnTo>
                                <a:pt x="0" y="119"/>
                              </a:lnTo>
                              <a:lnTo>
                                <a:pt x="1" y="110"/>
                              </a:lnTo>
                              <a:lnTo>
                                <a:pt x="3" y="102"/>
                              </a:lnTo>
                              <a:lnTo>
                                <a:pt x="5" y="94"/>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94" y="21"/>
                              </a:lnTo>
                              <a:lnTo>
                                <a:pt x="401" y="26"/>
                              </a:lnTo>
                              <a:lnTo>
                                <a:pt x="407" y="31"/>
                              </a:lnTo>
                              <a:lnTo>
                                <a:pt x="413" y="37"/>
                              </a:lnTo>
                              <a:lnTo>
                                <a:pt x="419" y="43"/>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434" y="191"/>
                              </a:lnTo>
                              <a:lnTo>
                                <a:pt x="429" y="198"/>
                              </a:lnTo>
                              <a:lnTo>
                                <a:pt x="424" y="205"/>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8732729" id="Forma libre: forma 317" o:spid="_x0000_s1026" style="position:absolute;margin-left:96.1pt;margin-top:-1.1pt;width:22.5pt;height:12.75pt;z-index:25173308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" path="m,127r,-8l1,110r2,-8l5,94,38,37r6,-6l79,9,87,6,95,4r8,-2l111,r9,l128,,323,r8,l340,r54,21l401,26r6,5l413,37r6,6l441,78r3,8l446,94r2,8l450,110r,9l450,127r,8l450,144r-2,8l446,160r-2,8l441,176r-3,8l434,191r-5,7l424,205r-30,28l387,238r-7,4l372,245r-8,3l356,251r-8,1l340,254r-9,1l323,255r-195,l120,255r-9,-1l103,252r-8,-1l87,248r-8,-3l71,242r-7,-4l57,233r-7,-5l22,198r-5,-7l3,152,1,144,,135r,-8xe" filled="f" strokecolor="#99a0a6">
                <v:path arrowok="t" o:connecttype="custom" o:connectlocs="0,61595;1905,50800;24130,9525;50165,-8255;60325,-11430;70485,-13970;81280,-13970;210185,-13970;250190,-635;258445,5715;266065,13335;281940,40640;284480,50800;285750,61595;285750,71755;284480,82550;281940,92710;278130,102870;272415,111760;250190,133985;241300,139700;231140,143510;220980,146050;210185,147955;81280,147955;70485,147320;60325,145415;50165,141605;40640,137160;31750,130810;10795,107315;635,77470;0,66675" o:connectangles="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34105" behindDoc="0" locked="0" layoutInCell="1" allowOverlap="1" wp14:anchorId="452146A6" wp14:editId="49FC76FD">
                <wp:simplePos x="0" y="0"/>
                <wp:positionH relativeFrom="page">
                  <wp:posOffset>1220470</wp:posOffset>
                </wp:positionH>
                <wp:positionV relativeFrom="paragraph">
                  <wp:posOffset>271780</wp:posOffset>
                </wp:positionV>
                <wp:extent cx="285750" cy="161925"/>
                <wp:effectExtent l="10795" t="5715" r="8255" b="13335"/>
                <wp:wrapNone/>
                <wp:docPr id="316" name="Forma libre: forma 3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5 428"/>
                            <a:gd name="T3" fmla="*/ 555 h 255"/>
                            <a:gd name="T4" fmla="+- 0 1922 1922"/>
                            <a:gd name="T5" fmla="*/ T4 w 450"/>
                            <a:gd name="T6" fmla="+- 0 547 428"/>
                            <a:gd name="T7" fmla="*/ 547 h 255"/>
                            <a:gd name="T8" fmla="+- 0 1923 1922"/>
                            <a:gd name="T9" fmla="*/ T8 w 450"/>
                            <a:gd name="T10" fmla="+- 0 538 428"/>
                            <a:gd name="T11" fmla="*/ 538 h 255"/>
                            <a:gd name="T12" fmla="+- 0 1925 1922"/>
                            <a:gd name="T13" fmla="*/ T12 w 450"/>
                            <a:gd name="T14" fmla="+- 0 530 428"/>
                            <a:gd name="T15" fmla="*/ 530 h 255"/>
                            <a:gd name="T16" fmla="+- 0 1927 1922"/>
                            <a:gd name="T17" fmla="*/ T16 w 450"/>
                            <a:gd name="T18" fmla="+- 0 522 428"/>
                            <a:gd name="T19" fmla="*/ 522 h 255"/>
                            <a:gd name="T20" fmla="+- 0 1944 1922"/>
                            <a:gd name="T21" fmla="*/ T20 w 450"/>
                            <a:gd name="T22" fmla="+- 0 484 428"/>
                            <a:gd name="T23" fmla="*/ 484 h 255"/>
                            <a:gd name="T24" fmla="+- 0 1949 1922"/>
                            <a:gd name="T25" fmla="*/ T24 w 450"/>
                            <a:gd name="T26" fmla="+- 0 477 428"/>
                            <a:gd name="T27" fmla="*/ 477 h 255"/>
                            <a:gd name="T28" fmla="+- 0 1954 1922"/>
                            <a:gd name="T29" fmla="*/ T28 w 450"/>
                            <a:gd name="T30" fmla="+- 0 471 428"/>
                            <a:gd name="T31" fmla="*/ 471 h 255"/>
                            <a:gd name="T32" fmla="+- 0 1960 1922"/>
                            <a:gd name="T33" fmla="*/ T32 w 450"/>
                            <a:gd name="T34" fmla="+- 0 465 428"/>
                            <a:gd name="T35" fmla="*/ 465 h 255"/>
                            <a:gd name="T36" fmla="+- 0 1966 1922"/>
                            <a:gd name="T37" fmla="*/ T36 w 450"/>
                            <a:gd name="T38" fmla="+- 0 459 428"/>
                            <a:gd name="T39" fmla="*/ 459 h 255"/>
                            <a:gd name="T40" fmla="+- 0 1972 1922"/>
                            <a:gd name="T41" fmla="*/ T40 w 450"/>
                            <a:gd name="T42" fmla="+- 0 454 428"/>
                            <a:gd name="T43" fmla="*/ 454 h 255"/>
                            <a:gd name="T44" fmla="+- 0 1979 1922"/>
                            <a:gd name="T45" fmla="*/ T44 w 450"/>
                            <a:gd name="T46" fmla="+- 0 449 428"/>
                            <a:gd name="T47" fmla="*/ 449 h 255"/>
                            <a:gd name="T48" fmla="+- 0 1986 1922"/>
                            <a:gd name="T49" fmla="*/ T48 w 450"/>
                            <a:gd name="T50" fmla="+- 0 444 428"/>
                            <a:gd name="T51" fmla="*/ 444 h 255"/>
                            <a:gd name="T52" fmla="+- 0 1993 1922"/>
                            <a:gd name="T53" fmla="*/ T52 w 450"/>
                            <a:gd name="T54" fmla="+- 0 441 428"/>
                            <a:gd name="T55" fmla="*/ 441 h 255"/>
                            <a:gd name="T56" fmla="+- 0 2001 1922"/>
                            <a:gd name="T57" fmla="*/ T56 w 450"/>
                            <a:gd name="T58" fmla="+- 0 437 428"/>
                            <a:gd name="T59" fmla="*/ 437 h 255"/>
                            <a:gd name="T60" fmla="+- 0 2009 1922"/>
                            <a:gd name="T61" fmla="*/ T60 w 450"/>
                            <a:gd name="T62" fmla="+- 0 434 428"/>
                            <a:gd name="T63" fmla="*/ 434 h 255"/>
                            <a:gd name="T64" fmla="+- 0 2017 1922"/>
                            <a:gd name="T65" fmla="*/ T64 w 450"/>
                            <a:gd name="T66" fmla="+- 0 432 428"/>
                            <a:gd name="T67" fmla="*/ 432 h 255"/>
                            <a:gd name="T68" fmla="+- 0 2025 1922"/>
                            <a:gd name="T69" fmla="*/ T68 w 450"/>
                            <a:gd name="T70" fmla="+- 0 430 428"/>
                            <a:gd name="T71" fmla="*/ 430 h 255"/>
                            <a:gd name="T72" fmla="+- 0 2033 1922"/>
                            <a:gd name="T73" fmla="*/ T72 w 450"/>
                            <a:gd name="T74" fmla="+- 0 428 428"/>
                            <a:gd name="T75" fmla="*/ 428 h 255"/>
                            <a:gd name="T76" fmla="+- 0 2042 1922"/>
                            <a:gd name="T77" fmla="*/ T76 w 450"/>
                            <a:gd name="T78" fmla="+- 0 428 428"/>
                            <a:gd name="T79" fmla="*/ 428 h 255"/>
                            <a:gd name="T80" fmla="+- 0 2050 1922"/>
                            <a:gd name="T81" fmla="*/ T80 w 450"/>
                            <a:gd name="T82" fmla="+- 0 428 428"/>
                            <a:gd name="T83" fmla="*/ 428 h 255"/>
                            <a:gd name="T84" fmla="+- 0 2245 1922"/>
                            <a:gd name="T85" fmla="*/ T84 w 450"/>
                            <a:gd name="T86" fmla="+- 0 428 428"/>
                            <a:gd name="T87" fmla="*/ 428 h 255"/>
                            <a:gd name="T88" fmla="+- 0 2253 1922"/>
                            <a:gd name="T89" fmla="*/ T88 w 450"/>
                            <a:gd name="T90" fmla="+- 0 428 428"/>
                            <a:gd name="T91" fmla="*/ 428 h 255"/>
                            <a:gd name="T92" fmla="+- 0 2262 1922"/>
                            <a:gd name="T93" fmla="*/ T92 w 450"/>
                            <a:gd name="T94" fmla="+- 0 428 428"/>
                            <a:gd name="T95" fmla="*/ 428 h 255"/>
                            <a:gd name="T96" fmla="+- 0 2270 1922"/>
                            <a:gd name="T97" fmla="*/ T96 w 450"/>
                            <a:gd name="T98" fmla="+- 0 430 428"/>
                            <a:gd name="T99" fmla="*/ 430 h 255"/>
                            <a:gd name="T100" fmla="+- 0 2278 1922"/>
                            <a:gd name="T101" fmla="*/ T100 w 450"/>
                            <a:gd name="T102" fmla="+- 0 432 428"/>
                            <a:gd name="T103" fmla="*/ 432 h 255"/>
                            <a:gd name="T104" fmla="+- 0 2316 1922"/>
                            <a:gd name="T105" fmla="*/ T104 w 450"/>
                            <a:gd name="T106" fmla="+- 0 449 428"/>
                            <a:gd name="T107" fmla="*/ 449 h 255"/>
                            <a:gd name="T108" fmla="+- 0 2323 1922"/>
                            <a:gd name="T109" fmla="*/ T108 w 450"/>
                            <a:gd name="T110" fmla="+- 0 454 428"/>
                            <a:gd name="T111" fmla="*/ 454 h 255"/>
                            <a:gd name="T112" fmla="+- 0 2329 1922"/>
                            <a:gd name="T113" fmla="*/ T112 w 450"/>
                            <a:gd name="T114" fmla="+- 0 459 428"/>
                            <a:gd name="T115" fmla="*/ 459 h 255"/>
                            <a:gd name="T116" fmla="+- 0 2335 1922"/>
                            <a:gd name="T117" fmla="*/ T116 w 450"/>
                            <a:gd name="T118" fmla="+- 0 465 428"/>
                            <a:gd name="T119" fmla="*/ 465 h 255"/>
                            <a:gd name="T120" fmla="+- 0 2341 1922"/>
                            <a:gd name="T121" fmla="*/ T120 w 450"/>
                            <a:gd name="T122" fmla="+- 0 471 428"/>
                            <a:gd name="T123" fmla="*/ 471 h 255"/>
                            <a:gd name="T124" fmla="+- 0 2346 1922"/>
                            <a:gd name="T125" fmla="*/ T124 w 450"/>
                            <a:gd name="T126" fmla="+- 0 477 428"/>
                            <a:gd name="T127" fmla="*/ 477 h 255"/>
                            <a:gd name="T128" fmla="+- 0 2351 1922"/>
                            <a:gd name="T129" fmla="*/ T128 w 450"/>
                            <a:gd name="T130" fmla="+- 0 484 428"/>
                            <a:gd name="T131" fmla="*/ 484 h 255"/>
                            <a:gd name="T132" fmla="+- 0 2356 1922"/>
                            <a:gd name="T133" fmla="*/ T132 w 450"/>
                            <a:gd name="T134" fmla="+- 0 491 428"/>
                            <a:gd name="T135" fmla="*/ 491 h 255"/>
                            <a:gd name="T136" fmla="+- 0 2360 1922"/>
                            <a:gd name="T137" fmla="*/ T136 w 450"/>
                            <a:gd name="T138" fmla="+- 0 499 428"/>
                            <a:gd name="T139" fmla="*/ 499 h 255"/>
                            <a:gd name="T140" fmla="+- 0 2363 1922"/>
                            <a:gd name="T141" fmla="*/ T140 w 450"/>
                            <a:gd name="T142" fmla="+- 0 506 428"/>
                            <a:gd name="T143" fmla="*/ 506 h 255"/>
                            <a:gd name="T144" fmla="+- 0 2366 1922"/>
                            <a:gd name="T145" fmla="*/ T144 w 450"/>
                            <a:gd name="T146" fmla="+- 0 514 428"/>
                            <a:gd name="T147" fmla="*/ 514 h 255"/>
                            <a:gd name="T148" fmla="+- 0 2368 1922"/>
                            <a:gd name="T149" fmla="*/ T148 w 450"/>
                            <a:gd name="T150" fmla="+- 0 522 428"/>
                            <a:gd name="T151" fmla="*/ 522 h 255"/>
                            <a:gd name="T152" fmla="+- 0 2370 1922"/>
                            <a:gd name="T153" fmla="*/ T152 w 450"/>
                            <a:gd name="T154" fmla="+- 0 530 428"/>
                            <a:gd name="T155" fmla="*/ 530 h 255"/>
                            <a:gd name="T156" fmla="+- 0 2372 1922"/>
                            <a:gd name="T157" fmla="*/ T156 w 450"/>
                            <a:gd name="T158" fmla="+- 0 538 428"/>
                            <a:gd name="T159" fmla="*/ 538 h 255"/>
                            <a:gd name="T160" fmla="+- 0 2372 1922"/>
                            <a:gd name="T161" fmla="*/ T160 w 450"/>
                            <a:gd name="T162" fmla="+- 0 547 428"/>
                            <a:gd name="T163" fmla="*/ 547 h 255"/>
                            <a:gd name="T164" fmla="+- 0 2372 1922"/>
                            <a:gd name="T165" fmla="*/ T164 w 450"/>
                            <a:gd name="T166" fmla="+- 0 555 428"/>
                            <a:gd name="T167" fmla="*/ 555 h 255"/>
                            <a:gd name="T168" fmla="+- 0 2372 1922"/>
                            <a:gd name="T169" fmla="*/ T168 w 450"/>
                            <a:gd name="T170" fmla="+- 0 563 428"/>
                            <a:gd name="T171" fmla="*/ 563 h 255"/>
                            <a:gd name="T172" fmla="+- 0 2372 1922"/>
                            <a:gd name="T173" fmla="*/ T172 w 450"/>
                            <a:gd name="T174" fmla="+- 0 572 428"/>
                            <a:gd name="T175" fmla="*/ 572 h 255"/>
                            <a:gd name="T176" fmla="+- 0 2370 1922"/>
                            <a:gd name="T177" fmla="*/ T176 w 450"/>
                            <a:gd name="T178" fmla="+- 0 580 428"/>
                            <a:gd name="T179" fmla="*/ 580 h 255"/>
                            <a:gd name="T180" fmla="+- 0 2368 1922"/>
                            <a:gd name="T181" fmla="*/ T180 w 450"/>
                            <a:gd name="T182" fmla="+- 0 588 428"/>
                            <a:gd name="T183" fmla="*/ 588 h 255"/>
                            <a:gd name="T184" fmla="+- 0 2335 1922"/>
                            <a:gd name="T185" fmla="*/ T184 w 450"/>
                            <a:gd name="T186" fmla="+- 0 645 428"/>
                            <a:gd name="T187" fmla="*/ 645 h 255"/>
                            <a:gd name="T188" fmla="+- 0 2316 1922"/>
                            <a:gd name="T189" fmla="*/ T188 w 450"/>
                            <a:gd name="T190" fmla="+- 0 661 428"/>
                            <a:gd name="T191" fmla="*/ 661 h 255"/>
                            <a:gd name="T192" fmla="+- 0 2309 1922"/>
                            <a:gd name="T193" fmla="*/ T192 w 450"/>
                            <a:gd name="T194" fmla="+- 0 666 428"/>
                            <a:gd name="T195" fmla="*/ 666 h 255"/>
                            <a:gd name="T196" fmla="+- 0 2270 1922"/>
                            <a:gd name="T197" fmla="*/ T196 w 450"/>
                            <a:gd name="T198" fmla="+- 0 680 428"/>
                            <a:gd name="T199" fmla="*/ 680 h 255"/>
                            <a:gd name="T200" fmla="+- 0 2262 1922"/>
                            <a:gd name="T201" fmla="*/ T200 w 450"/>
                            <a:gd name="T202" fmla="+- 0 682 428"/>
                            <a:gd name="T203" fmla="*/ 682 h 255"/>
                            <a:gd name="T204" fmla="+- 0 2253 1922"/>
                            <a:gd name="T205" fmla="*/ T204 w 450"/>
                            <a:gd name="T206" fmla="+- 0 683 428"/>
                            <a:gd name="T207" fmla="*/ 683 h 255"/>
                            <a:gd name="T208" fmla="+- 0 2245 1922"/>
                            <a:gd name="T209" fmla="*/ T208 w 450"/>
                            <a:gd name="T210" fmla="+- 0 683 428"/>
                            <a:gd name="T211" fmla="*/ 683 h 255"/>
                            <a:gd name="T212" fmla="+- 0 2050 1922"/>
                            <a:gd name="T213" fmla="*/ T212 w 450"/>
                            <a:gd name="T214" fmla="+- 0 683 428"/>
                            <a:gd name="T215" fmla="*/ 683 h 255"/>
                            <a:gd name="T216" fmla="+- 0 1986 1922"/>
                            <a:gd name="T217" fmla="*/ T216 w 450"/>
                            <a:gd name="T218" fmla="+- 0 666 428"/>
                            <a:gd name="T219" fmla="*/ 666 h 255"/>
                            <a:gd name="T220" fmla="+- 0 1979 1922"/>
                            <a:gd name="T221" fmla="*/ T220 w 450"/>
                            <a:gd name="T222" fmla="+- 0 661 428"/>
                            <a:gd name="T223" fmla="*/ 661 h 255"/>
                            <a:gd name="T224" fmla="+- 0 1972 1922"/>
                            <a:gd name="T225" fmla="*/ T224 w 450"/>
                            <a:gd name="T226" fmla="+- 0 656 428"/>
                            <a:gd name="T227" fmla="*/ 656 h 255"/>
                            <a:gd name="T228" fmla="+- 0 1932 1922"/>
                            <a:gd name="T229" fmla="*/ T228 w 450"/>
                            <a:gd name="T230" fmla="+- 0 604 428"/>
                            <a:gd name="T231" fmla="*/ 604 h 255"/>
                            <a:gd name="T232" fmla="+- 0 1925 1922"/>
                            <a:gd name="T233" fmla="*/ T232 w 450"/>
                            <a:gd name="T234" fmla="+- 0 580 428"/>
                            <a:gd name="T235" fmla="*/ 580 h 255"/>
                            <a:gd name="T236" fmla="+- 0 1923 1922"/>
                            <a:gd name="T237" fmla="*/ T236 w 450"/>
                            <a:gd name="T238" fmla="+- 0 572 428"/>
                            <a:gd name="T239" fmla="*/ 572 h 255"/>
                            <a:gd name="T240" fmla="+- 0 1922 1922"/>
                            <a:gd name="T241" fmla="*/ T240 w 450"/>
                            <a:gd name="T242" fmla="+- 0 563 428"/>
                            <a:gd name="T243" fmla="*/ 563 h 255"/>
                            <a:gd name="T244" fmla="+- 0 1922 1922"/>
                            <a:gd name="T245" fmla="*/ T244 w 450"/>
                            <a:gd name="T246" fmla="+- 0 555 428"/>
                            <a:gd name="T247"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50" h="255">
                              <a:moveTo>
                                <a:pt x="0" y="127"/>
                              </a:moveTo>
                              <a:lnTo>
                                <a:pt x="0" y="119"/>
                              </a:lnTo>
                              <a:lnTo>
                                <a:pt x="1" y="110"/>
                              </a:lnTo>
                              <a:lnTo>
                                <a:pt x="3" y="102"/>
                              </a:lnTo>
                              <a:lnTo>
                                <a:pt x="5" y="94"/>
                              </a:lnTo>
                              <a:lnTo>
                                <a:pt x="22" y="56"/>
                              </a:lnTo>
                              <a:lnTo>
                                <a:pt x="27" y="49"/>
                              </a:lnTo>
                              <a:lnTo>
                                <a:pt x="32" y="43"/>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13" y="217"/>
                              </a:lnTo>
                              <a:lnTo>
                                <a:pt x="394" y="233"/>
                              </a:lnTo>
                              <a:lnTo>
                                <a:pt x="387" y="238"/>
                              </a:lnTo>
                              <a:lnTo>
                                <a:pt x="348" y="252"/>
                              </a:lnTo>
                              <a:lnTo>
                                <a:pt x="340" y="254"/>
                              </a:lnTo>
                              <a:lnTo>
                                <a:pt x="331" y="255"/>
                              </a:lnTo>
                              <a:lnTo>
                                <a:pt x="323" y="255"/>
                              </a:lnTo>
                              <a:lnTo>
                                <a:pt x="128" y="255"/>
                              </a:lnTo>
                              <a:lnTo>
                                <a:pt x="64" y="238"/>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44E8729" id="Forma libre: forma 316" o:spid="_x0000_s1026" style="position:absolute;margin-left:96.1pt;margin-top:21.4pt;width:22.5pt;height:12.75pt;z-index:25173410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" path="m,127r,-8l1,110r2,-8l5,94,22,56r5,-7l32,43r6,-6l44,31r6,-5l57,21r7,-5l71,13,79,9,87,6,95,4r8,-2l111,r9,l128,,323,r8,l340,r8,2l356,4r38,17l401,26r6,5l413,37r6,6l424,49r5,7l434,63r4,8l441,78r3,8l446,94r2,8l450,110r,9l450,127r,8l450,144r-2,8l446,160r-33,57l394,233r-7,5l348,252r-8,2l331,255r-8,l128,255,64,238r-7,-5l50,228,10,176,3,152,1,144,,135r,-8xe" filled="f" strokecolor="#99a0a6">
                <v:path arrowok="t" o:connecttype="custom" o:connectlocs="0,352425;0,347345;635,341630;1905,336550;3175,331470;13970,307340;17145,302895;20320,299085;24130,295275;27940,291465;31750,288290;36195,285115;40640,281940;45085,280035;50165,277495;55245,275590;60325,274320;65405,273050;70485,271780;76200,271780;81280,271780;205105,271780;210185,271780;215900,271780;220980,273050;226060,274320;250190,285115;254635,288290;258445,291465;262255,295275;266065,299085;269240,302895;272415,307340;275590,311785;278130,316865;280035,321310;281940,326390;283210,331470;284480,336550;285750,341630;285750,347345;285750,352425;285750,357505;285750,363220;284480,368300;283210,373380;262255,409575;250190,419735;245745,422910;220980,431800;215900,433070;210185,433705;205105,433705;81280,433705;40640,422910;36195,419735;31750,416560;6350,383540;1905,368300;635,363220;0,357505;0,352425" o:connectangles="0,0,0,0,0,0,0,0,0,0,0,0,0,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35129" behindDoc="0" locked="0" layoutInCell="1" allowOverlap="1" wp14:anchorId="28A016D6" wp14:editId="2C161101">
                <wp:simplePos x="0" y="0"/>
                <wp:positionH relativeFrom="page">
                  <wp:posOffset>1220470</wp:posOffset>
                </wp:positionH>
                <wp:positionV relativeFrom="paragraph">
                  <wp:posOffset>557530</wp:posOffset>
                </wp:positionV>
                <wp:extent cx="285750" cy="161925"/>
                <wp:effectExtent l="10795" t="5715" r="8255" b="13335"/>
                <wp:wrapNone/>
                <wp:docPr id="315" name="Forma libre: forma 3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5 878"/>
                            <a:gd name="T3" fmla="*/ 1005 h 255"/>
                            <a:gd name="T4" fmla="+- 0 1932 1922"/>
                            <a:gd name="T5" fmla="*/ T4 w 450"/>
                            <a:gd name="T6" fmla="+- 0 956 878"/>
                            <a:gd name="T7" fmla="*/ 956 h 255"/>
                            <a:gd name="T8" fmla="+- 0 1935 1922"/>
                            <a:gd name="T9" fmla="*/ T8 w 450"/>
                            <a:gd name="T10" fmla="+- 0 949 878"/>
                            <a:gd name="T11" fmla="*/ 949 h 255"/>
                            <a:gd name="T12" fmla="+- 0 1939 1922"/>
                            <a:gd name="T13" fmla="*/ T12 w 450"/>
                            <a:gd name="T14" fmla="+- 0 941 878"/>
                            <a:gd name="T15" fmla="*/ 941 h 255"/>
                            <a:gd name="T16" fmla="+- 0 1944 1922"/>
                            <a:gd name="T17" fmla="*/ T16 w 450"/>
                            <a:gd name="T18" fmla="+- 0 934 878"/>
                            <a:gd name="T19" fmla="*/ 934 h 255"/>
                            <a:gd name="T20" fmla="+- 0 1949 1922"/>
                            <a:gd name="T21" fmla="*/ T20 w 450"/>
                            <a:gd name="T22" fmla="+- 0 927 878"/>
                            <a:gd name="T23" fmla="*/ 927 h 255"/>
                            <a:gd name="T24" fmla="+- 0 1954 1922"/>
                            <a:gd name="T25" fmla="*/ T24 w 450"/>
                            <a:gd name="T26" fmla="+- 0 921 878"/>
                            <a:gd name="T27" fmla="*/ 921 h 255"/>
                            <a:gd name="T28" fmla="+- 0 1960 1922"/>
                            <a:gd name="T29" fmla="*/ T28 w 450"/>
                            <a:gd name="T30" fmla="+- 0 915 878"/>
                            <a:gd name="T31" fmla="*/ 915 h 255"/>
                            <a:gd name="T32" fmla="+- 0 1966 1922"/>
                            <a:gd name="T33" fmla="*/ T32 w 450"/>
                            <a:gd name="T34" fmla="+- 0 909 878"/>
                            <a:gd name="T35" fmla="*/ 909 h 255"/>
                            <a:gd name="T36" fmla="+- 0 2001 1922"/>
                            <a:gd name="T37" fmla="*/ T36 w 450"/>
                            <a:gd name="T38" fmla="+- 0 887 878"/>
                            <a:gd name="T39" fmla="*/ 887 h 255"/>
                            <a:gd name="T40" fmla="+- 0 2009 1922"/>
                            <a:gd name="T41" fmla="*/ T40 w 450"/>
                            <a:gd name="T42" fmla="+- 0 884 878"/>
                            <a:gd name="T43" fmla="*/ 884 h 255"/>
                            <a:gd name="T44" fmla="+- 0 2017 1922"/>
                            <a:gd name="T45" fmla="*/ T44 w 450"/>
                            <a:gd name="T46" fmla="+- 0 882 878"/>
                            <a:gd name="T47" fmla="*/ 882 h 255"/>
                            <a:gd name="T48" fmla="+- 0 2025 1922"/>
                            <a:gd name="T49" fmla="*/ T48 w 450"/>
                            <a:gd name="T50" fmla="+- 0 880 878"/>
                            <a:gd name="T51" fmla="*/ 880 h 255"/>
                            <a:gd name="T52" fmla="+- 0 2033 1922"/>
                            <a:gd name="T53" fmla="*/ T52 w 450"/>
                            <a:gd name="T54" fmla="+- 0 878 878"/>
                            <a:gd name="T55" fmla="*/ 878 h 255"/>
                            <a:gd name="T56" fmla="+- 0 2042 1922"/>
                            <a:gd name="T57" fmla="*/ T56 w 450"/>
                            <a:gd name="T58" fmla="+- 0 878 878"/>
                            <a:gd name="T59" fmla="*/ 878 h 255"/>
                            <a:gd name="T60" fmla="+- 0 2050 1922"/>
                            <a:gd name="T61" fmla="*/ T60 w 450"/>
                            <a:gd name="T62" fmla="+- 0 878 878"/>
                            <a:gd name="T63" fmla="*/ 878 h 255"/>
                            <a:gd name="T64" fmla="+- 0 2245 1922"/>
                            <a:gd name="T65" fmla="*/ T64 w 450"/>
                            <a:gd name="T66" fmla="+- 0 878 878"/>
                            <a:gd name="T67" fmla="*/ 878 h 255"/>
                            <a:gd name="T68" fmla="+- 0 2253 1922"/>
                            <a:gd name="T69" fmla="*/ T68 w 450"/>
                            <a:gd name="T70" fmla="+- 0 878 878"/>
                            <a:gd name="T71" fmla="*/ 878 h 255"/>
                            <a:gd name="T72" fmla="+- 0 2262 1922"/>
                            <a:gd name="T73" fmla="*/ T72 w 450"/>
                            <a:gd name="T74" fmla="+- 0 878 878"/>
                            <a:gd name="T75" fmla="*/ 878 h 255"/>
                            <a:gd name="T76" fmla="+- 0 2270 1922"/>
                            <a:gd name="T77" fmla="*/ T76 w 450"/>
                            <a:gd name="T78" fmla="+- 0 880 878"/>
                            <a:gd name="T79" fmla="*/ 880 h 255"/>
                            <a:gd name="T80" fmla="+- 0 2278 1922"/>
                            <a:gd name="T81" fmla="*/ T80 w 450"/>
                            <a:gd name="T82" fmla="+- 0 882 878"/>
                            <a:gd name="T83" fmla="*/ 882 h 255"/>
                            <a:gd name="T84" fmla="+- 0 2286 1922"/>
                            <a:gd name="T85" fmla="*/ T84 w 450"/>
                            <a:gd name="T86" fmla="+- 0 884 878"/>
                            <a:gd name="T87" fmla="*/ 884 h 255"/>
                            <a:gd name="T88" fmla="+- 0 2294 1922"/>
                            <a:gd name="T89" fmla="*/ T88 w 450"/>
                            <a:gd name="T90" fmla="+- 0 887 878"/>
                            <a:gd name="T91" fmla="*/ 887 h 255"/>
                            <a:gd name="T92" fmla="+- 0 2302 1922"/>
                            <a:gd name="T93" fmla="*/ T92 w 450"/>
                            <a:gd name="T94" fmla="+- 0 891 878"/>
                            <a:gd name="T95" fmla="*/ 891 h 255"/>
                            <a:gd name="T96" fmla="+- 0 2335 1922"/>
                            <a:gd name="T97" fmla="*/ T96 w 450"/>
                            <a:gd name="T98" fmla="+- 0 915 878"/>
                            <a:gd name="T99" fmla="*/ 915 h 255"/>
                            <a:gd name="T100" fmla="+- 0 2341 1922"/>
                            <a:gd name="T101" fmla="*/ T100 w 450"/>
                            <a:gd name="T102" fmla="+- 0 921 878"/>
                            <a:gd name="T103" fmla="*/ 921 h 255"/>
                            <a:gd name="T104" fmla="+- 0 2346 1922"/>
                            <a:gd name="T105" fmla="*/ T104 w 450"/>
                            <a:gd name="T106" fmla="+- 0 927 878"/>
                            <a:gd name="T107" fmla="*/ 927 h 255"/>
                            <a:gd name="T108" fmla="+- 0 2351 1922"/>
                            <a:gd name="T109" fmla="*/ T108 w 450"/>
                            <a:gd name="T110" fmla="+- 0 934 878"/>
                            <a:gd name="T111" fmla="*/ 934 h 255"/>
                            <a:gd name="T112" fmla="+- 0 2356 1922"/>
                            <a:gd name="T113" fmla="*/ T112 w 450"/>
                            <a:gd name="T114" fmla="+- 0 941 878"/>
                            <a:gd name="T115" fmla="*/ 941 h 255"/>
                            <a:gd name="T116" fmla="+- 0 2360 1922"/>
                            <a:gd name="T117" fmla="*/ T116 w 450"/>
                            <a:gd name="T118" fmla="+- 0 949 878"/>
                            <a:gd name="T119" fmla="*/ 949 h 255"/>
                            <a:gd name="T120" fmla="+- 0 2363 1922"/>
                            <a:gd name="T121" fmla="*/ T120 w 450"/>
                            <a:gd name="T122" fmla="+- 0 956 878"/>
                            <a:gd name="T123" fmla="*/ 956 h 255"/>
                            <a:gd name="T124" fmla="+- 0 2366 1922"/>
                            <a:gd name="T125" fmla="*/ T124 w 450"/>
                            <a:gd name="T126" fmla="+- 0 964 878"/>
                            <a:gd name="T127" fmla="*/ 964 h 255"/>
                            <a:gd name="T128" fmla="+- 0 2372 1922"/>
                            <a:gd name="T129" fmla="*/ T128 w 450"/>
                            <a:gd name="T130" fmla="+- 0 1005 878"/>
                            <a:gd name="T131" fmla="*/ 1005 h 255"/>
                            <a:gd name="T132" fmla="+- 0 2372 1922"/>
                            <a:gd name="T133" fmla="*/ T132 w 450"/>
                            <a:gd name="T134" fmla="+- 0 1013 878"/>
                            <a:gd name="T135" fmla="*/ 1013 h 255"/>
                            <a:gd name="T136" fmla="+- 0 2372 1922"/>
                            <a:gd name="T137" fmla="*/ T136 w 450"/>
                            <a:gd name="T138" fmla="+- 0 1022 878"/>
                            <a:gd name="T139" fmla="*/ 1022 h 255"/>
                            <a:gd name="T140" fmla="+- 0 2370 1922"/>
                            <a:gd name="T141" fmla="*/ T140 w 450"/>
                            <a:gd name="T142" fmla="+- 0 1030 878"/>
                            <a:gd name="T143" fmla="*/ 1030 h 255"/>
                            <a:gd name="T144" fmla="+- 0 2368 1922"/>
                            <a:gd name="T145" fmla="*/ T144 w 450"/>
                            <a:gd name="T146" fmla="+- 0 1038 878"/>
                            <a:gd name="T147" fmla="*/ 1038 h 255"/>
                            <a:gd name="T148" fmla="+- 0 2335 1922"/>
                            <a:gd name="T149" fmla="*/ T148 w 450"/>
                            <a:gd name="T150" fmla="+- 0 1095 878"/>
                            <a:gd name="T151" fmla="*/ 1095 h 255"/>
                            <a:gd name="T152" fmla="+- 0 2316 1922"/>
                            <a:gd name="T153" fmla="*/ T152 w 450"/>
                            <a:gd name="T154" fmla="+- 0 1111 878"/>
                            <a:gd name="T155" fmla="*/ 1111 h 255"/>
                            <a:gd name="T156" fmla="+- 0 2309 1922"/>
                            <a:gd name="T157" fmla="*/ T156 w 450"/>
                            <a:gd name="T158" fmla="+- 0 1116 878"/>
                            <a:gd name="T159" fmla="*/ 1116 h 255"/>
                            <a:gd name="T160" fmla="+- 0 2302 1922"/>
                            <a:gd name="T161" fmla="*/ T160 w 450"/>
                            <a:gd name="T162" fmla="+- 0 1120 878"/>
                            <a:gd name="T163" fmla="*/ 1120 h 255"/>
                            <a:gd name="T164" fmla="+- 0 2294 1922"/>
                            <a:gd name="T165" fmla="*/ T164 w 450"/>
                            <a:gd name="T166" fmla="+- 0 1123 878"/>
                            <a:gd name="T167" fmla="*/ 1123 h 255"/>
                            <a:gd name="T168" fmla="+- 0 2286 1922"/>
                            <a:gd name="T169" fmla="*/ T168 w 450"/>
                            <a:gd name="T170" fmla="+- 0 1126 878"/>
                            <a:gd name="T171" fmla="*/ 1126 h 255"/>
                            <a:gd name="T172" fmla="+- 0 2278 1922"/>
                            <a:gd name="T173" fmla="*/ T172 w 450"/>
                            <a:gd name="T174" fmla="+- 0 1129 878"/>
                            <a:gd name="T175" fmla="*/ 1129 h 255"/>
                            <a:gd name="T176" fmla="+- 0 2270 1922"/>
                            <a:gd name="T177" fmla="*/ T176 w 450"/>
                            <a:gd name="T178" fmla="+- 0 1130 878"/>
                            <a:gd name="T179" fmla="*/ 1130 h 255"/>
                            <a:gd name="T180" fmla="+- 0 2262 1922"/>
                            <a:gd name="T181" fmla="*/ T180 w 450"/>
                            <a:gd name="T182" fmla="+- 0 1132 878"/>
                            <a:gd name="T183" fmla="*/ 1132 h 255"/>
                            <a:gd name="T184" fmla="+- 0 2253 1922"/>
                            <a:gd name="T185" fmla="*/ T184 w 450"/>
                            <a:gd name="T186" fmla="+- 0 1133 878"/>
                            <a:gd name="T187" fmla="*/ 1133 h 255"/>
                            <a:gd name="T188" fmla="+- 0 2245 1922"/>
                            <a:gd name="T189" fmla="*/ T188 w 450"/>
                            <a:gd name="T190" fmla="+- 0 1133 878"/>
                            <a:gd name="T191" fmla="*/ 1133 h 255"/>
                            <a:gd name="T192" fmla="+- 0 2050 1922"/>
                            <a:gd name="T193" fmla="*/ T192 w 450"/>
                            <a:gd name="T194" fmla="+- 0 1133 878"/>
                            <a:gd name="T195" fmla="*/ 1133 h 255"/>
                            <a:gd name="T196" fmla="+- 0 2042 1922"/>
                            <a:gd name="T197" fmla="*/ T196 w 450"/>
                            <a:gd name="T198" fmla="+- 0 1133 878"/>
                            <a:gd name="T199" fmla="*/ 1133 h 255"/>
                            <a:gd name="T200" fmla="+- 0 2033 1922"/>
                            <a:gd name="T201" fmla="*/ T200 w 450"/>
                            <a:gd name="T202" fmla="+- 0 1132 878"/>
                            <a:gd name="T203" fmla="*/ 1132 h 255"/>
                            <a:gd name="T204" fmla="+- 0 2025 1922"/>
                            <a:gd name="T205" fmla="*/ T204 w 450"/>
                            <a:gd name="T206" fmla="+- 0 1130 878"/>
                            <a:gd name="T207" fmla="*/ 1130 h 255"/>
                            <a:gd name="T208" fmla="+- 0 2017 1922"/>
                            <a:gd name="T209" fmla="*/ T208 w 450"/>
                            <a:gd name="T210" fmla="+- 0 1129 878"/>
                            <a:gd name="T211" fmla="*/ 1129 h 255"/>
                            <a:gd name="T212" fmla="+- 0 1979 1922"/>
                            <a:gd name="T213" fmla="*/ T212 w 450"/>
                            <a:gd name="T214" fmla="+- 0 1111 878"/>
                            <a:gd name="T215" fmla="*/ 1111 h 255"/>
                            <a:gd name="T216" fmla="+- 0 1972 1922"/>
                            <a:gd name="T217" fmla="*/ T216 w 450"/>
                            <a:gd name="T218" fmla="+- 0 1106 878"/>
                            <a:gd name="T219" fmla="*/ 1106 h 255"/>
                            <a:gd name="T220" fmla="+- 0 1932 1922"/>
                            <a:gd name="T221" fmla="*/ T220 w 450"/>
                            <a:gd name="T222" fmla="+- 0 1054 878"/>
                            <a:gd name="T223" fmla="*/ 1054 h 255"/>
                            <a:gd name="T224" fmla="+- 0 1925 1922"/>
                            <a:gd name="T225" fmla="*/ T224 w 450"/>
                            <a:gd name="T226" fmla="+- 0 1030 878"/>
                            <a:gd name="T227" fmla="*/ 1030 h 255"/>
                            <a:gd name="T228" fmla="+- 0 1923 1922"/>
                            <a:gd name="T229" fmla="*/ T228 w 450"/>
                            <a:gd name="T230" fmla="+- 0 1022 878"/>
                            <a:gd name="T231" fmla="*/ 1022 h 255"/>
                            <a:gd name="T232" fmla="+- 0 1922 1922"/>
                            <a:gd name="T233" fmla="*/ T232 w 450"/>
                            <a:gd name="T234" fmla="+- 0 1013 878"/>
                            <a:gd name="T235" fmla="*/ 1013 h 255"/>
                            <a:gd name="T236" fmla="+- 0 1922 1922"/>
                            <a:gd name="T237" fmla="*/ T236 w 450"/>
                            <a:gd name="T238" fmla="+- 0 1005 878"/>
                            <a:gd name="T239"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13" y="217"/>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0AA2CC55" id="Forma libre: forma 315" o:spid="_x0000_s1026" style="position:absolute;margin-left:96.1pt;margin-top:43.9pt;width:22.5pt;height:12.75pt;z-index:25173512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" path="m,127l10,78r3,-7l17,63r5,-7l27,49r5,-6l38,37r6,-6l79,9,87,6,95,4r8,-2l111,r9,l128,,323,r8,l340,r8,2l356,4r8,2l372,9r8,4l413,37r6,6l424,49r5,7l434,63r4,8l441,78r3,8l450,127r,8l450,144r-2,8l446,160r-33,57l394,233r-7,5l380,242r-8,3l364,248r-8,3l348,252r-8,2l331,255r-8,l128,255r-8,l111,254r-8,-2l95,251,57,233r-7,-5l10,176,3,152,1,144,,135r,-8xe" filled="f" strokecolor="#99a0a6">
                <v:path arrowok="t" o:connecttype="custom" o:connectlocs="0,638175;6350,607060;8255,602615;10795,597535;13970,593090;17145,588645;20320,584835;24130,581025;27940,577215;50165,563245;55245,561340;60325,560070;65405,558800;70485,557530;76200,557530;81280,557530;205105,557530;210185,557530;215900,557530;220980,558800;226060,560070;231140,561340;236220,563245;241300,565785;262255,581025;266065,584835;269240,588645;272415,593090;275590,597535;278130,602615;280035,607060;281940,612140;285750,638175;285750,643255;285750,648970;284480,654050;283210,659130;262255,695325;250190,705485;245745,708660;241300,711200;236220,713105;231140,715010;226060,716915;220980,717550;215900,718820;210185,719455;205105,719455;81280,719455;76200,719455;70485,718820;65405,717550;60325,716915;36195,705485;31750,702310;6350,669290;1905,654050;635,648970;0,643255;0,638175" o:connectangles="0,0,0,0,0,0,0,0,0,0,0,0,0,0,0,0,0,0,0,0,0,0,0,0,0,0,0,0,0,0,0,0,0,0,0,0,0,0,0,0,0,0,0,0,0,0,0,0,0,0,0,0,0,0,0,0,0,0,0,0"/>
                <w10:wrap anchorx="page"/>
              </v:shape>
            </w:pict>
          </mc:Fallback>
        </mc:AlternateContent>
      </w:r>
      <w:r w:rsidRPr="00833E24">
        <w:rPr>
          <w:rFonts w:ascii="Gill Sans MT" w:hAnsi="Gill Sans MT"/>
          <w:color w:val="202024"/>
          <w:w w:val="110"/>
          <w:sz w:val="21"/>
          <w:lang w:val="es-ES"/>
        </w:rPr>
        <w:t>Sí</w:t>
      </w:r>
      <w:r w:rsidRPr="00833E24">
        <w:rPr>
          <w:rFonts w:ascii="Gill Sans MT" w:hAnsi="Gill Sans MT"/>
          <w:color w:val="202024"/>
          <w:spacing w:val="1"/>
          <w:w w:val="110"/>
          <w:sz w:val="21"/>
          <w:lang w:val="es-ES"/>
        </w:rPr>
        <w:t xml:space="preserve"> </w:t>
      </w:r>
      <w:r w:rsidR="002729AA">
        <w:rPr>
          <w:rFonts w:ascii="Gill Sans MT" w:hAnsi="Gill Sans MT"/>
          <w:color w:val="202024"/>
          <w:spacing w:val="1"/>
          <w:w w:val="110"/>
          <w:sz w:val="21"/>
          <w:lang w:val="es-ES"/>
        </w:rPr>
        <w:t xml:space="preserve">       </w:t>
      </w:r>
      <w:r w:rsidRPr="00833E24">
        <w:rPr>
          <w:rFonts w:ascii="Gill Sans MT" w:hAnsi="Gill Sans MT"/>
          <w:color w:val="202024"/>
          <w:w w:val="95"/>
          <w:sz w:val="21"/>
          <w:lang w:val="es-ES"/>
        </w:rPr>
        <w:t>No</w:t>
      </w:r>
      <w:r w:rsidR="002729AA">
        <w:rPr>
          <w:rFonts w:ascii="Gill Sans MT" w:hAnsi="Gill Sans MT"/>
          <w:color w:val="202024"/>
          <w:w w:val="95"/>
          <w:sz w:val="21"/>
          <w:lang w:val="es-ES"/>
        </w:rPr>
        <w:t xml:space="preserve">       </w:t>
      </w:r>
      <w:r w:rsidRPr="00833E24">
        <w:rPr>
          <w:rFonts w:ascii="Gill Sans MT"/>
          <w:color w:val="202024"/>
          <w:w w:val="110"/>
          <w:sz w:val="21"/>
          <w:lang w:val="es-ES"/>
        </w:rPr>
        <w:t>Tal</w:t>
      </w:r>
      <w:r w:rsidRPr="00833E24">
        <w:rPr>
          <w:rFonts w:ascii="Gill Sans MT"/>
          <w:color w:val="202024"/>
          <w:spacing w:val="-19"/>
          <w:w w:val="110"/>
          <w:sz w:val="21"/>
          <w:lang w:val="es-ES"/>
        </w:rPr>
        <w:t xml:space="preserve"> </w:t>
      </w:r>
      <w:r w:rsidRPr="00833E24">
        <w:rPr>
          <w:rFonts w:ascii="Gill Sans MT"/>
          <w:color w:val="202024"/>
          <w:w w:val="110"/>
          <w:sz w:val="21"/>
          <w:lang w:val="es-ES"/>
        </w:rPr>
        <w:t>vez</w:t>
      </w:r>
    </w:p>
    <w:p w14:paraId="3E40D73E" w14:textId="77777777" w:rsidR="00833E24" w:rsidRPr="00833E24" w:rsidRDefault="00833E24" w:rsidP="00833E24">
      <w:pPr>
        <w:pStyle w:val="Textoindependiente"/>
        <w:rPr>
          <w:rFonts w:ascii="Gill Sans MT"/>
          <w:sz w:val="20"/>
          <w:lang w:val="es-ES"/>
        </w:rPr>
      </w:pPr>
    </w:p>
    <w:p w14:paraId="67D642AD" w14:textId="77777777" w:rsidR="00833E24" w:rsidRPr="00833E24" w:rsidRDefault="00833E24" w:rsidP="00833E24">
      <w:pPr>
        <w:pStyle w:val="Textoindependiente"/>
        <w:spacing w:before="227"/>
        <w:ind w:left="319"/>
        <w:rPr>
          <w:lang w:val="es-ES"/>
        </w:rPr>
      </w:pPr>
      <w:r w:rsidRPr="00833E24">
        <w:rPr>
          <w:w w:val="115"/>
          <w:lang w:val="es-ES"/>
        </w:rPr>
        <w:t>Trámites</w:t>
      </w:r>
      <w:r w:rsidRPr="00833E24">
        <w:rPr>
          <w:spacing w:val="-3"/>
          <w:w w:val="115"/>
          <w:lang w:val="es-ES"/>
        </w:rPr>
        <w:t xml:space="preserve"> </w:t>
      </w:r>
      <w:r w:rsidRPr="00833E24">
        <w:rPr>
          <w:w w:val="115"/>
          <w:lang w:val="es-ES"/>
        </w:rPr>
        <w:t>de</w:t>
      </w:r>
      <w:r w:rsidRPr="00833E24">
        <w:rPr>
          <w:spacing w:val="-3"/>
          <w:w w:val="115"/>
          <w:lang w:val="es-ES"/>
        </w:rPr>
        <w:t xml:space="preserve"> </w:t>
      </w:r>
      <w:r w:rsidRPr="00833E24">
        <w:rPr>
          <w:w w:val="115"/>
          <w:lang w:val="es-ES"/>
        </w:rPr>
        <w:t>académicos</w:t>
      </w:r>
    </w:p>
    <w:p w14:paraId="21C8CDCD" w14:textId="77777777" w:rsidR="00833E24" w:rsidRPr="00833E24" w:rsidRDefault="00833E24" w:rsidP="00833E24">
      <w:pPr>
        <w:pStyle w:val="Textoindependiente"/>
        <w:rPr>
          <w:sz w:val="20"/>
          <w:lang w:val="es-ES"/>
        </w:rPr>
      </w:pPr>
    </w:p>
    <w:p w14:paraId="2F8BFAFB" w14:textId="77777777" w:rsidR="00833E24" w:rsidRPr="00833E24" w:rsidRDefault="00833E24" w:rsidP="00833E24">
      <w:pPr>
        <w:pStyle w:val="Textoindependiente"/>
        <w:spacing w:before="4"/>
        <w:rPr>
          <w:sz w:val="21"/>
          <w:lang w:val="es-ES"/>
        </w:rPr>
      </w:pPr>
    </w:p>
    <w:p w14:paraId="282829EE" w14:textId="77777777" w:rsidR="00833E24" w:rsidRDefault="00833E24" w:rsidP="000956B7">
      <w:pPr>
        <w:pStyle w:val="Prrafodelista"/>
        <w:numPr>
          <w:ilvl w:val="0"/>
          <w:numId w:val="23"/>
        </w:numPr>
      </w:pPr>
      <w:r w:rsidRPr="00833E24">
        <w:rPr>
          <w:w w:val="110"/>
        </w:rPr>
        <w:t>¿De</w:t>
      </w:r>
      <w:r w:rsidRPr="00833E24">
        <w:rPr>
          <w:spacing w:val="14"/>
          <w:w w:val="110"/>
        </w:rPr>
        <w:t xml:space="preserve"> </w:t>
      </w:r>
      <w:r w:rsidRPr="00833E24">
        <w:rPr>
          <w:w w:val="110"/>
        </w:rPr>
        <w:t>qué</w:t>
      </w:r>
      <w:r w:rsidRPr="00833E24">
        <w:rPr>
          <w:spacing w:val="14"/>
          <w:w w:val="110"/>
        </w:rPr>
        <w:t xml:space="preserve"> </w:t>
      </w:r>
      <w:r w:rsidRPr="00833E24">
        <w:rPr>
          <w:w w:val="110"/>
        </w:rPr>
        <w:t>forma</w:t>
      </w:r>
      <w:r w:rsidRPr="00833E24">
        <w:rPr>
          <w:spacing w:val="14"/>
          <w:w w:val="110"/>
        </w:rPr>
        <w:t xml:space="preserve"> </w:t>
      </w:r>
      <w:r w:rsidRPr="00833E24">
        <w:rPr>
          <w:w w:val="110"/>
        </w:rPr>
        <w:t>le</w:t>
      </w:r>
      <w:r w:rsidRPr="00833E24">
        <w:rPr>
          <w:spacing w:val="15"/>
          <w:w w:val="110"/>
        </w:rPr>
        <w:t xml:space="preserve"> </w:t>
      </w:r>
      <w:r w:rsidRPr="00833E24">
        <w:rPr>
          <w:w w:val="110"/>
        </w:rPr>
        <w:t>gustaría</w:t>
      </w:r>
      <w:r w:rsidRPr="00833E24">
        <w:rPr>
          <w:spacing w:val="14"/>
          <w:w w:val="110"/>
        </w:rPr>
        <w:t xml:space="preserve"> </w:t>
      </w:r>
      <w:r w:rsidRPr="00833E24">
        <w:rPr>
          <w:w w:val="110"/>
        </w:rPr>
        <w:t>realizar</w:t>
      </w:r>
      <w:r w:rsidRPr="00833E24">
        <w:rPr>
          <w:spacing w:val="14"/>
          <w:w w:val="110"/>
        </w:rPr>
        <w:t xml:space="preserve"> </w:t>
      </w:r>
      <w:r w:rsidRPr="00833E24">
        <w:rPr>
          <w:w w:val="110"/>
        </w:rPr>
        <w:t>el</w:t>
      </w:r>
      <w:r w:rsidRPr="00833E24">
        <w:rPr>
          <w:spacing w:val="14"/>
          <w:w w:val="110"/>
        </w:rPr>
        <w:t xml:space="preserve"> </w:t>
      </w:r>
      <w:r w:rsidRPr="00833E24">
        <w:rPr>
          <w:w w:val="110"/>
        </w:rPr>
        <w:t>proceso</w:t>
      </w:r>
      <w:r w:rsidRPr="00833E24">
        <w:rPr>
          <w:spacing w:val="15"/>
          <w:w w:val="110"/>
        </w:rPr>
        <w:t xml:space="preserve"> </w:t>
      </w:r>
      <w:r w:rsidRPr="00833E24">
        <w:rPr>
          <w:w w:val="110"/>
        </w:rPr>
        <w:t>de</w:t>
      </w:r>
      <w:r w:rsidRPr="00833E24">
        <w:rPr>
          <w:spacing w:val="14"/>
          <w:w w:val="110"/>
        </w:rPr>
        <w:t xml:space="preserve"> </w:t>
      </w:r>
      <w:r w:rsidRPr="00833E24">
        <w:rPr>
          <w:w w:val="110"/>
        </w:rPr>
        <w:t>matrícula</w:t>
      </w:r>
      <w:r w:rsidRPr="00833E24">
        <w:rPr>
          <w:spacing w:val="14"/>
          <w:w w:val="110"/>
        </w:rPr>
        <w:t xml:space="preserve"> </w:t>
      </w:r>
      <w:r w:rsidRPr="00833E24">
        <w:rPr>
          <w:w w:val="110"/>
        </w:rPr>
        <w:t>académica?</w:t>
      </w:r>
      <w:r w:rsidRPr="00833E24">
        <w:rPr>
          <w:spacing w:val="15"/>
          <w:w w:val="110"/>
        </w:rPr>
        <w:t xml:space="preserve"> </w:t>
      </w:r>
      <w:r>
        <w:rPr>
          <w:color w:val="D92F25"/>
          <w:w w:val="110"/>
        </w:rPr>
        <w:t>*</w:t>
      </w:r>
    </w:p>
    <w:p w14:paraId="27DD5286" w14:textId="77777777" w:rsidR="00833E24" w:rsidRDefault="00833E24" w:rsidP="00833E24">
      <w:pPr>
        <w:pStyle w:val="Textoindependiente"/>
        <w:spacing w:before="2"/>
        <w:rPr>
          <w:sz w:val="23"/>
        </w:rPr>
      </w:pPr>
    </w:p>
    <w:p w14:paraId="70B3A7F5" w14:textId="77777777" w:rsidR="00833E24" w:rsidRDefault="00833E24" w:rsidP="00833E24">
      <w:pPr>
        <w:ind w:left="739"/>
        <w:rPr>
          <w:rFonts w:ascii="Gill Sans MT" w:hAnsi="Gill Sans MT"/>
          <w:i/>
        </w:rPr>
      </w:pPr>
      <w:r>
        <w:rPr>
          <w:rFonts w:ascii="Gill Sans MT" w:hAnsi="Gill Sans MT"/>
          <w:i/>
          <w:color w:val="202024"/>
          <w:w w:val="120"/>
        </w:rPr>
        <w:t>Marca</w:t>
      </w:r>
      <w:r>
        <w:rPr>
          <w:rFonts w:ascii="Gill Sans MT" w:hAnsi="Gill Sans MT"/>
          <w:i/>
          <w:color w:val="202024"/>
          <w:spacing w:val="-8"/>
          <w:w w:val="120"/>
        </w:rPr>
        <w:t xml:space="preserve"> </w:t>
      </w:r>
      <w:r>
        <w:rPr>
          <w:rFonts w:ascii="Gill Sans MT" w:hAnsi="Gill Sans MT"/>
          <w:i/>
          <w:color w:val="202024"/>
          <w:w w:val="120"/>
        </w:rPr>
        <w:t>solo</w:t>
      </w:r>
      <w:r>
        <w:rPr>
          <w:rFonts w:ascii="Gill Sans MT" w:hAnsi="Gill Sans MT"/>
          <w:i/>
          <w:color w:val="202024"/>
          <w:spacing w:val="-15"/>
          <w:w w:val="120"/>
        </w:rPr>
        <w:t xml:space="preserve"> </w:t>
      </w:r>
      <w:r>
        <w:rPr>
          <w:rFonts w:ascii="Gill Sans MT" w:hAnsi="Gill Sans MT"/>
          <w:i/>
          <w:color w:val="202024"/>
          <w:w w:val="120"/>
        </w:rPr>
        <w:t>un</w:t>
      </w:r>
      <w:r>
        <w:rPr>
          <w:rFonts w:ascii="Gill Sans MT" w:hAnsi="Gill Sans MT"/>
          <w:i/>
          <w:color w:val="202024"/>
          <w:spacing w:val="-10"/>
          <w:w w:val="120"/>
        </w:rPr>
        <w:t xml:space="preserve"> </w:t>
      </w:r>
      <w:r>
        <w:rPr>
          <w:rFonts w:ascii="Gill Sans MT" w:hAnsi="Gill Sans MT"/>
          <w:i/>
          <w:color w:val="202024"/>
          <w:w w:val="120"/>
        </w:rPr>
        <w:t>óvalo.</w:t>
      </w:r>
    </w:p>
    <w:p w14:paraId="373F5492" w14:textId="77777777" w:rsidR="00833E24" w:rsidRDefault="00833E24" w:rsidP="00833E24">
      <w:pPr>
        <w:pStyle w:val="Textoindependiente"/>
        <w:spacing w:before="9"/>
        <w:rPr>
          <w:rFonts w:ascii="Gill Sans MT"/>
          <w:i/>
          <w:sz w:val="22"/>
        </w:rPr>
      </w:pPr>
    </w:p>
    <w:p w14:paraId="139C348B" w14:textId="1C16E31B" w:rsidR="00833E24" w:rsidRDefault="00833E24" w:rsidP="00833E24">
      <w:pPr>
        <w:spacing w:before="100"/>
        <w:ind w:left="1351"/>
        <w:rPr>
          <w:rFonts w:ascii="Gill Sans MT"/>
          <w:sz w:val="21"/>
        </w:rPr>
      </w:pPr>
      <w:r>
        <w:rPr>
          <w:rFonts w:ascii="Calibri"/>
          <w:noProof/>
        </w:rPr>
        <mc:AlternateContent>
          <mc:Choice Requires="wps">
            <w:drawing>
              <wp:anchor distT="0" distB="0" distL="114300" distR="114300" simplePos="0" relativeHeight="251736153" behindDoc="0" locked="0" layoutInCell="1" allowOverlap="1" wp14:anchorId="2098E2FD" wp14:editId="6D136502">
                <wp:simplePos x="0" y="0"/>
                <wp:positionH relativeFrom="page">
                  <wp:posOffset>1220470</wp:posOffset>
                </wp:positionH>
                <wp:positionV relativeFrom="paragraph">
                  <wp:posOffset>49530</wp:posOffset>
                </wp:positionV>
                <wp:extent cx="285750" cy="161925"/>
                <wp:effectExtent l="10795" t="5080" r="8255" b="13970"/>
                <wp:wrapNone/>
                <wp:docPr id="314" name="Forma libre: forma 3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205 78"/>
                            <a:gd name="T3" fmla="*/ 205 h 255"/>
                            <a:gd name="T4" fmla="+- 0 1932 1922"/>
                            <a:gd name="T5" fmla="*/ T4 w 450"/>
                            <a:gd name="T6" fmla="+- 0 156 78"/>
                            <a:gd name="T7" fmla="*/ 156 h 255"/>
                            <a:gd name="T8" fmla="+- 0 1935 1922"/>
                            <a:gd name="T9" fmla="*/ T8 w 450"/>
                            <a:gd name="T10" fmla="+- 0 149 78"/>
                            <a:gd name="T11" fmla="*/ 149 h 255"/>
                            <a:gd name="T12" fmla="+- 0 1960 1922"/>
                            <a:gd name="T13" fmla="*/ T12 w 450"/>
                            <a:gd name="T14" fmla="+- 0 115 78"/>
                            <a:gd name="T15" fmla="*/ 115 h 255"/>
                            <a:gd name="T16" fmla="+- 0 1966 1922"/>
                            <a:gd name="T17" fmla="*/ T16 w 450"/>
                            <a:gd name="T18" fmla="+- 0 109 78"/>
                            <a:gd name="T19" fmla="*/ 109 h 255"/>
                            <a:gd name="T20" fmla="+- 0 2025 1922"/>
                            <a:gd name="T21" fmla="*/ T20 w 450"/>
                            <a:gd name="T22" fmla="+- 0 80 78"/>
                            <a:gd name="T23" fmla="*/ 80 h 255"/>
                            <a:gd name="T24" fmla="+- 0 2033 1922"/>
                            <a:gd name="T25" fmla="*/ T24 w 450"/>
                            <a:gd name="T26" fmla="+- 0 78 78"/>
                            <a:gd name="T27" fmla="*/ 78 h 255"/>
                            <a:gd name="T28" fmla="+- 0 2042 1922"/>
                            <a:gd name="T29" fmla="*/ T28 w 450"/>
                            <a:gd name="T30" fmla="+- 0 78 78"/>
                            <a:gd name="T31" fmla="*/ 78 h 255"/>
                            <a:gd name="T32" fmla="+- 0 2050 1922"/>
                            <a:gd name="T33" fmla="*/ T32 w 450"/>
                            <a:gd name="T34" fmla="+- 0 78 78"/>
                            <a:gd name="T35" fmla="*/ 78 h 255"/>
                            <a:gd name="T36" fmla="+- 0 2245 1922"/>
                            <a:gd name="T37" fmla="*/ T36 w 450"/>
                            <a:gd name="T38" fmla="+- 0 78 78"/>
                            <a:gd name="T39" fmla="*/ 78 h 255"/>
                            <a:gd name="T40" fmla="+- 0 2253 1922"/>
                            <a:gd name="T41" fmla="*/ T40 w 450"/>
                            <a:gd name="T42" fmla="+- 0 78 78"/>
                            <a:gd name="T43" fmla="*/ 78 h 255"/>
                            <a:gd name="T44" fmla="+- 0 2262 1922"/>
                            <a:gd name="T45" fmla="*/ T44 w 450"/>
                            <a:gd name="T46" fmla="+- 0 78 78"/>
                            <a:gd name="T47" fmla="*/ 78 h 255"/>
                            <a:gd name="T48" fmla="+- 0 2323 1922"/>
                            <a:gd name="T49" fmla="*/ T48 w 450"/>
                            <a:gd name="T50" fmla="+- 0 104 78"/>
                            <a:gd name="T51" fmla="*/ 104 h 255"/>
                            <a:gd name="T52" fmla="+- 0 2335 1922"/>
                            <a:gd name="T53" fmla="*/ T52 w 450"/>
                            <a:gd name="T54" fmla="+- 0 115 78"/>
                            <a:gd name="T55" fmla="*/ 115 h 255"/>
                            <a:gd name="T56" fmla="+- 0 2341 1922"/>
                            <a:gd name="T57" fmla="*/ T56 w 450"/>
                            <a:gd name="T58" fmla="+- 0 121 78"/>
                            <a:gd name="T59" fmla="*/ 121 h 255"/>
                            <a:gd name="T60" fmla="+- 0 2363 1922"/>
                            <a:gd name="T61" fmla="*/ T60 w 450"/>
                            <a:gd name="T62" fmla="+- 0 156 78"/>
                            <a:gd name="T63" fmla="*/ 156 h 255"/>
                            <a:gd name="T64" fmla="+- 0 2366 1922"/>
                            <a:gd name="T65" fmla="*/ T64 w 450"/>
                            <a:gd name="T66" fmla="+- 0 164 78"/>
                            <a:gd name="T67" fmla="*/ 164 h 255"/>
                            <a:gd name="T68" fmla="+- 0 2372 1922"/>
                            <a:gd name="T69" fmla="*/ T68 w 450"/>
                            <a:gd name="T70" fmla="+- 0 205 78"/>
                            <a:gd name="T71" fmla="*/ 205 h 255"/>
                            <a:gd name="T72" fmla="+- 0 2372 1922"/>
                            <a:gd name="T73" fmla="*/ T72 w 450"/>
                            <a:gd name="T74" fmla="+- 0 213 78"/>
                            <a:gd name="T75" fmla="*/ 213 h 255"/>
                            <a:gd name="T76" fmla="+- 0 2372 1922"/>
                            <a:gd name="T77" fmla="*/ T76 w 450"/>
                            <a:gd name="T78" fmla="+- 0 222 78"/>
                            <a:gd name="T79" fmla="*/ 222 h 255"/>
                            <a:gd name="T80" fmla="+- 0 2370 1922"/>
                            <a:gd name="T81" fmla="*/ T80 w 450"/>
                            <a:gd name="T82" fmla="+- 0 230 78"/>
                            <a:gd name="T83" fmla="*/ 230 h 255"/>
                            <a:gd name="T84" fmla="+- 0 2368 1922"/>
                            <a:gd name="T85" fmla="*/ T84 w 450"/>
                            <a:gd name="T86" fmla="+- 0 238 78"/>
                            <a:gd name="T87" fmla="*/ 238 h 255"/>
                            <a:gd name="T88" fmla="+- 0 2335 1922"/>
                            <a:gd name="T89" fmla="*/ T88 w 450"/>
                            <a:gd name="T90" fmla="+- 0 295 78"/>
                            <a:gd name="T91" fmla="*/ 295 h 255"/>
                            <a:gd name="T92" fmla="+- 0 2316 1922"/>
                            <a:gd name="T93" fmla="*/ T92 w 450"/>
                            <a:gd name="T94" fmla="+- 0 311 78"/>
                            <a:gd name="T95" fmla="*/ 311 h 255"/>
                            <a:gd name="T96" fmla="+- 0 2309 1922"/>
                            <a:gd name="T97" fmla="*/ T96 w 450"/>
                            <a:gd name="T98" fmla="+- 0 316 78"/>
                            <a:gd name="T99" fmla="*/ 316 h 255"/>
                            <a:gd name="T100" fmla="+- 0 2245 1922"/>
                            <a:gd name="T101" fmla="*/ T100 w 450"/>
                            <a:gd name="T102" fmla="+- 0 333 78"/>
                            <a:gd name="T103" fmla="*/ 333 h 255"/>
                            <a:gd name="T104" fmla="+- 0 2050 1922"/>
                            <a:gd name="T105" fmla="*/ T104 w 450"/>
                            <a:gd name="T106" fmla="+- 0 333 78"/>
                            <a:gd name="T107" fmla="*/ 333 h 255"/>
                            <a:gd name="T108" fmla="+- 0 2042 1922"/>
                            <a:gd name="T109" fmla="*/ T108 w 450"/>
                            <a:gd name="T110" fmla="+- 0 333 78"/>
                            <a:gd name="T111" fmla="*/ 333 h 255"/>
                            <a:gd name="T112" fmla="+- 0 2033 1922"/>
                            <a:gd name="T113" fmla="*/ T112 w 450"/>
                            <a:gd name="T114" fmla="+- 0 332 78"/>
                            <a:gd name="T115" fmla="*/ 332 h 255"/>
                            <a:gd name="T116" fmla="+- 0 2025 1922"/>
                            <a:gd name="T117" fmla="*/ T116 w 450"/>
                            <a:gd name="T118" fmla="+- 0 330 78"/>
                            <a:gd name="T119" fmla="*/ 330 h 255"/>
                            <a:gd name="T120" fmla="+- 0 2017 1922"/>
                            <a:gd name="T121" fmla="*/ T120 w 450"/>
                            <a:gd name="T122" fmla="+- 0 329 78"/>
                            <a:gd name="T123" fmla="*/ 329 h 255"/>
                            <a:gd name="T124" fmla="+- 0 1979 1922"/>
                            <a:gd name="T125" fmla="*/ T124 w 450"/>
                            <a:gd name="T126" fmla="+- 0 311 78"/>
                            <a:gd name="T127" fmla="*/ 311 h 255"/>
                            <a:gd name="T128" fmla="+- 0 1972 1922"/>
                            <a:gd name="T129" fmla="*/ T128 w 450"/>
                            <a:gd name="T130" fmla="+- 0 306 78"/>
                            <a:gd name="T131" fmla="*/ 306 h 255"/>
                            <a:gd name="T132" fmla="+- 0 1932 1922"/>
                            <a:gd name="T133" fmla="*/ T132 w 450"/>
                            <a:gd name="T134" fmla="+- 0 254 78"/>
                            <a:gd name="T135" fmla="*/ 254 h 255"/>
                            <a:gd name="T136" fmla="+- 0 1925 1922"/>
                            <a:gd name="T137" fmla="*/ T136 w 450"/>
                            <a:gd name="T138" fmla="+- 0 230 78"/>
                            <a:gd name="T139" fmla="*/ 230 h 255"/>
                            <a:gd name="T140" fmla="+- 0 1923 1922"/>
                            <a:gd name="T141" fmla="*/ T140 w 450"/>
                            <a:gd name="T142" fmla="+- 0 222 78"/>
                            <a:gd name="T143" fmla="*/ 222 h 255"/>
                            <a:gd name="T144" fmla="+- 0 1922 1922"/>
                            <a:gd name="T145" fmla="*/ T144 w 450"/>
                            <a:gd name="T146" fmla="+- 0 213 78"/>
                            <a:gd name="T147" fmla="*/ 213 h 255"/>
                            <a:gd name="T148" fmla="+- 0 1922 1922"/>
                            <a:gd name="T149" fmla="*/ T148 w 450"/>
                            <a:gd name="T150" fmla="+- 0 205 78"/>
                            <a:gd name="T151" fmla="*/ 2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450" h="255">
                              <a:moveTo>
                                <a:pt x="0" y="127"/>
                              </a:moveTo>
                              <a:lnTo>
                                <a:pt x="10" y="78"/>
                              </a:lnTo>
                              <a:lnTo>
                                <a:pt x="13" y="71"/>
                              </a:lnTo>
                              <a:lnTo>
                                <a:pt x="38" y="37"/>
                              </a:lnTo>
                              <a:lnTo>
                                <a:pt x="44" y="31"/>
                              </a:lnTo>
                              <a:lnTo>
                                <a:pt x="103" y="2"/>
                              </a:lnTo>
                              <a:lnTo>
                                <a:pt x="111" y="0"/>
                              </a:lnTo>
                              <a:lnTo>
                                <a:pt x="120" y="0"/>
                              </a:lnTo>
                              <a:lnTo>
                                <a:pt x="128" y="0"/>
                              </a:lnTo>
                              <a:lnTo>
                                <a:pt x="323" y="0"/>
                              </a:lnTo>
                              <a:lnTo>
                                <a:pt x="331" y="0"/>
                              </a:lnTo>
                              <a:lnTo>
                                <a:pt x="340" y="0"/>
                              </a:lnTo>
                              <a:lnTo>
                                <a:pt x="401" y="26"/>
                              </a:lnTo>
                              <a:lnTo>
                                <a:pt x="413" y="37"/>
                              </a:lnTo>
                              <a:lnTo>
                                <a:pt x="419" y="43"/>
                              </a:lnTo>
                              <a:lnTo>
                                <a:pt x="441" y="78"/>
                              </a:lnTo>
                              <a:lnTo>
                                <a:pt x="444" y="86"/>
                              </a:lnTo>
                              <a:lnTo>
                                <a:pt x="450" y="127"/>
                              </a:lnTo>
                              <a:lnTo>
                                <a:pt x="450" y="135"/>
                              </a:lnTo>
                              <a:lnTo>
                                <a:pt x="450" y="144"/>
                              </a:lnTo>
                              <a:lnTo>
                                <a:pt x="448" y="152"/>
                              </a:lnTo>
                              <a:lnTo>
                                <a:pt x="446" y="160"/>
                              </a:lnTo>
                              <a:lnTo>
                                <a:pt x="413" y="217"/>
                              </a:lnTo>
                              <a:lnTo>
                                <a:pt x="394" y="233"/>
                              </a:lnTo>
                              <a:lnTo>
                                <a:pt x="387" y="238"/>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62FC167" id="Forma libre: forma 314" o:spid="_x0000_s1026" style="position:absolute;margin-left:96.1pt;margin-top:3.9pt;width:22.5pt;height:12.75pt;z-index:25173615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" path="m,127l10,78r3,-7l38,37r6,-6l103,2,111,r9,l128,,323,r8,l340,r61,26l413,37r6,6l441,78r3,8l450,127r,8l450,144r-2,8l446,160r-33,57l394,233r-7,5l323,255r-195,l120,255r-9,-1l103,252r-8,-1l57,233r-7,-5l10,176,3,152,1,144,,135r,-8xe" filled="f" strokecolor="#99a0a6">
                <v:path arrowok="t" o:connecttype="custom" o:connectlocs="0,130175;6350,99060;8255,94615;24130,73025;27940,69215;65405,50800;70485,49530;76200,49530;81280,49530;205105,49530;210185,49530;215900,49530;254635,66040;262255,73025;266065,76835;280035,99060;281940,104140;285750,130175;285750,135255;285750,140970;284480,146050;283210,151130;262255,187325;250190,197485;245745,200660;205105,211455;81280,211455;76200,211455;70485,210820;65405,209550;60325,208915;36195,197485;31750,194310;6350,161290;1905,146050;635,140970;0,135255;0,130175" o:connectangles="0,0,0,0,0,0,0,0,0,0,0,0,0,0,0,0,0,0,0,0,0,0,0,0,0,0,0,0,0,0,0,0,0,0,0,0,0,0"/>
                <w10:wrap anchorx="page"/>
              </v:shape>
            </w:pict>
          </mc:Fallback>
        </mc:AlternateContent>
      </w:r>
      <w:r>
        <w:rPr>
          <w:rFonts w:ascii="Gill Sans MT"/>
          <w:color w:val="202024"/>
          <w:w w:val="115"/>
          <w:sz w:val="21"/>
        </w:rPr>
        <w:t>Presencial</w:t>
      </w:r>
    </w:p>
    <w:p w14:paraId="6A986141" w14:textId="66BAF660" w:rsidR="00833E24" w:rsidRPr="00833E24" w:rsidRDefault="00833E24" w:rsidP="00833E24">
      <w:pPr>
        <w:spacing w:before="207"/>
        <w:ind w:left="1351"/>
        <w:rPr>
          <w:rFonts w:ascii="Gill Sans MT" w:hAnsi="Gill Sans MT"/>
          <w:sz w:val="21"/>
          <w:lang w:val="es-ES"/>
        </w:rPr>
      </w:pPr>
      <w:r>
        <w:rPr>
          <w:rFonts w:ascii="Calibri" w:hAnsi="Calibri"/>
          <w:noProof/>
        </w:rPr>
        <mc:AlternateContent>
          <mc:Choice Requires="wps">
            <w:drawing>
              <wp:anchor distT="0" distB="0" distL="114300" distR="114300" simplePos="0" relativeHeight="251737177" behindDoc="0" locked="0" layoutInCell="1" allowOverlap="1" wp14:anchorId="2448D62F" wp14:editId="0617EF82">
                <wp:simplePos x="0" y="0"/>
                <wp:positionH relativeFrom="page">
                  <wp:posOffset>1220470</wp:posOffset>
                </wp:positionH>
                <wp:positionV relativeFrom="paragraph">
                  <wp:posOffset>31750</wp:posOffset>
                </wp:positionV>
                <wp:extent cx="285750" cy="161925"/>
                <wp:effectExtent l="10795" t="5715" r="8255" b="13335"/>
                <wp:wrapNone/>
                <wp:docPr id="313" name="Forma libre: forma 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312 185"/>
                            <a:gd name="T3" fmla="*/ 312 h 255"/>
                            <a:gd name="T4" fmla="+- 0 1922 1922"/>
                            <a:gd name="T5" fmla="*/ T4 w 450"/>
                            <a:gd name="T6" fmla="+- 0 304 185"/>
                            <a:gd name="T7" fmla="*/ 304 h 255"/>
                            <a:gd name="T8" fmla="+- 0 1923 1922"/>
                            <a:gd name="T9" fmla="*/ T8 w 450"/>
                            <a:gd name="T10" fmla="+- 0 295 185"/>
                            <a:gd name="T11" fmla="*/ 295 h 255"/>
                            <a:gd name="T12" fmla="+- 0 1925 1922"/>
                            <a:gd name="T13" fmla="*/ T12 w 450"/>
                            <a:gd name="T14" fmla="+- 0 287 185"/>
                            <a:gd name="T15" fmla="*/ 287 h 255"/>
                            <a:gd name="T16" fmla="+- 0 1927 1922"/>
                            <a:gd name="T17" fmla="*/ T16 w 450"/>
                            <a:gd name="T18" fmla="+- 0 279 185"/>
                            <a:gd name="T19" fmla="*/ 279 h 255"/>
                            <a:gd name="T20" fmla="+- 0 1960 1922"/>
                            <a:gd name="T21" fmla="*/ T20 w 450"/>
                            <a:gd name="T22" fmla="+- 0 222 185"/>
                            <a:gd name="T23" fmla="*/ 222 h 255"/>
                            <a:gd name="T24" fmla="+- 0 1966 1922"/>
                            <a:gd name="T25" fmla="*/ T24 w 450"/>
                            <a:gd name="T26" fmla="+- 0 216 185"/>
                            <a:gd name="T27" fmla="*/ 216 h 255"/>
                            <a:gd name="T28" fmla="+- 0 2001 1922"/>
                            <a:gd name="T29" fmla="*/ T28 w 450"/>
                            <a:gd name="T30" fmla="+- 0 194 185"/>
                            <a:gd name="T31" fmla="*/ 194 h 255"/>
                            <a:gd name="T32" fmla="+- 0 2009 1922"/>
                            <a:gd name="T33" fmla="*/ T32 w 450"/>
                            <a:gd name="T34" fmla="+- 0 191 185"/>
                            <a:gd name="T35" fmla="*/ 191 h 255"/>
                            <a:gd name="T36" fmla="+- 0 2017 1922"/>
                            <a:gd name="T37" fmla="*/ T36 w 450"/>
                            <a:gd name="T38" fmla="+- 0 189 185"/>
                            <a:gd name="T39" fmla="*/ 189 h 255"/>
                            <a:gd name="T40" fmla="+- 0 2025 1922"/>
                            <a:gd name="T41" fmla="*/ T40 w 450"/>
                            <a:gd name="T42" fmla="+- 0 187 185"/>
                            <a:gd name="T43" fmla="*/ 187 h 255"/>
                            <a:gd name="T44" fmla="+- 0 2033 1922"/>
                            <a:gd name="T45" fmla="*/ T44 w 450"/>
                            <a:gd name="T46" fmla="+- 0 185 185"/>
                            <a:gd name="T47" fmla="*/ 185 h 255"/>
                            <a:gd name="T48" fmla="+- 0 2042 1922"/>
                            <a:gd name="T49" fmla="*/ T48 w 450"/>
                            <a:gd name="T50" fmla="+- 0 185 185"/>
                            <a:gd name="T51" fmla="*/ 185 h 255"/>
                            <a:gd name="T52" fmla="+- 0 2050 1922"/>
                            <a:gd name="T53" fmla="*/ T52 w 450"/>
                            <a:gd name="T54" fmla="+- 0 185 185"/>
                            <a:gd name="T55" fmla="*/ 185 h 255"/>
                            <a:gd name="T56" fmla="+- 0 2245 1922"/>
                            <a:gd name="T57" fmla="*/ T56 w 450"/>
                            <a:gd name="T58" fmla="+- 0 185 185"/>
                            <a:gd name="T59" fmla="*/ 185 h 255"/>
                            <a:gd name="T60" fmla="+- 0 2253 1922"/>
                            <a:gd name="T61" fmla="*/ T60 w 450"/>
                            <a:gd name="T62" fmla="+- 0 185 185"/>
                            <a:gd name="T63" fmla="*/ 185 h 255"/>
                            <a:gd name="T64" fmla="+- 0 2262 1922"/>
                            <a:gd name="T65" fmla="*/ T64 w 450"/>
                            <a:gd name="T66" fmla="+- 0 185 185"/>
                            <a:gd name="T67" fmla="*/ 185 h 255"/>
                            <a:gd name="T68" fmla="+- 0 2316 1922"/>
                            <a:gd name="T69" fmla="*/ T68 w 450"/>
                            <a:gd name="T70" fmla="+- 0 206 185"/>
                            <a:gd name="T71" fmla="*/ 206 h 255"/>
                            <a:gd name="T72" fmla="+- 0 2323 1922"/>
                            <a:gd name="T73" fmla="*/ T72 w 450"/>
                            <a:gd name="T74" fmla="+- 0 211 185"/>
                            <a:gd name="T75" fmla="*/ 211 h 255"/>
                            <a:gd name="T76" fmla="+- 0 2329 1922"/>
                            <a:gd name="T77" fmla="*/ T76 w 450"/>
                            <a:gd name="T78" fmla="+- 0 216 185"/>
                            <a:gd name="T79" fmla="*/ 216 h 255"/>
                            <a:gd name="T80" fmla="+- 0 2335 1922"/>
                            <a:gd name="T81" fmla="*/ T80 w 450"/>
                            <a:gd name="T82" fmla="+- 0 222 185"/>
                            <a:gd name="T83" fmla="*/ 222 h 255"/>
                            <a:gd name="T84" fmla="+- 0 2341 1922"/>
                            <a:gd name="T85" fmla="*/ T84 w 450"/>
                            <a:gd name="T86" fmla="+- 0 228 185"/>
                            <a:gd name="T87" fmla="*/ 228 h 255"/>
                            <a:gd name="T88" fmla="+- 0 2363 1922"/>
                            <a:gd name="T89" fmla="*/ T88 w 450"/>
                            <a:gd name="T90" fmla="+- 0 263 185"/>
                            <a:gd name="T91" fmla="*/ 263 h 255"/>
                            <a:gd name="T92" fmla="+- 0 2366 1922"/>
                            <a:gd name="T93" fmla="*/ T92 w 450"/>
                            <a:gd name="T94" fmla="+- 0 271 185"/>
                            <a:gd name="T95" fmla="*/ 271 h 255"/>
                            <a:gd name="T96" fmla="+- 0 2368 1922"/>
                            <a:gd name="T97" fmla="*/ T96 w 450"/>
                            <a:gd name="T98" fmla="+- 0 279 185"/>
                            <a:gd name="T99" fmla="*/ 279 h 255"/>
                            <a:gd name="T100" fmla="+- 0 2370 1922"/>
                            <a:gd name="T101" fmla="*/ T100 w 450"/>
                            <a:gd name="T102" fmla="+- 0 287 185"/>
                            <a:gd name="T103" fmla="*/ 287 h 255"/>
                            <a:gd name="T104" fmla="+- 0 2372 1922"/>
                            <a:gd name="T105" fmla="*/ T104 w 450"/>
                            <a:gd name="T106" fmla="+- 0 295 185"/>
                            <a:gd name="T107" fmla="*/ 295 h 255"/>
                            <a:gd name="T108" fmla="+- 0 2372 1922"/>
                            <a:gd name="T109" fmla="*/ T108 w 450"/>
                            <a:gd name="T110" fmla="+- 0 304 185"/>
                            <a:gd name="T111" fmla="*/ 304 h 255"/>
                            <a:gd name="T112" fmla="+- 0 2372 1922"/>
                            <a:gd name="T113" fmla="*/ T112 w 450"/>
                            <a:gd name="T114" fmla="+- 0 312 185"/>
                            <a:gd name="T115" fmla="*/ 312 h 255"/>
                            <a:gd name="T116" fmla="+- 0 2372 1922"/>
                            <a:gd name="T117" fmla="*/ T116 w 450"/>
                            <a:gd name="T118" fmla="+- 0 320 185"/>
                            <a:gd name="T119" fmla="*/ 320 h 255"/>
                            <a:gd name="T120" fmla="+- 0 2372 1922"/>
                            <a:gd name="T121" fmla="*/ T120 w 450"/>
                            <a:gd name="T122" fmla="+- 0 329 185"/>
                            <a:gd name="T123" fmla="*/ 329 h 255"/>
                            <a:gd name="T124" fmla="+- 0 2370 1922"/>
                            <a:gd name="T125" fmla="*/ T124 w 450"/>
                            <a:gd name="T126" fmla="+- 0 337 185"/>
                            <a:gd name="T127" fmla="*/ 337 h 255"/>
                            <a:gd name="T128" fmla="+- 0 2368 1922"/>
                            <a:gd name="T129" fmla="*/ T128 w 450"/>
                            <a:gd name="T130" fmla="+- 0 345 185"/>
                            <a:gd name="T131" fmla="*/ 345 h 255"/>
                            <a:gd name="T132" fmla="+- 0 2335 1922"/>
                            <a:gd name="T133" fmla="*/ T132 w 450"/>
                            <a:gd name="T134" fmla="+- 0 402 185"/>
                            <a:gd name="T135" fmla="*/ 402 h 255"/>
                            <a:gd name="T136" fmla="+- 0 2316 1922"/>
                            <a:gd name="T137" fmla="*/ T136 w 450"/>
                            <a:gd name="T138" fmla="+- 0 418 185"/>
                            <a:gd name="T139" fmla="*/ 418 h 255"/>
                            <a:gd name="T140" fmla="+- 0 2309 1922"/>
                            <a:gd name="T141" fmla="*/ T140 w 450"/>
                            <a:gd name="T142" fmla="+- 0 423 185"/>
                            <a:gd name="T143" fmla="*/ 423 h 255"/>
                            <a:gd name="T144" fmla="+- 0 2270 1922"/>
                            <a:gd name="T145" fmla="*/ T144 w 450"/>
                            <a:gd name="T146" fmla="+- 0 437 185"/>
                            <a:gd name="T147" fmla="*/ 437 h 255"/>
                            <a:gd name="T148" fmla="+- 0 2262 1922"/>
                            <a:gd name="T149" fmla="*/ T148 w 450"/>
                            <a:gd name="T150" fmla="+- 0 439 185"/>
                            <a:gd name="T151" fmla="*/ 439 h 255"/>
                            <a:gd name="T152" fmla="+- 0 2253 1922"/>
                            <a:gd name="T153" fmla="*/ T152 w 450"/>
                            <a:gd name="T154" fmla="+- 0 440 185"/>
                            <a:gd name="T155" fmla="*/ 440 h 255"/>
                            <a:gd name="T156" fmla="+- 0 2245 1922"/>
                            <a:gd name="T157" fmla="*/ T156 w 450"/>
                            <a:gd name="T158" fmla="+- 0 440 185"/>
                            <a:gd name="T159" fmla="*/ 440 h 255"/>
                            <a:gd name="T160" fmla="+- 0 2050 1922"/>
                            <a:gd name="T161" fmla="*/ T160 w 450"/>
                            <a:gd name="T162" fmla="+- 0 440 185"/>
                            <a:gd name="T163" fmla="*/ 440 h 255"/>
                            <a:gd name="T164" fmla="+- 0 2042 1922"/>
                            <a:gd name="T165" fmla="*/ T164 w 450"/>
                            <a:gd name="T166" fmla="+- 0 440 185"/>
                            <a:gd name="T167" fmla="*/ 440 h 255"/>
                            <a:gd name="T168" fmla="+- 0 2033 1922"/>
                            <a:gd name="T169" fmla="*/ T168 w 450"/>
                            <a:gd name="T170" fmla="+- 0 439 185"/>
                            <a:gd name="T171" fmla="*/ 439 h 255"/>
                            <a:gd name="T172" fmla="+- 0 2025 1922"/>
                            <a:gd name="T173" fmla="*/ T172 w 450"/>
                            <a:gd name="T174" fmla="+- 0 437 185"/>
                            <a:gd name="T175" fmla="*/ 437 h 255"/>
                            <a:gd name="T176" fmla="+- 0 2017 1922"/>
                            <a:gd name="T177" fmla="*/ T176 w 450"/>
                            <a:gd name="T178" fmla="+- 0 436 185"/>
                            <a:gd name="T179" fmla="*/ 436 h 255"/>
                            <a:gd name="T180" fmla="+- 0 1979 1922"/>
                            <a:gd name="T181" fmla="*/ T180 w 450"/>
                            <a:gd name="T182" fmla="+- 0 418 185"/>
                            <a:gd name="T183" fmla="*/ 418 h 255"/>
                            <a:gd name="T184" fmla="+- 0 1972 1922"/>
                            <a:gd name="T185" fmla="*/ T184 w 450"/>
                            <a:gd name="T186" fmla="+- 0 413 185"/>
                            <a:gd name="T187" fmla="*/ 413 h 255"/>
                            <a:gd name="T188" fmla="+- 0 1932 1922"/>
                            <a:gd name="T189" fmla="*/ T188 w 450"/>
                            <a:gd name="T190" fmla="+- 0 361 185"/>
                            <a:gd name="T191" fmla="*/ 361 h 255"/>
                            <a:gd name="T192" fmla="+- 0 1922 1922"/>
                            <a:gd name="T193" fmla="*/ T192 w 450"/>
                            <a:gd name="T194" fmla="+- 0 320 185"/>
                            <a:gd name="T195" fmla="*/ 320 h 255"/>
                            <a:gd name="T196" fmla="+- 0 1922 1922"/>
                            <a:gd name="T197" fmla="*/ T196 w 450"/>
                            <a:gd name="T198" fmla="+- 0 312 185"/>
                            <a:gd name="T199" fmla="*/ 312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450" h="255">
                              <a:moveTo>
                                <a:pt x="0" y="127"/>
                              </a:moveTo>
                              <a:lnTo>
                                <a:pt x="0" y="119"/>
                              </a:lnTo>
                              <a:lnTo>
                                <a:pt x="1" y="110"/>
                              </a:lnTo>
                              <a:lnTo>
                                <a:pt x="3" y="102"/>
                              </a:lnTo>
                              <a:lnTo>
                                <a:pt x="5" y="94"/>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94" y="21"/>
                              </a:lnTo>
                              <a:lnTo>
                                <a:pt x="401" y="26"/>
                              </a:lnTo>
                              <a:lnTo>
                                <a:pt x="407" y="31"/>
                              </a:lnTo>
                              <a:lnTo>
                                <a:pt x="413" y="37"/>
                              </a:lnTo>
                              <a:lnTo>
                                <a:pt x="419" y="43"/>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13" y="217"/>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C65C11F" id="Forma libre: forma 313" o:spid="_x0000_s1026" style="position:absolute;margin-left:96.1pt;margin-top:2.5pt;width:22.5pt;height:12.75pt;z-index:25173717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" path="m,127r,-8l1,110r2,-8l5,94,38,37r6,-6l79,9,87,6,95,4r8,-2l111,r9,l128,,323,r8,l340,r54,21l401,26r6,5l413,37r6,6l441,78r3,8l446,94r2,8l450,110r,9l450,127r,8l450,144r-2,8l446,160r-33,57l394,233r-7,5l348,252r-8,2l331,255r-8,l128,255r-8,l111,254r-8,-2l95,251,57,233r-7,-5l10,176,,135r,-8xe" filled="f" strokecolor="#99a0a6">
                <v:path arrowok="t" o:connecttype="custom" o:connectlocs="0,198120;0,193040;635,187325;1905,182245;3175,177165;24130,140970;27940,137160;50165,123190;55245,121285;60325,120015;65405,118745;70485,117475;76200,117475;81280,117475;205105,117475;210185,117475;215900,117475;250190,130810;254635,133985;258445,137160;262255,140970;266065,144780;280035,167005;281940,172085;283210,177165;284480,182245;285750,187325;285750,193040;285750,198120;285750,203200;285750,208915;284480,213995;283210,219075;262255,255270;250190,265430;245745,268605;220980,277495;215900,278765;210185,279400;205105,279400;81280,279400;76200,279400;70485,278765;65405,277495;60325,276860;36195,265430;31750,262255;6350,229235;0,203200;0,198120" o:connectangles="0,0,0,0,0,0,0,0,0,0,0,0,0,0,0,0,0,0,0,0,0,0,0,0,0,0,0,0,0,0,0,0,0,0,0,0,0,0,0,0,0,0,0,0,0,0,0,0,0,0"/>
                <w10:wrap anchorx="page"/>
              </v:shape>
            </w:pict>
          </mc:Fallback>
        </mc:AlternateContent>
      </w:r>
      <w:r w:rsidRPr="00833E24">
        <w:rPr>
          <w:rFonts w:ascii="Gill Sans MT" w:hAnsi="Gill Sans MT"/>
          <w:color w:val="202024"/>
          <w:w w:val="110"/>
          <w:sz w:val="21"/>
          <w:lang w:val="es-ES"/>
        </w:rPr>
        <w:t>A</w:t>
      </w:r>
      <w:r w:rsidRPr="00833E24">
        <w:rPr>
          <w:rFonts w:ascii="Gill Sans MT" w:hAnsi="Gill Sans MT"/>
          <w:color w:val="202024"/>
          <w:spacing w:val="10"/>
          <w:w w:val="110"/>
          <w:sz w:val="21"/>
          <w:lang w:val="es-ES"/>
        </w:rPr>
        <w:t xml:space="preserve"> </w:t>
      </w:r>
      <w:r w:rsidRPr="00833E24">
        <w:rPr>
          <w:rFonts w:ascii="Gill Sans MT" w:hAnsi="Gill Sans MT"/>
          <w:color w:val="202024"/>
          <w:w w:val="110"/>
          <w:sz w:val="21"/>
          <w:lang w:val="es-ES"/>
        </w:rPr>
        <w:t>distancia</w:t>
      </w:r>
      <w:r w:rsidRPr="00833E24">
        <w:rPr>
          <w:rFonts w:ascii="Gill Sans MT" w:hAnsi="Gill Sans MT"/>
          <w:color w:val="202024"/>
          <w:spacing w:val="22"/>
          <w:w w:val="110"/>
          <w:sz w:val="21"/>
          <w:lang w:val="es-ES"/>
        </w:rPr>
        <w:t xml:space="preserve"> </w:t>
      </w:r>
      <w:r w:rsidRPr="00833E24">
        <w:rPr>
          <w:rFonts w:ascii="Gill Sans MT" w:hAnsi="Gill Sans MT"/>
          <w:color w:val="202024"/>
          <w:w w:val="110"/>
          <w:sz w:val="21"/>
          <w:lang w:val="es-ES"/>
        </w:rPr>
        <w:t>a</w:t>
      </w:r>
      <w:r w:rsidRPr="00833E24">
        <w:rPr>
          <w:rFonts w:ascii="Gill Sans MT" w:hAnsi="Gill Sans MT"/>
          <w:color w:val="202024"/>
          <w:spacing w:val="22"/>
          <w:w w:val="110"/>
          <w:sz w:val="21"/>
          <w:lang w:val="es-ES"/>
        </w:rPr>
        <w:t xml:space="preserve"> </w:t>
      </w:r>
      <w:r w:rsidRPr="00833E24">
        <w:rPr>
          <w:rFonts w:ascii="Gill Sans MT" w:hAnsi="Gill Sans MT"/>
          <w:color w:val="202024"/>
          <w:w w:val="110"/>
          <w:sz w:val="21"/>
          <w:lang w:val="es-ES"/>
        </w:rPr>
        <w:t>través</w:t>
      </w:r>
      <w:r w:rsidRPr="00833E24">
        <w:rPr>
          <w:rFonts w:ascii="Gill Sans MT" w:hAnsi="Gill Sans MT"/>
          <w:color w:val="202024"/>
          <w:spacing w:val="9"/>
          <w:w w:val="110"/>
          <w:sz w:val="21"/>
          <w:lang w:val="es-ES"/>
        </w:rPr>
        <w:t xml:space="preserve"> </w:t>
      </w:r>
      <w:r w:rsidRPr="00833E24">
        <w:rPr>
          <w:rFonts w:ascii="Gill Sans MT" w:hAnsi="Gill Sans MT"/>
          <w:color w:val="202024"/>
          <w:w w:val="110"/>
          <w:sz w:val="21"/>
          <w:lang w:val="es-ES"/>
        </w:rPr>
        <w:t>página</w:t>
      </w:r>
      <w:r w:rsidRPr="00833E24">
        <w:rPr>
          <w:rFonts w:ascii="Gill Sans MT" w:hAnsi="Gill Sans MT"/>
          <w:color w:val="202024"/>
          <w:spacing w:val="22"/>
          <w:w w:val="110"/>
          <w:sz w:val="21"/>
          <w:lang w:val="es-ES"/>
        </w:rPr>
        <w:t xml:space="preserve"> </w:t>
      </w:r>
      <w:r w:rsidRPr="00833E24">
        <w:rPr>
          <w:rFonts w:ascii="Gill Sans MT" w:hAnsi="Gill Sans MT"/>
          <w:color w:val="202024"/>
          <w:w w:val="110"/>
          <w:sz w:val="21"/>
          <w:lang w:val="es-ES"/>
        </w:rPr>
        <w:t>web</w:t>
      </w:r>
    </w:p>
    <w:p w14:paraId="72D7F39F" w14:textId="08742AFF" w:rsidR="00833E24" w:rsidRPr="00833E24" w:rsidRDefault="002729AA" w:rsidP="00833E24">
      <w:pPr>
        <w:spacing w:before="206" w:line="444" w:lineRule="auto"/>
        <w:ind w:left="1351" w:right="3985"/>
        <w:rPr>
          <w:rFonts w:ascii="Gill Sans MT" w:hAnsi="Gill Sans MT"/>
          <w:sz w:val="21"/>
          <w:lang w:val="es-ES"/>
        </w:rPr>
      </w:pPr>
      <w:r>
        <w:rPr>
          <w:rFonts w:ascii="Calibri" w:hAnsi="Calibri"/>
          <w:noProof/>
        </w:rPr>
        <mc:AlternateContent>
          <mc:Choice Requires="wps">
            <w:drawing>
              <wp:anchor distT="0" distB="0" distL="114300" distR="114300" simplePos="0" relativeHeight="251739225" behindDoc="0" locked="0" layoutInCell="1" allowOverlap="1" wp14:anchorId="4F39A1AB" wp14:editId="19675A83">
                <wp:simplePos x="0" y="0"/>
                <wp:positionH relativeFrom="page">
                  <wp:posOffset>1220470</wp:posOffset>
                </wp:positionH>
                <wp:positionV relativeFrom="paragraph">
                  <wp:posOffset>326390</wp:posOffset>
                </wp:positionV>
                <wp:extent cx="285750" cy="161925"/>
                <wp:effectExtent l="10795" t="5080" r="8255" b="13970"/>
                <wp:wrapNone/>
                <wp:docPr id="311" name="Forma libre: forma 3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761 634"/>
                            <a:gd name="T3" fmla="*/ 761 h 255"/>
                            <a:gd name="T4" fmla="+- 0 1922 1922"/>
                            <a:gd name="T5" fmla="*/ T4 w 450"/>
                            <a:gd name="T6" fmla="+- 0 753 634"/>
                            <a:gd name="T7" fmla="*/ 753 h 255"/>
                            <a:gd name="T8" fmla="+- 0 1923 1922"/>
                            <a:gd name="T9" fmla="*/ T8 w 450"/>
                            <a:gd name="T10" fmla="+- 0 744 634"/>
                            <a:gd name="T11" fmla="*/ 744 h 255"/>
                            <a:gd name="T12" fmla="+- 0 1925 1922"/>
                            <a:gd name="T13" fmla="*/ T12 w 450"/>
                            <a:gd name="T14" fmla="+- 0 736 634"/>
                            <a:gd name="T15" fmla="*/ 736 h 255"/>
                            <a:gd name="T16" fmla="+- 0 1927 1922"/>
                            <a:gd name="T17" fmla="*/ T16 w 450"/>
                            <a:gd name="T18" fmla="+- 0 728 634"/>
                            <a:gd name="T19" fmla="*/ 728 h 255"/>
                            <a:gd name="T20" fmla="+- 0 1944 1922"/>
                            <a:gd name="T21" fmla="*/ T20 w 450"/>
                            <a:gd name="T22" fmla="+- 0 690 634"/>
                            <a:gd name="T23" fmla="*/ 690 h 255"/>
                            <a:gd name="T24" fmla="+- 0 1949 1922"/>
                            <a:gd name="T25" fmla="*/ T24 w 450"/>
                            <a:gd name="T26" fmla="+- 0 683 634"/>
                            <a:gd name="T27" fmla="*/ 683 h 255"/>
                            <a:gd name="T28" fmla="+- 0 1954 1922"/>
                            <a:gd name="T29" fmla="*/ T28 w 450"/>
                            <a:gd name="T30" fmla="+- 0 677 634"/>
                            <a:gd name="T31" fmla="*/ 677 h 255"/>
                            <a:gd name="T32" fmla="+- 0 1960 1922"/>
                            <a:gd name="T33" fmla="*/ T32 w 450"/>
                            <a:gd name="T34" fmla="+- 0 671 634"/>
                            <a:gd name="T35" fmla="*/ 671 h 255"/>
                            <a:gd name="T36" fmla="+- 0 1966 1922"/>
                            <a:gd name="T37" fmla="*/ T36 w 450"/>
                            <a:gd name="T38" fmla="+- 0 665 634"/>
                            <a:gd name="T39" fmla="*/ 665 h 255"/>
                            <a:gd name="T40" fmla="+- 0 2001 1922"/>
                            <a:gd name="T41" fmla="*/ T40 w 450"/>
                            <a:gd name="T42" fmla="+- 0 643 634"/>
                            <a:gd name="T43" fmla="*/ 643 h 255"/>
                            <a:gd name="T44" fmla="+- 0 2009 1922"/>
                            <a:gd name="T45" fmla="*/ T44 w 450"/>
                            <a:gd name="T46" fmla="+- 0 640 634"/>
                            <a:gd name="T47" fmla="*/ 640 h 255"/>
                            <a:gd name="T48" fmla="+- 0 2050 1922"/>
                            <a:gd name="T49" fmla="*/ T48 w 450"/>
                            <a:gd name="T50" fmla="+- 0 634 634"/>
                            <a:gd name="T51" fmla="*/ 634 h 255"/>
                            <a:gd name="T52" fmla="+- 0 2245 1922"/>
                            <a:gd name="T53" fmla="*/ T52 w 450"/>
                            <a:gd name="T54" fmla="+- 0 634 634"/>
                            <a:gd name="T55" fmla="*/ 634 h 255"/>
                            <a:gd name="T56" fmla="+- 0 2294 1922"/>
                            <a:gd name="T57" fmla="*/ T56 w 450"/>
                            <a:gd name="T58" fmla="+- 0 643 634"/>
                            <a:gd name="T59" fmla="*/ 643 h 255"/>
                            <a:gd name="T60" fmla="+- 0 2302 1922"/>
                            <a:gd name="T61" fmla="*/ T60 w 450"/>
                            <a:gd name="T62" fmla="+- 0 647 634"/>
                            <a:gd name="T63" fmla="*/ 647 h 255"/>
                            <a:gd name="T64" fmla="+- 0 2335 1922"/>
                            <a:gd name="T65" fmla="*/ T64 w 450"/>
                            <a:gd name="T66" fmla="+- 0 671 634"/>
                            <a:gd name="T67" fmla="*/ 671 h 255"/>
                            <a:gd name="T68" fmla="+- 0 2341 1922"/>
                            <a:gd name="T69" fmla="*/ T68 w 450"/>
                            <a:gd name="T70" fmla="+- 0 677 634"/>
                            <a:gd name="T71" fmla="*/ 677 h 255"/>
                            <a:gd name="T72" fmla="+- 0 2346 1922"/>
                            <a:gd name="T73" fmla="*/ T72 w 450"/>
                            <a:gd name="T74" fmla="+- 0 683 634"/>
                            <a:gd name="T75" fmla="*/ 683 h 255"/>
                            <a:gd name="T76" fmla="+- 0 2351 1922"/>
                            <a:gd name="T77" fmla="*/ T76 w 450"/>
                            <a:gd name="T78" fmla="+- 0 690 634"/>
                            <a:gd name="T79" fmla="*/ 690 h 255"/>
                            <a:gd name="T80" fmla="+- 0 2356 1922"/>
                            <a:gd name="T81" fmla="*/ T80 w 450"/>
                            <a:gd name="T82" fmla="+- 0 697 634"/>
                            <a:gd name="T83" fmla="*/ 697 h 255"/>
                            <a:gd name="T84" fmla="+- 0 2370 1922"/>
                            <a:gd name="T85" fmla="*/ T84 w 450"/>
                            <a:gd name="T86" fmla="+- 0 736 634"/>
                            <a:gd name="T87" fmla="*/ 736 h 255"/>
                            <a:gd name="T88" fmla="+- 0 2372 1922"/>
                            <a:gd name="T89" fmla="*/ T88 w 450"/>
                            <a:gd name="T90" fmla="+- 0 744 634"/>
                            <a:gd name="T91" fmla="*/ 744 h 255"/>
                            <a:gd name="T92" fmla="+- 0 2372 1922"/>
                            <a:gd name="T93" fmla="*/ T92 w 450"/>
                            <a:gd name="T94" fmla="+- 0 753 634"/>
                            <a:gd name="T95" fmla="*/ 753 h 255"/>
                            <a:gd name="T96" fmla="+- 0 2372 1922"/>
                            <a:gd name="T97" fmla="*/ T96 w 450"/>
                            <a:gd name="T98" fmla="+- 0 761 634"/>
                            <a:gd name="T99" fmla="*/ 761 h 255"/>
                            <a:gd name="T100" fmla="+- 0 2372 1922"/>
                            <a:gd name="T101" fmla="*/ T100 w 450"/>
                            <a:gd name="T102" fmla="+- 0 769 634"/>
                            <a:gd name="T103" fmla="*/ 769 h 255"/>
                            <a:gd name="T104" fmla="+- 0 2372 1922"/>
                            <a:gd name="T105" fmla="*/ T104 w 450"/>
                            <a:gd name="T106" fmla="+- 0 778 634"/>
                            <a:gd name="T107" fmla="*/ 778 h 255"/>
                            <a:gd name="T108" fmla="+- 0 2370 1922"/>
                            <a:gd name="T109" fmla="*/ T108 w 450"/>
                            <a:gd name="T110" fmla="+- 0 786 634"/>
                            <a:gd name="T111" fmla="*/ 786 h 255"/>
                            <a:gd name="T112" fmla="+- 0 2368 1922"/>
                            <a:gd name="T113" fmla="*/ T112 w 450"/>
                            <a:gd name="T114" fmla="+- 0 794 634"/>
                            <a:gd name="T115" fmla="*/ 794 h 255"/>
                            <a:gd name="T116" fmla="+- 0 2366 1922"/>
                            <a:gd name="T117" fmla="*/ T116 w 450"/>
                            <a:gd name="T118" fmla="+- 0 802 634"/>
                            <a:gd name="T119" fmla="*/ 802 h 255"/>
                            <a:gd name="T120" fmla="+- 0 2363 1922"/>
                            <a:gd name="T121" fmla="*/ T120 w 450"/>
                            <a:gd name="T122" fmla="+- 0 810 634"/>
                            <a:gd name="T123" fmla="*/ 810 h 255"/>
                            <a:gd name="T124" fmla="+- 0 2360 1922"/>
                            <a:gd name="T125" fmla="*/ T124 w 450"/>
                            <a:gd name="T126" fmla="+- 0 818 634"/>
                            <a:gd name="T127" fmla="*/ 818 h 255"/>
                            <a:gd name="T128" fmla="+- 0 2316 1922"/>
                            <a:gd name="T129" fmla="*/ T128 w 450"/>
                            <a:gd name="T130" fmla="+- 0 867 634"/>
                            <a:gd name="T131" fmla="*/ 867 h 255"/>
                            <a:gd name="T132" fmla="+- 0 2309 1922"/>
                            <a:gd name="T133" fmla="*/ T132 w 450"/>
                            <a:gd name="T134" fmla="+- 0 872 634"/>
                            <a:gd name="T135" fmla="*/ 872 h 255"/>
                            <a:gd name="T136" fmla="+- 0 2270 1922"/>
                            <a:gd name="T137" fmla="*/ T136 w 450"/>
                            <a:gd name="T138" fmla="+- 0 886 634"/>
                            <a:gd name="T139" fmla="*/ 886 h 255"/>
                            <a:gd name="T140" fmla="+- 0 2262 1922"/>
                            <a:gd name="T141" fmla="*/ T140 w 450"/>
                            <a:gd name="T142" fmla="+- 0 888 634"/>
                            <a:gd name="T143" fmla="*/ 888 h 255"/>
                            <a:gd name="T144" fmla="+- 0 2253 1922"/>
                            <a:gd name="T145" fmla="*/ T144 w 450"/>
                            <a:gd name="T146" fmla="+- 0 889 634"/>
                            <a:gd name="T147" fmla="*/ 889 h 255"/>
                            <a:gd name="T148" fmla="+- 0 2245 1922"/>
                            <a:gd name="T149" fmla="*/ T148 w 450"/>
                            <a:gd name="T150" fmla="+- 0 889 634"/>
                            <a:gd name="T151" fmla="*/ 889 h 255"/>
                            <a:gd name="T152" fmla="+- 0 2050 1922"/>
                            <a:gd name="T153" fmla="*/ T152 w 450"/>
                            <a:gd name="T154" fmla="+- 0 889 634"/>
                            <a:gd name="T155" fmla="*/ 889 h 255"/>
                            <a:gd name="T156" fmla="+- 0 2042 1922"/>
                            <a:gd name="T157" fmla="*/ T156 w 450"/>
                            <a:gd name="T158" fmla="+- 0 889 634"/>
                            <a:gd name="T159" fmla="*/ 889 h 255"/>
                            <a:gd name="T160" fmla="+- 0 2033 1922"/>
                            <a:gd name="T161" fmla="*/ T160 w 450"/>
                            <a:gd name="T162" fmla="+- 0 888 634"/>
                            <a:gd name="T163" fmla="*/ 888 h 255"/>
                            <a:gd name="T164" fmla="+- 0 2025 1922"/>
                            <a:gd name="T165" fmla="*/ T164 w 450"/>
                            <a:gd name="T166" fmla="+- 0 886 634"/>
                            <a:gd name="T167" fmla="*/ 886 h 255"/>
                            <a:gd name="T168" fmla="+- 0 2017 1922"/>
                            <a:gd name="T169" fmla="*/ T168 w 450"/>
                            <a:gd name="T170" fmla="+- 0 885 634"/>
                            <a:gd name="T171" fmla="*/ 885 h 255"/>
                            <a:gd name="T172" fmla="+- 0 1979 1922"/>
                            <a:gd name="T173" fmla="*/ T172 w 450"/>
                            <a:gd name="T174" fmla="+- 0 867 634"/>
                            <a:gd name="T175" fmla="*/ 867 h 255"/>
                            <a:gd name="T176" fmla="+- 0 1972 1922"/>
                            <a:gd name="T177" fmla="*/ T176 w 450"/>
                            <a:gd name="T178" fmla="+- 0 862 634"/>
                            <a:gd name="T179" fmla="*/ 862 h 255"/>
                            <a:gd name="T180" fmla="+- 0 1932 1922"/>
                            <a:gd name="T181" fmla="*/ T180 w 450"/>
                            <a:gd name="T182" fmla="+- 0 810 634"/>
                            <a:gd name="T183" fmla="*/ 810 h 255"/>
                            <a:gd name="T184" fmla="+- 0 1929 1922"/>
                            <a:gd name="T185" fmla="*/ T184 w 450"/>
                            <a:gd name="T186" fmla="+- 0 802 634"/>
                            <a:gd name="T187" fmla="*/ 802 h 255"/>
                            <a:gd name="T188" fmla="+- 0 1927 1922"/>
                            <a:gd name="T189" fmla="*/ T188 w 450"/>
                            <a:gd name="T190" fmla="+- 0 794 634"/>
                            <a:gd name="T191" fmla="*/ 794 h 255"/>
                            <a:gd name="T192" fmla="+- 0 1925 1922"/>
                            <a:gd name="T193" fmla="*/ T192 w 450"/>
                            <a:gd name="T194" fmla="+- 0 786 634"/>
                            <a:gd name="T195" fmla="*/ 786 h 255"/>
                            <a:gd name="T196" fmla="+- 0 1923 1922"/>
                            <a:gd name="T197" fmla="*/ T196 w 450"/>
                            <a:gd name="T198" fmla="+- 0 778 634"/>
                            <a:gd name="T199" fmla="*/ 778 h 255"/>
                            <a:gd name="T200" fmla="+- 0 1922 1922"/>
                            <a:gd name="T201" fmla="*/ T200 w 450"/>
                            <a:gd name="T202" fmla="+- 0 769 634"/>
                            <a:gd name="T203" fmla="*/ 769 h 255"/>
                            <a:gd name="T204" fmla="+- 0 1922 1922"/>
                            <a:gd name="T205" fmla="*/ T204 w 450"/>
                            <a:gd name="T206" fmla="+- 0 761 634"/>
                            <a:gd name="T207" fmla="*/ 76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Lst>
                          <a:rect l="0" t="0" r="r" b="b"/>
                          <a:pathLst>
                            <a:path w="450" h="255">
                              <a:moveTo>
                                <a:pt x="0" y="127"/>
                              </a:moveTo>
                              <a:lnTo>
                                <a:pt x="0" y="119"/>
                              </a:lnTo>
                              <a:lnTo>
                                <a:pt x="1" y="110"/>
                              </a:lnTo>
                              <a:lnTo>
                                <a:pt x="3" y="102"/>
                              </a:lnTo>
                              <a:lnTo>
                                <a:pt x="5" y="94"/>
                              </a:lnTo>
                              <a:lnTo>
                                <a:pt x="22" y="56"/>
                              </a:lnTo>
                              <a:lnTo>
                                <a:pt x="27" y="49"/>
                              </a:lnTo>
                              <a:lnTo>
                                <a:pt x="32" y="43"/>
                              </a:lnTo>
                              <a:lnTo>
                                <a:pt x="38" y="37"/>
                              </a:lnTo>
                              <a:lnTo>
                                <a:pt x="44" y="31"/>
                              </a:lnTo>
                              <a:lnTo>
                                <a:pt x="79" y="9"/>
                              </a:lnTo>
                              <a:lnTo>
                                <a:pt x="87" y="6"/>
                              </a:lnTo>
                              <a:lnTo>
                                <a:pt x="128" y="0"/>
                              </a:lnTo>
                              <a:lnTo>
                                <a:pt x="323" y="0"/>
                              </a:lnTo>
                              <a:lnTo>
                                <a:pt x="372" y="9"/>
                              </a:lnTo>
                              <a:lnTo>
                                <a:pt x="380" y="13"/>
                              </a:lnTo>
                              <a:lnTo>
                                <a:pt x="413" y="37"/>
                              </a:lnTo>
                              <a:lnTo>
                                <a:pt x="419" y="43"/>
                              </a:lnTo>
                              <a:lnTo>
                                <a:pt x="424" y="49"/>
                              </a:lnTo>
                              <a:lnTo>
                                <a:pt x="429" y="56"/>
                              </a:lnTo>
                              <a:lnTo>
                                <a:pt x="434" y="63"/>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9FB8C61" id="Forma libre: forma 311" o:spid="_x0000_s1026" style="position:absolute;margin-left:96.1pt;margin-top:25.7pt;width:22.5pt;height:12.75pt;z-index:25173922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" path="m,127r,-8l1,110r2,-8l5,94,22,56r5,-7l32,43r6,-6l44,31,79,9,87,6,128,,323,r49,9l380,13r33,24l419,43r5,6l429,56r5,7l448,102r2,8l450,119r,8l450,135r,9l448,152r-2,8l444,168r-3,8l438,184r-44,49l387,238r-39,14l340,254r-9,1l323,255r-195,l120,255r-9,-1l103,252r-8,-1l57,233r-7,-5l10,176,7,168,5,160,3,152,1,144,,135r,-8xe" filled="f" strokecolor="#99a0a6">
                <v:path arrowok="t" o:connecttype="custom" o:connectlocs="0,483235;0,478155;635,472440;1905,467360;3175,462280;13970,438150;17145,433705;20320,429895;24130,426085;27940,422275;50165,408305;55245,406400;81280,402590;205105,402590;236220,408305;241300,410845;262255,426085;266065,429895;269240,433705;272415,438150;275590,442595;284480,467360;285750,472440;285750,478155;285750,483235;285750,488315;285750,494030;284480,499110;283210,504190;281940,509270;280035,514350;278130,519430;250190,550545;245745,553720;220980,562610;215900,563880;210185,564515;205105,564515;81280,564515;76200,564515;70485,563880;65405,562610;60325,561975;36195,550545;31750,547370;6350,514350;4445,509270;3175,504190;1905,499110;635,494030;0,488315;0,483235" o:connectangles="0,0,0,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738201" behindDoc="0" locked="0" layoutInCell="1" allowOverlap="1" wp14:anchorId="194D8D7D" wp14:editId="38FA18AE">
                <wp:simplePos x="0" y="0"/>
                <wp:positionH relativeFrom="page">
                  <wp:posOffset>1220470</wp:posOffset>
                </wp:positionH>
                <wp:positionV relativeFrom="paragraph">
                  <wp:posOffset>40640</wp:posOffset>
                </wp:positionV>
                <wp:extent cx="285750" cy="161925"/>
                <wp:effectExtent l="10795" t="5080" r="8255" b="13970"/>
                <wp:wrapNone/>
                <wp:docPr id="312" name="Forma libre: forma 3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311 184"/>
                            <a:gd name="T3" fmla="*/ 311 h 255"/>
                            <a:gd name="T4" fmla="+- 0 1932 1922"/>
                            <a:gd name="T5" fmla="*/ T4 w 450"/>
                            <a:gd name="T6" fmla="+- 0 262 184"/>
                            <a:gd name="T7" fmla="*/ 262 h 255"/>
                            <a:gd name="T8" fmla="+- 0 1935 1922"/>
                            <a:gd name="T9" fmla="*/ T8 w 450"/>
                            <a:gd name="T10" fmla="+- 0 255 184"/>
                            <a:gd name="T11" fmla="*/ 255 h 255"/>
                            <a:gd name="T12" fmla="+- 0 1939 1922"/>
                            <a:gd name="T13" fmla="*/ T12 w 450"/>
                            <a:gd name="T14" fmla="+- 0 247 184"/>
                            <a:gd name="T15" fmla="*/ 247 h 255"/>
                            <a:gd name="T16" fmla="+- 0 1944 1922"/>
                            <a:gd name="T17" fmla="*/ T16 w 450"/>
                            <a:gd name="T18" fmla="+- 0 240 184"/>
                            <a:gd name="T19" fmla="*/ 240 h 255"/>
                            <a:gd name="T20" fmla="+- 0 1949 1922"/>
                            <a:gd name="T21" fmla="*/ T20 w 450"/>
                            <a:gd name="T22" fmla="+- 0 233 184"/>
                            <a:gd name="T23" fmla="*/ 233 h 255"/>
                            <a:gd name="T24" fmla="+- 0 1954 1922"/>
                            <a:gd name="T25" fmla="*/ T24 w 450"/>
                            <a:gd name="T26" fmla="+- 0 227 184"/>
                            <a:gd name="T27" fmla="*/ 227 h 255"/>
                            <a:gd name="T28" fmla="+- 0 1960 1922"/>
                            <a:gd name="T29" fmla="*/ T28 w 450"/>
                            <a:gd name="T30" fmla="+- 0 221 184"/>
                            <a:gd name="T31" fmla="*/ 221 h 255"/>
                            <a:gd name="T32" fmla="+- 0 1966 1922"/>
                            <a:gd name="T33" fmla="*/ T32 w 450"/>
                            <a:gd name="T34" fmla="+- 0 215 184"/>
                            <a:gd name="T35" fmla="*/ 215 h 255"/>
                            <a:gd name="T36" fmla="+- 0 2001 1922"/>
                            <a:gd name="T37" fmla="*/ T36 w 450"/>
                            <a:gd name="T38" fmla="+- 0 193 184"/>
                            <a:gd name="T39" fmla="*/ 193 h 255"/>
                            <a:gd name="T40" fmla="+- 0 2009 1922"/>
                            <a:gd name="T41" fmla="*/ T40 w 450"/>
                            <a:gd name="T42" fmla="+- 0 190 184"/>
                            <a:gd name="T43" fmla="*/ 190 h 255"/>
                            <a:gd name="T44" fmla="+- 0 2017 1922"/>
                            <a:gd name="T45" fmla="*/ T44 w 450"/>
                            <a:gd name="T46" fmla="+- 0 188 184"/>
                            <a:gd name="T47" fmla="*/ 188 h 255"/>
                            <a:gd name="T48" fmla="+- 0 2025 1922"/>
                            <a:gd name="T49" fmla="*/ T48 w 450"/>
                            <a:gd name="T50" fmla="+- 0 186 184"/>
                            <a:gd name="T51" fmla="*/ 186 h 255"/>
                            <a:gd name="T52" fmla="+- 0 2033 1922"/>
                            <a:gd name="T53" fmla="*/ T52 w 450"/>
                            <a:gd name="T54" fmla="+- 0 184 184"/>
                            <a:gd name="T55" fmla="*/ 184 h 255"/>
                            <a:gd name="T56" fmla="+- 0 2042 1922"/>
                            <a:gd name="T57" fmla="*/ T56 w 450"/>
                            <a:gd name="T58" fmla="+- 0 184 184"/>
                            <a:gd name="T59" fmla="*/ 184 h 255"/>
                            <a:gd name="T60" fmla="+- 0 2050 1922"/>
                            <a:gd name="T61" fmla="*/ T60 w 450"/>
                            <a:gd name="T62" fmla="+- 0 184 184"/>
                            <a:gd name="T63" fmla="*/ 184 h 255"/>
                            <a:gd name="T64" fmla="+- 0 2245 1922"/>
                            <a:gd name="T65" fmla="*/ T64 w 450"/>
                            <a:gd name="T66" fmla="+- 0 184 184"/>
                            <a:gd name="T67" fmla="*/ 184 h 255"/>
                            <a:gd name="T68" fmla="+- 0 2253 1922"/>
                            <a:gd name="T69" fmla="*/ T68 w 450"/>
                            <a:gd name="T70" fmla="+- 0 184 184"/>
                            <a:gd name="T71" fmla="*/ 184 h 255"/>
                            <a:gd name="T72" fmla="+- 0 2262 1922"/>
                            <a:gd name="T73" fmla="*/ T72 w 450"/>
                            <a:gd name="T74" fmla="+- 0 184 184"/>
                            <a:gd name="T75" fmla="*/ 184 h 255"/>
                            <a:gd name="T76" fmla="+- 0 2270 1922"/>
                            <a:gd name="T77" fmla="*/ T76 w 450"/>
                            <a:gd name="T78" fmla="+- 0 186 184"/>
                            <a:gd name="T79" fmla="*/ 186 h 255"/>
                            <a:gd name="T80" fmla="+- 0 2278 1922"/>
                            <a:gd name="T81" fmla="*/ T80 w 450"/>
                            <a:gd name="T82" fmla="+- 0 188 184"/>
                            <a:gd name="T83" fmla="*/ 188 h 255"/>
                            <a:gd name="T84" fmla="+- 0 2335 1922"/>
                            <a:gd name="T85" fmla="*/ T84 w 450"/>
                            <a:gd name="T86" fmla="+- 0 221 184"/>
                            <a:gd name="T87" fmla="*/ 221 h 255"/>
                            <a:gd name="T88" fmla="+- 0 2341 1922"/>
                            <a:gd name="T89" fmla="*/ T88 w 450"/>
                            <a:gd name="T90" fmla="+- 0 227 184"/>
                            <a:gd name="T91" fmla="*/ 227 h 255"/>
                            <a:gd name="T92" fmla="+- 0 2346 1922"/>
                            <a:gd name="T93" fmla="*/ T92 w 450"/>
                            <a:gd name="T94" fmla="+- 0 233 184"/>
                            <a:gd name="T95" fmla="*/ 233 h 255"/>
                            <a:gd name="T96" fmla="+- 0 2351 1922"/>
                            <a:gd name="T97" fmla="*/ T96 w 450"/>
                            <a:gd name="T98" fmla="+- 0 240 184"/>
                            <a:gd name="T99" fmla="*/ 240 h 255"/>
                            <a:gd name="T100" fmla="+- 0 2356 1922"/>
                            <a:gd name="T101" fmla="*/ T100 w 450"/>
                            <a:gd name="T102" fmla="+- 0 247 184"/>
                            <a:gd name="T103" fmla="*/ 247 h 255"/>
                            <a:gd name="T104" fmla="+- 0 2360 1922"/>
                            <a:gd name="T105" fmla="*/ T104 w 450"/>
                            <a:gd name="T106" fmla="+- 0 255 184"/>
                            <a:gd name="T107" fmla="*/ 255 h 255"/>
                            <a:gd name="T108" fmla="+- 0 2363 1922"/>
                            <a:gd name="T109" fmla="*/ T108 w 450"/>
                            <a:gd name="T110" fmla="+- 0 262 184"/>
                            <a:gd name="T111" fmla="*/ 262 h 255"/>
                            <a:gd name="T112" fmla="+- 0 2366 1922"/>
                            <a:gd name="T113" fmla="*/ T112 w 450"/>
                            <a:gd name="T114" fmla="+- 0 270 184"/>
                            <a:gd name="T115" fmla="*/ 270 h 255"/>
                            <a:gd name="T116" fmla="+- 0 2372 1922"/>
                            <a:gd name="T117" fmla="*/ T116 w 450"/>
                            <a:gd name="T118" fmla="+- 0 311 184"/>
                            <a:gd name="T119" fmla="*/ 311 h 255"/>
                            <a:gd name="T120" fmla="+- 0 2372 1922"/>
                            <a:gd name="T121" fmla="*/ T120 w 450"/>
                            <a:gd name="T122" fmla="+- 0 319 184"/>
                            <a:gd name="T123" fmla="*/ 319 h 255"/>
                            <a:gd name="T124" fmla="+- 0 2372 1922"/>
                            <a:gd name="T125" fmla="*/ T124 w 450"/>
                            <a:gd name="T126" fmla="+- 0 328 184"/>
                            <a:gd name="T127" fmla="*/ 328 h 255"/>
                            <a:gd name="T128" fmla="+- 0 2370 1922"/>
                            <a:gd name="T129" fmla="*/ T128 w 450"/>
                            <a:gd name="T130" fmla="+- 0 336 184"/>
                            <a:gd name="T131" fmla="*/ 336 h 255"/>
                            <a:gd name="T132" fmla="+- 0 2368 1922"/>
                            <a:gd name="T133" fmla="*/ T132 w 450"/>
                            <a:gd name="T134" fmla="+- 0 344 184"/>
                            <a:gd name="T135" fmla="*/ 344 h 255"/>
                            <a:gd name="T136" fmla="+- 0 2351 1922"/>
                            <a:gd name="T137" fmla="*/ T136 w 450"/>
                            <a:gd name="T138" fmla="+- 0 382 184"/>
                            <a:gd name="T139" fmla="*/ 382 h 255"/>
                            <a:gd name="T140" fmla="+- 0 2346 1922"/>
                            <a:gd name="T141" fmla="*/ T140 w 450"/>
                            <a:gd name="T142" fmla="+- 0 389 184"/>
                            <a:gd name="T143" fmla="*/ 389 h 255"/>
                            <a:gd name="T144" fmla="+- 0 2316 1922"/>
                            <a:gd name="T145" fmla="*/ T144 w 450"/>
                            <a:gd name="T146" fmla="+- 0 417 184"/>
                            <a:gd name="T147" fmla="*/ 417 h 255"/>
                            <a:gd name="T148" fmla="+- 0 2309 1922"/>
                            <a:gd name="T149" fmla="*/ T148 w 450"/>
                            <a:gd name="T150" fmla="+- 0 422 184"/>
                            <a:gd name="T151" fmla="*/ 422 h 255"/>
                            <a:gd name="T152" fmla="+- 0 2245 1922"/>
                            <a:gd name="T153" fmla="*/ T152 w 450"/>
                            <a:gd name="T154" fmla="+- 0 439 184"/>
                            <a:gd name="T155" fmla="*/ 439 h 255"/>
                            <a:gd name="T156" fmla="+- 0 2050 1922"/>
                            <a:gd name="T157" fmla="*/ T156 w 450"/>
                            <a:gd name="T158" fmla="+- 0 439 184"/>
                            <a:gd name="T159" fmla="*/ 439 h 255"/>
                            <a:gd name="T160" fmla="+- 0 1986 1922"/>
                            <a:gd name="T161" fmla="*/ T160 w 450"/>
                            <a:gd name="T162" fmla="+- 0 422 184"/>
                            <a:gd name="T163" fmla="*/ 422 h 255"/>
                            <a:gd name="T164" fmla="+- 0 1979 1922"/>
                            <a:gd name="T165" fmla="*/ T164 w 450"/>
                            <a:gd name="T166" fmla="+- 0 417 184"/>
                            <a:gd name="T167" fmla="*/ 417 h 255"/>
                            <a:gd name="T168" fmla="+- 0 1972 1922"/>
                            <a:gd name="T169" fmla="*/ T168 w 450"/>
                            <a:gd name="T170" fmla="+- 0 412 184"/>
                            <a:gd name="T171" fmla="*/ 412 h 255"/>
                            <a:gd name="T172" fmla="+- 0 1944 1922"/>
                            <a:gd name="T173" fmla="*/ T172 w 450"/>
                            <a:gd name="T174" fmla="+- 0 382 184"/>
                            <a:gd name="T175" fmla="*/ 382 h 255"/>
                            <a:gd name="T176" fmla="+- 0 1939 1922"/>
                            <a:gd name="T177" fmla="*/ T176 w 450"/>
                            <a:gd name="T178" fmla="+- 0 375 184"/>
                            <a:gd name="T179" fmla="*/ 375 h 255"/>
                            <a:gd name="T180" fmla="+- 0 1925 1922"/>
                            <a:gd name="T181" fmla="*/ T180 w 450"/>
                            <a:gd name="T182" fmla="+- 0 336 184"/>
                            <a:gd name="T183" fmla="*/ 336 h 255"/>
                            <a:gd name="T184" fmla="+- 0 1923 1922"/>
                            <a:gd name="T185" fmla="*/ T184 w 450"/>
                            <a:gd name="T186" fmla="+- 0 328 184"/>
                            <a:gd name="T187" fmla="*/ 328 h 255"/>
                            <a:gd name="T188" fmla="+- 0 1922 1922"/>
                            <a:gd name="T189" fmla="*/ T188 w 450"/>
                            <a:gd name="T190" fmla="+- 0 319 184"/>
                            <a:gd name="T191" fmla="*/ 319 h 255"/>
                            <a:gd name="T192" fmla="+- 0 1922 1922"/>
                            <a:gd name="T193" fmla="*/ T192 w 450"/>
                            <a:gd name="T194" fmla="+- 0 311 184"/>
                            <a:gd name="T195" fmla="*/ 31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29" y="198"/>
                              </a:lnTo>
                              <a:lnTo>
                                <a:pt x="424" y="205"/>
                              </a:lnTo>
                              <a:lnTo>
                                <a:pt x="394" y="233"/>
                              </a:lnTo>
                              <a:lnTo>
                                <a:pt x="387" y="238"/>
                              </a:lnTo>
                              <a:lnTo>
                                <a:pt x="323" y="255"/>
                              </a:lnTo>
                              <a:lnTo>
                                <a:pt x="128" y="255"/>
                              </a:lnTo>
                              <a:lnTo>
                                <a:pt x="64" y="238"/>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95FE083" id="Forma libre: forma 312" o:spid="_x0000_s1026" style="position:absolute;margin-left:96.1pt;margin-top:3.2pt;width:22.5pt;height:12.75pt;z-index:25173820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" path="m,127l10,78r3,-7l17,63r5,-7l27,49r5,-6l38,37r6,-6l79,9,87,6,95,4r8,-2l111,r9,l128,,323,r8,l340,r8,2l356,4r57,33l419,43r5,6l429,56r5,7l438,71r3,7l444,86r6,41l450,135r,9l448,152r-2,8l429,198r-5,7l394,233r-7,5l323,255r-195,l64,238r-7,-5l50,228,22,198r-5,-7l3,152,1,144,,135r,-8xe" filled="f" strokecolor="#99a0a6">
                <v:path arrowok="t" o:connecttype="custom" o:connectlocs="0,197485;6350,166370;8255,161925;10795,156845;13970,152400;17145,147955;20320,144145;24130,140335;27940,136525;50165,122555;55245,120650;60325,119380;65405,118110;70485,116840;76200,116840;81280,116840;205105,116840;210185,116840;215900,116840;220980,118110;226060,119380;262255,140335;266065,144145;269240,147955;272415,152400;275590,156845;278130,161925;280035,166370;281940,171450;285750,197485;285750,202565;285750,208280;284480,213360;283210,218440;272415,242570;269240,247015;250190,264795;245745,267970;205105,278765;81280,278765;40640,267970;36195,264795;31750,261620;13970,242570;10795,238125;1905,213360;635,208280;0,202565;0,197485" o:connectangles="0,0,0,0,0,0,0,0,0,0,0,0,0,0,0,0,0,0,0,0,0,0,0,0,0,0,0,0,0,0,0,0,0,0,0,0,0,0,0,0,0,0,0,0,0,0,0,0,0"/>
                <w10:wrap anchorx="page"/>
              </v:shape>
            </w:pict>
          </mc:Fallback>
        </mc:AlternateContent>
      </w:r>
      <w:r w:rsidR="00833E24">
        <w:rPr>
          <w:rFonts w:ascii="Calibri" w:hAnsi="Calibri"/>
          <w:noProof/>
        </w:rPr>
        <mc:AlternateContent>
          <mc:Choice Requires="wps">
            <w:drawing>
              <wp:anchor distT="0" distB="0" distL="114300" distR="114300" simplePos="0" relativeHeight="251740249" behindDoc="0" locked="0" layoutInCell="1" allowOverlap="1" wp14:anchorId="70FBEBDE" wp14:editId="14DFA545">
                <wp:simplePos x="0" y="0"/>
                <wp:positionH relativeFrom="page">
                  <wp:posOffset>1220470</wp:posOffset>
                </wp:positionH>
                <wp:positionV relativeFrom="paragraph">
                  <wp:posOffset>688340</wp:posOffset>
                </wp:positionV>
                <wp:extent cx="285750" cy="161925"/>
                <wp:effectExtent l="10795" t="5080" r="8255" b="13970"/>
                <wp:wrapNone/>
                <wp:docPr id="310" name="Forma libre: forma 3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211 1084"/>
                            <a:gd name="T3" fmla="*/ 1211 h 255"/>
                            <a:gd name="T4" fmla="+- 0 1939 1922"/>
                            <a:gd name="T5" fmla="*/ T4 w 450"/>
                            <a:gd name="T6" fmla="+- 0 1147 1084"/>
                            <a:gd name="T7" fmla="*/ 1147 h 255"/>
                            <a:gd name="T8" fmla="+- 0 1944 1922"/>
                            <a:gd name="T9" fmla="*/ T8 w 450"/>
                            <a:gd name="T10" fmla="+- 0 1140 1084"/>
                            <a:gd name="T11" fmla="*/ 1140 h 255"/>
                            <a:gd name="T12" fmla="+- 0 1949 1922"/>
                            <a:gd name="T13" fmla="*/ T12 w 450"/>
                            <a:gd name="T14" fmla="+- 0 1133 1084"/>
                            <a:gd name="T15" fmla="*/ 1133 h 255"/>
                            <a:gd name="T16" fmla="+- 0 1954 1922"/>
                            <a:gd name="T17" fmla="*/ T16 w 450"/>
                            <a:gd name="T18" fmla="+- 0 1127 1084"/>
                            <a:gd name="T19" fmla="*/ 1127 h 255"/>
                            <a:gd name="T20" fmla="+- 0 1960 1922"/>
                            <a:gd name="T21" fmla="*/ T20 w 450"/>
                            <a:gd name="T22" fmla="+- 0 1121 1084"/>
                            <a:gd name="T23" fmla="*/ 1121 h 255"/>
                            <a:gd name="T24" fmla="+- 0 1966 1922"/>
                            <a:gd name="T25" fmla="*/ T24 w 450"/>
                            <a:gd name="T26" fmla="+- 0 1115 1084"/>
                            <a:gd name="T27" fmla="*/ 1115 h 255"/>
                            <a:gd name="T28" fmla="+- 0 2001 1922"/>
                            <a:gd name="T29" fmla="*/ T28 w 450"/>
                            <a:gd name="T30" fmla="+- 0 1093 1084"/>
                            <a:gd name="T31" fmla="*/ 1093 h 255"/>
                            <a:gd name="T32" fmla="+- 0 2009 1922"/>
                            <a:gd name="T33" fmla="*/ T32 w 450"/>
                            <a:gd name="T34" fmla="+- 0 1090 1084"/>
                            <a:gd name="T35" fmla="*/ 1090 h 255"/>
                            <a:gd name="T36" fmla="+- 0 2017 1922"/>
                            <a:gd name="T37" fmla="*/ T36 w 450"/>
                            <a:gd name="T38" fmla="+- 0 1088 1084"/>
                            <a:gd name="T39" fmla="*/ 1088 h 255"/>
                            <a:gd name="T40" fmla="+- 0 2025 1922"/>
                            <a:gd name="T41" fmla="*/ T40 w 450"/>
                            <a:gd name="T42" fmla="+- 0 1086 1084"/>
                            <a:gd name="T43" fmla="*/ 1086 h 255"/>
                            <a:gd name="T44" fmla="+- 0 2033 1922"/>
                            <a:gd name="T45" fmla="*/ T44 w 450"/>
                            <a:gd name="T46" fmla="+- 0 1084 1084"/>
                            <a:gd name="T47" fmla="*/ 1084 h 255"/>
                            <a:gd name="T48" fmla="+- 0 2042 1922"/>
                            <a:gd name="T49" fmla="*/ T48 w 450"/>
                            <a:gd name="T50" fmla="+- 0 1084 1084"/>
                            <a:gd name="T51" fmla="*/ 1084 h 255"/>
                            <a:gd name="T52" fmla="+- 0 2050 1922"/>
                            <a:gd name="T53" fmla="*/ T52 w 450"/>
                            <a:gd name="T54" fmla="+- 0 1084 1084"/>
                            <a:gd name="T55" fmla="*/ 1084 h 255"/>
                            <a:gd name="T56" fmla="+- 0 2245 1922"/>
                            <a:gd name="T57" fmla="*/ T56 w 450"/>
                            <a:gd name="T58" fmla="+- 0 1084 1084"/>
                            <a:gd name="T59" fmla="*/ 1084 h 255"/>
                            <a:gd name="T60" fmla="+- 0 2253 1922"/>
                            <a:gd name="T61" fmla="*/ T60 w 450"/>
                            <a:gd name="T62" fmla="+- 0 1084 1084"/>
                            <a:gd name="T63" fmla="*/ 1084 h 255"/>
                            <a:gd name="T64" fmla="+- 0 2262 1922"/>
                            <a:gd name="T65" fmla="*/ T64 w 450"/>
                            <a:gd name="T66" fmla="+- 0 1084 1084"/>
                            <a:gd name="T67" fmla="*/ 1084 h 255"/>
                            <a:gd name="T68" fmla="+- 0 2270 1922"/>
                            <a:gd name="T69" fmla="*/ T68 w 450"/>
                            <a:gd name="T70" fmla="+- 0 1086 1084"/>
                            <a:gd name="T71" fmla="*/ 1086 h 255"/>
                            <a:gd name="T72" fmla="+- 0 2278 1922"/>
                            <a:gd name="T73" fmla="*/ T72 w 450"/>
                            <a:gd name="T74" fmla="+- 0 1088 1084"/>
                            <a:gd name="T75" fmla="*/ 1088 h 255"/>
                            <a:gd name="T76" fmla="+- 0 2286 1922"/>
                            <a:gd name="T77" fmla="*/ T76 w 450"/>
                            <a:gd name="T78" fmla="+- 0 1090 1084"/>
                            <a:gd name="T79" fmla="*/ 1090 h 255"/>
                            <a:gd name="T80" fmla="+- 0 2294 1922"/>
                            <a:gd name="T81" fmla="*/ T80 w 450"/>
                            <a:gd name="T82" fmla="+- 0 1093 1084"/>
                            <a:gd name="T83" fmla="*/ 1093 h 255"/>
                            <a:gd name="T84" fmla="+- 0 2302 1922"/>
                            <a:gd name="T85" fmla="*/ T84 w 450"/>
                            <a:gd name="T86" fmla="+- 0 1097 1084"/>
                            <a:gd name="T87" fmla="*/ 1097 h 255"/>
                            <a:gd name="T88" fmla="+- 0 2335 1922"/>
                            <a:gd name="T89" fmla="*/ T88 w 450"/>
                            <a:gd name="T90" fmla="+- 0 1121 1084"/>
                            <a:gd name="T91" fmla="*/ 1121 h 255"/>
                            <a:gd name="T92" fmla="+- 0 2341 1922"/>
                            <a:gd name="T93" fmla="*/ T92 w 450"/>
                            <a:gd name="T94" fmla="+- 0 1127 1084"/>
                            <a:gd name="T95" fmla="*/ 1127 h 255"/>
                            <a:gd name="T96" fmla="+- 0 2346 1922"/>
                            <a:gd name="T97" fmla="*/ T96 w 450"/>
                            <a:gd name="T98" fmla="+- 0 1133 1084"/>
                            <a:gd name="T99" fmla="*/ 1133 h 255"/>
                            <a:gd name="T100" fmla="+- 0 2351 1922"/>
                            <a:gd name="T101" fmla="*/ T100 w 450"/>
                            <a:gd name="T102" fmla="+- 0 1140 1084"/>
                            <a:gd name="T103" fmla="*/ 1140 h 255"/>
                            <a:gd name="T104" fmla="+- 0 2356 1922"/>
                            <a:gd name="T105" fmla="*/ T104 w 450"/>
                            <a:gd name="T106" fmla="+- 0 1147 1084"/>
                            <a:gd name="T107" fmla="*/ 1147 h 255"/>
                            <a:gd name="T108" fmla="+- 0 2360 1922"/>
                            <a:gd name="T109" fmla="*/ T108 w 450"/>
                            <a:gd name="T110" fmla="+- 0 1155 1084"/>
                            <a:gd name="T111" fmla="*/ 1155 h 255"/>
                            <a:gd name="T112" fmla="+- 0 2363 1922"/>
                            <a:gd name="T113" fmla="*/ T112 w 450"/>
                            <a:gd name="T114" fmla="+- 0 1162 1084"/>
                            <a:gd name="T115" fmla="*/ 1162 h 255"/>
                            <a:gd name="T116" fmla="+- 0 2366 1922"/>
                            <a:gd name="T117" fmla="*/ T116 w 450"/>
                            <a:gd name="T118" fmla="+- 0 1170 1084"/>
                            <a:gd name="T119" fmla="*/ 1170 h 255"/>
                            <a:gd name="T120" fmla="+- 0 2372 1922"/>
                            <a:gd name="T121" fmla="*/ T120 w 450"/>
                            <a:gd name="T122" fmla="+- 0 1211 1084"/>
                            <a:gd name="T123" fmla="*/ 1211 h 255"/>
                            <a:gd name="T124" fmla="+- 0 2372 1922"/>
                            <a:gd name="T125" fmla="*/ T124 w 450"/>
                            <a:gd name="T126" fmla="+- 0 1219 1084"/>
                            <a:gd name="T127" fmla="*/ 1219 h 255"/>
                            <a:gd name="T128" fmla="+- 0 2372 1922"/>
                            <a:gd name="T129" fmla="*/ T128 w 450"/>
                            <a:gd name="T130" fmla="+- 0 1228 1084"/>
                            <a:gd name="T131" fmla="*/ 1228 h 255"/>
                            <a:gd name="T132" fmla="+- 0 2370 1922"/>
                            <a:gd name="T133" fmla="*/ T132 w 450"/>
                            <a:gd name="T134" fmla="+- 0 1236 1084"/>
                            <a:gd name="T135" fmla="*/ 1236 h 255"/>
                            <a:gd name="T136" fmla="+- 0 2368 1922"/>
                            <a:gd name="T137" fmla="*/ T136 w 450"/>
                            <a:gd name="T138" fmla="+- 0 1244 1084"/>
                            <a:gd name="T139" fmla="*/ 1244 h 255"/>
                            <a:gd name="T140" fmla="+- 0 2335 1922"/>
                            <a:gd name="T141" fmla="*/ T140 w 450"/>
                            <a:gd name="T142" fmla="+- 0 1301 1084"/>
                            <a:gd name="T143" fmla="*/ 1301 h 255"/>
                            <a:gd name="T144" fmla="+- 0 2316 1922"/>
                            <a:gd name="T145" fmla="*/ T144 w 450"/>
                            <a:gd name="T146" fmla="+- 0 1317 1084"/>
                            <a:gd name="T147" fmla="*/ 1317 h 255"/>
                            <a:gd name="T148" fmla="+- 0 2309 1922"/>
                            <a:gd name="T149" fmla="*/ T148 w 450"/>
                            <a:gd name="T150" fmla="+- 0 1322 1084"/>
                            <a:gd name="T151" fmla="*/ 1322 h 255"/>
                            <a:gd name="T152" fmla="+- 0 2270 1922"/>
                            <a:gd name="T153" fmla="*/ T152 w 450"/>
                            <a:gd name="T154" fmla="+- 0 1336 1084"/>
                            <a:gd name="T155" fmla="*/ 1336 h 255"/>
                            <a:gd name="T156" fmla="+- 0 2262 1922"/>
                            <a:gd name="T157" fmla="*/ T156 w 450"/>
                            <a:gd name="T158" fmla="+- 0 1338 1084"/>
                            <a:gd name="T159" fmla="*/ 1338 h 255"/>
                            <a:gd name="T160" fmla="+- 0 2253 1922"/>
                            <a:gd name="T161" fmla="*/ T160 w 450"/>
                            <a:gd name="T162" fmla="+- 0 1339 1084"/>
                            <a:gd name="T163" fmla="*/ 1339 h 255"/>
                            <a:gd name="T164" fmla="+- 0 2245 1922"/>
                            <a:gd name="T165" fmla="*/ T164 w 450"/>
                            <a:gd name="T166" fmla="+- 0 1339 1084"/>
                            <a:gd name="T167" fmla="*/ 1339 h 255"/>
                            <a:gd name="T168" fmla="+- 0 2050 1922"/>
                            <a:gd name="T169" fmla="*/ T168 w 450"/>
                            <a:gd name="T170" fmla="+- 0 1339 1084"/>
                            <a:gd name="T171" fmla="*/ 1339 h 255"/>
                            <a:gd name="T172" fmla="+- 0 2042 1922"/>
                            <a:gd name="T173" fmla="*/ T172 w 450"/>
                            <a:gd name="T174" fmla="+- 0 1339 1084"/>
                            <a:gd name="T175" fmla="*/ 1339 h 255"/>
                            <a:gd name="T176" fmla="+- 0 2033 1922"/>
                            <a:gd name="T177" fmla="*/ T176 w 450"/>
                            <a:gd name="T178" fmla="+- 0 1338 1084"/>
                            <a:gd name="T179" fmla="*/ 1338 h 255"/>
                            <a:gd name="T180" fmla="+- 0 2025 1922"/>
                            <a:gd name="T181" fmla="*/ T180 w 450"/>
                            <a:gd name="T182" fmla="+- 0 1336 1084"/>
                            <a:gd name="T183" fmla="*/ 1336 h 255"/>
                            <a:gd name="T184" fmla="+- 0 2017 1922"/>
                            <a:gd name="T185" fmla="*/ T184 w 450"/>
                            <a:gd name="T186" fmla="+- 0 1335 1084"/>
                            <a:gd name="T187" fmla="*/ 1335 h 255"/>
                            <a:gd name="T188" fmla="+- 0 1979 1922"/>
                            <a:gd name="T189" fmla="*/ T188 w 450"/>
                            <a:gd name="T190" fmla="+- 0 1317 1084"/>
                            <a:gd name="T191" fmla="*/ 1317 h 255"/>
                            <a:gd name="T192" fmla="+- 0 1972 1922"/>
                            <a:gd name="T193" fmla="*/ T192 w 450"/>
                            <a:gd name="T194" fmla="+- 0 1312 1084"/>
                            <a:gd name="T195" fmla="*/ 1312 h 255"/>
                            <a:gd name="T196" fmla="+- 0 1932 1922"/>
                            <a:gd name="T197" fmla="*/ T196 w 450"/>
                            <a:gd name="T198" fmla="+- 0 1260 1084"/>
                            <a:gd name="T199" fmla="*/ 1260 h 255"/>
                            <a:gd name="T200" fmla="+- 0 1925 1922"/>
                            <a:gd name="T201" fmla="*/ T200 w 450"/>
                            <a:gd name="T202" fmla="+- 0 1236 1084"/>
                            <a:gd name="T203" fmla="*/ 1236 h 255"/>
                            <a:gd name="T204" fmla="+- 0 1923 1922"/>
                            <a:gd name="T205" fmla="*/ T204 w 450"/>
                            <a:gd name="T206" fmla="+- 0 1228 1084"/>
                            <a:gd name="T207" fmla="*/ 1228 h 255"/>
                            <a:gd name="T208" fmla="+- 0 1922 1922"/>
                            <a:gd name="T209" fmla="*/ T208 w 450"/>
                            <a:gd name="T210" fmla="+- 0 1219 1084"/>
                            <a:gd name="T211" fmla="*/ 1219 h 255"/>
                            <a:gd name="T212" fmla="+- 0 1922 1922"/>
                            <a:gd name="T213" fmla="*/ T212 w 450"/>
                            <a:gd name="T214" fmla="+- 0 1211 1084"/>
                            <a:gd name="T215" fmla="*/ 121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50" h="255">
                              <a:moveTo>
                                <a:pt x="0" y="127"/>
                              </a:moveTo>
                              <a:lnTo>
                                <a:pt x="17" y="63"/>
                              </a:lnTo>
                              <a:lnTo>
                                <a:pt x="22" y="56"/>
                              </a:lnTo>
                              <a:lnTo>
                                <a:pt x="27" y="49"/>
                              </a:lnTo>
                              <a:lnTo>
                                <a:pt x="32" y="43"/>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13" y="217"/>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06DD443" id="Forma libre: forma 310" o:spid="_x0000_s1026" style="position:absolute;margin-left:96.1pt;margin-top:54.2pt;width:22.5pt;height:12.75pt;z-index:25174024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" path="m,127l17,63r5,-7l27,49r5,-6l38,37r6,-6l79,9,87,6,95,4r8,-2l111,r9,l128,,323,r8,l340,r8,2l356,4r8,2l372,9r8,4l413,37r6,6l424,49r5,7l434,63r4,8l441,78r3,8l450,127r,8l450,144r-2,8l446,160r-33,57l394,233r-7,5l348,252r-8,2l331,255r-8,l128,255r-8,l111,254r-8,-2l95,251,57,233r-7,-5l10,176,3,152,1,144,,135r,-8xe" filled="f" strokecolor="#99a0a6">
                <v:path arrowok="t" o:connecttype="custom" o:connectlocs="0,768985;10795,728345;13970,723900;17145,719455;20320,715645;24130,711835;27940,708025;50165,694055;55245,692150;60325,690880;65405,689610;70485,688340;76200,688340;81280,688340;205105,688340;210185,688340;215900,688340;220980,689610;226060,690880;231140,692150;236220,694055;241300,696595;262255,711835;266065,715645;269240,719455;272415,723900;275590,728345;278130,733425;280035,737870;281940,742950;285750,768985;285750,774065;285750,779780;284480,784860;283210,789940;262255,826135;250190,836295;245745,839470;220980,848360;215900,849630;210185,850265;205105,850265;81280,850265;76200,850265;70485,849630;65405,848360;60325,847725;36195,836295;31750,833120;6350,800100;1905,784860;635,779780;0,774065;0,768985" o:connectangles="0,0,0,0,0,0,0,0,0,0,0,0,0,0,0,0,0,0,0,0,0,0,0,0,0,0,0,0,0,0,0,0,0,0,0,0,0,0,0,0,0,0,0,0,0,0,0,0,0,0,0,0,0,0"/>
                <w10:wrap anchorx="page"/>
              </v:shape>
            </w:pict>
          </mc:Fallback>
        </mc:AlternateContent>
      </w:r>
      <w:r w:rsidR="00833E24" w:rsidRPr="00833E24">
        <w:rPr>
          <w:rFonts w:ascii="Gill Sans MT" w:hAnsi="Gill Sans MT"/>
          <w:color w:val="202024"/>
          <w:w w:val="110"/>
          <w:sz w:val="21"/>
          <w:lang w:val="es-ES"/>
        </w:rPr>
        <w:t>A</w:t>
      </w:r>
      <w:r w:rsidR="00833E24" w:rsidRPr="00833E24">
        <w:rPr>
          <w:rFonts w:ascii="Gill Sans MT" w:hAnsi="Gill Sans MT"/>
          <w:color w:val="202024"/>
          <w:spacing w:val="8"/>
          <w:w w:val="110"/>
          <w:sz w:val="21"/>
          <w:lang w:val="es-ES"/>
        </w:rPr>
        <w:t xml:space="preserve"> </w:t>
      </w:r>
      <w:r w:rsidR="00833E24" w:rsidRPr="00833E24">
        <w:rPr>
          <w:rFonts w:ascii="Gill Sans MT" w:hAnsi="Gill Sans MT"/>
          <w:color w:val="202024"/>
          <w:w w:val="110"/>
          <w:sz w:val="21"/>
          <w:lang w:val="es-ES"/>
        </w:rPr>
        <w:t>distancia</w:t>
      </w:r>
      <w:r w:rsidR="00833E24" w:rsidRPr="00833E24">
        <w:rPr>
          <w:rFonts w:ascii="Gill Sans MT" w:hAnsi="Gill Sans MT"/>
          <w:color w:val="202024"/>
          <w:spacing w:val="20"/>
          <w:w w:val="110"/>
          <w:sz w:val="21"/>
          <w:lang w:val="es-ES"/>
        </w:rPr>
        <w:t xml:space="preserve"> </w:t>
      </w:r>
      <w:r w:rsidR="00833E24" w:rsidRPr="00833E24">
        <w:rPr>
          <w:rFonts w:ascii="Gill Sans MT" w:hAnsi="Gill Sans MT"/>
          <w:color w:val="202024"/>
          <w:w w:val="110"/>
          <w:sz w:val="21"/>
          <w:lang w:val="es-ES"/>
        </w:rPr>
        <w:t>a</w:t>
      </w:r>
      <w:r w:rsidR="00833E24" w:rsidRPr="00833E24">
        <w:rPr>
          <w:rFonts w:ascii="Gill Sans MT" w:hAnsi="Gill Sans MT"/>
          <w:color w:val="202024"/>
          <w:spacing w:val="21"/>
          <w:w w:val="110"/>
          <w:sz w:val="21"/>
          <w:lang w:val="es-ES"/>
        </w:rPr>
        <w:t xml:space="preserve"> </w:t>
      </w:r>
      <w:r w:rsidR="00833E24" w:rsidRPr="00833E24">
        <w:rPr>
          <w:rFonts w:ascii="Gill Sans MT" w:hAnsi="Gill Sans MT"/>
          <w:color w:val="202024"/>
          <w:w w:val="110"/>
          <w:sz w:val="21"/>
          <w:lang w:val="es-ES"/>
        </w:rPr>
        <w:t>través</w:t>
      </w:r>
      <w:r w:rsidR="00833E24" w:rsidRPr="00833E24">
        <w:rPr>
          <w:rFonts w:ascii="Gill Sans MT" w:hAnsi="Gill Sans MT"/>
          <w:color w:val="202024"/>
          <w:spacing w:val="6"/>
          <w:w w:val="110"/>
          <w:sz w:val="21"/>
          <w:lang w:val="es-ES"/>
        </w:rPr>
        <w:t xml:space="preserve"> </w:t>
      </w:r>
      <w:r w:rsidR="00833E24" w:rsidRPr="00833E24">
        <w:rPr>
          <w:rFonts w:ascii="Gill Sans MT" w:hAnsi="Gill Sans MT"/>
          <w:color w:val="202024"/>
          <w:w w:val="110"/>
          <w:sz w:val="21"/>
          <w:lang w:val="es-ES"/>
        </w:rPr>
        <w:t>aplicación</w:t>
      </w:r>
      <w:r w:rsidR="00833E24" w:rsidRPr="00833E24">
        <w:rPr>
          <w:rFonts w:ascii="Gill Sans MT" w:hAnsi="Gill Sans MT"/>
          <w:color w:val="202024"/>
          <w:spacing w:val="18"/>
          <w:w w:val="110"/>
          <w:sz w:val="21"/>
          <w:lang w:val="es-ES"/>
        </w:rPr>
        <w:t xml:space="preserve"> </w:t>
      </w:r>
      <w:r w:rsidR="00833E24" w:rsidRPr="00833E24">
        <w:rPr>
          <w:rFonts w:ascii="Gill Sans MT" w:hAnsi="Gill Sans MT"/>
          <w:color w:val="202024"/>
          <w:w w:val="110"/>
          <w:sz w:val="21"/>
          <w:lang w:val="es-ES"/>
        </w:rPr>
        <w:t>móvil</w:t>
      </w:r>
      <w:r w:rsidR="00833E24" w:rsidRPr="00833E24">
        <w:rPr>
          <w:rFonts w:ascii="Gill Sans MT" w:hAnsi="Gill Sans MT"/>
          <w:color w:val="202024"/>
          <w:spacing w:val="2"/>
          <w:w w:val="110"/>
          <w:sz w:val="21"/>
          <w:lang w:val="es-ES"/>
        </w:rPr>
        <w:t xml:space="preserve"> </w:t>
      </w:r>
      <w:r w:rsidR="00833E24" w:rsidRPr="00833E24">
        <w:rPr>
          <w:rFonts w:ascii="Gill Sans MT" w:hAnsi="Gill Sans MT"/>
          <w:color w:val="202024"/>
          <w:w w:val="110"/>
          <w:sz w:val="21"/>
          <w:lang w:val="es-ES"/>
        </w:rPr>
        <w:t>(App)</w:t>
      </w:r>
      <w:r w:rsidR="00833E24" w:rsidRPr="00833E24">
        <w:rPr>
          <w:rFonts w:ascii="Gill Sans MT" w:hAnsi="Gill Sans MT"/>
          <w:color w:val="202024"/>
          <w:spacing w:val="-61"/>
          <w:w w:val="110"/>
          <w:sz w:val="21"/>
          <w:lang w:val="es-ES"/>
        </w:rPr>
        <w:t xml:space="preserve"> </w:t>
      </w:r>
      <w:r w:rsidR="00833E24" w:rsidRPr="00833E24">
        <w:rPr>
          <w:rFonts w:ascii="Gill Sans MT" w:hAnsi="Gill Sans MT"/>
          <w:color w:val="202024"/>
          <w:w w:val="110"/>
          <w:sz w:val="21"/>
          <w:lang w:val="es-ES"/>
        </w:rPr>
        <w:t>Correo</w:t>
      </w:r>
      <w:r w:rsidR="00833E24" w:rsidRPr="00833E24">
        <w:rPr>
          <w:rFonts w:ascii="Gill Sans MT" w:hAnsi="Gill Sans MT"/>
          <w:color w:val="202024"/>
          <w:spacing w:val="-16"/>
          <w:w w:val="110"/>
          <w:sz w:val="21"/>
          <w:lang w:val="es-ES"/>
        </w:rPr>
        <w:t xml:space="preserve"> </w:t>
      </w:r>
      <w:r w:rsidR="00833E24" w:rsidRPr="00833E24">
        <w:rPr>
          <w:rFonts w:ascii="Gill Sans MT" w:hAnsi="Gill Sans MT"/>
          <w:color w:val="202024"/>
          <w:w w:val="110"/>
          <w:sz w:val="21"/>
          <w:lang w:val="es-ES"/>
        </w:rPr>
        <w:t>Electrónico</w:t>
      </w:r>
    </w:p>
    <w:p w14:paraId="61AA0203" w14:textId="77777777" w:rsidR="00833E24" w:rsidRDefault="00833E24" w:rsidP="00833E24">
      <w:pPr>
        <w:tabs>
          <w:tab w:val="left" w:pos="6413"/>
        </w:tabs>
        <w:spacing w:line="242" w:lineRule="exact"/>
        <w:ind w:left="1351"/>
        <w:rPr>
          <w:rFonts w:ascii="Times New Roman"/>
          <w:sz w:val="21"/>
        </w:rPr>
      </w:pPr>
      <w:r>
        <w:rPr>
          <w:rFonts w:ascii="Gill Sans MT"/>
          <w:color w:val="202024"/>
          <w:sz w:val="21"/>
        </w:rPr>
        <w:t xml:space="preserve">Otro:  </w:t>
      </w:r>
      <w:r>
        <w:rPr>
          <w:rFonts w:ascii="Gill Sans MT"/>
          <w:color w:val="202024"/>
          <w:spacing w:val="-25"/>
          <w:sz w:val="21"/>
        </w:rPr>
        <w:t xml:space="preserve"> </w:t>
      </w:r>
      <w:r>
        <w:rPr>
          <w:rFonts w:ascii="Times New Roman"/>
          <w:color w:val="202024"/>
          <w:sz w:val="21"/>
          <w:u w:val="single" w:color="BDC1C6"/>
        </w:rPr>
        <w:t xml:space="preserve"> </w:t>
      </w:r>
      <w:r>
        <w:rPr>
          <w:rFonts w:ascii="Times New Roman"/>
          <w:color w:val="202024"/>
          <w:sz w:val="21"/>
          <w:u w:val="single" w:color="BDC1C6"/>
        </w:rPr>
        <w:tab/>
      </w:r>
    </w:p>
    <w:p w14:paraId="521C129E" w14:textId="77777777" w:rsidR="00833E24" w:rsidRDefault="00833E24" w:rsidP="00833E24">
      <w:pPr>
        <w:spacing w:line="242" w:lineRule="exact"/>
        <w:rPr>
          <w:rFonts w:ascii="Times New Roman"/>
          <w:sz w:val="21"/>
        </w:rPr>
        <w:sectPr w:rsidR="00833E24">
          <w:headerReference w:type="default" r:id="rId50"/>
          <w:footerReference w:type="default" r:id="rId51"/>
          <w:pgSz w:w="12240" w:h="15840"/>
          <w:pgMar w:top="1140" w:right="1080" w:bottom="480" w:left="1100" w:header="315" w:footer="285" w:gutter="0"/>
          <w:cols w:space="720"/>
        </w:sectPr>
      </w:pPr>
    </w:p>
    <w:p w14:paraId="1A0315F6" w14:textId="77777777" w:rsidR="00833E24" w:rsidRDefault="00833E24" w:rsidP="00833E24">
      <w:pPr>
        <w:pStyle w:val="Textoindependiente"/>
        <w:spacing w:before="7"/>
        <w:rPr>
          <w:rFonts w:ascii="Times New Roman"/>
          <w:sz w:val="21"/>
        </w:rPr>
      </w:pPr>
    </w:p>
    <w:p w14:paraId="036E3AB0" w14:textId="77777777" w:rsidR="00833E24" w:rsidRDefault="00833E24" w:rsidP="000956B7">
      <w:pPr>
        <w:pStyle w:val="Prrafodelista"/>
        <w:numPr>
          <w:ilvl w:val="0"/>
          <w:numId w:val="23"/>
        </w:numPr>
      </w:pPr>
      <w:r w:rsidRPr="00833E24">
        <w:rPr>
          <w:w w:val="110"/>
        </w:rPr>
        <w:t>¿Considera</w:t>
      </w:r>
      <w:r w:rsidRPr="00833E24">
        <w:rPr>
          <w:spacing w:val="5"/>
          <w:w w:val="110"/>
        </w:rPr>
        <w:t xml:space="preserve"> </w:t>
      </w:r>
      <w:r w:rsidRPr="00833E24">
        <w:rPr>
          <w:w w:val="110"/>
        </w:rPr>
        <w:t>usted</w:t>
      </w:r>
      <w:r w:rsidRPr="00833E24">
        <w:rPr>
          <w:spacing w:val="6"/>
          <w:w w:val="110"/>
        </w:rPr>
        <w:t xml:space="preserve"> </w:t>
      </w:r>
      <w:r w:rsidRPr="00833E24">
        <w:rPr>
          <w:w w:val="110"/>
        </w:rPr>
        <w:t>que</w:t>
      </w:r>
      <w:r w:rsidRPr="00833E24">
        <w:rPr>
          <w:spacing w:val="5"/>
          <w:w w:val="110"/>
        </w:rPr>
        <w:t xml:space="preserve"> </w:t>
      </w:r>
      <w:r w:rsidRPr="00833E24">
        <w:rPr>
          <w:w w:val="110"/>
        </w:rPr>
        <w:t>la</w:t>
      </w:r>
      <w:r w:rsidRPr="00833E24">
        <w:rPr>
          <w:spacing w:val="6"/>
          <w:w w:val="110"/>
        </w:rPr>
        <w:t xml:space="preserve"> </w:t>
      </w:r>
      <w:r w:rsidRPr="00833E24">
        <w:rPr>
          <w:w w:val="110"/>
        </w:rPr>
        <w:t>implementación</w:t>
      </w:r>
      <w:r w:rsidRPr="00833E24">
        <w:rPr>
          <w:spacing w:val="5"/>
          <w:w w:val="110"/>
        </w:rPr>
        <w:t xml:space="preserve"> </w:t>
      </w:r>
      <w:r w:rsidRPr="00833E24">
        <w:rPr>
          <w:w w:val="110"/>
        </w:rPr>
        <w:t>de</w:t>
      </w:r>
      <w:r w:rsidRPr="00833E24">
        <w:rPr>
          <w:spacing w:val="6"/>
          <w:w w:val="110"/>
        </w:rPr>
        <w:t xml:space="preserve"> </w:t>
      </w:r>
      <w:r w:rsidRPr="00833E24">
        <w:rPr>
          <w:w w:val="110"/>
        </w:rPr>
        <w:t>una</w:t>
      </w:r>
      <w:r w:rsidRPr="00833E24">
        <w:rPr>
          <w:spacing w:val="5"/>
          <w:w w:val="110"/>
        </w:rPr>
        <w:t xml:space="preserve"> </w:t>
      </w:r>
      <w:r w:rsidRPr="00833E24">
        <w:rPr>
          <w:w w:val="110"/>
        </w:rPr>
        <w:t>plataforma</w:t>
      </w:r>
      <w:r w:rsidRPr="00833E24">
        <w:rPr>
          <w:spacing w:val="6"/>
          <w:w w:val="110"/>
        </w:rPr>
        <w:t xml:space="preserve"> </w:t>
      </w:r>
      <w:r w:rsidRPr="00833E24">
        <w:rPr>
          <w:w w:val="110"/>
        </w:rPr>
        <w:t>virtual</w:t>
      </w:r>
      <w:r w:rsidRPr="00833E24">
        <w:rPr>
          <w:spacing w:val="5"/>
          <w:w w:val="110"/>
        </w:rPr>
        <w:t xml:space="preserve"> </w:t>
      </w:r>
      <w:r w:rsidRPr="00833E24">
        <w:rPr>
          <w:w w:val="110"/>
        </w:rPr>
        <w:t>que</w:t>
      </w:r>
      <w:r w:rsidRPr="00833E24">
        <w:rPr>
          <w:spacing w:val="1"/>
          <w:w w:val="110"/>
        </w:rPr>
        <w:t xml:space="preserve"> </w:t>
      </w:r>
      <w:r w:rsidRPr="00833E24">
        <w:rPr>
          <w:w w:val="110"/>
        </w:rPr>
        <w:t>proporcione</w:t>
      </w:r>
      <w:r w:rsidRPr="00833E24">
        <w:rPr>
          <w:spacing w:val="24"/>
          <w:w w:val="110"/>
        </w:rPr>
        <w:t xml:space="preserve"> </w:t>
      </w:r>
      <w:r w:rsidRPr="00833E24">
        <w:rPr>
          <w:w w:val="110"/>
        </w:rPr>
        <w:t>información</w:t>
      </w:r>
      <w:r w:rsidRPr="00833E24">
        <w:rPr>
          <w:spacing w:val="25"/>
          <w:w w:val="110"/>
        </w:rPr>
        <w:t xml:space="preserve"> </w:t>
      </w:r>
      <w:r w:rsidRPr="00833E24">
        <w:rPr>
          <w:w w:val="110"/>
        </w:rPr>
        <w:t>sobre</w:t>
      </w:r>
      <w:r w:rsidRPr="00833E24">
        <w:rPr>
          <w:spacing w:val="24"/>
          <w:w w:val="110"/>
        </w:rPr>
        <w:t xml:space="preserve"> </w:t>
      </w:r>
      <w:r w:rsidRPr="00833E24">
        <w:rPr>
          <w:w w:val="110"/>
        </w:rPr>
        <w:t>la</w:t>
      </w:r>
      <w:r w:rsidRPr="00833E24">
        <w:rPr>
          <w:spacing w:val="25"/>
          <w:w w:val="110"/>
        </w:rPr>
        <w:t xml:space="preserve"> </w:t>
      </w:r>
      <w:r w:rsidRPr="00833E24">
        <w:rPr>
          <w:w w:val="110"/>
        </w:rPr>
        <w:t>inscripción</w:t>
      </w:r>
      <w:r w:rsidRPr="00833E24">
        <w:rPr>
          <w:spacing w:val="25"/>
          <w:w w:val="110"/>
        </w:rPr>
        <w:t xml:space="preserve"> </w:t>
      </w:r>
      <w:r w:rsidRPr="00833E24">
        <w:rPr>
          <w:w w:val="110"/>
        </w:rPr>
        <w:t>y</w:t>
      </w:r>
      <w:r w:rsidRPr="00833E24">
        <w:rPr>
          <w:spacing w:val="24"/>
          <w:w w:val="110"/>
        </w:rPr>
        <w:t xml:space="preserve"> </w:t>
      </w:r>
      <w:r w:rsidRPr="00833E24">
        <w:rPr>
          <w:w w:val="110"/>
        </w:rPr>
        <w:t>matricula</w:t>
      </w:r>
      <w:r w:rsidRPr="00833E24">
        <w:rPr>
          <w:spacing w:val="25"/>
          <w:w w:val="110"/>
        </w:rPr>
        <w:t xml:space="preserve"> </w:t>
      </w:r>
      <w:r w:rsidRPr="00833E24">
        <w:rPr>
          <w:w w:val="110"/>
        </w:rPr>
        <w:t>facilitaría</w:t>
      </w:r>
      <w:r w:rsidRPr="00833E24">
        <w:rPr>
          <w:spacing w:val="25"/>
          <w:w w:val="110"/>
        </w:rPr>
        <w:t xml:space="preserve"> </w:t>
      </w:r>
      <w:r w:rsidRPr="00833E24">
        <w:rPr>
          <w:w w:val="110"/>
        </w:rPr>
        <w:t>el</w:t>
      </w:r>
      <w:r w:rsidRPr="00833E24">
        <w:rPr>
          <w:spacing w:val="24"/>
          <w:w w:val="110"/>
        </w:rPr>
        <w:t xml:space="preserve"> </w:t>
      </w:r>
      <w:r w:rsidRPr="00833E24">
        <w:rPr>
          <w:w w:val="110"/>
        </w:rPr>
        <w:t>ingreso</w:t>
      </w:r>
      <w:r w:rsidRPr="00833E24">
        <w:rPr>
          <w:spacing w:val="25"/>
          <w:w w:val="110"/>
        </w:rPr>
        <w:t xml:space="preserve"> </w:t>
      </w:r>
      <w:r w:rsidRPr="00833E24">
        <w:rPr>
          <w:w w:val="110"/>
        </w:rPr>
        <w:t>a</w:t>
      </w:r>
      <w:r w:rsidRPr="00833E24">
        <w:rPr>
          <w:spacing w:val="25"/>
          <w:w w:val="110"/>
        </w:rPr>
        <w:t xml:space="preserve"> </w:t>
      </w:r>
      <w:r w:rsidRPr="00833E24">
        <w:rPr>
          <w:w w:val="110"/>
        </w:rPr>
        <w:t>la</w:t>
      </w:r>
      <w:r w:rsidRPr="00833E24">
        <w:rPr>
          <w:spacing w:val="1"/>
          <w:w w:val="110"/>
        </w:rPr>
        <w:t xml:space="preserve"> </w:t>
      </w:r>
      <w:r w:rsidRPr="00833E24">
        <w:rPr>
          <w:w w:val="110"/>
        </w:rPr>
        <w:t>universidad?</w:t>
      </w:r>
      <w:r w:rsidRPr="00833E24">
        <w:rPr>
          <w:spacing w:val="1"/>
          <w:w w:val="110"/>
        </w:rPr>
        <w:t xml:space="preserve"> </w:t>
      </w:r>
      <w:r>
        <w:rPr>
          <w:color w:val="D92F25"/>
          <w:w w:val="110"/>
        </w:rPr>
        <w:t>*</w:t>
      </w:r>
    </w:p>
    <w:p w14:paraId="36CE2DE2" w14:textId="77777777" w:rsidR="00833E24" w:rsidRDefault="00833E24" w:rsidP="00833E24">
      <w:pPr>
        <w:spacing w:before="214"/>
        <w:ind w:left="739"/>
        <w:rPr>
          <w:rFonts w:ascii="Gill Sans MT" w:hAnsi="Gill Sans MT"/>
          <w:i/>
        </w:rPr>
      </w:pPr>
      <w:r>
        <w:rPr>
          <w:rFonts w:ascii="Gill Sans MT" w:hAnsi="Gill Sans MT"/>
          <w:i/>
          <w:color w:val="202024"/>
          <w:w w:val="120"/>
        </w:rPr>
        <w:t>Marca</w:t>
      </w:r>
      <w:r>
        <w:rPr>
          <w:rFonts w:ascii="Gill Sans MT" w:hAnsi="Gill Sans MT"/>
          <w:i/>
          <w:color w:val="202024"/>
          <w:spacing w:val="-8"/>
          <w:w w:val="120"/>
        </w:rPr>
        <w:t xml:space="preserve"> </w:t>
      </w:r>
      <w:r>
        <w:rPr>
          <w:rFonts w:ascii="Gill Sans MT" w:hAnsi="Gill Sans MT"/>
          <w:i/>
          <w:color w:val="202024"/>
          <w:w w:val="120"/>
        </w:rPr>
        <w:t>solo</w:t>
      </w:r>
      <w:r>
        <w:rPr>
          <w:rFonts w:ascii="Gill Sans MT" w:hAnsi="Gill Sans MT"/>
          <w:i/>
          <w:color w:val="202024"/>
          <w:spacing w:val="-15"/>
          <w:w w:val="120"/>
        </w:rPr>
        <w:t xml:space="preserve"> </w:t>
      </w:r>
      <w:r>
        <w:rPr>
          <w:rFonts w:ascii="Gill Sans MT" w:hAnsi="Gill Sans MT"/>
          <w:i/>
          <w:color w:val="202024"/>
          <w:w w:val="120"/>
        </w:rPr>
        <w:t>un</w:t>
      </w:r>
      <w:r>
        <w:rPr>
          <w:rFonts w:ascii="Gill Sans MT" w:hAnsi="Gill Sans MT"/>
          <w:i/>
          <w:color w:val="202024"/>
          <w:spacing w:val="-10"/>
          <w:w w:val="120"/>
        </w:rPr>
        <w:t xml:space="preserve"> </w:t>
      </w:r>
      <w:r>
        <w:rPr>
          <w:rFonts w:ascii="Gill Sans MT" w:hAnsi="Gill Sans MT"/>
          <w:i/>
          <w:color w:val="202024"/>
          <w:w w:val="120"/>
        </w:rPr>
        <w:t>óvalo.</w:t>
      </w:r>
    </w:p>
    <w:p w14:paraId="1EC2F691" w14:textId="77777777" w:rsidR="00833E24" w:rsidRDefault="00833E24" w:rsidP="00833E24">
      <w:pPr>
        <w:pStyle w:val="Textoindependiente"/>
        <w:spacing w:before="5"/>
        <w:rPr>
          <w:rFonts w:ascii="Gill Sans MT"/>
          <w:i/>
          <w:sz w:val="31"/>
        </w:rPr>
      </w:pPr>
    </w:p>
    <w:p w14:paraId="387C2D95" w14:textId="0E489EFD" w:rsidR="00833E24" w:rsidRDefault="00833E24" w:rsidP="002729AA">
      <w:pPr>
        <w:spacing w:line="444" w:lineRule="auto"/>
        <w:ind w:left="1351" w:right="7508"/>
        <w:rPr>
          <w:rFonts w:ascii="Gill Sans MT"/>
          <w:sz w:val="21"/>
        </w:rPr>
      </w:pPr>
      <w:r>
        <w:rPr>
          <w:rFonts w:ascii="Calibri" w:hAnsi="Calibri"/>
          <w:noProof/>
        </w:rPr>
        <mc:AlternateContent>
          <mc:Choice Requires="wps">
            <w:drawing>
              <wp:anchor distT="0" distB="0" distL="114300" distR="114300" simplePos="0" relativeHeight="251741273" behindDoc="0" locked="0" layoutInCell="1" allowOverlap="1" wp14:anchorId="0B94A02F" wp14:editId="24989E21">
                <wp:simplePos x="0" y="0"/>
                <wp:positionH relativeFrom="page">
                  <wp:posOffset>1220470</wp:posOffset>
                </wp:positionH>
                <wp:positionV relativeFrom="paragraph">
                  <wp:posOffset>-13970</wp:posOffset>
                </wp:positionV>
                <wp:extent cx="285750" cy="161925"/>
                <wp:effectExtent l="10795" t="11430" r="8255" b="7620"/>
                <wp:wrapNone/>
                <wp:docPr id="309" name="Forma libre: forma 3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5 -22"/>
                            <a:gd name="T3" fmla="*/ 105 h 255"/>
                            <a:gd name="T4" fmla="+- 0 1922 1922"/>
                            <a:gd name="T5" fmla="*/ T4 w 450"/>
                            <a:gd name="T6" fmla="+- 0 97 -22"/>
                            <a:gd name="T7" fmla="*/ 97 h 255"/>
                            <a:gd name="T8" fmla="+- 0 1923 1922"/>
                            <a:gd name="T9" fmla="*/ T8 w 450"/>
                            <a:gd name="T10" fmla="+- 0 88 -22"/>
                            <a:gd name="T11" fmla="*/ 88 h 255"/>
                            <a:gd name="T12" fmla="+- 0 1925 1922"/>
                            <a:gd name="T13" fmla="*/ T12 w 450"/>
                            <a:gd name="T14" fmla="+- 0 80 -22"/>
                            <a:gd name="T15" fmla="*/ 80 h 255"/>
                            <a:gd name="T16" fmla="+- 0 1927 1922"/>
                            <a:gd name="T17" fmla="*/ T16 w 450"/>
                            <a:gd name="T18" fmla="+- 0 72 -22"/>
                            <a:gd name="T19" fmla="*/ 72 h 255"/>
                            <a:gd name="T20" fmla="+- 0 1960 1922"/>
                            <a:gd name="T21" fmla="*/ T20 w 450"/>
                            <a:gd name="T22" fmla="+- 0 15 -22"/>
                            <a:gd name="T23" fmla="*/ 15 h 255"/>
                            <a:gd name="T24" fmla="+- 0 1966 1922"/>
                            <a:gd name="T25" fmla="*/ T24 w 450"/>
                            <a:gd name="T26" fmla="+- 0 9 -22"/>
                            <a:gd name="T27" fmla="*/ 9 h 255"/>
                            <a:gd name="T28" fmla="+- 0 2025 1922"/>
                            <a:gd name="T29" fmla="*/ T28 w 450"/>
                            <a:gd name="T30" fmla="+- 0 -20 -22"/>
                            <a:gd name="T31" fmla="*/ -20 h 255"/>
                            <a:gd name="T32" fmla="+- 0 2033 1922"/>
                            <a:gd name="T33" fmla="*/ T32 w 450"/>
                            <a:gd name="T34" fmla="+- 0 -22 -22"/>
                            <a:gd name="T35" fmla="*/ -22 h 255"/>
                            <a:gd name="T36" fmla="+- 0 2042 1922"/>
                            <a:gd name="T37" fmla="*/ T36 w 450"/>
                            <a:gd name="T38" fmla="+- 0 -22 -22"/>
                            <a:gd name="T39" fmla="*/ -22 h 255"/>
                            <a:gd name="T40" fmla="+- 0 2050 1922"/>
                            <a:gd name="T41" fmla="*/ T40 w 450"/>
                            <a:gd name="T42" fmla="+- 0 -22 -22"/>
                            <a:gd name="T43" fmla="*/ -22 h 255"/>
                            <a:gd name="T44" fmla="+- 0 2245 1922"/>
                            <a:gd name="T45" fmla="*/ T44 w 450"/>
                            <a:gd name="T46" fmla="+- 0 -22 -22"/>
                            <a:gd name="T47" fmla="*/ -22 h 255"/>
                            <a:gd name="T48" fmla="+- 0 2253 1922"/>
                            <a:gd name="T49" fmla="*/ T48 w 450"/>
                            <a:gd name="T50" fmla="+- 0 -22 -22"/>
                            <a:gd name="T51" fmla="*/ -22 h 255"/>
                            <a:gd name="T52" fmla="+- 0 2262 1922"/>
                            <a:gd name="T53" fmla="*/ T52 w 450"/>
                            <a:gd name="T54" fmla="+- 0 -22 -22"/>
                            <a:gd name="T55" fmla="*/ -22 h 255"/>
                            <a:gd name="T56" fmla="+- 0 2270 1922"/>
                            <a:gd name="T57" fmla="*/ T56 w 450"/>
                            <a:gd name="T58" fmla="+- 0 -20 -22"/>
                            <a:gd name="T59" fmla="*/ -20 h 255"/>
                            <a:gd name="T60" fmla="+- 0 2278 1922"/>
                            <a:gd name="T61" fmla="*/ T60 w 450"/>
                            <a:gd name="T62" fmla="+- 0 -18 -22"/>
                            <a:gd name="T63" fmla="*/ -18 h 255"/>
                            <a:gd name="T64" fmla="+- 0 2335 1922"/>
                            <a:gd name="T65" fmla="*/ T64 w 450"/>
                            <a:gd name="T66" fmla="+- 0 15 -22"/>
                            <a:gd name="T67" fmla="*/ 15 h 255"/>
                            <a:gd name="T68" fmla="+- 0 2341 1922"/>
                            <a:gd name="T69" fmla="*/ T68 w 450"/>
                            <a:gd name="T70" fmla="+- 0 21 -22"/>
                            <a:gd name="T71" fmla="*/ 21 h 255"/>
                            <a:gd name="T72" fmla="+- 0 2370 1922"/>
                            <a:gd name="T73" fmla="*/ T72 w 450"/>
                            <a:gd name="T74" fmla="+- 0 80 -22"/>
                            <a:gd name="T75" fmla="*/ 80 h 255"/>
                            <a:gd name="T76" fmla="+- 0 2372 1922"/>
                            <a:gd name="T77" fmla="*/ T76 w 450"/>
                            <a:gd name="T78" fmla="+- 0 88 -22"/>
                            <a:gd name="T79" fmla="*/ 88 h 255"/>
                            <a:gd name="T80" fmla="+- 0 2372 1922"/>
                            <a:gd name="T81" fmla="*/ T80 w 450"/>
                            <a:gd name="T82" fmla="+- 0 97 -22"/>
                            <a:gd name="T83" fmla="*/ 97 h 255"/>
                            <a:gd name="T84" fmla="+- 0 2372 1922"/>
                            <a:gd name="T85" fmla="*/ T84 w 450"/>
                            <a:gd name="T86" fmla="+- 0 105 -22"/>
                            <a:gd name="T87" fmla="*/ 105 h 255"/>
                            <a:gd name="T88" fmla="+- 0 2372 1922"/>
                            <a:gd name="T89" fmla="*/ T88 w 450"/>
                            <a:gd name="T90" fmla="+- 0 113 -22"/>
                            <a:gd name="T91" fmla="*/ 113 h 255"/>
                            <a:gd name="T92" fmla="+- 0 2372 1922"/>
                            <a:gd name="T93" fmla="*/ T92 w 450"/>
                            <a:gd name="T94" fmla="+- 0 122 -22"/>
                            <a:gd name="T95" fmla="*/ 122 h 255"/>
                            <a:gd name="T96" fmla="+- 0 2370 1922"/>
                            <a:gd name="T97" fmla="*/ T96 w 450"/>
                            <a:gd name="T98" fmla="+- 0 130 -22"/>
                            <a:gd name="T99" fmla="*/ 130 h 255"/>
                            <a:gd name="T100" fmla="+- 0 2368 1922"/>
                            <a:gd name="T101" fmla="*/ T100 w 450"/>
                            <a:gd name="T102" fmla="+- 0 138 -22"/>
                            <a:gd name="T103" fmla="*/ 138 h 255"/>
                            <a:gd name="T104" fmla="+- 0 2335 1922"/>
                            <a:gd name="T105" fmla="*/ T104 w 450"/>
                            <a:gd name="T106" fmla="+- 0 195 -22"/>
                            <a:gd name="T107" fmla="*/ 195 h 255"/>
                            <a:gd name="T108" fmla="+- 0 2316 1922"/>
                            <a:gd name="T109" fmla="*/ T108 w 450"/>
                            <a:gd name="T110" fmla="+- 0 211 -22"/>
                            <a:gd name="T111" fmla="*/ 211 h 255"/>
                            <a:gd name="T112" fmla="+- 0 2309 1922"/>
                            <a:gd name="T113" fmla="*/ T112 w 450"/>
                            <a:gd name="T114" fmla="+- 0 216 -22"/>
                            <a:gd name="T115" fmla="*/ 216 h 255"/>
                            <a:gd name="T116" fmla="+- 0 2270 1922"/>
                            <a:gd name="T117" fmla="*/ T116 w 450"/>
                            <a:gd name="T118" fmla="+- 0 230 -22"/>
                            <a:gd name="T119" fmla="*/ 230 h 255"/>
                            <a:gd name="T120" fmla="+- 0 2262 1922"/>
                            <a:gd name="T121" fmla="*/ T120 w 450"/>
                            <a:gd name="T122" fmla="+- 0 232 -22"/>
                            <a:gd name="T123" fmla="*/ 232 h 255"/>
                            <a:gd name="T124" fmla="+- 0 2253 1922"/>
                            <a:gd name="T125" fmla="*/ T124 w 450"/>
                            <a:gd name="T126" fmla="+- 0 233 -22"/>
                            <a:gd name="T127" fmla="*/ 233 h 255"/>
                            <a:gd name="T128" fmla="+- 0 2245 1922"/>
                            <a:gd name="T129" fmla="*/ T128 w 450"/>
                            <a:gd name="T130" fmla="+- 0 233 -22"/>
                            <a:gd name="T131" fmla="*/ 233 h 255"/>
                            <a:gd name="T132" fmla="+- 0 2050 1922"/>
                            <a:gd name="T133" fmla="*/ T132 w 450"/>
                            <a:gd name="T134" fmla="+- 0 233 -22"/>
                            <a:gd name="T135" fmla="*/ 233 h 255"/>
                            <a:gd name="T136" fmla="+- 0 2042 1922"/>
                            <a:gd name="T137" fmla="*/ T136 w 450"/>
                            <a:gd name="T138" fmla="+- 0 233 -22"/>
                            <a:gd name="T139" fmla="*/ 233 h 255"/>
                            <a:gd name="T140" fmla="+- 0 2033 1922"/>
                            <a:gd name="T141" fmla="*/ T140 w 450"/>
                            <a:gd name="T142" fmla="+- 0 232 -22"/>
                            <a:gd name="T143" fmla="*/ 232 h 255"/>
                            <a:gd name="T144" fmla="+- 0 2025 1922"/>
                            <a:gd name="T145" fmla="*/ T144 w 450"/>
                            <a:gd name="T146" fmla="+- 0 230 -22"/>
                            <a:gd name="T147" fmla="*/ 230 h 255"/>
                            <a:gd name="T148" fmla="+- 0 2017 1922"/>
                            <a:gd name="T149" fmla="*/ T148 w 450"/>
                            <a:gd name="T150" fmla="+- 0 229 -22"/>
                            <a:gd name="T151" fmla="*/ 229 h 255"/>
                            <a:gd name="T152" fmla="+- 0 1979 1922"/>
                            <a:gd name="T153" fmla="*/ T152 w 450"/>
                            <a:gd name="T154" fmla="+- 0 211 -22"/>
                            <a:gd name="T155" fmla="*/ 211 h 255"/>
                            <a:gd name="T156" fmla="+- 0 1972 1922"/>
                            <a:gd name="T157" fmla="*/ T156 w 450"/>
                            <a:gd name="T158" fmla="+- 0 206 -22"/>
                            <a:gd name="T159" fmla="*/ 206 h 255"/>
                            <a:gd name="T160" fmla="+- 0 1932 1922"/>
                            <a:gd name="T161" fmla="*/ T160 w 450"/>
                            <a:gd name="T162" fmla="+- 0 154 -22"/>
                            <a:gd name="T163" fmla="*/ 154 h 255"/>
                            <a:gd name="T164" fmla="+- 0 1925 1922"/>
                            <a:gd name="T165" fmla="*/ T164 w 450"/>
                            <a:gd name="T166" fmla="+- 0 130 -22"/>
                            <a:gd name="T167" fmla="*/ 130 h 255"/>
                            <a:gd name="T168" fmla="+- 0 1923 1922"/>
                            <a:gd name="T169" fmla="*/ T168 w 450"/>
                            <a:gd name="T170" fmla="+- 0 122 -22"/>
                            <a:gd name="T171" fmla="*/ 122 h 255"/>
                            <a:gd name="T172" fmla="+- 0 1922 1922"/>
                            <a:gd name="T173" fmla="*/ T172 w 450"/>
                            <a:gd name="T174" fmla="+- 0 113 -22"/>
                            <a:gd name="T175" fmla="*/ 113 h 255"/>
                            <a:gd name="T176" fmla="+- 0 1922 1922"/>
                            <a:gd name="T177" fmla="*/ T176 w 450"/>
                            <a:gd name="T178" fmla="+- 0 105 -22"/>
                            <a:gd name="T179"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450" h="255">
                              <a:moveTo>
                                <a:pt x="0" y="127"/>
                              </a:moveTo>
                              <a:lnTo>
                                <a:pt x="0" y="119"/>
                              </a:lnTo>
                              <a:lnTo>
                                <a:pt x="1" y="110"/>
                              </a:lnTo>
                              <a:lnTo>
                                <a:pt x="3" y="102"/>
                              </a:lnTo>
                              <a:lnTo>
                                <a:pt x="5" y="94"/>
                              </a:lnTo>
                              <a:lnTo>
                                <a:pt x="38" y="37"/>
                              </a:lnTo>
                              <a:lnTo>
                                <a:pt x="44" y="31"/>
                              </a:lnTo>
                              <a:lnTo>
                                <a:pt x="103" y="2"/>
                              </a:lnTo>
                              <a:lnTo>
                                <a:pt x="111" y="0"/>
                              </a:lnTo>
                              <a:lnTo>
                                <a:pt x="120" y="0"/>
                              </a:lnTo>
                              <a:lnTo>
                                <a:pt x="128" y="0"/>
                              </a:lnTo>
                              <a:lnTo>
                                <a:pt x="323" y="0"/>
                              </a:lnTo>
                              <a:lnTo>
                                <a:pt x="331" y="0"/>
                              </a:lnTo>
                              <a:lnTo>
                                <a:pt x="340" y="0"/>
                              </a:lnTo>
                              <a:lnTo>
                                <a:pt x="348" y="2"/>
                              </a:lnTo>
                              <a:lnTo>
                                <a:pt x="356" y="4"/>
                              </a:lnTo>
                              <a:lnTo>
                                <a:pt x="413" y="37"/>
                              </a:lnTo>
                              <a:lnTo>
                                <a:pt x="419" y="43"/>
                              </a:lnTo>
                              <a:lnTo>
                                <a:pt x="448" y="102"/>
                              </a:lnTo>
                              <a:lnTo>
                                <a:pt x="450" y="110"/>
                              </a:lnTo>
                              <a:lnTo>
                                <a:pt x="450" y="119"/>
                              </a:lnTo>
                              <a:lnTo>
                                <a:pt x="450" y="127"/>
                              </a:lnTo>
                              <a:lnTo>
                                <a:pt x="450" y="135"/>
                              </a:lnTo>
                              <a:lnTo>
                                <a:pt x="450" y="144"/>
                              </a:lnTo>
                              <a:lnTo>
                                <a:pt x="448" y="152"/>
                              </a:lnTo>
                              <a:lnTo>
                                <a:pt x="446" y="160"/>
                              </a:lnTo>
                              <a:lnTo>
                                <a:pt x="413" y="217"/>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69C599C" id="Forma libre: forma 309" o:spid="_x0000_s1026" style="position:absolute;margin-left:96.1pt;margin-top:-1.1pt;width:22.5pt;height:12.75pt;z-index:25174127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" path="m,127r,-8l1,110r2,-8l5,94,38,37r6,-6l103,2,111,r9,l128,,323,r8,l340,r8,2l356,4r57,33l419,43r29,59l450,110r,9l450,127r,8l450,144r-2,8l446,160r-33,57l394,233r-7,5l348,252r-8,2l331,255r-8,l128,255r-8,l111,254r-8,-2l95,251,57,233r-7,-5l10,176,3,152,1,144,,135r,-8xe" filled="f" strokecolor="#99a0a6">
                <v:path arrowok="t" o:connecttype="custom" o:connectlocs="0,66675;0,61595;635,55880;1905,50800;3175,45720;24130,9525;27940,5715;65405,-12700;70485,-13970;76200,-13970;81280,-13970;205105,-13970;210185,-13970;215900,-13970;220980,-12700;226060,-11430;262255,9525;266065,13335;284480,50800;285750,55880;285750,61595;285750,66675;285750,71755;285750,77470;284480,82550;283210,87630;262255,123825;250190,133985;245745,137160;220980,146050;215900,147320;210185,147955;205105,147955;81280,147955;76200,147955;70485,147320;65405,146050;60325,145415;36195,133985;31750,130810;6350,97790;1905,82550;635,77470;0,71755;0,66675" o:connectangles="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42297" behindDoc="0" locked="0" layoutInCell="1" allowOverlap="1" wp14:anchorId="5FD1DA5A" wp14:editId="75249117">
                <wp:simplePos x="0" y="0"/>
                <wp:positionH relativeFrom="page">
                  <wp:posOffset>1220470</wp:posOffset>
                </wp:positionH>
                <wp:positionV relativeFrom="paragraph">
                  <wp:posOffset>271780</wp:posOffset>
                </wp:positionV>
                <wp:extent cx="285750" cy="161925"/>
                <wp:effectExtent l="10795" t="11430" r="8255" b="7620"/>
                <wp:wrapNone/>
                <wp:docPr id="308" name="Forma libre: forma 3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5 428"/>
                            <a:gd name="T3" fmla="*/ 555 h 255"/>
                            <a:gd name="T4" fmla="+- 0 1932 1922"/>
                            <a:gd name="T5" fmla="*/ T4 w 450"/>
                            <a:gd name="T6" fmla="+- 0 506 428"/>
                            <a:gd name="T7" fmla="*/ 506 h 255"/>
                            <a:gd name="T8" fmla="+- 0 1935 1922"/>
                            <a:gd name="T9" fmla="*/ T8 w 450"/>
                            <a:gd name="T10" fmla="+- 0 499 428"/>
                            <a:gd name="T11" fmla="*/ 499 h 255"/>
                            <a:gd name="T12" fmla="+- 0 1960 1922"/>
                            <a:gd name="T13" fmla="*/ T12 w 450"/>
                            <a:gd name="T14" fmla="+- 0 465 428"/>
                            <a:gd name="T15" fmla="*/ 465 h 255"/>
                            <a:gd name="T16" fmla="+- 0 1966 1922"/>
                            <a:gd name="T17" fmla="*/ T16 w 450"/>
                            <a:gd name="T18" fmla="+- 0 459 428"/>
                            <a:gd name="T19" fmla="*/ 459 h 255"/>
                            <a:gd name="T20" fmla="+- 0 2001 1922"/>
                            <a:gd name="T21" fmla="*/ T20 w 450"/>
                            <a:gd name="T22" fmla="+- 0 437 428"/>
                            <a:gd name="T23" fmla="*/ 437 h 255"/>
                            <a:gd name="T24" fmla="+- 0 2009 1922"/>
                            <a:gd name="T25" fmla="*/ T24 w 450"/>
                            <a:gd name="T26" fmla="+- 0 434 428"/>
                            <a:gd name="T27" fmla="*/ 434 h 255"/>
                            <a:gd name="T28" fmla="+- 0 2017 1922"/>
                            <a:gd name="T29" fmla="*/ T28 w 450"/>
                            <a:gd name="T30" fmla="+- 0 432 428"/>
                            <a:gd name="T31" fmla="*/ 432 h 255"/>
                            <a:gd name="T32" fmla="+- 0 2025 1922"/>
                            <a:gd name="T33" fmla="*/ T32 w 450"/>
                            <a:gd name="T34" fmla="+- 0 430 428"/>
                            <a:gd name="T35" fmla="*/ 430 h 255"/>
                            <a:gd name="T36" fmla="+- 0 2033 1922"/>
                            <a:gd name="T37" fmla="*/ T36 w 450"/>
                            <a:gd name="T38" fmla="+- 0 428 428"/>
                            <a:gd name="T39" fmla="*/ 428 h 255"/>
                            <a:gd name="T40" fmla="+- 0 2042 1922"/>
                            <a:gd name="T41" fmla="*/ T40 w 450"/>
                            <a:gd name="T42" fmla="+- 0 428 428"/>
                            <a:gd name="T43" fmla="*/ 428 h 255"/>
                            <a:gd name="T44" fmla="+- 0 2050 1922"/>
                            <a:gd name="T45" fmla="*/ T44 w 450"/>
                            <a:gd name="T46" fmla="+- 0 428 428"/>
                            <a:gd name="T47" fmla="*/ 428 h 255"/>
                            <a:gd name="T48" fmla="+- 0 2245 1922"/>
                            <a:gd name="T49" fmla="*/ T48 w 450"/>
                            <a:gd name="T50" fmla="+- 0 428 428"/>
                            <a:gd name="T51" fmla="*/ 428 h 255"/>
                            <a:gd name="T52" fmla="+- 0 2253 1922"/>
                            <a:gd name="T53" fmla="*/ T52 w 450"/>
                            <a:gd name="T54" fmla="+- 0 428 428"/>
                            <a:gd name="T55" fmla="*/ 428 h 255"/>
                            <a:gd name="T56" fmla="+- 0 2262 1922"/>
                            <a:gd name="T57" fmla="*/ T56 w 450"/>
                            <a:gd name="T58" fmla="+- 0 428 428"/>
                            <a:gd name="T59" fmla="*/ 428 h 255"/>
                            <a:gd name="T60" fmla="+- 0 2270 1922"/>
                            <a:gd name="T61" fmla="*/ T60 w 450"/>
                            <a:gd name="T62" fmla="+- 0 430 428"/>
                            <a:gd name="T63" fmla="*/ 430 h 255"/>
                            <a:gd name="T64" fmla="+- 0 2278 1922"/>
                            <a:gd name="T65" fmla="*/ T64 w 450"/>
                            <a:gd name="T66" fmla="+- 0 432 428"/>
                            <a:gd name="T67" fmla="*/ 432 h 255"/>
                            <a:gd name="T68" fmla="+- 0 2286 1922"/>
                            <a:gd name="T69" fmla="*/ T68 w 450"/>
                            <a:gd name="T70" fmla="+- 0 434 428"/>
                            <a:gd name="T71" fmla="*/ 434 h 255"/>
                            <a:gd name="T72" fmla="+- 0 2294 1922"/>
                            <a:gd name="T73" fmla="*/ T72 w 450"/>
                            <a:gd name="T74" fmla="+- 0 437 428"/>
                            <a:gd name="T75" fmla="*/ 437 h 255"/>
                            <a:gd name="T76" fmla="+- 0 2302 1922"/>
                            <a:gd name="T77" fmla="*/ T76 w 450"/>
                            <a:gd name="T78" fmla="+- 0 441 428"/>
                            <a:gd name="T79" fmla="*/ 441 h 255"/>
                            <a:gd name="T80" fmla="+- 0 2335 1922"/>
                            <a:gd name="T81" fmla="*/ T80 w 450"/>
                            <a:gd name="T82" fmla="+- 0 465 428"/>
                            <a:gd name="T83" fmla="*/ 465 h 255"/>
                            <a:gd name="T84" fmla="+- 0 2341 1922"/>
                            <a:gd name="T85" fmla="*/ T84 w 450"/>
                            <a:gd name="T86" fmla="+- 0 471 428"/>
                            <a:gd name="T87" fmla="*/ 471 h 255"/>
                            <a:gd name="T88" fmla="+- 0 2346 1922"/>
                            <a:gd name="T89" fmla="*/ T88 w 450"/>
                            <a:gd name="T90" fmla="+- 0 477 428"/>
                            <a:gd name="T91" fmla="*/ 477 h 255"/>
                            <a:gd name="T92" fmla="+- 0 2351 1922"/>
                            <a:gd name="T93" fmla="*/ T92 w 450"/>
                            <a:gd name="T94" fmla="+- 0 484 428"/>
                            <a:gd name="T95" fmla="*/ 484 h 255"/>
                            <a:gd name="T96" fmla="+- 0 2356 1922"/>
                            <a:gd name="T97" fmla="*/ T96 w 450"/>
                            <a:gd name="T98" fmla="+- 0 491 428"/>
                            <a:gd name="T99" fmla="*/ 491 h 255"/>
                            <a:gd name="T100" fmla="+- 0 2360 1922"/>
                            <a:gd name="T101" fmla="*/ T100 w 450"/>
                            <a:gd name="T102" fmla="+- 0 499 428"/>
                            <a:gd name="T103" fmla="*/ 499 h 255"/>
                            <a:gd name="T104" fmla="+- 0 2363 1922"/>
                            <a:gd name="T105" fmla="*/ T104 w 450"/>
                            <a:gd name="T106" fmla="+- 0 506 428"/>
                            <a:gd name="T107" fmla="*/ 506 h 255"/>
                            <a:gd name="T108" fmla="+- 0 2366 1922"/>
                            <a:gd name="T109" fmla="*/ T108 w 450"/>
                            <a:gd name="T110" fmla="+- 0 514 428"/>
                            <a:gd name="T111" fmla="*/ 514 h 255"/>
                            <a:gd name="T112" fmla="+- 0 2372 1922"/>
                            <a:gd name="T113" fmla="*/ T112 w 450"/>
                            <a:gd name="T114" fmla="+- 0 555 428"/>
                            <a:gd name="T115" fmla="*/ 555 h 255"/>
                            <a:gd name="T116" fmla="+- 0 2372 1922"/>
                            <a:gd name="T117" fmla="*/ T116 w 450"/>
                            <a:gd name="T118" fmla="+- 0 563 428"/>
                            <a:gd name="T119" fmla="*/ 563 h 255"/>
                            <a:gd name="T120" fmla="+- 0 2372 1922"/>
                            <a:gd name="T121" fmla="*/ T120 w 450"/>
                            <a:gd name="T122" fmla="+- 0 572 428"/>
                            <a:gd name="T123" fmla="*/ 572 h 255"/>
                            <a:gd name="T124" fmla="+- 0 2370 1922"/>
                            <a:gd name="T125" fmla="*/ T124 w 450"/>
                            <a:gd name="T126" fmla="+- 0 580 428"/>
                            <a:gd name="T127" fmla="*/ 580 h 255"/>
                            <a:gd name="T128" fmla="+- 0 2368 1922"/>
                            <a:gd name="T129" fmla="*/ T128 w 450"/>
                            <a:gd name="T130" fmla="+- 0 588 428"/>
                            <a:gd name="T131" fmla="*/ 588 h 255"/>
                            <a:gd name="T132" fmla="+- 0 2351 1922"/>
                            <a:gd name="T133" fmla="*/ T132 w 450"/>
                            <a:gd name="T134" fmla="+- 0 626 428"/>
                            <a:gd name="T135" fmla="*/ 626 h 255"/>
                            <a:gd name="T136" fmla="+- 0 2346 1922"/>
                            <a:gd name="T137" fmla="*/ T136 w 450"/>
                            <a:gd name="T138" fmla="+- 0 633 428"/>
                            <a:gd name="T139" fmla="*/ 633 h 255"/>
                            <a:gd name="T140" fmla="+- 0 2294 1922"/>
                            <a:gd name="T141" fmla="*/ T140 w 450"/>
                            <a:gd name="T142" fmla="+- 0 673 428"/>
                            <a:gd name="T143" fmla="*/ 673 h 255"/>
                            <a:gd name="T144" fmla="+- 0 2286 1922"/>
                            <a:gd name="T145" fmla="*/ T144 w 450"/>
                            <a:gd name="T146" fmla="+- 0 676 428"/>
                            <a:gd name="T147" fmla="*/ 676 h 255"/>
                            <a:gd name="T148" fmla="+- 0 2245 1922"/>
                            <a:gd name="T149" fmla="*/ T148 w 450"/>
                            <a:gd name="T150" fmla="+- 0 683 428"/>
                            <a:gd name="T151" fmla="*/ 683 h 255"/>
                            <a:gd name="T152" fmla="+- 0 2050 1922"/>
                            <a:gd name="T153" fmla="*/ T152 w 450"/>
                            <a:gd name="T154" fmla="+- 0 683 428"/>
                            <a:gd name="T155" fmla="*/ 683 h 255"/>
                            <a:gd name="T156" fmla="+- 0 2042 1922"/>
                            <a:gd name="T157" fmla="*/ T156 w 450"/>
                            <a:gd name="T158" fmla="+- 0 683 428"/>
                            <a:gd name="T159" fmla="*/ 683 h 255"/>
                            <a:gd name="T160" fmla="+- 0 2033 1922"/>
                            <a:gd name="T161" fmla="*/ T160 w 450"/>
                            <a:gd name="T162" fmla="+- 0 682 428"/>
                            <a:gd name="T163" fmla="*/ 682 h 255"/>
                            <a:gd name="T164" fmla="+- 0 2025 1922"/>
                            <a:gd name="T165" fmla="*/ T164 w 450"/>
                            <a:gd name="T166" fmla="+- 0 680 428"/>
                            <a:gd name="T167" fmla="*/ 680 h 255"/>
                            <a:gd name="T168" fmla="+- 0 2017 1922"/>
                            <a:gd name="T169" fmla="*/ T168 w 450"/>
                            <a:gd name="T170" fmla="+- 0 679 428"/>
                            <a:gd name="T171" fmla="*/ 679 h 255"/>
                            <a:gd name="T172" fmla="+- 0 1979 1922"/>
                            <a:gd name="T173" fmla="*/ T172 w 450"/>
                            <a:gd name="T174" fmla="+- 0 661 428"/>
                            <a:gd name="T175" fmla="*/ 661 h 255"/>
                            <a:gd name="T176" fmla="+- 0 1972 1922"/>
                            <a:gd name="T177" fmla="*/ T176 w 450"/>
                            <a:gd name="T178" fmla="+- 0 656 428"/>
                            <a:gd name="T179" fmla="*/ 656 h 255"/>
                            <a:gd name="T180" fmla="+- 0 1944 1922"/>
                            <a:gd name="T181" fmla="*/ T180 w 450"/>
                            <a:gd name="T182" fmla="+- 0 626 428"/>
                            <a:gd name="T183" fmla="*/ 626 h 255"/>
                            <a:gd name="T184" fmla="+- 0 1939 1922"/>
                            <a:gd name="T185" fmla="*/ T184 w 450"/>
                            <a:gd name="T186" fmla="+- 0 619 428"/>
                            <a:gd name="T187" fmla="*/ 619 h 255"/>
                            <a:gd name="T188" fmla="+- 0 1925 1922"/>
                            <a:gd name="T189" fmla="*/ T188 w 450"/>
                            <a:gd name="T190" fmla="+- 0 580 428"/>
                            <a:gd name="T191" fmla="*/ 580 h 255"/>
                            <a:gd name="T192" fmla="+- 0 1923 1922"/>
                            <a:gd name="T193" fmla="*/ T192 w 450"/>
                            <a:gd name="T194" fmla="+- 0 572 428"/>
                            <a:gd name="T195" fmla="*/ 572 h 255"/>
                            <a:gd name="T196" fmla="+- 0 1922 1922"/>
                            <a:gd name="T197" fmla="*/ T196 w 450"/>
                            <a:gd name="T198" fmla="+- 0 563 428"/>
                            <a:gd name="T199" fmla="*/ 563 h 255"/>
                            <a:gd name="T200" fmla="+- 0 1922 1922"/>
                            <a:gd name="T201" fmla="*/ T200 w 450"/>
                            <a:gd name="T202" fmla="+- 0 555 428"/>
                            <a:gd name="T203"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450" h="255">
                              <a:moveTo>
                                <a:pt x="0" y="127"/>
                              </a:move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29" y="198"/>
                              </a:lnTo>
                              <a:lnTo>
                                <a:pt x="424" y="205"/>
                              </a:lnTo>
                              <a:lnTo>
                                <a:pt x="372" y="245"/>
                              </a:lnTo>
                              <a:lnTo>
                                <a:pt x="364" y="248"/>
                              </a:lnTo>
                              <a:lnTo>
                                <a:pt x="323" y="255"/>
                              </a:lnTo>
                              <a:lnTo>
                                <a:pt x="128" y="255"/>
                              </a:lnTo>
                              <a:lnTo>
                                <a:pt x="120" y="255"/>
                              </a:lnTo>
                              <a:lnTo>
                                <a:pt x="111" y="254"/>
                              </a:lnTo>
                              <a:lnTo>
                                <a:pt x="103" y="252"/>
                              </a:lnTo>
                              <a:lnTo>
                                <a:pt x="95" y="251"/>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BCC1152" id="Forma libre: forma 308" o:spid="_x0000_s1026" style="position:absolute;margin-left:96.1pt;margin-top:21.4pt;width:22.5pt;height:12.75pt;z-index:25174229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" path="m,127l10,78r3,-7l38,37r6,-6l79,9,87,6,95,4r8,-2l111,r9,l128,,323,r8,l340,r8,2l356,4r8,2l372,9r8,4l413,37r6,6l424,49r5,7l434,63r4,8l441,78r3,8l450,127r,8l450,144r-2,8l446,160r-17,38l424,205r-52,40l364,248r-41,7l128,255r-8,l111,254r-8,-2l95,251,57,233r-7,-5l22,198r-5,-7l3,152,1,144,,135r,-8xe" filled="f" strokecolor="#99a0a6">
                <v:path arrowok="t" o:connecttype="custom" o:connectlocs="0,352425;6350,321310;8255,316865;24130,295275;27940,291465;50165,277495;55245,275590;60325,274320;65405,273050;70485,271780;76200,271780;81280,271780;205105,271780;210185,271780;215900,271780;220980,273050;226060,274320;231140,275590;236220,277495;241300,280035;262255,295275;266065,299085;269240,302895;272415,307340;275590,311785;278130,316865;280035,321310;281940,326390;285750,352425;285750,357505;285750,363220;284480,368300;283210,373380;272415,397510;269240,401955;236220,427355;231140,429260;205105,433705;81280,433705;76200,433705;70485,433070;65405,431800;60325,431165;36195,419735;31750,416560;13970,397510;10795,393065;1905,368300;635,363220;0,357505;0,352425" o:connectangles="0,0,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43321" behindDoc="0" locked="0" layoutInCell="1" allowOverlap="1" wp14:anchorId="10B2A024" wp14:editId="382DBD45">
                <wp:simplePos x="0" y="0"/>
                <wp:positionH relativeFrom="page">
                  <wp:posOffset>1220470</wp:posOffset>
                </wp:positionH>
                <wp:positionV relativeFrom="paragraph">
                  <wp:posOffset>557530</wp:posOffset>
                </wp:positionV>
                <wp:extent cx="285750" cy="161925"/>
                <wp:effectExtent l="10795" t="11430" r="8255" b="7620"/>
                <wp:wrapNone/>
                <wp:docPr id="307" name="Forma libre: forma 3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5 878"/>
                            <a:gd name="T3" fmla="*/ 1005 h 255"/>
                            <a:gd name="T4" fmla="+- 0 1932 1922"/>
                            <a:gd name="T5" fmla="*/ T4 w 450"/>
                            <a:gd name="T6" fmla="+- 0 956 878"/>
                            <a:gd name="T7" fmla="*/ 956 h 255"/>
                            <a:gd name="T8" fmla="+- 0 1935 1922"/>
                            <a:gd name="T9" fmla="*/ T8 w 450"/>
                            <a:gd name="T10" fmla="+- 0 949 878"/>
                            <a:gd name="T11" fmla="*/ 949 h 255"/>
                            <a:gd name="T12" fmla="+- 0 1960 1922"/>
                            <a:gd name="T13" fmla="*/ T12 w 450"/>
                            <a:gd name="T14" fmla="+- 0 915 878"/>
                            <a:gd name="T15" fmla="*/ 915 h 255"/>
                            <a:gd name="T16" fmla="+- 0 1966 1922"/>
                            <a:gd name="T17" fmla="*/ T16 w 450"/>
                            <a:gd name="T18" fmla="+- 0 909 878"/>
                            <a:gd name="T19" fmla="*/ 909 h 255"/>
                            <a:gd name="T20" fmla="+- 0 2025 1922"/>
                            <a:gd name="T21" fmla="*/ T20 w 450"/>
                            <a:gd name="T22" fmla="+- 0 880 878"/>
                            <a:gd name="T23" fmla="*/ 880 h 255"/>
                            <a:gd name="T24" fmla="+- 0 2033 1922"/>
                            <a:gd name="T25" fmla="*/ T24 w 450"/>
                            <a:gd name="T26" fmla="+- 0 878 878"/>
                            <a:gd name="T27" fmla="*/ 878 h 255"/>
                            <a:gd name="T28" fmla="+- 0 2042 1922"/>
                            <a:gd name="T29" fmla="*/ T28 w 450"/>
                            <a:gd name="T30" fmla="+- 0 878 878"/>
                            <a:gd name="T31" fmla="*/ 878 h 255"/>
                            <a:gd name="T32" fmla="+- 0 2050 1922"/>
                            <a:gd name="T33" fmla="*/ T32 w 450"/>
                            <a:gd name="T34" fmla="+- 0 878 878"/>
                            <a:gd name="T35" fmla="*/ 878 h 255"/>
                            <a:gd name="T36" fmla="+- 0 2245 1922"/>
                            <a:gd name="T37" fmla="*/ T36 w 450"/>
                            <a:gd name="T38" fmla="+- 0 878 878"/>
                            <a:gd name="T39" fmla="*/ 878 h 255"/>
                            <a:gd name="T40" fmla="+- 0 2253 1922"/>
                            <a:gd name="T41" fmla="*/ T40 w 450"/>
                            <a:gd name="T42" fmla="+- 0 878 878"/>
                            <a:gd name="T43" fmla="*/ 878 h 255"/>
                            <a:gd name="T44" fmla="+- 0 2262 1922"/>
                            <a:gd name="T45" fmla="*/ T44 w 450"/>
                            <a:gd name="T46" fmla="+- 0 878 878"/>
                            <a:gd name="T47" fmla="*/ 878 h 255"/>
                            <a:gd name="T48" fmla="+- 0 2323 1922"/>
                            <a:gd name="T49" fmla="*/ T48 w 450"/>
                            <a:gd name="T50" fmla="+- 0 904 878"/>
                            <a:gd name="T51" fmla="*/ 904 h 255"/>
                            <a:gd name="T52" fmla="+- 0 2335 1922"/>
                            <a:gd name="T53" fmla="*/ T52 w 450"/>
                            <a:gd name="T54" fmla="+- 0 915 878"/>
                            <a:gd name="T55" fmla="*/ 915 h 255"/>
                            <a:gd name="T56" fmla="+- 0 2341 1922"/>
                            <a:gd name="T57" fmla="*/ T56 w 450"/>
                            <a:gd name="T58" fmla="+- 0 921 878"/>
                            <a:gd name="T59" fmla="*/ 921 h 255"/>
                            <a:gd name="T60" fmla="+- 0 2346 1922"/>
                            <a:gd name="T61" fmla="*/ T60 w 450"/>
                            <a:gd name="T62" fmla="+- 0 927 878"/>
                            <a:gd name="T63" fmla="*/ 927 h 255"/>
                            <a:gd name="T64" fmla="+- 0 2351 1922"/>
                            <a:gd name="T65" fmla="*/ T64 w 450"/>
                            <a:gd name="T66" fmla="+- 0 934 878"/>
                            <a:gd name="T67" fmla="*/ 934 h 255"/>
                            <a:gd name="T68" fmla="+- 0 2356 1922"/>
                            <a:gd name="T69" fmla="*/ T68 w 450"/>
                            <a:gd name="T70" fmla="+- 0 941 878"/>
                            <a:gd name="T71" fmla="*/ 941 h 255"/>
                            <a:gd name="T72" fmla="+- 0 2360 1922"/>
                            <a:gd name="T73" fmla="*/ T72 w 450"/>
                            <a:gd name="T74" fmla="+- 0 949 878"/>
                            <a:gd name="T75" fmla="*/ 949 h 255"/>
                            <a:gd name="T76" fmla="+- 0 2363 1922"/>
                            <a:gd name="T77" fmla="*/ T76 w 450"/>
                            <a:gd name="T78" fmla="+- 0 956 878"/>
                            <a:gd name="T79" fmla="*/ 956 h 255"/>
                            <a:gd name="T80" fmla="+- 0 2366 1922"/>
                            <a:gd name="T81" fmla="*/ T80 w 450"/>
                            <a:gd name="T82" fmla="+- 0 964 878"/>
                            <a:gd name="T83" fmla="*/ 964 h 255"/>
                            <a:gd name="T84" fmla="+- 0 2372 1922"/>
                            <a:gd name="T85" fmla="*/ T84 w 450"/>
                            <a:gd name="T86" fmla="+- 0 1005 878"/>
                            <a:gd name="T87" fmla="*/ 1005 h 255"/>
                            <a:gd name="T88" fmla="+- 0 2372 1922"/>
                            <a:gd name="T89" fmla="*/ T88 w 450"/>
                            <a:gd name="T90" fmla="+- 0 1013 878"/>
                            <a:gd name="T91" fmla="*/ 1013 h 255"/>
                            <a:gd name="T92" fmla="+- 0 2372 1922"/>
                            <a:gd name="T93" fmla="*/ T92 w 450"/>
                            <a:gd name="T94" fmla="+- 0 1022 878"/>
                            <a:gd name="T95" fmla="*/ 1022 h 255"/>
                            <a:gd name="T96" fmla="+- 0 2370 1922"/>
                            <a:gd name="T97" fmla="*/ T96 w 450"/>
                            <a:gd name="T98" fmla="+- 0 1030 878"/>
                            <a:gd name="T99" fmla="*/ 1030 h 255"/>
                            <a:gd name="T100" fmla="+- 0 2368 1922"/>
                            <a:gd name="T101" fmla="*/ T100 w 450"/>
                            <a:gd name="T102" fmla="+- 0 1038 878"/>
                            <a:gd name="T103" fmla="*/ 1038 h 255"/>
                            <a:gd name="T104" fmla="+- 0 2335 1922"/>
                            <a:gd name="T105" fmla="*/ T104 w 450"/>
                            <a:gd name="T106" fmla="+- 0 1095 878"/>
                            <a:gd name="T107" fmla="*/ 1095 h 255"/>
                            <a:gd name="T108" fmla="+- 0 2316 1922"/>
                            <a:gd name="T109" fmla="*/ T108 w 450"/>
                            <a:gd name="T110" fmla="+- 0 1111 878"/>
                            <a:gd name="T111" fmla="*/ 1111 h 255"/>
                            <a:gd name="T112" fmla="+- 0 2309 1922"/>
                            <a:gd name="T113" fmla="*/ T112 w 450"/>
                            <a:gd name="T114" fmla="+- 0 1116 878"/>
                            <a:gd name="T115" fmla="*/ 1116 h 255"/>
                            <a:gd name="T116" fmla="+- 0 2302 1922"/>
                            <a:gd name="T117" fmla="*/ T116 w 450"/>
                            <a:gd name="T118" fmla="+- 0 1120 878"/>
                            <a:gd name="T119" fmla="*/ 1120 h 255"/>
                            <a:gd name="T120" fmla="+- 0 2294 1922"/>
                            <a:gd name="T121" fmla="*/ T120 w 450"/>
                            <a:gd name="T122" fmla="+- 0 1123 878"/>
                            <a:gd name="T123" fmla="*/ 1123 h 255"/>
                            <a:gd name="T124" fmla="+- 0 2286 1922"/>
                            <a:gd name="T125" fmla="*/ T124 w 450"/>
                            <a:gd name="T126" fmla="+- 0 1126 878"/>
                            <a:gd name="T127" fmla="*/ 1126 h 255"/>
                            <a:gd name="T128" fmla="+- 0 2278 1922"/>
                            <a:gd name="T129" fmla="*/ T128 w 450"/>
                            <a:gd name="T130" fmla="+- 0 1129 878"/>
                            <a:gd name="T131" fmla="*/ 1129 h 255"/>
                            <a:gd name="T132" fmla="+- 0 2270 1922"/>
                            <a:gd name="T133" fmla="*/ T132 w 450"/>
                            <a:gd name="T134" fmla="+- 0 1130 878"/>
                            <a:gd name="T135" fmla="*/ 1130 h 255"/>
                            <a:gd name="T136" fmla="+- 0 2262 1922"/>
                            <a:gd name="T137" fmla="*/ T136 w 450"/>
                            <a:gd name="T138" fmla="+- 0 1132 878"/>
                            <a:gd name="T139" fmla="*/ 1132 h 255"/>
                            <a:gd name="T140" fmla="+- 0 2253 1922"/>
                            <a:gd name="T141" fmla="*/ T140 w 450"/>
                            <a:gd name="T142" fmla="+- 0 1133 878"/>
                            <a:gd name="T143" fmla="*/ 1133 h 255"/>
                            <a:gd name="T144" fmla="+- 0 2245 1922"/>
                            <a:gd name="T145" fmla="*/ T144 w 450"/>
                            <a:gd name="T146" fmla="+- 0 1133 878"/>
                            <a:gd name="T147" fmla="*/ 1133 h 255"/>
                            <a:gd name="T148" fmla="+- 0 2050 1922"/>
                            <a:gd name="T149" fmla="*/ T148 w 450"/>
                            <a:gd name="T150" fmla="+- 0 1133 878"/>
                            <a:gd name="T151" fmla="*/ 1133 h 255"/>
                            <a:gd name="T152" fmla="+- 0 2042 1922"/>
                            <a:gd name="T153" fmla="*/ T152 w 450"/>
                            <a:gd name="T154" fmla="+- 0 1133 878"/>
                            <a:gd name="T155" fmla="*/ 1133 h 255"/>
                            <a:gd name="T156" fmla="+- 0 2033 1922"/>
                            <a:gd name="T157" fmla="*/ T156 w 450"/>
                            <a:gd name="T158" fmla="+- 0 1132 878"/>
                            <a:gd name="T159" fmla="*/ 1132 h 255"/>
                            <a:gd name="T160" fmla="+- 0 2025 1922"/>
                            <a:gd name="T161" fmla="*/ T160 w 450"/>
                            <a:gd name="T162" fmla="+- 0 1130 878"/>
                            <a:gd name="T163" fmla="*/ 1130 h 255"/>
                            <a:gd name="T164" fmla="+- 0 2017 1922"/>
                            <a:gd name="T165" fmla="*/ T164 w 450"/>
                            <a:gd name="T166" fmla="+- 0 1129 878"/>
                            <a:gd name="T167" fmla="*/ 1129 h 255"/>
                            <a:gd name="T168" fmla="+- 0 2009 1922"/>
                            <a:gd name="T169" fmla="*/ T168 w 450"/>
                            <a:gd name="T170" fmla="+- 0 1126 878"/>
                            <a:gd name="T171" fmla="*/ 1126 h 255"/>
                            <a:gd name="T172" fmla="+- 0 2001 1922"/>
                            <a:gd name="T173" fmla="*/ T172 w 450"/>
                            <a:gd name="T174" fmla="+- 0 1123 878"/>
                            <a:gd name="T175" fmla="*/ 1123 h 255"/>
                            <a:gd name="T176" fmla="+- 0 1993 1922"/>
                            <a:gd name="T177" fmla="*/ T176 w 450"/>
                            <a:gd name="T178" fmla="+- 0 1120 878"/>
                            <a:gd name="T179" fmla="*/ 1120 h 255"/>
                            <a:gd name="T180" fmla="+- 0 1986 1922"/>
                            <a:gd name="T181" fmla="*/ T180 w 450"/>
                            <a:gd name="T182" fmla="+- 0 1116 878"/>
                            <a:gd name="T183" fmla="*/ 1116 h 255"/>
                            <a:gd name="T184" fmla="+- 0 1979 1922"/>
                            <a:gd name="T185" fmla="*/ T184 w 450"/>
                            <a:gd name="T186" fmla="+- 0 1111 878"/>
                            <a:gd name="T187" fmla="*/ 1111 h 255"/>
                            <a:gd name="T188" fmla="+- 0 1972 1922"/>
                            <a:gd name="T189" fmla="*/ T188 w 450"/>
                            <a:gd name="T190" fmla="+- 0 1106 878"/>
                            <a:gd name="T191" fmla="*/ 1106 h 255"/>
                            <a:gd name="T192" fmla="+- 0 1932 1922"/>
                            <a:gd name="T193" fmla="*/ T192 w 450"/>
                            <a:gd name="T194" fmla="+- 0 1054 878"/>
                            <a:gd name="T195" fmla="*/ 1054 h 255"/>
                            <a:gd name="T196" fmla="+- 0 1925 1922"/>
                            <a:gd name="T197" fmla="*/ T196 w 450"/>
                            <a:gd name="T198" fmla="+- 0 1030 878"/>
                            <a:gd name="T199" fmla="*/ 1030 h 255"/>
                            <a:gd name="T200" fmla="+- 0 1923 1922"/>
                            <a:gd name="T201" fmla="*/ T200 w 450"/>
                            <a:gd name="T202" fmla="+- 0 1022 878"/>
                            <a:gd name="T203" fmla="*/ 1022 h 255"/>
                            <a:gd name="T204" fmla="+- 0 1922 1922"/>
                            <a:gd name="T205" fmla="*/ T204 w 450"/>
                            <a:gd name="T206" fmla="+- 0 1013 878"/>
                            <a:gd name="T207" fmla="*/ 1013 h 255"/>
                            <a:gd name="T208" fmla="+- 0 1922 1922"/>
                            <a:gd name="T209" fmla="*/ T208 w 450"/>
                            <a:gd name="T210" fmla="+- 0 1005 878"/>
                            <a:gd name="T211"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450" h="255">
                              <a:moveTo>
                                <a:pt x="0" y="127"/>
                              </a:moveTo>
                              <a:lnTo>
                                <a:pt x="10" y="78"/>
                              </a:lnTo>
                              <a:lnTo>
                                <a:pt x="13" y="71"/>
                              </a:lnTo>
                              <a:lnTo>
                                <a:pt x="38" y="37"/>
                              </a:lnTo>
                              <a:lnTo>
                                <a:pt x="44" y="31"/>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13" y="217"/>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DB79C4B" id="Forma libre: forma 307" o:spid="_x0000_s1026" style="position:absolute;margin-left:96.1pt;margin-top:43.9pt;width:22.5pt;height:12.75pt;z-index:25174332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" path="m,127l10,78r3,-7l38,37r6,-6l103,2,111,r9,l128,,323,r8,l340,r61,26l413,37r6,6l424,49r5,7l434,63r4,8l441,78r3,8l450,127r,8l450,144r-2,8l446,160r-33,57l394,233r-7,5l380,242r-8,3l364,248r-8,3l348,252r-8,2l331,255r-8,l128,255r-8,l111,254r-8,-2l95,251r-8,-3l79,245r-8,-3l64,238r-7,-5l50,228,10,176,3,152,1,144,,135r,-8xe" filled="f" strokecolor="#99a0a6">
                <v:path arrowok="t" o:connecttype="custom" o:connectlocs="0,638175;6350,607060;8255,602615;24130,581025;27940,577215;65405,558800;70485,557530;76200,557530;81280,557530;205105,557530;210185,557530;215900,557530;254635,574040;262255,581025;266065,584835;269240,588645;272415,593090;275590,597535;278130,602615;280035,607060;281940,612140;285750,638175;285750,643255;285750,648970;284480,654050;283210,659130;262255,695325;250190,705485;245745,708660;241300,711200;236220,713105;231140,715010;226060,716915;220980,717550;215900,718820;210185,719455;205105,719455;81280,719455;76200,719455;70485,718820;65405,717550;60325,716915;55245,715010;50165,713105;45085,711200;40640,708660;36195,705485;31750,702310;6350,669290;1905,654050;635,648970;0,643255;0,638175" o:connectangles="0,0,0,0,0,0,0,0,0,0,0,0,0,0,0,0,0,0,0,0,0,0,0,0,0,0,0,0,0,0,0,0,0,0,0,0,0,0,0,0,0,0,0,0,0,0,0,0,0,0,0,0,0"/>
                <w10:wrap anchorx="page"/>
              </v:shape>
            </w:pict>
          </mc:Fallback>
        </mc:AlternateContent>
      </w:r>
      <w:r>
        <w:rPr>
          <w:rFonts w:ascii="Gill Sans MT" w:hAnsi="Gill Sans MT"/>
          <w:color w:val="202024"/>
          <w:w w:val="110"/>
          <w:sz w:val="21"/>
        </w:rPr>
        <w:t>Sí</w:t>
      </w:r>
      <w:r>
        <w:rPr>
          <w:rFonts w:ascii="Gill Sans MT" w:hAnsi="Gill Sans MT"/>
          <w:color w:val="202024"/>
          <w:spacing w:val="1"/>
          <w:w w:val="110"/>
          <w:sz w:val="21"/>
        </w:rPr>
        <w:t xml:space="preserve"> </w:t>
      </w:r>
      <w:r w:rsidR="002729AA">
        <w:rPr>
          <w:rFonts w:ascii="Gill Sans MT" w:hAnsi="Gill Sans MT"/>
          <w:color w:val="202024"/>
          <w:spacing w:val="1"/>
          <w:w w:val="110"/>
          <w:sz w:val="21"/>
        </w:rPr>
        <w:t xml:space="preserve">           </w:t>
      </w:r>
      <w:r>
        <w:rPr>
          <w:rFonts w:ascii="Gill Sans MT" w:hAnsi="Gill Sans MT"/>
          <w:color w:val="202024"/>
          <w:w w:val="95"/>
          <w:sz w:val="21"/>
        </w:rPr>
        <w:t>No</w:t>
      </w:r>
      <w:r w:rsidR="002729AA">
        <w:rPr>
          <w:rFonts w:ascii="Gill Sans MT" w:hAnsi="Gill Sans MT"/>
          <w:color w:val="202024"/>
          <w:w w:val="95"/>
          <w:sz w:val="21"/>
        </w:rPr>
        <w:t xml:space="preserve">            </w:t>
      </w:r>
      <w:r>
        <w:rPr>
          <w:rFonts w:ascii="Gill Sans MT"/>
          <w:color w:val="202024"/>
          <w:w w:val="110"/>
          <w:sz w:val="21"/>
        </w:rPr>
        <w:t>Tal</w:t>
      </w:r>
      <w:r>
        <w:rPr>
          <w:rFonts w:ascii="Gill Sans MT"/>
          <w:color w:val="202024"/>
          <w:spacing w:val="-19"/>
          <w:w w:val="110"/>
          <w:sz w:val="21"/>
        </w:rPr>
        <w:t xml:space="preserve"> </w:t>
      </w:r>
      <w:r>
        <w:rPr>
          <w:rFonts w:ascii="Gill Sans MT"/>
          <w:color w:val="202024"/>
          <w:w w:val="110"/>
          <w:sz w:val="21"/>
        </w:rPr>
        <w:t>vez</w:t>
      </w:r>
    </w:p>
    <w:p w14:paraId="0EED90F0" w14:textId="77777777" w:rsidR="00833E24" w:rsidRDefault="00833E24" w:rsidP="00833E24">
      <w:pPr>
        <w:pStyle w:val="Textoindependiente"/>
        <w:rPr>
          <w:rFonts w:ascii="Gill Sans MT"/>
          <w:sz w:val="20"/>
        </w:rPr>
      </w:pPr>
    </w:p>
    <w:p w14:paraId="47504969" w14:textId="77777777" w:rsidR="00833E24" w:rsidRPr="00833E24" w:rsidRDefault="00833E24" w:rsidP="000956B7">
      <w:pPr>
        <w:pStyle w:val="Prrafodelista"/>
        <w:numPr>
          <w:ilvl w:val="0"/>
          <w:numId w:val="23"/>
        </w:numPr>
      </w:pPr>
      <w:r w:rsidRPr="00833E24">
        <w:rPr>
          <w:w w:val="110"/>
        </w:rPr>
        <w:t>¿Considera</w:t>
      </w:r>
      <w:r w:rsidRPr="00833E24">
        <w:rPr>
          <w:spacing w:val="27"/>
          <w:w w:val="110"/>
        </w:rPr>
        <w:t xml:space="preserve"> </w:t>
      </w:r>
      <w:r w:rsidRPr="00833E24">
        <w:rPr>
          <w:w w:val="110"/>
        </w:rPr>
        <w:t>necesario</w:t>
      </w:r>
      <w:r w:rsidRPr="00833E24">
        <w:rPr>
          <w:spacing w:val="28"/>
          <w:w w:val="110"/>
        </w:rPr>
        <w:t xml:space="preserve"> </w:t>
      </w:r>
      <w:r w:rsidRPr="00833E24">
        <w:rPr>
          <w:w w:val="110"/>
        </w:rPr>
        <w:t>implementar</w:t>
      </w:r>
      <w:r w:rsidRPr="00833E24">
        <w:rPr>
          <w:spacing w:val="28"/>
          <w:w w:val="110"/>
        </w:rPr>
        <w:t xml:space="preserve"> </w:t>
      </w:r>
      <w:r w:rsidRPr="00833E24">
        <w:rPr>
          <w:w w:val="110"/>
        </w:rPr>
        <w:t>un</w:t>
      </w:r>
      <w:r w:rsidRPr="00833E24">
        <w:rPr>
          <w:spacing w:val="28"/>
          <w:w w:val="110"/>
        </w:rPr>
        <w:t xml:space="preserve"> </w:t>
      </w:r>
      <w:r w:rsidRPr="00833E24">
        <w:rPr>
          <w:w w:val="110"/>
        </w:rPr>
        <w:t>sistema</w:t>
      </w:r>
      <w:r w:rsidRPr="00833E24">
        <w:rPr>
          <w:spacing w:val="27"/>
          <w:w w:val="110"/>
        </w:rPr>
        <w:t xml:space="preserve"> </w:t>
      </w:r>
      <w:r w:rsidRPr="00833E24">
        <w:rPr>
          <w:w w:val="110"/>
        </w:rPr>
        <w:t>de</w:t>
      </w:r>
      <w:r w:rsidRPr="00833E24">
        <w:rPr>
          <w:spacing w:val="28"/>
          <w:w w:val="110"/>
        </w:rPr>
        <w:t xml:space="preserve"> </w:t>
      </w:r>
      <w:r w:rsidRPr="00833E24">
        <w:rPr>
          <w:w w:val="110"/>
        </w:rPr>
        <w:t>turnos</w:t>
      </w:r>
      <w:r w:rsidRPr="00833E24">
        <w:rPr>
          <w:spacing w:val="28"/>
          <w:w w:val="110"/>
        </w:rPr>
        <w:t xml:space="preserve"> </w:t>
      </w:r>
      <w:r w:rsidRPr="00833E24">
        <w:rPr>
          <w:w w:val="110"/>
        </w:rPr>
        <w:t>digitales</w:t>
      </w:r>
      <w:r w:rsidRPr="00833E24">
        <w:rPr>
          <w:spacing w:val="28"/>
          <w:w w:val="110"/>
        </w:rPr>
        <w:t xml:space="preserve"> </w:t>
      </w:r>
      <w:r w:rsidRPr="00833E24">
        <w:rPr>
          <w:w w:val="110"/>
        </w:rPr>
        <w:t>para</w:t>
      </w:r>
      <w:r w:rsidRPr="00833E24">
        <w:rPr>
          <w:spacing w:val="28"/>
          <w:w w:val="110"/>
        </w:rPr>
        <w:t xml:space="preserve"> </w:t>
      </w:r>
      <w:r w:rsidRPr="00833E24">
        <w:rPr>
          <w:w w:val="110"/>
        </w:rPr>
        <w:t>acceder</w:t>
      </w:r>
      <w:r w:rsidRPr="00833E24">
        <w:rPr>
          <w:spacing w:val="27"/>
          <w:w w:val="110"/>
        </w:rPr>
        <w:t xml:space="preserve"> </w:t>
      </w:r>
      <w:r w:rsidRPr="00833E24">
        <w:rPr>
          <w:w w:val="110"/>
        </w:rPr>
        <w:t>al</w:t>
      </w:r>
      <w:r w:rsidRPr="00833E24">
        <w:rPr>
          <w:spacing w:val="1"/>
          <w:w w:val="110"/>
        </w:rPr>
        <w:t xml:space="preserve"> </w:t>
      </w:r>
      <w:r w:rsidRPr="00833E24">
        <w:rPr>
          <w:w w:val="110"/>
        </w:rPr>
        <w:t>servicio</w:t>
      </w:r>
      <w:r w:rsidRPr="00833E24">
        <w:rPr>
          <w:spacing w:val="4"/>
          <w:w w:val="110"/>
        </w:rPr>
        <w:t xml:space="preserve"> </w:t>
      </w:r>
      <w:r w:rsidRPr="00833E24">
        <w:rPr>
          <w:w w:val="110"/>
        </w:rPr>
        <w:t>de</w:t>
      </w:r>
      <w:r w:rsidRPr="00833E24">
        <w:rPr>
          <w:spacing w:val="4"/>
          <w:w w:val="110"/>
        </w:rPr>
        <w:t xml:space="preserve"> </w:t>
      </w:r>
      <w:r w:rsidRPr="00833E24">
        <w:rPr>
          <w:w w:val="110"/>
        </w:rPr>
        <w:t>matrícula</w:t>
      </w:r>
      <w:r w:rsidRPr="00833E24">
        <w:rPr>
          <w:spacing w:val="4"/>
          <w:w w:val="110"/>
        </w:rPr>
        <w:t xml:space="preserve"> </w:t>
      </w:r>
      <w:r w:rsidRPr="00833E24">
        <w:rPr>
          <w:w w:val="110"/>
        </w:rPr>
        <w:t>y</w:t>
      </w:r>
      <w:r w:rsidRPr="00833E24">
        <w:rPr>
          <w:spacing w:val="4"/>
          <w:w w:val="110"/>
        </w:rPr>
        <w:t xml:space="preserve"> </w:t>
      </w:r>
      <w:r w:rsidRPr="00833E24">
        <w:rPr>
          <w:w w:val="110"/>
        </w:rPr>
        <w:t>demás</w:t>
      </w:r>
      <w:r w:rsidRPr="00833E24">
        <w:rPr>
          <w:spacing w:val="5"/>
          <w:w w:val="110"/>
        </w:rPr>
        <w:t xml:space="preserve"> </w:t>
      </w:r>
      <w:r w:rsidRPr="00833E24">
        <w:rPr>
          <w:w w:val="110"/>
        </w:rPr>
        <w:t>tramites</w:t>
      </w:r>
      <w:r w:rsidRPr="00833E24">
        <w:rPr>
          <w:spacing w:val="4"/>
          <w:w w:val="110"/>
        </w:rPr>
        <w:t xml:space="preserve"> </w:t>
      </w:r>
      <w:r w:rsidRPr="00833E24">
        <w:rPr>
          <w:w w:val="110"/>
        </w:rPr>
        <w:t>académicos?</w:t>
      </w:r>
      <w:r w:rsidRPr="00833E24">
        <w:rPr>
          <w:spacing w:val="4"/>
          <w:w w:val="110"/>
        </w:rPr>
        <w:t xml:space="preserve"> </w:t>
      </w:r>
      <w:r w:rsidRPr="00833E24">
        <w:rPr>
          <w:color w:val="D92F25"/>
          <w:w w:val="110"/>
        </w:rPr>
        <w:t>*</w:t>
      </w:r>
    </w:p>
    <w:p w14:paraId="6E1D2B3E" w14:textId="77777777" w:rsidR="00833E24" w:rsidRPr="002729AA" w:rsidRDefault="00833E24" w:rsidP="00833E24">
      <w:pPr>
        <w:spacing w:before="215"/>
        <w:ind w:left="739"/>
        <w:rPr>
          <w:rFonts w:ascii="Gill Sans MT" w:hAnsi="Gill Sans MT"/>
          <w:i/>
          <w:lang w:val="es-ES"/>
        </w:rPr>
      </w:pPr>
      <w:r w:rsidRPr="002729AA">
        <w:rPr>
          <w:rFonts w:ascii="Gill Sans MT" w:hAnsi="Gill Sans MT"/>
          <w:i/>
          <w:color w:val="202024"/>
          <w:w w:val="120"/>
          <w:lang w:val="es-ES"/>
        </w:rPr>
        <w:t>Marca</w:t>
      </w:r>
      <w:r w:rsidRPr="002729AA">
        <w:rPr>
          <w:rFonts w:ascii="Gill Sans MT" w:hAnsi="Gill Sans MT"/>
          <w:i/>
          <w:color w:val="202024"/>
          <w:spacing w:val="-8"/>
          <w:w w:val="120"/>
          <w:lang w:val="es-ES"/>
        </w:rPr>
        <w:t xml:space="preserve"> </w:t>
      </w:r>
      <w:r w:rsidRPr="002729AA">
        <w:rPr>
          <w:rFonts w:ascii="Gill Sans MT" w:hAnsi="Gill Sans MT"/>
          <w:i/>
          <w:color w:val="202024"/>
          <w:w w:val="120"/>
          <w:lang w:val="es-ES"/>
        </w:rPr>
        <w:t>solo</w:t>
      </w:r>
      <w:r w:rsidRPr="002729AA">
        <w:rPr>
          <w:rFonts w:ascii="Gill Sans MT" w:hAnsi="Gill Sans MT"/>
          <w:i/>
          <w:color w:val="202024"/>
          <w:spacing w:val="-15"/>
          <w:w w:val="120"/>
          <w:lang w:val="es-ES"/>
        </w:rPr>
        <w:t xml:space="preserve"> </w:t>
      </w:r>
      <w:r w:rsidRPr="002729AA">
        <w:rPr>
          <w:rFonts w:ascii="Gill Sans MT" w:hAnsi="Gill Sans MT"/>
          <w:i/>
          <w:color w:val="202024"/>
          <w:w w:val="120"/>
          <w:lang w:val="es-ES"/>
        </w:rPr>
        <w:t>un</w:t>
      </w:r>
      <w:r w:rsidRPr="002729AA">
        <w:rPr>
          <w:rFonts w:ascii="Gill Sans MT" w:hAnsi="Gill Sans MT"/>
          <w:i/>
          <w:color w:val="202024"/>
          <w:spacing w:val="-10"/>
          <w:w w:val="120"/>
          <w:lang w:val="es-ES"/>
        </w:rPr>
        <w:t xml:space="preserve"> </w:t>
      </w:r>
      <w:r w:rsidRPr="002729AA">
        <w:rPr>
          <w:rFonts w:ascii="Gill Sans MT" w:hAnsi="Gill Sans MT"/>
          <w:i/>
          <w:color w:val="202024"/>
          <w:w w:val="120"/>
          <w:lang w:val="es-ES"/>
        </w:rPr>
        <w:t>óvalo.</w:t>
      </w:r>
    </w:p>
    <w:p w14:paraId="7010CB27" w14:textId="5D1AF085" w:rsidR="00833E24" w:rsidRPr="002729AA" w:rsidRDefault="00833E24" w:rsidP="00833E24">
      <w:pPr>
        <w:pStyle w:val="Textoindependiente"/>
        <w:spacing w:before="4"/>
        <w:rPr>
          <w:rFonts w:ascii="Gill Sans MT"/>
          <w:i/>
          <w:sz w:val="31"/>
          <w:lang w:val="es-ES"/>
        </w:rPr>
      </w:pPr>
    </w:p>
    <w:p w14:paraId="133A7E79" w14:textId="1E29DBE7" w:rsidR="00833E24" w:rsidRDefault="002729AA" w:rsidP="002729AA">
      <w:pPr>
        <w:tabs>
          <w:tab w:val="left" w:pos="1560"/>
          <w:tab w:val="left" w:pos="1843"/>
        </w:tabs>
        <w:spacing w:before="1" w:line="444" w:lineRule="auto"/>
        <w:ind w:left="1351" w:right="7792"/>
        <w:rPr>
          <w:rFonts w:ascii="Gill Sans MT"/>
          <w:sz w:val="21"/>
        </w:rPr>
      </w:pPr>
      <w:r>
        <w:rPr>
          <w:rFonts w:ascii="Calibri"/>
          <w:noProof/>
        </w:rPr>
        <mc:AlternateContent>
          <mc:Choice Requires="wps">
            <w:drawing>
              <wp:anchor distT="0" distB="0" distL="114300" distR="114300" simplePos="0" relativeHeight="251746393" behindDoc="0" locked="0" layoutInCell="1" allowOverlap="1" wp14:anchorId="28269E26" wp14:editId="693D1F04">
                <wp:simplePos x="0" y="0"/>
                <wp:positionH relativeFrom="page">
                  <wp:posOffset>1220470</wp:posOffset>
                </wp:positionH>
                <wp:positionV relativeFrom="paragraph">
                  <wp:posOffset>579120</wp:posOffset>
                </wp:positionV>
                <wp:extent cx="285750" cy="161925"/>
                <wp:effectExtent l="10795" t="10795" r="8255" b="8255"/>
                <wp:wrapNone/>
                <wp:docPr id="304" name="Forma libre: forma 3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6 879"/>
                            <a:gd name="T3" fmla="*/ 1006 h 255"/>
                            <a:gd name="T4" fmla="+- 0 1932 1922"/>
                            <a:gd name="T5" fmla="*/ T4 w 450"/>
                            <a:gd name="T6" fmla="+- 0 957 879"/>
                            <a:gd name="T7" fmla="*/ 957 h 255"/>
                            <a:gd name="T8" fmla="+- 0 1935 1922"/>
                            <a:gd name="T9" fmla="*/ T8 w 450"/>
                            <a:gd name="T10" fmla="+- 0 950 879"/>
                            <a:gd name="T11" fmla="*/ 950 h 255"/>
                            <a:gd name="T12" fmla="+- 0 1960 1922"/>
                            <a:gd name="T13" fmla="*/ T12 w 450"/>
                            <a:gd name="T14" fmla="+- 0 916 879"/>
                            <a:gd name="T15" fmla="*/ 916 h 255"/>
                            <a:gd name="T16" fmla="+- 0 1966 1922"/>
                            <a:gd name="T17" fmla="*/ T16 w 450"/>
                            <a:gd name="T18" fmla="+- 0 910 879"/>
                            <a:gd name="T19" fmla="*/ 910 h 255"/>
                            <a:gd name="T20" fmla="+- 0 2025 1922"/>
                            <a:gd name="T21" fmla="*/ T20 w 450"/>
                            <a:gd name="T22" fmla="+- 0 881 879"/>
                            <a:gd name="T23" fmla="*/ 881 h 255"/>
                            <a:gd name="T24" fmla="+- 0 2033 1922"/>
                            <a:gd name="T25" fmla="*/ T24 w 450"/>
                            <a:gd name="T26" fmla="+- 0 879 879"/>
                            <a:gd name="T27" fmla="*/ 879 h 255"/>
                            <a:gd name="T28" fmla="+- 0 2042 1922"/>
                            <a:gd name="T29" fmla="*/ T28 w 450"/>
                            <a:gd name="T30" fmla="+- 0 879 879"/>
                            <a:gd name="T31" fmla="*/ 879 h 255"/>
                            <a:gd name="T32" fmla="+- 0 2050 1922"/>
                            <a:gd name="T33" fmla="*/ T32 w 450"/>
                            <a:gd name="T34" fmla="+- 0 879 879"/>
                            <a:gd name="T35" fmla="*/ 879 h 255"/>
                            <a:gd name="T36" fmla="+- 0 2245 1922"/>
                            <a:gd name="T37" fmla="*/ T36 w 450"/>
                            <a:gd name="T38" fmla="+- 0 879 879"/>
                            <a:gd name="T39" fmla="*/ 879 h 255"/>
                            <a:gd name="T40" fmla="+- 0 2253 1922"/>
                            <a:gd name="T41" fmla="*/ T40 w 450"/>
                            <a:gd name="T42" fmla="+- 0 879 879"/>
                            <a:gd name="T43" fmla="*/ 879 h 255"/>
                            <a:gd name="T44" fmla="+- 0 2262 1922"/>
                            <a:gd name="T45" fmla="*/ T44 w 450"/>
                            <a:gd name="T46" fmla="+- 0 879 879"/>
                            <a:gd name="T47" fmla="*/ 879 h 255"/>
                            <a:gd name="T48" fmla="+- 0 2323 1922"/>
                            <a:gd name="T49" fmla="*/ T48 w 450"/>
                            <a:gd name="T50" fmla="+- 0 905 879"/>
                            <a:gd name="T51" fmla="*/ 905 h 255"/>
                            <a:gd name="T52" fmla="+- 0 2335 1922"/>
                            <a:gd name="T53" fmla="*/ T52 w 450"/>
                            <a:gd name="T54" fmla="+- 0 916 879"/>
                            <a:gd name="T55" fmla="*/ 916 h 255"/>
                            <a:gd name="T56" fmla="+- 0 2341 1922"/>
                            <a:gd name="T57" fmla="*/ T56 w 450"/>
                            <a:gd name="T58" fmla="+- 0 922 879"/>
                            <a:gd name="T59" fmla="*/ 922 h 255"/>
                            <a:gd name="T60" fmla="+- 0 2346 1922"/>
                            <a:gd name="T61" fmla="*/ T60 w 450"/>
                            <a:gd name="T62" fmla="+- 0 928 879"/>
                            <a:gd name="T63" fmla="*/ 928 h 255"/>
                            <a:gd name="T64" fmla="+- 0 2351 1922"/>
                            <a:gd name="T65" fmla="*/ T64 w 450"/>
                            <a:gd name="T66" fmla="+- 0 935 879"/>
                            <a:gd name="T67" fmla="*/ 935 h 255"/>
                            <a:gd name="T68" fmla="+- 0 2356 1922"/>
                            <a:gd name="T69" fmla="*/ T68 w 450"/>
                            <a:gd name="T70" fmla="+- 0 942 879"/>
                            <a:gd name="T71" fmla="*/ 942 h 255"/>
                            <a:gd name="T72" fmla="+- 0 2360 1922"/>
                            <a:gd name="T73" fmla="*/ T72 w 450"/>
                            <a:gd name="T74" fmla="+- 0 950 879"/>
                            <a:gd name="T75" fmla="*/ 950 h 255"/>
                            <a:gd name="T76" fmla="+- 0 2363 1922"/>
                            <a:gd name="T77" fmla="*/ T76 w 450"/>
                            <a:gd name="T78" fmla="+- 0 957 879"/>
                            <a:gd name="T79" fmla="*/ 957 h 255"/>
                            <a:gd name="T80" fmla="+- 0 2366 1922"/>
                            <a:gd name="T81" fmla="*/ T80 w 450"/>
                            <a:gd name="T82" fmla="+- 0 965 879"/>
                            <a:gd name="T83" fmla="*/ 965 h 255"/>
                            <a:gd name="T84" fmla="+- 0 2372 1922"/>
                            <a:gd name="T85" fmla="*/ T84 w 450"/>
                            <a:gd name="T86" fmla="+- 0 1006 879"/>
                            <a:gd name="T87" fmla="*/ 1006 h 255"/>
                            <a:gd name="T88" fmla="+- 0 2372 1922"/>
                            <a:gd name="T89" fmla="*/ T88 w 450"/>
                            <a:gd name="T90" fmla="+- 0 1014 879"/>
                            <a:gd name="T91" fmla="*/ 1014 h 255"/>
                            <a:gd name="T92" fmla="+- 0 2372 1922"/>
                            <a:gd name="T93" fmla="*/ T92 w 450"/>
                            <a:gd name="T94" fmla="+- 0 1023 879"/>
                            <a:gd name="T95" fmla="*/ 1023 h 255"/>
                            <a:gd name="T96" fmla="+- 0 2370 1922"/>
                            <a:gd name="T97" fmla="*/ T96 w 450"/>
                            <a:gd name="T98" fmla="+- 0 1031 879"/>
                            <a:gd name="T99" fmla="*/ 1031 h 255"/>
                            <a:gd name="T100" fmla="+- 0 2368 1922"/>
                            <a:gd name="T101" fmla="*/ T100 w 450"/>
                            <a:gd name="T102" fmla="+- 0 1039 879"/>
                            <a:gd name="T103" fmla="*/ 1039 h 255"/>
                            <a:gd name="T104" fmla="+- 0 2335 1922"/>
                            <a:gd name="T105" fmla="*/ T104 w 450"/>
                            <a:gd name="T106" fmla="+- 0 1096 879"/>
                            <a:gd name="T107" fmla="*/ 1096 h 255"/>
                            <a:gd name="T108" fmla="+- 0 2316 1922"/>
                            <a:gd name="T109" fmla="*/ T108 w 450"/>
                            <a:gd name="T110" fmla="+- 0 1112 879"/>
                            <a:gd name="T111" fmla="*/ 1112 h 255"/>
                            <a:gd name="T112" fmla="+- 0 2309 1922"/>
                            <a:gd name="T113" fmla="*/ T112 w 450"/>
                            <a:gd name="T114" fmla="+- 0 1117 879"/>
                            <a:gd name="T115" fmla="*/ 1117 h 255"/>
                            <a:gd name="T116" fmla="+- 0 2245 1922"/>
                            <a:gd name="T117" fmla="*/ T116 w 450"/>
                            <a:gd name="T118" fmla="+- 0 1134 879"/>
                            <a:gd name="T119" fmla="*/ 1134 h 255"/>
                            <a:gd name="T120" fmla="+- 0 2050 1922"/>
                            <a:gd name="T121" fmla="*/ T120 w 450"/>
                            <a:gd name="T122" fmla="+- 0 1134 879"/>
                            <a:gd name="T123" fmla="*/ 1134 h 255"/>
                            <a:gd name="T124" fmla="+- 0 2042 1922"/>
                            <a:gd name="T125" fmla="*/ T124 w 450"/>
                            <a:gd name="T126" fmla="+- 0 1134 879"/>
                            <a:gd name="T127" fmla="*/ 1134 h 255"/>
                            <a:gd name="T128" fmla="+- 0 2033 1922"/>
                            <a:gd name="T129" fmla="*/ T128 w 450"/>
                            <a:gd name="T130" fmla="+- 0 1133 879"/>
                            <a:gd name="T131" fmla="*/ 1133 h 255"/>
                            <a:gd name="T132" fmla="+- 0 2025 1922"/>
                            <a:gd name="T133" fmla="*/ T132 w 450"/>
                            <a:gd name="T134" fmla="+- 0 1131 879"/>
                            <a:gd name="T135" fmla="*/ 1131 h 255"/>
                            <a:gd name="T136" fmla="+- 0 2017 1922"/>
                            <a:gd name="T137" fmla="*/ T136 w 450"/>
                            <a:gd name="T138" fmla="+- 0 1130 879"/>
                            <a:gd name="T139" fmla="*/ 1130 h 255"/>
                            <a:gd name="T140" fmla="+- 0 2009 1922"/>
                            <a:gd name="T141" fmla="*/ T140 w 450"/>
                            <a:gd name="T142" fmla="+- 0 1127 879"/>
                            <a:gd name="T143" fmla="*/ 1127 h 255"/>
                            <a:gd name="T144" fmla="+- 0 2001 1922"/>
                            <a:gd name="T145" fmla="*/ T144 w 450"/>
                            <a:gd name="T146" fmla="+- 0 1124 879"/>
                            <a:gd name="T147" fmla="*/ 1124 h 255"/>
                            <a:gd name="T148" fmla="+- 0 1993 1922"/>
                            <a:gd name="T149" fmla="*/ T148 w 450"/>
                            <a:gd name="T150" fmla="+- 0 1121 879"/>
                            <a:gd name="T151" fmla="*/ 1121 h 255"/>
                            <a:gd name="T152" fmla="+- 0 1986 1922"/>
                            <a:gd name="T153" fmla="*/ T152 w 450"/>
                            <a:gd name="T154" fmla="+- 0 1117 879"/>
                            <a:gd name="T155" fmla="*/ 1117 h 255"/>
                            <a:gd name="T156" fmla="+- 0 1979 1922"/>
                            <a:gd name="T157" fmla="*/ T156 w 450"/>
                            <a:gd name="T158" fmla="+- 0 1112 879"/>
                            <a:gd name="T159" fmla="*/ 1112 h 255"/>
                            <a:gd name="T160" fmla="+- 0 1972 1922"/>
                            <a:gd name="T161" fmla="*/ T160 w 450"/>
                            <a:gd name="T162" fmla="+- 0 1107 879"/>
                            <a:gd name="T163" fmla="*/ 1107 h 255"/>
                            <a:gd name="T164" fmla="+- 0 1932 1922"/>
                            <a:gd name="T165" fmla="*/ T164 w 450"/>
                            <a:gd name="T166" fmla="+- 0 1055 879"/>
                            <a:gd name="T167" fmla="*/ 1055 h 255"/>
                            <a:gd name="T168" fmla="+- 0 1929 1922"/>
                            <a:gd name="T169" fmla="*/ T168 w 450"/>
                            <a:gd name="T170" fmla="+- 0 1047 879"/>
                            <a:gd name="T171" fmla="*/ 1047 h 255"/>
                            <a:gd name="T172" fmla="+- 0 1927 1922"/>
                            <a:gd name="T173" fmla="*/ T172 w 450"/>
                            <a:gd name="T174" fmla="+- 0 1039 879"/>
                            <a:gd name="T175" fmla="*/ 1039 h 255"/>
                            <a:gd name="T176" fmla="+- 0 1925 1922"/>
                            <a:gd name="T177" fmla="*/ T176 w 450"/>
                            <a:gd name="T178" fmla="+- 0 1031 879"/>
                            <a:gd name="T179" fmla="*/ 1031 h 255"/>
                            <a:gd name="T180" fmla="+- 0 1923 1922"/>
                            <a:gd name="T181" fmla="*/ T180 w 450"/>
                            <a:gd name="T182" fmla="+- 0 1023 879"/>
                            <a:gd name="T183" fmla="*/ 1023 h 255"/>
                            <a:gd name="T184" fmla="+- 0 1922 1922"/>
                            <a:gd name="T185" fmla="*/ T184 w 450"/>
                            <a:gd name="T186" fmla="+- 0 1014 879"/>
                            <a:gd name="T187" fmla="*/ 1014 h 255"/>
                            <a:gd name="T188" fmla="+- 0 1922 1922"/>
                            <a:gd name="T189" fmla="*/ T188 w 450"/>
                            <a:gd name="T190" fmla="+- 0 1006 879"/>
                            <a:gd name="T191" fmla="*/ 10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50" h="255">
                              <a:moveTo>
                                <a:pt x="0" y="127"/>
                              </a:moveTo>
                              <a:lnTo>
                                <a:pt x="10" y="78"/>
                              </a:lnTo>
                              <a:lnTo>
                                <a:pt x="13" y="71"/>
                              </a:lnTo>
                              <a:lnTo>
                                <a:pt x="38" y="37"/>
                              </a:lnTo>
                              <a:lnTo>
                                <a:pt x="44" y="31"/>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13" y="217"/>
                              </a:lnTo>
                              <a:lnTo>
                                <a:pt x="394" y="233"/>
                              </a:lnTo>
                              <a:lnTo>
                                <a:pt x="387" y="23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4AC5D1A9" id="Forma libre: forma 304" o:spid="_x0000_s1026" style="position:absolute;margin-left:96.1pt;margin-top:45.6pt;width:22.5pt;height:12.75pt;z-index:25174639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" path="m,127l10,78r3,-7l38,37r6,-6l103,2,111,r9,l128,,323,r8,l340,r61,26l413,37r6,6l424,49r5,7l434,63r4,8l441,78r3,8l450,127r,8l450,144r-2,8l446,160r-33,57l394,233r-7,5l323,255r-195,l120,255r-9,-1l103,252r-8,-1l87,248r-8,-3l71,242r-7,-4l57,233r-7,-5l10,176,7,168,5,160,3,152,1,144,,135r,-8xe" filled="f" strokecolor="#99a0a6">
                <v:path arrowok="t" o:connecttype="custom" o:connectlocs="0,638810;6350,607695;8255,603250;24130,581660;27940,577850;65405,559435;70485,558165;76200,558165;81280,558165;205105,558165;210185,558165;215900,558165;254635,574675;262255,581660;266065,585470;269240,589280;272415,593725;275590,598170;278130,603250;280035,607695;281940,612775;285750,638810;285750,643890;285750,649605;284480,654685;283210,659765;262255,695960;250190,706120;245745,709295;205105,720090;81280,720090;76200,720090;70485,719455;65405,718185;60325,717550;55245,715645;50165,713740;45085,711835;40640,709295;36195,706120;31750,702945;6350,669925;4445,664845;3175,659765;1905,654685;635,649605;0,643890;0,638810" o:connectangles="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45369" behindDoc="0" locked="0" layoutInCell="1" allowOverlap="1" wp14:anchorId="7CAA30FF" wp14:editId="0C9760A7">
                <wp:simplePos x="0" y="0"/>
                <wp:positionH relativeFrom="page">
                  <wp:posOffset>1220470</wp:posOffset>
                </wp:positionH>
                <wp:positionV relativeFrom="paragraph">
                  <wp:posOffset>293370</wp:posOffset>
                </wp:positionV>
                <wp:extent cx="285750" cy="161925"/>
                <wp:effectExtent l="10795" t="10795" r="8255" b="8255"/>
                <wp:wrapNone/>
                <wp:docPr id="305" name="Forma libre: forma 3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6 429"/>
                            <a:gd name="T3" fmla="*/ 556 h 255"/>
                            <a:gd name="T4" fmla="+- 0 1932 1922"/>
                            <a:gd name="T5" fmla="*/ T4 w 450"/>
                            <a:gd name="T6" fmla="+- 0 507 429"/>
                            <a:gd name="T7" fmla="*/ 507 h 255"/>
                            <a:gd name="T8" fmla="+- 0 1935 1922"/>
                            <a:gd name="T9" fmla="*/ T8 w 450"/>
                            <a:gd name="T10" fmla="+- 0 500 429"/>
                            <a:gd name="T11" fmla="*/ 500 h 255"/>
                            <a:gd name="T12" fmla="+- 0 1960 1922"/>
                            <a:gd name="T13" fmla="*/ T12 w 450"/>
                            <a:gd name="T14" fmla="+- 0 466 429"/>
                            <a:gd name="T15" fmla="*/ 466 h 255"/>
                            <a:gd name="T16" fmla="+- 0 1966 1922"/>
                            <a:gd name="T17" fmla="*/ T16 w 450"/>
                            <a:gd name="T18" fmla="+- 0 460 429"/>
                            <a:gd name="T19" fmla="*/ 460 h 255"/>
                            <a:gd name="T20" fmla="+- 0 2001 1922"/>
                            <a:gd name="T21" fmla="*/ T20 w 450"/>
                            <a:gd name="T22" fmla="+- 0 438 429"/>
                            <a:gd name="T23" fmla="*/ 438 h 255"/>
                            <a:gd name="T24" fmla="+- 0 2009 1922"/>
                            <a:gd name="T25" fmla="*/ T24 w 450"/>
                            <a:gd name="T26" fmla="+- 0 435 429"/>
                            <a:gd name="T27" fmla="*/ 435 h 255"/>
                            <a:gd name="T28" fmla="+- 0 2017 1922"/>
                            <a:gd name="T29" fmla="*/ T28 w 450"/>
                            <a:gd name="T30" fmla="+- 0 433 429"/>
                            <a:gd name="T31" fmla="*/ 433 h 255"/>
                            <a:gd name="T32" fmla="+- 0 2025 1922"/>
                            <a:gd name="T33" fmla="*/ T32 w 450"/>
                            <a:gd name="T34" fmla="+- 0 431 429"/>
                            <a:gd name="T35" fmla="*/ 431 h 255"/>
                            <a:gd name="T36" fmla="+- 0 2033 1922"/>
                            <a:gd name="T37" fmla="*/ T36 w 450"/>
                            <a:gd name="T38" fmla="+- 0 429 429"/>
                            <a:gd name="T39" fmla="*/ 429 h 255"/>
                            <a:gd name="T40" fmla="+- 0 2042 1922"/>
                            <a:gd name="T41" fmla="*/ T40 w 450"/>
                            <a:gd name="T42" fmla="+- 0 429 429"/>
                            <a:gd name="T43" fmla="*/ 429 h 255"/>
                            <a:gd name="T44" fmla="+- 0 2050 1922"/>
                            <a:gd name="T45" fmla="*/ T44 w 450"/>
                            <a:gd name="T46" fmla="+- 0 429 429"/>
                            <a:gd name="T47" fmla="*/ 429 h 255"/>
                            <a:gd name="T48" fmla="+- 0 2245 1922"/>
                            <a:gd name="T49" fmla="*/ T48 w 450"/>
                            <a:gd name="T50" fmla="+- 0 429 429"/>
                            <a:gd name="T51" fmla="*/ 429 h 255"/>
                            <a:gd name="T52" fmla="+- 0 2253 1922"/>
                            <a:gd name="T53" fmla="*/ T52 w 450"/>
                            <a:gd name="T54" fmla="+- 0 429 429"/>
                            <a:gd name="T55" fmla="*/ 429 h 255"/>
                            <a:gd name="T56" fmla="+- 0 2262 1922"/>
                            <a:gd name="T57" fmla="*/ T56 w 450"/>
                            <a:gd name="T58" fmla="+- 0 429 429"/>
                            <a:gd name="T59" fmla="*/ 429 h 255"/>
                            <a:gd name="T60" fmla="+- 0 2323 1922"/>
                            <a:gd name="T61" fmla="*/ T60 w 450"/>
                            <a:gd name="T62" fmla="+- 0 455 429"/>
                            <a:gd name="T63" fmla="*/ 455 h 255"/>
                            <a:gd name="T64" fmla="+- 0 2335 1922"/>
                            <a:gd name="T65" fmla="*/ T64 w 450"/>
                            <a:gd name="T66" fmla="+- 0 466 429"/>
                            <a:gd name="T67" fmla="*/ 466 h 255"/>
                            <a:gd name="T68" fmla="+- 0 2341 1922"/>
                            <a:gd name="T69" fmla="*/ T68 w 450"/>
                            <a:gd name="T70" fmla="+- 0 472 429"/>
                            <a:gd name="T71" fmla="*/ 472 h 255"/>
                            <a:gd name="T72" fmla="+- 0 2346 1922"/>
                            <a:gd name="T73" fmla="*/ T72 w 450"/>
                            <a:gd name="T74" fmla="+- 0 478 429"/>
                            <a:gd name="T75" fmla="*/ 478 h 255"/>
                            <a:gd name="T76" fmla="+- 0 2351 1922"/>
                            <a:gd name="T77" fmla="*/ T76 w 450"/>
                            <a:gd name="T78" fmla="+- 0 485 429"/>
                            <a:gd name="T79" fmla="*/ 485 h 255"/>
                            <a:gd name="T80" fmla="+- 0 2356 1922"/>
                            <a:gd name="T81" fmla="*/ T80 w 450"/>
                            <a:gd name="T82" fmla="+- 0 492 429"/>
                            <a:gd name="T83" fmla="*/ 492 h 255"/>
                            <a:gd name="T84" fmla="+- 0 2360 1922"/>
                            <a:gd name="T85" fmla="*/ T84 w 450"/>
                            <a:gd name="T86" fmla="+- 0 500 429"/>
                            <a:gd name="T87" fmla="*/ 500 h 255"/>
                            <a:gd name="T88" fmla="+- 0 2363 1922"/>
                            <a:gd name="T89" fmla="*/ T88 w 450"/>
                            <a:gd name="T90" fmla="+- 0 507 429"/>
                            <a:gd name="T91" fmla="*/ 507 h 255"/>
                            <a:gd name="T92" fmla="+- 0 2366 1922"/>
                            <a:gd name="T93" fmla="*/ T92 w 450"/>
                            <a:gd name="T94" fmla="+- 0 515 429"/>
                            <a:gd name="T95" fmla="*/ 515 h 255"/>
                            <a:gd name="T96" fmla="+- 0 2372 1922"/>
                            <a:gd name="T97" fmla="*/ T96 w 450"/>
                            <a:gd name="T98" fmla="+- 0 556 429"/>
                            <a:gd name="T99" fmla="*/ 556 h 255"/>
                            <a:gd name="T100" fmla="+- 0 2372 1922"/>
                            <a:gd name="T101" fmla="*/ T100 w 450"/>
                            <a:gd name="T102" fmla="+- 0 564 429"/>
                            <a:gd name="T103" fmla="*/ 564 h 255"/>
                            <a:gd name="T104" fmla="+- 0 2372 1922"/>
                            <a:gd name="T105" fmla="*/ T104 w 450"/>
                            <a:gd name="T106" fmla="+- 0 573 429"/>
                            <a:gd name="T107" fmla="*/ 573 h 255"/>
                            <a:gd name="T108" fmla="+- 0 2370 1922"/>
                            <a:gd name="T109" fmla="*/ T108 w 450"/>
                            <a:gd name="T110" fmla="+- 0 581 429"/>
                            <a:gd name="T111" fmla="*/ 581 h 255"/>
                            <a:gd name="T112" fmla="+- 0 2368 1922"/>
                            <a:gd name="T113" fmla="*/ T112 w 450"/>
                            <a:gd name="T114" fmla="+- 0 589 429"/>
                            <a:gd name="T115" fmla="*/ 589 h 255"/>
                            <a:gd name="T116" fmla="+- 0 2351 1922"/>
                            <a:gd name="T117" fmla="*/ T116 w 450"/>
                            <a:gd name="T118" fmla="+- 0 627 429"/>
                            <a:gd name="T119" fmla="*/ 627 h 255"/>
                            <a:gd name="T120" fmla="+- 0 2346 1922"/>
                            <a:gd name="T121" fmla="*/ T120 w 450"/>
                            <a:gd name="T122" fmla="+- 0 634 429"/>
                            <a:gd name="T123" fmla="*/ 634 h 255"/>
                            <a:gd name="T124" fmla="+- 0 2316 1922"/>
                            <a:gd name="T125" fmla="*/ T124 w 450"/>
                            <a:gd name="T126" fmla="+- 0 662 429"/>
                            <a:gd name="T127" fmla="*/ 662 h 255"/>
                            <a:gd name="T128" fmla="+- 0 2309 1922"/>
                            <a:gd name="T129" fmla="*/ T128 w 450"/>
                            <a:gd name="T130" fmla="+- 0 667 429"/>
                            <a:gd name="T131" fmla="*/ 667 h 255"/>
                            <a:gd name="T132" fmla="+- 0 2270 1922"/>
                            <a:gd name="T133" fmla="*/ T132 w 450"/>
                            <a:gd name="T134" fmla="+- 0 681 429"/>
                            <a:gd name="T135" fmla="*/ 681 h 255"/>
                            <a:gd name="T136" fmla="+- 0 2262 1922"/>
                            <a:gd name="T137" fmla="*/ T136 w 450"/>
                            <a:gd name="T138" fmla="+- 0 683 429"/>
                            <a:gd name="T139" fmla="*/ 683 h 255"/>
                            <a:gd name="T140" fmla="+- 0 2253 1922"/>
                            <a:gd name="T141" fmla="*/ T140 w 450"/>
                            <a:gd name="T142" fmla="+- 0 684 429"/>
                            <a:gd name="T143" fmla="*/ 684 h 255"/>
                            <a:gd name="T144" fmla="+- 0 2245 1922"/>
                            <a:gd name="T145" fmla="*/ T144 w 450"/>
                            <a:gd name="T146" fmla="+- 0 684 429"/>
                            <a:gd name="T147" fmla="*/ 684 h 255"/>
                            <a:gd name="T148" fmla="+- 0 2050 1922"/>
                            <a:gd name="T149" fmla="*/ T148 w 450"/>
                            <a:gd name="T150" fmla="+- 0 684 429"/>
                            <a:gd name="T151" fmla="*/ 684 h 255"/>
                            <a:gd name="T152" fmla="+- 0 2042 1922"/>
                            <a:gd name="T153" fmla="*/ T152 w 450"/>
                            <a:gd name="T154" fmla="+- 0 684 429"/>
                            <a:gd name="T155" fmla="*/ 684 h 255"/>
                            <a:gd name="T156" fmla="+- 0 2033 1922"/>
                            <a:gd name="T157" fmla="*/ T156 w 450"/>
                            <a:gd name="T158" fmla="+- 0 683 429"/>
                            <a:gd name="T159" fmla="*/ 683 h 255"/>
                            <a:gd name="T160" fmla="+- 0 2025 1922"/>
                            <a:gd name="T161" fmla="*/ T160 w 450"/>
                            <a:gd name="T162" fmla="+- 0 681 429"/>
                            <a:gd name="T163" fmla="*/ 681 h 255"/>
                            <a:gd name="T164" fmla="+- 0 2017 1922"/>
                            <a:gd name="T165" fmla="*/ T164 w 450"/>
                            <a:gd name="T166" fmla="+- 0 680 429"/>
                            <a:gd name="T167" fmla="*/ 680 h 255"/>
                            <a:gd name="T168" fmla="+- 0 2009 1922"/>
                            <a:gd name="T169" fmla="*/ T168 w 450"/>
                            <a:gd name="T170" fmla="+- 0 677 429"/>
                            <a:gd name="T171" fmla="*/ 677 h 255"/>
                            <a:gd name="T172" fmla="+- 0 2001 1922"/>
                            <a:gd name="T173" fmla="*/ T172 w 450"/>
                            <a:gd name="T174" fmla="+- 0 674 429"/>
                            <a:gd name="T175" fmla="*/ 674 h 255"/>
                            <a:gd name="T176" fmla="+- 0 1993 1922"/>
                            <a:gd name="T177" fmla="*/ T176 w 450"/>
                            <a:gd name="T178" fmla="+- 0 671 429"/>
                            <a:gd name="T179" fmla="*/ 671 h 255"/>
                            <a:gd name="T180" fmla="+- 0 1986 1922"/>
                            <a:gd name="T181" fmla="*/ T180 w 450"/>
                            <a:gd name="T182" fmla="+- 0 667 429"/>
                            <a:gd name="T183" fmla="*/ 667 h 255"/>
                            <a:gd name="T184" fmla="+- 0 1979 1922"/>
                            <a:gd name="T185" fmla="*/ T184 w 450"/>
                            <a:gd name="T186" fmla="+- 0 662 429"/>
                            <a:gd name="T187" fmla="*/ 662 h 255"/>
                            <a:gd name="T188" fmla="+- 0 1972 1922"/>
                            <a:gd name="T189" fmla="*/ T188 w 450"/>
                            <a:gd name="T190" fmla="+- 0 657 429"/>
                            <a:gd name="T191" fmla="*/ 657 h 255"/>
                            <a:gd name="T192" fmla="+- 0 1944 1922"/>
                            <a:gd name="T193" fmla="*/ T192 w 450"/>
                            <a:gd name="T194" fmla="+- 0 627 429"/>
                            <a:gd name="T195" fmla="*/ 627 h 255"/>
                            <a:gd name="T196" fmla="+- 0 1939 1922"/>
                            <a:gd name="T197" fmla="*/ T196 w 450"/>
                            <a:gd name="T198" fmla="+- 0 620 429"/>
                            <a:gd name="T199" fmla="*/ 620 h 255"/>
                            <a:gd name="T200" fmla="+- 0 1925 1922"/>
                            <a:gd name="T201" fmla="*/ T200 w 450"/>
                            <a:gd name="T202" fmla="+- 0 581 429"/>
                            <a:gd name="T203" fmla="*/ 581 h 255"/>
                            <a:gd name="T204" fmla="+- 0 1923 1922"/>
                            <a:gd name="T205" fmla="*/ T204 w 450"/>
                            <a:gd name="T206" fmla="+- 0 573 429"/>
                            <a:gd name="T207" fmla="*/ 573 h 255"/>
                            <a:gd name="T208" fmla="+- 0 1922 1922"/>
                            <a:gd name="T209" fmla="*/ T208 w 450"/>
                            <a:gd name="T210" fmla="+- 0 564 429"/>
                            <a:gd name="T211" fmla="*/ 564 h 255"/>
                            <a:gd name="T212" fmla="+- 0 1922 1922"/>
                            <a:gd name="T213" fmla="*/ T212 w 450"/>
                            <a:gd name="T214" fmla="+- 0 556 429"/>
                            <a:gd name="T215" fmla="*/ 5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50" h="255">
                              <a:moveTo>
                                <a:pt x="0" y="127"/>
                              </a:move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29" y="198"/>
                              </a:lnTo>
                              <a:lnTo>
                                <a:pt x="424" y="205"/>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B075DF0" id="Forma libre: forma 305" o:spid="_x0000_s1026" style="position:absolute;margin-left:96.1pt;margin-top:23.1pt;width:22.5pt;height:12.75pt;z-index:25174536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" path="m,127l10,78r3,-7l38,37r6,-6l79,9,87,6,95,4r8,-2l111,r9,l128,,323,r8,l340,r61,26l413,37r6,6l424,49r5,7l434,63r4,8l441,78r3,8l450,127r,8l450,144r-2,8l446,160r-17,38l424,205r-30,28l387,238r-39,14l340,254r-9,1l323,255r-195,l120,255r-9,-1l103,252r-8,-1l87,248r-8,-3l71,242r-7,-4l57,233r-7,-5l22,198r-5,-7l3,152,1,144,,135r,-8xe" filled="f" strokecolor="#99a0a6">
                <v:path arrowok="t" o:connecttype="custom" o:connectlocs="0,353060;6350,321945;8255,317500;24130,295910;27940,292100;50165,278130;55245,276225;60325,274955;65405,273685;70485,272415;76200,272415;81280,272415;205105,272415;210185,272415;215900,272415;254635,288925;262255,295910;266065,299720;269240,303530;272415,307975;275590,312420;278130,317500;280035,321945;281940,327025;285750,353060;285750,358140;285750,363855;284480,368935;283210,374015;272415,398145;269240,402590;250190,420370;245745,423545;220980,432435;215900,433705;210185,434340;205105,434340;81280,434340;76200,434340;70485,433705;65405,432435;60325,431800;55245,429895;50165,427990;45085,426085;40640,423545;36195,420370;31750,417195;13970,398145;10795,393700;1905,368935;635,363855;0,358140;0,353060" o:connectangles="0,0,0,0,0,0,0,0,0,0,0,0,0,0,0,0,0,0,0,0,0,0,0,0,0,0,0,0,0,0,0,0,0,0,0,0,0,0,0,0,0,0,0,0,0,0,0,0,0,0,0,0,0,0"/>
                <w10:wrap anchorx="page"/>
              </v:shape>
            </w:pict>
          </mc:Fallback>
        </mc:AlternateContent>
      </w:r>
      <w:r w:rsidR="00833E24">
        <w:rPr>
          <w:rFonts w:ascii="Calibri"/>
          <w:noProof/>
        </w:rPr>
        <mc:AlternateContent>
          <mc:Choice Requires="wps">
            <w:drawing>
              <wp:anchor distT="0" distB="0" distL="114300" distR="114300" simplePos="0" relativeHeight="251744345" behindDoc="0" locked="0" layoutInCell="1" allowOverlap="1" wp14:anchorId="2FB638B4" wp14:editId="1D5E1490">
                <wp:simplePos x="0" y="0"/>
                <wp:positionH relativeFrom="page">
                  <wp:posOffset>1220470</wp:posOffset>
                </wp:positionH>
                <wp:positionV relativeFrom="paragraph">
                  <wp:posOffset>-13335</wp:posOffset>
                </wp:positionV>
                <wp:extent cx="285750" cy="161925"/>
                <wp:effectExtent l="10795" t="10795" r="8255" b="8255"/>
                <wp:wrapNone/>
                <wp:docPr id="306" name="Forma libre: forma 3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6 -21"/>
                            <a:gd name="T3" fmla="*/ 106 h 255"/>
                            <a:gd name="T4" fmla="+- 0 1922 1922"/>
                            <a:gd name="T5" fmla="*/ T4 w 450"/>
                            <a:gd name="T6" fmla="+- 0 98 -21"/>
                            <a:gd name="T7" fmla="*/ 98 h 255"/>
                            <a:gd name="T8" fmla="+- 0 1923 1922"/>
                            <a:gd name="T9" fmla="*/ T8 w 450"/>
                            <a:gd name="T10" fmla="+- 0 89 -21"/>
                            <a:gd name="T11" fmla="*/ 89 h 255"/>
                            <a:gd name="T12" fmla="+- 0 1925 1922"/>
                            <a:gd name="T13" fmla="*/ T12 w 450"/>
                            <a:gd name="T14" fmla="+- 0 81 -21"/>
                            <a:gd name="T15" fmla="*/ 81 h 255"/>
                            <a:gd name="T16" fmla="+- 0 1927 1922"/>
                            <a:gd name="T17" fmla="*/ T16 w 450"/>
                            <a:gd name="T18" fmla="+- 0 73 -21"/>
                            <a:gd name="T19" fmla="*/ 73 h 255"/>
                            <a:gd name="T20" fmla="+- 0 1929 1922"/>
                            <a:gd name="T21" fmla="*/ T20 w 450"/>
                            <a:gd name="T22" fmla="+- 0 65 -21"/>
                            <a:gd name="T23" fmla="*/ 65 h 255"/>
                            <a:gd name="T24" fmla="+- 0 1932 1922"/>
                            <a:gd name="T25" fmla="*/ T24 w 450"/>
                            <a:gd name="T26" fmla="+- 0 57 -21"/>
                            <a:gd name="T27" fmla="*/ 57 h 255"/>
                            <a:gd name="T28" fmla="+- 0 1935 1922"/>
                            <a:gd name="T29" fmla="*/ T28 w 450"/>
                            <a:gd name="T30" fmla="+- 0 50 -21"/>
                            <a:gd name="T31" fmla="*/ 50 h 255"/>
                            <a:gd name="T32" fmla="+- 0 1960 1922"/>
                            <a:gd name="T33" fmla="*/ T32 w 450"/>
                            <a:gd name="T34" fmla="+- 0 16 -21"/>
                            <a:gd name="T35" fmla="*/ 16 h 255"/>
                            <a:gd name="T36" fmla="+- 0 1966 1922"/>
                            <a:gd name="T37" fmla="*/ T36 w 450"/>
                            <a:gd name="T38" fmla="+- 0 10 -21"/>
                            <a:gd name="T39" fmla="*/ 10 h 255"/>
                            <a:gd name="T40" fmla="+- 0 2001 1922"/>
                            <a:gd name="T41" fmla="*/ T40 w 450"/>
                            <a:gd name="T42" fmla="+- 0 -12 -21"/>
                            <a:gd name="T43" fmla="*/ -12 h 255"/>
                            <a:gd name="T44" fmla="+- 0 2009 1922"/>
                            <a:gd name="T45" fmla="*/ T44 w 450"/>
                            <a:gd name="T46" fmla="+- 0 -15 -21"/>
                            <a:gd name="T47" fmla="*/ -15 h 255"/>
                            <a:gd name="T48" fmla="+- 0 2017 1922"/>
                            <a:gd name="T49" fmla="*/ T48 w 450"/>
                            <a:gd name="T50" fmla="+- 0 -17 -21"/>
                            <a:gd name="T51" fmla="*/ -17 h 255"/>
                            <a:gd name="T52" fmla="+- 0 2025 1922"/>
                            <a:gd name="T53" fmla="*/ T52 w 450"/>
                            <a:gd name="T54" fmla="+- 0 -19 -21"/>
                            <a:gd name="T55" fmla="*/ -19 h 255"/>
                            <a:gd name="T56" fmla="+- 0 2033 1922"/>
                            <a:gd name="T57" fmla="*/ T56 w 450"/>
                            <a:gd name="T58" fmla="+- 0 -21 -21"/>
                            <a:gd name="T59" fmla="*/ -21 h 255"/>
                            <a:gd name="T60" fmla="+- 0 2042 1922"/>
                            <a:gd name="T61" fmla="*/ T60 w 450"/>
                            <a:gd name="T62" fmla="+- 0 -21 -21"/>
                            <a:gd name="T63" fmla="*/ -21 h 255"/>
                            <a:gd name="T64" fmla="+- 0 2050 1922"/>
                            <a:gd name="T65" fmla="*/ T64 w 450"/>
                            <a:gd name="T66" fmla="+- 0 -21 -21"/>
                            <a:gd name="T67" fmla="*/ -21 h 255"/>
                            <a:gd name="T68" fmla="+- 0 2245 1922"/>
                            <a:gd name="T69" fmla="*/ T68 w 450"/>
                            <a:gd name="T70" fmla="+- 0 -21 -21"/>
                            <a:gd name="T71" fmla="*/ -21 h 255"/>
                            <a:gd name="T72" fmla="+- 0 2253 1922"/>
                            <a:gd name="T73" fmla="*/ T72 w 450"/>
                            <a:gd name="T74" fmla="+- 0 -21 -21"/>
                            <a:gd name="T75" fmla="*/ -21 h 255"/>
                            <a:gd name="T76" fmla="+- 0 2262 1922"/>
                            <a:gd name="T77" fmla="*/ T76 w 450"/>
                            <a:gd name="T78" fmla="+- 0 -21 -21"/>
                            <a:gd name="T79" fmla="*/ -21 h 255"/>
                            <a:gd name="T80" fmla="+- 0 2270 1922"/>
                            <a:gd name="T81" fmla="*/ T80 w 450"/>
                            <a:gd name="T82" fmla="+- 0 -19 -21"/>
                            <a:gd name="T83" fmla="*/ -19 h 255"/>
                            <a:gd name="T84" fmla="+- 0 2278 1922"/>
                            <a:gd name="T85" fmla="*/ T84 w 450"/>
                            <a:gd name="T86" fmla="+- 0 -17 -21"/>
                            <a:gd name="T87" fmla="*/ -17 h 255"/>
                            <a:gd name="T88" fmla="+- 0 2316 1922"/>
                            <a:gd name="T89" fmla="*/ T88 w 450"/>
                            <a:gd name="T90" fmla="+- 0 0 -21"/>
                            <a:gd name="T91" fmla="*/ 0 h 255"/>
                            <a:gd name="T92" fmla="+- 0 2323 1922"/>
                            <a:gd name="T93" fmla="*/ T92 w 450"/>
                            <a:gd name="T94" fmla="+- 0 5 -21"/>
                            <a:gd name="T95" fmla="*/ 5 h 255"/>
                            <a:gd name="T96" fmla="+- 0 2329 1922"/>
                            <a:gd name="T97" fmla="*/ T96 w 450"/>
                            <a:gd name="T98" fmla="+- 0 10 -21"/>
                            <a:gd name="T99" fmla="*/ 10 h 255"/>
                            <a:gd name="T100" fmla="+- 0 2335 1922"/>
                            <a:gd name="T101" fmla="*/ T100 w 450"/>
                            <a:gd name="T102" fmla="+- 0 16 -21"/>
                            <a:gd name="T103" fmla="*/ 16 h 255"/>
                            <a:gd name="T104" fmla="+- 0 2341 1922"/>
                            <a:gd name="T105" fmla="*/ T104 w 450"/>
                            <a:gd name="T106" fmla="+- 0 22 -21"/>
                            <a:gd name="T107" fmla="*/ 22 h 255"/>
                            <a:gd name="T108" fmla="+- 0 2346 1922"/>
                            <a:gd name="T109" fmla="*/ T108 w 450"/>
                            <a:gd name="T110" fmla="+- 0 28 -21"/>
                            <a:gd name="T111" fmla="*/ 28 h 255"/>
                            <a:gd name="T112" fmla="+- 0 2351 1922"/>
                            <a:gd name="T113" fmla="*/ T112 w 450"/>
                            <a:gd name="T114" fmla="+- 0 35 -21"/>
                            <a:gd name="T115" fmla="*/ 35 h 255"/>
                            <a:gd name="T116" fmla="+- 0 2356 1922"/>
                            <a:gd name="T117" fmla="*/ T116 w 450"/>
                            <a:gd name="T118" fmla="+- 0 42 -21"/>
                            <a:gd name="T119" fmla="*/ 42 h 255"/>
                            <a:gd name="T120" fmla="+- 0 2360 1922"/>
                            <a:gd name="T121" fmla="*/ T120 w 450"/>
                            <a:gd name="T122" fmla="+- 0 50 -21"/>
                            <a:gd name="T123" fmla="*/ 50 h 255"/>
                            <a:gd name="T124" fmla="+- 0 2363 1922"/>
                            <a:gd name="T125" fmla="*/ T124 w 450"/>
                            <a:gd name="T126" fmla="+- 0 57 -21"/>
                            <a:gd name="T127" fmla="*/ 57 h 255"/>
                            <a:gd name="T128" fmla="+- 0 2366 1922"/>
                            <a:gd name="T129" fmla="*/ T128 w 450"/>
                            <a:gd name="T130" fmla="+- 0 65 -21"/>
                            <a:gd name="T131" fmla="*/ 65 h 255"/>
                            <a:gd name="T132" fmla="+- 0 2368 1922"/>
                            <a:gd name="T133" fmla="*/ T132 w 450"/>
                            <a:gd name="T134" fmla="+- 0 73 -21"/>
                            <a:gd name="T135" fmla="*/ 73 h 255"/>
                            <a:gd name="T136" fmla="+- 0 2370 1922"/>
                            <a:gd name="T137" fmla="*/ T136 w 450"/>
                            <a:gd name="T138" fmla="+- 0 81 -21"/>
                            <a:gd name="T139" fmla="*/ 81 h 255"/>
                            <a:gd name="T140" fmla="+- 0 2372 1922"/>
                            <a:gd name="T141" fmla="*/ T140 w 450"/>
                            <a:gd name="T142" fmla="+- 0 89 -21"/>
                            <a:gd name="T143" fmla="*/ 89 h 255"/>
                            <a:gd name="T144" fmla="+- 0 2372 1922"/>
                            <a:gd name="T145" fmla="*/ T144 w 450"/>
                            <a:gd name="T146" fmla="+- 0 98 -21"/>
                            <a:gd name="T147" fmla="*/ 98 h 255"/>
                            <a:gd name="T148" fmla="+- 0 2372 1922"/>
                            <a:gd name="T149" fmla="*/ T148 w 450"/>
                            <a:gd name="T150" fmla="+- 0 106 -21"/>
                            <a:gd name="T151" fmla="*/ 106 h 255"/>
                            <a:gd name="T152" fmla="+- 0 2372 1922"/>
                            <a:gd name="T153" fmla="*/ T152 w 450"/>
                            <a:gd name="T154" fmla="+- 0 114 -21"/>
                            <a:gd name="T155" fmla="*/ 114 h 255"/>
                            <a:gd name="T156" fmla="+- 0 2351 1922"/>
                            <a:gd name="T157" fmla="*/ T156 w 450"/>
                            <a:gd name="T158" fmla="+- 0 177 -21"/>
                            <a:gd name="T159" fmla="*/ 177 h 255"/>
                            <a:gd name="T160" fmla="+- 0 2316 1922"/>
                            <a:gd name="T161" fmla="*/ T160 w 450"/>
                            <a:gd name="T162" fmla="+- 0 212 -21"/>
                            <a:gd name="T163" fmla="*/ 212 h 255"/>
                            <a:gd name="T164" fmla="+- 0 2309 1922"/>
                            <a:gd name="T165" fmla="*/ T164 w 450"/>
                            <a:gd name="T166" fmla="+- 0 217 -21"/>
                            <a:gd name="T167" fmla="*/ 217 h 255"/>
                            <a:gd name="T168" fmla="+- 0 2270 1922"/>
                            <a:gd name="T169" fmla="*/ T168 w 450"/>
                            <a:gd name="T170" fmla="+- 0 231 -21"/>
                            <a:gd name="T171" fmla="*/ 231 h 255"/>
                            <a:gd name="T172" fmla="+- 0 2262 1922"/>
                            <a:gd name="T173" fmla="*/ T172 w 450"/>
                            <a:gd name="T174" fmla="+- 0 233 -21"/>
                            <a:gd name="T175" fmla="*/ 233 h 255"/>
                            <a:gd name="T176" fmla="+- 0 2253 1922"/>
                            <a:gd name="T177" fmla="*/ T176 w 450"/>
                            <a:gd name="T178" fmla="+- 0 234 -21"/>
                            <a:gd name="T179" fmla="*/ 234 h 255"/>
                            <a:gd name="T180" fmla="+- 0 2245 1922"/>
                            <a:gd name="T181" fmla="*/ T180 w 450"/>
                            <a:gd name="T182" fmla="+- 0 234 -21"/>
                            <a:gd name="T183" fmla="*/ 234 h 255"/>
                            <a:gd name="T184" fmla="+- 0 2050 1922"/>
                            <a:gd name="T185" fmla="*/ T184 w 450"/>
                            <a:gd name="T186" fmla="+- 0 234 -21"/>
                            <a:gd name="T187" fmla="*/ 234 h 255"/>
                            <a:gd name="T188" fmla="+- 0 2042 1922"/>
                            <a:gd name="T189" fmla="*/ T188 w 450"/>
                            <a:gd name="T190" fmla="+- 0 234 -21"/>
                            <a:gd name="T191" fmla="*/ 234 h 255"/>
                            <a:gd name="T192" fmla="+- 0 2033 1922"/>
                            <a:gd name="T193" fmla="*/ T192 w 450"/>
                            <a:gd name="T194" fmla="+- 0 233 -21"/>
                            <a:gd name="T195" fmla="*/ 233 h 255"/>
                            <a:gd name="T196" fmla="+- 0 2025 1922"/>
                            <a:gd name="T197" fmla="*/ T196 w 450"/>
                            <a:gd name="T198" fmla="+- 0 231 -21"/>
                            <a:gd name="T199" fmla="*/ 231 h 255"/>
                            <a:gd name="T200" fmla="+- 0 2017 1922"/>
                            <a:gd name="T201" fmla="*/ T200 w 450"/>
                            <a:gd name="T202" fmla="+- 0 230 -21"/>
                            <a:gd name="T203" fmla="*/ 230 h 255"/>
                            <a:gd name="T204" fmla="+- 0 1979 1922"/>
                            <a:gd name="T205" fmla="*/ T204 w 450"/>
                            <a:gd name="T206" fmla="+- 0 212 -21"/>
                            <a:gd name="T207" fmla="*/ 212 h 255"/>
                            <a:gd name="T208" fmla="+- 0 1972 1922"/>
                            <a:gd name="T209" fmla="*/ T208 w 450"/>
                            <a:gd name="T210" fmla="+- 0 207 -21"/>
                            <a:gd name="T211" fmla="*/ 207 h 255"/>
                            <a:gd name="T212" fmla="+- 0 1932 1922"/>
                            <a:gd name="T213" fmla="*/ T212 w 450"/>
                            <a:gd name="T214" fmla="+- 0 155 -21"/>
                            <a:gd name="T215" fmla="*/ 155 h 255"/>
                            <a:gd name="T216" fmla="+- 0 1925 1922"/>
                            <a:gd name="T217" fmla="*/ T216 w 450"/>
                            <a:gd name="T218" fmla="+- 0 131 -21"/>
                            <a:gd name="T219" fmla="*/ 131 h 255"/>
                            <a:gd name="T220" fmla="+- 0 1923 1922"/>
                            <a:gd name="T221" fmla="*/ T220 w 450"/>
                            <a:gd name="T222" fmla="+- 0 123 -21"/>
                            <a:gd name="T223" fmla="*/ 123 h 255"/>
                            <a:gd name="T224" fmla="+- 0 1922 1922"/>
                            <a:gd name="T225" fmla="*/ T224 w 450"/>
                            <a:gd name="T226" fmla="+- 0 114 -21"/>
                            <a:gd name="T227" fmla="*/ 114 h 255"/>
                            <a:gd name="T228" fmla="+- 0 1922 1922"/>
                            <a:gd name="T229" fmla="*/ T228 w 450"/>
                            <a:gd name="T230" fmla="+- 0 106 -21"/>
                            <a:gd name="T231" fmla="*/ 1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29" y="198"/>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2CA485C" id="Forma libre: forma 306" o:spid="_x0000_s1026" style="position:absolute;margin-left:96.1pt;margin-top:-1.05pt;width:22.5pt;height:12.75pt;z-index:25174434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" path="m,127r,-8l1,110r2,-8l5,94,7,86r3,-8l13,71,38,37r6,-6l79,9,87,6,95,4r8,-2l111,r9,l128,,323,r8,l340,r8,2l356,4r38,17l401,26r6,5l413,37r6,6l424,49r5,7l434,63r4,8l441,78r3,8l446,94r2,8l450,110r,9l450,127r,8l429,198r-35,35l387,238r-39,14l340,254r-9,1l323,255r-195,l120,255r-9,-1l103,252r-8,-1l57,233r-7,-5l10,176,3,152,1,144,,135r,-8xe" filled="f" strokecolor="#99a0a6">
                <v:path arrowok="t" o:connecttype="custom" o:connectlocs="0,67310;0,62230;635,56515;1905,51435;3175,46355;4445,41275;6350,36195;8255,31750;24130,10160;27940,6350;50165,-7620;55245,-9525;60325,-10795;65405,-12065;70485,-13335;76200,-13335;81280,-13335;205105,-13335;210185,-13335;215900,-13335;220980,-12065;226060,-10795;250190,0;254635,3175;258445,6350;262255,10160;266065,13970;269240,17780;272415,22225;275590,26670;278130,31750;280035,36195;281940,41275;283210,46355;284480,51435;285750,56515;285750,62230;285750,67310;285750,72390;272415,112395;250190,134620;245745,137795;220980,146685;215900,147955;210185,148590;205105,148590;81280,148590;76200,148590;70485,147955;65405,146685;60325,146050;36195,134620;31750,131445;6350,98425;1905,83185;635,78105;0,72390;0,67310" o:connectangles="0,0,0,0,0,0,0,0,0,0,0,0,0,0,0,0,0,0,0,0,0,0,0,0,0,0,0,0,0,0,0,0,0,0,0,0,0,0,0,0,0,0,0,0,0,0,0,0,0,0,0,0,0,0,0,0,0,0"/>
                <w10:wrap anchorx="page"/>
              </v:shape>
            </w:pict>
          </mc:Fallback>
        </mc:AlternateContent>
      </w:r>
      <w:r w:rsidR="00833E24" w:rsidRPr="002729AA">
        <w:rPr>
          <w:rFonts w:ascii="Gill Sans MT"/>
          <w:color w:val="202024"/>
          <w:w w:val="110"/>
          <w:sz w:val="21"/>
          <w:lang w:val="es-ES"/>
        </w:rPr>
        <w:t>s</w:t>
      </w:r>
      <w:r w:rsidR="00833E24" w:rsidRPr="002729AA">
        <w:rPr>
          <w:rFonts w:ascii="Gill Sans MT"/>
          <w:color w:val="202024"/>
          <w:w w:val="110"/>
          <w:sz w:val="21"/>
          <w:lang w:val="es-ES"/>
        </w:rPr>
        <w:t>í</w:t>
      </w:r>
      <w:r>
        <w:rPr>
          <w:rFonts w:ascii="Gill Sans MT"/>
          <w:color w:val="202024"/>
          <w:spacing w:val="1"/>
          <w:w w:val="110"/>
          <w:sz w:val="21"/>
          <w:lang w:val="es-ES"/>
        </w:rPr>
        <w:t xml:space="preserve">         </w:t>
      </w:r>
      <w:r w:rsidR="00833E24" w:rsidRPr="002729AA">
        <w:rPr>
          <w:rFonts w:ascii="Gill Sans MT"/>
          <w:color w:val="202024"/>
          <w:w w:val="95"/>
          <w:sz w:val="21"/>
          <w:lang w:val="es-ES"/>
        </w:rPr>
        <w:t>No</w:t>
      </w:r>
      <w:r>
        <w:rPr>
          <w:rFonts w:ascii="Gill Sans MT"/>
          <w:color w:val="202024"/>
          <w:w w:val="95"/>
          <w:sz w:val="21"/>
          <w:lang w:val="es-ES"/>
        </w:rPr>
        <w:t xml:space="preserve">       </w:t>
      </w:r>
      <w:r w:rsidR="00833E24">
        <w:rPr>
          <w:rFonts w:ascii="Gill Sans MT"/>
          <w:color w:val="202024"/>
          <w:w w:val="110"/>
          <w:sz w:val="21"/>
        </w:rPr>
        <w:t>Tal</w:t>
      </w:r>
      <w:r w:rsidR="00833E24">
        <w:rPr>
          <w:rFonts w:ascii="Gill Sans MT"/>
          <w:color w:val="202024"/>
          <w:spacing w:val="-19"/>
          <w:w w:val="110"/>
          <w:sz w:val="21"/>
        </w:rPr>
        <w:t xml:space="preserve"> </w:t>
      </w:r>
      <w:r w:rsidR="00833E24">
        <w:rPr>
          <w:rFonts w:ascii="Gill Sans MT"/>
          <w:color w:val="202024"/>
          <w:w w:val="110"/>
          <w:sz w:val="21"/>
        </w:rPr>
        <w:t>vez</w:t>
      </w:r>
    </w:p>
    <w:p w14:paraId="26F7D6AB" w14:textId="1FD9FFB4" w:rsidR="00833E24" w:rsidRDefault="00833E24" w:rsidP="00833E24">
      <w:pPr>
        <w:pStyle w:val="Textoindependiente"/>
        <w:tabs>
          <w:tab w:val="left" w:pos="2670"/>
        </w:tabs>
        <w:rPr>
          <w:rFonts w:ascii="Gill Sans MT"/>
          <w:sz w:val="21"/>
        </w:rPr>
      </w:pPr>
      <w:r>
        <w:rPr>
          <w:rFonts w:ascii="Gill Sans MT"/>
          <w:sz w:val="20"/>
        </w:rPr>
        <w:tab/>
      </w:r>
    </w:p>
    <w:p w14:paraId="0CF32A1A" w14:textId="77777777" w:rsidR="00833E24" w:rsidRPr="00833E24" w:rsidRDefault="00833E24" w:rsidP="000956B7">
      <w:pPr>
        <w:pStyle w:val="Prrafodelista"/>
        <w:numPr>
          <w:ilvl w:val="0"/>
          <w:numId w:val="23"/>
        </w:numPr>
      </w:pPr>
      <w:r w:rsidRPr="00833E24">
        <w:rPr>
          <w:w w:val="110"/>
        </w:rPr>
        <w:t>¿Cree</w:t>
      </w:r>
      <w:r w:rsidRPr="00833E24">
        <w:rPr>
          <w:spacing w:val="34"/>
          <w:w w:val="110"/>
        </w:rPr>
        <w:t xml:space="preserve"> </w:t>
      </w:r>
      <w:r w:rsidRPr="00833E24">
        <w:rPr>
          <w:w w:val="110"/>
        </w:rPr>
        <w:t>usted</w:t>
      </w:r>
      <w:r w:rsidRPr="00833E24">
        <w:rPr>
          <w:spacing w:val="34"/>
          <w:w w:val="110"/>
        </w:rPr>
        <w:t xml:space="preserve"> </w:t>
      </w:r>
      <w:r w:rsidRPr="00833E24">
        <w:rPr>
          <w:w w:val="110"/>
        </w:rPr>
        <w:t>que</w:t>
      </w:r>
      <w:r w:rsidRPr="00833E24">
        <w:rPr>
          <w:spacing w:val="35"/>
          <w:w w:val="110"/>
        </w:rPr>
        <w:t xml:space="preserve"> </w:t>
      </w:r>
      <w:r w:rsidRPr="00833E24">
        <w:rPr>
          <w:w w:val="110"/>
        </w:rPr>
        <w:t>conocer</w:t>
      </w:r>
      <w:r w:rsidRPr="00833E24">
        <w:rPr>
          <w:spacing w:val="34"/>
          <w:w w:val="110"/>
        </w:rPr>
        <w:t xml:space="preserve"> </w:t>
      </w:r>
      <w:r w:rsidRPr="00833E24">
        <w:rPr>
          <w:w w:val="110"/>
        </w:rPr>
        <w:t>con</w:t>
      </w:r>
      <w:r w:rsidRPr="00833E24">
        <w:rPr>
          <w:spacing w:val="35"/>
          <w:w w:val="110"/>
        </w:rPr>
        <w:t xml:space="preserve"> </w:t>
      </w:r>
      <w:r w:rsidRPr="00833E24">
        <w:rPr>
          <w:w w:val="110"/>
        </w:rPr>
        <w:t>anterioridad</w:t>
      </w:r>
      <w:r w:rsidRPr="00833E24">
        <w:rPr>
          <w:spacing w:val="34"/>
          <w:w w:val="110"/>
        </w:rPr>
        <w:t xml:space="preserve"> </w:t>
      </w:r>
      <w:r w:rsidRPr="00833E24">
        <w:rPr>
          <w:w w:val="110"/>
        </w:rPr>
        <w:t>los</w:t>
      </w:r>
      <w:r w:rsidRPr="00833E24">
        <w:rPr>
          <w:spacing w:val="35"/>
          <w:w w:val="110"/>
        </w:rPr>
        <w:t xml:space="preserve"> </w:t>
      </w:r>
      <w:r w:rsidRPr="00833E24">
        <w:rPr>
          <w:w w:val="110"/>
        </w:rPr>
        <w:t>horarios</w:t>
      </w:r>
      <w:r w:rsidRPr="00833E24">
        <w:rPr>
          <w:spacing w:val="34"/>
          <w:w w:val="110"/>
        </w:rPr>
        <w:t xml:space="preserve"> </w:t>
      </w:r>
      <w:r w:rsidRPr="00833E24">
        <w:rPr>
          <w:w w:val="110"/>
        </w:rPr>
        <w:t>de</w:t>
      </w:r>
      <w:r w:rsidRPr="00833E24">
        <w:rPr>
          <w:spacing w:val="34"/>
          <w:w w:val="110"/>
        </w:rPr>
        <w:t xml:space="preserve"> </w:t>
      </w:r>
      <w:r w:rsidRPr="00833E24">
        <w:rPr>
          <w:w w:val="110"/>
        </w:rPr>
        <w:t>atención</w:t>
      </w:r>
      <w:r w:rsidRPr="00833E24">
        <w:rPr>
          <w:spacing w:val="35"/>
          <w:w w:val="110"/>
        </w:rPr>
        <w:t xml:space="preserve"> </w:t>
      </w:r>
      <w:r w:rsidRPr="00833E24">
        <w:rPr>
          <w:w w:val="110"/>
        </w:rPr>
        <w:t>asignados</w:t>
      </w:r>
      <w:r w:rsidRPr="00833E24">
        <w:rPr>
          <w:spacing w:val="34"/>
          <w:w w:val="110"/>
        </w:rPr>
        <w:t xml:space="preserve"> </w:t>
      </w:r>
      <w:r w:rsidRPr="00833E24">
        <w:rPr>
          <w:w w:val="110"/>
        </w:rPr>
        <w:t>y</w:t>
      </w:r>
      <w:r w:rsidRPr="00833E24">
        <w:rPr>
          <w:spacing w:val="1"/>
          <w:w w:val="110"/>
        </w:rPr>
        <w:t xml:space="preserve"> </w:t>
      </w:r>
      <w:r w:rsidRPr="00833E24">
        <w:rPr>
          <w:w w:val="110"/>
        </w:rPr>
        <w:t>libres</w:t>
      </w:r>
      <w:r w:rsidRPr="00833E24">
        <w:rPr>
          <w:spacing w:val="10"/>
          <w:w w:val="110"/>
        </w:rPr>
        <w:t xml:space="preserve"> </w:t>
      </w:r>
      <w:r w:rsidRPr="00833E24">
        <w:rPr>
          <w:w w:val="110"/>
        </w:rPr>
        <w:t>mejoraría</w:t>
      </w:r>
      <w:r w:rsidRPr="00833E24">
        <w:rPr>
          <w:spacing w:val="10"/>
          <w:w w:val="110"/>
        </w:rPr>
        <w:t xml:space="preserve"> </w:t>
      </w:r>
      <w:r w:rsidRPr="00833E24">
        <w:rPr>
          <w:w w:val="110"/>
        </w:rPr>
        <w:t>el</w:t>
      </w:r>
      <w:r w:rsidRPr="00833E24">
        <w:rPr>
          <w:spacing w:val="10"/>
          <w:w w:val="110"/>
        </w:rPr>
        <w:t xml:space="preserve"> </w:t>
      </w:r>
      <w:r w:rsidRPr="00833E24">
        <w:rPr>
          <w:w w:val="110"/>
        </w:rPr>
        <w:t>tiempo</w:t>
      </w:r>
      <w:r w:rsidRPr="00833E24">
        <w:rPr>
          <w:spacing w:val="10"/>
          <w:w w:val="110"/>
        </w:rPr>
        <w:t xml:space="preserve"> </w:t>
      </w:r>
      <w:r w:rsidRPr="00833E24">
        <w:rPr>
          <w:w w:val="110"/>
        </w:rPr>
        <w:t>de</w:t>
      </w:r>
      <w:r w:rsidRPr="00833E24">
        <w:rPr>
          <w:spacing w:val="10"/>
          <w:w w:val="110"/>
        </w:rPr>
        <w:t xml:space="preserve"> </w:t>
      </w:r>
      <w:r w:rsidRPr="00833E24">
        <w:rPr>
          <w:w w:val="110"/>
        </w:rPr>
        <w:t>respuesta</w:t>
      </w:r>
      <w:r w:rsidRPr="00833E24">
        <w:rPr>
          <w:spacing w:val="10"/>
          <w:w w:val="110"/>
        </w:rPr>
        <w:t xml:space="preserve"> </w:t>
      </w:r>
      <w:r w:rsidRPr="00833E24">
        <w:rPr>
          <w:w w:val="110"/>
        </w:rPr>
        <w:t>en</w:t>
      </w:r>
      <w:r w:rsidRPr="00833E24">
        <w:rPr>
          <w:spacing w:val="10"/>
          <w:w w:val="110"/>
        </w:rPr>
        <w:t xml:space="preserve"> </w:t>
      </w:r>
      <w:r w:rsidRPr="00833E24">
        <w:rPr>
          <w:w w:val="110"/>
        </w:rPr>
        <w:t>los</w:t>
      </w:r>
      <w:r w:rsidRPr="00833E24">
        <w:rPr>
          <w:spacing w:val="10"/>
          <w:w w:val="110"/>
        </w:rPr>
        <w:t xml:space="preserve"> </w:t>
      </w:r>
      <w:r w:rsidRPr="00833E24">
        <w:rPr>
          <w:w w:val="110"/>
        </w:rPr>
        <w:t>procesos</w:t>
      </w:r>
      <w:r w:rsidRPr="00833E24">
        <w:rPr>
          <w:spacing w:val="10"/>
          <w:w w:val="110"/>
        </w:rPr>
        <w:t xml:space="preserve"> </w:t>
      </w:r>
      <w:r w:rsidRPr="00833E24">
        <w:rPr>
          <w:w w:val="110"/>
        </w:rPr>
        <w:t>de</w:t>
      </w:r>
      <w:r w:rsidRPr="00833E24">
        <w:rPr>
          <w:spacing w:val="10"/>
          <w:w w:val="110"/>
        </w:rPr>
        <w:t xml:space="preserve"> </w:t>
      </w:r>
      <w:r w:rsidRPr="00833E24">
        <w:rPr>
          <w:w w:val="110"/>
        </w:rPr>
        <w:t>atención</w:t>
      </w:r>
      <w:r w:rsidRPr="00833E24">
        <w:rPr>
          <w:spacing w:val="10"/>
          <w:w w:val="110"/>
        </w:rPr>
        <w:t xml:space="preserve"> </w:t>
      </w:r>
      <w:r w:rsidRPr="00833E24">
        <w:rPr>
          <w:w w:val="110"/>
        </w:rPr>
        <w:t>en</w:t>
      </w:r>
      <w:r w:rsidRPr="00833E24">
        <w:rPr>
          <w:spacing w:val="11"/>
          <w:w w:val="110"/>
        </w:rPr>
        <w:t xml:space="preserve"> </w:t>
      </w:r>
      <w:r w:rsidRPr="00833E24">
        <w:rPr>
          <w:w w:val="110"/>
        </w:rPr>
        <w:t>la</w:t>
      </w:r>
      <w:r w:rsidRPr="00833E24">
        <w:rPr>
          <w:spacing w:val="1"/>
          <w:w w:val="110"/>
        </w:rPr>
        <w:t xml:space="preserve"> </w:t>
      </w:r>
      <w:r w:rsidRPr="00833E24">
        <w:rPr>
          <w:w w:val="110"/>
        </w:rPr>
        <w:t>universidad</w:t>
      </w:r>
      <w:r w:rsidRPr="00833E24">
        <w:rPr>
          <w:spacing w:val="1"/>
          <w:w w:val="110"/>
        </w:rPr>
        <w:t xml:space="preserve"> </w:t>
      </w:r>
      <w:r w:rsidRPr="00833E24">
        <w:rPr>
          <w:w w:val="110"/>
        </w:rPr>
        <w:t>Cesmag?</w:t>
      </w:r>
      <w:r w:rsidRPr="00833E24">
        <w:rPr>
          <w:spacing w:val="2"/>
          <w:w w:val="110"/>
        </w:rPr>
        <w:t xml:space="preserve"> </w:t>
      </w:r>
      <w:r w:rsidRPr="00833E24">
        <w:rPr>
          <w:color w:val="D92F25"/>
          <w:w w:val="110"/>
        </w:rPr>
        <w:t>*</w:t>
      </w:r>
    </w:p>
    <w:p w14:paraId="67A2E1F6" w14:textId="77777777" w:rsidR="00833E24" w:rsidRDefault="00833E24" w:rsidP="00833E24">
      <w:pPr>
        <w:spacing w:before="215"/>
        <w:ind w:left="739"/>
        <w:rPr>
          <w:rFonts w:ascii="Gill Sans MT" w:hAnsi="Gill Sans MT"/>
          <w:i/>
        </w:rPr>
      </w:pPr>
      <w:r>
        <w:rPr>
          <w:rFonts w:ascii="Gill Sans MT" w:hAnsi="Gill Sans MT"/>
          <w:i/>
          <w:color w:val="202024"/>
          <w:w w:val="120"/>
        </w:rPr>
        <w:t>Marca</w:t>
      </w:r>
      <w:r>
        <w:rPr>
          <w:rFonts w:ascii="Gill Sans MT" w:hAnsi="Gill Sans MT"/>
          <w:i/>
          <w:color w:val="202024"/>
          <w:spacing w:val="-8"/>
          <w:w w:val="120"/>
        </w:rPr>
        <w:t xml:space="preserve"> </w:t>
      </w:r>
      <w:r>
        <w:rPr>
          <w:rFonts w:ascii="Gill Sans MT" w:hAnsi="Gill Sans MT"/>
          <w:i/>
          <w:color w:val="202024"/>
          <w:w w:val="120"/>
        </w:rPr>
        <w:t>solo</w:t>
      </w:r>
      <w:r>
        <w:rPr>
          <w:rFonts w:ascii="Gill Sans MT" w:hAnsi="Gill Sans MT"/>
          <w:i/>
          <w:color w:val="202024"/>
          <w:spacing w:val="-15"/>
          <w:w w:val="120"/>
        </w:rPr>
        <w:t xml:space="preserve"> </w:t>
      </w:r>
      <w:r>
        <w:rPr>
          <w:rFonts w:ascii="Gill Sans MT" w:hAnsi="Gill Sans MT"/>
          <w:i/>
          <w:color w:val="202024"/>
          <w:w w:val="120"/>
        </w:rPr>
        <w:t>un</w:t>
      </w:r>
      <w:r>
        <w:rPr>
          <w:rFonts w:ascii="Gill Sans MT" w:hAnsi="Gill Sans MT"/>
          <w:i/>
          <w:color w:val="202024"/>
          <w:spacing w:val="-10"/>
          <w:w w:val="120"/>
        </w:rPr>
        <w:t xml:space="preserve"> </w:t>
      </w:r>
      <w:r>
        <w:rPr>
          <w:rFonts w:ascii="Gill Sans MT" w:hAnsi="Gill Sans MT"/>
          <w:i/>
          <w:color w:val="202024"/>
          <w:w w:val="120"/>
        </w:rPr>
        <w:t>óvalo.</w:t>
      </w:r>
    </w:p>
    <w:p w14:paraId="6EC3953F" w14:textId="77777777" w:rsidR="00833E24" w:rsidRDefault="00833E24" w:rsidP="00833E24">
      <w:pPr>
        <w:pStyle w:val="Textoindependiente"/>
        <w:spacing w:before="5"/>
        <w:rPr>
          <w:rFonts w:ascii="Gill Sans MT"/>
          <w:i/>
          <w:sz w:val="31"/>
        </w:rPr>
      </w:pPr>
    </w:p>
    <w:p w14:paraId="60418DE4" w14:textId="1AF3FFF1" w:rsidR="00833E24" w:rsidRDefault="00833E24" w:rsidP="00833E24">
      <w:pPr>
        <w:spacing w:line="444" w:lineRule="auto"/>
        <w:ind w:left="1351" w:right="7803"/>
        <w:rPr>
          <w:rFonts w:ascii="Gill Sans MT"/>
          <w:sz w:val="21"/>
        </w:rPr>
      </w:pPr>
      <w:r>
        <w:rPr>
          <w:rFonts w:ascii="Calibri"/>
          <w:noProof/>
        </w:rPr>
        <mc:AlternateContent>
          <mc:Choice Requires="wps">
            <w:drawing>
              <wp:anchor distT="0" distB="0" distL="114300" distR="114300" simplePos="0" relativeHeight="251747417" behindDoc="0" locked="0" layoutInCell="1" allowOverlap="1" wp14:anchorId="6C8DE6DA" wp14:editId="1A4317C7">
                <wp:simplePos x="0" y="0"/>
                <wp:positionH relativeFrom="page">
                  <wp:posOffset>1220470</wp:posOffset>
                </wp:positionH>
                <wp:positionV relativeFrom="paragraph">
                  <wp:posOffset>-13970</wp:posOffset>
                </wp:positionV>
                <wp:extent cx="285750" cy="161925"/>
                <wp:effectExtent l="10795" t="6350" r="8255" b="12700"/>
                <wp:wrapNone/>
                <wp:docPr id="303" name="Forma libre: forma 3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5 -22"/>
                            <a:gd name="T3" fmla="*/ 105 h 255"/>
                            <a:gd name="T4" fmla="+- 0 1932 1922"/>
                            <a:gd name="T5" fmla="*/ T4 w 450"/>
                            <a:gd name="T6" fmla="+- 0 56 -22"/>
                            <a:gd name="T7" fmla="*/ 56 h 255"/>
                            <a:gd name="T8" fmla="+- 0 1935 1922"/>
                            <a:gd name="T9" fmla="*/ T8 w 450"/>
                            <a:gd name="T10" fmla="+- 0 49 -22"/>
                            <a:gd name="T11" fmla="*/ 49 h 255"/>
                            <a:gd name="T12" fmla="+- 0 1960 1922"/>
                            <a:gd name="T13" fmla="*/ T12 w 450"/>
                            <a:gd name="T14" fmla="+- 0 15 -22"/>
                            <a:gd name="T15" fmla="*/ 15 h 255"/>
                            <a:gd name="T16" fmla="+- 0 1966 1922"/>
                            <a:gd name="T17" fmla="*/ T16 w 450"/>
                            <a:gd name="T18" fmla="+- 0 9 -22"/>
                            <a:gd name="T19" fmla="*/ 9 h 255"/>
                            <a:gd name="T20" fmla="+- 0 2001 1922"/>
                            <a:gd name="T21" fmla="*/ T20 w 450"/>
                            <a:gd name="T22" fmla="+- 0 -13 -22"/>
                            <a:gd name="T23" fmla="*/ -13 h 255"/>
                            <a:gd name="T24" fmla="+- 0 2009 1922"/>
                            <a:gd name="T25" fmla="*/ T24 w 450"/>
                            <a:gd name="T26" fmla="+- 0 -16 -22"/>
                            <a:gd name="T27" fmla="*/ -16 h 255"/>
                            <a:gd name="T28" fmla="+- 0 2017 1922"/>
                            <a:gd name="T29" fmla="*/ T28 w 450"/>
                            <a:gd name="T30" fmla="+- 0 -18 -22"/>
                            <a:gd name="T31" fmla="*/ -18 h 255"/>
                            <a:gd name="T32" fmla="+- 0 2025 1922"/>
                            <a:gd name="T33" fmla="*/ T32 w 450"/>
                            <a:gd name="T34" fmla="+- 0 -20 -22"/>
                            <a:gd name="T35" fmla="*/ -20 h 255"/>
                            <a:gd name="T36" fmla="+- 0 2033 1922"/>
                            <a:gd name="T37" fmla="*/ T36 w 450"/>
                            <a:gd name="T38" fmla="+- 0 -22 -22"/>
                            <a:gd name="T39" fmla="*/ -22 h 255"/>
                            <a:gd name="T40" fmla="+- 0 2042 1922"/>
                            <a:gd name="T41" fmla="*/ T40 w 450"/>
                            <a:gd name="T42" fmla="+- 0 -22 -22"/>
                            <a:gd name="T43" fmla="*/ -22 h 255"/>
                            <a:gd name="T44" fmla="+- 0 2050 1922"/>
                            <a:gd name="T45" fmla="*/ T44 w 450"/>
                            <a:gd name="T46" fmla="+- 0 -22 -22"/>
                            <a:gd name="T47" fmla="*/ -22 h 255"/>
                            <a:gd name="T48" fmla="+- 0 2245 1922"/>
                            <a:gd name="T49" fmla="*/ T48 w 450"/>
                            <a:gd name="T50" fmla="+- 0 -22 -22"/>
                            <a:gd name="T51" fmla="*/ -22 h 255"/>
                            <a:gd name="T52" fmla="+- 0 2253 1922"/>
                            <a:gd name="T53" fmla="*/ T52 w 450"/>
                            <a:gd name="T54" fmla="+- 0 -22 -22"/>
                            <a:gd name="T55" fmla="*/ -22 h 255"/>
                            <a:gd name="T56" fmla="+- 0 2262 1922"/>
                            <a:gd name="T57" fmla="*/ T56 w 450"/>
                            <a:gd name="T58" fmla="+- 0 -22 -22"/>
                            <a:gd name="T59" fmla="*/ -22 h 255"/>
                            <a:gd name="T60" fmla="+- 0 2270 1922"/>
                            <a:gd name="T61" fmla="*/ T60 w 450"/>
                            <a:gd name="T62" fmla="+- 0 -20 -22"/>
                            <a:gd name="T63" fmla="*/ -20 h 255"/>
                            <a:gd name="T64" fmla="+- 0 2278 1922"/>
                            <a:gd name="T65" fmla="*/ T64 w 450"/>
                            <a:gd name="T66" fmla="+- 0 -18 -22"/>
                            <a:gd name="T67" fmla="*/ -18 h 255"/>
                            <a:gd name="T68" fmla="+- 0 2286 1922"/>
                            <a:gd name="T69" fmla="*/ T68 w 450"/>
                            <a:gd name="T70" fmla="+- 0 -16 -22"/>
                            <a:gd name="T71" fmla="*/ -16 h 255"/>
                            <a:gd name="T72" fmla="+- 0 2294 1922"/>
                            <a:gd name="T73" fmla="*/ T72 w 450"/>
                            <a:gd name="T74" fmla="+- 0 -13 -22"/>
                            <a:gd name="T75" fmla="*/ -13 h 255"/>
                            <a:gd name="T76" fmla="+- 0 2302 1922"/>
                            <a:gd name="T77" fmla="*/ T76 w 450"/>
                            <a:gd name="T78" fmla="+- 0 -9 -22"/>
                            <a:gd name="T79" fmla="*/ -9 h 255"/>
                            <a:gd name="T80" fmla="+- 0 2335 1922"/>
                            <a:gd name="T81" fmla="*/ T80 w 450"/>
                            <a:gd name="T82" fmla="+- 0 15 -22"/>
                            <a:gd name="T83" fmla="*/ 15 h 255"/>
                            <a:gd name="T84" fmla="+- 0 2341 1922"/>
                            <a:gd name="T85" fmla="*/ T84 w 450"/>
                            <a:gd name="T86" fmla="+- 0 21 -22"/>
                            <a:gd name="T87" fmla="*/ 21 h 255"/>
                            <a:gd name="T88" fmla="+- 0 2363 1922"/>
                            <a:gd name="T89" fmla="*/ T88 w 450"/>
                            <a:gd name="T90" fmla="+- 0 56 -22"/>
                            <a:gd name="T91" fmla="*/ 56 h 255"/>
                            <a:gd name="T92" fmla="+- 0 2366 1922"/>
                            <a:gd name="T93" fmla="*/ T92 w 450"/>
                            <a:gd name="T94" fmla="+- 0 64 -22"/>
                            <a:gd name="T95" fmla="*/ 64 h 255"/>
                            <a:gd name="T96" fmla="+- 0 2368 1922"/>
                            <a:gd name="T97" fmla="*/ T96 w 450"/>
                            <a:gd name="T98" fmla="+- 0 72 -22"/>
                            <a:gd name="T99" fmla="*/ 72 h 255"/>
                            <a:gd name="T100" fmla="+- 0 2370 1922"/>
                            <a:gd name="T101" fmla="*/ T100 w 450"/>
                            <a:gd name="T102" fmla="+- 0 80 -22"/>
                            <a:gd name="T103" fmla="*/ 80 h 255"/>
                            <a:gd name="T104" fmla="+- 0 2372 1922"/>
                            <a:gd name="T105" fmla="*/ T104 w 450"/>
                            <a:gd name="T106" fmla="+- 0 88 -22"/>
                            <a:gd name="T107" fmla="*/ 88 h 255"/>
                            <a:gd name="T108" fmla="+- 0 2372 1922"/>
                            <a:gd name="T109" fmla="*/ T108 w 450"/>
                            <a:gd name="T110" fmla="+- 0 97 -22"/>
                            <a:gd name="T111" fmla="*/ 97 h 255"/>
                            <a:gd name="T112" fmla="+- 0 2372 1922"/>
                            <a:gd name="T113" fmla="*/ T112 w 450"/>
                            <a:gd name="T114" fmla="+- 0 105 -22"/>
                            <a:gd name="T115" fmla="*/ 105 h 255"/>
                            <a:gd name="T116" fmla="+- 0 2372 1922"/>
                            <a:gd name="T117" fmla="*/ T116 w 450"/>
                            <a:gd name="T118" fmla="+- 0 113 -22"/>
                            <a:gd name="T119" fmla="*/ 113 h 255"/>
                            <a:gd name="T120" fmla="+- 0 2372 1922"/>
                            <a:gd name="T121" fmla="*/ T120 w 450"/>
                            <a:gd name="T122" fmla="+- 0 122 -22"/>
                            <a:gd name="T123" fmla="*/ 122 h 255"/>
                            <a:gd name="T124" fmla="+- 0 2370 1922"/>
                            <a:gd name="T125" fmla="*/ T124 w 450"/>
                            <a:gd name="T126" fmla="+- 0 130 -22"/>
                            <a:gd name="T127" fmla="*/ 130 h 255"/>
                            <a:gd name="T128" fmla="+- 0 2368 1922"/>
                            <a:gd name="T129" fmla="*/ T128 w 450"/>
                            <a:gd name="T130" fmla="+- 0 138 -22"/>
                            <a:gd name="T131" fmla="*/ 138 h 255"/>
                            <a:gd name="T132" fmla="+- 0 2351 1922"/>
                            <a:gd name="T133" fmla="*/ T132 w 450"/>
                            <a:gd name="T134" fmla="+- 0 176 -22"/>
                            <a:gd name="T135" fmla="*/ 176 h 255"/>
                            <a:gd name="T136" fmla="+- 0 2346 1922"/>
                            <a:gd name="T137" fmla="*/ T136 w 450"/>
                            <a:gd name="T138" fmla="+- 0 183 -22"/>
                            <a:gd name="T139" fmla="*/ 183 h 255"/>
                            <a:gd name="T140" fmla="+- 0 2316 1922"/>
                            <a:gd name="T141" fmla="*/ T140 w 450"/>
                            <a:gd name="T142" fmla="+- 0 211 -22"/>
                            <a:gd name="T143" fmla="*/ 211 h 255"/>
                            <a:gd name="T144" fmla="+- 0 2309 1922"/>
                            <a:gd name="T145" fmla="*/ T144 w 450"/>
                            <a:gd name="T146" fmla="+- 0 216 -22"/>
                            <a:gd name="T147" fmla="*/ 216 h 255"/>
                            <a:gd name="T148" fmla="+- 0 2302 1922"/>
                            <a:gd name="T149" fmla="*/ T148 w 450"/>
                            <a:gd name="T150" fmla="+- 0 220 -22"/>
                            <a:gd name="T151" fmla="*/ 220 h 255"/>
                            <a:gd name="T152" fmla="+- 0 2294 1922"/>
                            <a:gd name="T153" fmla="*/ T152 w 450"/>
                            <a:gd name="T154" fmla="+- 0 223 -22"/>
                            <a:gd name="T155" fmla="*/ 223 h 255"/>
                            <a:gd name="T156" fmla="+- 0 2286 1922"/>
                            <a:gd name="T157" fmla="*/ T156 w 450"/>
                            <a:gd name="T158" fmla="+- 0 226 -22"/>
                            <a:gd name="T159" fmla="*/ 226 h 255"/>
                            <a:gd name="T160" fmla="+- 0 2278 1922"/>
                            <a:gd name="T161" fmla="*/ T160 w 450"/>
                            <a:gd name="T162" fmla="+- 0 229 -22"/>
                            <a:gd name="T163" fmla="*/ 229 h 255"/>
                            <a:gd name="T164" fmla="+- 0 2270 1922"/>
                            <a:gd name="T165" fmla="*/ T164 w 450"/>
                            <a:gd name="T166" fmla="+- 0 230 -22"/>
                            <a:gd name="T167" fmla="*/ 230 h 255"/>
                            <a:gd name="T168" fmla="+- 0 2262 1922"/>
                            <a:gd name="T169" fmla="*/ T168 w 450"/>
                            <a:gd name="T170" fmla="+- 0 232 -22"/>
                            <a:gd name="T171" fmla="*/ 232 h 255"/>
                            <a:gd name="T172" fmla="+- 0 2253 1922"/>
                            <a:gd name="T173" fmla="*/ T172 w 450"/>
                            <a:gd name="T174" fmla="+- 0 233 -22"/>
                            <a:gd name="T175" fmla="*/ 233 h 255"/>
                            <a:gd name="T176" fmla="+- 0 2245 1922"/>
                            <a:gd name="T177" fmla="*/ T176 w 450"/>
                            <a:gd name="T178" fmla="+- 0 233 -22"/>
                            <a:gd name="T179" fmla="*/ 233 h 255"/>
                            <a:gd name="T180" fmla="+- 0 2050 1922"/>
                            <a:gd name="T181" fmla="*/ T180 w 450"/>
                            <a:gd name="T182" fmla="+- 0 233 -22"/>
                            <a:gd name="T183" fmla="*/ 233 h 255"/>
                            <a:gd name="T184" fmla="+- 0 2042 1922"/>
                            <a:gd name="T185" fmla="*/ T184 w 450"/>
                            <a:gd name="T186" fmla="+- 0 233 -22"/>
                            <a:gd name="T187" fmla="*/ 233 h 255"/>
                            <a:gd name="T188" fmla="+- 0 2033 1922"/>
                            <a:gd name="T189" fmla="*/ T188 w 450"/>
                            <a:gd name="T190" fmla="+- 0 232 -22"/>
                            <a:gd name="T191" fmla="*/ 232 h 255"/>
                            <a:gd name="T192" fmla="+- 0 2025 1922"/>
                            <a:gd name="T193" fmla="*/ T192 w 450"/>
                            <a:gd name="T194" fmla="+- 0 230 -22"/>
                            <a:gd name="T195" fmla="*/ 230 h 255"/>
                            <a:gd name="T196" fmla="+- 0 2017 1922"/>
                            <a:gd name="T197" fmla="*/ T196 w 450"/>
                            <a:gd name="T198" fmla="+- 0 229 -22"/>
                            <a:gd name="T199" fmla="*/ 229 h 255"/>
                            <a:gd name="T200" fmla="+- 0 2009 1922"/>
                            <a:gd name="T201" fmla="*/ T200 w 450"/>
                            <a:gd name="T202" fmla="+- 0 226 -22"/>
                            <a:gd name="T203" fmla="*/ 226 h 255"/>
                            <a:gd name="T204" fmla="+- 0 2001 1922"/>
                            <a:gd name="T205" fmla="*/ T204 w 450"/>
                            <a:gd name="T206" fmla="+- 0 223 -22"/>
                            <a:gd name="T207" fmla="*/ 223 h 255"/>
                            <a:gd name="T208" fmla="+- 0 1993 1922"/>
                            <a:gd name="T209" fmla="*/ T208 w 450"/>
                            <a:gd name="T210" fmla="+- 0 220 -22"/>
                            <a:gd name="T211" fmla="*/ 220 h 255"/>
                            <a:gd name="T212" fmla="+- 0 1986 1922"/>
                            <a:gd name="T213" fmla="*/ T212 w 450"/>
                            <a:gd name="T214" fmla="+- 0 216 -22"/>
                            <a:gd name="T215" fmla="*/ 216 h 255"/>
                            <a:gd name="T216" fmla="+- 0 1979 1922"/>
                            <a:gd name="T217" fmla="*/ T216 w 450"/>
                            <a:gd name="T218" fmla="+- 0 211 -22"/>
                            <a:gd name="T219" fmla="*/ 211 h 255"/>
                            <a:gd name="T220" fmla="+- 0 1972 1922"/>
                            <a:gd name="T221" fmla="*/ T220 w 450"/>
                            <a:gd name="T222" fmla="+- 0 206 -22"/>
                            <a:gd name="T223" fmla="*/ 206 h 255"/>
                            <a:gd name="T224" fmla="+- 0 1944 1922"/>
                            <a:gd name="T225" fmla="*/ T224 w 450"/>
                            <a:gd name="T226" fmla="+- 0 176 -22"/>
                            <a:gd name="T227" fmla="*/ 176 h 255"/>
                            <a:gd name="T228" fmla="+- 0 1939 1922"/>
                            <a:gd name="T229" fmla="*/ T228 w 450"/>
                            <a:gd name="T230" fmla="+- 0 169 -22"/>
                            <a:gd name="T231" fmla="*/ 169 h 255"/>
                            <a:gd name="T232" fmla="+- 0 1925 1922"/>
                            <a:gd name="T233" fmla="*/ T232 w 450"/>
                            <a:gd name="T234" fmla="+- 0 130 -22"/>
                            <a:gd name="T235" fmla="*/ 130 h 255"/>
                            <a:gd name="T236" fmla="+- 0 1923 1922"/>
                            <a:gd name="T237" fmla="*/ T236 w 450"/>
                            <a:gd name="T238" fmla="+- 0 122 -22"/>
                            <a:gd name="T239" fmla="*/ 122 h 255"/>
                            <a:gd name="T240" fmla="+- 0 1922 1922"/>
                            <a:gd name="T241" fmla="*/ T240 w 450"/>
                            <a:gd name="T242" fmla="+- 0 113 -22"/>
                            <a:gd name="T243" fmla="*/ 113 h 255"/>
                            <a:gd name="T244" fmla="+- 0 1922 1922"/>
                            <a:gd name="T245" fmla="*/ T244 w 450"/>
                            <a:gd name="T246" fmla="+- 0 105 -22"/>
                            <a:gd name="T247" fmla="*/ 1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50" h="255">
                              <a:moveTo>
                                <a:pt x="0" y="127"/>
                              </a:move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29" y="198"/>
                              </a:lnTo>
                              <a:lnTo>
                                <a:pt x="424" y="205"/>
                              </a:lnTo>
                              <a:lnTo>
                                <a:pt x="394" y="233"/>
                              </a:lnTo>
                              <a:lnTo>
                                <a:pt x="387" y="238"/>
                              </a:lnTo>
                              <a:lnTo>
                                <a:pt x="380" y="242"/>
                              </a:lnTo>
                              <a:lnTo>
                                <a:pt x="372" y="245"/>
                              </a:lnTo>
                              <a:lnTo>
                                <a:pt x="364" y="248"/>
                              </a:lnTo>
                              <a:lnTo>
                                <a:pt x="356" y="251"/>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E309E64" id="Forma libre: forma 303" o:spid="_x0000_s1026" style="position:absolute;margin-left:96.1pt;margin-top:-1.1pt;width:22.5pt;height:12.75pt;z-index:25174741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" path="m,127l10,78r3,-7l38,37r6,-6l79,9,87,6,95,4r8,-2l111,r9,l128,,323,r8,l340,r8,2l356,4r8,2l372,9r8,4l413,37r6,6l441,78r3,8l446,94r2,8l450,110r,9l450,127r,8l450,144r-2,8l446,160r-17,38l424,205r-30,28l387,238r-7,4l372,245r-8,3l356,251r-8,1l340,254r-9,1l323,255r-195,l120,255r-9,-1l103,252r-8,-1l87,248r-8,-3l71,242r-7,-4l57,233r-7,-5l22,198r-5,-7l3,152,1,144,,135r,-8xe" filled="f" strokecolor="#99a0a6">
                <v:path arrowok="t" o:connecttype="custom" o:connectlocs="0,66675;6350,35560;8255,31115;24130,9525;27940,5715;50165,-8255;55245,-10160;60325,-11430;65405,-12700;70485,-13970;76200,-13970;81280,-13970;205105,-13970;210185,-13970;215900,-13970;220980,-12700;226060,-11430;231140,-10160;236220,-8255;241300,-5715;262255,9525;266065,13335;280035,35560;281940,40640;283210,45720;284480,50800;285750,55880;285750,61595;285750,66675;285750,71755;285750,77470;284480,82550;283210,87630;272415,111760;269240,116205;250190,133985;245745,137160;241300,139700;236220,141605;231140,143510;226060,145415;220980,146050;215900,147320;210185,147955;205105,147955;81280,147955;76200,147955;70485,147320;65405,146050;60325,145415;55245,143510;50165,141605;45085,139700;40640,137160;36195,133985;31750,130810;13970,111760;10795,107315;1905,82550;635,77470;0,71755;0,66675" o:connectangles="0,0,0,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48441" behindDoc="0" locked="0" layoutInCell="1" allowOverlap="1" wp14:anchorId="1ADE2B3D" wp14:editId="73DCE6E2">
                <wp:simplePos x="0" y="0"/>
                <wp:positionH relativeFrom="page">
                  <wp:posOffset>1220470</wp:posOffset>
                </wp:positionH>
                <wp:positionV relativeFrom="paragraph">
                  <wp:posOffset>271780</wp:posOffset>
                </wp:positionV>
                <wp:extent cx="285750" cy="161925"/>
                <wp:effectExtent l="10795" t="6350" r="8255" b="12700"/>
                <wp:wrapNone/>
                <wp:docPr id="302" name="Forma libre: forma 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5 428"/>
                            <a:gd name="T3" fmla="*/ 555 h 255"/>
                            <a:gd name="T4" fmla="+- 0 1922 1922"/>
                            <a:gd name="T5" fmla="*/ T4 w 450"/>
                            <a:gd name="T6" fmla="+- 0 547 428"/>
                            <a:gd name="T7" fmla="*/ 547 h 255"/>
                            <a:gd name="T8" fmla="+- 0 1923 1922"/>
                            <a:gd name="T9" fmla="*/ T8 w 450"/>
                            <a:gd name="T10" fmla="+- 0 538 428"/>
                            <a:gd name="T11" fmla="*/ 538 h 255"/>
                            <a:gd name="T12" fmla="+- 0 1925 1922"/>
                            <a:gd name="T13" fmla="*/ T12 w 450"/>
                            <a:gd name="T14" fmla="+- 0 530 428"/>
                            <a:gd name="T15" fmla="*/ 530 h 255"/>
                            <a:gd name="T16" fmla="+- 0 1927 1922"/>
                            <a:gd name="T17" fmla="*/ T16 w 450"/>
                            <a:gd name="T18" fmla="+- 0 522 428"/>
                            <a:gd name="T19" fmla="*/ 522 h 255"/>
                            <a:gd name="T20" fmla="+- 0 1960 1922"/>
                            <a:gd name="T21" fmla="*/ T20 w 450"/>
                            <a:gd name="T22" fmla="+- 0 465 428"/>
                            <a:gd name="T23" fmla="*/ 465 h 255"/>
                            <a:gd name="T24" fmla="+- 0 1966 1922"/>
                            <a:gd name="T25" fmla="*/ T24 w 450"/>
                            <a:gd name="T26" fmla="+- 0 459 428"/>
                            <a:gd name="T27" fmla="*/ 459 h 255"/>
                            <a:gd name="T28" fmla="+- 0 2001 1922"/>
                            <a:gd name="T29" fmla="*/ T28 w 450"/>
                            <a:gd name="T30" fmla="+- 0 437 428"/>
                            <a:gd name="T31" fmla="*/ 437 h 255"/>
                            <a:gd name="T32" fmla="+- 0 2009 1922"/>
                            <a:gd name="T33" fmla="*/ T32 w 450"/>
                            <a:gd name="T34" fmla="+- 0 434 428"/>
                            <a:gd name="T35" fmla="*/ 434 h 255"/>
                            <a:gd name="T36" fmla="+- 0 2017 1922"/>
                            <a:gd name="T37" fmla="*/ T36 w 450"/>
                            <a:gd name="T38" fmla="+- 0 432 428"/>
                            <a:gd name="T39" fmla="*/ 432 h 255"/>
                            <a:gd name="T40" fmla="+- 0 2025 1922"/>
                            <a:gd name="T41" fmla="*/ T40 w 450"/>
                            <a:gd name="T42" fmla="+- 0 430 428"/>
                            <a:gd name="T43" fmla="*/ 430 h 255"/>
                            <a:gd name="T44" fmla="+- 0 2033 1922"/>
                            <a:gd name="T45" fmla="*/ T44 w 450"/>
                            <a:gd name="T46" fmla="+- 0 428 428"/>
                            <a:gd name="T47" fmla="*/ 428 h 255"/>
                            <a:gd name="T48" fmla="+- 0 2042 1922"/>
                            <a:gd name="T49" fmla="*/ T48 w 450"/>
                            <a:gd name="T50" fmla="+- 0 428 428"/>
                            <a:gd name="T51" fmla="*/ 428 h 255"/>
                            <a:gd name="T52" fmla="+- 0 2050 1922"/>
                            <a:gd name="T53" fmla="*/ T52 w 450"/>
                            <a:gd name="T54" fmla="+- 0 428 428"/>
                            <a:gd name="T55" fmla="*/ 428 h 255"/>
                            <a:gd name="T56" fmla="+- 0 2245 1922"/>
                            <a:gd name="T57" fmla="*/ T56 w 450"/>
                            <a:gd name="T58" fmla="+- 0 428 428"/>
                            <a:gd name="T59" fmla="*/ 428 h 255"/>
                            <a:gd name="T60" fmla="+- 0 2253 1922"/>
                            <a:gd name="T61" fmla="*/ T60 w 450"/>
                            <a:gd name="T62" fmla="+- 0 428 428"/>
                            <a:gd name="T63" fmla="*/ 428 h 255"/>
                            <a:gd name="T64" fmla="+- 0 2262 1922"/>
                            <a:gd name="T65" fmla="*/ T64 w 450"/>
                            <a:gd name="T66" fmla="+- 0 428 428"/>
                            <a:gd name="T67" fmla="*/ 428 h 255"/>
                            <a:gd name="T68" fmla="+- 0 2270 1922"/>
                            <a:gd name="T69" fmla="*/ T68 w 450"/>
                            <a:gd name="T70" fmla="+- 0 430 428"/>
                            <a:gd name="T71" fmla="*/ 430 h 255"/>
                            <a:gd name="T72" fmla="+- 0 2278 1922"/>
                            <a:gd name="T73" fmla="*/ T72 w 450"/>
                            <a:gd name="T74" fmla="+- 0 432 428"/>
                            <a:gd name="T75" fmla="*/ 432 h 255"/>
                            <a:gd name="T76" fmla="+- 0 2286 1922"/>
                            <a:gd name="T77" fmla="*/ T76 w 450"/>
                            <a:gd name="T78" fmla="+- 0 434 428"/>
                            <a:gd name="T79" fmla="*/ 434 h 255"/>
                            <a:gd name="T80" fmla="+- 0 2294 1922"/>
                            <a:gd name="T81" fmla="*/ T80 w 450"/>
                            <a:gd name="T82" fmla="+- 0 437 428"/>
                            <a:gd name="T83" fmla="*/ 437 h 255"/>
                            <a:gd name="T84" fmla="+- 0 2302 1922"/>
                            <a:gd name="T85" fmla="*/ T84 w 450"/>
                            <a:gd name="T86" fmla="+- 0 441 428"/>
                            <a:gd name="T87" fmla="*/ 441 h 255"/>
                            <a:gd name="T88" fmla="+- 0 2335 1922"/>
                            <a:gd name="T89" fmla="*/ T88 w 450"/>
                            <a:gd name="T90" fmla="+- 0 465 428"/>
                            <a:gd name="T91" fmla="*/ 465 h 255"/>
                            <a:gd name="T92" fmla="+- 0 2341 1922"/>
                            <a:gd name="T93" fmla="*/ T92 w 450"/>
                            <a:gd name="T94" fmla="+- 0 471 428"/>
                            <a:gd name="T95" fmla="*/ 471 h 255"/>
                            <a:gd name="T96" fmla="+- 0 2363 1922"/>
                            <a:gd name="T97" fmla="*/ T96 w 450"/>
                            <a:gd name="T98" fmla="+- 0 506 428"/>
                            <a:gd name="T99" fmla="*/ 506 h 255"/>
                            <a:gd name="T100" fmla="+- 0 2366 1922"/>
                            <a:gd name="T101" fmla="*/ T100 w 450"/>
                            <a:gd name="T102" fmla="+- 0 514 428"/>
                            <a:gd name="T103" fmla="*/ 514 h 255"/>
                            <a:gd name="T104" fmla="+- 0 2368 1922"/>
                            <a:gd name="T105" fmla="*/ T104 w 450"/>
                            <a:gd name="T106" fmla="+- 0 522 428"/>
                            <a:gd name="T107" fmla="*/ 522 h 255"/>
                            <a:gd name="T108" fmla="+- 0 2370 1922"/>
                            <a:gd name="T109" fmla="*/ T108 w 450"/>
                            <a:gd name="T110" fmla="+- 0 530 428"/>
                            <a:gd name="T111" fmla="*/ 530 h 255"/>
                            <a:gd name="T112" fmla="+- 0 2372 1922"/>
                            <a:gd name="T113" fmla="*/ T112 w 450"/>
                            <a:gd name="T114" fmla="+- 0 538 428"/>
                            <a:gd name="T115" fmla="*/ 538 h 255"/>
                            <a:gd name="T116" fmla="+- 0 2372 1922"/>
                            <a:gd name="T117" fmla="*/ T116 w 450"/>
                            <a:gd name="T118" fmla="+- 0 547 428"/>
                            <a:gd name="T119" fmla="*/ 547 h 255"/>
                            <a:gd name="T120" fmla="+- 0 2372 1922"/>
                            <a:gd name="T121" fmla="*/ T120 w 450"/>
                            <a:gd name="T122" fmla="+- 0 555 428"/>
                            <a:gd name="T123" fmla="*/ 555 h 255"/>
                            <a:gd name="T124" fmla="+- 0 2372 1922"/>
                            <a:gd name="T125" fmla="*/ T124 w 450"/>
                            <a:gd name="T126" fmla="+- 0 563 428"/>
                            <a:gd name="T127" fmla="*/ 563 h 255"/>
                            <a:gd name="T128" fmla="+- 0 2372 1922"/>
                            <a:gd name="T129" fmla="*/ T128 w 450"/>
                            <a:gd name="T130" fmla="+- 0 572 428"/>
                            <a:gd name="T131" fmla="*/ 572 h 255"/>
                            <a:gd name="T132" fmla="+- 0 2370 1922"/>
                            <a:gd name="T133" fmla="*/ T132 w 450"/>
                            <a:gd name="T134" fmla="+- 0 580 428"/>
                            <a:gd name="T135" fmla="*/ 580 h 255"/>
                            <a:gd name="T136" fmla="+- 0 2368 1922"/>
                            <a:gd name="T137" fmla="*/ T136 w 450"/>
                            <a:gd name="T138" fmla="+- 0 588 428"/>
                            <a:gd name="T139" fmla="*/ 588 h 255"/>
                            <a:gd name="T140" fmla="+- 0 2366 1922"/>
                            <a:gd name="T141" fmla="*/ T140 w 450"/>
                            <a:gd name="T142" fmla="+- 0 596 428"/>
                            <a:gd name="T143" fmla="*/ 596 h 255"/>
                            <a:gd name="T144" fmla="+- 0 2363 1922"/>
                            <a:gd name="T145" fmla="*/ T144 w 450"/>
                            <a:gd name="T146" fmla="+- 0 604 428"/>
                            <a:gd name="T147" fmla="*/ 604 h 255"/>
                            <a:gd name="T148" fmla="+- 0 2360 1922"/>
                            <a:gd name="T149" fmla="*/ T148 w 450"/>
                            <a:gd name="T150" fmla="+- 0 612 428"/>
                            <a:gd name="T151" fmla="*/ 612 h 255"/>
                            <a:gd name="T152" fmla="+- 0 2356 1922"/>
                            <a:gd name="T153" fmla="*/ T152 w 450"/>
                            <a:gd name="T154" fmla="+- 0 619 428"/>
                            <a:gd name="T155" fmla="*/ 619 h 255"/>
                            <a:gd name="T156" fmla="+- 0 2351 1922"/>
                            <a:gd name="T157" fmla="*/ T156 w 450"/>
                            <a:gd name="T158" fmla="+- 0 626 428"/>
                            <a:gd name="T159" fmla="*/ 626 h 255"/>
                            <a:gd name="T160" fmla="+- 0 2346 1922"/>
                            <a:gd name="T161" fmla="*/ T160 w 450"/>
                            <a:gd name="T162" fmla="+- 0 633 428"/>
                            <a:gd name="T163" fmla="*/ 633 h 255"/>
                            <a:gd name="T164" fmla="+- 0 2316 1922"/>
                            <a:gd name="T165" fmla="*/ T164 w 450"/>
                            <a:gd name="T166" fmla="+- 0 661 428"/>
                            <a:gd name="T167" fmla="*/ 661 h 255"/>
                            <a:gd name="T168" fmla="+- 0 2309 1922"/>
                            <a:gd name="T169" fmla="*/ T168 w 450"/>
                            <a:gd name="T170" fmla="+- 0 666 428"/>
                            <a:gd name="T171" fmla="*/ 666 h 255"/>
                            <a:gd name="T172" fmla="+- 0 2253 1922"/>
                            <a:gd name="T173" fmla="*/ T172 w 450"/>
                            <a:gd name="T174" fmla="+- 0 683 428"/>
                            <a:gd name="T175" fmla="*/ 683 h 255"/>
                            <a:gd name="T176" fmla="+- 0 2245 1922"/>
                            <a:gd name="T177" fmla="*/ T176 w 450"/>
                            <a:gd name="T178" fmla="+- 0 683 428"/>
                            <a:gd name="T179" fmla="*/ 683 h 255"/>
                            <a:gd name="T180" fmla="+- 0 2050 1922"/>
                            <a:gd name="T181" fmla="*/ T180 w 450"/>
                            <a:gd name="T182" fmla="+- 0 683 428"/>
                            <a:gd name="T183" fmla="*/ 683 h 255"/>
                            <a:gd name="T184" fmla="+- 0 2042 1922"/>
                            <a:gd name="T185" fmla="*/ T184 w 450"/>
                            <a:gd name="T186" fmla="+- 0 683 428"/>
                            <a:gd name="T187" fmla="*/ 683 h 255"/>
                            <a:gd name="T188" fmla="+- 0 2033 1922"/>
                            <a:gd name="T189" fmla="*/ T188 w 450"/>
                            <a:gd name="T190" fmla="+- 0 682 428"/>
                            <a:gd name="T191" fmla="*/ 682 h 255"/>
                            <a:gd name="T192" fmla="+- 0 2025 1922"/>
                            <a:gd name="T193" fmla="*/ T192 w 450"/>
                            <a:gd name="T194" fmla="+- 0 680 428"/>
                            <a:gd name="T195" fmla="*/ 680 h 255"/>
                            <a:gd name="T196" fmla="+- 0 2017 1922"/>
                            <a:gd name="T197" fmla="*/ T196 w 450"/>
                            <a:gd name="T198" fmla="+- 0 679 428"/>
                            <a:gd name="T199" fmla="*/ 679 h 255"/>
                            <a:gd name="T200" fmla="+- 0 1979 1922"/>
                            <a:gd name="T201" fmla="*/ T200 w 450"/>
                            <a:gd name="T202" fmla="+- 0 661 428"/>
                            <a:gd name="T203" fmla="*/ 661 h 255"/>
                            <a:gd name="T204" fmla="+- 0 1972 1922"/>
                            <a:gd name="T205" fmla="*/ T204 w 450"/>
                            <a:gd name="T206" fmla="+- 0 656 428"/>
                            <a:gd name="T207" fmla="*/ 656 h 255"/>
                            <a:gd name="T208" fmla="+- 0 1944 1922"/>
                            <a:gd name="T209" fmla="*/ T208 w 450"/>
                            <a:gd name="T210" fmla="+- 0 626 428"/>
                            <a:gd name="T211" fmla="*/ 626 h 255"/>
                            <a:gd name="T212" fmla="+- 0 1939 1922"/>
                            <a:gd name="T213" fmla="*/ T212 w 450"/>
                            <a:gd name="T214" fmla="+- 0 619 428"/>
                            <a:gd name="T215" fmla="*/ 619 h 255"/>
                            <a:gd name="T216" fmla="+- 0 1935 1922"/>
                            <a:gd name="T217" fmla="*/ T216 w 450"/>
                            <a:gd name="T218" fmla="+- 0 612 428"/>
                            <a:gd name="T219" fmla="*/ 612 h 255"/>
                            <a:gd name="T220" fmla="+- 0 1932 1922"/>
                            <a:gd name="T221" fmla="*/ T220 w 450"/>
                            <a:gd name="T222" fmla="+- 0 604 428"/>
                            <a:gd name="T223" fmla="*/ 604 h 255"/>
                            <a:gd name="T224" fmla="+- 0 1929 1922"/>
                            <a:gd name="T225" fmla="*/ T224 w 450"/>
                            <a:gd name="T226" fmla="+- 0 596 428"/>
                            <a:gd name="T227" fmla="*/ 596 h 255"/>
                            <a:gd name="T228" fmla="+- 0 1927 1922"/>
                            <a:gd name="T229" fmla="*/ T228 w 450"/>
                            <a:gd name="T230" fmla="+- 0 588 428"/>
                            <a:gd name="T231" fmla="*/ 588 h 255"/>
                            <a:gd name="T232" fmla="+- 0 1925 1922"/>
                            <a:gd name="T233" fmla="*/ T232 w 450"/>
                            <a:gd name="T234" fmla="+- 0 580 428"/>
                            <a:gd name="T235" fmla="*/ 580 h 255"/>
                            <a:gd name="T236" fmla="+- 0 1923 1922"/>
                            <a:gd name="T237" fmla="*/ T236 w 450"/>
                            <a:gd name="T238" fmla="+- 0 572 428"/>
                            <a:gd name="T239" fmla="*/ 572 h 255"/>
                            <a:gd name="T240" fmla="+- 0 1922 1922"/>
                            <a:gd name="T241" fmla="*/ T240 w 450"/>
                            <a:gd name="T242" fmla="+- 0 563 428"/>
                            <a:gd name="T243" fmla="*/ 563 h 255"/>
                            <a:gd name="T244" fmla="+- 0 1922 1922"/>
                            <a:gd name="T245" fmla="*/ T244 w 450"/>
                            <a:gd name="T246" fmla="+- 0 555 428"/>
                            <a:gd name="T247" fmla="*/ 55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Lst>
                          <a:rect l="0" t="0" r="r" b="b"/>
                          <a:pathLst>
                            <a:path w="450" h="255">
                              <a:moveTo>
                                <a:pt x="0" y="127"/>
                              </a:moveTo>
                              <a:lnTo>
                                <a:pt x="0" y="119"/>
                              </a:lnTo>
                              <a:lnTo>
                                <a:pt x="1" y="110"/>
                              </a:lnTo>
                              <a:lnTo>
                                <a:pt x="3" y="102"/>
                              </a:lnTo>
                              <a:lnTo>
                                <a:pt x="5" y="94"/>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64" y="6"/>
                              </a:lnTo>
                              <a:lnTo>
                                <a:pt x="372" y="9"/>
                              </a:lnTo>
                              <a:lnTo>
                                <a:pt x="380" y="13"/>
                              </a:lnTo>
                              <a:lnTo>
                                <a:pt x="413" y="37"/>
                              </a:lnTo>
                              <a:lnTo>
                                <a:pt x="419" y="43"/>
                              </a:lnTo>
                              <a:lnTo>
                                <a:pt x="441" y="78"/>
                              </a:lnTo>
                              <a:lnTo>
                                <a:pt x="444" y="86"/>
                              </a:lnTo>
                              <a:lnTo>
                                <a:pt x="446" y="94"/>
                              </a:lnTo>
                              <a:lnTo>
                                <a:pt x="448" y="102"/>
                              </a:lnTo>
                              <a:lnTo>
                                <a:pt x="450" y="110"/>
                              </a:lnTo>
                              <a:lnTo>
                                <a:pt x="450" y="119"/>
                              </a:lnTo>
                              <a:lnTo>
                                <a:pt x="450" y="127"/>
                              </a:lnTo>
                              <a:lnTo>
                                <a:pt x="450" y="135"/>
                              </a:lnTo>
                              <a:lnTo>
                                <a:pt x="450" y="144"/>
                              </a:lnTo>
                              <a:lnTo>
                                <a:pt x="448" y="152"/>
                              </a:lnTo>
                              <a:lnTo>
                                <a:pt x="446" y="160"/>
                              </a:lnTo>
                              <a:lnTo>
                                <a:pt x="444" y="168"/>
                              </a:lnTo>
                              <a:lnTo>
                                <a:pt x="441" y="176"/>
                              </a:lnTo>
                              <a:lnTo>
                                <a:pt x="438" y="184"/>
                              </a:lnTo>
                              <a:lnTo>
                                <a:pt x="434" y="191"/>
                              </a:lnTo>
                              <a:lnTo>
                                <a:pt x="429" y="198"/>
                              </a:lnTo>
                              <a:lnTo>
                                <a:pt x="424" y="205"/>
                              </a:lnTo>
                              <a:lnTo>
                                <a:pt x="394" y="233"/>
                              </a:lnTo>
                              <a:lnTo>
                                <a:pt x="387" y="238"/>
                              </a:lnTo>
                              <a:lnTo>
                                <a:pt x="331" y="255"/>
                              </a:lnTo>
                              <a:lnTo>
                                <a:pt x="323" y="255"/>
                              </a:lnTo>
                              <a:lnTo>
                                <a:pt x="128" y="255"/>
                              </a:lnTo>
                              <a:lnTo>
                                <a:pt x="120" y="255"/>
                              </a:lnTo>
                              <a:lnTo>
                                <a:pt x="111" y="254"/>
                              </a:lnTo>
                              <a:lnTo>
                                <a:pt x="103" y="252"/>
                              </a:lnTo>
                              <a:lnTo>
                                <a:pt x="95" y="251"/>
                              </a:lnTo>
                              <a:lnTo>
                                <a:pt x="57" y="233"/>
                              </a:lnTo>
                              <a:lnTo>
                                <a:pt x="50" y="228"/>
                              </a:lnTo>
                              <a:lnTo>
                                <a:pt x="22" y="198"/>
                              </a:lnTo>
                              <a:lnTo>
                                <a:pt x="17" y="191"/>
                              </a:lnTo>
                              <a:lnTo>
                                <a:pt x="13" y="184"/>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CFE1AB1" id="Forma libre: forma 302" o:spid="_x0000_s1026" style="position:absolute;margin-left:96.1pt;margin-top:21.4pt;width:22.5pt;height:12.75pt;z-index:2517484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" path="m,127r,-8l1,110r2,-8l5,94,38,37r6,-6l79,9,87,6,95,4r8,-2l111,r9,l128,,323,r8,l340,r8,2l356,4r8,2l372,9r8,4l413,37r6,6l441,78r3,8l446,94r2,8l450,110r,9l450,127r,8l450,144r-2,8l446,160r-2,8l441,176r-3,8l434,191r-5,7l424,205r-30,28l387,238r-56,17l323,255r-195,l120,255r-9,-1l103,252r-8,-1l57,233r-7,-5l22,198r-5,-7l13,184r-3,-8l7,168,5,160,3,152,1,144,,135r,-8xe" filled="f" strokecolor="#99a0a6">
                <v:path arrowok="t" o:connecttype="custom" o:connectlocs="0,352425;0,347345;635,341630;1905,336550;3175,331470;24130,295275;27940,291465;50165,277495;55245,275590;60325,274320;65405,273050;70485,271780;76200,271780;81280,271780;205105,271780;210185,271780;215900,271780;220980,273050;226060,274320;231140,275590;236220,277495;241300,280035;262255,295275;266065,299085;280035,321310;281940,326390;283210,331470;284480,336550;285750,341630;285750,347345;285750,352425;285750,357505;285750,363220;284480,368300;283210,373380;281940,378460;280035,383540;278130,388620;275590,393065;272415,397510;269240,401955;250190,419735;245745,422910;210185,433705;205105,433705;81280,433705;76200,433705;70485,433070;65405,431800;60325,431165;36195,419735;31750,416560;13970,397510;10795,393065;8255,388620;6350,383540;4445,378460;3175,373380;1905,368300;635,363220;0,357505;0,352425" o:connectangles="0,0,0,0,0,0,0,0,0,0,0,0,0,0,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49465" behindDoc="0" locked="0" layoutInCell="1" allowOverlap="1" wp14:anchorId="582D8851" wp14:editId="7E407261">
                <wp:simplePos x="0" y="0"/>
                <wp:positionH relativeFrom="page">
                  <wp:posOffset>1220470</wp:posOffset>
                </wp:positionH>
                <wp:positionV relativeFrom="paragraph">
                  <wp:posOffset>557530</wp:posOffset>
                </wp:positionV>
                <wp:extent cx="285750" cy="161925"/>
                <wp:effectExtent l="10795" t="6350" r="8255" b="12700"/>
                <wp:wrapNone/>
                <wp:docPr id="301" name="Forma libre: forma 3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5 878"/>
                            <a:gd name="T3" fmla="*/ 1005 h 255"/>
                            <a:gd name="T4" fmla="+- 0 1932 1922"/>
                            <a:gd name="T5" fmla="*/ T4 w 450"/>
                            <a:gd name="T6" fmla="+- 0 956 878"/>
                            <a:gd name="T7" fmla="*/ 956 h 255"/>
                            <a:gd name="T8" fmla="+- 0 1935 1922"/>
                            <a:gd name="T9" fmla="*/ T8 w 450"/>
                            <a:gd name="T10" fmla="+- 0 949 878"/>
                            <a:gd name="T11" fmla="*/ 949 h 255"/>
                            <a:gd name="T12" fmla="+- 0 1939 1922"/>
                            <a:gd name="T13" fmla="*/ T12 w 450"/>
                            <a:gd name="T14" fmla="+- 0 941 878"/>
                            <a:gd name="T15" fmla="*/ 941 h 255"/>
                            <a:gd name="T16" fmla="+- 0 1944 1922"/>
                            <a:gd name="T17" fmla="*/ T16 w 450"/>
                            <a:gd name="T18" fmla="+- 0 934 878"/>
                            <a:gd name="T19" fmla="*/ 934 h 255"/>
                            <a:gd name="T20" fmla="+- 0 1949 1922"/>
                            <a:gd name="T21" fmla="*/ T20 w 450"/>
                            <a:gd name="T22" fmla="+- 0 927 878"/>
                            <a:gd name="T23" fmla="*/ 927 h 255"/>
                            <a:gd name="T24" fmla="+- 0 1954 1922"/>
                            <a:gd name="T25" fmla="*/ T24 w 450"/>
                            <a:gd name="T26" fmla="+- 0 921 878"/>
                            <a:gd name="T27" fmla="*/ 921 h 255"/>
                            <a:gd name="T28" fmla="+- 0 1960 1922"/>
                            <a:gd name="T29" fmla="*/ T28 w 450"/>
                            <a:gd name="T30" fmla="+- 0 915 878"/>
                            <a:gd name="T31" fmla="*/ 915 h 255"/>
                            <a:gd name="T32" fmla="+- 0 1966 1922"/>
                            <a:gd name="T33" fmla="*/ T32 w 450"/>
                            <a:gd name="T34" fmla="+- 0 909 878"/>
                            <a:gd name="T35" fmla="*/ 909 h 255"/>
                            <a:gd name="T36" fmla="+- 0 1972 1922"/>
                            <a:gd name="T37" fmla="*/ T36 w 450"/>
                            <a:gd name="T38" fmla="+- 0 904 878"/>
                            <a:gd name="T39" fmla="*/ 904 h 255"/>
                            <a:gd name="T40" fmla="+- 0 1979 1922"/>
                            <a:gd name="T41" fmla="*/ T40 w 450"/>
                            <a:gd name="T42" fmla="+- 0 899 878"/>
                            <a:gd name="T43" fmla="*/ 899 h 255"/>
                            <a:gd name="T44" fmla="+- 0 1986 1922"/>
                            <a:gd name="T45" fmla="*/ T44 w 450"/>
                            <a:gd name="T46" fmla="+- 0 894 878"/>
                            <a:gd name="T47" fmla="*/ 894 h 255"/>
                            <a:gd name="T48" fmla="+- 0 1993 1922"/>
                            <a:gd name="T49" fmla="*/ T48 w 450"/>
                            <a:gd name="T50" fmla="+- 0 891 878"/>
                            <a:gd name="T51" fmla="*/ 891 h 255"/>
                            <a:gd name="T52" fmla="+- 0 2001 1922"/>
                            <a:gd name="T53" fmla="*/ T52 w 450"/>
                            <a:gd name="T54" fmla="+- 0 887 878"/>
                            <a:gd name="T55" fmla="*/ 887 h 255"/>
                            <a:gd name="T56" fmla="+- 0 2009 1922"/>
                            <a:gd name="T57" fmla="*/ T56 w 450"/>
                            <a:gd name="T58" fmla="+- 0 884 878"/>
                            <a:gd name="T59" fmla="*/ 884 h 255"/>
                            <a:gd name="T60" fmla="+- 0 2017 1922"/>
                            <a:gd name="T61" fmla="*/ T60 w 450"/>
                            <a:gd name="T62" fmla="+- 0 882 878"/>
                            <a:gd name="T63" fmla="*/ 882 h 255"/>
                            <a:gd name="T64" fmla="+- 0 2025 1922"/>
                            <a:gd name="T65" fmla="*/ T64 w 450"/>
                            <a:gd name="T66" fmla="+- 0 880 878"/>
                            <a:gd name="T67" fmla="*/ 880 h 255"/>
                            <a:gd name="T68" fmla="+- 0 2033 1922"/>
                            <a:gd name="T69" fmla="*/ T68 w 450"/>
                            <a:gd name="T70" fmla="+- 0 878 878"/>
                            <a:gd name="T71" fmla="*/ 878 h 255"/>
                            <a:gd name="T72" fmla="+- 0 2042 1922"/>
                            <a:gd name="T73" fmla="*/ T72 w 450"/>
                            <a:gd name="T74" fmla="+- 0 878 878"/>
                            <a:gd name="T75" fmla="*/ 878 h 255"/>
                            <a:gd name="T76" fmla="+- 0 2050 1922"/>
                            <a:gd name="T77" fmla="*/ T76 w 450"/>
                            <a:gd name="T78" fmla="+- 0 878 878"/>
                            <a:gd name="T79" fmla="*/ 878 h 255"/>
                            <a:gd name="T80" fmla="+- 0 2245 1922"/>
                            <a:gd name="T81" fmla="*/ T80 w 450"/>
                            <a:gd name="T82" fmla="+- 0 878 878"/>
                            <a:gd name="T83" fmla="*/ 878 h 255"/>
                            <a:gd name="T84" fmla="+- 0 2253 1922"/>
                            <a:gd name="T85" fmla="*/ T84 w 450"/>
                            <a:gd name="T86" fmla="+- 0 878 878"/>
                            <a:gd name="T87" fmla="*/ 878 h 255"/>
                            <a:gd name="T88" fmla="+- 0 2262 1922"/>
                            <a:gd name="T89" fmla="*/ T88 w 450"/>
                            <a:gd name="T90" fmla="+- 0 878 878"/>
                            <a:gd name="T91" fmla="*/ 878 h 255"/>
                            <a:gd name="T92" fmla="+- 0 2270 1922"/>
                            <a:gd name="T93" fmla="*/ T92 w 450"/>
                            <a:gd name="T94" fmla="+- 0 880 878"/>
                            <a:gd name="T95" fmla="*/ 880 h 255"/>
                            <a:gd name="T96" fmla="+- 0 2278 1922"/>
                            <a:gd name="T97" fmla="*/ T96 w 450"/>
                            <a:gd name="T98" fmla="+- 0 882 878"/>
                            <a:gd name="T99" fmla="*/ 882 h 255"/>
                            <a:gd name="T100" fmla="+- 0 2316 1922"/>
                            <a:gd name="T101" fmla="*/ T100 w 450"/>
                            <a:gd name="T102" fmla="+- 0 899 878"/>
                            <a:gd name="T103" fmla="*/ 899 h 255"/>
                            <a:gd name="T104" fmla="+- 0 2323 1922"/>
                            <a:gd name="T105" fmla="*/ T104 w 450"/>
                            <a:gd name="T106" fmla="+- 0 904 878"/>
                            <a:gd name="T107" fmla="*/ 904 h 255"/>
                            <a:gd name="T108" fmla="+- 0 2329 1922"/>
                            <a:gd name="T109" fmla="*/ T108 w 450"/>
                            <a:gd name="T110" fmla="+- 0 909 878"/>
                            <a:gd name="T111" fmla="*/ 909 h 255"/>
                            <a:gd name="T112" fmla="+- 0 2335 1922"/>
                            <a:gd name="T113" fmla="*/ T112 w 450"/>
                            <a:gd name="T114" fmla="+- 0 915 878"/>
                            <a:gd name="T115" fmla="*/ 915 h 255"/>
                            <a:gd name="T116" fmla="+- 0 2341 1922"/>
                            <a:gd name="T117" fmla="*/ T116 w 450"/>
                            <a:gd name="T118" fmla="+- 0 921 878"/>
                            <a:gd name="T119" fmla="*/ 921 h 255"/>
                            <a:gd name="T120" fmla="+- 0 2346 1922"/>
                            <a:gd name="T121" fmla="*/ T120 w 450"/>
                            <a:gd name="T122" fmla="+- 0 927 878"/>
                            <a:gd name="T123" fmla="*/ 927 h 255"/>
                            <a:gd name="T124" fmla="+- 0 2351 1922"/>
                            <a:gd name="T125" fmla="*/ T124 w 450"/>
                            <a:gd name="T126" fmla="+- 0 934 878"/>
                            <a:gd name="T127" fmla="*/ 934 h 255"/>
                            <a:gd name="T128" fmla="+- 0 2356 1922"/>
                            <a:gd name="T129" fmla="*/ T128 w 450"/>
                            <a:gd name="T130" fmla="+- 0 941 878"/>
                            <a:gd name="T131" fmla="*/ 941 h 255"/>
                            <a:gd name="T132" fmla="+- 0 2360 1922"/>
                            <a:gd name="T133" fmla="*/ T132 w 450"/>
                            <a:gd name="T134" fmla="+- 0 949 878"/>
                            <a:gd name="T135" fmla="*/ 949 h 255"/>
                            <a:gd name="T136" fmla="+- 0 2363 1922"/>
                            <a:gd name="T137" fmla="*/ T136 w 450"/>
                            <a:gd name="T138" fmla="+- 0 956 878"/>
                            <a:gd name="T139" fmla="*/ 956 h 255"/>
                            <a:gd name="T140" fmla="+- 0 2366 1922"/>
                            <a:gd name="T141" fmla="*/ T140 w 450"/>
                            <a:gd name="T142" fmla="+- 0 964 878"/>
                            <a:gd name="T143" fmla="*/ 964 h 255"/>
                            <a:gd name="T144" fmla="+- 0 2372 1922"/>
                            <a:gd name="T145" fmla="*/ T144 w 450"/>
                            <a:gd name="T146" fmla="+- 0 1005 878"/>
                            <a:gd name="T147" fmla="*/ 1005 h 255"/>
                            <a:gd name="T148" fmla="+- 0 2372 1922"/>
                            <a:gd name="T149" fmla="*/ T148 w 450"/>
                            <a:gd name="T150" fmla="+- 0 1013 878"/>
                            <a:gd name="T151" fmla="*/ 1013 h 255"/>
                            <a:gd name="T152" fmla="+- 0 2372 1922"/>
                            <a:gd name="T153" fmla="*/ T152 w 450"/>
                            <a:gd name="T154" fmla="+- 0 1022 878"/>
                            <a:gd name="T155" fmla="*/ 1022 h 255"/>
                            <a:gd name="T156" fmla="+- 0 2370 1922"/>
                            <a:gd name="T157" fmla="*/ T156 w 450"/>
                            <a:gd name="T158" fmla="+- 0 1030 878"/>
                            <a:gd name="T159" fmla="*/ 1030 h 255"/>
                            <a:gd name="T160" fmla="+- 0 2368 1922"/>
                            <a:gd name="T161" fmla="*/ T160 w 450"/>
                            <a:gd name="T162" fmla="+- 0 1038 878"/>
                            <a:gd name="T163" fmla="*/ 1038 h 255"/>
                            <a:gd name="T164" fmla="+- 0 2351 1922"/>
                            <a:gd name="T165" fmla="*/ T164 w 450"/>
                            <a:gd name="T166" fmla="+- 0 1076 878"/>
                            <a:gd name="T167" fmla="*/ 1076 h 255"/>
                            <a:gd name="T168" fmla="+- 0 2346 1922"/>
                            <a:gd name="T169" fmla="*/ T168 w 450"/>
                            <a:gd name="T170" fmla="+- 0 1083 878"/>
                            <a:gd name="T171" fmla="*/ 1083 h 255"/>
                            <a:gd name="T172" fmla="+- 0 2316 1922"/>
                            <a:gd name="T173" fmla="*/ T172 w 450"/>
                            <a:gd name="T174" fmla="+- 0 1111 878"/>
                            <a:gd name="T175" fmla="*/ 1111 h 255"/>
                            <a:gd name="T176" fmla="+- 0 2309 1922"/>
                            <a:gd name="T177" fmla="*/ T176 w 450"/>
                            <a:gd name="T178" fmla="+- 0 1116 878"/>
                            <a:gd name="T179" fmla="*/ 1116 h 255"/>
                            <a:gd name="T180" fmla="+- 0 2245 1922"/>
                            <a:gd name="T181" fmla="*/ T180 w 450"/>
                            <a:gd name="T182" fmla="+- 0 1133 878"/>
                            <a:gd name="T183" fmla="*/ 1133 h 255"/>
                            <a:gd name="T184" fmla="+- 0 2050 1922"/>
                            <a:gd name="T185" fmla="*/ T184 w 450"/>
                            <a:gd name="T186" fmla="+- 0 1133 878"/>
                            <a:gd name="T187" fmla="*/ 1133 h 255"/>
                            <a:gd name="T188" fmla="+- 0 2042 1922"/>
                            <a:gd name="T189" fmla="*/ T188 w 450"/>
                            <a:gd name="T190" fmla="+- 0 1133 878"/>
                            <a:gd name="T191" fmla="*/ 1133 h 255"/>
                            <a:gd name="T192" fmla="+- 0 2033 1922"/>
                            <a:gd name="T193" fmla="*/ T192 w 450"/>
                            <a:gd name="T194" fmla="+- 0 1132 878"/>
                            <a:gd name="T195" fmla="*/ 1132 h 255"/>
                            <a:gd name="T196" fmla="+- 0 2025 1922"/>
                            <a:gd name="T197" fmla="*/ T196 w 450"/>
                            <a:gd name="T198" fmla="+- 0 1130 878"/>
                            <a:gd name="T199" fmla="*/ 1130 h 255"/>
                            <a:gd name="T200" fmla="+- 0 2017 1922"/>
                            <a:gd name="T201" fmla="*/ T200 w 450"/>
                            <a:gd name="T202" fmla="+- 0 1129 878"/>
                            <a:gd name="T203" fmla="*/ 1129 h 255"/>
                            <a:gd name="T204" fmla="+- 0 1979 1922"/>
                            <a:gd name="T205" fmla="*/ T204 w 450"/>
                            <a:gd name="T206" fmla="+- 0 1111 878"/>
                            <a:gd name="T207" fmla="*/ 1111 h 255"/>
                            <a:gd name="T208" fmla="+- 0 1972 1922"/>
                            <a:gd name="T209" fmla="*/ T208 w 450"/>
                            <a:gd name="T210" fmla="+- 0 1106 878"/>
                            <a:gd name="T211" fmla="*/ 1106 h 255"/>
                            <a:gd name="T212" fmla="+- 0 1944 1922"/>
                            <a:gd name="T213" fmla="*/ T212 w 450"/>
                            <a:gd name="T214" fmla="+- 0 1076 878"/>
                            <a:gd name="T215" fmla="*/ 1076 h 255"/>
                            <a:gd name="T216" fmla="+- 0 1939 1922"/>
                            <a:gd name="T217" fmla="*/ T216 w 450"/>
                            <a:gd name="T218" fmla="+- 0 1069 878"/>
                            <a:gd name="T219" fmla="*/ 1069 h 255"/>
                            <a:gd name="T220" fmla="+- 0 1925 1922"/>
                            <a:gd name="T221" fmla="*/ T220 w 450"/>
                            <a:gd name="T222" fmla="+- 0 1030 878"/>
                            <a:gd name="T223" fmla="*/ 1030 h 255"/>
                            <a:gd name="T224" fmla="+- 0 1923 1922"/>
                            <a:gd name="T225" fmla="*/ T224 w 450"/>
                            <a:gd name="T226" fmla="+- 0 1022 878"/>
                            <a:gd name="T227" fmla="*/ 1022 h 255"/>
                            <a:gd name="T228" fmla="+- 0 1922 1922"/>
                            <a:gd name="T229" fmla="*/ T228 w 450"/>
                            <a:gd name="T230" fmla="+- 0 1013 878"/>
                            <a:gd name="T231" fmla="*/ 1013 h 255"/>
                            <a:gd name="T232" fmla="+- 0 1922 1922"/>
                            <a:gd name="T233" fmla="*/ T232 w 450"/>
                            <a:gd name="T234" fmla="+- 0 1005 878"/>
                            <a:gd name="T235" fmla="*/ 1005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Lst>
                          <a:rect l="0" t="0" r="r" b="b"/>
                          <a:pathLst>
                            <a:path w="450" h="255">
                              <a:moveTo>
                                <a:pt x="0" y="127"/>
                              </a:moveTo>
                              <a:lnTo>
                                <a:pt x="10" y="78"/>
                              </a:lnTo>
                              <a:lnTo>
                                <a:pt x="13" y="71"/>
                              </a:lnTo>
                              <a:lnTo>
                                <a:pt x="17" y="63"/>
                              </a:lnTo>
                              <a:lnTo>
                                <a:pt x="22" y="56"/>
                              </a:lnTo>
                              <a:lnTo>
                                <a:pt x="27" y="49"/>
                              </a:lnTo>
                              <a:lnTo>
                                <a:pt x="32" y="43"/>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29" y="198"/>
                              </a:lnTo>
                              <a:lnTo>
                                <a:pt x="424" y="205"/>
                              </a:lnTo>
                              <a:lnTo>
                                <a:pt x="394" y="233"/>
                              </a:lnTo>
                              <a:lnTo>
                                <a:pt x="387" y="238"/>
                              </a:lnTo>
                              <a:lnTo>
                                <a:pt x="323" y="255"/>
                              </a:lnTo>
                              <a:lnTo>
                                <a:pt x="128" y="255"/>
                              </a:lnTo>
                              <a:lnTo>
                                <a:pt x="120" y="255"/>
                              </a:lnTo>
                              <a:lnTo>
                                <a:pt x="111" y="254"/>
                              </a:lnTo>
                              <a:lnTo>
                                <a:pt x="103" y="252"/>
                              </a:lnTo>
                              <a:lnTo>
                                <a:pt x="95" y="251"/>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109EDC7" id="Forma libre: forma 301" o:spid="_x0000_s1026" style="position:absolute;margin-left:96.1pt;margin-top:43.9pt;width:22.5pt;height:12.75pt;z-index:25174946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" path="m,127l10,78r3,-7l17,63r5,-7l27,49r5,-6l38,37r6,-6l50,26r7,-5l64,16r7,-3l79,9,87,6,95,4r8,-2l111,r9,l128,,323,r8,l340,r8,2l356,4r38,17l401,26r6,5l413,37r6,6l424,49r5,7l434,63r4,8l441,78r3,8l450,127r,8l450,144r-2,8l446,160r-17,38l424,205r-30,28l387,238r-64,17l128,255r-8,l111,254r-8,-2l95,251,57,233r-7,-5l22,198r-5,-7l3,152,1,144,,135r,-8xe" filled="f" strokecolor="#99a0a6">
                <v:path arrowok="t" o:connecttype="custom" o:connectlocs="0,638175;6350,607060;8255,602615;10795,597535;13970,593090;17145,588645;20320,584835;24130,581025;27940,577215;31750,574040;36195,570865;40640,567690;45085,565785;50165,563245;55245,561340;60325,560070;65405,558800;70485,557530;76200,557530;81280,557530;205105,557530;210185,557530;215900,557530;220980,558800;226060,560070;250190,570865;254635,574040;258445,577215;262255,581025;266065,584835;269240,588645;272415,593090;275590,597535;278130,602615;280035,607060;281940,612140;285750,638175;285750,643255;285750,648970;284480,654050;283210,659130;272415,683260;269240,687705;250190,705485;245745,708660;205105,719455;81280,719455;76200,719455;70485,718820;65405,717550;60325,716915;36195,705485;31750,702310;13970,683260;10795,678815;1905,654050;635,648970;0,643255;0,638175" o:connectangles="0,0,0,0,0,0,0,0,0,0,0,0,0,0,0,0,0,0,0,0,0,0,0,0,0,0,0,0,0,0,0,0,0,0,0,0,0,0,0,0,0,0,0,0,0,0,0,0,0,0,0,0,0,0,0,0,0,0,0"/>
                <w10:wrap anchorx="page"/>
              </v:shape>
            </w:pict>
          </mc:Fallback>
        </mc:AlternateContent>
      </w:r>
      <w:r>
        <w:rPr>
          <w:rFonts w:ascii="Gill Sans MT"/>
          <w:color w:val="202024"/>
          <w:w w:val="110"/>
          <w:sz w:val="21"/>
        </w:rPr>
        <w:t>Mucho</w:t>
      </w:r>
      <w:r>
        <w:rPr>
          <w:rFonts w:ascii="Gill Sans MT"/>
          <w:color w:val="202024"/>
          <w:spacing w:val="-62"/>
          <w:w w:val="110"/>
          <w:sz w:val="21"/>
        </w:rPr>
        <w:t xml:space="preserve"> </w:t>
      </w:r>
      <w:r>
        <w:rPr>
          <w:rFonts w:ascii="Gill Sans MT"/>
          <w:color w:val="202024"/>
          <w:w w:val="115"/>
          <w:sz w:val="21"/>
        </w:rPr>
        <w:t>Poco</w:t>
      </w:r>
      <w:r>
        <w:rPr>
          <w:rFonts w:ascii="Gill Sans MT"/>
          <w:color w:val="202024"/>
          <w:spacing w:val="1"/>
          <w:w w:val="115"/>
          <w:sz w:val="21"/>
        </w:rPr>
        <w:t xml:space="preserve"> </w:t>
      </w:r>
      <w:r>
        <w:rPr>
          <w:rFonts w:ascii="Gill Sans MT"/>
          <w:color w:val="202024"/>
          <w:w w:val="115"/>
          <w:sz w:val="21"/>
        </w:rPr>
        <w:t>Nada</w:t>
      </w:r>
    </w:p>
    <w:p w14:paraId="4DED5558" w14:textId="77777777" w:rsidR="00833E24" w:rsidRDefault="00833E24" w:rsidP="00833E24">
      <w:pPr>
        <w:spacing w:line="444" w:lineRule="auto"/>
        <w:rPr>
          <w:rFonts w:ascii="Gill Sans MT"/>
          <w:sz w:val="21"/>
        </w:rPr>
        <w:sectPr w:rsidR="00833E24">
          <w:headerReference w:type="default" r:id="rId52"/>
          <w:footerReference w:type="default" r:id="rId53"/>
          <w:pgSz w:w="12240" w:h="15840"/>
          <w:pgMar w:top="480" w:right="1080" w:bottom="480" w:left="1100" w:header="294" w:footer="285" w:gutter="0"/>
          <w:cols w:space="720"/>
        </w:sectPr>
      </w:pPr>
    </w:p>
    <w:p w14:paraId="24EFF1EE" w14:textId="77777777" w:rsidR="00833E24" w:rsidRDefault="00833E24" w:rsidP="00833E24">
      <w:pPr>
        <w:pStyle w:val="Textoindependiente"/>
        <w:spacing w:before="5"/>
        <w:rPr>
          <w:rFonts w:ascii="Gill Sans MT"/>
          <w:sz w:val="21"/>
        </w:rPr>
      </w:pPr>
    </w:p>
    <w:p w14:paraId="2420EC96" w14:textId="77777777" w:rsidR="00833E24" w:rsidRDefault="00833E24" w:rsidP="000956B7">
      <w:pPr>
        <w:pStyle w:val="Prrafodelista"/>
        <w:numPr>
          <w:ilvl w:val="0"/>
          <w:numId w:val="23"/>
        </w:numPr>
      </w:pPr>
      <w:r w:rsidRPr="00833E24">
        <w:rPr>
          <w:w w:val="110"/>
        </w:rPr>
        <w:t>¿Considera</w:t>
      </w:r>
      <w:r w:rsidRPr="00833E24">
        <w:rPr>
          <w:spacing w:val="10"/>
          <w:w w:val="110"/>
        </w:rPr>
        <w:t xml:space="preserve"> </w:t>
      </w:r>
      <w:r w:rsidRPr="00833E24">
        <w:rPr>
          <w:w w:val="110"/>
        </w:rPr>
        <w:t>que</w:t>
      </w:r>
      <w:r w:rsidRPr="00833E24">
        <w:rPr>
          <w:spacing w:val="11"/>
          <w:w w:val="110"/>
        </w:rPr>
        <w:t xml:space="preserve"> </w:t>
      </w:r>
      <w:r w:rsidRPr="00833E24">
        <w:rPr>
          <w:w w:val="110"/>
        </w:rPr>
        <w:t>la</w:t>
      </w:r>
      <w:r w:rsidRPr="00833E24">
        <w:rPr>
          <w:spacing w:val="11"/>
          <w:w w:val="110"/>
        </w:rPr>
        <w:t xml:space="preserve"> </w:t>
      </w:r>
      <w:r w:rsidRPr="00833E24">
        <w:rPr>
          <w:w w:val="110"/>
        </w:rPr>
        <w:t>asignación</w:t>
      </w:r>
      <w:r w:rsidRPr="00833E24">
        <w:rPr>
          <w:spacing w:val="11"/>
          <w:w w:val="110"/>
        </w:rPr>
        <w:t xml:space="preserve"> </w:t>
      </w:r>
      <w:r w:rsidRPr="00833E24">
        <w:rPr>
          <w:w w:val="110"/>
        </w:rPr>
        <w:t>de</w:t>
      </w:r>
      <w:r w:rsidRPr="00833E24">
        <w:rPr>
          <w:spacing w:val="11"/>
          <w:w w:val="110"/>
        </w:rPr>
        <w:t xml:space="preserve"> </w:t>
      </w:r>
      <w:r w:rsidRPr="00833E24">
        <w:rPr>
          <w:w w:val="110"/>
        </w:rPr>
        <w:t>citas</w:t>
      </w:r>
      <w:r w:rsidRPr="00833E24">
        <w:rPr>
          <w:spacing w:val="10"/>
          <w:w w:val="110"/>
        </w:rPr>
        <w:t xml:space="preserve"> </w:t>
      </w:r>
      <w:r w:rsidRPr="00833E24">
        <w:rPr>
          <w:w w:val="110"/>
        </w:rPr>
        <w:t>previas</w:t>
      </w:r>
      <w:r w:rsidRPr="00833E24">
        <w:rPr>
          <w:spacing w:val="11"/>
          <w:w w:val="110"/>
        </w:rPr>
        <w:t xml:space="preserve"> </w:t>
      </w:r>
      <w:r w:rsidRPr="00833E24">
        <w:rPr>
          <w:w w:val="110"/>
        </w:rPr>
        <w:t>de</w:t>
      </w:r>
      <w:r w:rsidRPr="00833E24">
        <w:rPr>
          <w:spacing w:val="11"/>
          <w:w w:val="110"/>
        </w:rPr>
        <w:t xml:space="preserve"> </w:t>
      </w:r>
      <w:r w:rsidRPr="00833E24">
        <w:rPr>
          <w:w w:val="110"/>
        </w:rPr>
        <w:t>manera</w:t>
      </w:r>
      <w:r w:rsidRPr="00833E24">
        <w:rPr>
          <w:spacing w:val="11"/>
          <w:w w:val="110"/>
        </w:rPr>
        <w:t xml:space="preserve"> </w:t>
      </w:r>
      <w:r w:rsidRPr="00833E24">
        <w:rPr>
          <w:w w:val="110"/>
        </w:rPr>
        <w:t>virtual</w:t>
      </w:r>
      <w:r w:rsidRPr="00833E24">
        <w:rPr>
          <w:spacing w:val="11"/>
          <w:w w:val="110"/>
        </w:rPr>
        <w:t xml:space="preserve"> </w:t>
      </w:r>
      <w:r w:rsidRPr="00833E24">
        <w:rPr>
          <w:w w:val="110"/>
        </w:rPr>
        <w:t>mejoraría</w:t>
      </w:r>
      <w:r w:rsidRPr="00833E24">
        <w:rPr>
          <w:spacing w:val="11"/>
          <w:w w:val="110"/>
        </w:rPr>
        <w:t xml:space="preserve"> </w:t>
      </w:r>
      <w:r w:rsidRPr="00833E24">
        <w:rPr>
          <w:w w:val="110"/>
        </w:rPr>
        <w:t>el</w:t>
      </w:r>
      <w:r w:rsidRPr="00833E24">
        <w:rPr>
          <w:spacing w:val="1"/>
          <w:w w:val="110"/>
        </w:rPr>
        <w:t xml:space="preserve"> </w:t>
      </w:r>
      <w:r w:rsidRPr="00833E24">
        <w:rPr>
          <w:w w:val="110"/>
        </w:rPr>
        <w:t>tiempo</w:t>
      </w:r>
      <w:r w:rsidRPr="00833E24">
        <w:rPr>
          <w:spacing w:val="22"/>
          <w:w w:val="110"/>
        </w:rPr>
        <w:t xml:space="preserve"> </w:t>
      </w:r>
      <w:r w:rsidRPr="00833E24">
        <w:rPr>
          <w:w w:val="110"/>
        </w:rPr>
        <w:t>de</w:t>
      </w:r>
      <w:r w:rsidRPr="00833E24">
        <w:rPr>
          <w:spacing w:val="23"/>
          <w:w w:val="110"/>
        </w:rPr>
        <w:t xml:space="preserve"> </w:t>
      </w:r>
      <w:r w:rsidRPr="00833E24">
        <w:rPr>
          <w:w w:val="110"/>
        </w:rPr>
        <w:t>atención</w:t>
      </w:r>
      <w:r w:rsidRPr="00833E24">
        <w:rPr>
          <w:spacing w:val="22"/>
          <w:w w:val="110"/>
        </w:rPr>
        <w:t xml:space="preserve"> </w:t>
      </w:r>
      <w:r w:rsidRPr="00833E24">
        <w:rPr>
          <w:w w:val="110"/>
        </w:rPr>
        <w:t>en</w:t>
      </w:r>
      <w:r w:rsidRPr="00833E24">
        <w:rPr>
          <w:spacing w:val="23"/>
          <w:w w:val="110"/>
        </w:rPr>
        <w:t xml:space="preserve"> </w:t>
      </w:r>
      <w:r w:rsidRPr="00833E24">
        <w:rPr>
          <w:w w:val="110"/>
        </w:rPr>
        <w:t>todos</w:t>
      </w:r>
      <w:r w:rsidRPr="00833E24">
        <w:rPr>
          <w:spacing w:val="22"/>
          <w:w w:val="110"/>
        </w:rPr>
        <w:t xml:space="preserve"> </w:t>
      </w:r>
      <w:r w:rsidRPr="00833E24">
        <w:rPr>
          <w:w w:val="110"/>
        </w:rPr>
        <w:t>los</w:t>
      </w:r>
      <w:r w:rsidRPr="00833E24">
        <w:rPr>
          <w:spacing w:val="23"/>
          <w:w w:val="110"/>
        </w:rPr>
        <w:t xml:space="preserve"> </w:t>
      </w:r>
      <w:r w:rsidRPr="00833E24">
        <w:rPr>
          <w:w w:val="110"/>
        </w:rPr>
        <w:t>tramites</w:t>
      </w:r>
      <w:r w:rsidRPr="00833E24">
        <w:rPr>
          <w:spacing w:val="22"/>
          <w:w w:val="110"/>
        </w:rPr>
        <w:t xml:space="preserve"> </w:t>
      </w:r>
      <w:r w:rsidRPr="00833E24">
        <w:rPr>
          <w:w w:val="110"/>
        </w:rPr>
        <w:t>académicos</w:t>
      </w:r>
      <w:r w:rsidRPr="00833E24">
        <w:rPr>
          <w:spacing w:val="23"/>
          <w:w w:val="110"/>
        </w:rPr>
        <w:t xml:space="preserve"> </w:t>
      </w:r>
      <w:r w:rsidRPr="00833E24">
        <w:rPr>
          <w:w w:val="110"/>
        </w:rPr>
        <w:t>que</w:t>
      </w:r>
      <w:r w:rsidRPr="00833E24">
        <w:rPr>
          <w:spacing w:val="22"/>
          <w:w w:val="110"/>
        </w:rPr>
        <w:t xml:space="preserve"> </w:t>
      </w:r>
      <w:r w:rsidRPr="00833E24">
        <w:rPr>
          <w:w w:val="110"/>
        </w:rPr>
        <w:t>tiene</w:t>
      </w:r>
      <w:r w:rsidRPr="00833E24">
        <w:rPr>
          <w:spacing w:val="23"/>
          <w:w w:val="110"/>
        </w:rPr>
        <w:t xml:space="preserve"> </w:t>
      </w:r>
      <w:r w:rsidRPr="00833E24">
        <w:rPr>
          <w:w w:val="110"/>
        </w:rPr>
        <w:t>la</w:t>
      </w:r>
      <w:r w:rsidRPr="00833E24">
        <w:rPr>
          <w:spacing w:val="22"/>
          <w:w w:val="110"/>
        </w:rPr>
        <w:t xml:space="preserve"> </w:t>
      </w:r>
      <w:r w:rsidRPr="00833E24">
        <w:rPr>
          <w:w w:val="110"/>
        </w:rPr>
        <w:t>universidad?</w:t>
      </w:r>
      <w:r w:rsidRPr="00833E24">
        <w:rPr>
          <w:spacing w:val="23"/>
          <w:w w:val="110"/>
        </w:rPr>
        <w:t xml:space="preserve"> </w:t>
      </w:r>
      <w:r>
        <w:rPr>
          <w:color w:val="D92F25"/>
          <w:w w:val="110"/>
        </w:rPr>
        <w:t>*</w:t>
      </w:r>
    </w:p>
    <w:p w14:paraId="30DA64F9" w14:textId="577679DE" w:rsidR="002729AA" w:rsidRDefault="00EE7995" w:rsidP="002729AA">
      <w:pPr>
        <w:spacing w:before="215"/>
        <w:ind w:left="739"/>
        <w:rPr>
          <w:rFonts w:ascii="Gill Sans MT"/>
          <w:sz w:val="21"/>
          <w:lang w:val="es-ES"/>
        </w:rPr>
      </w:pPr>
      <w:r>
        <w:rPr>
          <w:rFonts w:ascii="Calibri"/>
          <w:noProof/>
        </w:rPr>
        <mc:AlternateContent>
          <mc:Choice Requires="wps">
            <w:drawing>
              <wp:anchor distT="0" distB="0" distL="114300" distR="114300" simplePos="0" relativeHeight="251766873" behindDoc="0" locked="0" layoutInCell="1" allowOverlap="1" wp14:anchorId="6978FD55" wp14:editId="259A988D">
                <wp:simplePos x="0" y="0"/>
                <wp:positionH relativeFrom="page">
                  <wp:posOffset>1171575</wp:posOffset>
                </wp:positionH>
                <wp:positionV relativeFrom="paragraph">
                  <wp:posOffset>415925</wp:posOffset>
                </wp:positionV>
                <wp:extent cx="285750" cy="161925"/>
                <wp:effectExtent l="10795" t="10795" r="8255" b="8255"/>
                <wp:wrapNone/>
                <wp:docPr id="410" name="Forma libre: forma 4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6 -21"/>
                            <a:gd name="T3" fmla="*/ 106 h 255"/>
                            <a:gd name="T4" fmla="+- 0 1922 1922"/>
                            <a:gd name="T5" fmla="*/ T4 w 450"/>
                            <a:gd name="T6" fmla="+- 0 98 -21"/>
                            <a:gd name="T7" fmla="*/ 98 h 255"/>
                            <a:gd name="T8" fmla="+- 0 1923 1922"/>
                            <a:gd name="T9" fmla="*/ T8 w 450"/>
                            <a:gd name="T10" fmla="+- 0 89 -21"/>
                            <a:gd name="T11" fmla="*/ 89 h 255"/>
                            <a:gd name="T12" fmla="+- 0 1925 1922"/>
                            <a:gd name="T13" fmla="*/ T12 w 450"/>
                            <a:gd name="T14" fmla="+- 0 81 -21"/>
                            <a:gd name="T15" fmla="*/ 81 h 255"/>
                            <a:gd name="T16" fmla="+- 0 1927 1922"/>
                            <a:gd name="T17" fmla="*/ T16 w 450"/>
                            <a:gd name="T18" fmla="+- 0 73 -21"/>
                            <a:gd name="T19" fmla="*/ 73 h 255"/>
                            <a:gd name="T20" fmla="+- 0 1929 1922"/>
                            <a:gd name="T21" fmla="*/ T20 w 450"/>
                            <a:gd name="T22" fmla="+- 0 65 -21"/>
                            <a:gd name="T23" fmla="*/ 65 h 255"/>
                            <a:gd name="T24" fmla="+- 0 1932 1922"/>
                            <a:gd name="T25" fmla="*/ T24 w 450"/>
                            <a:gd name="T26" fmla="+- 0 57 -21"/>
                            <a:gd name="T27" fmla="*/ 57 h 255"/>
                            <a:gd name="T28" fmla="+- 0 1935 1922"/>
                            <a:gd name="T29" fmla="*/ T28 w 450"/>
                            <a:gd name="T30" fmla="+- 0 50 -21"/>
                            <a:gd name="T31" fmla="*/ 50 h 255"/>
                            <a:gd name="T32" fmla="+- 0 1960 1922"/>
                            <a:gd name="T33" fmla="*/ T32 w 450"/>
                            <a:gd name="T34" fmla="+- 0 16 -21"/>
                            <a:gd name="T35" fmla="*/ 16 h 255"/>
                            <a:gd name="T36" fmla="+- 0 1966 1922"/>
                            <a:gd name="T37" fmla="*/ T36 w 450"/>
                            <a:gd name="T38" fmla="+- 0 10 -21"/>
                            <a:gd name="T39" fmla="*/ 10 h 255"/>
                            <a:gd name="T40" fmla="+- 0 2001 1922"/>
                            <a:gd name="T41" fmla="*/ T40 w 450"/>
                            <a:gd name="T42" fmla="+- 0 -12 -21"/>
                            <a:gd name="T43" fmla="*/ -12 h 255"/>
                            <a:gd name="T44" fmla="+- 0 2009 1922"/>
                            <a:gd name="T45" fmla="*/ T44 w 450"/>
                            <a:gd name="T46" fmla="+- 0 -15 -21"/>
                            <a:gd name="T47" fmla="*/ -15 h 255"/>
                            <a:gd name="T48" fmla="+- 0 2017 1922"/>
                            <a:gd name="T49" fmla="*/ T48 w 450"/>
                            <a:gd name="T50" fmla="+- 0 -17 -21"/>
                            <a:gd name="T51" fmla="*/ -17 h 255"/>
                            <a:gd name="T52" fmla="+- 0 2025 1922"/>
                            <a:gd name="T53" fmla="*/ T52 w 450"/>
                            <a:gd name="T54" fmla="+- 0 -19 -21"/>
                            <a:gd name="T55" fmla="*/ -19 h 255"/>
                            <a:gd name="T56" fmla="+- 0 2033 1922"/>
                            <a:gd name="T57" fmla="*/ T56 w 450"/>
                            <a:gd name="T58" fmla="+- 0 -21 -21"/>
                            <a:gd name="T59" fmla="*/ -21 h 255"/>
                            <a:gd name="T60" fmla="+- 0 2042 1922"/>
                            <a:gd name="T61" fmla="*/ T60 w 450"/>
                            <a:gd name="T62" fmla="+- 0 -21 -21"/>
                            <a:gd name="T63" fmla="*/ -21 h 255"/>
                            <a:gd name="T64" fmla="+- 0 2050 1922"/>
                            <a:gd name="T65" fmla="*/ T64 w 450"/>
                            <a:gd name="T66" fmla="+- 0 -21 -21"/>
                            <a:gd name="T67" fmla="*/ -21 h 255"/>
                            <a:gd name="T68" fmla="+- 0 2245 1922"/>
                            <a:gd name="T69" fmla="*/ T68 w 450"/>
                            <a:gd name="T70" fmla="+- 0 -21 -21"/>
                            <a:gd name="T71" fmla="*/ -21 h 255"/>
                            <a:gd name="T72" fmla="+- 0 2253 1922"/>
                            <a:gd name="T73" fmla="*/ T72 w 450"/>
                            <a:gd name="T74" fmla="+- 0 -21 -21"/>
                            <a:gd name="T75" fmla="*/ -21 h 255"/>
                            <a:gd name="T76" fmla="+- 0 2262 1922"/>
                            <a:gd name="T77" fmla="*/ T76 w 450"/>
                            <a:gd name="T78" fmla="+- 0 -21 -21"/>
                            <a:gd name="T79" fmla="*/ -21 h 255"/>
                            <a:gd name="T80" fmla="+- 0 2270 1922"/>
                            <a:gd name="T81" fmla="*/ T80 w 450"/>
                            <a:gd name="T82" fmla="+- 0 -19 -21"/>
                            <a:gd name="T83" fmla="*/ -19 h 255"/>
                            <a:gd name="T84" fmla="+- 0 2278 1922"/>
                            <a:gd name="T85" fmla="*/ T84 w 450"/>
                            <a:gd name="T86" fmla="+- 0 -17 -21"/>
                            <a:gd name="T87" fmla="*/ -17 h 255"/>
                            <a:gd name="T88" fmla="+- 0 2316 1922"/>
                            <a:gd name="T89" fmla="*/ T88 w 450"/>
                            <a:gd name="T90" fmla="+- 0 0 -21"/>
                            <a:gd name="T91" fmla="*/ 0 h 255"/>
                            <a:gd name="T92" fmla="+- 0 2323 1922"/>
                            <a:gd name="T93" fmla="*/ T92 w 450"/>
                            <a:gd name="T94" fmla="+- 0 5 -21"/>
                            <a:gd name="T95" fmla="*/ 5 h 255"/>
                            <a:gd name="T96" fmla="+- 0 2329 1922"/>
                            <a:gd name="T97" fmla="*/ T96 w 450"/>
                            <a:gd name="T98" fmla="+- 0 10 -21"/>
                            <a:gd name="T99" fmla="*/ 10 h 255"/>
                            <a:gd name="T100" fmla="+- 0 2335 1922"/>
                            <a:gd name="T101" fmla="*/ T100 w 450"/>
                            <a:gd name="T102" fmla="+- 0 16 -21"/>
                            <a:gd name="T103" fmla="*/ 16 h 255"/>
                            <a:gd name="T104" fmla="+- 0 2341 1922"/>
                            <a:gd name="T105" fmla="*/ T104 w 450"/>
                            <a:gd name="T106" fmla="+- 0 22 -21"/>
                            <a:gd name="T107" fmla="*/ 22 h 255"/>
                            <a:gd name="T108" fmla="+- 0 2346 1922"/>
                            <a:gd name="T109" fmla="*/ T108 w 450"/>
                            <a:gd name="T110" fmla="+- 0 28 -21"/>
                            <a:gd name="T111" fmla="*/ 28 h 255"/>
                            <a:gd name="T112" fmla="+- 0 2351 1922"/>
                            <a:gd name="T113" fmla="*/ T112 w 450"/>
                            <a:gd name="T114" fmla="+- 0 35 -21"/>
                            <a:gd name="T115" fmla="*/ 35 h 255"/>
                            <a:gd name="T116" fmla="+- 0 2356 1922"/>
                            <a:gd name="T117" fmla="*/ T116 w 450"/>
                            <a:gd name="T118" fmla="+- 0 42 -21"/>
                            <a:gd name="T119" fmla="*/ 42 h 255"/>
                            <a:gd name="T120" fmla="+- 0 2360 1922"/>
                            <a:gd name="T121" fmla="*/ T120 w 450"/>
                            <a:gd name="T122" fmla="+- 0 50 -21"/>
                            <a:gd name="T123" fmla="*/ 50 h 255"/>
                            <a:gd name="T124" fmla="+- 0 2363 1922"/>
                            <a:gd name="T125" fmla="*/ T124 w 450"/>
                            <a:gd name="T126" fmla="+- 0 57 -21"/>
                            <a:gd name="T127" fmla="*/ 57 h 255"/>
                            <a:gd name="T128" fmla="+- 0 2366 1922"/>
                            <a:gd name="T129" fmla="*/ T128 w 450"/>
                            <a:gd name="T130" fmla="+- 0 65 -21"/>
                            <a:gd name="T131" fmla="*/ 65 h 255"/>
                            <a:gd name="T132" fmla="+- 0 2368 1922"/>
                            <a:gd name="T133" fmla="*/ T132 w 450"/>
                            <a:gd name="T134" fmla="+- 0 73 -21"/>
                            <a:gd name="T135" fmla="*/ 73 h 255"/>
                            <a:gd name="T136" fmla="+- 0 2370 1922"/>
                            <a:gd name="T137" fmla="*/ T136 w 450"/>
                            <a:gd name="T138" fmla="+- 0 81 -21"/>
                            <a:gd name="T139" fmla="*/ 81 h 255"/>
                            <a:gd name="T140" fmla="+- 0 2372 1922"/>
                            <a:gd name="T141" fmla="*/ T140 w 450"/>
                            <a:gd name="T142" fmla="+- 0 89 -21"/>
                            <a:gd name="T143" fmla="*/ 89 h 255"/>
                            <a:gd name="T144" fmla="+- 0 2372 1922"/>
                            <a:gd name="T145" fmla="*/ T144 w 450"/>
                            <a:gd name="T146" fmla="+- 0 98 -21"/>
                            <a:gd name="T147" fmla="*/ 98 h 255"/>
                            <a:gd name="T148" fmla="+- 0 2372 1922"/>
                            <a:gd name="T149" fmla="*/ T148 w 450"/>
                            <a:gd name="T150" fmla="+- 0 106 -21"/>
                            <a:gd name="T151" fmla="*/ 106 h 255"/>
                            <a:gd name="T152" fmla="+- 0 2372 1922"/>
                            <a:gd name="T153" fmla="*/ T152 w 450"/>
                            <a:gd name="T154" fmla="+- 0 114 -21"/>
                            <a:gd name="T155" fmla="*/ 114 h 255"/>
                            <a:gd name="T156" fmla="+- 0 2351 1922"/>
                            <a:gd name="T157" fmla="*/ T156 w 450"/>
                            <a:gd name="T158" fmla="+- 0 177 -21"/>
                            <a:gd name="T159" fmla="*/ 177 h 255"/>
                            <a:gd name="T160" fmla="+- 0 2316 1922"/>
                            <a:gd name="T161" fmla="*/ T160 w 450"/>
                            <a:gd name="T162" fmla="+- 0 212 -21"/>
                            <a:gd name="T163" fmla="*/ 212 h 255"/>
                            <a:gd name="T164" fmla="+- 0 2309 1922"/>
                            <a:gd name="T165" fmla="*/ T164 w 450"/>
                            <a:gd name="T166" fmla="+- 0 217 -21"/>
                            <a:gd name="T167" fmla="*/ 217 h 255"/>
                            <a:gd name="T168" fmla="+- 0 2270 1922"/>
                            <a:gd name="T169" fmla="*/ T168 w 450"/>
                            <a:gd name="T170" fmla="+- 0 231 -21"/>
                            <a:gd name="T171" fmla="*/ 231 h 255"/>
                            <a:gd name="T172" fmla="+- 0 2262 1922"/>
                            <a:gd name="T173" fmla="*/ T172 w 450"/>
                            <a:gd name="T174" fmla="+- 0 233 -21"/>
                            <a:gd name="T175" fmla="*/ 233 h 255"/>
                            <a:gd name="T176" fmla="+- 0 2253 1922"/>
                            <a:gd name="T177" fmla="*/ T176 w 450"/>
                            <a:gd name="T178" fmla="+- 0 234 -21"/>
                            <a:gd name="T179" fmla="*/ 234 h 255"/>
                            <a:gd name="T180" fmla="+- 0 2245 1922"/>
                            <a:gd name="T181" fmla="*/ T180 w 450"/>
                            <a:gd name="T182" fmla="+- 0 234 -21"/>
                            <a:gd name="T183" fmla="*/ 234 h 255"/>
                            <a:gd name="T184" fmla="+- 0 2050 1922"/>
                            <a:gd name="T185" fmla="*/ T184 w 450"/>
                            <a:gd name="T186" fmla="+- 0 234 -21"/>
                            <a:gd name="T187" fmla="*/ 234 h 255"/>
                            <a:gd name="T188" fmla="+- 0 2042 1922"/>
                            <a:gd name="T189" fmla="*/ T188 w 450"/>
                            <a:gd name="T190" fmla="+- 0 234 -21"/>
                            <a:gd name="T191" fmla="*/ 234 h 255"/>
                            <a:gd name="T192" fmla="+- 0 2033 1922"/>
                            <a:gd name="T193" fmla="*/ T192 w 450"/>
                            <a:gd name="T194" fmla="+- 0 233 -21"/>
                            <a:gd name="T195" fmla="*/ 233 h 255"/>
                            <a:gd name="T196" fmla="+- 0 2025 1922"/>
                            <a:gd name="T197" fmla="*/ T196 w 450"/>
                            <a:gd name="T198" fmla="+- 0 231 -21"/>
                            <a:gd name="T199" fmla="*/ 231 h 255"/>
                            <a:gd name="T200" fmla="+- 0 2017 1922"/>
                            <a:gd name="T201" fmla="*/ T200 w 450"/>
                            <a:gd name="T202" fmla="+- 0 230 -21"/>
                            <a:gd name="T203" fmla="*/ 230 h 255"/>
                            <a:gd name="T204" fmla="+- 0 1979 1922"/>
                            <a:gd name="T205" fmla="*/ T204 w 450"/>
                            <a:gd name="T206" fmla="+- 0 212 -21"/>
                            <a:gd name="T207" fmla="*/ 212 h 255"/>
                            <a:gd name="T208" fmla="+- 0 1972 1922"/>
                            <a:gd name="T209" fmla="*/ T208 w 450"/>
                            <a:gd name="T210" fmla="+- 0 207 -21"/>
                            <a:gd name="T211" fmla="*/ 207 h 255"/>
                            <a:gd name="T212" fmla="+- 0 1932 1922"/>
                            <a:gd name="T213" fmla="*/ T212 w 450"/>
                            <a:gd name="T214" fmla="+- 0 155 -21"/>
                            <a:gd name="T215" fmla="*/ 155 h 255"/>
                            <a:gd name="T216" fmla="+- 0 1925 1922"/>
                            <a:gd name="T217" fmla="*/ T216 w 450"/>
                            <a:gd name="T218" fmla="+- 0 131 -21"/>
                            <a:gd name="T219" fmla="*/ 131 h 255"/>
                            <a:gd name="T220" fmla="+- 0 1923 1922"/>
                            <a:gd name="T221" fmla="*/ T220 w 450"/>
                            <a:gd name="T222" fmla="+- 0 123 -21"/>
                            <a:gd name="T223" fmla="*/ 123 h 255"/>
                            <a:gd name="T224" fmla="+- 0 1922 1922"/>
                            <a:gd name="T225" fmla="*/ T224 w 450"/>
                            <a:gd name="T226" fmla="+- 0 114 -21"/>
                            <a:gd name="T227" fmla="*/ 114 h 255"/>
                            <a:gd name="T228" fmla="+- 0 1922 1922"/>
                            <a:gd name="T229" fmla="*/ T228 w 450"/>
                            <a:gd name="T230" fmla="+- 0 106 -21"/>
                            <a:gd name="T231" fmla="*/ 1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29" y="198"/>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3797F0F6" id="Forma libre: forma 410" o:spid="_x0000_s1026" style="position:absolute;margin-left:92.25pt;margin-top:32.75pt;width:22.5pt;height:12.75pt;z-index:25176687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" path="m,127r,-8l1,110r2,-8l5,94,7,86r3,-8l13,71,38,37r6,-6l79,9,87,6,95,4r8,-2l111,r9,l128,,323,r8,l340,r8,2l356,4r38,17l401,26r6,5l413,37r6,6l424,49r5,7l434,63r4,8l441,78r3,8l446,94r2,8l450,110r,9l450,127r,8l429,198r-35,35l387,238r-39,14l340,254r-9,1l323,255r-195,l120,255r-9,-1l103,252r-8,-1l57,233r-7,-5l10,176,3,152,1,144,,135r,-8xe" filled="f" strokecolor="#99a0a6">
                <v:path arrowok="t" o:connecttype="custom" o:connectlocs="0,67310;0,62230;635,56515;1905,51435;3175,46355;4445,41275;6350,36195;8255,31750;24130,10160;27940,6350;50165,-7620;55245,-9525;60325,-10795;65405,-12065;70485,-13335;76200,-13335;81280,-13335;205105,-13335;210185,-13335;215900,-13335;220980,-12065;226060,-10795;250190,0;254635,3175;258445,6350;262255,10160;266065,13970;269240,17780;272415,22225;275590,26670;278130,31750;280035,36195;281940,41275;283210,46355;284480,51435;285750,56515;285750,62230;285750,67310;285750,72390;272415,112395;250190,134620;245745,137795;220980,146685;215900,147955;210185,148590;205105,148590;81280,148590;76200,148590;70485,147955;65405,146685;60325,146050;36195,134620;31750,131445;6350,98425;1905,83185;635,78105;0,72390;0,67310" o:connectangles="0,0,0,0,0,0,0,0,0,0,0,0,0,0,0,0,0,0,0,0,0,0,0,0,0,0,0,0,0,0,0,0,0,0,0,0,0,0,0,0,0,0,0,0,0,0,0,0,0,0,0,0,0,0,0,0,0,0"/>
                <w10:wrap anchorx="page"/>
              </v:shape>
            </w:pict>
          </mc:Fallback>
        </mc:AlternateContent>
      </w:r>
      <w:r w:rsidR="00833E24" w:rsidRPr="00833E24">
        <w:rPr>
          <w:rFonts w:ascii="Gill Sans MT" w:hAnsi="Gill Sans MT"/>
          <w:i/>
          <w:color w:val="202024"/>
          <w:w w:val="120"/>
          <w:lang w:val="es-ES"/>
        </w:rPr>
        <w:t>Marca</w:t>
      </w:r>
      <w:r w:rsidR="00833E24" w:rsidRPr="00833E24">
        <w:rPr>
          <w:rFonts w:ascii="Gill Sans MT" w:hAnsi="Gill Sans MT"/>
          <w:i/>
          <w:color w:val="202024"/>
          <w:spacing w:val="-8"/>
          <w:w w:val="120"/>
          <w:lang w:val="es-ES"/>
        </w:rPr>
        <w:t xml:space="preserve"> </w:t>
      </w:r>
      <w:r w:rsidR="00833E24" w:rsidRPr="00833E24">
        <w:rPr>
          <w:rFonts w:ascii="Gill Sans MT" w:hAnsi="Gill Sans MT"/>
          <w:i/>
          <w:color w:val="202024"/>
          <w:w w:val="120"/>
          <w:lang w:val="es-ES"/>
        </w:rPr>
        <w:t>solo</w:t>
      </w:r>
      <w:r w:rsidR="00833E24" w:rsidRPr="00833E24">
        <w:rPr>
          <w:rFonts w:ascii="Gill Sans MT" w:hAnsi="Gill Sans MT"/>
          <w:i/>
          <w:color w:val="202024"/>
          <w:spacing w:val="-15"/>
          <w:w w:val="120"/>
          <w:lang w:val="es-ES"/>
        </w:rPr>
        <w:t xml:space="preserve"> </w:t>
      </w:r>
      <w:r w:rsidR="00833E24" w:rsidRPr="00833E24">
        <w:rPr>
          <w:rFonts w:ascii="Gill Sans MT" w:hAnsi="Gill Sans MT"/>
          <w:i/>
          <w:color w:val="202024"/>
          <w:w w:val="120"/>
          <w:lang w:val="es-ES"/>
        </w:rPr>
        <w:t>un</w:t>
      </w:r>
      <w:r w:rsidR="00833E24" w:rsidRPr="00833E24">
        <w:rPr>
          <w:rFonts w:ascii="Gill Sans MT" w:hAnsi="Gill Sans MT"/>
          <w:i/>
          <w:color w:val="202024"/>
          <w:spacing w:val="-10"/>
          <w:w w:val="120"/>
          <w:lang w:val="es-ES"/>
        </w:rPr>
        <w:t xml:space="preserve"> </w:t>
      </w:r>
      <w:r w:rsidR="00833E24" w:rsidRPr="00833E24">
        <w:rPr>
          <w:rFonts w:ascii="Gill Sans MT" w:hAnsi="Gill Sans MT"/>
          <w:i/>
          <w:color w:val="202024"/>
          <w:w w:val="120"/>
          <w:lang w:val="es-ES"/>
        </w:rPr>
        <w:t>óvalo.</w:t>
      </w:r>
    </w:p>
    <w:p w14:paraId="3EA14A92" w14:textId="4BCDA7CE" w:rsidR="00EE7995" w:rsidRDefault="00EE7995" w:rsidP="00EE7995">
      <w:pPr>
        <w:tabs>
          <w:tab w:val="left" w:pos="1560"/>
          <w:tab w:val="left" w:pos="1843"/>
        </w:tabs>
        <w:spacing w:before="1" w:line="444" w:lineRule="auto"/>
        <w:ind w:left="1351" w:right="7646"/>
        <w:rPr>
          <w:rFonts w:ascii="Gill Sans MT"/>
          <w:sz w:val="21"/>
        </w:rPr>
      </w:pPr>
      <w:r>
        <w:rPr>
          <w:rFonts w:ascii="Calibri"/>
          <w:noProof/>
        </w:rPr>
        <mc:AlternateContent>
          <mc:Choice Requires="wps">
            <w:drawing>
              <wp:anchor distT="0" distB="0" distL="114300" distR="114300" simplePos="0" relativeHeight="251768921" behindDoc="0" locked="0" layoutInCell="1" allowOverlap="1" wp14:anchorId="4CB695C2" wp14:editId="0AB09F4B">
                <wp:simplePos x="0" y="0"/>
                <wp:positionH relativeFrom="page">
                  <wp:posOffset>1171575</wp:posOffset>
                </wp:positionH>
                <wp:positionV relativeFrom="paragraph">
                  <wp:posOffset>579120</wp:posOffset>
                </wp:positionV>
                <wp:extent cx="285750" cy="161925"/>
                <wp:effectExtent l="10795" t="10795" r="8255" b="8255"/>
                <wp:wrapNone/>
                <wp:docPr id="408" name="Forma libre: forma 4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06 879"/>
                            <a:gd name="T3" fmla="*/ 1006 h 255"/>
                            <a:gd name="T4" fmla="+- 0 1932 1922"/>
                            <a:gd name="T5" fmla="*/ T4 w 450"/>
                            <a:gd name="T6" fmla="+- 0 957 879"/>
                            <a:gd name="T7" fmla="*/ 957 h 255"/>
                            <a:gd name="T8" fmla="+- 0 1935 1922"/>
                            <a:gd name="T9" fmla="*/ T8 w 450"/>
                            <a:gd name="T10" fmla="+- 0 950 879"/>
                            <a:gd name="T11" fmla="*/ 950 h 255"/>
                            <a:gd name="T12" fmla="+- 0 1960 1922"/>
                            <a:gd name="T13" fmla="*/ T12 w 450"/>
                            <a:gd name="T14" fmla="+- 0 916 879"/>
                            <a:gd name="T15" fmla="*/ 916 h 255"/>
                            <a:gd name="T16" fmla="+- 0 1966 1922"/>
                            <a:gd name="T17" fmla="*/ T16 w 450"/>
                            <a:gd name="T18" fmla="+- 0 910 879"/>
                            <a:gd name="T19" fmla="*/ 910 h 255"/>
                            <a:gd name="T20" fmla="+- 0 2025 1922"/>
                            <a:gd name="T21" fmla="*/ T20 w 450"/>
                            <a:gd name="T22" fmla="+- 0 881 879"/>
                            <a:gd name="T23" fmla="*/ 881 h 255"/>
                            <a:gd name="T24" fmla="+- 0 2033 1922"/>
                            <a:gd name="T25" fmla="*/ T24 w 450"/>
                            <a:gd name="T26" fmla="+- 0 879 879"/>
                            <a:gd name="T27" fmla="*/ 879 h 255"/>
                            <a:gd name="T28" fmla="+- 0 2042 1922"/>
                            <a:gd name="T29" fmla="*/ T28 w 450"/>
                            <a:gd name="T30" fmla="+- 0 879 879"/>
                            <a:gd name="T31" fmla="*/ 879 h 255"/>
                            <a:gd name="T32" fmla="+- 0 2050 1922"/>
                            <a:gd name="T33" fmla="*/ T32 w 450"/>
                            <a:gd name="T34" fmla="+- 0 879 879"/>
                            <a:gd name="T35" fmla="*/ 879 h 255"/>
                            <a:gd name="T36" fmla="+- 0 2245 1922"/>
                            <a:gd name="T37" fmla="*/ T36 w 450"/>
                            <a:gd name="T38" fmla="+- 0 879 879"/>
                            <a:gd name="T39" fmla="*/ 879 h 255"/>
                            <a:gd name="T40" fmla="+- 0 2253 1922"/>
                            <a:gd name="T41" fmla="*/ T40 w 450"/>
                            <a:gd name="T42" fmla="+- 0 879 879"/>
                            <a:gd name="T43" fmla="*/ 879 h 255"/>
                            <a:gd name="T44" fmla="+- 0 2262 1922"/>
                            <a:gd name="T45" fmla="*/ T44 w 450"/>
                            <a:gd name="T46" fmla="+- 0 879 879"/>
                            <a:gd name="T47" fmla="*/ 879 h 255"/>
                            <a:gd name="T48" fmla="+- 0 2323 1922"/>
                            <a:gd name="T49" fmla="*/ T48 w 450"/>
                            <a:gd name="T50" fmla="+- 0 905 879"/>
                            <a:gd name="T51" fmla="*/ 905 h 255"/>
                            <a:gd name="T52" fmla="+- 0 2335 1922"/>
                            <a:gd name="T53" fmla="*/ T52 w 450"/>
                            <a:gd name="T54" fmla="+- 0 916 879"/>
                            <a:gd name="T55" fmla="*/ 916 h 255"/>
                            <a:gd name="T56" fmla="+- 0 2341 1922"/>
                            <a:gd name="T57" fmla="*/ T56 w 450"/>
                            <a:gd name="T58" fmla="+- 0 922 879"/>
                            <a:gd name="T59" fmla="*/ 922 h 255"/>
                            <a:gd name="T60" fmla="+- 0 2346 1922"/>
                            <a:gd name="T61" fmla="*/ T60 w 450"/>
                            <a:gd name="T62" fmla="+- 0 928 879"/>
                            <a:gd name="T63" fmla="*/ 928 h 255"/>
                            <a:gd name="T64" fmla="+- 0 2351 1922"/>
                            <a:gd name="T65" fmla="*/ T64 w 450"/>
                            <a:gd name="T66" fmla="+- 0 935 879"/>
                            <a:gd name="T67" fmla="*/ 935 h 255"/>
                            <a:gd name="T68" fmla="+- 0 2356 1922"/>
                            <a:gd name="T69" fmla="*/ T68 w 450"/>
                            <a:gd name="T70" fmla="+- 0 942 879"/>
                            <a:gd name="T71" fmla="*/ 942 h 255"/>
                            <a:gd name="T72" fmla="+- 0 2360 1922"/>
                            <a:gd name="T73" fmla="*/ T72 w 450"/>
                            <a:gd name="T74" fmla="+- 0 950 879"/>
                            <a:gd name="T75" fmla="*/ 950 h 255"/>
                            <a:gd name="T76" fmla="+- 0 2363 1922"/>
                            <a:gd name="T77" fmla="*/ T76 w 450"/>
                            <a:gd name="T78" fmla="+- 0 957 879"/>
                            <a:gd name="T79" fmla="*/ 957 h 255"/>
                            <a:gd name="T80" fmla="+- 0 2366 1922"/>
                            <a:gd name="T81" fmla="*/ T80 w 450"/>
                            <a:gd name="T82" fmla="+- 0 965 879"/>
                            <a:gd name="T83" fmla="*/ 965 h 255"/>
                            <a:gd name="T84" fmla="+- 0 2372 1922"/>
                            <a:gd name="T85" fmla="*/ T84 w 450"/>
                            <a:gd name="T86" fmla="+- 0 1006 879"/>
                            <a:gd name="T87" fmla="*/ 1006 h 255"/>
                            <a:gd name="T88" fmla="+- 0 2372 1922"/>
                            <a:gd name="T89" fmla="*/ T88 w 450"/>
                            <a:gd name="T90" fmla="+- 0 1014 879"/>
                            <a:gd name="T91" fmla="*/ 1014 h 255"/>
                            <a:gd name="T92" fmla="+- 0 2372 1922"/>
                            <a:gd name="T93" fmla="*/ T92 w 450"/>
                            <a:gd name="T94" fmla="+- 0 1023 879"/>
                            <a:gd name="T95" fmla="*/ 1023 h 255"/>
                            <a:gd name="T96" fmla="+- 0 2370 1922"/>
                            <a:gd name="T97" fmla="*/ T96 w 450"/>
                            <a:gd name="T98" fmla="+- 0 1031 879"/>
                            <a:gd name="T99" fmla="*/ 1031 h 255"/>
                            <a:gd name="T100" fmla="+- 0 2368 1922"/>
                            <a:gd name="T101" fmla="*/ T100 w 450"/>
                            <a:gd name="T102" fmla="+- 0 1039 879"/>
                            <a:gd name="T103" fmla="*/ 1039 h 255"/>
                            <a:gd name="T104" fmla="+- 0 2335 1922"/>
                            <a:gd name="T105" fmla="*/ T104 w 450"/>
                            <a:gd name="T106" fmla="+- 0 1096 879"/>
                            <a:gd name="T107" fmla="*/ 1096 h 255"/>
                            <a:gd name="T108" fmla="+- 0 2316 1922"/>
                            <a:gd name="T109" fmla="*/ T108 w 450"/>
                            <a:gd name="T110" fmla="+- 0 1112 879"/>
                            <a:gd name="T111" fmla="*/ 1112 h 255"/>
                            <a:gd name="T112" fmla="+- 0 2309 1922"/>
                            <a:gd name="T113" fmla="*/ T112 w 450"/>
                            <a:gd name="T114" fmla="+- 0 1117 879"/>
                            <a:gd name="T115" fmla="*/ 1117 h 255"/>
                            <a:gd name="T116" fmla="+- 0 2245 1922"/>
                            <a:gd name="T117" fmla="*/ T116 w 450"/>
                            <a:gd name="T118" fmla="+- 0 1134 879"/>
                            <a:gd name="T119" fmla="*/ 1134 h 255"/>
                            <a:gd name="T120" fmla="+- 0 2050 1922"/>
                            <a:gd name="T121" fmla="*/ T120 w 450"/>
                            <a:gd name="T122" fmla="+- 0 1134 879"/>
                            <a:gd name="T123" fmla="*/ 1134 h 255"/>
                            <a:gd name="T124" fmla="+- 0 2042 1922"/>
                            <a:gd name="T125" fmla="*/ T124 w 450"/>
                            <a:gd name="T126" fmla="+- 0 1134 879"/>
                            <a:gd name="T127" fmla="*/ 1134 h 255"/>
                            <a:gd name="T128" fmla="+- 0 2033 1922"/>
                            <a:gd name="T129" fmla="*/ T128 w 450"/>
                            <a:gd name="T130" fmla="+- 0 1133 879"/>
                            <a:gd name="T131" fmla="*/ 1133 h 255"/>
                            <a:gd name="T132" fmla="+- 0 2025 1922"/>
                            <a:gd name="T133" fmla="*/ T132 w 450"/>
                            <a:gd name="T134" fmla="+- 0 1131 879"/>
                            <a:gd name="T135" fmla="*/ 1131 h 255"/>
                            <a:gd name="T136" fmla="+- 0 2017 1922"/>
                            <a:gd name="T137" fmla="*/ T136 w 450"/>
                            <a:gd name="T138" fmla="+- 0 1130 879"/>
                            <a:gd name="T139" fmla="*/ 1130 h 255"/>
                            <a:gd name="T140" fmla="+- 0 2009 1922"/>
                            <a:gd name="T141" fmla="*/ T140 w 450"/>
                            <a:gd name="T142" fmla="+- 0 1127 879"/>
                            <a:gd name="T143" fmla="*/ 1127 h 255"/>
                            <a:gd name="T144" fmla="+- 0 2001 1922"/>
                            <a:gd name="T145" fmla="*/ T144 w 450"/>
                            <a:gd name="T146" fmla="+- 0 1124 879"/>
                            <a:gd name="T147" fmla="*/ 1124 h 255"/>
                            <a:gd name="T148" fmla="+- 0 1993 1922"/>
                            <a:gd name="T149" fmla="*/ T148 w 450"/>
                            <a:gd name="T150" fmla="+- 0 1121 879"/>
                            <a:gd name="T151" fmla="*/ 1121 h 255"/>
                            <a:gd name="T152" fmla="+- 0 1986 1922"/>
                            <a:gd name="T153" fmla="*/ T152 w 450"/>
                            <a:gd name="T154" fmla="+- 0 1117 879"/>
                            <a:gd name="T155" fmla="*/ 1117 h 255"/>
                            <a:gd name="T156" fmla="+- 0 1979 1922"/>
                            <a:gd name="T157" fmla="*/ T156 w 450"/>
                            <a:gd name="T158" fmla="+- 0 1112 879"/>
                            <a:gd name="T159" fmla="*/ 1112 h 255"/>
                            <a:gd name="T160" fmla="+- 0 1972 1922"/>
                            <a:gd name="T161" fmla="*/ T160 w 450"/>
                            <a:gd name="T162" fmla="+- 0 1107 879"/>
                            <a:gd name="T163" fmla="*/ 1107 h 255"/>
                            <a:gd name="T164" fmla="+- 0 1932 1922"/>
                            <a:gd name="T165" fmla="*/ T164 w 450"/>
                            <a:gd name="T166" fmla="+- 0 1055 879"/>
                            <a:gd name="T167" fmla="*/ 1055 h 255"/>
                            <a:gd name="T168" fmla="+- 0 1929 1922"/>
                            <a:gd name="T169" fmla="*/ T168 w 450"/>
                            <a:gd name="T170" fmla="+- 0 1047 879"/>
                            <a:gd name="T171" fmla="*/ 1047 h 255"/>
                            <a:gd name="T172" fmla="+- 0 1927 1922"/>
                            <a:gd name="T173" fmla="*/ T172 w 450"/>
                            <a:gd name="T174" fmla="+- 0 1039 879"/>
                            <a:gd name="T175" fmla="*/ 1039 h 255"/>
                            <a:gd name="T176" fmla="+- 0 1925 1922"/>
                            <a:gd name="T177" fmla="*/ T176 w 450"/>
                            <a:gd name="T178" fmla="+- 0 1031 879"/>
                            <a:gd name="T179" fmla="*/ 1031 h 255"/>
                            <a:gd name="T180" fmla="+- 0 1923 1922"/>
                            <a:gd name="T181" fmla="*/ T180 w 450"/>
                            <a:gd name="T182" fmla="+- 0 1023 879"/>
                            <a:gd name="T183" fmla="*/ 1023 h 255"/>
                            <a:gd name="T184" fmla="+- 0 1922 1922"/>
                            <a:gd name="T185" fmla="*/ T184 w 450"/>
                            <a:gd name="T186" fmla="+- 0 1014 879"/>
                            <a:gd name="T187" fmla="*/ 1014 h 255"/>
                            <a:gd name="T188" fmla="+- 0 1922 1922"/>
                            <a:gd name="T189" fmla="*/ T188 w 450"/>
                            <a:gd name="T190" fmla="+- 0 1006 879"/>
                            <a:gd name="T191" fmla="*/ 10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50" h="255">
                              <a:moveTo>
                                <a:pt x="0" y="127"/>
                              </a:moveTo>
                              <a:lnTo>
                                <a:pt x="10" y="78"/>
                              </a:lnTo>
                              <a:lnTo>
                                <a:pt x="13" y="71"/>
                              </a:lnTo>
                              <a:lnTo>
                                <a:pt x="38" y="37"/>
                              </a:lnTo>
                              <a:lnTo>
                                <a:pt x="44" y="31"/>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13" y="217"/>
                              </a:lnTo>
                              <a:lnTo>
                                <a:pt x="394" y="233"/>
                              </a:lnTo>
                              <a:lnTo>
                                <a:pt x="387" y="238"/>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24CD9D03" id="Forma libre: forma 408" o:spid="_x0000_s1026" style="position:absolute;margin-left:92.25pt;margin-top:45.6pt;width:22.5pt;height:12.75pt;z-index:25176892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" path="m,127l10,78r3,-7l38,37r6,-6l103,2,111,r9,l128,,323,r8,l340,r61,26l413,37r6,6l424,49r5,7l434,63r4,8l441,78r3,8l450,127r,8l450,144r-2,8l446,160r-33,57l394,233r-7,5l323,255r-195,l120,255r-9,-1l103,252r-8,-1l87,248r-8,-3l71,242r-7,-4l57,233r-7,-5l10,176,7,168,5,160,3,152,1,144,,135r,-8xe" filled="f" strokecolor="#99a0a6">
                <v:path arrowok="t" o:connecttype="custom" o:connectlocs="0,638810;6350,607695;8255,603250;24130,581660;27940,577850;65405,559435;70485,558165;76200,558165;81280,558165;205105,558165;210185,558165;215900,558165;254635,574675;262255,581660;266065,585470;269240,589280;272415,593725;275590,598170;278130,603250;280035,607695;281940,612775;285750,638810;285750,643890;285750,649605;284480,654685;283210,659765;262255,695960;250190,706120;245745,709295;205105,720090;81280,720090;76200,720090;70485,719455;65405,718185;60325,717550;55245,715645;50165,713740;45085,711835;40640,709295;36195,706120;31750,702945;6350,669925;4445,664845;3175,659765;1905,654685;635,649605;0,643890;0,638810" o:connectangles="0,0,0,0,0,0,0,0,0,0,0,0,0,0,0,0,0,0,0,0,0,0,0,0,0,0,0,0,0,0,0,0,0,0,0,0,0,0,0,0,0,0,0,0,0,0,0,0"/>
                <w10:wrap anchorx="page"/>
              </v:shape>
            </w:pict>
          </mc:Fallback>
        </mc:AlternateContent>
      </w:r>
      <w:r>
        <w:rPr>
          <w:rFonts w:ascii="Calibri"/>
          <w:noProof/>
        </w:rPr>
        <mc:AlternateContent>
          <mc:Choice Requires="wps">
            <w:drawing>
              <wp:anchor distT="0" distB="0" distL="114300" distR="114300" simplePos="0" relativeHeight="251767897" behindDoc="0" locked="0" layoutInCell="1" allowOverlap="1" wp14:anchorId="67C58AEB" wp14:editId="3EEA439E">
                <wp:simplePos x="0" y="0"/>
                <wp:positionH relativeFrom="page">
                  <wp:posOffset>1171575</wp:posOffset>
                </wp:positionH>
                <wp:positionV relativeFrom="paragraph">
                  <wp:posOffset>293370</wp:posOffset>
                </wp:positionV>
                <wp:extent cx="285750" cy="161925"/>
                <wp:effectExtent l="10795" t="10795" r="8255" b="8255"/>
                <wp:wrapNone/>
                <wp:docPr id="409" name="Forma libre: forma 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6 429"/>
                            <a:gd name="T3" fmla="*/ 556 h 255"/>
                            <a:gd name="T4" fmla="+- 0 1932 1922"/>
                            <a:gd name="T5" fmla="*/ T4 w 450"/>
                            <a:gd name="T6" fmla="+- 0 507 429"/>
                            <a:gd name="T7" fmla="*/ 507 h 255"/>
                            <a:gd name="T8" fmla="+- 0 1935 1922"/>
                            <a:gd name="T9" fmla="*/ T8 w 450"/>
                            <a:gd name="T10" fmla="+- 0 500 429"/>
                            <a:gd name="T11" fmla="*/ 500 h 255"/>
                            <a:gd name="T12" fmla="+- 0 1960 1922"/>
                            <a:gd name="T13" fmla="*/ T12 w 450"/>
                            <a:gd name="T14" fmla="+- 0 466 429"/>
                            <a:gd name="T15" fmla="*/ 466 h 255"/>
                            <a:gd name="T16" fmla="+- 0 1966 1922"/>
                            <a:gd name="T17" fmla="*/ T16 w 450"/>
                            <a:gd name="T18" fmla="+- 0 460 429"/>
                            <a:gd name="T19" fmla="*/ 460 h 255"/>
                            <a:gd name="T20" fmla="+- 0 2001 1922"/>
                            <a:gd name="T21" fmla="*/ T20 w 450"/>
                            <a:gd name="T22" fmla="+- 0 438 429"/>
                            <a:gd name="T23" fmla="*/ 438 h 255"/>
                            <a:gd name="T24" fmla="+- 0 2009 1922"/>
                            <a:gd name="T25" fmla="*/ T24 w 450"/>
                            <a:gd name="T26" fmla="+- 0 435 429"/>
                            <a:gd name="T27" fmla="*/ 435 h 255"/>
                            <a:gd name="T28" fmla="+- 0 2017 1922"/>
                            <a:gd name="T29" fmla="*/ T28 w 450"/>
                            <a:gd name="T30" fmla="+- 0 433 429"/>
                            <a:gd name="T31" fmla="*/ 433 h 255"/>
                            <a:gd name="T32" fmla="+- 0 2025 1922"/>
                            <a:gd name="T33" fmla="*/ T32 w 450"/>
                            <a:gd name="T34" fmla="+- 0 431 429"/>
                            <a:gd name="T35" fmla="*/ 431 h 255"/>
                            <a:gd name="T36" fmla="+- 0 2033 1922"/>
                            <a:gd name="T37" fmla="*/ T36 w 450"/>
                            <a:gd name="T38" fmla="+- 0 429 429"/>
                            <a:gd name="T39" fmla="*/ 429 h 255"/>
                            <a:gd name="T40" fmla="+- 0 2042 1922"/>
                            <a:gd name="T41" fmla="*/ T40 w 450"/>
                            <a:gd name="T42" fmla="+- 0 429 429"/>
                            <a:gd name="T43" fmla="*/ 429 h 255"/>
                            <a:gd name="T44" fmla="+- 0 2050 1922"/>
                            <a:gd name="T45" fmla="*/ T44 w 450"/>
                            <a:gd name="T46" fmla="+- 0 429 429"/>
                            <a:gd name="T47" fmla="*/ 429 h 255"/>
                            <a:gd name="T48" fmla="+- 0 2245 1922"/>
                            <a:gd name="T49" fmla="*/ T48 w 450"/>
                            <a:gd name="T50" fmla="+- 0 429 429"/>
                            <a:gd name="T51" fmla="*/ 429 h 255"/>
                            <a:gd name="T52" fmla="+- 0 2253 1922"/>
                            <a:gd name="T53" fmla="*/ T52 w 450"/>
                            <a:gd name="T54" fmla="+- 0 429 429"/>
                            <a:gd name="T55" fmla="*/ 429 h 255"/>
                            <a:gd name="T56" fmla="+- 0 2262 1922"/>
                            <a:gd name="T57" fmla="*/ T56 w 450"/>
                            <a:gd name="T58" fmla="+- 0 429 429"/>
                            <a:gd name="T59" fmla="*/ 429 h 255"/>
                            <a:gd name="T60" fmla="+- 0 2323 1922"/>
                            <a:gd name="T61" fmla="*/ T60 w 450"/>
                            <a:gd name="T62" fmla="+- 0 455 429"/>
                            <a:gd name="T63" fmla="*/ 455 h 255"/>
                            <a:gd name="T64" fmla="+- 0 2335 1922"/>
                            <a:gd name="T65" fmla="*/ T64 w 450"/>
                            <a:gd name="T66" fmla="+- 0 466 429"/>
                            <a:gd name="T67" fmla="*/ 466 h 255"/>
                            <a:gd name="T68" fmla="+- 0 2341 1922"/>
                            <a:gd name="T69" fmla="*/ T68 w 450"/>
                            <a:gd name="T70" fmla="+- 0 472 429"/>
                            <a:gd name="T71" fmla="*/ 472 h 255"/>
                            <a:gd name="T72" fmla="+- 0 2346 1922"/>
                            <a:gd name="T73" fmla="*/ T72 w 450"/>
                            <a:gd name="T74" fmla="+- 0 478 429"/>
                            <a:gd name="T75" fmla="*/ 478 h 255"/>
                            <a:gd name="T76" fmla="+- 0 2351 1922"/>
                            <a:gd name="T77" fmla="*/ T76 w 450"/>
                            <a:gd name="T78" fmla="+- 0 485 429"/>
                            <a:gd name="T79" fmla="*/ 485 h 255"/>
                            <a:gd name="T80" fmla="+- 0 2356 1922"/>
                            <a:gd name="T81" fmla="*/ T80 w 450"/>
                            <a:gd name="T82" fmla="+- 0 492 429"/>
                            <a:gd name="T83" fmla="*/ 492 h 255"/>
                            <a:gd name="T84" fmla="+- 0 2360 1922"/>
                            <a:gd name="T85" fmla="*/ T84 w 450"/>
                            <a:gd name="T86" fmla="+- 0 500 429"/>
                            <a:gd name="T87" fmla="*/ 500 h 255"/>
                            <a:gd name="T88" fmla="+- 0 2363 1922"/>
                            <a:gd name="T89" fmla="*/ T88 w 450"/>
                            <a:gd name="T90" fmla="+- 0 507 429"/>
                            <a:gd name="T91" fmla="*/ 507 h 255"/>
                            <a:gd name="T92" fmla="+- 0 2366 1922"/>
                            <a:gd name="T93" fmla="*/ T92 w 450"/>
                            <a:gd name="T94" fmla="+- 0 515 429"/>
                            <a:gd name="T95" fmla="*/ 515 h 255"/>
                            <a:gd name="T96" fmla="+- 0 2372 1922"/>
                            <a:gd name="T97" fmla="*/ T96 w 450"/>
                            <a:gd name="T98" fmla="+- 0 556 429"/>
                            <a:gd name="T99" fmla="*/ 556 h 255"/>
                            <a:gd name="T100" fmla="+- 0 2372 1922"/>
                            <a:gd name="T101" fmla="*/ T100 w 450"/>
                            <a:gd name="T102" fmla="+- 0 564 429"/>
                            <a:gd name="T103" fmla="*/ 564 h 255"/>
                            <a:gd name="T104" fmla="+- 0 2372 1922"/>
                            <a:gd name="T105" fmla="*/ T104 w 450"/>
                            <a:gd name="T106" fmla="+- 0 573 429"/>
                            <a:gd name="T107" fmla="*/ 573 h 255"/>
                            <a:gd name="T108" fmla="+- 0 2370 1922"/>
                            <a:gd name="T109" fmla="*/ T108 w 450"/>
                            <a:gd name="T110" fmla="+- 0 581 429"/>
                            <a:gd name="T111" fmla="*/ 581 h 255"/>
                            <a:gd name="T112" fmla="+- 0 2368 1922"/>
                            <a:gd name="T113" fmla="*/ T112 w 450"/>
                            <a:gd name="T114" fmla="+- 0 589 429"/>
                            <a:gd name="T115" fmla="*/ 589 h 255"/>
                            <a:gd name="T116" fmla="+- 0 2351 1922"/>
                            <a:gd name="T117" fmla="*/ T116 w 450"/>
                            <a:gd name="T118" fmla="+- 0 627 429"/>
                            <a:gd name="T119" fmla="*/ 627 h 255"/>
                            <a:gd name="T120" fmla="+- 0 2346 1922"/>
                            <a:gd name="T121" fmla="*/ T120 w 450"/>
                            <a:gd name="T122" fmla="+- 0 634 429"/>
                            <a:gd name="T123" fmla="*/ 634 h 255"/>
                            <a:gd name="T124" fmla="+- 0 2316 1922"/>
                            <a:gd name="T125" fmla="*/ T124 w 450"/>
                            <a:gd name="T126" fmla="+- 0 662 429"/>
                            <a:gd name="T127" fmla="*/ 662 h 255"/>
                            <a:gd name="T128" fmla="+- 0 2309 1922"/>
                            <a:gd name="T129" fmla="*/ T128 w 450"/>
                            <a:gd name="T130" fmla="+- 0 667 429"/>
                            <a:gd name="T131" fmla="*/ 667 h 255"/>
                            <a:gd name="T132" fmla="+- 0 2270 1922"/>
                            <a:gd name="T133" fmla="*/ T132 w 450"/>
                            <a:gd name="T134" fmla="+- 0 681 429"/>
                            <a:gd name="T135" fmla="*/ 681 h 255"/>
                            <a:gd name="T136" fmla="+- 0 2262 1922"/>
                            <a:gd name="T137" fmla="*/ T136 w 450"/>
                            <a:gd name="T138" fmla="+- 0 683 429"/>
                            <a:gd name="T139" fmla="*/ 683 h 255"/>
                            <a:gd name="T140" fmla="+- 0 2253 1922"/>
                            <a:gd name="T141" fmla="*/ T140 w 450"/>
                            <a:gd name="T142" fmla="+- 0 684 429"/>
                            <a:gd name="T143" fmla="*/ 684 h 255"/>
                            <a:gd name="T144" fmla="+- 0 2245 1922"/>
                            <a:gd name="T145" fmla="*/ T144 w 450"/>
                            <a:gd name="T146" fmla="+- 0 684 429"/>
                            <a:gd name="T147" fmla="*/ 684 h 255"/>
                            <a:gd name="T148" fmla="+- 0 2050 1922"/>
                            <a:gd name="T149" fmla="*/ T148 w 450"/>
                            <a:gd name="T150" fmla="+- 0 684 429"/>
                            <a:gd name="T151" fmla="*/ 684 h 255"/>
                            <a:gd name="T152" fmla="+- 0 2042 1922"/>
                            <a:gd name="T153" fmla="*/ T152 w 450"/>
                            <a:gd name="T154" fmla="+- 0 684 429"/>
                            <a:gd name="T155" fmla="*/ 684 h 255"/>
                            <a:gd name="T156" fmla="+- 0 2033 1922"/>
                            <a:gd name="T157" fmla="*/ T156 w 450"/>
                            <a:gd name="T158" fmla="+- 0 683 429"/>
                            <a:gd name="T159" fmla="*/ 683 h 255"/>
                            <a:gd name="T160" fmla="+- 0 2025 1922"/>
                            <a:gd name="T161" fmla="*/ T160 w 450"/>
                            <a:gd name="T162" fmla="+- 0 681 429"/>
                            <a:gd name="T163" fmla="*/ 681 h 255"/>
                            <a:gd name="T164" fmla="+- 0 2017 1922"/>
                            <a:gd name="T165" fmla="*/ T164 w 450"/>
                            <a:gd name="T166" fmla="+- 0 680 429"/>
                            <a:gd name="T167" fmla="*/ 680 h 255"/>
                            <a:gd name="T168" fmla="+- 0 2009 1922"/>
                            <a:gd name="T169" fmla="*/ T168 w 450"/>
                            <a:gd name="T170" fmla="+- 0 677 429"/>
                            <a:gd name="T171" fmla="*/ 677 h 255"/>
                            <a:gd name="T172" fmla="+- 0 2001 1922"/>
                            <a:gd name="T173" fmla="*/ T172 w 450"/>
                            <a:gd name="T174" fmla="+- 0 674 429"/>
                            <a:gd name="T175" fmla="*/ 674 h 255"/>
                            <a:gd name="T176" fmla="+- 0 1993 1922"/>
                            <a:gd name="T177" fmla="*/ T176 w 450"/>
                            <a:gd name="T178" fmla="+- 0 671 429"/>
                            <a:gd name="T179" fmla="*/ 671 h 255"/>
                            <a:gd name="T180" fmla="+- 0 1986 1922"/>
                            <a:gd name="T181" fmla="*/ T180 w 450"/>
                            <a:gd name="T182" fmla="+- 0 667 429"/>
                            <a:gd name="T183" fmla="*/ 667 h 255"/>
                            <a:gd name="T184" fmla="+- 0 1979 1922"/>
                            <a:gd name="T185" fmla="*/ T184 w 450"/>
                            <a:gd name="T186" fmla="+- 0 662 429"/>
                            <a:gd name="T187" fmla="*/ 662 h 255"/>
                            <a:gd name="T188" fmla="+- 0 1972 1922"/>
                            <a:gd name="T189" fmla="*/ T188 w 450"/>
                            <a:gd name="T190" fmla="+- 0 657 429"/>
                            <a:gd name="T191" fmla="*/ 657 h 255"/>
                            <a:gd name="T192" fmla="+- 0 1944 1922"/>
                            <a:gd name="T193" fmla="*/ T192 w 450"/>
                            <a:gd name="T194" fmla="+- 0 627 429"/>
                            <a:gd name="T195" fmla="*/ 627 h 255"/>
                            <a:gd name="T196" fmla="+- 0 1939 1922"/>
                            <a:gd name="T197" fmla="*/ T196 w 450"/>
                            <a:gd name="T198" fmla="+- 0 620 429"/>
                            <a:gd name="T199" fmla="*/ 620 h 255"/>
                            <a:gd name="T200" fmla="+- 0 1925 1922"/>
                            <a:gd name="T201" fmla="*/ T200 w 450"/>
                            <a:gd name="T202" fmla="+- 0 581 429"/>
                            <a:gd name="T203" fmla="*/ 581 h 255"/>
                            <a:gd name="T204" fmla="+- 0 1923 1922"/>
                            <a:gd name="T205" fmla="*/ T204 w 450"/>
                            <a:gd name="T206" fmla="+- 0 573 429"/>
                            <a:gd name="T207" fmla="*/ 573 h 255"/>
                            <a:gd name="T208" fmla="+- 0 1922 1922"/>
                            <a:gd name="T209" fmla="*/ T208 w 450"/>
                            <a:gd name="T210" fmla="+- 0 564 429"/>
                            <a:gd name="T211" fmla="*/ 564 h 255"/>
                            <a:gd name="T212" fmla="+- 0 1922 1922"/>
                            <a:gd name="T213" fmla="*/ T212 w 450"/>
                            <a:gd name="T214" fmla="+- 0 556 429"/>
                            <a:gd name="T215" fmla="*/ 5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50" h="255">
                              <a:moveTo>
                                <a:pt x="0" y="127"/>
                              </a:move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29" y="198"/>
                              </a:lnTo>
                              <a:lnTo>
                                <a:pt x="424" y="205"/>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F77937C" id="Forma libre: forma 409" o:spid="_x0000_s1026" style="position:absolute;margin-left:92.25pt;margin-top:23.1pt;width:22.5pt;height:12.75pt;z-index:251767897;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" path="m,127l10,78r3,-7l38,37r6,-6l79,9,87,6,95,4r8,-2l111,r9,l128,,323,r8,l340,r61,26l413,37r6,6l424,49r5,7l434,63r4,8l441,78r3,8l450,127r,8l450,144r-2,8l446,160r-17,38l424,205r-30,28l387,238r-39,14l340,254r-9,1l323,255r-195,l120,255r-9,-1l103,252r-8,-1l87,248r-8,-3l71,242r-7,-4l57,233r-7,-5l22,198r-5,-7l3,152,1,144,,135r,-8xe" filled="f" strokecolor="#99a0a6">
                <v:path arrowok="t" o:connecttype="custom" o:connectlocs="0,353060;6350,321945;8255,317500;24130,295910;27940,292100;50165,278130;55245,276225;60325,274955;65405,273685;70485,272415;76200,272415;81280,272415;205105,272415;210185,272415;215900,272415;254635,288925;262255,295910;266065,299720;269240,303530;272415,307975;275590,312420;278130,317500;280035,321945;281940,327025;285750,353060;285750,358140;285750,363855;284480,368935;283210,374015;272415,398145;269240,402590;250190,420370;245745,423545;220980,432435;215900,433705;210185,434340;205105,434340;81280,434340;76200,434340;70485,433705;65405,432435;60325,431800;55245,429895;50165,427990;45085,426085;40640,423545;36195,420370;31750,417195;13970,398145;10795,393700;1905,368935;635,363855;0,358140;0,353060" o:connectangles="0,0,0,0,0,0,0,0,0,0,0,0,0,0,0,0,0,0,0,0,0,0,0,0,0,0,0,0,0,0,0,0,0,0,0,0,0,0,0,0,0,0,0,0,0,0,0,0,0,0,0,0,0,0"/>
                <w10:wrap anchorx="page"/>
              </v:shape>
            </w:pict>
          </mc:Fallback>
        </mc:AlternateContent>
      </w:r>
      <w:r w:rsidRPr="002729AA">
        <w:rPr>
          <w:rFonts w:ascii="Gill Sans MT"/>
          <w:color w:val="202024"/>
          <w:w w:val="110"/>
          <w:sz w:val="21"/>
          <w:lang w:val="es-ES"/>
        </w:rPr>
        <w:t>s</w:t>
      </w:r>
      <w:r w:rsidRPr="002729AA">
        <w:rPr>
          <w:rFonts w:ascii="Gill Sans MT"/>
          <w:color w:val="202024"/>
          <w:w w:val="110"/>
          <w:sz w:val="21"/>
          <w:lang w:val="es-ES"/>
        </w:rPr>
        <w:t>í</w:t>
      </w:r>
      <w:r>
        <w:rPr>
          <w:rFonts w:ascii="Gill Sans MT"/>
          <w:color w:val="202024"/>
          <w:spacing w:val="1"/>
          <w:w w:val="110"/>
          <w:sz w:val="21"/>
          <w:lang w:val="es-ES"/>
        </w:rPr>
        <w:t xml:space="preserve">         </w:t>
      </w:r>
      <w:r w:rsidRPr="002729AA">
        <w:rPr>
          <w:rFonts w:ascii="Gill Sans MT"/>
          <w:color w:val="202024"/>
          <w:w w:val="95"/>
          <w:sz w:val="21"/>
          <w:lang w:val="es-ES"/>
        </w:rPr>
        <w:t>No</w:t>
      </w:r>
      <w:r>
        <w:rPr>
          <w:rFonts w:ascii="Gill Sans MT"/>
          <w:color w:val="202024"/>
          <w:w w:val="95"/>
          <w:sz w:val="21"/>
          <w:lang w:val="es-ES"/>
        </w:rPr>
        <w:t xml:space="preserve">       </w:t>
      </w:r>
      <w:r>
        <w:rPr>
          <w:rFonts w:ascii="Gill Sans MT"/>
          <w:color w:val="202024"/>
          <w:w w:val="110"/>
          <w:sz w:val="21"/>
        </w:rPr>
        <w:t>Tal</w:t>
      </w:r>
      <w:r>
        <w:rPr>
          <w:rFonts w:ascii="Gill Sans MT"/>
          <w:color w:val="202024"/>
          <w:spacing w:val="-19"/>
          <w:w w:val="110"/>
          <w:sz w:val="21"/>
        </w:rPr>
        <w:t xml:space="preserve"> </w:t>
      </w:r>
      <w:r>
        <w:rPr>
          <w:rFonts w:ascii="Gill Sans MT"/>
          <w:color w:val="202024"/>
          <w:w w:val="110"/>
          <w:sz w:val="21"/>
        </w:rPr>
        <w:t>vez</w:t>
      </w:r>
    </w:p>
    <w:p w14:paraId="221C2F05" w14:textId="77777777" w:rsidR="00833E24" w:rsidRPr="00833E24" w:rsidRDefault="00833E24" w:rsidP="000956B7">
      <w:pPr>
        <w:pStyle w:val="Prrafodelista"/>
        <w:numPr>
          <w:ilvl w:val="0"/>
          <w:numId w:val="23"/>
        </w:numPr>
      </w:pPr>
      <w:r w:rsidRPr="00833E24">
        <w:rPr>
          <w:w w:val="110"/>
        </w:rPr>
        <w:t>¿cree</w:t>
      </w:r>
      <w:r w:rsidRPr="00833E24">
        <w:rPr>
          <w:spacing w:val="14"/>
          <w:w w:val="110"/>
        </w:rPr>
        <w:t xml:space="preserve"> </w:t>
      </w:r>
      <w:r w:rsidRPr="00833E24">
        <w:rPr>
          <w:w w:val="110"/>
        </w:rPr>
        <w:t>usted</w:t>
      </w:r>
      <w:r w:rsidRPr="00833E24">
        <w:rPr>
          <w:spacing w:val="15"/>
          <w:w w:val="110"/>
        </w:rPr>
        <w:t xml:space="preserve"> </w:t>
      </w:r>
      <w:r w:rsidRPr="00833E24">
        <w:rPr>
          <w:w w:val="110"/>
        </w:rPr>
        <w:t>que</w:t>
      </w:r>
      <w:r w:rsidRPr="00833E24">
        <w:rPr>
          <w:spacing w:val="15"/>
          <w:w w:val="110"/>
        </w:rPr>
        <w:t xml:space="preserve"> </w:t>
      </w:r>
      <w:r w:rsidRPr="00833E24">
        <w:rPr>
          <w:w w:val="110"/>
        </w:rPr>
        <w:t>la</w:t>
      </w:r>
      <w:r w:rsidRPr="00833E24">
        <w:rPr>
          <w:spacing w:val="15"/>
          <w:w w:val="110"/>
        </w:rPr>
        <w:t xml:space="preserve"> </w:t>
      </w:r>
      <w:r w:rsidRPr="00833E24">
        <w:rPr>
          <w:w w:val="110"/>
        </w:rPr>
        <w:t>implementación</w:t>
      </w:r>
      <w:r w:rsidRPr="00833E24">
        <w:rPr>
          <w:spacing w:val="15"/>
          <w:w w:val="110"/>
        </w:rPr>
        <w:t xml:space="preserve"> </w:t>
      </w:r>
      <w:r w:rsidRPr="00833E24">
        <w:rPr>
          <w:w w:val="110"/>
        </w:rPr>
        <w:t>de</w:t>
      </w:r>
      <w:r w:rsidRPr="00833E24">
        <w:rPr>
          <w:spacing w:val="15"/>
          <w:w w:val="110"/>
        </w:rPr>
        <w:t xml:space="preserve"> </w:t>
      </w:r>
      <w:r w:rsidRPr="00833E24">
        <w:rPr>
          <w:w w:val="110"/>
        </w:rPr>
        <w:t>una</w:t>
      </w:r>
      <w:r w:rsidRPr="00833E24">
        <w:rPr>
          <w:spacing w:val="14"/>
          <w:w w:val="110"/>
        </w:rPr>
        <w:t xml:space="preserve"> </w:t>
      </w:r>
      <w:r w:rsidRPr="00833E24">
        <w:rPr>
          <w:w w:val="110"/>
        </w:rPr>
        <w:t>aplicación</w:t>
      </w:r>
      <w:r w:rsidRPr="00833E24">
        <w:rPr>
          <w:spacing w:val="15"/>
          <w:w w:val="110"/>
        </w:rPr>
        <w:t xml:space="preserve"> </w:t>
      </w:r>
      <w:r w:rsidRPr="00833E24">
        <w:rPr>
          <w:w w:val="110"/>
        </w:rPr>
        <w:t>móvil</w:t>
      </w:r>
      <w:r w:rsidRPr="00833E24">
        <w:rPr>
          <w:spacing w:val="15"/>
          <w:w w:val="110"/>
        </w:rPr>
        <w:t xml:space="preserve"> </w:t>
      </w:r>
      <w:r w:rsidRPr="00833E24">
        <w:rPr>
          <w:w w:val="110"/>
        </w:rPr>
        <w:t>para</w:t>
      </w:r>
      <w:r w:rsidRPr="00833E24">
        <w:rPr>
          <w:spacing w:val="15"/>
          <w:w w:val="110"/>
        </w:rPr>
        <w:t xml:space="preserve"> </w:t>
      </w:r>
      <w:r w:rsidRPr="00833E24">
        <w:rPr>
          <w:w w:val="110"/>
        </w:rPr>
        <w:t>tramites</w:t>
      </w:r>
      <w:r w:rsidRPr="00833E24">
        <w:rPr>
          <w:spacing w:val="-57"/>
          <w:w w:val="110"/>
        </w:rPr>
        <w:t xml:space="preserve"> </w:t>
      </w:r>
      <w:r w:rsidRPr="00833E24">
        <w:rPr>
          <w:w w:val="110"/>
        </w:rPr>
        <w:t>académicos</w:t>
      </w:r>
      <w:r w:rsidRPr="00833E24">
        <w:rPr>
          <w:spacing w:val="39"/>
          <w:w w:val="110"/>
        </w:rPr>
        <w:t xml:space="preserve"> </w:t>
      </w:r>
      <w:r w:rsidRPr="00833E24">
        <w:rPr>
          <w:w w:val="110"/>
        </w:rPr>
        <w:t>se</w:t>
      </w:r>
      <w:r w:rsidRPr="00833E24">
        <w:rPr>
          <w:spacing w:val="39"/>
          <w:w w:val="110"/>
        </w:rPr>
        <w:t xml:space="preserve"> </w:t>
      </w:r>
      <w:r w:rsidRPr="00833E24">
        <w:rPr>
          <w:w w:val="110"/>
        </w:rPr>
        <w:t>adapta</w:t>
      </w:r>
      <w:r w:rsidRPr="00833E24">
        <w:rPr>
          <w:spacing w:val="40"/>
          <w:w w:val="110"/>
        </w:rPr>
        <w:t xml:space="preserve"> </w:t>
      </w:r>
      <w:r w:rsidRPr="00833E24">
        <w:rPr>
          <w:w w:val="110"/>
        </w:rPr>
        <w:t>perfectamente</w:t>
      </w:r>
      <w:r w:rsidRPr="00833E24">
        <w:rPr>
          <w:spacing w:val="39"/>
          <w:w w:val="110"/>
        </w:rPr>
        <w:t xml:space="preserve"> </w:t>
      </w:r>
      <w:r w:rsidRPr="00833E24">
        <w:rPr>
          <w:w w:val="110"/>
        </w:rPr>
        <w:t>a</w:t>
      </w:r>
      <w:r w:rsidRPr="00833E24">
        <w:rPr>
          <w:spacing w:val="40"/>
          <w:w w:val="110"/>
        </w:rPr>
        <w:t xml:space="preserve"> </w:t>
      </w:r>
      <w:r w:rsidRPr="00833E24">
        <w:rPr>
          <w:w w:val="110"/>
        </w:rPr>
        <w:t>sus</w:t>
      </w:r>
      <w:r w:rsidRPr="00833E24">
        <w:rPr>
          <w:spacing w:val="39"/>
          <w:w w:val="110"/>
        </w:rPr>
        <w:t xml:space="preserve"> </w:t>
      </w:r>
      <w:r w:rsidRPr="00833E24">
        <w:rPr>
          <w:w w:val="110"/>
        </w:rPr>
        <w:t>necesidades</w:t>
      </w:r>
      <w:r w:rsidRPr="00833E24">
        <w:rPr>
          <w:spacing w:val="39"/>
          <w:w w:val="110"/>
        </w:rPr>
        <w:t xml:space="preserve"> </w:t>
      </w:r>
      <w:r w:rsidRPr="00833E24">
        <w:rPr>
          <w:w w:val="110"/>
        </w:rPr>
        <w:t>como</w:t>
      </w:r>
      <w:r w:rsidRPr="00833E24">
        <w:rPr>
          <w:spacing w:val="40"/>
          <w:w w:val="110"/>
        </w:rPr>
        <w:t xml:space="preserve"> </w:t>
      </w:r>
      <w:r w:rsidRPr="00833E24">
        <w:rPr>
          <w:w w:val="110"/>
        </w:rPr>
        <w:t>usuario?</w:t>
      </w:r>
    </w:p>
    <w:p w14:paraId="2E44A4F0" w14:textId="77777777" w:rsidR="00833E24" w:rsidRPr="001238AC" w:rsidRDefault="00833E24" w:rsidP="00833E24">
      <w:pPr>
        <w:spacing w:before="214"/>
        <w:ind w:left="739"/>
        <w:rPr>
          <w:rFonts w:ascii="Gill Sans MT" w:hAnsi="Gill Sans MT"/>
          <w:i/>
          <w:lang w:val="es-ES"/>
        </w:rPr>
      </w:pPr>
      <w:r w:rsidRPr="001238AC">
        <w:rPr>
          <w:rFonts w:ascii="Gill Sans MT" w:hAnsi="Gill Sans MT"/>
          <w:i/>
          <w:color w:val="202024"/>
          <w:w w:val="120"/>
          <w:lang w:val="es-ES"/>
        </w:rPr>
        <w:t>Marca</w:t>
      </w:r>
      <w:r w:rsidRPr="001238AC">
        <w:rPr>
          <w:rFonts w:ascii="Gill Sans MT" w:hAnsi="Gill Sans MT"/>
          <w:i/>
          <w:color w:val="202024"/>
          <w:spacing w:val="-8"/>
          <w:w w:val="120"/>
          <w:lang w:val="es-ES"/>
        </w:rPr>
        <w:t xml:space="preserve"> </w:t>
      </w:r>
      <w:r w:rsidRPr="001238AC">
        <w:rPr>
          <w:rFonts w:ascii="Gill Sans MT" w:hAnsi="Gill Sans MT"/>
          <w:i/>
          <w:color w:val="202024"/>
          <w:w w:val="120"/>
          <w:lang w:val="es-ES"/>
        </w:rPr>
        <w:t>solo</w:t>
      </w:r>
      <w:r w:rsidRPr="001238AC">
        <w:rPr>
          <w:rFonts w:ascii="Gill Sans MT" w:hAnsi="Gill Sans MT"/>
          <w:i/>
          <w:color w:val="202024"/>
          <w:spacing w:val="-15"/>
          <w:w w:val="120"/>
          <w:lang w:val="es-ES"/>
        </w:rPr>
        <w:t xml:space="preserve"> </w:t>
      </w:r>
      <w:r w:rsidRPr="001238AC">
        <w:rPr>
          <w:rFonts w:ascii="Gill Sans MT" w:hAnsi="Gill Sans MT"/>
          <w:i/>
          <w:color w:val="202024"/>
          <w:w w:val="120"/>
          <w:lang w:val="es-ES"/>
        </w:rPr>
        <w:t>un</w:t>
      </w:r>
      <w:r w:rsidRPr="001238AC">
        <w:rPr>
          <w:rFonts w:ascii="Gill Sans MT" w:hAnsi="Gill Sans MT"/>
          <w:i/>
          <w:color w:val="202024"/>
          <w:spacing w:val="-10"/>
          <w:w w:val="120"/>
          <w:lang w:val="es-ES"/>
        </w:rPr>
        <w:t xml:space="preserve"> </w:t>
      </w:r>
      <w:r w:rsidRPr="001238AC">
        <w:rPr>
          <w:rFonts w:ascii="Gill Sans MT" w:hAnsi="Gill Sans MT"/>
          <w:i/>
          <w:color w:val="202024"/>
          <w:w w:val="120"/>
          <w:lang w:val="es-ES"/>
        </w:rPr>
        <w:t>óvalo.</w:t>
      </w:r>
    </w:p>
    <w:p w14:paraId="264BE03D" w14:textId="5082D561" w:rsidR="00EE7995" w:rsidRPr="001238AC" w:rsidRDefault="00EE7995" w:rsidP="00833E24">
      <w:pPr>
        <w:pStyle w:val="Textoindependiente"/>
        <w:spacing w:before="5"/>
        <w:rPr>
          <w:rFonts w:ascii="Gill Sans MT"/>
          <w:i/>
          <w:sz w:val="31"/>
          <w:lang w:val="es-ES"/>
        </w:rPr>
      </w:pPr>
      <w:r>
        <w:rPr>
          <w:rFonts w:ascii="Calibri"/>
          <w:noProof/>
        </w:rPr>
        <mc:AlternateContent>
          <mc:Choice Requires="wps">
            <w:drawing>
              <wp:anchor distT="0" distB="0" distL="114300" distR="114300" simplePos="0" relativeHeight="251770969" behindDoc="0" locked="0" layoutInCell="1" allowOverlap="1" wp14:anchorId="712372F9" wp14:editId="7EBC4979">
                <wp:simplePos x="0" y="0"/>
                <wp:positionH relativeFrom="page">
                  <wp:posOffset>1113155</wp:posOffset>
                </wp:positionH>
                <wp:positionV relativeFrom="paragraph">
                  <wp:posOffset>214630</wp:posOffset>
                </wp:positionV>
                <wp:extent cx="285750" cy="161925"/>
                <wp:effectExtent l="10795" t="10795" r="8255" b="8255"/>
                <wp:wrapNone/>
                <wp:docPr id="416" name="Forma libre: forma 4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6 -21"/>
                            <a:gd name="T3" fmla="*/ 106 h 255"/>
                            <a:gd name="T4" fmla="+- 0 1922 1922"/>
                            <a:gd name="T5" fmla="*/ T4 w 450"/>
                            <a:gd name="T6" fmla="+- 0 98 -21"/>
                            <a:gd name="T7" fmla="*/ 98 h 255"/>
                            <a:gd name="T8" fmla="+- 0 1923 1922"/>
                            <a:gd name="T9" fmla="*/ T8 w 450"/>
                            <a:gd name="T10" fmla="+- 0 89 -21"/>
                            <a:gd name="T11" fmla="*/ 89 h 255"/>
                            <a:gd name="T12" fmla="+- 0 1925 1922"/>
                            <a:gd name="T13" fmla="*/ T12 w 450"/>
                            <a:gd name="T14" fmla="+- 0 81 -21"/>
                            <a:gd name="T15" fmla="*/ 81 h 255"/>
                            <a:gd name="T16" fmla="+- 0 1927 1922"/>
                            <a:gd name="T17" fmla="*/ T16 w 450"/>
                            <a:gd name="T18" fmla="+- 0 73 -21"/>
                            <a:gd name="T19" fmla="*/ 73 h 255"/>
                            <a:gd name="T20" fmla="+- 0 1929 1922"/>
                            <a:gd name="T21" fmla="*/ T20 w 450"/>
                            <a:gd name="T22" fmla="+- 0 65 -21"/>
                            <a:gd name="T23" fmla="*/ 65 h 255"/>
                            <a:gd name="T24" fmla="+- 0 1932 1922"/>
                            <a:gd name="T25" fmla="*/ T24 w 450"/>
                            <a:gd name="T26" fmla="+- 0 57 -21"/>
                            <a:gd name="T27" fmla="*/ 57 h 255"/>
                            <a:gd name="T28" fmla="+- 0 1935 1922"/>
                            <a:gd name="T29" fmla="*/ T28 w 450"/>
                            <a:gd name="T30" fmla="+- 0 50 -21"/>
                            <a:gd name="T31" fmla="*/ 50 h 255"/>
                            <a:gd name="T32" fmla="+- 0 1960 1922"/>
                            <a:gd name="T33" fmla="*/ T32 w 450"/>
                            <a:gd name="T34" fmla="+- 0 16 -21"/>
                            <a:gd name="T35" fmla="*/ 16 h 255"/>
                            <a:gd name="T36" fmla="+- 0 1966 1922"/>
                            <a:gd name="T37" fmla="*/ T36 w 450"/>
                            <a:gd name="T38" fmla="+- 0 10 -21"/>
                            <a:gd name="T39" fmla="*/ 10 h 255"/>
                            <a:gd name="T40" fmla="+- 0 2001 1922"/>
                            <a:gd name="T41" fmla="*/ T40 w 450"/>
                            <a:gd name="T42" fmla="+- 0 -12 -21"/>
                            <a:gd name="T43" fmla="*/ -12 h 255"/>
                            <a:gd name="T44" fmla="+- 0 2009 1922"/>
                            <a:gd name="T45" fmla="*/ T44 w 450"/>
                            <a:gd name="T46" fmla="+- 0 -15 -21"/>
                            <a:gd name="T47" fmla="*/ -15 h 255"/>
                            <a:gd name="T48" fmla="+- 0 2017 1922"/>
                            <a:gd name="T49" fmla="*/ T48 w 450"/>
                            <a:gd name="T50" fmla="+- 0 -17 -21"/>
                            <a:gd name="T51" fmla="*/ -17 h 255"/>
                            <a:gd name="T52" fmla="+- 0 2025 1922"/>
                            <a:gd name="T53" fmla="*/ T52 w 450"/>
                            <a:gd name="T54" fmla="+- 0 -19 -21"/>
                            <a:gd name="T55" fmla="*/ -19 h 255"/>
                            <a:gd name="T56" fmla="+- 0 2033 1922"/>
                            <a:gd name="T57" fmla="*/ T56 w 450"/>
                            <a:gd name="T58" fmla="+- 0 -21 -21"/>
                            <a:gd name="T59" fmla="*/ -21 h 255"/>
                            <a:gd name="T60" fmla="+- 0 2042 1922"/>
                            <a:gd name="T61" fmla="*/ T60 w 450"/>
                            <a:gd name="T62" fmla="+- 0 -21 -21"/>
                            <a:gd name="T63" fmla="*/ -21 h 255"/>
                            <a:gd name="T64" fmla="+- 0 2050 1922"/>
                            <a:gd name="T65" fmla="*/ T64 w 450"/>
                            <a:gd name="T66" fmla="+- 0 -21 -21"/>
                            <a:gd name="T67" fmla="*/ -21 h 255"/>
                            <a:gd name="T68" fmla="+- 0 2245 1922"/>
                            <a:gd name="T69" fmla="*/ T68 w 450"/>
                            <a:gd name="T70" fmla="+- 0 -21 -21"/>
                            <a:gd name="T71" fmla="*/ -21 h 255"/>
                            <a:gd name="T72" fmla="+- 0 2253 1922"/>
                            <a:gd name="T73" fmla="*/ T72 w 450"/>
                            <a:gd name="T74" fmla="+- 0 -21 -21"/>
                            <a:gd name="T75" fmla="*/ -21 h 255"/>
                            <a:gd name="T76" fmla="+- 0 2262 1922"/>
                            <a:gd name="T77" fmla="*/ T76 w 450"/>
                            <a:gd name="T78" fmla="+- 0 -21 -21"/>
                            <a:gd name="T79" fmla="*/ -21 h 255"/>
                            <a:gd name="T80" fmla="+- 0 2270 1922"/>
                            <a:gd name="T81" fmla="*/ T80 w 450"/>
                            <a:gd name="T82" fmla="+- 0 -19 -21"/>
                            <a:gd name="T83" fmla="*/ -19 h 255"/>
                            <a:gd name="T84" fmla="+- 0 2278 1922"/>
                            <a:gd name="T85" fmla="*/ T84 w 450"/>
                            <a:gd name="T86" fmla="+- 0 -17 -21"/>
                            <a:gd name="T87" fmla="*/ -17 h 255"/>
                            <a:gd name="T88" fmla="+- 0 2316 1922"/>
                            <a:gd name="T89" fmla="*/ T88 w 450"/>
                            <a:gd name="T90" fmla="+- 0 0 -21"/>
                            <a:gd name="T91" fmla="*/ 0 h 255"/>
                            <a:gd name="T92" fmla="+- 0 2323 1922"/>
                            <a:gd name="T93" fmla="*/ T92 w 450"/>
                            <a:gd name="T94" fmla="+- 0 5 -21"/>
                            <a:gd name="T95" fmla="*/ 5 h 255"/>
                            <a:gd name="T96" fmla="+- 0 2329 1922"/>
                            <a:gd name="T97" fmla="*/ T96 w 450"/>
                            <a:gd name="T98" fmla="+- 0 10 -21"/>
                            <a:gd name="T99" fmla="*/ 10 h 255"/>
                            <a:gd name="T100" fmla="+- 0 2335 1922"/>
                            <a:gd name="T101" fmla="*/ T100 w 450"/>
                            <a:gd name="T102" fmla="+- 0 16 -21"/>
                            <a:gd name="T103" fmla="*/ 16 h 255"/>
                            <a:gd name="T104" fmla="+- 0 2341 1922"/>
                            <a:gd name="T105" fmla="*/ T104 w 450"/>
                            <a:gd name="T106" fmla="+- 0 22 -21"/>
                            <a:gd name="T107" fmla="*/ 22 h 255"/>
                            <a:gd name="T108" fmla="+- 0 2346 1922"/>
                            <a:gd name="T109" fmla="*/ T108 w 450"/>
                            <a:gd name="T110" fmla="+- 0 28 -21"/>
                            <a:gd name="T111" fmla="*/ 28 h 255"/>
                            <a:gd name="T112" fmla="+- 0 2351 1922"/>
                            <a:gd name="T113" fmla="*/ T112 w 450"/>
                            <a:gd name="T114" fmla="+- 0 35 -21"/>
                            <a:gd name="T115" fmla="*/ 35 h 255"/>
                            <a:gd name="T116" fmla="+- 0 2356 1922"/>
                            <a:gd name="T117" fmla="*/ T116 w 450"/>
                            <a:gd name="T118" fmla="+- 0 42 -21"/>
                            <a:gd name="T119" fmla="*/ 42 h 255"/>
                            <a:gd name="T120" fmla="+- 0 2360 1922"/>
                            <a:gd name="T121" fmla="*/ T120 w 450"/>
                            <a:gd name="T122" fmla="+- 0 50 -21"/>
                            <a:gd name="T123" fmla="*/ 50 h 255"/>
                            <a:gd name="T124" fmla="+- 0 2363 1922"/>
                            <a:gd name="T125" fmla="*/ T124 w 450"/>
                            <a:gd name="T126" fmla="+- 0 57 -21"/>
                            <a:gd name="T127" fmla="*/ 57 h 255"/>
                            <a:gd name="T128" fmla="+- 0 2366 1922"/>
                            <a:gd name="T129" fmla="*/ T128 w 450"/>
                            <a:gd name="T130" fmla="+- 0 65 -21"/>
                            <a:gd name="T131" fmla="*/ 65 h 255"/>
                            <a:gd name="T132" fmla="+- 0 2368 1922"/>
                            <a:gd name="T133" fmla="*/ T132 w 450"/>
                            <a:gd name="T134" fmla="+- 0 73 -21"/>
                            <a:gd name="T135" fmla="*/ 73 h 255"/>
                            <a:gd name="T136" fmla="+- 0 2370 1922"/>
                            <a:gd name="T137" fmla="*/ T136 w 450"/>
                            <a:gd name="T138" fmla="+- 0 81 -21"/>
                            <a:gd name="T139" fmla="*/ 81 h 255"/>
                            <a:gd name="T140" fmla="+- 0 2372 1922"/>
                            <a:gd name="T141" fmla="*/ T140 w 450"/>
                            <a:gd name="T142" fmla="+- 0 89 -21"/>
                            <a:gd name="T143" fmla="*/ 89 h 255"/>
                            <a:gd name="T144" fmla="+- 0 2372 1922"/>
                            <a:gd name="T145" fmla="*/ T144 w 450"/>
                            <a:gd name="T146" fmla="+- 0 98 -21"/>
                            <a:gd name="T147" fmla="*/ 98 h 255"/>
                            <a:gd name="T148" fmla="+- 0 2372 1922"/>
                            <a:gd name="T149" fmla="*/ T148 w 450"/>
                            <a:gd name="T150" fmla="+- 0 106 -21"/>
                            <a:gd name="T151" fmla="*/ 106 h 255"/>
                            <a:gd name="T152" fmla="+- 0 2372 1922"/>
                            <a:gd name="T153" fmla="*/ T152 w 450"/>
                            <a:gd name="T154" fmla="+- 0 114 -21"/>
                            <a:gd name="T155" fmla="*/ 114 h 255"/>
                            <a:gd name="T156" fmla="+- 0 2351 1922"/>
                            <a:gd name="T157" fmla="*/ T156 w 450"/>
                            <a:gd name="T158" fmla="+- 0 177 -21"/>
                            <a:gd name="T159" fmla="*/ 177 h 255"/>
                            <a:gd name="T160" fmla="+- 0 2316 1922"/>
                            <a:gd name="T161" fmla="*/ T160 w 450"/>
                            <a:gd name="T162" fmla="+- 0 212 -21"/>
                            <a:gd name="T163" fmla="*/ 212 h 255"/>
                            <a:gd name="T164" fmla="+- 0 2309 1922"/>
                            <a:gd name="T165" fmla="*/ T164 w 450"/>
                            <a:gd name="T166" fmla="+- 0 217 -21"/>
                            <a:gd name="T167" fmla="*/ 217 h 255"/>
                            <a:gd name="T168" fmla="+- 0 2270 1922"/>
                            <a:gd name="T169" fmla="*/ T168 w 450"/>
                            <a:gd name="T170" fmla="+- 0 231 -21"/>
                            <a:gd name="T171" fmla="*/ 231 h 255"/>
                            <a:gd name="T172" fmla="+- 0 2262 1922"/>
                            <a:gd name="T173" fmla="*/ T172 w 450"/>
                            <a:gd name="T174" fmla="+- 0 233 -21"/>
                            <a:gd name="T175" fmla="*/ 233 h 255"/>
                            <a:gd name="T176" fmla="+- 0 2253 1922"/>
                            <a:gd name="T177" fmla="*/ T176 w 450"/>
                            <a:gd name="T178" fmla="+- 0 234 -21"/>
                            <a:gd name="T179" fmla="*/ 234 h 255"/>
                            <a:gd name="T180" fmla="+- 0 2245 1922"/>
                            <a:gd name="T181" fmla="*/ T180 w 450"/>
                            <a:gd name="T182" fmla="+- 0 234 -21"/>
                            <a:gd name="T183" fmla="*/ 234 h 255"/>
                            <a:gd name="T184" fmla="+- 0 2050 1922"/>
                            <a:gd name="T185" fmla="*/ T184 w 450"/>
                            <a:gd name="T186" fmla="+- 0 234 -21"/>
                            <a:gd name="T187" fmla="*/ 234 h 255"/>
                            <a:gd name="T188" fmla="+- 0 2042 1922"/>
                            <a:gd name="T189" fmla="*/ T188 w 450"/>
                            <a:gd name="T190" fmla="+- 0 234 -21"/>
                            <a:gd name="T191" fmla="*/ 234 h 255"/>
                            <a:gd name="T192" fmla="+- 0 2033 1922"/>
                            <a:gd name="T193" fmla="*/ T192 w 450"/>
                            <a:gd name="T194" fmla="+- 0 233 -21"/>
                            <a:gd name="T195" fmla="*/ 233 h 255"/>
                            <a:gd name="T196" fmla="+- 0 2025 1922"/>
                            <a:gd name="T197" fmla="*/ T196 w 450"/>
                            <a:gd name="T198" fmla="+- 0 231 -21"/>
                            <a:gd name="T199" fmla="*/ 231 h 255"/>
                            <a:gd name="T200" fmla="+- 0 2017 1922"/>
                            <a:gd name="T201" fmla="*/ T200 w 450"/>
                            <a:gd name="T202" fmla="+- 0 230 -21"/>
                            <a:gd name="T203" fmla="*/ 230 h 255"/>
                            <a:gd name="T204" fmla="+- 0 1979 1922"/>
                            <a:gd name="T205" fmla="*/ T204 w 450"/>
                            <a:gd name="T206" fmla="+- 0 212 -21"/>
                            <a:gd name="T207" fmla="*/ 212 h 255"/>
                            <a:gd name="T208" fmla="+- 0 1972 1922"/>
                            <a:gd name="T209" fmla="*/ T208 w 450"/>
                            <a:gd name="T210" fmla="+- 0 207 -21"/>
                            <a:gd name="T211" fmla="*/ 207 h 255"/>
                            <a:gd name="T212" fmla="+- 0 1932 1922"/>
                            <a:gd name="T213" fmla="*/ T212 w 450"/>
                            <a:gd name="T214" fmla="+- 0 155 -21"/>
                            <a:gd name="T215" fmla="*/ 155 h 255"/>
                            <a:gd name="T216" fmla="+- 0 1925 1922"/>
                            <a:gd name="T217" fmla="*/ T216 w 450"/>
                            <a:gd name="T218" fmla="+- 0 131 -21"/>
                            <a:gd name="T219" fmla="*/ 131 h 255"/>
                            <a:gd name="T220" fmla="+- 0 1923 1922"/>
                            <a:gd name="T221" fmla="*/ T220 w 450"/>
                            <a:gd name="T222" fmla="+- 0 123 -21"/>
                            <a:gd name="T223" fmla="*/ 123 h 255"/>
                            <a:gd name="T224" fmla="+- 0 1922 1922"/>
                            <a:gd name="T225" fmla="*/ T224 w 450"/>
                            <a:gd name="T226" fmla="+- 0 114 -21"/>
                            <a:gd name="T227" fmla="*/ 114 h 255"/>
                            <a:gd name="T228" fmla="+- 0 1922 1922"/>
                            <a:gd name="T229" fmla="*/ T228 w 450"/>
                            <a:gd name="T230" fmla="+- 0 106 -21"/>
                            <a:gd name="T231" fmla="*/ 1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Lst>
                          <a:rect l="0" t="0" r="r" b="b"/>
                          <a:pathLst>
                            <a:path w="450" h="255">
                              <a:moveTo>
                                <a:pt x="0" y="127"/>
                              </a:moveTo>
                              <a:lnTo>
                                <a:pt x="0" y="119"/>
                              </a:lnTo>
                              <a:lnTo>
                                <a:pt x="1" y="110"/>
                              </a:lnTo>
                              <a:lnTo>
                                <a:pt x="3" y="102"/>
                              </a:lnTo>
                              <a:lnTo>
                                <a:pt x="5" y="94"/>
                              </a:lnTo>
                              <a:lnTo>
                                <a:pt x="7" y="86"/>
                              </a:ln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348" y="2"/>
                              </a:lnTo>
                              <a:lnTo>
                                <a:pt x="356" y="4"/>
                              </a:lnTo>
                              <a:lnTo>
                                <a:pt x="394" y="21"/>
                              </a:lnTo>
                              <a:lnTo>
                                <a:pt x="401" y="26"/>
                              </a:lnTo>
                              <a:lnTo>
                                <a:pt x="407" y="31"/>
                              </a:lnTo>
                              <a:lnTo>
                                <a:pt x="413" y="37"/>
                              </a:lnTo>
                              <a:lnTo>
                                <a:pt x="419" y="43"/>
                              </a:lnTo>
                              <a:lnTo>
                                <a:pt x="424" y="49"/>
                              </a:lnTo>
                              <a:lnTo>
                                <a:pt x="429" y="56"/>
                              </a:lnTo>
                              <a:lnTo>
                                <a:pt x="434" y="63"/>
                              </a:lnTo>
                              <a:lnTo>
                                <a:pt x="438" y="71"/>
                              </a:lnTo>
                              <a:lnTo>
                                <a:pt x="441" y="78"/>
                              </a:lnTo>
                              <a:lnTo>
                                <a:pt x="444" y="86"/>
                              </a:lnTo>
                              <a:lnTo>
                                <a:pt x="446" y="94"/>
                              </a:lnTo>
                              <a:lnTo>
                                <a:pt x="448" y="102"/>
                              </a:lnTo>
                              <a:lnTo>
                                <a:pt x="450" y="110"/>
                              </a:lnTo>
                              <a:lnTo>
                                <a:pt x="450" y="119"/>
                              </a:lnTo>
                              <a:lnTo>
                                <a:pt x="450" y="127"/>
                              </a:lnTo>
                              <a:lnTo>
                                <a:pt x="450" y="135"/>
                              </a:lnTo>
                              <a:lnTo>
                                <a:pt x="429" y="198"/>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57" y="233"/>
                              </a:lnTo>
                              <a:lnTo>
                                <a:pt x="50" y="228"/>
                              </a:lnTo>
                              <a:lnTo>
                                <a:pt x="10" y="176"/>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8D7F947" id="Forma libre: forma 416" o:spid="_x0000_s1026" style="position:absolute;margin-left:87.65pt;margin-top:16.9pt;width:22.5pt;height:12.75pt;z-index:25177096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" path="m,127r,-8l1,110r2,-8l5,94,7,86r3,-8l13,71,38,37r6,-6l79,9,87,6,95,4r8,-2l111,r9,l128,,323,r8,l340,r8,2l356,4r38,17l401,26r6,5l413,37r6,6l424,49r5,7l434,63r4,8l441,78r3,8l446,94r2,8l450,110r,9l450,127r,8l429,198r-35,35l387,238r-39,14l340,254r-9,1l323,255r-195,l120,255r-9,-1l103,252r-8,-1l57,233r-7,-5l10,176,3,152,1,144,,135r,-8xe" filled="f" strokecolor="#99a0a6">
                <v:path arrowok="t" o:connecttype="custom" o:connectlocs="0,67310;0,62230;635,56515;1905,51435;3175,46355;4445,41275;6350,36195;8255,31750;24130,10160;27940,6350;50165,-7620;55245,-9525;60325,-10795;65405,-12065;70485,-13335;76200,-13335;81280,-13335;205105,-13335;210185,-13335;215900,-13335;220980,-12065;226060,-10795;250190,0;254635,3175;258445,6350;262255,10160;266065,13970;269240,17780;272415,22225;275590,26670;278130,31750;280035,36195;281940,41275;283210,46355;284480,51435;285750,56515;285750,62230;285750,67310;285750,72390;272415,112395;250190,134620;245745,137795;220980,146685;215900,147955;210185,148590;205105,148590;81280,148590;76200,148590;70485,147955;65405,146685;60325,146050;36195,134620;31750,131445;6350,98425;1905,83185;635,78105;0,72390;0,67310" o:connectangles="0,0,0,0,0,0,0,0,0,0,0,0,0,0,0,0,0,0,0,0,0,0,0,0,0,0,0,0,0,0,0,0,0,0,0,0,0,0,0,0,0,0,0,0,0,0,0,0,0,0,0,0,0,0,0,0,0,0"/>
                <w10:wrap anchorx="page"/>
              </v:shape>
            </w:pict>
          </mc:Fallback>
        </mc:AlternateContent>
      </w:r>
    </w:p>
    <w:p w14:paraId="3F2B95FF" w14:textId="03D57732" w:rsidR="00833E24" w:rsidRPr="00833E24" w:rsidRDefault="00EE7995" w:rsidP="00EE7995">
      <w:pPr>
        <w:tabs>
          <w:tab w:val="left" w:pos="1701"/>
          <w:tab w:val="left" w:pos="1843"/>
        </w:tabs>
        <w:spacing w:before="1" w:line="444" w:lineRule="auto"/>
        <w:ind w:left="1351" w:right="6229"/>
        <w:rPr>
          <w:rFonts w:ascii="Gill Sans MT"/>
          <w:sz w:val="21"/>
          <w:lang w:val="es-ES"/>
        </w:rPr>
      </w:pPr>
      <w:r>
        <w:rPr>
          <w:rFonts w:ascii="Calibri"/>
          <w:noProof/>
        </w:rPr>
        <mc:AlternateContent>
          <mc:Choice Requires="wps">
            <w:drawing>
              <wp:anchor distT="0" distB="0" distL="114300" distR="114300" simplePos="0" relativeHeight="251771993" behindDoc="0" locked="0" layoutInCell="1" allowOverlap="1" wp14:anchorId="27E3A46A" wp14:editId="1B2DFB11">
                <wp:simplePos x="0" y="0"/>
                <wp:positionH relativeFrom="page">
                  <wp:posOffset>1116965</wp:posOffset>
                </wp:positionH>
                <wp:positionV relativeFrom="paragraph">
                  <wp:posOffset>617220</wp:posOffset>
                </wp:positionV>
                <wp:extent cx="285750" cy="161925"/>
                <wp:effectExtent l="10795" t="10795" r="8255" b="8255"/>
                <wp:wrapNone/>
                <wp:docPr id="415" name="Forma libre: forma 4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556 429"/>
                            <a:gd name="T3" fmla="*/ 556 h 255"/>
                            <a:gd name="T4" fmla="+- 0 1932 1922"/>
                            <a:gd name="T5" fmla="*/ T4 w 450"/>
                            <a:gd name="T6" fmla="+- 0 507 429"/>
                            <a:gd name="T7" fmla="*/ 507 h 255"/>
                            <a:gd name="T8" fmla="+- 0 1935 1922"/>
                            <a:gd name="T9" fmla="*/ T8 w 450"/>
                            <a:gd name="T10" fmla="+- 0 500 429"/>
                            <a:gd name="T11" fmla="*/ 500 h 255"/>
                            <a:gd name="T12" fmla="+- 0 1960 1922"/>
                            <a:gd name="T13" fmla="*/ T12 w 450"/>
                            <a:gd name="T14" fmla="+- 0 466 429"/>
                            <a:gd name="T15" fmla="*/ 466 h 255"/>
                            <a:gd name="T16" fmla="+- 0 1966 1922"/>
                            <a:gd name="T17" fmla="*/ T16 w 450"/>
                            <a:gd name="T18" fmla="+- 0 460 429"/>
                            <a:gd name="T19" fmla="*/ 460 h 255"/>
                            <a:gd name="T20" fmla="+- 0 2001 1922"/>
                            <a:gd name="T21" fmla="*/ T20 w 450"/>
                            <a:gd name="T22" fmla="+- 0 438 429"/>
                            <a:gd name="T23" fmla="*/ 438 h 255"/>
                            <a:gd name="T24" fmla="+- 0 2009 1922"/>
                            <a:gd name="T25" fmla="*/ T24 w 450"/>
                            <a:gd name="T26" fmla="+- 0 435 429"/>
                            <a:gd name="T27" fmla="*/ 435 h 255"/>
                            <a:gd name="T28" fmla="+- 0 2017 1922"/>
                            <a:gd name="T29" fmla="*/ T28 w 450"/>
                            <a:gd name="T30" fmla="+- 0 433 429"/>
                            <a:gd name="T31" fmla="*/ 433 h 255"/>
                            <a:gd name="T32" fmla="+- 0 2025 1922"/>
                            <a:gd name="T33" fmla="*/ T32 w 450"/>
                            <a:gd name="T34" fmla="+- 0 431 429"/>
                            <a:gd name="T35" fmla="*/ 431 h 255"/>
                            <a:gd name="T36" fmla="+- 0 2033 1922"/>
                            <a:gd name="T37" fmla="*/ T36 w 450"/>
                            <a:gd name="T38" fmla="+- 0 429 429"/>
                            <a:gd name="T39" fmla="*/ 429 h 255"/>
                            <a:gd name="T40" fmla="+- 0 2042 1922"/>
                            <a:gd name="T41" fmla="*/ T40 w 450"/>
                            <a:gd name="T42" fmla="+- 0 429 429"/>
                            <a:gd name="T43" fmla="*/ 429 h 255"/>
                            <a:gd name="T44" fmla="+- 0 2050 1922"/>
                            <a:gd name="T45" fmla="*/ T44 w 450"/>
                            <a:gd name="T46" fmla="+- 0 429 429"/>
                            <a:gd name="T47" fmla="*/ 429 h 255"/>
                            <a:gd name="T48" fmla="+- 0 2245 1922"/>
                            <a:gd name="T49" fmla="*/ T48 w 450"/>
                            <a:gd name="T50" fmla="+- 0 429 429"/>
                            <a:gd name="T51" fmla="*/ 429 h 255"/>
                            <a:gd name="T52" fmla="+- 0 2253 1922"/>
                            <a:gd name="T53" fmla="*/ T52 w 450"/>
                            <a:gd name="T54" fmla="+- 0 429 429"/>
                            <a:gd name="T55" fmla="*/ 429 h 255"/>
                            <a:gd name="T56" fmla="+- 0 2262 1922"/>
                            <a:gd name="T57" fmla="*/ T56 w 450"/>
                            <a:gd name="T58" fmla="+- 0 429 429"/>
                            <a:gd name="T59" fmla="*/ 429 h 255"/>
                            <a:gd name="T60" fmla="+- 0 2323 1922"/>
                            <a:gd name="T61" fmla="*/ T60 w 450"/>
                            <a:gd name="T62" fmla="+- 0 455 429"/>
                            <a:gd name="T63" fmla="*/ 455 h 255"/>
                            <a:gd name="T64" fmla="+- 0 2335 1922"/>
                            <a:gd name="T65" fmla="*/ T64 w 450"/>
                            <a:gd name="T66" fmla="+- 0 466 429"/>
                            <a:gd name="T67" fmla="*/ 466 h 255"/>
                            <a:gd name="T68" fmla="+- 0 2341 1922"/>
                            <a:gd name="T69" fmla="*/ T68 w 450"/>
                            <a:gd name="T70" fmla="+- 0 472 429"/>
                            <a:gd name="T71" fmla="*/ 472 h 255"/>
                            <a:gd name="T72" fmla="+- 0 2346 1922"/>
                            <a:gd name="T73" fmla="*/ T72 w 450"/>
                            <a:gd name="T74" fmla="+- 0 478 429"/>
                            <a:gd name="T75" fmla="*/ 478 h 255"/>
                            <a:gd name="T76" fmla="+- 0 2351 1922"/>
                            <a:gd name="T77" fmla="*/ T76 w 450"/>
                            <a:gd name="T78" fmla="+- 0 485 429"/>
                            <a:gd name="T79" fmla="*/ 485 h 255"/>
                            <a:gd name="T80" fmla="+- 0 2356 1922"/>
                            <a:gd name="T81" fmla="*/ T80 w 450"/>
                            <a:gd name="T82" fmla="+- 0 492 429"/>
                            <a:gd name="T83" fmla="*/ 492 h 255"/>
                            <a:gd name="T84" fmla="+- 0 2360 1922"/>
                            <a:gd name="T85" fmla="*/ T84 w 450"/>
                            <a:gd name="T86" fmla="+- 0 500 429"/>
                            <a:gd name="T87" fmla="*/ 500 h 255"/>
                            <a:gd name="T88" fmla="+- 0 2363 1922"/>
                            <a:gd name="T89" fmla="*/ T88 w 450"/>
                            <a:gd name="T90" fmla="+- 0 507 429"/>
                            <a:gd name="T91" fmla="*/ 507 h 255"/>
                            <a:gd name="T92" fmla="+- 0 2366 1922"/>
                            <a:gd name="T93" fmla="*/ T92 w 450"/>
                            <a:gd name="T94" fmla="+- 0 515 429"/>
                            <a:gd name="T95" fmla="*/ 515 h 255"/>
                            <a:gd name="T96" fmla="+- 0 2372 1922"/>
                            <a:gd name="T97" fmla="*/ T96 w 450"/>
                            <a:gd name="T98" fmla="+- 0 556 429"/>
                            <a:gd name="T99" fmla="*/ 556 h 255"/>
                            <a:gd name="T100" fmla="+- 0 2372 1922"/>
                            <a:gd name="T101" fmla="*/ T100 w 450"/>
                            <a:gd name="T102" fmla="+- 0 564 429"/>
                            <a:gd name="T103" fmla="*/ 564 h 255"/>
                            <a:gd name="T104" fmla="+- 0 2372 1922"/>
                            <a:gd name="T105" fmla="*/ T104 w 450"/>
                            <a:gd name="T106" fmla="+- 0 573 429"/>
                            <a:gd name="T107" fmla="*/ 573 h 255"/>
                            <a:gd name="T108" fmla="+- 0 2370 1922"/>
                            <a:gd name="T109" fmla="*/ T108 w 450"/>
                            <a:gd name="T110" fmla="+- 0 581 429"/>
                            <a:gd name="T111" fmla="*/ 581 h 255"/>
                            <a:gd name="T112" fmla="+- 0 2368 1922"/>
                            <a:gd name="T113" fmla="*/ T112 w 450"/>
                            <a:gd name="T114" fmla="+- 0 589 429"/>
                            <a:gd name="T115" fmla="*/ 589 h 255"/>
                            <a:gd name="T116" fmla="+- 0 2351 1922"/>
                            <a:gd name="T117" fmla="*/ T116 w 450"/>
                            <a:gd name="T118" fmla="+- 0 627 429"/>
                            <a:gd name="T119" fmla="*/ 627 h 255"/>
                            <a:gd name="T120" fmla="+- 0 2346 1922"/>
                            <a:gd name="T121" fmla="*/ T120 w 450"/>
                            <a:gd name="T122" fmla="+- 0 634 429"/>
                            <a:gd name="T123" fmla="*/ 634 h 255"/>
                            <a:gd name="T124" fmla="+- 0 2316 1922"/>
                            <a:gd name="T125" fmla="*/ T124 w 450"/>
                            <a:gd name="T126" fmla="+- 0 662 429"/>
                            <a:gd name="T127" fmla="*/ 662 h 255"/>
                            <a:gd name="T128" fmla="+- 0 2309 1922"/>
                            <a:gd name="T129" fmla="*/ T128 w 450"/>
                            <a:gd name="T130" fmla="+- 0 667 429"/>
                            <a:gd name="T131" fmla="*/ 667 h 255"/>
                            <a:gd name="T132" fmla="+- 0 2270 1922"/>
                            <a:gd name="T133" fmla="*/ T132 w 450"/>
                            <a:gd name="T134" fmla="+- 0 681 429"/>
                            <a:gd name="T135" fmla="*/ 681 h 255"/>
                            <a:gd name="T136" fmla="+- 0 2262 1922"/>
                            <a:gd name="T137" fmla="*/ T136 w 450"/>
                            <a:gd name="T138" fmla="+- 0 683 429"/>
                            <a:gd name="T139" fmla="*/ 683 h 255"/>
                            <a:gd name="T140" fmla="+- 0 2253 1922"/>
                            <a:gd name="T141" fmla="*/ T140 w 450"/>
                            <a:gd name="T142" fmla="+- 0 684 429"/>
                            <a:gd name="T143" fmla="*/ 684 h 255"/>
                            <a:gd name="T144" fmla="+- 0 2245 1922"/>
                            <a:gd name="T145" fmla="*/ T144 w 450"/>
                            <a:gd name="T146" fmla="+- 0 684 429"/>
                            <a:gd name="T147" fmla="*/ 684 h 255"/>
                            <a:gd name="T148" fmla="+- 0 2050 1922"/>
                            <a:gd name="T149" fmla="*/ T148 w 450"/>
                            <a:gd name="T150" fmla="+- 0 684 429"/>
                            <a:gd name="T151" fmla="*/ 684 h 255"/>
                            <a:gd name="T152" fmla="+- 0 2042 1922"/>
                            <a:gd name="T153" fmla="*/ T152 w 450"/>
                            <a:gd name="T154" fmla="+- 0 684 429"/>
                            <a:gd name="T155" fmla="*/ 684 h 255"/>
                            <a:gd name="T156" fmla="+- 0 2033 1922"/>
                            <a:gd name="T157" fmla="*/ T156 w 450"/>
                            <a:gd name="T158" fmla="+- 0 683 429"/>
                            <a:gd name="T159" fmla="*/ 683 h 255"/>
                            <a:gd name="T160" fmla="+- 0 2025 1922"/>
                            <a:gd name="T161" fmla="*/ T160 w 450"/>
                            <a:gd name="T162" fmla="+- 0 681 429"/>
                            <a:gd name="T163" fmla="*/ 681 h 255"/>
                            <a:gd name="T164" fmla="+- 0 2017 1922"/>
                            <a:gd name="T165" fmla="*/ T164 w 450"/>
                            <a:gd name="T166" fmla="+- 0 680 429"/>
                            <a:gd name="T167" fmla="*/ 680 h 255"/>
                            <a:gd name="T168" fmla="+- 0 2009 1922"/>
                            <a:gd name="T169" fmla="*/ T168 w 450"/>
                            <a:gd name="T170" fmla="+- 0 677 429"/>
                            <a:gd name="T171" fmla="*/ 677 h 255"/>
                            <a:gd name="T172" fmla="+- 0 2001 1922"/>
                            <a:gd name="T173" fmla="*/ T172 w 450"/>
                            <a:gd name="T174" fmla="+- 0 674 429"/>
                            <a:gd name="T175" fmla="*/ 674 h 255"/>
                            <a:gd name="T176" fmla="+- 0 1993 1922"/>
                            <a:gd name="T177" fmla="*/ T176 w 450"/>
                            <a:gd name="T178" fmla="+- 0 671 429"/>
                            <a:gd name="T179" fmla="*/ 671 h 255"/>
                            <a:gd name="T180" fmla="+- 0 1986 1922"/>
                            <a:gd name="T181" fmla="*/ T180 w 450"/>
                            <a:gd name="T182" fmla="+- 0 667 429"/>
                            <a:gd name="T183" fmla="*/ 667 h 255"/>
                            <a:gd name="T184" fmla="+- 0 1979 1922"/>
                            <a:gd name="T185" fmla="*/ T184 w 450"/>
                            <a:gd name="T186" fmla="+- 0 662 429"/>
                            <a:gd name="T187" fmla="*/ 662 h 255"/>
                            <a:gd name="T188" fmla="+- 0 1972 1922"/>
                            <a:gd name="T189" fmla="*/ T188 w 450"/>
                            <a:gd name="T190" fmla="+- 0 657 429"/>
                            <a:gd name="T191" fmla="*/ 657 h 255"/>
                            <a:gd name="T192" fmla="+- 0 1944 1922"/>
                            <a:gd name="T193" fmla="*/ T192 w 450"/>
                            <a:gd name="T194" fmla="+- 0 627 429"/>
                            <a:gd name="T195" fmla="*/ 627 h 255"/>
                            <a:gd name="T196" fmla="+- 0 1939 1922"/>
                            <a:gd name="T197" fmla="*/ T196 w 450"/>
                            <a:gd name="T198" fmla="+- 0 620 429"/>
                            <a:gd name="T199" fmla="*/ 620 h 255"/>
                            <a:gd name="T200" fmla="+- 0 1925 1922"/>
                            <a:gd name="T201" fmla="*/ T200 w 450"/>
                            <a:gd name="T202" fmla="+- 0 581 429"/>
                            <a:gd name="T203" fmla="*/ 581 h 255"/>
                            <a:gd name="T204" fmla="+- 0 1923 1922"/>
                            <a:gd name="T205" fmla="*/ T204 w 450"/>
                            <a:gd name="T206" fmla="+- 0 573 429"/>
                            <a:gd name="T207" fmla="*/ 573 h 255"/>
                            <a:gd name="T208" fmla="+- 0 1922 1922"/>
                            <a:gd name="T209" fmla="*/ T208 w 450"/>
                            <a:gd name="T210" fmla="+- 0 564 429"/>
                            <a:gd name="T211" fmla="*/ 564 h 255"/>
                            <a:gd name="T212" fmla="+- 0 1922 1922"/>
                            <a:gd name="T213" fmla="*/ T212 w 450"/>
                            <a:gd name="T214" fmla="+- 0 556 429"/>
                            <a:gd name="T215" fmla="*/ 55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Lst>
                          <a:rect l="0" t="0" r="r" b="b"/>
                          <a:pathLst>
                            <a:path w="450" h="255">
                              <a:moveTo>
                                <a:pt x="0" y="127"/>
                              </a:moveTo>
                              <a:lnTo>
                                <a:pt x="10" y="78"/>
                              </a:lnTo>
                              <a:lnTo>
                                <a:pt x="13" y="71"/>
                              </a:lnTo>
                              <a:lnTo>
                                <a:pt x="38" y="37"/>
                              </a:lnTo>
                              <a:lnTo>
                                <a:pt x="44" y="31"/>
                              </a:lnTo>
                              <a:lnTo>
                                <a:pt x="79" y="9"/>
                              </a:lnTo>
                              <a:lnTo>
                                <a:pt x="87" y="6"/>
                              </a:lnTo>
                              <a:lnTo>
                                <a:pt x="95" y="4"/>
                              </a:lnTo>
                              <a:lnTo>
                                <a:pt x="103" y="2"/>
                              </a:lnTo>
                              <a:lnTo>
                                <a:pt x="111" y="0"/>
                              </a:lnTo>
                              <a:lnTo>
                                <a:pt x="120" y="0"/>
                              </a:lnTo>
                              <a:lnTo>
                                <a:pt x="128" y="0"/>
                              </a:lnTo>
                              <a:lnTo>
                                <a:pt x="323" y="0"/>
                              </a:lnTo>
                              <a:lnTo>
                                <a:pt x="331" y="0"/>
                              </a:lnTo>
                              <a:lnTo>
                                <a:pt x="340" y="0"/>
                              </a:lnTo>
                              <a:lnTo>
                                <a:pt x="401" y="26"/>
                              </a:lnTo>
                              <a:lnTo>
                                <a:pt x="413" y="37"/>
                              </a:lnTo>
                              <a:lnTo>
                                <a:pt x="419" y="43"/>
                              </a:lnTo>
                              <a:lnTo>
                                <a:pt x="424" y="49"/>
                              </a:lnTo>
                              <a:lnTo>
                                <a:pt x="429" y="56"/>
                              </a:lnTo>
                              <a:lnTo>
                                <a:pt x="434" y="63"/>
                              </a:lnTo>
                              <a:lnTo>
                                <a:pt x="438" y="71"/>
                              </a:lnTo>
                              <a:lnTo>
                                <a:pt x="441" y="78"/>
                              </a:lnTo>
                              <a:lnTo>
                                <a:pt x="444" y="86"/>
                              </a:lnTo>
                              <a:lnTo>
                                <a:pt x="450" y="127"/>
                              </a:lnTo>
                              <a:lnTo>
                                <a:pt x="450" y="135"/>
                              </a:lnTo>
                              <a:lnTo>
                                <a:pt x="450" y="144"/>
                              </a:lnTo>
                              <a:lnTo>
                                <a:pt x="448" y="152"/>
                              </a:lnTo>
                              <a:lnTo>
                                <a:pt x="446" y="160"/>
                              </a:lnTo>
                              <a:lnTo>
                                <a:pt x="429" y="198"/>
                              </a:lnTo>
                              <a:lnTo>
                                <a:pt x="424" y="205"/>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87" y="248"/>
                              </a:lnTo>
                              <a:lnTo>
                                <a:pt x="79" y="245"/>
                              </a:lnTo>
                              <a:lnTo>
                                <a:pt x="71" y="242"/>
                              </a:lnTo>
                              <a:lnTo>
                                <a:pt x="64" y="238"/>
                              </a:lnTo>
                              <a:lnTo>
                                <a:pt x="57" y="233"/>
                              </a:lnTo>
                              <a:lnTo>
                                <a:pt x="50" y="228"/>
                              </a:lnTo>
                              <a:lnTo>
                                <a:pt x="22" y="198"/>
                              </a:lnTo>
                              <a:lnTo>
                                <a:pt x="17" y="191"/>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53E79CEC" id="Forma libre: forma 415" o:spid="_x0000_s1026" style="position:absolute;margin-left:87.95pt;margin-top:48.6pt;width:22.5pt;height:12.75pt;z-index:25177199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" path="m,127l10,78r3,-7l38,37r6,-6l79,9,87,6,95,4r8,-2l111,r9,l128,,323,r8,l340,r61,26l413,37r6,6l424,49r5,7l434,63r4,8l441,78r3,8l450,127r,8l450,144r-2,8l446,160r-17,38l424,205r-30,28l387,238r-39,14l340,254r-9,1l323,255r-195,l120,255r-9,-1l103,252r-8,-1l87,248r-8,-3l71,242r-7,-4l57,233r-7,-5l22,198r-5,-7l3,152,1,144,,135r,-8xe" filled="f" strokecolor="#99a0a6">
                <v:path arrowok="t" o:connecttype="custom" o:connectlocs="0,353060;6350,321945;8255,317500;24130,295910;27940,292100;50165,278130;55245,276225;60325,274955;65405,273685;70485,272415;76200,272415;81280,272415;205105,272415;210185,272415;215900,272415;254635,288925;262255,295910;266065,299720;269240,303530;272415,307975;275590,312420;278130,317500;280035,321945;281940,327025;285750,353060;285750,358140;285750,363855;284480,368935;283210,374015;272415,398145;269240,402590;250190,420370;245745,423545;220980,432435;215900,433705;210185,434340;205105,434340;81280,434340;76200,434340;70485,433705;65405,432435;60325,431800;55245,429895;50165,427990;45085,426085;40640,423545;36195,420370;31750,417195;13970,398145;10795,393700;1905,368935;635,363855;0,358140;0,353060" o:connectangles="0,0,0,0,0,0,0,0,0,0,0,0,0,0,0,0,0,0,0,0,0,0,0,0,0,0,0,0,0,0,0,0,0,0,0,0,0,0,0,0,0,0,0,0,0,0,0,0,0,0,0,0,0,0"/>
                <w10:wrap anchorx="page"/>
              </v:shape>
            </w:pict>
          </mc:Fallback>
        </mc:AlternateContent>
      </w:r>
      <w:r>
        <w:rPr>
          <w:rFonts w:ascii="Calibri" w:hAnsi="Calibri"/>
          <w:noProof/>
        </w:rPr>
        <mc:AlternateContent>
          <mc:Choice Requires="wps">
            <w:drawing>
              <wp:anchor distT="0" distB="0" distL="114300" distR="114300" simplePos="0" relativeHeight="251754585" behindDoc="0" locked="0" layoutInCell="1" allowOverlap="1" wp14:anchorId="26A22BD4" wp14:editId="3B96B990">
                <wp:simplePos x="0" y="0"/>
                <wp:positionH relativeFrom="page">
                  <wp:posOffset>1114425</wp:posOffset>
                </wp:positionH>
                <wp:positionV relativeFrom="paragraph">
                  <wp:posOffset>271780</wp:posOffset>
                </wp:positionV>
                <wp:extent cx="285750" cy="161925"/>
                <wp:effectExtent l="10795" t="12065" r="8255" b="6985"/>
                <wp:wrapNone/>
                <wp:docPr id="296" name="Forma libre: forma 2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5750" cy="161925"/>
                        </a:xfrm>
                        <a:custGeom>
                          <a:avLst/>
                          <a:gdLst>
                            <a:gd name="T0" fmla="+- 0 1922 1922"/>
                            <a:gd name="T1" fmla="*/ T0 w 450"/>
                            <a:gd name="T2" fmla="+- 0 106 -21"/>
                            <a:gd name="T3" fmla="*/ 106 h 255"/>
                            <a:gd name="T4" fmla="+- 0 1932 1922"/>
                            <a:gd name="T5" fmla="*/ T4 w 450"/>
                            <a:gd name="T6" fmla="+- 0 57 -21"/>
                            <a:gd name="T7" fmla="*/ 57 h 255"/>
                            <a:gd name="T8" fmla="+- 0 1935 1922"/>
                            <a:gd name="T9" fmla="*/ T8 w 450"/>
                            <a:gd name="T10" fmla="+- 0 50 -21"/>
                            <a:gd name="T11" fmla="*/ 50 h 255"/>
                            <a:gd name="T12" fmla="+- 0 1960 1922"/>
                            <a:gd name="T13" fmla="*/ T12 w 450"/>
                            <a:gd name="T14" fmla="+- 0 16 -21"/>
                            <a:gd name="T15" fmla="*/ 16 h 255"/>
                            <a:gd name="T16" fmla="+- 0 1966 1922"/>
                            <a:gd name="T17" fmla="*/ T16 w 450"/>
                            <a:gd name="T18" fmla="+- 0 10 -21"/>
                            <a:gd name="T19" fmla="*/ 10 h 255"/>
                            <a:gd name="T20" fmla="+- 0 1972 1922"/>
                            <a:gd name="T21" fmla="*/ T20 w 450"/>
                            <a:gd name="T22" fmla="+- 0 5 -21"/>
                            <a:gd name="T23" fmla="*/ 5 h 255"/>
                            <a:gd name="T24" fmla="+- 0 1979 1922"/>
                            <a:gd name="T25" fmla="*/ T24 w 450"/>
                            <a:gd name="T26" fmla="+- 0 0 -21"/>
                            <a:gd name="T27" fmla="*/ 0 h 255"/>
                            <a:gd name="T28" fmla="+- 0 1986 1922"/>
                            <a:gd name="T29" fmla="*/ T28 w 450"/>
                            <a:gd name="T30" fmla="+- 0 -5 -21"/>
                            <a:gd name="T31" fmla="*/ -5 h 255"/>
                            <a:gd name="T32" fmla="+- 0 1993 1922"/>
                            <a:gd name="T33" fmla="*/ T32 w 450"/>
                            <a:gd name="T34" fmla="+- 0 -8 -21"/>
                            <a:gd name="T35" fmla="*/ -8 h 255"/>
                            <a:gd name="T36" fmla="+- 0 2001 1922"/>
                            <a:gd name="T37" fmla="*/ T36 w 450"/>
                            <a:gd name="T38" fmla="+- 0 -12 -21"/>
                            <a:gd name="T39" fmla="*/ -12 h 255"/>
                            <a:gd name="T40" fmla="+- 0 2009 1922"/>
                            <a:gd name="T41" fmla="*/ T40 w 450"/>
                            <a:gd name="T42" fmla="+- 0 -15 -21"/>
                            <a:gd name="T43" fmla="*/ -15 h 255"/>
                            <a:gd name="T44" fmla="+- 0 2017 1922"/>
                            <a:gd name="T45" fmla="*/ T44 w 450"/>
                            <a:gd name="T46" fmla="+- 0 -17 -21"/>
                            <a:gd name="T47" fmla="*/ -17 h 255"/>
                            <a:gd name="T48" fmla="+- 0 2025 1922"/>
                            <a:gd name="T49" fmla="*/ T48 w 450"/>
                            <a:gd name="T50" fmla="+- 0 -19 -21"/>
                            <a:gd name="T51" fmla="*/ -19 h 255"/>
                            <a:gd name="T52" fmla="+- 0 2033 1922"/>
                            <a:gd name="T53" fmla="*/ T52 w 450"/>
                            <a:gd name="T54" fmla="+- 0 -21 -21"/>
                            <a:gd name="T55" fmla="*/ -21 h 255"/>
                            <a:gd name="T56" fmla="+- 0 2042 1922"/>
                            <a:gd name="T57" fmla="*/ T56 w 450"/>
                            <a:gd name="T58" fmla="+- 0 -21 -21"/>
                            <a:gd name="T59" fmla="*/ -21 h 255"/>
                            <a:gd name="T60" fmla="+- 0 2050 1922"/>
                            <a:gd name="T61" fmla="*/ T60 w 450"/>
                            <a:gd name="T62" fmla="+- 0 -21 -21"/>
                            <a:gd name="T63" fmla="*/ -21 h 255"/>
                            <a:gd name="T64" fmla="+- 0 2245 1922"/>
                            <a:gd name="T65" fmla="*/ T64 w 450"/>
                            <a:gd name="T66" fmla="+- 0 -21 -21"/>
                            <a:gd name="T67" fmla="*/ -21 h 255"/>
                            <a:gd name="T68" fmla="+- 0 2253 1922"/>
                            <a:gd name="T69" fmla="*/ T68 w 450"/>
                            <a:gd name="T70" fmla="+- 0 -21 -21"/>
                            <a:gd name="T71" fmla="*/ -21 h 255"/>
                            <a:gd name="T72" fmla="+- 0 2262 1922"/>
                            <a:gd name="T73" fmla="*/ T72 w 450"/>
                            <a:gd name="T74" fmla="+- 0 -21 -21"/>
                            <a:gd name="T75" fmla="*/ -21 h 255"/>
                            <a:gd name="T76" fmla="+- 0 2316 1922"/>
                            <a:gd name="T77" fmla="*/ T76 w 450"/>
                            <a:gd name="T78" fmla="+- 0 0 -21"/>
                            <a:gd name="T79" fmla="*/ 0 h 255"/>
                            <a:gd name="T80" fmla="+- 0 2323 1922"/>
                            <a:gd name="T81" fmla="*/ T80 w 450"/>
                            <a:gd name="T82" fmla="+- 0 5 -21"/>
                            <a:gd name="T83" fmla="*/ 5 h 255"/>
                            <a:gd name="T84" fmla="+- 0 2329 1922"/>
                            <a:gd name="T85" fmla="*/ T84 w 450"/>
                            <a:gd name="T86" fmla="+- 0 10 -21"/>
                            <a:gd name="T87" fmla="*/ 10 h 255"/>
                            <a:gd name="T88" fmla="+- 0 2335 1922"/>
                            <a:gd name="T89" fmla="*/ T88 w 450"/>
                            <a:gd name="T90" fmla="+- 0 16 -21"/>
                            <a:gd name="T91" fmla="*/ 16 h 255"/>
                            <a:gd name="T92" fmla="+- 0 2341 1922"/>
                            <a:gd name="T93" fmla="*/ T92 w 450"/>
                            <a:gd name="T94" fmla="+- 0 22 -21"/>
                            <a:gd name="T95" fmla="*/ 22 h 255"/>
                            <a:gd name="T96" fmla="+- 0 2363 1922"/>
                            <a:gd name="T97" fmla="*/ T96 w 450"/>
                            <a:gd name="T98" fmla="+- 0 57 -21"/>
                            <a:gd name="T99" fmla="*/ 57 h 255"/>
                            <a:gd name="T100" fmla="+- 0 2366 1922"/>
                            <a:gd name="T101" fmla="*/ T100 w 450"/>
                            <a:gd name="T102" fmla="+- 0 65 -21"/>
                            <a:gd name="T103" fmla="*/ 65 h 255"/>
                            <a:gd name="T104" fmla="+- 0 2372 1922"/>
                            <a:gd name="T105" fmla="*/ T104 w 450"/>
                            <a:gd name="T106" fmla="+- 0 106 -21"/>
                            <a:gd name="T107" fmla="*/ 106 h 255"/>
                            <a:gd name="T108" fmla="+- 0 2372 1922"/>
                            <a:gd name="T109" fmla="*/ T108 w 450"/>
                            <a:gd name="T110" fmla="+- 0 114 -21"/>
                            <a:gd name="T111" fmla="*/ 114 h 255"/>
                            <a:gd name="T112" fmla="+- 0 2351 1922"/>
                            <a:gd name="T113" fmla="*/ T112 w 450"/>
                            <a:gd name="T114" fmla="+- 0 177 -21"/>
                            <a:gd name="T115" fmla="*/ 177 h 255"/>
                            <a:gd name="T116" fmla="+- 0 2316 1922"/>
                            <a:gd name="T117" fmla="*/ T116 w 450"/>
                            <a:gd name="T118" fmla="+- 0 212 -21"/>
                            <a:gd name="T119" fmla="*/ 212 h 255"/>
                            <a:gd name="T120" fmla="+- 0 2309 1922"/>
                            <a:gd name="T121" fmla="*/ T120 w 450"/>
                            <a:gd name="T122" fmla="+- 0 217 -21"/>
                            <a:gd name="T123" fmla="*/ 217 h 255"/>
                            <a:gd name="T124" fmla="+- 0 2270 1922"/>
                            <a:gd name="T125" fmla="*/ T124 w 450"/>
                            <a:gd name="T126" fmla="+- 0 231 -21"/>
                            <a:gd name="T127" fmla="*/ 231 h 255"/>
                            <a:gd name="T128" fmla="+- 0 2262 1922"/>
                            <a:gd name="T129" fmla="*/ T128 w 450"/>
                            <a:gd name="T130" fmla="+- 0 233 -21"/>
                            <a:gd name="T131" fmla="*/ 233 h 255"/>
                            <a:gd name="T132" fmla="+- 0 2253 1922"/>
                            <a:gd name="T133" fmla="*/ T132 w 450"/>
                            <a:gd name="T134" fmla="+- 0 234 -21"/>
                            <a:gd name="T135" fmla="*/ 234 h 255"/>
                            <a:gd name="T136" fmla="+- 0 2245 1922"/>
                            <a:gd name="T137" fmla="*/ T136 w 450"/>
                            <a:gd name="T138" fmla="+- 0 234 -21"/>
                            <a:gd name="T139" fmla="*/ 234 h 255"/>
                            <a:gd name="T140" fmla="+- 0 2050 1922"/>
                            <a:gd name="T141" fmla="*/ T140 w 450"/>
                            <a:gd name="T142" fmla="+- 0 234 -21"/>
                            <a:gd name="T143" fmla="*/ 234 h 255"/>
                            <a:gd name="T144" fmla="+- 0 2042 1922"/>
                            <a:gd name="T145" fmla="*/ T144 w 450"/>
                            <a:gd name="T146" fmla="+- 0 234 -21"/>
                            <a:gd name="T147" fmla="*/ 234 h 255"/>
                            <a:gd name="T148" fmla="+- 0 2033 1922"/>
                            <a:gd name="T149" fmla="*/ T148 w 450"/>
                            <a:gd name="T150" fmla="+- 0 233 -21"/>
                            <a:gd name="T151" fmla="*/ 233 h 255"/>
                            <a:gd name="T152" fmla="+- 0 2025 1922"/>
                            <a:gd name="T153" fmla="*/ T152 w 450"/>
                            <a:gd name="T154" fmla="+- 0 231 -21"/>
                            <a:gd name="T155" fmla="*/ 231 h 255"/>
                            <a:gd name="T156" fmla="+- 0 2017 1922"/>
                            <a:gd name="T157" fmla="*/ T156 w 450"/>
                            <a:gd name="T158" fmla="+- 0 230 -21"/>
                            <a:gd name="T159" fmla="*/ 230 h 255"/>
                            <a:gd name="T160" fmla="+- 0 1960 1922"/>
                            <a:gd name="T161" fmla="*/ T160 w 450"/>
                            <a:gd name="T162" fmla="+- 0 196 -21"/>
                            <a:gd name="T163" fmla="*/ 196 h 255"/>
                            <a:gd name="T164" fmla="+- 0 1932 1922"/>
                            <a:gd name="T165" fmla="*/ T164 w 450"/>
                            <a:gd name="T166" fmla="+- 0 155 -21"/>
                            <a:gd name="T167" fmla="*/ 155 h 255"/>
                            <a:gd name="T168" fmla="+- 0 1929 1922"/>
                            <a:gd name="T169" fmla="*/ T168 w 450"/>
                            <a:gd name="T170" fmla="+- 0 147 -21"/>
                            <a:gd name="T171" fmla="*/ 147 h 255"/>
                            <a:gd name="T172" fmla="+- 0 1927 1922"/>
                            <a:gd name="T173" fmla="*/ T172 w 450"/>
                            <a:gd name="T174" fmla="+- 0 139 -21"/>
                            <a:gd name="T175" fmla="*/ 139 h 255"/>
                            <a:gd name="T176" fmla="+- 0 1925 1922"/>
                            <a:gd name="T177" fmla="*/ T176 w 450"/>
                            <a:gd name="T178" fmla="+- 0 131 -21"/>
                            <a:gd name="T179" fmla="*/ 131 h 255"/>
                            <a:gd name="T180" fmla="+- 0 1923 1922"/>
                            <a:gd name="T181" fmla="*/ T180 w 450"/>
                            <a:gd name="T182" fmla="+- 0 123 -21"/>
                            <a:gd name="T183" fmla="*/ 123 h 255"/>
                            <a:gd name="T184" fmla="+- 0 1922 1922"/>
                            <a:gd name="T185" fmla="*/ T184 w 450"/>
                            <a:gd name="T186" fmla="+- 0 114 -21"/>
                            <a:gd name="T187" fmla="*/ 114 h 255"/>
                            <a:gd name="T188" fmla="+- 0 1922 1922"/>
                            <a:gd name="T189" fmla="*/ T188 w 450"/>
                            <a:gd name="T190" fmla="+- 0 106 -21"/>
                            <a:gd name="T191" fmla="*/ 106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450" h="255">
                              <a:moveTo>
                                <a:pt x="0" y="127"/>
                              </a:moveTo>
                              <a:lnTo>
                                <a:pt x="10" y="78"/>
                              </a:lnTo>
                              <a:lnTo>
                                <a:pt x="13" y="71"/>
                              </a:lnTo>
                              <a:lnTo>
                                <a:pt x="38" y="37"/>
                              </a:lnTo>
                              <a:lnTo>
                                <a:pt x="44" y="31"/>
                              </a:lnTo>
                              <a:lnTo>
                                <a:pt x="50" y="26"/>
                              </a:lnTo>
                              <a:lnTo>
                                <a:pt x="57" y="21"/>
                              </a:lnTo>
                              <a:lnTo>
                                <a:pt x="64" y="16"/>
                              </a:lnTo>
                              <a:lnTo>
                                <a:pt x="71" y="13"/>
                              </a:lnTo>
                              <a:lnTo>
                                <a:pt x="79" y="9"/>
                              </a:lnTo>
                              <a:lnTo>
                                <a:pt x="87" y="6"/>
                              </a:lnTo>
                              <a:lnTo>
                                <a:pt x="95" y="4"/>
                              </a:lnTo>
                              <a:lnTo>
                                <a:pt x="103" y="2"/>
                              </a:lnTo>
                              <a:lnTo>
                                <a:pt x="111" y="0"/>
                              </a:lnTo>
                              <a:lnTo>
                                <a:pt x="120" y="0"/>
                              </a:lnTo>
                              <a:lnTo>
                                <a:pt x="128" y="0"/>
                              </a:lnTo>
                              <a:lnTo>
                                <a:pt x="323" y="0"/>
                              </a:lnTo>
                              <a:lnTo>
                                <a:pt x="331" y="0"/>
                              </a:lnTo>
                              <a:lnTo>
                                <a:pt x="340" y="0"/>
                              </a:lnTo>
                              <a:lnTo>
                                <a:pt x="394" y="21"/>
                              </a:lnTo>
                              <a:lnTo>
                                <a:pt x="401" y="26"/>
                              </a:lnTo>
                              <a:lnTo>
                                <a:pt x="407" y="31"/>
                              </a:lnTo>
                              <a:lnTo>
                                <a:pt x="413" y="37"/>
                              </a:lnTo>
                              <a:lnTo>
                                <a:pt x="419" y="43"/>
                              </a:lnTo>
                              <a:lnTo>
                                <a:pt x="441" y="78"/>
                              </a:lnTo>
                              <a:lnTo>
                                <a:pt x="444" y="86"/>
                              </a:lnTo>
                              <a:lnTo>
                                <a:pt x="450" y="127"/>
                              </a:lnTo>
                              <a:lnTo>
                                <a:pt x="450" y="135"/>
                              </a:lnTo>
                              <a:lnTo>
                                <a:pt x="429" y="198"/>
                              </a:lnTo>
                              <a:lnTo>
                                <a:pt x="394" y="233"/>
                              </a:lnTo>
                              <a:lnTo>
                                <a:pt x="387" y="238"/>
                              </a:lnTo>
                              <a:lnTo>
                                <a:pt x="348" y="252"/>
                              </a:lnTo>
                              <a:lnTo>
                                <a:pt x="340" y="254"/>
                              </a:lnTo>
                              <a:lnTo>
                                <a:pt x="331" y="255"/>
                              </a:lnTo>
                              <a:lnTo>
                                <a:pt x="323" y="255"/>
                              </a:lnTo>
                              <a:lnTo>
                                <a:pt x="128" y="255"/>
                              </a:lnTo>
                              <a:lnTo>
                                <a:pt x="120" y="255"/>
                              </a:lnTo>
                              <a:lnTo>
                                <a:pt x="111" y="254"/>
                              </a:lnTo>
                              <a:lnTo>
                                <a:pt x="103" y="252"/>
                              </a:lnTo>
                              <a:lnTo>
                                <a:pt x="95" y="251"/>
                              </a:lnTo>
                              <a:lnTo>
                                <a:pt x="38" y="217"/>
                              </a:lnTo>
                              <a:lnTo>
                                <a:pt x="10" y="176"/>
                              </a:lnTo>
                              <a:lnTo>
                                <a:pt x="7" y="168"/>
                              </a:lnTo>
                              <a:lnTo>
                                <a:pt x="5" y="160"/>
                              </a:lnTo>
                              <a:lnTo>
                                <a:pt x="3" y="152"/>
                              </a:lnTo>
                              <a:lnTo>
                                <a:pt x="1" y="144"/>
                              </a:lnTo>
                              <a:lnTo>
                                <a:pt x="0" y="135"/>
                              </a:lnTo>
                              <a:lnTo>
                                <a:pt x="0" y="127"/>
                              </a:lnTo>
                              <a:close/>
                            </a:path>
                          </a:pathLst>
                        </a:custGeom>
                        <a:noFill/>
                        <a:ln w="9525">
                          <a:solidFill>
                            <a:srgbClr val="99A0A6"/>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1D7FB7EF" id="Forma libre: forma 296" o:spid="_x0000_s1026" style="position:absolute;margin-left:87.75pt;margin-top:21.4pt;width:22.5pt;height:12.75pt;z-index:251754585;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5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" path="m,127l10,78r3,-7l38,37r6,-6l50,26r7,-5l64,16r7,-3l79,9,87,6,95,4r8,-2l111,r9,l128,,323,r8,l340,r54,21l401,26r6,5l413,37r6,6l441,78r3,8l450,127r,8l429,198r-35,35l387,238r-39,14l340,254r-9,1l323,255r-195,l120,255r-9,-1l103,252r-8,-1l38,217,10,176,7,168,5,160,3,152,1,144,,135r,-8xe" filled="f" strokecolor="#99a0a6">
                <v:path arrowok="t" o:connecttype="custom" o:connectlocs="0,67310;6350,36195;8255,31750;24130,10160;27940,6350;31750,3175;36195,0;40640,-3175;45085,-5080;50165,-7620;55245,-9525;60325,-10795;65405,-12065;70485,-13335;76200,-13335;81280,-13335;205105,-13335;210185,-13335;215900,-13335;250190,0;254635,3175;258445,6350;262255,10160;266065,13970;280035,36195;281940,41275;285750,67310;285750,72390;272415,112395;250190,134620;245745,137795;220980,146685;215900,147955;210185,148590;205105,148590;81280,148590;76200,148590;70485,147955;65405,146685;60325,146050;24130,124460;6350,98425;4445,93345;3175,88265;1905,83185;635,78105;0,72390;0,67310" o:connectangles="0,0,0,0,0,0,0,0,0,0,0,0,0,0,0,0,0,0,0,0,0,0,0,0,0,0,0,0,0,0,0,0,0,0,0,0,0,0,0,0,0,0,0,0,0,0,0,0"/>
                <w10:wrap anchorx="page"/>
              </v:shape>
            </w:pict>
          </mc:Fallback>
        </mc:AlternateContent>
      </w:r>
      <w:r>
        <w:rPr>
          <w:rFonts w:ascii="Gill Sans MT"/>
          <w:color w:val="202024"/>
          <w:w w:val="110"/>
          <w:sz w:val="21"/>
          <w:lang w:val="es-ES"/>
        </w:rPr>
        <w:t>S</w:t>
      </w:r>
      <w:r w:rsidRPr="002729AA">
        <w:rPr>
          <w:rFonts w:ascii="Gill Sans MT"/>
          <w:color w:val="202024"/>
          <w:w w:val="110"/>
          <w:sz w:val="21"/>
          <w:lang w:val="es-ES"/>
        </w:rPr>
        <w:t>í</w:t>
      </w:r>
      <w:r>
        <w:rPr>
          <w:rFonts w:ascii="Gill Sans MT"/>
          <w:color w:val="202024"/>
          <w:spacing w:val="1"/>
          <w:w w:val="110"/>
          <w:sz w:val="21"/>
          <w:lang w:val="es-ES"/>
        </w:rPr>
        <w:t xml:space="preserve">                            </w:t>
      </w:r>
      <w:r w:rsidRPr="002729AA">
        <w:rPr>
          <w:rFonts w:ascii="Gill Sans MT"/>
          <w:color w:val="202024"/>
          <w:w w:val="95"/>
          <w:sz w:val="21"/>
          <w:lang w:val="es-ES"/>
        </w:rPr>
        <w:t>No</w:t>
      </w:r>
      <w:r>
        <w:rPr>
          <w:rFonts w:ascii="Gill Sans MT"/>
          <w:color w:val="202024"/>
          <w:w w:val="95"/>
          <w:sz w:val="21"/>
          <w:lang w:val="es-ES"/>
        </w:rPr>
        <w:t xml:space="preserve">                               No </w:t>
      </w:r>
      <w:r w:rsidR="00833E24" w:rsidRPr="00833E24">
        <w:rPr>
          <w:rFonts w:ascii="Gill Sans MT"/>
          <w:color w:val="202024"/>
          <w:w w:val="105"/>
          <w:sz w:val="21"/>
          <w:lang w:val="es-ES"/>
        </w:rPr>
        <w:t>sabe</w:t>
      </w:r>
      <w:r w:rsidR="00833E24" w:rsidRPr="00833E24">
        <w:rPr>
          <w:rFonts w:ascii="Gill Sans MT"/>
          <w:color w:val="202024"/>
          <w:spacing w:val="2"/>
          <w:w w:val="105"/>
          <w:sz w:val="21"/>
          <w:lang w:val="es-ES"/>
        </w:rPr>
        <w:t xml:space="preserve"> </w:t>
      </w:r>
      <w:r w:rsidR="00833E24" w:rsidRPr="00833E24">
        <w:rPr>
          <w:rFonts w:ascii="Gill Sans MT"/>
          <w:color w:val="202024"/>
          <w:w w:val="105"/>
          <w:sz w:val="21"/>
          <w:lang w:val="es-ES"/>
        </w:rPr>
        <w:t>-</w:t>
      </w:r>
      <w:r w:rsidR="00833E24" w:rsidRPr="00833E24">
        <w:rPr>
          <w:rFonts w:ascii="Gill Sans MT"/>
          <w:color w:val="202024"/>
          <w:spacing w:val="14"/>
          <w:w w:val="105"/>
          <w:sz w:val="21"/>
          <w:lang w:val="es-ES"/>
        </w:rPr>
        <w:t xml:space="preserve"> </w:t>
      </w:r>
      <w:r w:rsidR="00833E24" w:rsidRPr="00833E24">
        <w:rPr>
          <w:rFonts w:ascii="Gill Sans MT"/>
          <w:color w:val="202024"/>
          <w:w w:val="105"/>
          <w:sz w:val="21"/>
          <w:lang w:val="es-ES"/>
        </w:rPr>
        <w:t>no</w:t>
      </w:r>
      <w:r w:rsidR="00833E24" w:rsidRPr="00833E24">
        <w:rPr>
          <w:rFonts w:ascii="Gill Sans MT"/>
          <w:color w:val="202024"/>
          <w:spacing w:val="11"/>
          <w:w w:val="105"/>
          <w:sz w:val="21"/>
          <w:lang w:val="es-ES"/>
        </w:rPr>
        <w:t xml:space="preserve"> </w:t>
      </w:r>
      <w:r w:rsidR="00833E24" w:rsidRPr="00833E24">
        <w:rPr>
          <w:rFonts w:ascii="Gill Sans MT"/>
          <w:color w:val="202024"/>
          <w:w w:val="105"/>
          <w:sz w:val="21"/>
          <w:lang w:val="es-ES"/>
        </w:rPr>
        <w:t>Responde</w:t>
      </w:r>
    </w:p>
    <w:p w14:paraId="09F0BBE7" w14:textId="77777777" w:rsidR="00833E24" w:rsidRPr="00833E24" w:rsidRDefault="00833E24" w:rsidP="000956B7">
      <w:pPr>
        <w:pStyle w:val="Prrafodelista"/>
        <w:numPr>
          <w:ilvl w:val="0"/>
          <w:numId w:val="23"/>
        </w:numPr>
      </w:pPr>
      <w:r w:rsidRPr="00833E24">
        <w:rPr>
          <w:w w:val="110"/>
        </w:rPr>
        <w:t>Aquí</w:t>
      </w:r>
      <w:r w:rsidRPr="00833E24">
        <w:rPr>
          <w:spacing w:val="36"/>
          <w:w w:val="110"/>
        </w:rPr>
        <w:t xml:space="preserve"> </w:t>
      </w:r>
      <w:r w:rsidRPr="00833E24">
        <w:rPr>
          <w:w w:val="110"/>
        </w:rPr>
        <w:t>puede</w:t>
      </w:r>
      <w:r w:rsidRPr="00833E24">
        <w:rPr>
          <w:spacing w:val="37"/>
          <w:w w:val="110"/>
        </w:rPr>
        <w:t xml:space="preserve"> </w:t>
      </w:r>
      <w:r w:rsidRPr="00833E24">
        <w:rPr>
          <w:w w:val="110"/>
        </w:rPr>
        <w:t>colocar</w:t>
      </w:r>
      <w:r w:rsidRPr="00833E24">
        <w:rPr>
          <w:spacing w:val="37"/>
          <w:w w:val="110"/>
        </w:rPr>
        <w:t xml:space="preserve"> </w:t>
      </w:r>
      <w:r w:rsidRPr="00833E24">
        <w:rPr>
          <w:w w:val="110"/>
        </w:rPr>
        <w:t>cuales</w:t>
      </w:r>
      <w:r w:rsidRPr="00833E24">
        <w:rPr>
          <w:spacing w:val="36"/>
          <w:w w:val="110"/>
        </w:rPr>
        <w:t xml:space="preserve"> </w:t>
      </w:r>
      <w:r w:rsidRPr="00833E24">
        <w:rPr>
          <w:w w:val="110"/>
        </w:rPr>
        <w:t>son</w:t>
      </w:r>
      <w:r w:rsidRPr="00833E24">
        <w:rPr>
          <w:spacing w:val="37"/>
          <w:w w:val="110"/>
        </w:rPr>
        <w:t xml:space="preserve"> </w:t>
      </w:r>
      <w:r w:rsidRPr="00833E24">
        <w:rPr>
          <w:w w:val="110"/>
        </w:rPr>
        <w:t>quejas</w:t>
      </w:r>
      <w:r w:rsidRPr="00833E24">
        <w:rPr>
          <w:spacing w:val="37"/>
          <w:w w:val="110"/>
        </w:rPr>
        <w:t xml:space="preserve"> </w:t>
      </w:r>
      <w:r w:rsidRPr="00833E24">
        <w:rPr>
          <w:w w:val="110"/>
        </w:rPr>
        <w:t>y</w:t>
      </w:r>
      <w:r w:rsidRPr="00833E24">
        <w:rPr>
          <w:spacing w:val="36"/>
          <w:w w:val="110"/>
        </w:rPr>
        <w:t xml:space="preserve"> </w:t>
      </w:r>
      <w:r w:rsidRPr="00833E24">
        <w:rPr>
          <w:w w:val="110"/>
        </w:rPr>
        <w:t>sugerencias</w:t>
      </w:r>
      <w:r w:rsidRPr="00833E24">
        <w:rPr>
          <w:spacing w:val="37"/>
          <w:w w:val="110"/>
        </w:rPr>
        <w:t xml:space="preserve"> </w:t>
      </w:r>
      <w:r w:rsidRPr="00833E24">
        <w:rPr>
          <w:w w:val="110"/>
        </w:rPr>
        <w:t>frente</w:t>
      </w:r>
      <w:r w:rsidRPr="00833E24">
        <w:rPr>
          <w:spacing w:val="37"/>
          <w:w w:val="110"/>
        </w:rPr>
        <w:t xml:space="preserve"> </w:t>
      </w:r>
      <w:r w:rsidRPr="00833E24">
        <w:rPr>
          <w:w w:val="110"/>
        </w:rPr>
        <w:t>tramites</w:t>
      </w:r>
      <w:r w:rsidRPr="00833E24">
        <w:rPr>
          <w:spacing w:val="36"/>
          <w:w w:val="110"/>
        </w:rPr>
        <w:t xml:space="preserve"> </w:t>
      </w:r>
      <w:r w:rsidRPr="00833E24">
        <w:rPr>
          <w:w w:val="110"/>
        </w:rPr>
        <w:t>académicos</w:t>
      </w:r>
      <w:r w:rsidRPr="00833E24">
        <w:rPr>
          <w:spacing w:val="1"/>
          <w:w w:val="110"/>
        </w:rPr>
        <w:t xml:space="preserve"> </w:t>
      </w:r>
      <w:r w:rsidRPr="00833E24">
        <w:rPr>
          <w:w w:val="110"/>
        </w:rPr>
        <w:t>con</w:t>
      </w:r>
      <w:r w:rsidRPr="00833E24">
        <w:rPr>
          <w:spacing w:val="2"/>
          <w:w w:val="110"/>
        </w:rPr>
        <w:t xml:space="preserve"> </w:t>
      </w:r>
      <w:r w:rsidRPr="00833E24">
        <w:rPr>
          <w:w w:val="110"/>
        </w:rPr>
        <w:t>los</w:t>
      </w:r>
      <w:r w:rsidRPr="00833E24">
        <w:rPr>
          <w:spacing w:val="2"/>
          <w:w w:val="110"/>
        </w:rPr>
        <w:t xml:space="preserve"> </w:t>
      </w:r>
      <w:r w:rsidRPr="00833E24">
        <w:rPr>
          <w:w w:val="110"/>
        </w:rPr>
        <w:t>que</w:t>
      </w:r>
      <w:r w:rsidRPr="00833E24">
        <w:rPr>
          <w:spacing w:val="2"/>
          <w:w w:val="110"/>
        </w:rPr>
        <w:t xml:space="preserve"> </w:t>
      </w:r>
      <w:r w:rsidRPr="00833E24">
        <w:rPr>
          <w:w w:val="110"/>
        </w:rPr>
        <w:t>cuenta</w:t>
      </w:r>
      <w:r w:rsidRPr="00833E24">
        <w:rPr>
          <w:spacing w:val="2"/>
          <w:w w:val="110"/>
        </w:rPr>
        <w:t xml:space="preserve"> </w:t>
      </w:r>
      <w:r w:rsidRPr="00833E24">
        <w:rPr>
          <w:w w:val="110"/>
        </w:rPr>
        <w:t>la</w:t>
      </w:r>
      <w:r w:rsidRPr="00833E24">
        <w:rPr>
          <w:spacing w:val="2"/>
          <w:w w:val="110"/>
        </w:rPr>
        <w:t xml:space="preserve"> </w:t>
      </w:r>
      <w:r w:rsidRPr="00833E24">
        <w:rPr>
          <w:w w:val="110"/>
        </w:rPr>
        <w:t>universidad?</w:t>
      </w:r>
    </w:p>
    <w:p w14:paraId="73653A06" w14:textId="77777777" w:rsidR="00833E24" w:rsidRPr="00833E24" w:rsidRDefault="00833E24" w:rsidP="00833E24">
      <w:pPr>
        <w:pStyle w:val="Textoindependiente"/>
        <w:rPr>
          <w:sz w:val="20"/>
          <w:lang w:val="es-ES"/>
        </w:rPr>
      </w:pPr>
    </w:p>
    <w:p w14:paraId="0D6FDF5C" w14:textId="419ED8C3" w:rsidR="00833E24" w:rsidRPr="00833E24" w:rsidRDefault="00833E24" w:rsidP="00833E24">
      <w:pPr>
        <w:pStyle w:val="Textoindependiente"/>
        <w:spacing w:before="8"/>
        <w:rPr>
          <w:sz w:val="28"/>
          <w:lang w:val="es-ES"/>
        </w:rPr>
      </w:pPr>
      <w:r>
        <w:rPr>
          <w:noProof/>
        </w:rPr>
        <mc:AlternateContent>
          <mc:Choice Requires="wps">
            <w:drawing>
              <wp:anchor distT="0" distB="0" distL="0" distR="0" simplePos="0" relativeHeight="251758681" behindDoc="1" locked="0" layoutInCell="1" allowOverlap="1" wp14:anchorId="0C979502" wp14:editId="1A8A2AF6">
                <wp:simplePos x="0" y="0"/>
                <wp:positionH relativeFrom="page">
                  <wp:posOffset>1168400</wp:posOffset>
                </wp:positionH>
                <wp:positionV relativeFrom="paragraph">
                  <wp:posOffset>247015</wp:posOffset>
                </wp:positionV>
                <wp:extent cx="5753100" cy="9525"/>
                <wp:effectExtent l="0" t="0" r="3175" b="3175"/>
                <wp:wrapTopAndBottom/>
                <wp:docPr id="293" name="Rectángulo 2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952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423FFC04" id="Rectángulo 293" o:spid="_x0000_s1026" style="position:absolute;margin-left:92pt;margin-top:19.45pt;width:453pt;height:.75pt;z-index:-251557799;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" fillcolor="#bdc1c6" stroked="f">
                <w10:wrap type="topAndBottom" anchorx="page"/>
              </v:rect>
            </w:pict>
          </mc:Fallback>
        </mc:AlternateContent>
      </w:r>
      <w:r>
        <w:rPr>
          <w:noProof/>
        </w:rPr>
        <mc:AlternateContent>
          <mc:Choice Requires="wps">
            <w:drawing>
              <wp:anchor distT="0" distB="0" distL="0" distR="0" simplePos="0" relativeHeight="251759705" behindDoc="1" locked="0" layoutInCell="1" allowOverlap="1" wp14:anchorId="2E3C2ADF" wp14:editId="7B1BB3DD">
                <wp:simplePos x="0" y="0"/>
                <wp:positionH relativeFrom="page">
                  <wp:posOffset>1168400</wp:posOffset>
                </wp:positionH>
                <wp:positionV relativeFrom="paragraph">
                  <wp:posOffset>523240</wp:posOffset>
                </wp:positionV>
                <wp:extent cx="5753100" cy="9525"/>
                <wp:effectExtent l="0" t="0" r="3175" b="3175"/>
                <wp:wrapTopAndBottom/>
                <wp:docPr id="292" name="Rectángulo 2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952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CB83A20" id="Rectángulo 292" o:spid="_x0000_s1026" style="position:absolute;margin-left:92pt;margin-top:41.2pt;width:453pt;height:.75pt;z-index:-251556775;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" fillcolor="#bdc1c6" stroked="f">
                <w10:wrap type="topAndBottom" anchorx="page"/>
              </v:rect>
            </w:pict>
          </mc:Fallback>
        </mc:AlternateContent>
      </w:r>
      <w:r>
        <w:rPr>
          <w:noProof/>
        </w:rPr>
        <mc:AlternateContent>
          <mc:Choice Requires="wps">
            <w:drawing>
              <wp:anchor distT="0" distB="0" distL="0" distR="0" simplePos="0" relativeHeight="251760729" behindDoc="1" locked="0" layoutInCell="1" allowOverlap="1" wp14:anchorId="554568E1" wp14:editId="4667A9ED">
                <wp:simplePos x="0" y="0"/>
                <wp:positionH relativeFrom="page">
                  <wp:posOffset>1168400</wp:posOffset>
                </wp:positionH>
                <wp:positionV relativeFrom="paragraph">
                  <wp:posOffset>799465</wp:posOffset>
                </wp:positionV>
                <wp:extent cx="5753100" cy="9525"/>
                <wp:effectExtent l="0" t="0" r="3175" b="3175"/>
                <wp:wrapTopAndBottom/>
                <wp:docPr id="291" name="Rectángulo 2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952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4F8F50D5" id="Rectángulo 291" o:spid="_x0000_s1026" style="position:absolute;margin-left:92pt;margin-top:62.95pt;width:453pt;height:.75pt;z-index:-251555751;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" fillcolor="#bdc1c6" stroked="f">
                <w10:wrap type="topAndBottom" anchorx="page"/>
              </v:rect>
            </w:pict>
          </mc:Fallback>
        </mc:AlternateContent>
      </w:r>
      <w:r>
        <w:rPr>
          <w:noProof/>
        </w:rPr>
        <mc:AlternateContent>
          <mc:Choice Requires="wps">
            <w:drawing>
              <wp:anchor distT="0" distB="0" distL="0" distR="0" simplePos="0" relativeHeight="251761753" behindDoc="1" locked="0" layoutInCell="1" allowOverlap="1" wp14:anchorId="62D55E98" wp14:editId="75DA9A4C">
                <wp:simplePos x="0" y="0"/>
                <wp:positionH relativeFrom="page">
                  <wp:posOffset>1168400</wp:posOffset>
                </wp:positionH>
                <wp:positionV relativeFrom="paragraph">
                  <wp:posOffset>1075690</wp:posOffset>
                </wp:positionV>
                <wp:extent cx="5753100" cy="9525"/>
                <wp:effectExtent l="0" t="0" r="3175" b="3175"/>
                <wp:wrapTopAndBottom/>
                <wp:docPr id="290" name="Rectángulo 2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952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40993D8F" id="Rectángulo 290" o:spid="_x0000_s1026" style="position:absolute;margin-left:92pt;margin-top:84.7pt;width:453pt;height:.75pt;z-index:-251554727;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" fillcolor="#bdc1c6" stroked="f">
                <w10:wrap type="topAndBottom" anchorx="page"/>
              </v:rect>
            </w:pict>
          </mc:Fallback>
        </mc:AlternateContent>
      </w:r>
      <w:r>
        <w:rPr>
          <w:noProof/>
        </w:rPr>
        <mc:AlternateContent>
          <mc:Choice Requires="wps">
            <w:drawing>
              <wp:anchor distT="0" distB="0" distL="0" distR="0" simplePos="0" relativeHeight="251762777" behindDoc="1" locked="0" layoutInCell="1" allowOverlap="1" wp14:anchorId="2E9AEBC6" wp14:editId="0B0B695B">
                <wp:simplePos x="0" y="0"/>
                <wp:positionH relativeFrom="page">
                  <wp:posOffset>1168400</wp:posOffset>
                </wp:positionH>
                <wp:positionV relativeFrom="paragraph">
                  <wp:posOffset>1351915</wp:posOffset>
                </wp:positionV>
                <wp:extent cx="5753100" cy="9525"/>
                <wp:effectExtent l="0" t="0" r="3175" b="3175"/>
                <wp:wrapTopAndBottom/>
                <wp:docPr id="289" name="Rectángulo 2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9525"/>
                        </a:xfrm>
                        <a:prstGeom prst="rect">
                          <a:avLst/>
                        </a:prstGeom>
                        <a:solidFill>
                          <a:srgbClr val="BD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11EF8279" id="Rectángulo 289" o:spid="_x0000_s1026" style="position:absolute;margin-left:92pt;margin-top:106.45pt;width:453pt;height:.75pt;z-index:-251553703;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" fillcolor="#bdc1c6" stroked="f">
                <w10:wrap type="topAndBottom" anchorx="page"/>
              </v:rect>
            </w:pict>
          </mc:Fallback>
        </mc:AlternateContent>
      </w:r>
    </w:p>
    <w:p w14:paraId="17D8848C" w14:textId="77777777" w:rsidR="00833E24" w:rsidRPr="00833E24" w:rsidRDefault="00833E24" w:rsidP="00833E24">
      <w:pPr>
        <w:pStyle w:val="Textoindependiente"/>
        <w:spacing w:before="10"/>
        <w:rPr>
          <w:sz w:val="28"/>
          <w:lang w:val="es-ES"/>
        </w:rPr>
      </w:pPr>
    </w:p>
    <w:p w14:paraId="6861A435" w14:textId="77777777" w:rsidR="00833E24" w:rsidRPr="00833E24" w:rsidRDefault="00833E24" w:rsidP="00833E24">
      <w:pPr>
        <w:pStyle w:val="Textoindependiente"/>
        <w:spacing w:before="10"/>
        <w:rPr>
          <w:sz w:val="28"/>
          <w:lang w:val="es-ES"/>
        </w:rPr>
      </w:pPr>
    </w:p>
    <w:p w14:paraId="04E56BAF" w14:textId="77777777" w:rsidR="00833E24" w:rsidRPr="00833E24" w:rsidRDefault="00833E24" w:rsidP="00833E24">
      <w:pPr>
        <w:pStyle w:val="Textoindependiente"/>
        <w:spacing w:before="10"/>
        <w:rPr>
          <w:sz w:val="28"/>
          <w:lang w:val="es-ES"/>
        </w:rPr>
      </w:pPr>
    </w:p>
    <w:p w14:paraId="7060D7A9" w14:textId="77777777" w:rsidR="00833E24" w:rsidRPr="00833E24" w:rsidRDefault="00833E24" w:rsidP="00833E24">
      <w:pPr>
        <w:pStyle w:val="Textoindependiente"/>
        <w:spacing w:before="10"/>
        <w:rPr>
          <w:sz w:val="28"/>
          <w:lang w:val="es-ES"/>
        </w:rPr>
      </w:pPr>
    </w:p>
    <w:p w14:paraId="4E3E6C59" w14:textId="77777777" w:rsidR="00833E24" w:rsidRPr="00833E24" w:rsidRDefault="00833E24" w:rsidP="00833E24">
      <w:pPr>
        <w:pStyle w:val="Textoindependiente"/>
        <w:rPr>
          <w:sz w:val="20"/>
          <w:lang w:val="es-ES"/>
        </w:rPr>
      </w:pPr>
    </w:p>
    <w:p w14:paraId="4BCF7935" w14:textId="77777777" w:rsidR="00833E24" w:rsidRPr="00833E24" w:rsidRDefault="00833E24" w:rsidP="00833E24">
      <w:pPr>
        <w:pStyle w:val="Textoindependiente"/>
        <w:rPr>
          <w:sz w:val="20"/>
          <w:lang w:val="es-ES"/>
        </w:rPr>
      </w:pPr>
    </w:p>
    <w:p w14:paraId="7169CF27" w14:textId="77777777" w:rsidR="00833E24" w:rsidRPr="00833E24" w:rsidRDefault="00833E24" w:rsidP="00833E24">
      <w:pPr>
        <w:pStyle w:val="Textoindependiente"/>
        <w:spacing w:before="5"/>
        <w:rPr>
          <w:sz w:val="26"/>
          <w:lang w:val="es-ES"/>
        </w:rPr>
      </w:pPr>
    </w:p>
    <w:p w14:paraId="033CF066" w14:textId="77777777" w:rsidR="00833E24" w:rsidRPr="00833E24" w:rsidRDefault="00833E24" w:rsidP="00833E24">
      <w:pPr>
        <w:pStyle w:val="Textoindependiente"/>
        <w:spacing w:line="30" w:lineRule="exact"/>
        <w:ind w:left="-40"/>
        <w:rPr>
          <w:sz w:val="2"/>
          <w:lang w:val="es-ES"/>
        </w:rPr>
      </w:pPr>
    </w:p>
    <w:p w14:paraId="53DF3BD1" w14:textId="2F4A66F2" w:rsidR="00833E24" w:rsidRDefault="00833E24" w:rsidP="00833E24">
      <w:pPr>
        <w:pStyle w:val="Textoindependiente"/>
        <w:rPr>
          <w:sz w:val="20"/>
          <w:lang w:val="es-ES"/>
        </w:rPr>
      </w:pPr>
    </w:p>
    <w:p w14:paraId="545C2B14" w14:textId="6EED7DF2" w:rsidR="00EE7995" w:rsidRDefault="00EE7995" w:rsidP="00833E24">
      <w:pPr>
        <w:pStyle w:val="Textoindependiente"/>
        <w:rPr>
          <w:sz w:val="20"/>
          <w:lang w:val="es-ES"/>
        </w:rPr>
      </w:pPr>
    </w:p>
    <w:p w14:paraId="2805AB65" w14:textId="7C8D0C8B" w:rsidR="00EE7995" w:rsidRDefault="00EE7995" w:rsidP="00833E24">
      <w:pPr>
        <w:pStyle w:val="Textoindependiente"/>
        <w:rPr>
          <w:sz w:val="20"/>
          <w:lang w:val="es-ES"/>
        </w:rPr>
      </w:pPr>
    </w:p>
    <w:p w14:paraId="4A271BF1" w14:textId="5967D8AC" w:rsidR="00EE7995" w:rsidRDefault="00EE7995" w:rsidP="00833E24">
      <w:pPr>
        <w:pStyle w:val="Textoindependiente"/>
        <w:rPr>
          <w:sz w:val="20"/>
          <w:lang w:val="es-ES"/>
        </w:rPr>
      </w:pPr>
    </w:p>
    <w:p w14:paraId="7FF01C71" w14:textId="398012B6" w:rsidR="00EE7995" w:rsidRDefault="00EE7995" w:rsidP="00833E24">
      <w:pPr>
        <w:pStyle w:val="Textoindependiente"/>
        <w:rPr>
          <w:sz w:val="20"/>
          <w:lang w:val="es-ES"/>
        </w:rPr>
      </w:pPr>
    </w:p>
    <w:p w14:paraId="015AAD1B" w14:textId="0EAFA83F" w:rsidR="00EE7995" w:rsidRDefault="00EE7995" w:rsidP="00833E24">
      <w:pPr>
        <w:pStyle w:val="Textoindependiente"/>
        <w:rPr>
          <w:sz w:val="20"/>
          <w:lang w:val="es-ES"/>
        </w:rPr>
      </w:pPr>
    </w:p>
    <w:p w14:paraId="03D63EA6" w14:textId="4D2E2967" w:rsidR="00EE7995" w:rsidRDefault="00EE7995" w:rsidP="00833E24">
      <w:pPr>
        <w:pStyle w:val="Textoindependiente"/>
        <w:rPr>
          <w:sz w:val="20"/>
          <w:lang w:val="es-ES"/>
        </w:rPr>
      </w:pPr>
    </w:p>
    <w:p w14:paraId="7EF7345C" w14:textId="6CA0B125" w:rsidR="00EE7995" w:rsidRDefault="00EE7995" w:rsidP="00833E24">
      <w:pPr>
        <w:pStyle w:val="Textoindependiente"/>
        <w:rPr>
          <w:sz w:val="20"/>
          <w:lang w:val="es-ES"/>
        </w:rPr>
      </w:pPr>
    </w:p>
    <w:p w14:paraId="6BB8BEDE" w14:textId="77777777" w:rsidR="00EE7995" w:rsidRPr="00833E24" w:rsidRDefault="00EE7995" w:rsidP="00833E24">
      <w:pPr>
        <w:pStyle w:val="Textoindependiente"/>
        <w:rPr>
          <w:sz w:val="20"/>
          <w:lang w:val="es-ES"/>
        </w:rPr>
      </w:pPr>
    </w:p>
    <w:p w14:paraId="360694B3" w14:textId="77777777" w:rsidR="00833E24" w:rsidRPr="00833E24" w:rsidRDefault="00833E24" w:rsidP="00833E24">
      <w:pPr>
        <w:pStyle w:val="Textoindependiente"/>
        <w:spacing w:before="9"/>
        <w:rPr>
          <w:sz w:val="20"/>
          <w:lang w:val="es-ES"/>
        </w:rPr>
      </w:pPr>
    </w:p>
    <w:p w14:paraId="3F78CDD6" w14:textId="77777777" w:rsidR="00833E24" w:rsidRDefault="00833E24" w:rsidP="00927DB9">
      <w:pPr>
        <w:spacing w:line="240" w:lineRule="auto"/>
        <w:rPr>
          <w:rFonts w:cs="Arial"/>
          <w:b/>
          <w:szCs w:val="24"/>
          <w:lang w:val="es-ES"/>
        </w:rPr>
      </w:pPr>
    </w:p>
    <w:p w14:paraId="2F7993F7" w14:textId="371BC59C" w:rsidR="00927DB9" w:rsidRPr="00003490" w:rsidRDefault="00927DB9" w:rsidP="00927DB9">
      <w:pPr>
        <w:spacing w:line="240" w:lineRule="auto"/>
        <w:rPr>
          <w:rFonts w:cs="Arial"/>
          <w:szCs w:val="24"/>
          <w:lang w:val="es-ES"/>
        </w:rPr>
      </w:pPr>
      <w:r w:rsidRPr="00003490">
        <w:rPr>
          <w:rFonts w:cs="Arial"/>
          <w:b/>
          <w:szCs w:val="24"/>
          <w:lang w:val="es-ES"/>
        </w:rPr>
        <w:lastRenderedPageBreak/>
        <w:t>Anexo B.</w:t>
      </w:r>
      <w:r w:rsidRPr="00003490">
        <w:rPr>
          <w:rFonts w:cs="Arial"/>
          <w:szCs w:val="24"/>
          <w:lang w:val="es-ES"/>
        </w:rPr>
        <w:t xml:space="preserve"> Carta al asesor </w:t>
      </w:r>
    </w:p>
    <w:p w14:paraId="662E458B" w14:textId="77777777" w:rsidR="00927DB9" w:rsidRPr="00003490" w:rsidRDefault="00927DB9" w:rsidP="00927DB9">
      <w:pPr>
        <w:spacing w:line="240" w:lineRule="auto"/>
        <w:rPr>
          <w:rFonts w:cs="Arial"/>
          <w:szCs w:val="24"/>
          <w:lang w:val="es-ES"/>
        </w:rPr>
      </w:pPr>
    </w:p>
    <w:p w14:paraId="4E5A3082" w14:textId="751D967D" w:rsidR="00FC6ADE" w:rsidRPr="00FC6ADE" w:rsidRDefault="00FC6ADE" w:rsidP="00FC6ADE">
      <w:pPr>
        <w:spacing w:line="240" w:lineRule="auto"/>
        <w:rPr>
          <w:rFonts w:cs="Arial"/>
          <w:szCs w:val="24"/>
          <w:u w:val="single"/>
          <w:lang w:val="es-ES"/>
        </w:rPr>
      </w:pPr>
      <w:r w:rsidRPr="00003490">
        <w:rPr>
          <w:rFonts w:cs="Arial"/>
          <w:szCs w:val="24"/>
          <w:lang w:val="es-ES"/>
        </w:rPr>
        <w:t xml:space="preserve">San Juan de Pasto, </w:t>
      </w:r>
      <w:r w:rsidR="004033F2">
        <w:rPr>
          <w:rFonts w:cs="Arial"/>
          <w:szCs w:val="24"/>
          <w:lang w:val="es-ES"/>
        </w:rPr>
        <w:t>12</w:t>
      </w:r>
      <w:r>
        <w:rPr>
          <w:rFonts w:cs="Arial"/>
          <w:szCs w:val="24"/>
          <w:lang w:val="es-ES"/>
        </w:rPr>
        <w:t xml:space="preserve"> de ju</w:t>
      </w:r>
      <w:r w:rsidR="004033F2">
        <w:rPr>
          <w:rFonts w:cs="Arial"/>
          <w:szCs w:val="24"/>
          <w:lang w:val="es-ES"/>
        </w:rPr>
        <w:t>l</w:t>
      </w:r>
      <w:r>
        <w:rPr>
          <w:rFonts w:cs="Arial"/>
          <w:szCs w:val="24"/>
          <w:lang w:val="es-ES"/>
        </w:rPr>
        <w:t>io</w:t>
      </w:r>
      <w:r w:rsidRPr="00003490">
        <w:rPr>
          <w:rFonts w:cs="Arial"/>
          <w:szCs w:val="24"/>
          <w:lang w:val="es-ES"/>
        </w:rPr>
        <w:t xml:space="preserve"> del 202</w:t>
      </w:r>
      <w:r>
        <w:rPr>
          <w:rFonts w:cs="Arial"/>
          <w:szCs w:val="24"/>
          <w:lang w:val="es-ES"/>
        </w:rPr>
        <w:t>1</w:t>
      </w:r>
    </w:p>
    <w:p w14:paraId="7503DB3E" w14:textId="77777777" w:rsidR="00FC6ADE" w:rsidRPr="00003490" w:rsidRDefault="00FC6ADE" w:rsidP="00FC6ADE">
      <w:pPr>
        <w:spacing w:line="240" w:lineRule="auto"/>
        <w:rPr>
          <w:rFonts w:cs="Arial"/>
          <w:szCs w:val="24"/>
          <w:lang w:val="es-ES"/>
        </w:rPr>
      </w:pPr>
    </w:p>
    <w:p w14:paraId="2FFEC892" w14:textId="77777777" w:rsidR="00FC6ADE" w:rsidRPr="00003490" w:rsidRDefault="00FC6ADE" w:rsidP="00FC6ADE">
      <w:pPr>
        <w:spacing w:line="240" w:lineRule="auto"/>
        <w:rPr>
          <w:rFonts w:cs="Arial"/>
          <w:szCs w:val="24"/>
          <w:lang w:val="es-ES"/>
        </w:rPr>
      </w:pPr>
    </w:p>
    <w:p w14:paraId="5C614402" w14:textId="77777777" w:rsidR="00FC6ADE" w:rsidRPr="00003490" w:rsidRDefault="00FC6ADE" w:rsidP="00FC6ADE">
      <w:pPr>
        <w:spacing w:line="240" w:lineRule="auto"/>
        <w:rPr>
          <w:rFonts w:cs="Arial"/>
          <w:szCs w:val="24"/>
          <w:u w:val="single"/>
          <w:lang w:val="es-ES"/>
        </w:rPr>
      </w:pPr>
      <w:r w:rsidRPr="00003490">
        <w:rPr>
          <w:rFonts w:cs="Arial"/>
          <w:szCs w:val="24"/>
          <w:lang w:val="es-ES"/>
        </w:rPr>
        <w:t>Estimado</w:t>
      </w:r>
    </w:p>
    <w:p w14:paraId="1A7AD8B2" w14:textId="77777777" w:rsidR="00FC6ADE" w:rsidRPr="00003490" w:rsidRDefault="00FC6ADE" w:rsidP="00FC6ADE">
      <w:pPr>
        <w:spacing w:line="240" w:lineRule="auto"/>
        <w:rPr>
          <w:rFonts w:cs="Arial"/>
          <w:b/>
          <w:szCs w:val="24"/>
          <w:lang w:val="es-ES"/>
        </w:rPr>
      </w:pPr>
      <w:r w:rsidRPr="00003490">
        <w:rPr>
          <w:rFonts w:cs="Arial"/>
          <w:b/>
          <w:szCs w:val="24"/>
          <w:lang w:val="es-ES"/>
        </w:rPr>
        <w:t>Comité de Investigación</w:t>
      </w:r>
    </w:p>
    <w:p w14:paraId="75D7E194" w14:textId="77777777" w:rsidR="00FC6ADE" w:rsidRPr="00003490" w:rsidRDefault="00FC6ADE" w:rsidP="00FC6ADE">
      <w:pPr>
        <w:spacing w:line="240" w:lineRule="auto"/>
        <w:rPr>
          <w:rFonts w:cs="Arial"/>
          <w:szCs w:val="24"/>
          <w:lang w:val="es-ES"/>
        </w:rPr>
      </w:pPr>
      <w:r w:rsidRPr="00003490">
        <w:rPr>
          <w:rFonts w:cs="Arial"/>
          <w:szCs w:val="24"/>
          <w:lang w:val="es-ES"/>
        </w:rPr>
        <w:t>UNIVERSIDAD CESMAG</w:t>
      </w:r>
    </w:p>
    <w:p w14:paraId="75F5DE74" w14:textId="77777777" w:rsidR="00FC6ADE" w:rsidRPr="00003490" w:rsidRDefault="00FC6ADE" w:rsidP="00FC6ADE">
      <w:pPr>
        <w:spacing w:line="240" w:lineRule="auto"/>
        <w:rPr>
          <w:rFonts w:cs="Arial"/>
          <w:szCs w:val="24"/>
          <w:lang w:val="es-ES"/>
        </w:rPr>
      </w:pPr>
      <w:r w:rsidRPr="00003490">
        <w:rPr>
          <w:rFonts w:cs="Arial"/>
          <w:szCs w:val="24"/>
          <w:lang w:val="es-ES"/>
        </w:rPr>
        <w:t xml:space="preserve">Ciudad </w:t>
      </w:r>
    </w:p>
    <w:p w14:paraId="7463F35C" w14:textId="77777777" w:rsidR="00FC6ADE" w:rsidRPr="00003490" w:rsidRDefault="00FC6ADE" w:rsidP="00FC6ADE">
      <w:pPr>
        <w:spacing w:line="240" w:lineRule="auto"/>
        <w:rPr>
          <w:rFonts w:cs="Arial"/>
          <w:szCs w:val="24"/>
          <w:lang w:val="es-ES"/>
        </w:rPr>
      </w:pPr>
    </w:p>
    <w:p w14:paraId="397C0DED" w14:textId="77777777" w:rsidR="00FC6ADE" w:rsidRPr="00003490" w:rsidRDefault="00FC6ADE" w:rsidP="00FC6ADE">
      <w:pPr>
        <w:spacing w:line="240" w:lineRule="auto"/>
        <w:rPr>
          <w:rFonts w:cs="Arial"/>
          <w:szCs w:val="24"/>
          <w:lang w:val="es-ES"/>
        </w:rPr>
      </w:pPr>
    </w:p>
    <w:p w14:paraId="672F2087" w14:textId="77777777" w:rsidR="00FC6ADE" w:rsidRPr="00003490" w:rsidRDefault="00FC6ADE" w:rsidP="00FC6ADE">
      <w:pPr>
        <w:spacing w:line="240" w:lineRule="auto"/>
        <w:rPr>
          <w:rFonts w:cs="Arial"/>
          <w:szCs w:val="24"/>
          <w:lang w:val="es-ES"/>
        </w:rPr>
      </w:pPr>
      <w:r w:rsidRPr="00003490">
        <w:rPr>
          <w:rFonts w:cs="Arial"/>
          <w:szCs w:val="24"/>
          <w:lang w:val="es-ES"/>
        </w:rPr>
        <w:t>Cordial saludo.</w:t>
      </w:r>
    </w:p>
    <w:p w14:paraId="15FFB64F" w14:textId="77777777" w:rsidR="00FC6ADE" w:rsidRPr="00003490" w:rsidRDefault="00FC6ADE" w:rsidP="00FC6ADE">
      <w:pPr>
        <w:spacing w:line="240" w:lineRule="auto"/>
        <w:rPr>
          <w:rFonts w:cs="Arial"/>
          <w:szCs w:val="24"/>
          <w:lang w:val="es-ES"/>
        </w:rPr>
      </w:pPr>
    </w:p>
    <w:p w14:paraId="0E01B152" w14:textId="77777777" w:rsidR="00FC6ADE" w:rsidRPr="00003490" w:rsidRDefault="00FC6ADE" w:rsidP="00FC6ADE">
      <w:pPr>
        <w:spacing w:line="240" w:lineRule="auto"/>
        <w:rPr>
          <w:rFonts w:cs="Arial"/>
          <w:szCs w:val="24"/>
          <w:lang w:val="es-ES"/>
        </w:rPr>
      </w:pPr>
      <w:r w:rsidRPr="00003490">
        <w:rPr>
          <w:rFonts w:cs="Arial"/>
          <w:b/>
          <w:szCs w:val="24"/>
          <w:lang w:val="es-ES"/>
        </w:rPr>
        <w:t>Ref.</w:t>
      </w:r>
      <w:r w:rsidRPr="00003490">
        <w:rPr>
          <w:rFonts w:cs="Arial"/>
          <w:szCs w:val="24"/>
          <w:lang w:val="es-ES"/>
        </w:rPr>
        <w:t xml:space="preserve"> Certificación Asesoría Proyecto de grado </w:t>
      </w:r>
    </w:p>
    <w:p w14:paraId="71FC483D" w14:textId="77777777" w:rsidR="00FC6ADE" w:rsidRPr="00003490" w:rsidRDefault="00FC6ADE" w:rsidP="00FC6ADE">
      <w:pPr>
        <w:spacing w:line="240" w:lineRule="auto"/>
        <w:rPr>
          <w:rFonts w:cs="Arial"/>
          <w:szCs w:val="24"/>
          <w:lang w:val="es-ES"/>
        </w:rPr>
      </w:pPr>
    </w:p>
    <w:p w14:paraId="766C47DD" w14:textId="77777777" w:rsidR="00FC6ADE" w:rsidRPr="00003490" w:rsidRDefault="00FC6ADE" w:rsidP="00FC6ADE">
      <w:pPr>
        <w:spacing w:line="240" w:lineRule="auto"/>
        <w:jc w:val="both"/>
        <w:rPr>
          <w:rFonts w:cs="Arial"/>
          <w:szCs w:val="24"/>
          <w:lang w:val="es-ES"/>
        </w:rPr>
      </w:pPr>
      <w:r w:rsidRPr="00003490">
        <w:rPr>
          <w:rFonts w:cs="Arial"/>
          <w:szCs w:val="24"/>
          <w:lang w:val="es-ES"/>
        </w:rPr>
        <w:t>Por medio de la presente remitimos el proyecto de investigación denominado: “</w:t>
      </w:r>
      <w:r w:rsidRPr="00E04055">
        <w:rPr>
          <w:rFonts w:cs="Arial"/>
          <w:szCs w:val="24"/>
          <w:lang w:val="es-ES"/>
        </w:rPr>
        <w:t>SISTEMA DE CONTROL AUTOMATIZADO PARA OPTIMIZAR LA ATENCIÓN DE TRAMITES ACADEMICOS DE LA UNIVERSIDAD CESMAG MEDIANTE EL USO CÓDIGOS QR</w:t>
      </w:r>
      <w:r w:rsidRPr="00003490">
        <w:rPr>
          <w:rFonts w:cs="Arial"/>
          <w:szCs w:val="24"/>
          <w:lang w:val="es-ES"/>
        </w:rPr>
        <w:t xml:space="preserve">”, realizada por el estudiante </w:t>
      </w:r>
      <w:r w:rsidRPr="00003490">
        <w:rPr>
          <w:rFonts w:cs="Arial"/>
          <w:b/>
          <w:i/>
          <w:szCs w:val="24"/>
          <w:lang w:val="es-ES"/>
        </w:rPr>
        <w:t>Brayan Fernando Rivera Ramos</w:t>
      </w:r>
      <w:r w:rsidRPr="00003490">
        <w:rPr>
          <w:rFonts w:cs="Arial"/>
          <w:szCs w:val="24"/>
          <w:lang w:val="es-ES"/>
        </w:rPr>
        <w:t xml:space="preserve">, de </w:t>
      </w:r>
      <w:r>
        <w:rPr>
          <w:rFonts w:cs="Arial"/>
          <w:szCs w:val="24"/>
          <w:lang w:val="es-ES"/>
        </w:rPr>
        <w:t>Decimo</w:t>
      </w:r>
      <w:r w:rsidRPr="00003490">
        <w:rPr>
          <w:rFonts w:cs="Arial"/>
          <w:szCs w:val="24"/>
          <w:lang w:val="es-ES"/>
        </w:rPr>
        <w:t xml:space="preserve"> semestre del programa de Ingeniería de Sistemas, quienes han asistido a las asesorías para el desarrollo y consolidación de</w:t>
      </w:r>
      <w:r>
        <w:rPr>
          <w:rFonts w:cs="Arial"/>
          <w:szCs w:val="24"/>
          <w:lang w:val="es-ES"/>
        </w:rPr>
        <w:t>l prototipo funcional al 70% de su proceso</w:t>
      </w:r>
      <w:r w:rsidRPr="00003490">
        <w:rPr>
          <w:rFonts w:cs="Arial"/>
          <w:szCs w:val="24"/>
          <w:lang w:val="es-ES"/>
        </w:rPr>
        <w:t xml:space="preserve">, por lo tanto, se somete el mismo a la evaluación de los jurados quienes emitirán un concepto sobre el mismo dentro de los plazos establecidos. </w:t>
      </w:r>
    </w:p>
    <w:p w14:paraId="330DE54B" w14:textId="77777777" w:rsidR="00FC6ADE" w:rsidRPr="00003490" w:rsidRDefault="00FC6ADE" w:rsidP="00FC6ADE">
      <w:pPr>
        <w:spacing w:line="240" w:lineRule="auto"/>
        <w:rPr>
          <w:rFonts w:cs="Arial"/>
          <w:szCs w:val="24"/>
          <w:lang w:val="es-ES"/>
        </w:rPr>
      </w:pPr>
    </w:p>
    <w:p w14:paraId="37223966" w14:textId="77777777" w:rsidR="00FC6ADE" w:rsidRPr="00003490" w:rsidRDefault="00FC6ADE" w:rsidP="00FC6ADE">
      <w:pPr>
        <w:spacing w:line="240" w:lineRule="auto"/>
        <w:rPr>
          <w:rFonts w:cs="Arial"/>
          <w:szCs w:val="24"/>
          <w:lang w:val="es-ES"/>
        </w:rPr>
      </w:pPr>
      <w:bookmarkStart w:id="139" w:name="_gjdgxs" w:colFirst="0" w:colLast="0"/>
      <w:bookmarkEnd w:id="139"/>
    </w:p>
    <w:p w14:paraId="3700DF03" w14:textId="77777777" w:rsidR="00FC6ADE" w:rsidRPr="00003490" w:rsidRDefault="00FC6ADE" w:rsidP="00FC6ADE">
      <w:pPr>
        <w:spacing w:line="240" w:lineRule="auto"/>
        <w:rPr>
          <w:rFonts w:cs="Arial"/>
          <w:szCs w:val="24"/>
          <w:lang w:val="es-ES"/>
        </w:rPr>
      </w:pPr>
    </w:p>
    <w:p w14:paraId="37785194" w14:textId="77777777" w:rsidR="00FC6ADE" w:rsidRPr="00003490" w:rsidRDefault="00FC6ADE" w:rsidP="00FC6ADE">
      <w:pPr>
        <w:spacing w:line="240" w:lineRule="auto"/>
        <w:rPr>
          <w:rFonts w:cs="Arial"/>
          <w:szCs w:val="24"/>
          <w:lang w:val="es-ES"/>
        </w:rPr>
      </w:pPr>
      <w:r w:rsidRPr="00003490">
        <w:rPr>
          <w:rFonts w:cs="Arial"/>
          <w:szCs w:val="24"/>
          <w:lang w:val="es-ES"/>
        </w:rPr>
        <w:t>Atentamente,</w:t>
      </w:r>
    </w:p>
    <w:p w14:paraId="1DDE6C4A" w14:textId="77777777" w:rsidR="00FC6ADE" w:rsidRPr="00003490" w:rsidRDefault="00FC6ADE" w:rsidP="00FC6ADE">
      <w:pPr>
        <w:spacing w:line="240" w:lineRule="auto"/>
        <w:rPr>
          <w:rFonts w:cs="Arial"/>
          <w:szCs w:val="24"/>
          <w:lang w:val="es-ES"/>
        </w:rPr>
      </w:pPr>
    </w:p>
    <w:p w14:paraId="78ED1E55" w14:textId="77777777" w:rsidR="00FC6ADE" w:rsidRPr="00003490" w:rsidRDefault="00FC6ADE" w:rsidP="00FC6ADE">
      <w:pPr>
        <w:spacing w:line="240" w:lineRule="auto"/>
        <w:rPr>
          <w:rFonts w:cs="Arial"/>
          <w:szCs w:val="24"/>
          <w:lang w:val="es-ES"/>
        </w:rPr>
      </w:pPr>
      <w:r w:rsidRPr="00003490">
        <w:rPr>
          <w:rFonts w:cs="Arial"/>
          <w:noProof/>
          <w:szCs w:val="24"/>
          <w:lang w:val="es-ES"/>
        </w:rPr>
        <w:drawing>
          <wp:anchor distT="0" distB="0" distL="114300" distR="114300" simplePos="0" relativeHeight="251798617" behindDoc="0" locked="0" layoutInCell="1" allowOverlap="1" wp14:anchorId="38BCC429" wp14:editId="3CBE23E6">
            <wp:simplePos x="0" y="0"/>
            <wp:positionH relativeFrom="column">
              <wp:posOffset>-170180</wp:posOffset>
            </wp:positionH>
            <wp:positionV relativeFrom="paragraph">
              <wp:posOffset>176568</wp:posOffset>
            </wp:positionV>
            <wp:extent cx="2527935" cy="962025"/>
            <wp:effectExtent l="38100" t="0" r="24765" b="0"/>
            <wp:wrapNone/>
            <wp:docPr id="85" name="Imagen 85" descr="C:\Users\Family\Downloads\HISTORIAL\FI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mily\Downloads\HISTORIAL\FIRMA.png"/>
                    <pic:cNvPicPr>
                      <a:picLocks noChangeAspect="1" noChangeArrowheads="1"/>
                    </pic:cNvPicPr>
                  </pic:nvPicPr>
                  <pic:blipFill>
                    <a:blip r:embed="rId54" cstate="print"/>
                    <a:srcRect/>
                    <a:stretch>
                      <a:fillRect/>
                    </a:stretch>
                  </pic:blipFill>
                  <pic:spPr bwMode="auto">
                    <a:xfrm rot="197532">
                      <a:off x="0" y="0"/>
                      <a:ext cx="2527935" cy="962025"/>
                    </a:xfrm>
                    <a:prstGeom prst="rect">
                      <a:avLst/>
                    </a:prstGeom>
                    <a:noFill/>
                    <a:ln w="9525">
                      <a:noFill/>
                      <a:miter lim="800000"/>
                      <a:headEnd/>
                      <a:tailEnd/>
                    </a:ln>
                  </pic:spPr>
                </pic:pic>
              </a:graphicData>
            </a:graphic>
          </wp:anchor>
        </w:drawing>
      </w:r>
    </w:p>
    <w:p w14:paraId="3BB19FB6" w14:textId="77777777" w:rsidR="00FC6ADE" w:rsidRPr="00003490" w:rsidRDefault="00FC6ADE" w:rsidP="00FC6ADE">
      <w:pPr>
        <w:spacing w:line="240" w:lineRule="auto"/>
        <w:rPr>
          <w:rFonts w:cs="Arial"/>
          <w:szCs w:val="24"/>
          <w:lang w:val="es-ES"/>
        </w:rPr>
      </w:pPr>
      <w:bookmarkStart w:id="140" w:name="_30j0zll" w:colFirst="0" w:colLast="0"/>
      <w:bookmarkEnd w:id="140"/>
    </w:p>
    <w:p w14:paraId="2848D446" w14:textId="77777777" w:rsidR="00FC6ADE" w:rsidRPr="00003490" w:rsidRDefault="00FC6ADE" w:rsidP="00FC6ADE">
      <w:pPr>
        <w:spacing w:line="240" w:lineRule="auto"/>
        <w:rPr>
          <w:rFonts w:cs="Arial"/>
          <w:szCs w:val="24"/>
          <w:lang w:val="es-ES"/>
        </w:rPr>
      </w:pPr>
      <w:r w:rsidRPr="00003490">
        <w:rPr>
          <w:rFonts w:cs="Arial"/>
          <w:szCs w:val="24"/>
          <w:lang w:val="es-ES"/>
        </w:rPr>
        <w:t>____________________________</w:t>
      </w:r>
    </w:p>
    <w:p w14:paraId="0D043C07" w14:textId="77777777" w:rsidR="00FC6ADE" w:rsidRPr="00003490" w:rsidRDefault="00FC6ADE" w:rsidP="00FC6ADE">
      <w:pPr>
        <w:spacing w:line="240" w:lineRule="auto"/>
        <w:rPr>
          <w:rFonts w:cs="Arial"/>
          <w:b/>
          <w:szCs w:val="24"/>
          <w:lang w:val="es-ES"/>
        </w:rPr>
      </w:pPr>
      <w:r w:rsidRPr="00003490">
        <w:rPr>
          <w:rFonts w:cs="Arial"/>
          <w:b/>
          <w:szCs w:val="24"/>
          <w:lang w:val="es-ES"/>
        </w:rPr>
        <w:t>Ing. Joan Carlos Ayala Benavides</w:t>
      </w:r>
    </w:p>
    <w:p w14:paraId="767F8DAA" w14:textId="77777777" w:rsidR="00FC6ADE" w:rsidRPr="00003490" w:rsidRDefault="00FC6ADE" w:rsidP="00FC6ADE">
      <w:pPr>
        <w:spacing w:line="240" w:lineRule="auto"/>
        <w:rPr>
          <w:rFonts w:cs="Arial"/>
          <w:szCs w:val="24"/>
          <w:lang w:val="es-ES"/>
        </w:rPr>
      </w:pPr>
      <w:r w:rsidRPr="00003490">
        <w:rPr>
          <w:rFonts w:cs="Arial"/>
          <w:szCs w:val="24"/>
          <w:lang w:val="es-ES"/>
        </w:rPr>
        <w:t>Docente asesor</w:t>
      </w:r>
    </w:p>
    <w:p w14:paraId="166AAAA5" w14:textId="77777777" w:rsidR="00FC6ADE" w:rsidRPr="00003490" w:rsidRDefault="00FC6ADE" w:rsidP="00FC6ADE">
      <w:pPr>
        <w:spacing w:line="240" w:lineRule="auto"/>
        <w:rPr>
          <w:rFonts w:cs="Arial"/>
          <w:szCs w:val="24"/>
          <w:lang w:val="es-ES"/>
        </w:rPr>
      </w:pPr>
      <w:r w:rsidRPr="00003490">
        <w:rPr>
          <w:rFonts w:cs="Arial"/>
          <w:szCs w:val="24"/>
          <w:lang w:val="es-ES"/>
        </w:rPr>
        <w:t>Programa Ingeniería de Sistemas</w:t>
      </w:r>
    </w:p>
    <w:p w14:paraId="790A7287" w14:textId="31751120" w:rsidR="00500896" w:rsidRPr="00003490" w:rsidRDefault="00FC6ADE" w:rsidP="00FC6ADE">
      <w:pPr>
        <w:spacing w:line="240" w:lineRule="auto"/>
        <w:rPr>
          <w:rFonts w:cs="Arial"/>
          <w:szCs w:val="24"/>
          <w:lang w:val="es-ES"/>
        </w:rPr>
      </w:pPr>
      <w:r w:rsidRPr="00003490">
        <w:rPr>
          <w:rFonts w:cs="Arial"/>
          <w:szCs w:val="24"/>
          <w:lang w:val="es-ES"/>
        </w:rPr>
        <w:t>Universidad Cesmag</w:t>
      </w:r>
    </w:p>
    <w:sectPr w:rsidR="00500896" w:rsidRPr="00003490" w:rsidSect="00927DB9">
      <w:headerReference w:type="default" r:id="rId55"/>
      <w:footerReference w:type="default" r:id="rId56"/>
      <w:pgSz w:w="11900" w:h="16840"/>
      <w:pgMar w:top="851" w:right="1134" w:bottom="1701" w:left="993" w:header="294"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12E001" w14:textId="77777777" w:rsidR="00F65C73" w:rsidRDefault="00F65C73" w:rsidP="00715526">
      <w:pPr>
        <w:spacing w:after="0" w:line="240" w:lineRule="auto"/>
      </w:pPr>
      <w:r>
        <w:separator/>
      </w:r>
    </w:p>
  </w:endnote>
  <w:endnote w:type="continuationSeparator" w:id="0">
    <w:p w14:paraId="6EEA588E" w14:textId="77777777" w:rsidR="00F65C73" w:rsidRDefault="00F65C73" w:rsidP="00715526">
      <w:pPr>
        <w:spacing w:after="0" w:line="240" w:lineRule="auto"/>
      </w:pPr>
      <w:r>
        <w:continuationSeparator/>
      </w:r>
    </w:p>
  </w:endnote>
  <w:endnote w:type="continuationNotice" w:id="1">
    <w:p w14:paraId="4CA1AB68" w14:textId="77777777" w:rsidR="00F65C73" w:rsidRDefault="00F65C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RobotoRegular">
    <w:altName w:val="Arial"/>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Gill Sans MT">
    <w:altName w:val="Gill Sans MT"/>
    <w:panose1 w:val="020B0502020104020203"/>
    <w:charset w:val="00"/>
    <w:family w:val="swiss"/>
    <w:pitch w:val="variable"/>
    <w:sig w:usb0="00000003"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9981445"/>
      <w:docPartObj>
        <w:docPartGallery w:val="Page Numbers (Bottom of Page)"/>
        <w:docPartUnique/>
      </w:docPartObj>
    </w:sdtPr>
    <w:sdtEndPr/>
    <w:sdtContent>
      <w:p w14:paraId="5F8F22F9" w14:textId="77777777" w:rsidR="00833E24" w:rsidRDefault="00833E24">
        <w:pPr>
          <w:pStyle w:val="Piedepgina"/>
          <w:jc w:val="center"/>
        </w:pPr>
      </w:p>
      <w:p w14:paraId="40BD3600" w14:textId="224581BE" w:rsidR="00833E24" w:rsidRDefault="00F65C73">
        <w:pPr>
          <w:pStyle w:val="Piedepgina"/>
          <w:jc w:val="center"/>
        </w:pPr>
      </w:p>
    </w:sdtContent>
  </w:sdt>
  <w:p w14:paraId="35CD80D5" w14:textId="77777777" w:rsidR="00833E24" w:rsidRDefault="00833E2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1729825"/>
      <w:docPartObj>
        <w:docPartGallery w:val="Page Numbers (Bottom of Page)"/>
        <w:docPartUnique/>
      </w:docPartObj>
    </w:sdtPr>
    <w:sdtEndPr/>
    <w:sdtContent>
      <w:p w14:paraId="6DA21B7C" w14:textId="7B324BD5" w:rsidR="00833E24" w:rsidRDefault="00833E24" w:rsidP="008A4BED">
        <w:pPr>
          <w:pStyle w:val="Piedepgina"/>
          <w:jc w:val="center"/>
        </w:pPr>
        <w:r>
          <w:fldChar w:fldCharType="begin"/>
        </w:r>
        <w:r>
          <w:instrText>PAGE   \* MERGEFORMAT</w:instrText>
        </w:r>
        <w:r>
          <w:fldChar w:fldCharType="separate"/>
        </w:r>
        <w:r>
          <w:rPr>
            <w:noProof/>
          </w:rPr>
          <w:t>50</w:t>
        </w:r>
        <w:r>
          <w:fldChar w:fldCharType="end"/>
        </w:r>
      </w:p>
    </w:sdtContent>
  </w:sdt>
  <w:p w14:paraId="33D73D2E" w14:textId="5C4C13D8" w:rsidR="00833E24" w:rsidRDefault="00833E24">
    <w:pPr>
      <w:pStyle w:val="Piedepgina"/>
    </w:pPr>
  </w:p>
  <w:p w14:paraId="61EBEFA3" w14:textId="77777777" w:rsidR="006A3268" w:rsidRDefault="006A326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0762574"/>
      <w:docPartObj>
        <w:docPartGallery w:val="Page Numbers (Bottom of Page)"/>
        <w:docPartUnique/>
      </w:docPartObj>
    </w:sdtPr>
    <w:sdtEndPr/>
    <w:sdtContent>
      <w:p w14:paraId="7458F289" w14:textId="4949DADF" w:rsidR="00833E24" w:rsidRDefault="00833E24">
        <w:pPr>
          <w:pStyle w:val="Piedepgina"/>
          <w:jc w:val="center"/>
        </w:pPr>
        <w:r>
          <w:fldChar w:fldCharType="begin"/>
        </w:r>
        <w:r>
          <w:instrText xml:space="preserve"> PAGE   \* MERGEFORMAT </w:instrText>
        </w:r>
        <w:r>
          <w:fldChar w:fldCharType="separate"/>
        </w:r>
        <w:r>
          <w:rPr>
            <w:noProof/>
          </w:rPr>
          <w:t>55</w:t>
        </w:r>
        <w:r>
          <w:fldChar w:fldCharType="end"/>
        </w:r>
      </w:p>
    </w:sdtContent>
  </w:sdt>
  <w:p w14:paraId="2B53FCD2" w14:textId="7F0EC2ED" w:rsidR="00833E24" w:rsidRDefault="00833E2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8501093"/>
      <w:docPartObj>
        <w:docPartGallery w:val="Page Numbers (Bottom of Page)"/>
        <w:docPartUnique/>
      </w:docPartObj>
    </w:sdtPr>
    <w:sdtEndPr/>
    <w:sdtContent>
      <w:p w14:paraId="2D76A006" w14:textId="1E1DE505" w:rsidR="00833E24" w:rsidRDefault="00833E24">
        <w:pPr>
          <w:pStyle w:val="Piedepgina"/>
          <w:jc w:val="center"/>
        </w:pPr>
        <w:r>
          <w:fldChar w:fldCharType="begin"/>
        </w:r>
        <w:r>
          <w:instrText>PAGE   \* MERGEFORMAT</w:instrText>
        </w:r>
        <w:r>
          <w:fldChar w:fldCharType="separate"/>
        </w:r>
        <w:r>
          <w:t>2</w:t>
        </w:r>
        <w:r>
          <w:fldChar w:fldCharType="end"/>
        </w:r>
      </w:p>
    </w:sdtContent>
  </w:sdt>
  <w:p w14:paraId="22F0D9D4" w14:textId="16BEB6C7" w:rsidR="00833E24" w:rsidRDefault="00833E24">
    <w:pPr>
      <w:pStyle w:val="Textoindependiente"/>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5656B5" w14:textId="77777777" w:rsidR="00833E24" w:rsidRDefault="00F65C73">
    <w:pPr>
      <w:pStyle w:val="Textoindependiente"/>
      <w:spacing w:line="14" w:lineRule="auto"/>
      <w:rPr>
        <w:sz w:val="20"/>
      </w:rPr>
    </w:pPr>
    <w:r>
      <w:pict w14:anchorId="3583645B">
        <v:shapetype id="_x0000_t202" coordsize="21600,21600" o:spt="202" path="m,l,21600r21600,l21600,xe">
          <v:stroke joinstyle="miter"/>
          <v:path gradientshapeok="t" o:connecttype="rect"/>
        </v:shapetype>
        <v:shape id="_x0000_s2065" type="#_x0000_t202" style="position:absolute;margin-left:572.55pt;margin-top:766.75pt;width:17.45pt;height:10.95pt;z-index:-251656704;mso-position-horizontal-relative:page;mso-position-vertical-relative:page" filled="f" stroked="f">
          <v:textbox style="mso-next-textbox:#_x0000_s2065" inset="0,0,0,0">
            <w:txbxContent>
              <w:p w14:paraId="4104694A" w14:textId="77777777" w:rsidR="00833E24" w:rsidRDefault="00833E24">
                <w:pPr>
                  <w:spacing w:before="14"/>
                  <w:ind w:left="60"/>
                  <w:rPr>
                    <w:sz w:val="16"/>
                  </w:rPr>
                </w:pPr>
                <w:r>
                  <w:fldChar w:fldCharType="begin"/>
                </w:r>
                <w:r>
                  <w:rPr>
                    <w:sz w:val="16"/>
                  </w:rPr>
                  <w:instrText xml:space="preserve"> PAGE </w:instrText>
                </w:r>
                <w:r>
                  <w:fldChar w:fldCharType="separate"/>
                </w:r>
                <w:r>
                  <w:t>1</w:t>
                </w:r>
                <w:r>
                  <w:fldChar w:fldCharType="end"/>
                </w:r>
                <w:r>
                  <w:rPr>
                    <w:sz w:val="16"/>
                  </w:rPr>
                  <w:t>/9</w:t>
                </w:r>
              </w:p>
            </w:txbxContent>
          </v:textbox>
          <w10:wrap anchorx="page" anchory="page"/>
        </v:shape>
      </w:pic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6D36A" w14:textId="475BE535" w:rsidR="00833E24" w:rsidRDefault="00833E24">
    <w:pPr>
      <w:pStyle w:val="Textoindependiente"/>
      <w:spacing w:line="14" w:lineRule="auto"/>
      <w:rPr>
        <w:sz w:val="20"/>
      </w:rPr>
    </w:pPr>
    <w:r>
      <w:rPr>
        <w:noProof/>
      </w:rPr>
      <mc:AlternateContent>
        <mc:Choice Requires="wps">
          <w:drawing>
            <wp:anchor distT="0" distB="0" distL="114300" distR="114300" simplePos="0" relativeHeight="251655680" behindDoc="1" locked="0" layoutInCell="1" allowOverlap="1" wp14:anchorId="3AE04752" wp14:editId="5F3D225B">
              <wp:simplePos x="0" y="0"/>
              <wp:positionH relativeFrom="page">
                <wp:posOffset>7271385</wp:posOffset>
              </wp:positionH>
              <wp:positionV relativeFrom="page">
                <wp:posOffset>9737725</wp:posOffset>
              </wp:positionV>
              <wp:extent cx="221615" cy="139065"/>
              <wp:effectExtent l="3810" t="3175" r="3175" b="635"/>
              <wp:wrapNone/>
              <wp:docPr id="403" name="Cuadro de texto 4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61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4AF6C" w14:textId="77777777" w:rsidR="00833E24" w:rsidRDefault="00833E24">
                          <w:pPr>
                            <w:spacing w:before="14"/>
                            <w:ind w:left="60"/>
                            <w:rPr>
                              <w:sz w:val="16"/>
                            </w:rPr>
                          </w:pPr>
                          <w:r>
                            <w:fldChar w:fldCharType="begin"/>
                          </w:r>
                          <w:r>
                            <w:rPr>
                              <w:sz w:val="16"/>
                            </w:rPr>
                            <w:instrText xml:space="preserve"> PAGE </w:instrText>
                          </w:r>
                          <w:r>
                            <w:fldChar w:fldCharType="separate"/>
                          </w:r>
                          <w:r>
                            <w:t>5</w:t>
                          </w:r>
                          <w:r>
                            <w:fldChar w:fldCharType="end"/>
                          </w:r>
                          <w:r>
                            <w:rPr>
                              <w:sz w:val="16"/>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E04752" id="_x0000_t202" coordsize="21600,21600" o:spt="202" path="m,l,21600r21600,l21600,xe">
              <v:stroke joinstyle="miter"/>
              <v:path gradientshapeok="t" o:connecttype="rect"/>
            </v:shapetype>
            <v:shape id="Cuadro de texto 403" o:spid="_x0000_s1032" type="#_x0000_t202" style="position:absolute;margin-left:572.55pt;margin-top:766.75pt;width:17.45pt;height:10.9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" filled="f" stroked="f">
              <v:textbox inset="0,0,0,0">
                <w:txbxContent>
                  <w:p w14:paraId="1864AF6C" w14:textId="77777777" w:rsidR="00833E24" w:rsidRDefault="00833E24">
                    <w:pPr>
                      <w:spacing w:before="14"/>
                      <w:ind w:left="60"/>
                      <w:rPr>
                        <w:sz w:val="16"/>
                      </w:rPr>
                    </w:pPr>
                    <w:r>
                      <w:fldChar w:fldCharType="begin"/>
                    </w:r>
                    <w:r>
                      <w:rPr>
                        <w:sz w:val="16"/>
                      </w:rPr>
                      <w:instrText xml:space="preserve"> PAGE </w:instrText>
                    </w:r>
                    <w:r>
                      <w:fldChar w:fldCharType="separate"/>
                    </w:r>
                    <w:r>
                      <w:t>5</w:t>
                    </w:r>
                    <w:r>
                      <w:fldChar w:fldCharType="end"/>
                    </w:r>
                    <w:r>
                      <w:rPr>
                        <w:sz w:val="16"/>
                      </w:rPr>
                      <w:t>/9</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81B51" w14:textId="2C7FBA42" w:rsidR="00833E24" w:rsidRDefault="00833E24">
    <w:pPr>
      <w:pStyle w:val="Textoindependiente"/>
      <w:spacing w:line="14" w:lineRule="auto"/>
      <w:rPr>
        <w:sz w:val="20"/>
      </w:rPr>
    </w:pPr>
    <w:r>
      <w:rPr>
        <w:noProof/>
      </w:rPr>
      <mc:AlternateContent>
        <mc:Choice Requires="wps">
          <w:drawing>
            <wp:anchor distT="0" distB="0" distL="114300" distR="114300" simplePos="0" relativeHeight="251656704" behindDoc="1" locked="0" layoutInCell="1" allowOverlap="1" wp14:anchorId="069E1E88" wp14:editId="154FABD5">
              <wp:simplePos x="0" y="0"/>
              <wp:positionH relativeFrom="page">
                <wp:posOffset>7271385</wp:posOffset>
              </wp:positionH>
              <wp:positionV relativeFrom="page">
                <wp:posOffset>9737725</wp:posOffset>
              </wp:positionV>
              <wp:extent cx="221615" cy="139065"/>
              <wp:effectExtent l="3810" t="3175" r="3175" b="635"/>
              <wp:wrapNone/>
              <wp:docPr id="394" name="Cuadro de texto 3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61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A5B5D1" w14:textId="77777777" w:rsidR="00833E24" w:rsidRDefault="00833E24">
                          <w:pPr>
                            <w:spacing w:before="14"/>
                            <w:ind w:left="60"/>
                            <w:rPr>
                              <w:sz w:val="16"/>
                            </w:rPr>
                          </w:pPr>
                          <w:r>
                            <w:fldChar w:fldCharType="begin"/>
                          </w:r>
                          <w:r>
                            <w:rPr>
                              <w:sz w:val="16"/>
                            </w:rPr>
                            <w:instrText xml:space="preserve"> PAGE </w:instrText>
                          </w:r>
                          <w:r>
                            <w:fldChar w:fldCharType="separate"/>
                          </w:r>
                          <w:r>
                            <w:t>7</w:t>
                          </w:r>
                          <w:r>
                            <w:fldChar w:fldCharType="end"/>
                          </w:r>
                          <w:r>
                            <w:rPr>
                              <w:sz w:val="16"/>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9E1E88" id="_x0000_t202" coordsize="21600,21600" o:spt="202" path="m,l,21600r21600,l21600,xe">
              <v:stroke joinstyle="miter"/>
              <v:path gradientshapeok="t" o:connecttype="rect"/>
            </v:shapetype>
            <v:shape id="Cuadro de texto 394" o:spid="_x0000_s1033" type="#_x0000_t202" style="position:absolute;margin-left:572.55pt;margin-top:766.75pt;width:17.45pt;height:10.9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" filled="f" stroked="f">
              <v:textbox inset="0,0,0,0">
                <w:txbxContent>
                  <w:p w14:paraId="0EA5B5D1" w14:textId="77777777" w:rsidR="00833E24" w:rsidRDefault="00833E24">
                    <w:pPr>
                      <w:spacing w:before="14"/>
                      <w:ind w:left="60"/>
                      <w:rPr>
                        <w:sz w:val="16"/>
                      </w:rPr>
                    </w:pPr>
                    <w:r>
                      <w:fldChar w:fldCharType="begin"/>
                    </w:r>
                    <w:r>
                      <w:rPr>
                        <w:sz w:val="16"/>
                      </w:rPr>
                      <w:instrText xml:space="preserve"> PAGE </w:instrText>
                    </w:r>
                    <w:r>
                      <w:fldChar w:fldCharType="separate"/>
                    </w:r>
                    <w:r>
                      <w:t>7</w:t>
                    </w:r>
                    <w:r>
                      <w:fldChar w:fldCharType="end"/>
                    </w:r>
                    <w:r>
                      <w:rPr>
                        <w:sz w:val="16"/>
                      </w:rPr>
                      <w:t>/9</w:t>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7F3C8F" w14:textId="23CFC9ED" w:rsidR="00833E24" w:rsidRDefault="00833E24">
    <w:pPr>
      <w:pStyle w:val="Textoindependiente"/>
      <w:spacing w:line="14" w:lineRule="auto"/>
      <w:rPr>
        <w:sz w:val="20"/>
      </w:rPr>
    </w:pPr>
    <w:r>
      <w:rPr>
        <w:noProof/>
      </w:rPr>
      <mc:AlternateContent>
        <mc:Choice Requires="wps">
          <w:drawing>
            <wp:anchor distT="0" distB="0" distL="114300" distR="114300" simplePos="0" relativeHeight="251658752" behindDoc="1" locked="0" layoutInCell="1" allowOverlap="1" wp14:anchorId="2FFABBD3" wp14:editId="694C0103">
              <wp:simplePos x="0" y="0"/>
              <wp:positionH relativeFrom="page">
                <wp:posOffset>7271385</wp:posOffset>
              </wp:positionH>
              <wp:positionV relativeFrom="page">
                <wp:posOffset>9737725</wp:posOffset>
              </wp:positionV>
              <wp:extent cx="221615" cy="139065"/>
              <wp:effectExtent l="3810" t="3175" r="3175" b="635"/>
              <wp:wrapNone/>
              <wp:docPr id="392" name="Cuadro de texto 3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61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4EC6AA" w14:textId="77777777" w:rsidR="00833E24" w:rsidRDefault="00833E24">
                          <w:pPr>
                            <w:spacing w:before="14"/>
                            <w:ind w:left="60"/>
                            <w:rPr>
                              <w:sz w:val="16"/>
                            </w:rPr>
                          </w:pPr>
                          <w:r>
                            <w:fldChar w:fldCharType="begin"/>
                          </w:r>
                          <w:r>
                            <w:rPr>
                              <w:sz w:val="16"/>
                            </w:rPr>
                            <w:instrText xml:space="preserve"> PAGE </w:instrText>
                          </w:r>
                          <w:r>
                            <w:fldChar w:fldCharType="separate"/>
                          </w:r>
                          <w:r>
                            <w:t>8</w:t>
                          </w:r>
                          <w:r>
                            <w:fldChar w:fldCharType="end"/>
                          </w:r>
                          <w:r>
                            <w:rPr>
                              <w:sz w:val="16"/>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FABBD3" id="_x0000_t202" coordsize="21600,21600" o:spt="202" path="m,l,21600r21600,l21600,xe">
              <v:stroke joinstyle="miter"/>
              <v:path gradientshapeok="t" o:connecttype="rect"/>
            </v:shapetype>
            <v:shape id="Cuadro de texto 392" o:spid="_x0000_s1035" type="#_x0000_t202" style="position:absolute;margin-left:572.55pt;margin-top:766.75pt;width:17.45pt;height:10.9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" filled="f" stroked="f">
              <v:textbox inset="0,0,0,0">
                <w:txbxContent>
                  <w:p w14:paraId="674EC6AA" w14:textId="77777777" w:rsidR="00833E24" w:rsidRDefault="00833E24">
                    <w:pPr>
                      <w:spacing w:before="14"/>
                      <w:ind w:left="60"/>
                      <w:rPr>
                        <w:sz w:val="16"/>
                      </w:rPr>
                    </w:pPr>
                    <w:r>
                      <w:fldChar w:fldCharType="begin"/>
                    </w:r>
                    <w:r>
                      <w:rPr>
                        <w:sz w:val="16"/>
                      </w:rPr>
                      <w:instrText xml:space="preserve"> PAGE </w:instrText>
                    </w:r>
                    <w:r>
                      <w:fldChar w:fldCharType="separate"/>
                    </w:r>
                    <w:r>
                      <w:t>8</w:t>
                    </w:r>
                    <w:r>
                      <w:fldChar w:fldCharType="end"/>
                    </w:r>
                    <w:r>
                      <w:rPr>
                        <w:sz w:val="16"/>
                      </w:rPr>
                      <w:t>/9</w:t>
                    </w:r>
                  </w:p>
                </w:txbxContent>
              </v:textbox>
              <w10:wrap anchorx="page" anchory="page"/>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3499558"/>
      <w:docPartObj>
        <w:docPartGallery w:val="Page Numbers (Bottom of Page)"/>
        <w:docPartUnique/>
      </w:docPartObj>
    </w:sdtPr>
    <w:sdtEndPr/>
    <w:sdtContent>
      <w:p w14:paraId="657E1B17" w14:textId="15EA38ED" w:rsidR="00833E24" w:rsidRDefault="00833E24">
        <w:pPr>
          <w:pStyle w:val="Piedepgina"/>
          <w:jc w:val="center"/>
        </w:pPr>
        <w:r>
          <w:fldChar w:fldCharType="begin"/>
        </w:r>
        <w:r>
          <w:instrText>PAGE   \* MERGEFORMAT</w:instrText>
        </w:r>
        <w:r>
          <w:fldChar w:fldCharType="separate"/>
        </w:r>
        <w:r>
          <w:rPr>
            <w:noProof/>
          </w:rPr>
          <w:t>67</w:t>
        </w:r>
        <w:r>
          <w:fldChar w:fldCharType="end"/>
        </w:r>
      </w:p>
    </w:sdtContent>
  </w:sdt>
  <w:p w14:paraId="31E21B32" w14:textId="77777777" w:rsidR="00833E24" w:rsidRDefault="00833E24">
    <w:pPr>
      <w:pStyle w:val="Piedepgina"/>
    </w:pPr>
  </w:p>
  <w:p w14:paraId="3150B2CD" w14:textId="77777777" w:rsidR="00833E24" w:rsidRDefault="00833E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8770FC" w14:textId="77777777" w:rsidR="00F65C73" w:rsidRDefault="00F65C73" w:rsidP="00715526">
      <w:pPr>
        <w:spacing w:after="0" w:line="240" w:lineRule="auto"/>
      </w:pPr>
      <w:r>
        <w:separator/>
      </w:r>
    </w:p>
  </w:footnote>
  <w:footnote w:type="continuationSeparator" w:id="0">
    <w:p w14:paraId="04C61AD7" w14:textId="77777777" w:rsidR="00F65C73" w:rsidRDefault="00F65C73" w:rsidP="00715526">
      <w:pPr>
        <w:spacing w:after="0" w:line="240" w:lineRule="auto"/>
      </w:pPr>
      <w:r>
        <w:continuationSeparator/>
      </w:r>
    </w:p>
  </w:footnote>
  <w:footnote w:type="continuationNotice" w:id="1">
    <w:p w14:paraId="0BA89397" w14:textId="77777777" w:rsidR="00F65C73" w:rsidRDefault="00F65C73">
      <w:pPr>
        <w:spacing w:after="0" w:line="240" w:lineRule="auto"/>
      </w:pPr>
    </w:p>
  </w:footnote>
  <w:footnote w:id="2">
    <w:p w14:paraId="1DB1229A" w14:textId="685AA34B" w:rsidR="00833E24" w:rsidRPr="00255F14" w:rsidRDefault="00833E24" w:rsidP="00255F14">
      <w:pPr>
        <w:pStyle w:val="Textonotapie"/>
        <w:jc w:val="both"/>
        <w:rPr>
          <w:lang w:val="es-ES"/>
        </w:rPr>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ISSN":"1659-3383","abstract":"El Internet de las cosas (IoT) es un tema sobre el cual se habla hoy en día en los ambientes informáticos y de alta tecnología. Para muchos se trata de una nueva generación de intercomunicación, en este caso de las cosas de la vida real o cotidianas, y constituye una tendencia hacia la que el desarrollo de la tecnología de telecomunicaciones se está moviendo en forma muy acelerada. El IoT no es más que la interconexión de objetos, cosas, elementos cotidianos a la Internet, a través de diferentes tecnologías como son los dispositivos habilitados con la tecnología inalámbrica abierta como bluetooth, la identificación por radiofrecuencia (RFID), Wi-Fi y los servicios que brindan teléfonos inteligentes, así como sensores y actuadores (dispositivos que permiten la manipulación y control) que están integrados a los objetos.","author":[{"dropping-particle":"","family":"Mora","given":"Sonia","non-dropping-particle":"","parse-names":false,"suffix":""}],"container-title":"Investiga TEC","id":"ITEM-1","issue":"24","issued":{"date-parts":[["2015"]]},"page":"22-23","title":"¿Qué es el Internet de las Cosas?","type":"article-journal","volume":"0"},"uris":["http://www.mendeley.com/documents/?uuid=6fd26069-7f44-39b8-a3dd-dfab027e116a"]}],"mendeley":{"formattedCitation":"MORA, Sonia. &lt;b&gt;¿Qué es el Internet de las Cosas?&lt;/b&gt;. &lt;i&gt;Investiga TEC&lt;/i&gt; [en ligne]. 2015, Vol. 0, n° 24, p. 22</w:instrText>
      </w:r>
      <w:r w:rsidRPr="00E24ABA">
        <w:rPr>
          <w:rFonts w:ascii="Cambria Math" w:hAnsi="Cambria Math" w:cs="Cambria Math"/>
          <w:lang w:val="es-ES"/>
        </w:rPr>
        <w:instrText>‑</w:instrText>
      </w:r>
      <w:r w:rsidRPr="00E24ABA">
        <w:rPr>
          <w:lang w:val="es-ES"/>
        </w:rPr>
        <w:instrText xml:space="preserve">23. Disponible </w:instrText>
      </w:r>
      <w:r w:rsidRPr="00E24ABA">
        <w:rPr>
          <w:rFonts w:ascii="Calibri" w:hAnsi="Calibri" w:cs="Calibri"/>
          <w:lang w:val="es-ES"/>
        </w:rPr>
        <w:instrText>à </w:instrText>
      </w:r>
      <w:r w:rsidRPr="00E24ABA">
        <w:rPr>
          <w:lang w:val="es-ES"/>
        </w:rPr>
        <w:instrText xml:space="preserve">: &lt;URL : http://revistas.tec.ac.cr/index.php/investiga_tec/article/view/2381&gt;.","manualFormatting":"MORA, Sonia. </w:instrText>
      </w:r>
      <w:r w:rsidRPr="00E24ABA">
        <w:rPr>
          <w:rFonts w:ascii="Calibri" w:hAnsi="Calibri" w:cs="Calibri"/>
          <w:lang w:val="es-ES"/>
        </w:rPr>
        <w:instrText>¿</w:instrText>
      </w:r>
      <w:r w:rsidRPr="00E24ABA">
        <w:rPr>
          <w:lang w:val="es-ES"/>
        </w:rPr>
        <w:instrText>Qu</w:instrText>
      </w:r>
      <w:r w:rsidRPr="00E24ABA">
        <w:rPr>
          <w:rFonts w:ascii="Calibri" w:hAnsi="Calibri" w:cs="Calibri"/>
          <w:lang w:val="es-ES"/>
        </w:rPr>
        <w:instrText>é</w:instrText>
      </w:r>
      <w:r w:rsidRPr="00E24ABA">
        <w:rPr>
          <w:lang w:val="es-ES"/>
        </w:rPr>
        <w:instrText xml:space="preserve"> es el Internet de las Cosas?. Investiga TEC [en linea]. 2015, Vol. 0, n° 24, p. 22</w:instrText>
      </w:r>
      <w:r w:rsidRPr="00E24ABA">
        <w:rPr>
          <w:rFonts w:ascii="Cambria Math" w:hAnsi="Cambria Math" w:cs="Cambria Math"/>
          <w:lang w:val="es-ES"/>
        </w:rPr>
        <w:instrText>‑</w:instrText>
      </w:r>
      <w:r w:rsidRPr="00E24ABA">
        <w:rPr>
          <w:lang w:val="es-ES"/>
        </w:rPr>
        <w:instrText xml:space="preserve">23. Disponible </w:instrText>
      </w:r>
      <w:r w:rsidRPr="00E24ABA">
        <w:rPr>
          <w:rFonts w:ascii="Calibri" w:hAnsi="Calibri" w:cs="Calibri"/>
          <w:lang w:val="es-ES"/>
        </w:rPr>
        <w:instrText>à </w:instrText>
      </w:r>
      <w:r w:rsidRPr="00E24ABA">
        <w:rPr>
          <w:lang w:val="es-ES"/>
        </w:rPr>
        <w:instrText xml:space="preserve">: .","plainTextFormattedCitation":"MORA, Sonia. </w:instrText>
      </w:r>
      <w:r w:rsidRPr="00E24ABA">
        <w:rPr>
          <w:rFonts w:ascii="Calibri" w:hAnsi="Calibri" w:cs="Calibri"/>
          <w:lang w:val="es-ES"/>
        </w:rPr>
        <w:instrText>¿</w:instrText>
      </w:r>
      <w:r w:rsidRPr="00E24ABA">
        <w:rPr>
          <w:lang w:val="es-ES"/>
        </w:rPr>
        <w:instrText>Qu</w:instrText>
      </w:r>
      <w:r w:rsidRPr="00E24ABA">
        <w:rPr>
          <w:rFonts w:ascii="Calibri" w:hAnsi="Calibri" w:cs="Calibri"/>
          <w:lang w:val="es-ES"/>
        </w:rPr>
        <w:instrText>é</w:instrText>
      </w:r>
      <w:r w:rsidRPr="00E24ABA">
        <w:rPr>
          <w:lang w:val="es-ES"/>
        </w:rPr>
        <w:instrText xml:space="preserve"> es el Internet de las Cosas?. Investiga TEC [en</w:instrText>
      </w:r>
      <w:r w:rsidRPr="00E24ABA">
        <w:rPr>
          <w:rFonts w:ascii="Calibri" w:hAnsi="Calibri" w:cs="Calibri"/>
          <w:lang w:val="es-ES"/>
        </w:rPr>
        <w:instrText> </w:instrText>
      </w:r>
      <w:r w:rsidRPr="00E24ABA">
        <w:rPr>
          <w:lang w:val="es-ES"/>
        </w:rPr>
        <w:instrText>ligne]. 2015, Vol.</w:instrText>
      </w:r>
      <w:r w:rsidRPr="00E24ABA">
        <w:rPr>
          <w:rFonts w:ascii="Calibri" w:hAnsi="Calibri" w:cs="Calibri"/>
          <w:lang w:val="es-ES"/>
        </w:rPr>
        <w:instrText> </w:instrText>
      </w:r>
      <w:r w:rsidRPr="00E24ABA">
        <w:rPr>
          <w:lang w:val="es-ES"/>
        </w:rPr>
        <w:instrText>0, n</w:instrText>
      </w:r>
      <w:r w:rsidRPr="00E24ABA">
        <w:rPr>
          <w:rFonts w:ascii="Calibri" w:hAnsi="Calibri" w:cs="Calibri"/>
          <w:lang w:val="es-ES"/>
        </w:rPr>
        <w:instrText>° </w:instrText>
      </w:r>
      <w:r w:rsidRPr="00E24ABA">
        <w:rPr>
          <w:lang w:val="es-ES"/>
        </w:rPr>
        <w:instrText>24, p.</w:instrText>
      </w:r>
      <w:r w:rsidRPr="00E24ABA">
        <w:rPr>
          <w:rFonts w:ascii="Calibri" w:hAnsi="Calibri" w:cs="Calibri"/>
          <w:lang w:val="es-ES"/>
        </w:rPr>
        <w:instrText> </w:instrText>
      </w:r>
      <w:r w:rsidRPr="00E24ABA">
        <w:rPr>
          <w:lang w:val="es-ES"/>
        </w:rPr>
        <w:instrText>22</w:instrText>
      </w:r>
      <w:r w:rsidRPr="00E24ABA">
        <w:rPr>
          <w:rFonts w:ascii="Cambria Math" w:hAnsi="Cambria Math" w:cs="Cambria Math"/>
          <w:lang w:val="es-ES"/>
        </w:rPr>
        <w:instrText>‑</w:instrText>
      </w:r>
      <w:r w:rsidRPr="00E24ABA">
        <w:rPr>
          <w:lang w:val="es-ES"/>
        </w:rPr>
        <w:instrText xml:space="preserve">23. Disponible </w:instrText>
      </w:r>
      <w:r w:rsidRPr="00E24ABA">
        <w:rPr>
          <w:rFonts w:ascii="Calibri" w:hAnsi="Calibri" w:cs="Calibri"/>
          <w:lang w:val="es-ES"/>
        </w:rPr>
        <w:instrText>à </w:instrText>
      </w:r>
      <w:r w:rsidRPr="00E24ABA">
        <w:rPr>
          <w:lang w:val="es-ES"/>
        </w:rPr>
        <w:instrText>: .","previouslyFormattedCitation":"(Mora 2015)"},"properties":{"noteIndex":1},"schema":"https://github.com/citation-style-language/schema/raw/master/csl-citation.json"}</w:instrText>
      </w:r>
      <w:r w:rsidRPr="00255F14">
        <w:fldChar w:fldCharType="separate"/>
      </w:r>
      <w:r w:rsidRPr="00255F14">
        <w:rPr>
          <w:noProof/>
          <w:lang w:val="es-ES"/>
        </w:rPr>
        <w:t>MORA, Sonia. ¿Qué es el Internet de las Cosas?. Investiga TEC [en linea]. 2015, Vol. 0, n° 24, p. 22</w:t>
      </w:r>
      <w:r w:rsidRPr="00255F14">
        <w:rPr>
          <w:rFonts w:ascii="Cambria Math" w:hAnsi="Cambria Math" w:cs="Cambria Math"/>
          <w:noProof/>
          <w:lang w:val="es-ES"/>
        </w:rPr>
        <w:t>‑</w:t>
      </w:r>
      <w:r w:rsidRPr="00255F14">
        <w:rPr>
          <w:noProof/>
          <w:lang w:val="es-ES"/>
        </w:rPr>
        <w:t xml:space="preserve">23. Disponible </w:t>
      </w:r>
      <w:r w:rsidRPr="00255F14">
        <w:rPr>
          <w:rFonts w:ascii="Calibri" w:hAnsi="Calibri" w:cs="Calibri"/>
          <w:noProof/>
          <w:lang w:val="es-ES"/>
        </w:rPr>
        <w:t>à </w:t>
      </w:r>
      <w:r w:rsidRPr="00255F14">
        <w:rPr>
          <w:noProof/>
          <w:lang w:val="es-ES"/>
        </w:rPr>
        <w:t>: &lt;URL : http://revistas.tec.ac.cr/index.php/investiga_tec/article/view/2381&gt;.</w:t>
      </w:r>
      <w:r w:rsidRPr="00255F14">
        <w:fldChar w:fldCharType="end"/>
      </w:r>
    </w:p>
  </w:footnote>
  <w:footnote w:id="3">
    <w:p w14:paraId="57A99C35" w14:textId="7F16EEFB"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BN":"8496578127","abstract":"El servicio al cliente no es una decisión optativa, sino un elemento imprescindible para la existencia de una empresa y además constituye el centro de interés fundamental y la clave de su éxito o fracaso. Todas las actividades que ligan a una empresa con sus clientes constituyen el servicio al cliente.El objetivo principal de este material didáctico, que Ideaspropias Editorial le presenta, es proporcionar al lector los conocimientos teóricos y prácticos necesarios sobre la atención al cliente para que esta atención responda a las necesidades de los clientes y el servicio prestado sea el adecuado.Este manual aborda temas relacionados con el proceso de comunicación, los elementos fundamentales en la acogida de clientes, el servicio al cliente (productos y servicios), la argumentación en la comunicación telefónica, el servicio postventa, las aptitudes del personal de acogida, la satisfacción del cliente, las quejas y reclamaciones, etc.","author":[{"dropping-particle":"","family":"Renata","given":"Paz Couso","non-dropping-particle":"","parse-names":false,"suffix":""}],"container-title":"Ideas propias editorial. vigo","id":"ITEM-1","issued":{"date-parts":[["2005"]]},"page":"160","title":"Servicio al Cliente La comunicación y la Calidad del Servicio en la atención al cliente","type":"article-journal"},"uris":["http://www.mendeley.com/documents/?uuid=897a128e-4207-3a33-9ac6-4f90e5478898"]}],"mendeley":{"formattedCitation":"RENATA, Paz Couso. &lt;b&gt;Servicio al Cliente La comunicación y la Calidad del Servicio en la atención al cliente&lt;/b&gt;. &lt;i&gt;Ideas propias editorial. vigo&lt;/i&gt; [en ligne]. 2005, p. 160. Disponible à : &lt;URL : http://www.ideaspropiaseditorial.com/documentos_web/documentos/978-84-96578-12-8.pdf&gt;.","plainTextFormattedCitation":"RENATA, Paz Couso. Servicio al Cliente La comunicación y la Calidad del Servicio en la atención al cliente. Ideas propias editorial. vigo [en ligne]. 2005, p. 160. Disponible à : .","previouslyFormattedCitation":"(Renata 2005)"},"properties":{"noteIndex":2},"schema":"https://github.com/citation-style-language/schema/raw/master/csl-citation.json"}</w:instrText>
      </w:r>
      <w:r w:rsidRPr="00255F14">
        <w:fldChar w:fldCharType="separate"/>
      </w:r>
      <w:r w:rsidRPr="00255F14">
        <w:rPr>
          <w:noProof/>
          <w:lang w:val="es-ES"/>
        </w:rPr>
        <w:t xml:space="preserve">RENATA, Paz Couso. Servicio al Cliente La comunicación y la Calidad del Servicio en la atención al cliente. </w:t>
      </w:r>
      <w:r w:rsidRPr="00255F14">
        <w:rPr>
          <w:i/>
          <w:noProof/>
          <w:lang w:val="es-ES"/>
        </w:rPr>
        <w:t>Ideas propias editorial. vigo</w:t>
      </w:r>
      <w:r w:rsidRPr="00255F14">
        <w:rPr>
          <w:noProof/>
          <w:lang w:val="es-ES"/>
        </w:rPr>
        <w:t xml:space="preserve"> [en ligne]. 2005, p. 160. Disponible à : &lt;URL : http://www.ideaspropiaseditorial.com/documentos_web/documentos/978-84-96578-12-8.pdf&gt;.</w:t>
      </w:r>
      <w:r w:rsidRPr="00255F14">
        <w:fldChar w:fldCharType="end"/>
      </w:r>
    </w:p>
  </w:footnote>
  <w:footnote w:id="4">
    <w:p w14:paraId="4A21CC2B" w14:textId="1BFCF374" w:rsidR="00833E24" w:rsidRPr="00E24ABA" w:rsidRDefault="00833E24" w:rsidP="00255F14">
      <w:pPr>
        <w:pStyle w:val="Textonotapie"/>
        <w:jc w:val="both"/>
        <w:rPr>
          <w:lang w:val="es-ES"/>
        </w:rPr>
      </w:pPr>
      <w:r w:rsidRPr="00255F14">
        <w:rPr>
          <w:rStyle w:val="Refdenotaalpie"/>
        </w:rPr>
        <w:footnoteRef/>
      </w:r>
      <w:r w:rsidRPr="00255F14">
        <w:rPr>
          <w:color w:val="000000"/>
          <w:lang w:val="es-ES"/>
        </w:rPr>
        <w:t xml:space="preserve">Documento líneas de investigación, Programa de ingeniería de sistemas. </w:t>
      </w:r>
      <w:r w:rsidRPr="00E24ABA">
        <w:rPr>
          <w:color w:val="000000"/>
          <w:lang w:val="es-ES"/>
        </w:rPr>
        <w:t>Pag 1</w:t>
      </w:r>
    </w:p>
  </w:footnote>
  <w:footnote w:id="5">
    <w:p w14:paraId="0DA2612B" w14:textId="3AD6A383" w:rsidR="00833E24" w:rsidRPr="00E24ABA" w:rsidRDefault="00833E24" w:rsidP="00255F14">
      <w:pPr>
        <w:pStyle w:val="Textonotapie"/>
        <w:jc w:val="both"/>
        <w:rPr>
          <w:lang w:val="es-ES"/>
        </w:rPr>
      </w:pPr>
      <w:r w:rsidRPr="00255F14">
        <w:rPr>
          <w:rStyle w:val="Refdenotaalpie"/>
        </w:rPr>
        <w:footnoteRef/>
      </w:r>
      <w:r w:rsidRPr="00E24ABA">
        <w:rPr>
          <w:color w:val="000000"/>
          <w:lang w:val="es-ES"/>
        </w:rPr>
        <w:t>Ibid. pág. 1</w:t>
      </w:r>
    </w:p>
  </w:footnote>
  <w:footnote w:id="6">
    <w:p w14:paraId="61D647AB" w14:textId="5534023E" w:rsidR="00833E24" w:rsidRPr="00255F14" w:rsidRDefault="00833E24" w:rsidP="00255F14">
      <w:pPr>
        <w:pStyle w:val="Textonotapie"/>
        <w:jc w:val="both"/>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5381/idata.v19i2.12811","ISSN":"1560-9146","abstract":"El propósito de este artículo es determinar la calidad de servicio en los procesos de matrícula en la Universidad Nacional de Chimborazo- Ecuador. Esta investigación(descriptiva transversal) es el resultado de un trabajo de campo, en donde se realizó un análisis de la información recolectada, a través de encuestas aplicadas a los estudiantes, mediante el modelo SERVQUAL, posteriormente, se comparan dichos aspectos encontrados y se determina la brecha existente entre percepciones y expectativas, determinando así la calidad de servicio. Los resultados muestran que la calidad de servicio es regular de acuerdo a la actitud de los clientes.","author":[{"dropping-particle":"","family":"Salazar Yépez","given":"Wilfrido","non-dropping-particle":"","parse-names":false,"suffix":""},{"dropping-particle":"","family":"Cabrera Vallejo","given":"Mario","non-dropping-particle":"","parse-names":false,"suffix":""}],"container-title":"Industrial Data","id":"ITEM-1","issue":"2","issued":{"date-parts":[["2016"]]},"page":"13","title":"Diagnóstico de la calidad de servicio, en la atención al cliente, en la Universidad Nacional de Chimborazo- Ecuador","type":"article-journal","volume":"19"},"uris":["http://www.mendeley.com/documents/?uuid=ebe53013-79ef-4bfe-8d9b-c395a2d09121"]}],"mendeley":{"formattedCitation":"SALAZAR YÉPEZ, Wilfrido et CABRERA VALLEJO, Mario. &lt;b&gt;Diagnóstico de la calidad de servicio, en la atención al cliente, en la Universidad Nacional de Chimborazo- Ecuador&lt;/b&gt;. &lt;i&gt;Industrial Data&lt;/i&gt; [en ligne]. 2016, Vol. 19, n° 2, p. 13. DOI 10.15381/idata.v19i2.12811.","plainTextFormattedCitation":"SALAZAR YÉPEZ, Wilfrido et CABRERA VALLEJO, Mario. Diagnóstico de la calidad de servicio, en la atención al cliente, en la Universidad Nacional de Chimborazo- Ecuador. Industrial Data [en ligne]. 2016, Vol. 19, n° 2, p. 13. DOI 10.15381/idata.v19i2.12811.","previouslyFormattedCitation":"(Salazar Yépez y Cabrera Vallejo 2016)"},"properties":{"noteIndex":5},"schema":"https://github.com/citation-style-language/schema/raw/master/csl-citation.json"}</w:instrText>
      </w:r>
      <w:r w:rsidRPr="00255F14">
        <w:fldChar w:fldCharType="separate"/>
      </w:r>
      <w:r w:rsidRPr="00255F14">
        <w:rPr>
          <w:noProof/>
          <w:lang w:val="es-ES"/>
        </w:rPr>
        <w:t xml:space="preserve">SALAZAR YÉPEZ, Wilfrido et CABRERA VALLEJO, Mario. Diagnóstico de la calidad de servicio, en la atención al cliente, en la Universidad Nacional de Chimborazo- Ecuador. </w:t>
      </w:r>
      <w:r w:rsidRPr="00255F14">
        <w:rPr>
          <w:i/>
          <w:noProof/>
        </w:rPr>
        <w:t>Industrial Data</w:t>
      </w:r>
      <w:r w:rsidRPr="00255F14">
        <w:rPr>
          <w:noProof/>
        </w:rPr>
        <w:t xml:space="preserve"> [en ligne]. 2016, Vol. 19, n° 2, p. 13. DOI 10.15381/idata.v19i2.12811.</w:t>
      </w:r>
      <w:r w:rsidRPr="00255F14">
        <w:fldChar w:fldCharType="end"/>
      </w:r>
    </w:p>
  </w:footnote>
  <w:footnote w:id="7">
    <w:p w14:paraId="630FBF72" w14:textId="692B7D6F" w:rsidR="00833E24" w:rsidRPr="00255F14" w:rsidRDefault="00833E24" w:rsidP="00255F14">
      <w:pPr>
        <w:pStyle w:val="Textonotapie"/>
        <w:jc w:val="both"/>
      </w:pPr>
      <w:r w:rsidRPr="00255F14">
        <w:rPr>
          <w:rStyle w:val="Refdenotaalpie"/>
        </w:rPr>
        <w:footnoteRef/>
      </w:r>
      <w:r w:rsidRPr="00255F14">
        <w:t xml:space="preserve"> </w:t>
      </w:r>
      <w:r w:rsidRPr="00255F14">
        <w:fldChar w:fldCharType="begin" w:fldLock="1"/>
      </w:r>
      <w:r w:rsidRPr="00255F14">
        <w:instrText>ADDIN CSL_CITATION {"citationItems":[{"id":"ITEM-1","itemData":{"DOI":"10.4337/9781781955970.00008","abstract":"The report emphasized the role and the importance of customer satisfaction and loyalty. Customers are the link to a business success. A business organization should focus on a huge number of customer, for this customer satisfaction and loyalty should be incorporated along the long-term goals. This thesis was implemented to an analyzing the relationship between customer satisfaction and customer relationship. The objective of this research is to study the concept of customer satisfaction, customer loyalty and its relationship. Moreover, this thesis studies the factors that influence customer satisfaction and loyalty. The thesis project examines customer satisfaction provided by Trivsel and customer loyalty received by Trivsel from its customers. The commissioner of this thesis was Karolina Lassfolk (Operational Director, Trivsel). This thesis also analyzes the factors that have impact on customer satisfaction and result in customer loyalty. Recommendations on improving the service quality and getting customer retention are ultimately proposed. In this thesis, the theoretical background chapter reviews studies on customer satisfaction and customer loyalty and the relationship between these two terms. Various methods that have been widely used to measure customer satisfaction and the outcome results of having loyal customers are presented. The thesis presents best practices and the relevant recommendation on how to improve Trivsel customer satisfaction level. This result was accomplished using a quantitative and qualitative research method by means of a questionnaire. The questionnaire was distributed into three different parts, multiple choice questions, open questions and customer’s opinions in the end. The questionnaire was distributed to the customers of Trivsel over a period of one month. In conclusion, the research reveals that the current service level of Trivsel can be marked as positive and customers are very satisfied with the service. However, improvement on certain things should be done in order to increase the level of customer satisfaction. It is recommended that the company should improve its service regarding feedback system, implement staff training as well as conduct regular advertising campaign to attract new customers and also to inform existing customers about upcoming events","author":[{"dropping-particle":"","family":"Maharjan","given":"Kabu Khadka &amp; Soniya","non-dropping-particle":"","parse-names":false,"suffix":""}],"container-title":"Marketing for Entrepreneurs and SMEs","id":"ITEM-1","issue":"November","issued":{"date-parts":[["2014"]]},"page":"21-36","title":"Value, satisfaction and customer loyalty","type":"article-journal"},"uris":["http://www.mendeley.com/documents/?uuid=9f1548fc-fad2-4a3e-9aa5-8a5f707ab9e3"]}],"mendeley":{"formattedCitation":"MAHARJAN, Kabu Khadka &amp; Soniya. &lt;b&gt;Value, satisfaction and customer loyalty&lt;/b&gt;. &lt;i&gt;Marketing for Entrepreneurs and SMEs&lt;/i&gt; [en ligne]. 2014, n° November, p. 21</w:instrText>
      </w:r>
      <w:r w:rsidRPr="00255F14">
        <w:rPr>
          <w:rFonts w:ascii="Cambria Math" w:hAnsi="Cambria Math" w:cs="Cambria Math"/>
        </w:rPr>
        <w:instrText>‑</w:instrText>
      </w:r>
      <w:r w:rsidRPr="00255F14">
        <w:instrText>36. DOI</w:instrText>
      </w:r>
      <w:r w:rsidRPr="00255F14">
        <w:rPr>
          <w:rFonts w:ascii="Calibri" w:hAnsi="Calibri" w:cs="Calibri"/>
        </w:rPr>
        <w:instrText> </w:instrText>
      </w:r>
      <w:r w:rsidRPr="00255F14">
        <w:instrText>10.4337/9781781955970.00008.","plainTextFormattedCitation":"MAHARJAN, Kabu Khadka &amp; Soniya. Value, satisfaction and customer loyalty. Marketing for Entrepreneurs and SMEs [en ligne]. 2014, n° November, p. 21</w:instrText>
      </w:r>
      <w:r w:rsidRPr="00255F14">
        <w:rPr>
          <w:rFonts w:ascii="Cambria Math" w:hAnsi="Cambria Math" w:cs="Cambria Math"/>
        </w:rPr>
        <w:instrText>‑</w:instrText>
      </w:r>
      <w:r w:rsidRPr="00255F14">
        <w:instrText>36. DOI</w:instrText>
      </w:r>
      <w:r w:rsidRPr="00255F14">
        <w:rPr>
          <w:rFonts w:ascii="Calibri" w:hAnsi="Calibri" w:cs="Calibri"/>
        </w:rPr>
        <w:instrText> </w:instrText>
      </w:r>
      <w:r w:rsidRPr="00255F14">
        <w:instrText>10.4337/9781781955970.00008.","previouslyFormattedCitation":"(Maharjan 2014)"},"properties":{"noteIndex":6},"schema":"https://github.com/citation-style-language/schema/raw/master/csl-citation.json"}</w:instrText>
      </w:r>
      <w:r w:rsidRPr="00255F14">
        <w:fldChar w:fldCharType="separate"/>
      </w:r>
      <w:r w:rsidRPr="00255F14">
        <w:rPr>
          <w:noProof/>
        </w:rPr>
        <w:t xml:space="preserve">MAHARJAN, Kabu Khadka &amp; Soniya. Value, satisfaction and customer loyalty. </w:t>
      </w:r>
      <w:r w:rsidRPr="00255F14">
        <w:rPr>
          <w:i/>
          <w:noProof/>
        </w:rPr>
        <w:t>Marketing for Entrepreneurs and SMEs</w:t>
      </w:r>
      <w:r w:rsidRPr="00255F14">
        <w:rPr>
          <w:noProof/>
        </w:rPr>
        <w:t xml:space="preserve"> [en ligne]. 2014, n° November, p. 21</w:t>
      </w:r>
      <w:r w:rsidRPr="00255F14">
        <w:rPr>
          <w:rFonts w:ascii="Cambria Math" w:hAnsi="Cambria Math" w:cs="Cambria Math"/>
          <w:noProof/>
        </w:rPr>
        <w:t>‑</w:t>
      </w:r>
      <w:r w:rsidRPr="00255F14">
        <w:rPr>
          <w:noProof/>
        </w:rPr>
        <w:t>36. DOI</w:t>
      </w:r>
      <w:r w:rsidRPr="00255F14">
        <w:rPr>
          <w:rFonts w:ascii="Calibri" w:hAnsi="Calibri" w:cs="Calibri"/>
          <w:noProof/>
        </w:rPr>
        <w:t> </w:t>
      </w:r>
      <w:r w:rsidRPr="00255F14">
        <w:rPr>
          <w:noProof/>
        </w:rPr>
        <w:t>10.4337/9781781955970.00008.</w:t>
      </w:r>
      <w:r w:rsidRPr="00255F14">
        <w:fldChar w:fldCharType="end"/>
      </w:r>
    </w:p>
  </w:footnote>
  <w:footnote w:id="8">
    <w:p w14:paraId="5AFF3992" w14:textId="542B425C" w:rsidR="00833E24" w:rsidRPr="00255F14" w:rsidRDefault="00833E24" w:rsidP="00255F14">
      <w:pPr>
        <w:pStyle w:val="Textonotapie"/>
        <w:jc w:val="both"/>
      </w:pPr>
      <w:r w:rsidRPr="00255F14">
        <w:rPr>
          <w:rStyle w:val="Refdenotaalpie"/>
        </w:rPr>
        <w:footnoteRef/>
      </w:r>
      <w:r w:rsidRPr="00255F14">
        <w:t xml:space="preserve"> </w:t>
      </w:r>
      <w:r w:rsidRPr="00255F14">
        <w:fldChar w:fldCharType="begin" w:fldLock="1"/>
      </w:r>
      <w:r w:rsidRPr="00255F14">
        <w:instrText>ADDIN CSL_CITATION {"citationItems":[{"id":"ITEM-1","itemData":{"DOI":"10.15517/eci.v8i1.30010","ISBN":"0000000167","ISSN":"1659-4142","abstract":"En la actualidad, las Tecnologías de Información y Comunicación (TIC) y asuntos relacionados, tales como el Internet de las Cosas (IoT, por sus siglas en inglés), tiene una influencia decisiva en todos los aspectos de la vida humana. IoT como fenómeno dominante es la transformación de la vida diaria mediante el uso de las funciones inteligentes como la de Identificación por Radio Frecuencia (RFID, por sus siglas en inglés) y las Redes de Tecnología de Sensores Inalámbricos (WSN, por sus siglas en inglés). Conforme el IoT avanza, se amplía en tamaño y dimensiones, mejorando muchos de los contextos de la sociedad; tales como, el sistema tradicional de biblioteca. Esta investigación propone un marco de ejecución sobre el empleo del IoT con el fin de renovar la estructura y esquema convencional de las bibliotecas a sistemas inteligentes en línea. El IoT permite la conectividad en tiempo real de un objeto físico (como un libro o cualquier otro tipo de texto) mediante el uso de las etiquetas RFID y sensores diminutos. El monitoreo continuo de los libros en tiempo real y la localización de objetos de manera geográfica son algunas de las características que se derivan del uso de las etiquetas de IoT. Estas características de IoT permiten la implementación de una línea de bibliotecas por medio de una cadena de suministros, la integración con diferentes tipos de tecnologías como la base de datos, la recopilación de datos y sistemas en la nube. El Internet de las Cosas también ofrece una panorámica de la vinculación entre el gran número de universidades y bibliotecas en el mundo en tiempo real, todo el tiempo. Se concluye que el implementar el IoT en sistemas de gestión de bibliotecas sería una estructura prometedora que puede jugar un papel vital en la organización de conocimientos del ser humano y en el acceso a informaciones para ayudar a investigadores, diseñadores y administradores en una manera más eficiente e inteligente.","author":[{"dropping-particle":"","family":"Bayani","given":"Majid","non-dropping-particle":"","parse-names":false,"suffix":""},{"dropping-particle":"","family":"Segura","given":"Alberto","non-dropping-particle":"","parse-names":false,"suffix":""},{"dropping-particle":"","family":"Alvarado","given":"Marjorie","non-dropping-particle":"","parse-names":false,"suffix":""},{"dropping-particle":"","family":"Loaiza","given":"Mayra","non-dropping-particle":"","parse-names":false,"suffix":""}],"container-title":"e-Ciencias de la Información","id":"ITEM-1","issue":"1","issued":{"date-parts":[["2017"]]},"title":"IoT-Based Library Automation &amp; Monitoring system: Developing an Implementation framework","type":"article-journal","volume":"8"},"uris":["http://www.mendeley.com/documents/?uuid=8f797fdd-828a-4e95-b5b1-0426348ea947"]}],"mendeley":{"formattedCitation":"BAYANI, Majid, SEGURA, Alberto, ALVARADO, Marjorie, et al. &lt;b&gt;IoT-Based Library Automation &amp; Monitoring system: Developing an Implementation framework&lt;/b&gt;. &lt;i&gt;e-Ciencias de la Información&lt;/i&gt; [en ligne]. 2017, Vol. 8, n° 1. ISBN 0000000167. DOI 10.15517/eci.v8i1.30010.","plainTextFormattedCitation":"BAYANI, Majid, SEGURA, Alberto, ALVARADO, Marjorie, et al. IoT-Based Library Automation &amp; Monitoring system: Developing an Implementation framework. e-Ciencias de la Información [en ligne]. 2017, Vol. 8, n° 1. ISBN 0000000167. DOI 10.15517/eci.v8i1.30010.","previouslyFormattedCitation":"(Bayani et al. 2017)"},"properties":{"noteIndex":7},"schema":"https://github.com/citation-style-language/schema/raw/master/csl-citation.json"}</w:instrText>
      </w:r>
      <w:r w:rsidRPr="00255F14">
        <w:fldChar w:fldCharType="separate"/>
      </w:r>
      <w:r w:rsidRPr="00255F14">
        <w:rPr>
          <w:noProof/>
        </w:rPr>
        <w:t xml:space="preserve">BAYANI, Majid, SEGURA, Alberto, ALVARADO, Marjorie, et al. IoT-Based Library Automation &amp; Monitoring system: Developing an Implementation framework. </w:t>
      </w:r>
      <w:r w:rsidRPr="00255F14">
        <w:rPr>
          <w:i/>
          <w:noProof/>
        </w:rPr>
        <w:t>e-Ciencias de la Información</w:t>
      </w:r>
      <w:r w:rsidRPr="00255F14">
        <w:rPr>
          <w:noProof/>
        </w:rPr>
        <w:t xml:space="preserve"> [en ligne]. 2017, Vol. 8, n° 1. ISBN 0000000167. DOI 10.15517/eci.v8i1.30010.</w:t>
      </w:r>
      <w:r w:rsidRPr="00255F14">
        <w:fldChar w:fldCharType="end"/>
      </w:r>
    </w:p>
  </w:footnote>
  <w:footnote w:id="9">
    <w:p w14:paraId="32E40FCC" w14:textId="46AC549D" w:rsidR="00833E24" w:rsidRPr="00255F14" w:rsidRDefault="00833E24" w:rsidP="00255F14">
      <w:pPr>
        <w:pStyle w:val="Textonotapie"/>
        <w:jc w:val="both"/>
      </w:pPr>
      <w:r w:rsidRPr="00255F14">
        <w:rPr>
          <w:rStyle w:val="Refdenotaalpie"/>
        </w:rPr>
        <w:footnoteRef/>
      </w:r>
      <w:r w:rsidRPr="00255F14">
        <w:t xml:space="preserve"> </w:t>
      </w:r>
      <w:r w:rsidRPr="00255F14">
        <w:fldChar w:fldCharType="begin" w:fldLock="1"/>
      </w:r>
      <w:r w:rsidRPr="00255F14">
        <w:instrText>ADDIN CSL_CITATION {"citationItems":[{"id":"ITEM-1","itemData":{"author":[{"dropping-particle":"","family":"Alkhalifah","given":"Ali","non-dropping-particle":"","parse-names":false,"suffix":""}],"container-title":"International Journal of Computer Science and Network Security","id":"ITEM-1","issue":"9","issued":{"date-parts":[["2017"]]},"page":"65-69","title":"Developing Mobile Commerce Website Design to Enhance Users Experience","type":"article-journal","volume":"17"},"uris":["http://www.mendeley.com/documents/?uuid=54ef5eeb-ba09-4944-b6c2-c24f7084b307"]}],"mendeley":{"formattedCitation":"ALKHALIFAH, Ali. &lt;b&gt;Developing Mobile Commerce Website Design to Enhance Users Experience&lt;/b&gt;. &lt;i&gt;International Journal of Computer Science and Network Security&lt;/i&gt;. 2017, Vol. 17, n° 9, p. 65</w:instrText>
      </w:r>
      <w:r w:rsidRPr="00255F14">
        <w:rPr>
          <w:rFonts w:ascii="Cambria Math" w:hAnsi="Cambria Math" w:cs="Cambria Math"/>
        </w:rPr>
        <w:instrText>‑</w:instrText>
      </w:r>
      <w:r w:rsidRPr="00255F14">
        <w:instrText>69.","plainTextFormattedCitation":"ALKHALIFAH, Ali. Developing Mobile Commerce Website Design to Enhance Users Experience. International Journal of Computer Science and Network Security. 2017, Vol. 17, n° 9, p. 65</w:instrText>
      </w:r>
      <w:r w:rsidRPr="00255F14">
        <w:rPr>
          <w:rFonts w:ascii="Cambria Math" w:hAnsi="Cambria Math" w:cs="Cambria Math"/>
        </w:rPr>
        <w:instrText>‑</w:instrText>
      </w:r>
      <w:r w:rsidRPr="00255F14">
        <w:instrText>69.","previouslyFormattedCitation":"(Alkhalifah 2017)"},"properties":{"noteIndex":8},"schema":"https://github.com/citation-style-language/schema/raw/master/csl-citation.json"}</w:instrText>
      </w:r>
      <w:r w:rsidRPr="00255F14">
        <w:fldChar w:fldCharType="separate"/>
      </w:r>
      <w:r w:rsidRPr="00255F14">
        <w:rPr>
          <w:noProof/>
        </w:rPr>
        <w:t xml:space="preserve">ALKHALIFAH, Ali. Developing Mobile Commerce Website Design to Enhance Users Experience. </w:t>
      </w:r>
      <w:r w:rsidRPr="00255F14">
        <w:rPr>
          <w:i/>
          <w:noProof/>
        </w:rPr>
        <w:t>International Journal of Computer Science and Network Security</w:t>
      </w:r>
      <w:r w:rsidRPr="00255F14">
        <w:rPr>
          <w:noProof/>
        </w:rPr>
        <w:t>. 2017, Vol. 17, n° 9, p. 65</w:t>
      </w:r>
      <w:r w:rsidRPr="00255F14">
        <w:rPr>
          <w:rFonts w:ascii="Cambria Math" w:hAnsi="Cambria Math" w:cs="Cambria Math"/>
          <w:noProof/>
        </w:rPr>
        <w:t>‑</w:t>
      </w:r>
      <w:r w:rsidRPr="00255F14">
        <w:rPr>
          <w:noProof/>
        </w:rPr>
        <w:t>69.</w:t>
      </w:r>
      <w:r w:rsidRPr="00255F14">
        <w:fldChar w:fldCharType="end"/>
      </w:r>
    </w:p>
  </w:footnote>
  <w:footnote w:id="10">
    <w:p w14:paraId="600D9258" w14:textId="7F51F5FB"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Montoya Agudelo","given":"César Alveiro","non-dropping-particle":"","parse-names":false,"suffix":""},{"dropping-particle":"","family":"Boyero Saavedra","given":"Martín Ramiro","non-dropping-particle":"","parse-names":false,"suffix":""}],"container-title":"Visión de Futuro","id":"ITEM-1","issue":"1","issued":{"date-parts":[["2013"]]},"title":"EL CRM COMO HERRAMIENTA PARA EL SERVICIO AL CLIENTE EN LA ORGANIZACIÓN","type":"article-journal","volume":"17"},"uris":["http://www.mendeley.com/documents/?uuid=a2e503d7-2cd7-3d7f-87bb-9bb071c32d72"]}],"mendeley":{"formattedCitation":"MONTOYA AGUDELO, César Alveiro et BOYERO SAAVEDRA, Martín Ramiro. &lt;b&gt;EL CRM COMO HERRAMIENTA PARA EL SERVICIO AL CLIENTE EN LA ORGANIZACIÓN&lt;/b&gt;. &lt;i&gt;Visión de Futuro&lt;/i&gt;. 2013, Vol. 17, n° 1.","plainTextFormattedCitation":"MONTOYA AGUDELO, César Alveiro et BOYERO SAAVEDRA, Martín Ramiro. EL CRM COMO HERRAMIENTA PARA EL SERVICIO AL CLIENTE EN LA ORGANIZACIÓN. Visión de Futuro. 2013, Vol. 17, n° 1.","previouslyFormattedCitation":"(Montoya Agudelo y Boyero Saavedra 2013)"},"properties":{"noteIndex":9},"schema":"https://github.com/citation-style-language/schema/raw/master/csl-citation.json"}</w:instrText>
      </w:r>
      <w:r w:rsidRPr="00255F14">
        <w:fldChar w:fldCharType="separate"/>
      </w:r>
      <w:r w:rsidRPr="00255F14">
        <w:rPr>
          <w:noProof/>
          <w:lang w:val="es-ES"/>
        </w:rPr>
        <w:t xml:space="preserve">MONTOYA AGUDELO, César Alveiro et BOYERO SAAVEDRA, Martín Ramiro. EL CRM COMO HERRAMIENTA PARA EL SERVICIO AL CLIENTE EN LA ORGANIZACIÓN. </w:t>
      </w:r>
      <w:r w:rsidRPr="00255F14">
        <w:rPr>
          <w:i/>
          <w:noProof/>
          <w:lang w:val="es-ES"/>
        </w:rPr>
        <w:t>Visión de Futuro</w:t>
      </w:r>
      <w:r w:rsidRPr="00255F14">
        <w:rPr>
          <w:noProof/>
          <w:lang w:val="es-ES"/>
        </w:rPr>
        <w:t>. 2013, Vol. 17, n° 1.</w:t>
      </w:r>
      <w:r w:rsidRPr="00255F14">
        <w:fldChar w:fldCharType="end"/>
      </w:r>
    </w:p>
  </w:footnote>
  <w:footnote w:id="11">
    <w:p w14:paraId="2EE9B693" w14:textId="387A3A19"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22507/rli.v13n2a5","ISBN":"6954912700","ISSN":"17944449","abstract":"Introduction. This paper introduces a proposal to improve the time of attention for patients, by means of the Lean Manufacturing methodology, in a gyneco-obstetrics emergency unit located in Bogotá, in which the patients have to wait for a long time and this fact goes against law 237, 2008, produced by the Colombian Senate. Objective. Develop an improvement proposal for the attention time, by the use of the Lean Manufacturing methodology, in the gyneco-obstetrics emergency unit of the ABC Clinic. Materials and methods. A field work was developed during six months, in which, by the use of Lean Manufacturing tools such as the value stream mapping and the spaghetti diagram and a study of times on a representative sample of patients, the areas and processes that do not add value to those patients were identified and, then, action plans to improve the attention times were generated. Results. The applicability of the proposal was assessed by means of simulations based on the Arena software, demonstrating improvements in the attention times of up to 56%. Conclusion. This project demonstrates the applicability of Lean Manufacturing and its main tools in clinics or hospital in Bogotá, contributing to establish what processes must be improved or eliminated in order to reduce the attention time for the patients.","author":[{"dropping-particle":"","family":"Sánchez","given":"Paloma Martínez","non-dropping-particle":"","parse-names":false,"suffix":""},{"dropping-particle":"","family":"Flores","given":"José Martínez","non-dropping-particle":"","parse-names":false,"suffix":""},{"dropping-particle":"","family":"La Parra","given":"Pablo Nuño","non-dropping-particle":"De","parse-names":false,"suffix":""},{"dropping-particle":"","family":"Arroyo","given":"Judith Cavazos","non-dropping-particle":"","parse-names":false,"suffix":""}],"container-title":"Revista Lasallista de Investigacion","id":"ITEM-1","issue":"2","issued":{"date-parts":[["2016"]]},"page":"46-56","title":"Mejora en el tiempo de atención al paciente en una unidad de urgencias gineco-obstétricas mediante la aplicación de Lean Manufacturing","type":"article-journal","volume":"13"},"uris":["http://www.mendeley.com/documents/?uuid=18537ceb-6c35-49c0-8845-bf249c6f21ff"]}],"mendeley":{"formattedCitation":"SÁNCHEZ, Paloma Martínez, FLORES, José Martínez, DE LA PARRA, Pablo Nuño, et al. &lt;b&gt;Mejora en el tiempo de atención al paciente en una unidad de urgencias gineco-obstétricas mediante la aplicación de Lean Manufacturing&lt;/b&gt;. &lt;i&gt;Revista Lasallista de Investigacion&lt;/i&gt; [en ligne]. 2016, Vol. 13, n° 2, p. 46</w:instrText>
      </w:r>
      <w:r w:rsidRPr="00255F14">
        <w:rPr>
          <w:rFonts w:ascii="Cambria Math" w:hAnsi="Cambria Math" w:cs="Cambria Math"/>
          <w:lang w:val="es-ES"/>
        </w:rPr>
        <w:instrText>‑</w:instrText>
      </w:r>
      <w:r w:rsidRPr="00255F14">
        <w:rPr>
          <w:lang w:val="es-ES"/>
        </w:rPr>
        <w:instrText>56. ISBN</w:instrText>
      </w:r>
      <w:r w:rsidRPr="00255F14">
        <w:rPr>
          <w:rFonts w:ascii="Calibri" w:hAnsi="Calibri" w:cs="Calibri"/>
          <w:lang w:val="es-ES"/>
        </w:rPr>
        <w:instrText> </w:instrText>
      </w:r>
      <w:r w:rsidRPr="00255F14">
        <w:rPr>
          <w:lang w:val="es-ES"/>
        </w:rPr>
        <w:instrText>6954912700. DOI</w:instrText>
      </w:r>
      <w:r w:rsidRPr="00255F14">
        <w:rPr>
          <w:rFonts w:ascii="Calibri" w:hAnsi="Calibri" w:cs="Calibri"/>
          <w:lang w:val="es-ES"/>
        </w:rPr>
        <w:instrText> </w:instrText>
      </w:r>
      <w:r w:rsidRPr="00255F14">
        <w:rPr>
          <w:lang w:val="es-ES"/>
        </w:rPr>
        <w:instrText>10.22507/rli.v13n2a5.","plainTextFormattedCitation":"S</w:instrText>
      </w:r>
      <w:r w:rsidRPr="00255F14">
        <w:rPr>
          <w:rFonts w:ascii="Calibri" w:hAnsi="Calibri" w:cs="Calibri"/>
          <w:lang w:val="es-ES"/>
        </w:rPr>
        <w:instrText>Á</w:instrText>
      </w:r>
      <w:r w:rsidRPr="00255F14">
        <w:rPr>
          <w:lang w:val="es-ES"/>
        </w:rPr>
        <w:instrText>NCHEZ, Paloma Mart</w:instrText>
      </w:r>
      <w:r w:rsidRPr="00255F14">
        <w:rPr>
          <w:rFonts w:ascii="Calibri" w:hAnsi="Calibri" w:cs="Calibri"/>
          <w:lang w:val="es-ES"/>
        </w:rPr>
        <w:instrText>í</w:instrText>
      </w:r>
      <w:r w:rsidRPr="00255F14">
        <w:rPr>
          <w:lang w:val="es-ES"/>
        </w:rPr>
        <w:instrText>nez, FLORES, Jos</w:instrText>
      </w:r>
      <w:r w:rsidRPr="00255F14">
        <w:rPr>
          <w:rFonts w:ascii="Calibri" w:hAnsi="Calibri" w:cs="Calibri"/>
          <w:lang w:val="es-ES"/>
        </w:rPr>
        <w:instrText>é</w:instrText>
      </w:r>
      <w:r w:rsidRPr="00255F14">
        <w:rPr>
          <w:lang w:val="es-ES"/>
        </w:rPr>
        <w:instrText xml:space="preserve"> Mart</w:instrText>
      </w:r>
      <w:r w:rsidRPr="00255F14">
        <w:rPr>
          <w:rFonts w:ascii="Calibri" w:hAnsi="Calibri" w:cs="Calibri"/>
          <w:lang w:val="es-ES"/>
        </w:rPr>
        <w:instrText>í</w:instrText>
      </w:r>
      <w:r w:rsidRPr="00255F14">
        <w:rPr>
          <w:lang w:val="es-ES"/>
        </w:rPr>
        <w:instrText>nez, DE LA PARRA, Pablo Nuño, et al. Mejora en el tiempo de atención al paciente en una unidad de urgencias gineco-obstétricas mediante la aplicación de Lean Manufacturing. Revista Lasallista de Investigacion [en ligne]. 2016, Vol. 13, n° 2, p. 46</w:instrText>
      </w:r>
      <w:r w:rsidRPr="00255F14">
        <w:rPr>
          <w:rFonts w:ascii="Cambria Math" w:hAnsi="Cambria Math" w:cs="Cambria Math"/>
          <w:lang w:val="es-ES"/>
        </w:rPr>
        <w:instrText>‑</w:instrText>
      </w:r>
      <w:r w:rsidRPr="00255F14">
        <w:rPr>
          <w:lang w:val="es-ES"/>
        </w:rPr>
        <w:instrText>56. ISBN</w:instrText>
      </w:r>
      <w:r w:rsidRPr="00255F14">
        <w:rPr>
          <w:rFonts w:ascii="Calibri" w:hAnsi="Calibri" w:cs="Calibri"/>
          <w:lang w:val="es-ES"/>
        </w:rPr>
        <w:instrText> </w:instrText>
      </w:r>
      <w:r w:rsidRPr="00255F14">
        <w:rPr>
          <w:lang w:val="es-ES"/>
        </w:rPr>
        <w:instrText>6954912700. DOI 10.22507/rli.v13n2a5.","previouslyFormattedCitation":"(Sánchez et al. 2016)"},"properties":{"noteIndex":10},"schema":"https://github.com/citation-style-language/schema/raw/master/csl-citation.json"}</w:instrText>
      </w:r>
      <w:r w:rsidRPr="00255F14">
        <w:fldChar w:fldCharType="separate"/>
      </w:r>
      <w:r w:rsidRPr="00255F14">
        <w:rPr>
          <w:noProof/>
          <w:lang w:val="es-ES"/>
        </w:rPr>
        <w:t xml:space="preserve">SÁNCHEZ, Paloma Martínez, FLORES, José Martínez, DE LA PARRA, Pablo Nuño, et al. Mejora en el tiempo de atención al paciente en una unidad de urgencias gineco-obstétricas mediante la aplicación de Lean Manufacturing. </w:t>
      </w:r>
      <w:r w:rsidRPr="00255F14">
        <w:rPr>
          <w:i/>
          <w:noProof/>
          <w:lang w:val="es-ES"/>
        </w:rPr>
        <w:t>Revista Lasallista de Investigacion</w:t>
      </w:r>
      <w:r w:rsidRPr="00255F14">
        <w:rPr>
          <w:noProof/>
          <w:lang w:val="es-ES"/>
        </w:rPr>
        <w:t xml:space="preserve"> [en ligne]. 2016, Vol. 13, n° 2, p. 46</w:t>
      </w:r>
      <w:r w:rsidRPr="00255F14">
        <w:rPr>
          <w:rFonts w:ascii="Cambria Math" w:hAnsi="Cambria Math" w:cs="Cambria Math"/>
          <w:noProof/>
          <w:lang w:val="es-ES"/>
        </w:rPr>
        <w:t>‑</w:t>
      </w:r>
      <w:r w:rsidRPr="00255F14">
        <w:rPr>
          <w:noProof/>
          <w:lang w:val="es-ES"/>
        </w:rPr>
        <w:t>56. ISBN 6954912700. DOI 10.22507/rli.v13n2a5.</w:t>
      </w:r>
      <w:r w:rsidRPr="00255F14">
        <w:fldChar w:fldCharType="end"/>
      </w:r>
    </w:p>
  </w:footnote>
  <w:footnote w:id="12">
    <w:p w14:paraId="0B6C297E" w14:textId="42B4DC80"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5446/dyna.v84n201.59339","ISSN":"00127353","abstract":"In this paper we present the results of the information transmission by a conventional fiber optic network of low cost. The information to be transmitted is stored in a quick response code (QR code) and the transmission effects over the QR for different values of the bit rate and fiber length are analyzed. The simulations were performed using the software for optical devices and links VPI photonics. The implemented optical network does not use expensive optical devices such as doped fibers to amplify, dispersion compensating fibers or correction errors algorithms. The received QR code contains different kind of distortions generated by the conventional fiber optic network. The transmitted results are analyzed using the bit error rate and signal noise ratio parameters. The results showthat the original information can be recovered without any kind of distortion for considerable distances and transmission rates due to tolerance to noise that exhibit the QR codes.","author":[{"dropping-particle":"","family":"Montoya Castro","given":"Santiago Abelardo","non-dropping-particle":"","parse-names":false,"suffix":""},{"dropping-particle":"","family":"Herrera Duran","given":"Mauricio","non-dropping-particle":"","parse-names":false,"suffix":""},{"dropping-particle":"","family":"Barrera Ramírez","given":"John Fredy","non-dropping-particle":"","parse-names":false,"suffix":""}],"container-title":"DYNA (Colombia)","id":"ITEM-1","issue":"201","issued":{"date-parts":[["2017"]]},"page":"234-240","title":"Límites de velocidad y distancia en la transmisión de información por un enlace óptico de bajo costo con recuperación libre de ruido","type":"article-journal","volume":"84"},"uris":["http://www.mendeley.com/documents/?uuid=d757bd27-c4e1-4c39-9d0f-eb60380c74c4"]}],"mendeley":{"formattedCitation":"MONTOYA CASTRO, Santiago Abelardo, HERRERA DURAN, Mauricio et BARRERA RAMÍREZ, John Fredy. &lt;b&gt;Límites de velocidad y distancia en la transmisión de información por un enlace óptico de bajo costo con recuperación libre de ruido&lt;/b&gt;. &lt;i&gt;DYNA (Colombia)&lt;/i&gt; [en ligne]. 2017, Vol. 84, n° 201, p. 234</w:instrText>
      </w:r>
      <w:r w:rsidRPr="00255F14">
        <w:rPr>
          <w:rFonts w:ascii="Cambria Math" w:hAnsi="Cambria Math" w:cs="Cambria Math"/>
          <w:lang w:val="es-ES"/>
        </w:rPr>
        <w:instrText>‑</w:instrText>
      </w:r>
      <w:r w:rsidRPr="00255F14">
        <w:rPr>
          <w:lang w:val="es-ES"/>
        </w:rPr>
        <w:instrText>240. DOI</w:instrText>
      </w:r>
      <w:r w:rsidRPr="00255F14">
        <w:rPr>
          <w:rFonts w:ascii="Calibri" w:hAnsi="Calibri" w:cs="Calibri"/>
          <w:lang w:val="es-ES"/>
        </w:rPr>
        <w:instrText> </w:instrText>
      </w:r>
      <w:r w:rsidRPr="00255F14">
        <w:rPr>
          <w:lang w:val="es-ES"/>
        </w:rPr>
        <w:instrText>10.15446/dyna.v84n201.59339.","plainTextFormattedCitation":"MONTOYA CASTRO, Santiago Abelardo, HERRERA DURAN, Mauricio et BARRERA RAMÍREZ, John Fredy. Límites de velocidad y distancia en la transmisión de información por un enlace óptico de bajo costo con recuperación libre de ruido. DYNA (Colombia) [en ligne]. 2017, Vol. 84, n° 201, p. 234</w:instrText>
      </w:r>
      <w:r w:rsidRPr="00255F14">
        <w:rPr>
          <w:rFonts w:ascii="Cambria Math" w:hAnsi="Cambria Math" w:cs="Cambria Math"/>
          <w:lang w:val="es-ES"/>
        </w:rPr>
        <w:instrText>‑</w:instrText>
      </w:r>
      <w:r w:rsidRPr="00255F14">
        <w:rPr>
          <w:lang w:val="es-ES"/>
        </w:rPr>
        <w:instrText>240. DOI</w:instrText>
      </w:r>
      <w:r w:rsidRPr="00255F14">
        <w:rPr>
          <w:rFonts w:ascii="Calibri" w:hAnsi="Calibri" w:cs="Calibri"/>
          <w:lang w:val="es-ES"/>
        </w:rPr>
        <w:instrText> </w:instrText>
      </w:r>
      <w:r w:rsidRPr="00255F14">
        <w:rPr>
          <w:lang w:val="es-ES"/>
        </w:rPr>
        <w:instrText>10.15446/dyna.v84n201.59339.","previouslyFormattedCitation":"(Montoya Castro, Herrera Duran y Barrera Ram</w:instrText>
      </w:r>
      <w:r w:rsidRPr="00255F14">
        <w:rPr>
          <w:rFonts w:ascii="Calibri" w:hAnsi="Calibri" w:cs="Calibri"/>
          <w:lang w:val="es-ES"/>
        </w:rPr>
        <w:instrText>í</w:instrText>
      </w:r>
      <w:r w:rsidRPr="00255F14">
        <w:rPr>
          <w:lang w:val="es-ES"/>
        </w:rPr>
        <w:instrText>rez 2017)"},"properties":{"noteIndex":11},"schema":"https://github.com/citation-style-language/schema/raw/master/csl-citation.json"}</w:instrText>
      </w:r>
      <w:r w:rsidRPr="00255F14">
        <w:fldChar w:fldCharType="separate"/>
      </w:r>
      <w:r w:rsidRPr="00255F14">
        <w:rPr>
          <w:noProof/>
          <w:lang w:val="es-ES"/>
        </w:rPr>
        <w:t xml:space="preserve">MONTOYA CASTRO, Santiago Abelardo, HERRERA DURAN, Mauricio et BARRERA RAMÍREZ, John Fredy. Límites de velocidad y distancia en la transmisión de información por un enlace óptico de bajo costo con recuperación libre de ruido. </w:t>
      </w:r>
      <w:r w:rsidRPr="00255F14">
        <w:rPr>
          <w:i/>
          <w:noProof/>
          <w:lang w:val="es-ES"/>
        </w:rPr>
        <w:t>DYNA (Colombia)</w:t>
      </w:r>
      <w:r w:rsidRPr="00255F14">
        <w:rPr>
          <w:noProof/>
          <w:lang w:val="es-ES"/>
        </w:rPr>
        <w:t xml:space="preserve"> [en ligne]. 2017, Vol. 84, n° 201, p. 234</w:t>
      </w:r>
      <w:r w:rsidRPr="00255F14">
        <w:rPr>
          <w:rFonts w:ascii="Cambria Math" w:hAnsi="Cambria Math" w:cs="Cambria Math"/>
          <w:noProof/>
          <w:lang w:val="es-ES"/>
        </w:rPr>
        <w:t>‑</w:t>
      </w:r>
      <w:r w:rsidRPr="00255F14">
        <w:rPr>
          <w:noProof/>
          <w:lang w:val="es-ES"/>
        </w:rPr>
        <w:t>240. DOI</w:t>
      </w:r>
      <w:r w:rsidRPr="00255F14">
        <w:rPr>
          <w:rFonts w:ascii="Calibri" w:hAnsi="Calibri" w:cs="Calibri"/>
          <w:noProof/>
          <w:lang w:val="es-ES"/>
        </w:rPr>
        <w:t> </w:t>
      </w:r>
      <w:r w:rsidRPr="00255F14">
        <w:rPr>
          <w:noProof/>
          <w:lang w:val="es-ES"/>
        </w:rPr>
        <w:t>10.15446/dyna.v84n201.59339.</w:t>
      </w:r>
      <w:r w:rsidRPr="00255F14">
        <w:fldChar w:fldCharType="end"/>
      </w:r>
    </w:p>
  </w:footnote>
  <w:footnote w:id="13">
    <w:p w14:paraId="108490CC" w14:textId="33C6B948"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5446/innovar.v24n1spe.47547","ISSN":"0121-5051","abstract":"El código de respuesta rápida QR es una tecnología reciente en proceso de desarrollo y aplicación continua. Su carácter novedoso excusa el aún insuficiente conocimiento y aprovechamiento por el periodismo impreso, frente a su normalización en publicidad y marketing, dos sectores de la comunicación social en los que calan antes las tecnologías de visualización emergentes. La fase de expansión periodística del QR, en la que se encuentra ahora, comienza a ofrecer ejemplos de uso innovador para la industria editorial, los profesionales del periodismo en papel y los lectores. Esta investigación se justifica por el potencial info-comunicativo que brinda este sistema de visualización a un sector en crisis: el periodismo impreso. Los autores exponen los beneficios derivados de las sinergias entre el papel y lo audiovisual, gracias a las tecnologías de la información y la comunicación, más acordes con la misión de garantizar el derecho a la información, frente a los malos augurios que se le presuponen a la prensa. Para ello se basan en el estudio de casos, ejemplificados con cabeceras de referencia internacional, nacional y local. También es objetivo de este artículo contribuir a mitigar la escasa bibliografía académica y profesional sobre la aplicación de las tecnologías de visualización emergentes en el periodismo impreso, en concreto del código QR.","author":[{"dropping-particle":"","family":"Meneses Fernández","given":"María Dolores","non-dropping-particle":"","parse-names":false,"suffix":""},{"dropping-particle":"","family":"Martín Gutiérrez","given":"Jorge","non-dropping-particle":"","parse-names":false,"suffix":""},{"dropping-particle":"","family":"Álvarez Martín","given":"Esther","non-dropping-particle":"","parse-names":false,"suffix":""}],"container-title":"Innovar","id":"ITEM-1","issue":"1Spe","issued":{"date-parts":[["2014"]]},"page":"67-80","title":"Audiovisualización del papel. Usos del código QR para innovar en la industria periodística impresa","type":"article-journal","volume":"24"},"uris":["http://www.mendeley.com/documents/?uuid=9ee3d305-7b21-4382-8474-4a67d11c5890"]}],"mendeley":{"formattedCitation":"MENESES FERNÁNDEZ, María Dolores, MARTÍN GUTIÉRREZ, Jorge et ÁLVAREZ MARTÍN, Esther. &lt;b&gt;Audiovisualización del papel. Usos del código QR para innovar en la industria periodística impresa&lt;/b&gt;. &lt;i&gt;Innovar&lt;/i&gt; [en ligne]. 2014, Vol. 24, n° 1Spe, p. 67</w:instrText>
      </w:r>
      <w:r w:rsidRPr="00255F14">
        <w:rPr>
          <w:rFonts w:ascii="Cambria Math" w:hAnsi="Cambria Math" w:cs="Cambria Math"/>
          <w:lang w:val="es-ES"/>
        </w:rPr>
        <w:instrText>‑</w:instrText>
      </w:r>
      <w:r w:rsidRPr="00255F14">
        <w:rPr>
          <w:lang w:val="es-ES"/>
        </w:rPr>
        <w:instrText>80. DOI</w:instrText>
      </w:r>
      <w:r w:rsidRPr="00255F14">
        <w:rPr>
          <w:rFonts w:ascii="Calibri" w:hAnsi="Calibri" w:cs="Calibri"/>
          <w:lang w:val="es-ES"/>
        </w:rPr>
        <w:instrText> </w:instrText>
      </w:r>
      <w:r w:rsidRPr="00255F14">
        <w:rPr>
          <w:lang w:val="es-ES"/>
        </w:rPr>
        <w:instrText>10.15446/innovar.v24n1spe.47547.","plainTextFormattedCitation":"MENESES FERN</w:instrText>
      </w:r>
      <w:r w:rsidRPr="00255F14">
        <w:rPr>
          <w:rFonts w:ascii="Calibri" w:hAnsi="Calibri" w:cs="Calibri"/>
          <w:lang w:val="es-ES"/>
        </w:rPr>
        <w:instrText>Á</w:instrText>
      </w:r>
      <w:r w:rsidRPr="00255F14">
        <w:rPr>
          <w:lang w:val="es-ES"/>
        </w:rPr>
        <w:instrText>NDEZ, Mar</w:instrText>
      </w:r>
      <w:r w:rsidRPr="00255F14">
        <w:rPr>
          <w:rFonts w:ascii="Calibri" w:hAnsi="Calibri" w:cs="Calibri"/>
          <w:lang w:val="es-ES"/>
        </w:rPr>
        <w:instrText>í</w:instrText>
      </w:r>
      <w:r w:rsidRPr="00255F14">
        <w:rPr>
          <w:lang w:val="es-ES"/>
        </w:rPr>
        <w:instrText>a Dolores, MART</w:instrText>
      </w:r>
      <w:r w:rsidRPr="00255F14">
        <w:rPr>
          <w:rFonts w:ascii="Calibri" w:hAnsi="Calibri" w:cs="Calibri"/>
          <w:lang w:val="es-ES"/>
        </w:rPr>
        <w:instrText>Í</w:instrText>
      </w:r>
      <w:r w:rsidRPr="00255F14">
        <w:rPr>
          <w:lang w:val="es-ES"/>
        </w:rPr>
        <w:instrText>N GUTI</w:instrText>
      </w:r>
      <w:r w:rsidRPr="00255F14">
        <w:rPr>
          <w:rFonts w:ascii="Calibri" w:hAnsi="Calibri" w:cs="Calibri"/>
          <w:lang w:val="es-ES"/>
        </w:rPr>
        <w:instrText>É</w:instrText>
      </w:r>
      <w:r w:rsidRPr="00255F14">
        <w:rPr>
          <w:lang w:val="es-ES"/>
        </w:rPr>
        <w:instrText xml:space="preserve">RREZ, Jorge et </w:instrText>
      </w:r>
      <w:r w:rsidRPr="00255F14">
        <w:rPr>
          <w:rFonts w:ascii="Calibri" w:hAnsi="Calibri" w:cs="Calibri"/>
          <w:lang w:val="es-ES"/>
        </w:rPr>
        <w:instrText>Á</w:instrText>
      </w:r>
      <w:r w:rsidRPr="00255F14">
        <w:rPr>
          <w:lang w:val="es-ES"/>
        </w:rPr>
        <w:instrText>LVAREZ MARTÍN, Esther. Audiovisualización del papel. Usos del código QR para innovar en la industria periodística impresa. Innovar [en ligne]. 2014, Vol. 24, n° 1Spe, p. 67</w:instrText>
      </w:r>
      <w:r w:rsidRPr="00255F14">
        <w:rPr>
          <w:rFonts w:ascii="Cambria Math" w:hAnsi="Cambria Math" w:cs="Cambria Math"/>
          <w:lang w:val="es-ES"/>
        </w:rPr>
        <w:instrText>‑</w:instrText>
      </w:r>
      <w:r w:rsidRPr="00255F14">
        <w:rPr>
          <w:lang w:val="es-ES"/>
        </w:rPr>
        <w:instrText>80. DOI</w:instrText>
      </w:r>
      <w:r w:rsidRPr="00255F14">
        <w:rPr>
          <w:rFonts w:ascii="Calibri" w:hAnsi="Calibri" w:cs="Calibri"/>
          <w:lang w:val="es-ES"/>
        </w:rPr>
        <w:instrText> </w:instrText>
      </w:r>
      <w:r w:rsidRPr="00255F14">
        <w:rPr>
          <w:lang w:val="es-ES"/>
        </w:rPr>
        <w:instrText>10.15446/innovar.v24n1spe.47547.","previouslyFormattedCitation":"(Meneses Fern</w:instrText>
      </w:r>
      <w:r w:rsidRPr="00255F14">
        <w:rPr>
          <w:rFonts w:ascii="Calibri" w:hAnsi="Calibri" w:cs="Calibri"/>
          <w:lang w:val="es-ES"/>
        </w:rPr>
        <w:instrText>á</w:instrText>
      </w:r>
      <w:r w:rsidRPr="00255F14">
        <w:rPr>
          <w:lang w:val="es-ES"/>
        </w:rPr>
        <w:instrText>ndez, Martín Gutiérrez y Álvarez Martín 2014a)"},"properties":{"noteIndex":12},"schema":"https://github.com/citation-style-language/schema/raw/master/csl-citation.json"}</w:instrText>
      </w:r>
      <w:r w:rsidRPr="00255F14">
        <w:fldChar w:fldCharType="separate"/>
      </w:r>
      <w:r w:rsidRPr="00255F14">
        <w:rPr>
          <w:noProof/>
          <w:lang w:val="es-ES"/>
        </w:rPr>
        <w:t xml:space="preserve">MENESES FERNÁNDEZ, María Dolores, MARTÍN GUTIÉRREZ, Jorge et ÁLVAREZ MARTÍN, Esther. Audiovisualización del papel. Usos del código QR para innovar en la industria periodística impresa. </w:t>
      </w:r>
      <w:r w:rsidRPr="00255F14">
        <w:rPr>
          <w:i/>
          <w:noProof/>
          <w:lang w:val="es-ES"/>
        </w:rPr>
        <w:t>Innovar</w:t>
      </w:r>
      <w:r w:rsidRPr="00255F14">
        <w:rPr>
          <w:noProof/>
          <w:lang w:val="es-ES"/>
        </w:rPr>
        <w:t xml:space="preserve"> [en ligne]. 2014, Vol. 24, n° 1Spe, p. 67</w:t>
      </w:r>
      <w:r w:rsidRPr="00255F14">
        <w:rPr>
          <w:rFonts w:ascii="Cambria Math" w:hAnsi="Cambria Math" w:cs="Cambria Math"/>
          <w:noProof/>
          <w:lang w:val="es-ES"/>
        </w:rPr>
        <w:t>‑</w:t>
      </w:r>
      <w:r w:rsidRPr="00255F14">
        <w:rPr>
          <w:noProof/>
          <w:lang w:val="es-ES"/>
        </w:rPr>
        <w:t>80. DOI</w:t>
      </w:r>
      <w:r w:rsidRPr="00255F14">
        <w:rPr>
          <w:rFonts w:ascii="Calibri" w:hAnsi="Calibri" w:cs="Calibri"/>
          <w:noProof/>
          <w:lang w:val="es-ES"/>
        </w:rPr>
        <w:t> </w:t>
      </w:r>
      <w:r w:rsidRPr="00255F14">
        <w:rPr>
          <w:noProof/>
          <w:lang w:val="es-ES"/>
        </w:rPr>
        <w:t>10.15446/innovar.v24n1spe.47547.</w:t>
      </w:r>
      <w:r w:rsidRPr="00255F14">
        <w:fldChar w:fldCharType="end"/>
      </w:r>
    </w:p>
  </w:footnote>
  <w:footnote w:id="14">
    <w:p w14:paraId="538C1F53" w14:textId="74888AAA"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Montoya Agudelo","given":"César Alveiro","non-dropping-particle":"","parse-names":false,"suffix":""},{"dropping-particle":"","family":"Boyero Saavedra","given":"Martín Ramiro","non-dropping-particle":"","parse-names":false,"suffix":""}],"container-title":"Visión de Futuro","id":"ITEM-1","issue":"1","issued":{"date-parts":[["2013"]]},"title":"EL CRM COMO HERRAMIENTA PARA EL SERVICIO AL CLIENTE EN LA ORGANIZACIÓN","type":"article-journal","volume":"17"},"uris":["http://www.mendeley.com/documents/?uuid=a2e503d7-2cd7-3d7f-87bb-9bb071c32d72"]}],"mendeley":{"formattedCitation":"MONTOYA AGUDELO, César Alveiro et BOYERO SAAVEDRA, Martín Ramiro, &lt;i&gt;art. cit.&lt;/i&gt;","plainTextFormattedCitation":"MONTOYA AGUDELO, César Alveiro et BOYERO SAAVEDRA, Martín Ramiro, art. cit.","previouslyFormattedCitation":"(Montoya Agudelo y Boyero Saavedra 2013)"},"properties":{"noteIndex":13},"schema":"https://github.com/citation-style-language/schema/raw/master/csl-citation.json"}</w:instrText>
      </w:r>
      <w:r w:rsidRPr="00255F14">
        <w:fldChar w:fldCharType="separate"/>
      </w:r>
      <w:r w:rsidRPr="00255F14">
        <w:rPr>
          <w:noProof/>
          <w:lang w:val="es-ES"/>
        </w:rPr>
        <w:t xml:space="preserve">MONTOYA AGUDELO, César Alveiro et BOYERO SAAVEDRA, Martín Ramiro, </w:t>
      </w:r>
      <w:r w:rsidRPr="00255F14">
        <w:rPr>
          <w:i/>
          <w:noProof/>
          <w:lang w:val="es-ES"/>
        </w:rPr>
        <w:t>art. cit.</w:t>
      </w:r>
      <w:r w:rsidRPr="00255F14">
        <w:fldChar w:fldCharType="end"/>
      </w:r>
    </w:p>
  </w:footnote>
  <w:footnote w:id="15">
    <w:p w14:paraId="415AF8C6" w14:textId="70BF5516"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Montoya Agudelo","given":"César Alveiro","non-dropping-particle":"","parse-names":false,"suffix":""},{"dropping-particle":"","family":"Boyero Saavedra","given":"Martín Ramiro","non-dropping-particle":"","parse-names":false,"suffix":""}],"container-title":"Visión de Futuro","id":"ITEM-1","issue":"1","issued":{"date-parts":[["2013"]]},"title":"EL CRM COMO HERRAMIENTA PARA EL SERVICIO AL CLIENTE EN LA ORGANIZACIÓN","type":"article-journal","volume":"17"},"uris":["http://www.mendeley.com/documents/?uuid=a2e503d7-2cd7-3d7f-87bb-9bb071c32d72"]}],"mendeley":{"formattedCitation":"&lt;i&gt;Ibid.&lt;/i&gt;","plainTextFormattedCitation":"Ibid.","previouslyFormattedCitation":"(Montoya Agudelo y Boyero Saavedra 2013)"},"properties":{"noteIndex":14},"schema":"https://github.com/citation-style-language/schema/raw/master/csl-citation.json"}</w:instrText>
      </w:r>
      <w:r w:rsidRPr="00255F14">
        <w:fldChar w:fldCharType="separate"/>
      </w:r>
      <w:r w:rsidRPr="00255F14">
        <w:rPr>
          <w:i/>
          <w:noProof/>
          <w:lang w:val="es-ES"/>
        </w:rPr>
        <w:t>Ibid.</w:t>
      </w:r>
      <w:r w:rsidRPr="00255F14">
        <w:fldChar w:fldCharType="end"/>
      </w:r>
    </w:p>
  </w:footnote>
  <w:footnote w:id="16">
    <w:p w14:paraId="26A65D57" w14:textId="3295DF86"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4157222a-1468-492d-91c1-8dd95dd7127a"]}],"mendeley":{"formattedCitation":"GARCÍA, Arminda. &lt;b&gt;Cultura de servicio en la optimización del servicio al cliente&lt;/b&gt;. &lt;i&gt;Telos: Revista de Estudios Interdisciplinarios en Ciencias Sociales&lt;/i&gt;. 2016, Vol. 18, n° 3, p. 381</w:instrText>
      </w:r>
      <w:r w:rsidRPr="00255F14">
        <w:rPr>
          <w:rFonts w:ascii="Cambria Math" w:hAnsi="Cambria Math" w:cs="Cambria Math"/>
          <w:lang w:val="es-ES"/>
        </w:rPr>
        <w:instrText>‑</w:instrText>
      </w:r>
      <w:r w:rsidRPr="00255F14">
        <w:rPr>
          <w:lang w:val="es-ES"/>
        </w:rPr>
        <w:instrText>398. ISBN</w:instrText>
      </w:r>
      <w:r w:rsidRPr="00255F14">
        <w:rPr>
          <w:rFonts w:ascii="Calibri" w:hAnsi="Calibri" w:cs="Calibri"/>
          <w:lang w:val="es-ES"/>
        </w:rPr>
        <w:instrText> </w:instrText>
      </w:r>
      <w:r w:rsidRPr="00255F14">
        <w:rPr>
          <w:lang w:val="es-ES"/>
        </w:rPr>
        <w:instrText>9934693100.","plainTextFormattedCitation":"GARC</w:instrText>
      </w:r>
      <w:r w:rsidRPr="00255F14">
        <w:rPr>
          <w:rFonts w:ascii="Calibri" w:hAnsi="Calibri" w:cs="Calibri"/>
          <w:lang w:val="es-ES"/>
        </w:rPr>
        <w:instrText>Í</w:instrText>
      </w:r>
      <w:r w:rsidRPr="00255F14">
        <w:rPr>
          <w:lang w:val="es-ES"/>
        </w:rPr>
        <w:instrText>A, Arminda. Cultura de servicio en la optimización del servicio al cliente. Telos: Revista de Estudios Interdisciplinarios en Ciencias Sociales. 2016, Vol. 18, n° 3, p. 381</w:instrText>
      </w:r>
      <w:r w:rsidRPr="00255F14">
        <w:rPr>
          <w:rFonts w:ascii="Cambria Math" w:hAnsi="Cambria Math" w:cs="Cambria Math"/>
          <w:lang w:val="es-ES"/>
        </w:rPr>
        <w:instrText>‑</w:instrText>
      </w:r>
      <w:r w:rsidRPr="00255F14">
        <w:rPr>
          <w:lang w:val="es-ES"/>
        </w:rPr>
        <w:instrText>398. ISBN</w:instrText>
      </w:r>
      <w:r w:rsidRPr="00255F14">
        <w:rPr>
          <w:rFonts w:ascii="Calibri" w:hAnsi="Calibri" w:cs="Calibri"/>
          <w:lang w:val="es-ES"/>
        </w:rPr>
        <w:instrText> </w:instrText>
      </w:r>
      <w:r w:rsidRPr="00255F14">
        <w:rPr>
          <w:lang w:val="es-ES"/>
        </w:rPr>
        <w:instrText>9934693100.","previouslyFormattedCitation":"(Garc</w:instrText>
      </w:r>
      <w:r w:rsidRPr="00255F14">
        <w:rPr>
          <w:rFonts w:ascii="Calibri" w:hAnsi="Calibri" w:cs="Calibri"/>
          <w:lang w:val="es-ES"/>
        </w:rPr>
        <w:instrText>í</w:instrText>
      </w:r>
      <w:r w:rsidRPr="00255F14">
        <w:rPr>
          <w:lang w:val="es-ES"/>
        </w:rPr>
        <w:instrText>a 2016)"},"properties":{"noteIndex":15},"schema":"https://github.com/citation-style-language/schema/raw/master/csl-citation.json"}</w:instrText>
      </w:r>
      <w:r w:rsidRPr="00255F14">
        <w:fldChar w:fldCharType="separate"/>
      </w:r>
      <w:r w:rsidRPr="00255F14">
        <w:rPr>
          <w:noProof/>
          <w:lang w:val="es-ES"/>
        </w:rPr>
        <w:t xml:space="preserve">GARCÍA, Arminda. Cultura de servicio en la optimización del servicio al cliente. </w:t>
      </w:r>
      <w:r w:rsidRPr="00255F14">
        <w:rPr>
          <w:i/>
          <w:noProof/>
          <w:lang w:val="es-ES"/>
        </w:rPr>
        <w:t>Telos: Revista de Estudios Interdisciplinarios en Ciencias Sociales</w:t>
      </w:r>
      <w:r w:rsidRPr="00255F14">
        <w:rPr>
          <w:noProof/>
          <w:lang w:val="es-ES"/>
        </w:rPr>
        <w:t>. 2016, Vol. 18, n° 3, p. 381</w:t>
      </w:r>
      <w:r w:rsidRPr="00255F14">
        <w:rPr>
          <w:rFonts w:ascii="Cambria Math" w:hAnsi="Cambria Math" w:cs="Cambria Math"/>
          <w:noProof/>
          <w:lang w:val="es-ES"/>
        </w:rPr>
        <w:t>‑</w:t>
      </w:r>
      <w:r w:rsidRPr="00255F14">
        <w:rPr>
          <w:noProof/>
          <w:lang w:val="es-ES"/>
        </w:rPr>
        <w:t>398. ISBN</w:t>
      </w:r>
      <w:r w:rsidRPr="00255F14">
        <w:rPr>
          <w:rFonts w:ascii="Calibri" w:hAnsi="Calibri" w:cs="Calibri"/>
          <w:noProof/>
          <w:lang w:val="es-ES"/>
        </w:rPr>
        <w:t> </w:t>
      </w:r>
      <w:r w:rsidRPr="00255F14">
        <w:rPr>
          <w:noProof/>
          <w:lang w:val="es-ES"/>
        </w:rPr>
        <w:t>9934693100.</w:t>
      </w:r>
      <w:r w:rsidRPr="00255F14">
        <w:fldChar w:fldCharType="end"/>
      </w:r>
    </w:p>
  </w:footnote>
  <w:footnote w:id="17">
    <w:p w14:paraId="6CC44089" w14:textId="06EBB237"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4157222a-1468-492d-91c1-8dd95dd7127a"]}],"mendeley":{"formattedCitation":"&lt;i&gt;Ibid.&lt;/i&gt;","plainTextFormattedCitation":"Ibid.","previouslyFormattedCitation":"(García 2016)"},"properties":{"noteIndex":16},"schema":"https://github.com/citation-style-language/schema/raw/master/csl-citation.json"}</w:instrText>
      </w:r>
      <w:r w:rsidRPr="00255F14">
        <w:fldChar w:fldCharType="separate"/>
      </w:r>
      <w:r w:rsidRPr="00255F14">
        <w:rPr>
          <w:i/>
          <w:noProof/>
          <w:lang w:val="es-ES"/>
        </w:rPr>
        <w:t>Ibid.</w:t>
      </w:r>
      <w:r w:rsidRPr="00255F14">
        <w:fldChar w:fldCharType="end"/>
      </w:r>
    </w:p>
  </w:footnote>
  <w:footnote w:id="18">
    <w:p w14:paraId="3249E407" w14:textId="3ACE994B" w:rsidR="00833E24" w:rsidRPr="00255F14" w:rsidRDefault="00833E24" w:rsidP="00255F14">
      <w:pPr>
        <w:pStyle w:val="Textonotapie"/>
        <w:jc w:val="both"/>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7819/rbgn.v18i59.1701","ISSN":"19830807","author":[{"dropping-particle":"","family":"Fernández","given":"Leslier Maureen Valenzuela","non-dropping-particle":"","parse-names":false,"suffix":""},{"dropping-particle":"","family":"Pinuer","given":"Francisco Javier Villegas","non-dropping-particle":"","parse-names":false,"suffix":""}],"container-title":"Revista Brasileira de Gestao de Negocios","id":"ITEM-1","issue":"59","issued":{"date-parts":[["2016"]]},"page":"5-23","title":"Influência da orientação ao valor do cliente, do valor da marca e do nível de ética empresarial no desempenho organizacional","type":"article-journal","volume":"18"},"uris":["http://www.mendeley.com/documents/?uuid=97f6dc30-0ba4-40de-a00c-9ead6c758c0e"]}],"mendeley":{"formattedCitation":"FERNÁNDEZ, Leslier Maureen Valenzuela et PINUER, Francisco Javier Villegas. &lt;b&gt;Influência da orientação ao valor do cliente, do valor da marca e do nível de ética empresarial no desempenho organizacional&lt;/b&gt;. &lt;i&gt;Revista Brasileira de Gestao de Negocios&lt;/i&gt; [en ligne]. 2016, Vol. 18, n° 59, p. 5</w:instrText>
      </w:r>
      <w:r w:rsidRPr="00255F14">
        <w:rPr>
          <w:rFonts w:ascii="Cambria Math" w:hAnsi="Cambria Math" w:cs="Cambria Math"/>
          <w:lang w:val="es-ES"/>
        </w:rPr>
        <w:instrText>‑</w:instrText>
      </w:r>
      <w:r w:rsidRPr="00255F14">
        <w:rPr>
          <w:lang w:val="es-ES"/>
        </w:rPr>
        <w:instrText>23. DOI</w:instrText>
      </w:r>
      <w:r w:rsidRPr="00255F14">
        <w:rPr>
          <w:rFonts w:ascii="Calibri" w:hAnsi="Calibri" w:cs="Calibri"/>
          <w:lang w:val="es-ES"/>
        </w:rPr>
        <w:instrText> </w:instrText>
      </w:r>
      <w:r w:rsidRPr="00255F14">
        <w:rPr>
          <w:lang w:val="es-ES"/>
        </w:rPr>
        <w:instrText>10.7819/rbgn.v18i59.1701.","manualFormatting":"FERNÁNDEZ, Leslier Maureen Valenzuela et PINUER, Francisco Javier Villegas. Influência da orientação ao valor do cliente, do valor da marca e do nível de ética empresarial no desempenho organizacional. Revista Brasileira de Gestao de Negocios [en linea]. 2016, Vol. 18, n° 59, p. 5\u001e23. DOI 10.7819/rbgn.v18i59.1701.","plainTextFormattedCitation":"FERNÁNDEZ, Leslier Maureen Valenzuela et PINUER, Francisco Javier Villegas. Influência da orientação ao valor do cliente, do valor da marca e do nível de ética empresarial no desempenho organizacional. Revista Brasileira de Gestao de Negocios [en ligne]. 2016, Vol. 18, n° 59, p. 5</w:instrText>
      </w:r>
      <w:r w:rsidRPr="00255F14">
        <w:rPr>
          <w:rFonts w:ascii="Cambria Math" w:hAnsi="Cambria Math" w:cs="Cambria Math"/>
          <w:lang w:val="es-ES"/>
        </w:rPr>
        <w:instrText>‑</w:instrText>
      </w:r>
      <w:r w:rsidRPr="00255F14">
        <w:rPr>
          <w:lang w:val="es-ES"/>
        </w:rPr>
        <w:instrText>23. DOI</w:instrText>
      </w:r>
      <w:r w:rsidRPr="00255F14">
        <w:rPr>
          <w:rFonts w:ascii="Calibri" w:hAnsi="Calibri" w:cs="Calibri"/>
          <w:lang w:val="es-ES"/>
        </w:rPr>
        <w:instrText> </w:instrText>
      </w:r>
      <w:r w:rsidRPr="00255F14">
        <w:rPr>
          <w:lang w:val="es-ES"/>
        </w:rPr>
        <w:instrText>10.7819/rbgn.v18i59.1701.","previouslyFormattedCitation":"(Fern</w:instrText>
      </w:r>
      <w:r w:rsidRPr="00255F14">
        <w:rPr>
          <w:rFonts w:ascii="Calibri" w:hAnsi="Calibri" w:cs="Calibri"/>
          <w:lang w:val="es-ES"/>
        </w:rPr>
        <w:instrText>á</w:instrText>
      </w:r>
      <w:r w:rsidRPr="00255F14">
        <w:rPr>
          <w:lang w:val="es-ES"/>
        </w:rPr>
        <w:instrText>ndez y Pinuer 2016)"},"properties":{"noteIndex":17},"schema":"https://github.com/citation-style-language/schema/raw/master/csl-citation.json"}</w:instrText>
      </w:r>
      <w:r w:rsidRPr="00255F14">
        <w:fldChar w:fldCharType="separate"/>
      </w:r>
      <w:r w:rsidRPr="00255F14">
        <w:rPr>
          <w:noProof/>
          <w:lang w:val="es-ES"/>
        </w:rPr>
        <w:t>FERNÁNDEZ, Leslier Maureen Valenzuela et PINUER, Francisco Javier Villegas. Influência da orientação ao valor do cliente, do valor da marca e do nível de ética empresarial no desempenho organizacional. Revista Brasileira de Gestao de Negocios [en linea]. 2016, Vol. 18, n° 59, p. 5</w:t>
      </w:r>
      <w:r w:rsidRPr="00255F14">
        <w:rPr>
          <w:noProof/>
          <w:lang w:val="es-ES"/>
        </w:rPr>
        <w:noBreakHyphen/>
        <w:t xml:space="preserve">23. </w:t>
      </w:r>
      <w:r w:rsidRPr="00255F14">
        <w:rPr>
          <w:noProof/>
        </w:rPr>
        <w:t>DOI 10.7819/rbgn.v18i59.1701.</w:t>
      </w:r>
      <w:r w:rsidRPr="00255F14">
        <w:fldChar w:fldCharType="end"/>
      </w:r>
    </w:p>
  </w:footnote>
  <w:footnote w:id="19">
    <w:p w14:paraId="2A192933" w14:textId="5FB18412" w:rsidR="00833E24" w:rsidRPr="00255F14" w:rsidRDefault="00833E24" w:rsidP="00255F14">
      <w:pPr>
        <w:pStyle w:val="Textonotapie"/>
        <w:jc w:val="both"/>
        <w:rPr>
          <w:lang w:val="es-ES"/>
        </w:rPr>
      </w:pPr>
      <w:r w:rsidRPr="00255F14">
        <w:rPr>
          <w:rStyle w:val="Refdenotaalpie"/>
        </w:rPr>
        <w:footnoteRef/>
      </w:r>
      <w:r w:rsidRPr="00255F14">
        <w:t xml:space="preserve"> </w:t>
      </w:r>
      <w:r w:rsidRPr="00255F14">
        <w:fldChar w:fldCharType="begin" w:fldLock="1"/>
      </w:r>
      <w:r w:rsidRPr="00255F14">
        <w:instrText>ADDIN CSL_CITATION {"citationItems":[{"id":"ITEM-1","itemData":{"DOI":"10.15649/2346030x.425","ISSN":"2346-030X","abstract":"El servicio al cliente, en la actualidad, es un tema de relevancia en las organizaciones, de él depende la atracción y la retención de los clientes, sean internos o externos. Adicionalmente, la estrategia más importante con la que se puede comprometer la alta gerencia es la creación de una cultura de servicio al cliente en los colaboradores de la empresa, como lineamiento en la ejecución de sus actividades. El objetivo del presente artículo es presentar los resultados de una investigación orientada a reflexionar sobre el impacto del servicio al cliente en el incremento de la competitividad en las empresas de Valledupar, Colombia. El análisis se realiza desde una revisión bibliográfica de autores como: Chiavenato (2002), Gómez (2011) Najul (2011), Robbins (2010), David (2010), Pizzo (2013), entre otros. El tipo de investigación es descriptiva y no experimental, y se presentan los resultados desde una perspectiva reflexiva. El diseño de la investigación se basa en un trabajo de campo por observación directa en segmentos organizacionales, tales como almacenes de prendas de vestir, restaurantes, y centros de atención médica. Los resultados encontrados demuestran que la percepción sobre la poca cultura de servicio al cliente afecta la productividad y la economía de las organizaciones de Valledupar; sin embargo, se establecen modelos explícitos para la implementación de un servicio al cliente de calidad, así como el análisis de cómo influye el clima laboral de la organización en el éxito de esta estrategia.","author":[{"dropping-particle":"","family":"Daza Rodríguez","given":"María Eugenia","non-dropping-particle":"","parse-names":false,"suffix":""},{"dropping-particle":"","family":"Daza Porto","given":"Maritza Isabel","non-dropping-particle":"","parse-names":false,"suffix":""},{"dropping-particle":"","family":"Pérez Orozco","given":"Adith Bismarck","non-dropping-particle":"","parse-names":false,"suffix":""}],"container-title":"Aibi revista de investigación, administración e ingeniería","id":"ITEM-1","issue":"1","issued":{"date-parts":[["2017"]]},"page":"20-26","title":"Servicio al cliente: una estrategia gerencial para incrementar la competitividad organizacional en empresas de Valledupar (Colombia)","type":"article-journal","volume":"7"},"uris":["http://www.mendeley.com/documents/?uuid=c7d0c452-0b81-4381-b11b-664f5f22d5af"]}],"mendeley":{"formattedCitation":"DAZA RODRÍGUEZ, María Eugenia, DAZA PORTO, Maritza Isabel et PÉREZ OROZCO, Adith Bismarck. &lt;b&gt;Servicio al cliente: una estrategia gerencial para incrementar la competitividad organizacional en empresas de Valledupar (Colombia)&lt;/b&gt;. &lt;i&gt;Aibi revista de investigación, administración e ingeniería&lt;/i&gt; [en ligne]. 2017, Vol. 7, n° 1, p. 20</w:instrText>
      </w:r>
      <w:r w:rsidRPr="00255F14">
        <w:rPr>
          <w:rFonts w:ascii="Cambria Math" w:hAnsi="Cambria Math" w:cs="Cambria Math"/>
        </w:rPr>
        <w:instrText>‑</w:instrText>
      </w:r>
      <w:r w:rsidRPr="00255F14">
        <w:instrText>26. DOI</w:instrText>
      </w:r>
      <w:r w:rsidRPr="00255F14">
        <w:rPr>
          <w:rFonts w:ascii="Calibri" w:hAnsi="Calibri" w:cs="Calibri"/>
        </w:rPr>
        <w:instrText> </w:instrText>
      </w:r>
      <w:r w:rsidRPr="00255F14">
        <w:instrText>10.15649/2346030x.425.","manualFormatting":"DAZA RODR</w:instrText>
      </w:r>
      <w:r w:rsidRPr="00255F14">
        <w:rPr>
          <w:rFonts w:ascii="Calibri" w:hAnsi="Calibri" w:cs="Calibri"/>
        </w:rPr>
        <w:instrText>Í</w:instrText>
      </w:r>
      <w:r w:rsidRPr="00255F14">
        <w:instrText>GUEZ, Mar</w:instrText>
      </w:r>
      <w:r w:rsidRPr="00255F14">
        <w:rPr>
          <w:rFonts w:ascii="Calibri" w:hAnsi="Calibri" w:cs="Calibri"/>
        </w:rPr>
        <w:instrText>í</w:instrText>
      </w:r>
      <w:r w:rsidRPr="00255F14">
        <w:instrText>a Eugenia, DAZA PORTO, Maritza Isabel et P</w:instrText>
      </w:r>
      <w:r w:rsidRPr="00255F14">
        <w:rPr>
          <w:rFonts w:ascii="Calibri" w:hAnsi="Calibri" w:cs="Calibri"/>
        </w:rPr>
        <w:instrText>É</w:instrText>
      </w:r>
      <w:r w:rsidRPr="00255F14">
        <w:instrText>REZ OROZCO, Adith Bismarck. Servicio al cliente: una estrategia gerencial para incrementar la competitividad organizacional en empresas de Valledupar (Colombia). Aibi revista de investigación, administración e ingeniería [en linea]. 2017, Vol. 7, n° 1, p. 20\u001e26. DOI 10.15649/2346030x.425.","plainTextFormattedCitation":"DAZA RODRÍGUEZ, María Eugenia, DAZA PORTO, Maritza Isabel et PÉREZ OROZCO, Adith Bismarck. Servicio al cliente: una estrategia gerencial para incrementar la competitividad organizacional en empresas de Valledupar (Colombia). Aibi revista de investigación, administración e ingeniería [en ligne]. 2017, Vol. 7, n° 1, p. 20</w:instrText>
      </w:r>
      <w:r w:rsidRPr="00255F14">
        <w:rPr>
          <w:rFonts w:ascii="Cambria Math" w:hAnsi="Cambria Math" w:cs="Cambria Math"/>
        </w:rPr>
        <w:instrText>‑</w:instrText>
      </w:r>
      <w:r w:rsidRPr="00255F14">
        <w:instrText>26. DOI</w:instrText>
      </w:r>
      <w:r w:rsidRPr="00255F14">
        <w:rPr>
          <w:rFonts w:ascii="Calibri" w:hAnsi="Calibri" w:cs="Calibri"/>
        </w:rPr>
        <w:instrText> </w:instrText>
      </w:r>
      <w:r w:rsidRPr="00255F14">
        <w:instrText>10.15649/2346030x.425.","previouslyFormattedCitation":"(Daza Rodr</w:instrText>
      </w:r>
      <w:r w:rsidRPr="00255F14">
        <w:rPr>
          <w:rFonts w:ascii="Calibri" w:hAnsi="Calibri" w:cs="Calibri"/>
        </w:rPr>
        <w:instrText>í</w:instrText>
      </w:r>
      <w:r w:rsidRPr="00255F14">
        <w:instrText>guez, Daza Porto y P</w:instrText>
      </w:r>
      <w:r w:rsidRPr="00255F14">
        <w:rPr>
          <w:rFonts w:ascii="Calibri" w:hAnsi="Calibri" w:cs="Calibri"/>
        </w:rPr>
        <w:instrText>é</w:instrText>
      </w:r>
      <w:r w:rsidRPr="00255F14">
        <w:instrText>rez Orozco 2017)"},"properties":{"noteIndex":18},"schema":"https://github.com/citation-style-language/schema/raw/master/csl-citation.json"}</w:instrText>
      </w:r>
      <w:r w:rsidRPr="00255F14">
        <w:fldChar w:fldCharType="separate"/>
      </w:r>
      <w:r w:rsidRPr="00255F14">
        <w:rPr>
          <w:noProof/>
        </w:rPr>
        <w:t xml:space="preserve">DAZA RODRÍGUEZ, María Eugenia, DAZA PORTO, Maritza Isabel et PÉREZ OROZCO, Adith Bismarck. </w:t>
      </w:r>
      <w:r w:rsidRPr="00255F14">
        <w:rPr>
          <w:noProof/>
          <w:lang w:val="es-ES"/>
        </w:rPr>
        <w:t>Servicio al cliente: una estrategia gerencial para incrementar la competitividad organizacional en empresas de Valledupar (Colombia). Aibi revista de investigación, administración e ingeniería [en linea]. 2017, Vol. 7, n° 1, p. 20</w:t>
      </w:r>
      <w:r w:rsidRPr="00255F14">
        <w:rPr>
          <w:noProof/>
          <w:lang w:val="es-ES"/>
        </w:rPr>
        <w:noBreakHyphen/>
        <w:t>26. DOI 10.15649/2346030x.425.</w:t>
      </w:r>
      <w:r w:rsidRPr="00255F14">
        <w:fldChar w:fldCharType="end"/>
      </w:r>
    </w:p>
  </w:footnote>
  <w:footnote w:id="20">
    <w:p w14:paraId="25777C5E" w14:textId="4435906F"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author":[{"dropping-particle":"","family":"Granadillo","given":"Efraín J. De La Hoz","non-dropping-particle":"","parse-names":false,"suffix":""},{"dropping-particle":"","family":"Polo","given":"Ludys C. López","non-dropping-particle":"","parse-names":false,"suffix":""}],"id":"ITEM-1","issued":{"date-parts":[["2017"]]},"page":"46-76","title":"con los clientes en empresas de consultoría Management model of relations with Resumen","type":"article-journal"},"uris":["http://www.mendeley.com/documents/?uuid=e94c8435-1022-4951-aab6-750b9c665f51"]}],"mendeley":{"formattedCitation":"GRANADILLO, Efraín J. De La Hoz et POLO, Ludys C. López. &lt;b&gt;con los clientes en empresas de consultoría Management model of relations with Resumen&lt;/b&gt;. 2017, p. 46</w:instrText>
      </w:r>
      <w:r w:rsidRPr="00255F14">
        <w:rPr>
          <w:rFonts w:ascii="Cambria Math" w:hAnsi="Cambria Math" w:cs="Cambria Math"/>
          <w:lang w:val="es-ES"/>
        </w:rPr>
        <w:instrText>‑</w:instrText>
      </w:r>
      <w:r w:rsidRPr="00255F14">
        <w:rPr>
          <w:lang w:val="es-ES"/>
        </w:rPr>
        <w:instrText>76.","plainTextFormattedCitation":"GRANADILLO, Efra</w:instrText>
      </w:r>
      <w:r w:rsidRPr="00255F14">
        <w:rPr>
          <w:rFonts w:ascii="Calibri" w:hAnsi="Calibri" w:cs="Calibri"/>
          <w:lang w:val="es-ES"/>
        </w:rPr>
        <w:instrText>í</w:instrText>
      </w:r>
      <w:r w:rsidRPr="00255F14">
        <w:rPr>
          <w:lang w:val="es-ES"/>
        </w:rPr>
        <w:instrText>n J. De La Hoz et POLO, Ludys C. L</w:instrText>
      </w:r>
      <w:r w:rsidRPr="00255F14">
        <w:rPr>
          <w:rFonts w:ascii="Calibri" w:hAnsi="Calibri" w:cs="Calibri"/>
          <w:lang w:val="es-ES"/>
        </w:rPr>
        <w:instrText>ó</w:instrText>
      </w:r>
      <w:r w:rsidRPr="00255F14">
        <w:rPr>
          <w:lang w:val="es-ES"/>
        </w:rPr>
        <w:instrText>pez. con los clientes en empresas de consultoría Management model of relations with Resumen. 2017, p. 46</w:instrText>
      </w:r>
      <w:r w:rsidRPr="00255F14">
        <w:rPr>
          <w:rFonts w:ascii="Cambria Math" w:hAnsi="Cambria Math" w:cs="Cambria Math"/>
          <w:lang w:val="es-ES"/>
        </w:rPr>
        <w:instrText>‑</w:instrText>
      </w:r>
      <w:r w:rsidRPr="00255F14">
        <w:rPr>
          <w:lang w:val="es-ES"/>
        </w:rPr>
        <w:instrText>76.","previouslyFormattedCitation":"(Granadillo y Polo 2017)"},"properties":{"noteIndex":19},"schema":"https://github.com/citation-style-language/schema/raw/master/csl-citation.json"}</w:instrText>
      </w:r>
      <w:r w:rsidRPr="00255F14">
        <w:fldChar w:fldCharType="separate"/>
      </w:r>
      <w:r w:rsidRPr="00255F14">
        <w:rPr>
          <w:noProof/>
          <w:lang w:val="es-ES"/>
        </w:rPr>
        <w:t xml:space="preserve">GRANADILLO, Efraín J. De La Hoz et POLO, Ludys C. López. con los clientes en empresas de consultoría Management model of relations with Resumen. </w:t>
      </w:r>
      <w:r w:rsidRPr="00E24ABA">
        <w:rPr>
          <w:noProof/>
          <w:lang w:val="es-ES"/>
        </w:rPr>
        <w:t>2017, p. 46</w:t>
      </w:r>
      <w:r w:rsidRPr="00E24ABA">
        <w:rPr>
          <w:rFonts w:ascii="Cambria Math" w:hAnsi="Cambria Math" w:cs="Cambria Math"/>
          <w:noProof/>
          <w:lang w:val="es-ES"/>
        </w:rPr>
        <w:t>‑</w:t>
      </w:r>
      <w:r w:rsidRPr="00E24ABA">
        <w:rPr>
          <w:noProof/>
          <w:lang w:val="es-ES"/>
        </w:rPr>
        <w:t>76.</w:t>
      </w:r>
      <w:r w:rsidRPr="00255F14">
        <w:fldChar w:fldCharType="end"/>
      </w:r>
    </w:p>
  </w:footnote>
  <w:footnote w:id="21">
    <w:p w14:paraId="01084152" w14:textId="1EBDAB36" w:rsidR="00833E24" w:rsidRPr="00255F14" w:rsidRDefault="00833E24" w:rsidP="00255F14">
      <w:pPr>
        <w:pStyle w:val="Textonotapie"/>
        <w:jc w:val="both"/>
        <w:rPr>
          <w:lang w:val="es-ES"/>
        </w:rPr>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25100/cdea.v30i52.30","ISSN":"0120-4645","abstract":"La globalización está afectando a todas las economías y  a sus  organizaciones que buscan maximizar sus ganancias a través de la satisfacción del cliente. Dentro de este contexto los grandes supermercados han tenido un significativo crecimiento, por lo tanto es importante conocer la calidad del servicio que los clientes están recibiendo de estas tiendas. En la actualidad las medidas de calidad de servicio en estos almacenes en el mercado mundial son escasas.  Este artículo presenta los resultados de la medición de la calidad del servicio que los clientes reciben de los grandes supermercados de Ibagué, mediante el empleo de la escala multi-ítem SERVQUAL (calidad del servicio por sus siglas en inglés), que es una herramienta aplicada a la calidad del servicio, que se compone de 5 dimensiones en 22 ítems y evalúa características relacionadas con los aspectos tangibles, la confiabilidad, la responsabilidad, la garantía, la seguridad y la empatía. La población estudiada son los clientes que visitan estos supermercados con un enfoque mixto de investigación (cualitativa y cuantitativa) y los resultados mostraron la insatisfacción de los consumidores con la amabilidad del personal, el servicio de atención al cliente, la agilidad en la atención, la atención al cliente, el comportamiento del personal de seguridad, impulsadoras, mercaderistas, cajeros, empacadores y supervisores.&lt;br /&gt;&lt;br /&gt;&lt;br /&gt;","author":[{"dropping-particle":"","family":"Guerrero","given":"Germán Rubio","non-dropping-particle":"","parse-names":false,"suffix":""}],"container-title":"Cuadernos de Administración","id":"ITEM-1","issue":"52","issued":{"date-parts":[["2014","11","12"]]},"page":"54","publisher":"Universidad del Valle","title":"La calidad del servicio al cliente en los grandes supermercados de Ibagué: un análisis desde la escala multidimensional (SERVQUAL)","type":"article-journal","volume":"30"},"uris":["http://www.mendeley.com/documents/?uuid=4d6ebd2e-054b-36f6-bf19-190fb978163b"]}],"mendeley":{"formattedCitation":"GUERRERO, Germán Rubio. &lt;b&gt;La calidad del servicio al cliente en los grandes supermercados de Ibagué: un análisis desde la escala multidimensional (SERVQUAL)&lt;/b&gt;. &lt;i&gt;Cuadernos de Administración&lt;/i&gt; [en ligne]. Universidad del Valle, Novembre 2014, Vol. 30, n° 52, p. 54. DOI 10.25100/cdea.v30i52.30.","manualFormatting":"GUERRERO, Germán Rubio. La calidad del servicio al cliente en los grandes supermercados de Ibagué: un análisis desde la escala multidimensional (SERVQUAL). Cuadernos de Administración [en linea]. Universidad del Valle, Novembre 2014, Vol. 30, n° 52, p. 54. DOI 10.25100/cdea.v30i52.30.","plainTextFormattedCitation":"GUERRERO, Germán Rubio. La calidad del servicio al cliente en los grandes supermercados de Ibagué: un análisis desde la escala multidimensional (SERVQUAL). Cuadernos de Administración [en ligne]. Universidad del Valle, Novembre 2014, Vol. 30, n° 52, p. 54. DOI 10.25100/cdea.v30i52.30.","previouslyFormattedCitation":"(Guerrero 2014)"},"properties":{"noteIndex":20},"schema":"https://github.com/citation-style-language/schema/raw/master/csl-citation.json"}</w:instrText>
      </w:r>
      <w:r w:rsidRPr="00255F14">
        <w:fldChar w:fldCharType="separate"/>
      </w:r>
      <w:r w:rsidRPr="00255F14">
        <w:rPr>
          <w:noProof/>
          <w:lang w:val="es-ES"/>
        </w:rPr>
        <w:t>GUERRERO, Germán Rubio. La calidad del servicio al cliente en los grandes supermercados de Ibagué: un análisis desde la escala multidimensional (SERVQUAL). Cuadernos de Administración [en linea]. Universidad del Valle, Novembre 2014, Vol. 30, n° 52, p. 54. DOI 10.25100/cdea.v30i52.30.</w:t>
      </w:r>
      <w:r w:rsidRPr="00255F14">
        <w:fldChar w:fldCharType="end"/>
      </w:r>
    </w:p>
  </w:footnote>
  <w:footnote w:id="22">
    <w:p w14:paraId="1B60D613" w14:textId="4BA101D2" w:rsidR="00833E24" w:rsidRPr="00E24ABA" w:rsidRDefault="00833E24" w:rsidP="00255F14">
      <w:pPr>
        <w:pStyle w:val="Textonotapie"/>
        <w:jc w:val="both"/>
        <w:rPr>
          <w:lang w:val="es-ES"/>
        </w:rPr>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20453/rmh.v12i3.2386","ISSN":"1018-130X","abstract":"En la satisfacción del usuario intervienen fundamentalmente dos factores: la expectativa y la experiencia, la diferencia entre ambas nos da como resultado el grado de satisfacción o de insatisfacción del usuario. Pero, en ambos factores influye los valores que tenga el cliente. En este sentido, es diferente el grado de satisfacción de un cliente que acude al hospital por primera vez que el de un paciente que acude al hospital en forma continua. Indudablemente,","author":[{"dropping-particle":"","family":"Miyahira","given":"Juan","non-dropping-particle":"","parse-names":false,"suffix":""}],"container-title":"Revista Medica Herediana","id":"ITEM-1","issue":"3","issued":{"date-parts":[["2015"]]},"page":"75","title":"Calidad en los servicios de salud ¿Es posible?","type":"article-journal","volume":"12"},"uris":["http://www.mendeley.com/documents/?uuid=29989099-5eb3-44fe-a03b-ba20f53f04fa"]}],"mendeley":{"formattedCitation":"MIYAHIRA, Juan. &lt;b&gt;Calidad en los servicios de salud ¿Es posible?&lt;/b&gt;. &lt;i&gt;Revista Medica Herediana&lt;/i&gt; [en ligne]. 2015, Vol. 12, n° 3, p. 75. DOI 10.20453/rmh.v12i3.2386.","manualFormatting":"MIYAHIRA, Juan. Calidad en los servicios de salud ¿Es posible?. Revista Medica Herediana [en linea]. 2015, Vol. 12, n° 3, p. 75. DOI 10.20453/rmh.v12i3.2386.","plainTextFormattedCitation":"MIYAHIRA, Juan. Calidad en los servicios de salud ¿Es posible?. Revista Medica Herediana [en ligne]. 2015, Vol. 12, n° 3, p. 75. DOI 10.20453/rmh.v12i3.2386.","previouslyFormattedCitation":"(Miyahira 2015)"},"properties":{"noteIndex":21},"schema":"https://github.com/citation-style-language/schema/raw/master/csl-citation.json"}</w:instrText>
      </w:r>
      <w:r w:rsidRPr="00255F14">
        <w:fldChar w:fldCharType="separate"/>
      </w:r>
      <w:r w:rsidRPr="00255F14">
        <w:rPr>
          <w:noProof/>
          <w:lang w:val="es-ES"/>
        </w:rPr>
        <w:t xml:space="preserve">MIYAHIRA, Juan. Calidad en los servicios de salud ¿Es posible?. Revista Medica Herediana [en linea]. 2015, Vol. 12, n° 3, p. 75. </w:t>
      </w:r>
      <w:r w:rsidRPr="00E24ABA">
        <w:rPr>
          <w:noProof/>
          <w:lang w:val="es-ES"/>
        </w:rPr>
        <w:t>DOI 10.20453/rmh.v12i3.2386.</w:t>
      </w:r>
      <w:r w:rsidRPr="00255F14">
        <w:fldChar w:fldCharType="end"/>
      </w:r>
    </w:p>
  </w:footnote>
  <w:footnote w:id="23">
    <w:p w14:paraId="4821C494" w14:textId="2DA49391" w:rsidR="00833E24" w:rsidRPr="00255F14" w:rsidRDefault="00833E24" w:rsidP="00255F14">
      <w:pPr>
        <w:pStyle w:val="Textonotapie"/>
        <w:jc w:val="both"/>
        <w:rPr>
          <w:lang w:val="es-ES"/>
        </w:rPr>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1016/S0186-1042(15)72153-4","ISSN":"01861042","abstract":"Markets globalization and the strong competitiveness in the industrial sector, have made the fulfillment of clients' needs a strategic target for companies that compete for a market segment. In order to acquire this, a solid competitiveness is required in reference to service differentiation. It is important to remark that most of the time the client has a single opportunity to assess a service in terms of quality and satisfaction; in that sense, many organizations have developed mechanisms to evaluate quality service as a component of continuous enhancement. The present study proposes using a 15-item standard questionnaire by applying the Servperf model (Service Performance) proposed by Cronin and Taylor (1992), which collects client's impression of the quality of the service received. The investigation covered the five offices of Telcel's service centers in Hermosillo, Sonora. The purpose was to determine the factors that characterize client's satisfaction through quality service, applying the Servperf model to show if there is a positive relation between the service and the client's satisfaction.","author":[{"dropping-particle":"","family":"Ibarra Morales","given":"Luis Enrique","non-dropping-particle":"","parse-names":false,"suffix":""},{"dropping-particle":"","family":"Casas Medina","given":"Emma Vanessa","non-dropping-particle":"","parse-names":false,"suffix":""}],"container-title":"Contaduria y Administracion","id":"ITEM-1","issue":"1","issued":{"date-parts":[["2015"]]},"page":"229-260","publisher":"Elsevier","title":"Aplicación del modelo Servperf en los centros de atención Telcel, Hermosillo: Una medición de la calidad en el servicio","type":"article-journal","volume":"60"},"uris":["http://www.mendeley.com/documents/?uuid=2ac37d98-c348-45fb-9d24-14c64ba32d68"]}],"mendeley":{"formattedCitation":"IBARRA MORALES, Luis Enrique et CASAS MEDINA, Emma Vanessa. &lt;b&gt;Aplicación del modelo Servperf en los centros de atención Telcel, Hermosillo: Una medición de la calidad en el servicio&lt;/b&gt;. &lt;i&gt;Contaduria y Administracion&lt;/i&gt; [en ligne]. Elsevier, 2015, Vol. 60, n° 1, p. 229</w:instrText>
      </w:r>
      <w:r w:rsidRPr="00E24ABA">
        <w:rPr>
          <w:rFonts w:ascii="Cambria Math" w:hAnsi="Cambria Math" w:cs="Cambria Math"/>
          <w:lang w:val="es-ES"/>
        </w:rPr>
        <w:instrText>‑</w:instrText>
      </w:r>
      <w:r w:rsidRPr="00E24ABA">
        <w:rPr>
          <w:lang w:val="es-ES"/>
        </w:rPr>
        <w:instrText>260. DOI 10.1016/S0186-1042(15)72153-4.","manualFormatting":"IBARRA MORALES, Luis Enrique et CASAS MEDINA, Emma Vanessa. Aplicación del modelo Servperf en los centros de atención Telcel, Hermosillo: Una medición de la calidad en el servicio. Contaduria y Administracion [en linea]. Elsevier, 2015, Vol. 60, n° 1, p. 229\u001e260. DOI 10.1016/S0186-1042(15)72153-4.","plainTextFormattedCitation":"IBARRA MORALES, Luis Enrique et CASAS MEDINA, Emma Vanessa. Aplicación del modelo Servperf en los centros de atención Telcel, Hermosillo: Una medición de la calidad en el servicio. Contaduria y Administracion [en ligne]. Elsevier, 2015, Vol. 60, n° 1, p. 229</w:instrText>
      </w:r>
      <w:r w:rsidRPr="00E24ABA">
        <w:rPr>
          <w:rFonts w:ascii="Cambria Math" w:hAnsi="Cambria Math" w:cs="Cambria Math"/>
          <w:lang w:val="es-ES"/>
        </w:rPr>
        <w:instrText>‑</w:instrText>
      </w:r>
      <w:r w:rsidRPr="00E24ABA">
        <w:rPr>
          <w:lang w:val="es-ES"/>
        </w:rPr>
        <w:instrText>260. DOI</w:instrText>
      </w:r>
      <w:r w:rsidRPr="00E24ABA">
        <w:rPr>
          <w:rFonts w:ascii="Calibri" w:hAnsi="Calibri" w:cs="Calibri"/>
          <w:lang w:val="es-ES"/>
        </w:rPr>
        <w:instrText> </w:instrText>
      </w:r>
      <w:r w:rsidRPr="00E24ABA">
        <w:rPr>
          <w:lang w:val="es-ES"/>
        </w:rPr>
        <w:instrText>10.1016/S0186-1042(15)72153-4.","previouslyFormattedCitation":"(Ibarra Morales y Casas Medina 2015)"},"properties":{"noteIndex":22},"schema":"https://github.com/citation-style-language/schema/raw/master/csl-citation.json"}</w:instrText>
      </w:r>
      <w:r w:rsidRPr="00255F14">
        <w:fldChar w:fldCharType="separate"/>
      </w:r>
      <w:r w:rsidRPr="00E24ABA">
        <w:rPr>
          <w:noProof/>
          <w:lang w:val="es-ES"/>
        </w:rPr>
        <w:t xml:space="preserve">IBARRA MORALES, Luis Enrique et CASAS MEDINA, Emma Vanessa. </w:t>
      </w:r>
      <w:r w:rsidRPr="00255F14">
        <w:rPr>
          <w:noProof/>
          <w:lang w:val="es-ES"/>
        </w:rPr>
        <w:t>Aplicación del modelo Servperf en los centros de atención Telcel, Hermosillo: Una medición de la calidad en el servicio. Contaduria y Administracion [en linea]. Elsevier, 2015, Vol. 60, n° 1, p. 229</w:t>
      </w:r>
      <w:r w:rsidRPr="00255F14">
        <w:rPr>
          <w:noProof/>
          <w:lang w:val="es-ES"/>
        </w:rPr>
        <w:noBreakHyphen/>
        <w:t>260. DOI 10.1016/S0186-1042(15)72153-4.</w:t>
      </w:r>
      <w:r w:rsidRPr="00255F14">
        <w:fldChar w:fldCharType="end"/>
      </w:r>
    </w:p>
  </w:footnote>
  <w:footnote w:id="24">
    <w:p w14:paraId="5D991F6F" w14:textId="01D89200"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SN":"0252-8584","abstract":"Customer service, its design and its logistic component are poorly comprehended and wasted in Cuban enterprises' present activities. Though most of them take into account the relationship between logistics and customer service, such relationship is only regarded as a support to the service, and not as an important way to increase the efficiency and competitiveness levels. This paper aims at introducing a procedure for customer service logistic design in the service industry, such procedure has been applied in different companies, and such has made possible to confirm its validity. (English) [ABSTRACT FROM AUTHOR]","author":[{"dropping-particle":"","family":"Bobes","given":"Alonso","non-dropping-particle":"","parse-names":false,"suffix":""},{"dropping-particle":"","family":"Alejandro","given":"R","non-dropping-particle":"","parse-names":false,"suffix":""},{"dropping-particle":"","family":"Valdés","given":"Felipe","non-dropping-particle":"","parse-names":false,"suffix":""},{"dropping-particle":"","family":"Pilar","given":"M","non-dropping-particle":"","parse-names":false,"suffix":""}],"container-title":"Economía y Desarrollo","id":"ITEM-1","issue":"2","issued":{"date-parts":[["2014"]]},"page":"184-192","title":"Servicio logístico al cliente en empresas de servicios: procedimiento para su diseño","type":"article-journal","volume":"152"},"uris":["http://www.mendeley.com/documents/?uuid=bdd4fb53-40db-4591-8890-0e5fc3baabd4"]}],"mendeley":{"formattedCitation":"BOBES, Alonso, ALEJANDRO, R, VALDÉS, Felipe, et al. &lt;b&gt;Servicio logístico al cliente en empresas de servicios: procedimiento para su diseño&lt;/b&gt;. &lt;i&gt;Economía y Desarrollo&lt;/i&gt;. 2014, Vol. 152, n° 2, p. 184</w:instrText>
      </w:r>
      <w:r w:rsidRPr="00255F14">
        <w:rPr>
          <w:rFonts w:ascii="Cambria Math" w:hAnsi="Cambria Math" w:cs="Cambria Math"/>
          <w:lang w:val="es-ES"/>
        </w:rPr>
        <w:instrText>‑</w:instrText>
      </w:r>
      <w:r w:rsidRPr="00255F14">
        <w:rPr>
          <w:lang w:val="es-ES"/>
        </w:rPr>
        <w:instrText>192.","plainTextFormattedCitation":"BOBES, Alonso, ALEJANDRO, R, VALD</w:instrText>
      </w:r>
      <w:r w:rsidRPr="00255F14">
        <w:rPr>
          <w:rFonts w:ascii="Calibri" w:hAnsi="Calibri" w:cs="Calibri"/>
          <w:lang w:val="es-ES"/>
        </w:rPr>
        <w:instrText>É</w:instrText>
      </w:r>
      <w:r w:rsidRPr="00255F14">
        <w:rPr>
          <w:lang w:val="es-ES"/>
        </w:rPr>
        <w:instrText>S, Felipe, et al. Servicio log</w:instrText>
      </w:r>
      <w:r w:rsidRPr="00255F14">
        <w:rPr>
          <w:rFonts w:ascii="Calibri" w:hAnsi="Calibri" w:cs="Calibri"/>
          <w:lang w:val="es-ES"/>
        </w:rPr>
        <w:instrText>í</w:instrText>
      </w:r>
      <w:r w:rsidRPr="00255F14">
        <w:rPr>
          <w:lang w:val="es-ES"/>
        </w:rPr>
        <w:instrText>stico al cliente en empresas de servicios: procedimiento para su diseño. Economía y Desarrollo. 2014, Vol. 152, n° 2, p. 184</w:instrText>
      </w:r>
      <w:r w:rsidRPr="00255F14">
        <w:rPr>
          <w:rFonts w:ascii="Cambria Math" w:hAnsi="Cambria Math" w:cs="Cambria Math"/>
          <w:lang w:val="es-ES"/>
        </w:rPr>
        <w:instrText>‑</w:instrText>
      </w:r>
      <w:r w:rsidRPr="00255F14">
        <w:rPr>
          <w:lang w:val="es-ES"/>
        </w:rPr>
        <w:instrText>192.","previouslyFormattedCitation":"(Bobes et</w:instrText>
      </w:r>
      <w:r w:rsidRPr="00255F14">
        <w:rPr>
          <w:rFonts w:ascii="Calibri" w:hAnsi="Calibri" w:cs="Calibri"/>
          <w:lang w:val="es-ES"/>
        </w:rPr>
        <w:instrText> </w:instrText>
      </w:r>
      <w:r w:rsidRPr="00255F14">
        <w:rPr>
          <w:lang w:val="es-ES"/>
        </w:rPr>
        <w:instrText>al. 2014)"},"properties":{"noteIndex":23},"schema":"https://github.com/citation-style-language/schema/raw/master/csl-citation.json"}</w:instrText>
      </w:r>
      <w:r w:rsidRPr="00255F14">
        <w:fldChar w:fldCharType="separate"/>
      </w:r>
      <w:r w:rsidRPr="00255F14">
        <w:rPr>
          <w:noProof/>
          <w:lang w:val="es-ES"/>
        </w:rPr>
        <w:t xml:space="preserve">BOBES, Alonso, ALEJANDRO, R, VALDÉS, Felipe, et al. Servicio logístico al cliente en empresas de servicios: procedimiento para su diseño. </w:t>
      </w:r>
      <w:r w:rsidRPr="00255F14">
        <w:rPr>
          <w:i/>
          <w:noProof/>
          <w:lang w:val="es-ES"/>
        </w:rPr>
        <w:t>Economía y Desarrollo</w:t>
      </w:r>
      <w:r w:rsidRPr="00255F14">
        <w:rPr>
          <w:noProof/>
          <w:lang w:val="es-ES"/>
        </w:rPr>
        <w:t>. 2014, Vol. 152, n° 2, p. 184</w:t>
      </w:r>
      <w:r w:rsidRPr="00255F14">
        <w:rPr>
          <w:rFonts w:ascii="Cambria Math" w:hAnsi="Cambria Math" w:cs="Cambria Math"/>
          <w:noProof/>
          <w:lang w:val="es-ES"/>
        </w:rPr>
        <w:t>‑</w:t>
      </w:r>
      <w:r w:rsidRPr="00255F14">
        <w:rPr>
          <w:noProof/>
          <w:lang w:val="es-ES"/>
        </w:rPr>
        <w:t>192.</w:t>
      </w:r>
      <w:r w:rsidRPr="00255F14">
        <w:fldChar w:fldCharType="end"/>
      </w:r>
    </w:p>
  </w:footnote>
  <w:footnote w:id="25">
    <w:p w14:paraId="707A9282" w14:textId="2ACDAACB" w:rsidR="00833E24" w:rsidRPr="00255F14" w:rsidRDefault="00833E24" w:rsidP="00255F14">
      <w:pPr>
        <w:pStyle w:val="Sinespaciado"/>
        <w:jc w:val="both"/>
        <w:rPr>
          <w:rFonts w:ascii="Arial" w:hAnsi="Arial" w:cs="Arial"/>
          <w:sz w:val="20"/>
          <w:szCs w:val="20"/>
        </w:rPr>
      </w:pPr>
      <w:r w:rsidRPr="00255F14">
        <w:rPr>
          <w:rStyle w:val="Refdenotaalpie"/>
          <w:rFonts w:ascii="Arial" w:hAnsi="Arial" w:cs="Arial"/>
          <w:sz w:val="20"/>
          <w:szCs w:val="20"/>
        </w:rPr>
        <w:footnoteRef/>
      </w:r>
      <w:r w:rsidRPr="00255F14">
        <w:rPr>
          <w:rFonts w:ascii="Arial" w:hAnsi="Arial" w:cs="Arial"/>
          <w:sz w:val="20"/>
          <w:szCs w:val="20"/>
          <w:lang w:val="es-ES"/>
        </w:rPr>
        <w:t xml:space="preserve"> AURUSKEVICIENE, V., SALCIUVIENE, L. y SKUDIENE, V., 2010. </w:t>
      </w:r>
      <w:r w:rsidRPr="00255F14">
        <w:rPr>
          <w:rFonts w:ascii="Arial" w:hAnsi="Arial" w:cs="Arial"/>
          <w:sz w:val="20"/>
          <w:szCs w:val="20"/>
        </w:rPr>
        <w:t xml:space="preserve">The Relationship Quality Effect on Customer Loyalty. </w:t>
      </w:r>
      <w:r w:rsidRPr="00255F14">
        <w:rPr>
          <w:rFonts w:ascii="Arial" w:hAnsi="Arial" w:cs="Arial"/>
          <w:i/>
          <w:iCs/>
          <w:sz w:val="20"/>
          <w:szCs w:val="20"/>
          <w:lang w:val="es-ES"/>
        </w:rPr>
        <w:t>Pecunia: Revista de la Facultad de Ciencias Económicas y Empresariales, Universidad de León</w:t>
      </w:r>
      <w:r w:rsidRPr="00255F14">
        <w:rPr>
          <w:rFonts w:ascii="Arial" w:hAnsi="Arial" w:cs="Arial"/>
          <w:sz w:val="20"/>
          <w:szCs w:val="20"/>
          <w:lang w:val="es-ES"/>
        </w:rPr>
        <w:t xml:space="preserve">, vol. 10, no. 10, pp. 23. </w:t>
      </w:r>
      <w:r w:rsidRPr="00255F14">
        <w:rPr>
          <w:rFonts w:ascii="Arial" w:hAnsi="Arial" w:cs="Arial"/>
          <w:sz w:val="20"/>
          <w:szCs w:val="20"/>
        </w:rPr>
        <w:t xml:space="preserve">ISSN 1699-9495. DOI 10.18002/pec.v0i10.637. </w:t>
      </w:r>
    </w:p>
  </w:footnote>
  <w:footnote w:id="26">
    <w:p w14:paraId="1962419B" w14:textId="14F67D1D" w:rsidR="00833E24" w:rsidRPr="00255F14" w:rsidRDefault="00833E24" w:rsidP="00255F14">
      <w:pPr>
        <w:pStyle w:val="Textonotapie"/>
        <w:jc w:val="both"/>
      </w:pPr>
      <w:r w:rsidRPr="00255F14">
        <w:rPr>
          <w:rStyle w:val="Refdenotaalpie"/>
        </w:rPr>
        <w:footnoteRef/>
      </w:r>
      <w:r w:rsidRPr="00255F14">
        <w:t xml:space="preserve"> </w:t>
      </w:r>
      <w:r w:rsidRPr="00255F14">
        <w:fldChar w:fldCharType="begin" w:fldLock="1"/>
      </w:r>
      <w:r w:rsidRPr="00255F14">
        <w:instrText>ADDIN CSL_CITATION {"citationItems":[{"id":"ITEM-1","itemData":{"DOI":"10.1016/j.indmarman.2016.09.004","ISSN":"00198501","abstract":"This research focuses on supplier-buyer relationships in a distribution channel. It uses a contingency theory to claim that, under different environmental conditions, logistics flexibility and relationship flexibility for a focal firm (a manufacturer in this study) will have distinct effects on logistics service quality (when treated as a controllable mediator) and the firm's satisfaction in its relationship with its key downstream account. Using data from a survey of manufacturers in China, it uses structural equation modeling to test the main effects and moderated regression together with moderated path analysis to examine the contingent effects of environmental uncertainty. The results show that, as distinctive capabilities, both logistics flexibility and relationship flexibility have significant positive effects on the level of logistics service quality that the manufacturer offers, which, in turn, enhance how much it values and is satisfied with its relationship with its key account. However, the direct effect of logistics flexibility on relationship satisfaction is stronger under an uncertain environment, while the direct and total effect of relationship flexibility on relationship satisfaction is stronger under a stable environment.","author":[{"dropping-particle":"","family":"Yu","given":"Kangkang","non-dropping-particle":"","parse-names":false,"suffix":""},{"dropping-particle":"","family":"Cadeaux","given":"Jack","non-dropping-particle":"","parse-names":false,"suffix":""},{"dropping-particle":"","family":"Song","given":"Hua","non-dropping-particle":"","parse-names":false,"suffix":""}],"container-title":"Industrial Marketing Management","id":"ITEM-1","issued":{"date-parts":[["2017"]]},"page":"211-225","publisher":"Elsevier Inc.","title":"Flexibility and quality in logistics and relationships","type":"article-journal","volume":"62"},"uris":["http://www.mendeley.com/documents/?uuid=e9990446-bf56-4364-bad1-a9e31c7905bb"]}],"mendeley":{"formattedCitation":"YU, Kangkang, CADEAUX, Jack et SONG, Hua. &lt;b&gt;Flexibility and quality in logistics and relationships&lt;/b&gt;. &lt;i&gt;Industrial Marketing Management&lt;/i&gt; [en ligne]. Elsevier Inc., 2017, Vol. 62, p. 211</w:instrText>
      </w:r>
      <w:r w:rsidRPr="00255F14">
        <w:rPr>
          <w:rFonts w:ascii="Cambria Math" w:hAnsi="Cambria Math" w:cs="Cambria Math"/>
        </w:rPr>
        <w:instrText>‑</w:instrText>
      </w:r>
      <w:r w:rsidRPr="00255F14">
        <w:instrText>225. DOI</w:instrText>
      </w:r>
      <w:r w:rsidRPr="00255F14">
        <w:rPr>
          <w:rFonts w:ascii="Calibri" w:hAnsi="Calibri" w:cs="Calibri"/>
        </w:rPr>
        <w:instrText> </w:instrText>
      </w:r>
      <w:r w:rsidRPr="00255F14">
        <w:instrText>10.1016/j.indmarman.2016.09.004.","plainTextFormattedCitation":"YU, Kangkang, CADEAUX, Jack et SONG, Hua. Flexibility and quality in logistics and relationships. Industrial Marketing Management [en ligne]. Elsevier Inc., 2017, Vol. 62, p. 211</w:instrText>
      </w:r>
      <w:r w:rsidRPr="00255F14">
        <w:rPr>
          <w:rFonts w:ascii="Cambria Math" w:hAnsi="Cambria Math" w:cs="Cambria Math"/>
        </w:rPr>
        <w:instrText>‑</w:instrText>
      </w:r>
      <w:r w:rsidRPr="00255F14">
        <w:instrText>225. DOI</w:instrText>
      </w:r>
      <w:r w:rsidRPr="00255F14">
        <w:rPr>
          <w:rFonts w:ascii="Calibri" w:hAnsi="Calibri" w:cs="Calibri"/>
        </w:rPr>
        <w:instrText> </w:instrText>
      </w:r>
      <w:r w:rsidRPr="00255F14">
        <w:instrText>10.1016/j.indmarman.2016.09.004.","previouslyFormattedCitation":"(Yu, Cadeaux y Song 2017)"},"properties":{"noteIndex":25},"schema":"https://github.com/citation-style-language/schema/raw/master/csl-citation.json"}</w:instrText>
      </w:r>
      <w:r w:rsidRPr="00255F14">
        <w:fldChar w:fldCharType="separate"/>
      </w:r>
      <w:r w:rsidRPr="00255F14">
        <w:rPr>
          <w:noProof/>
        </w:rPr>
        <w:t xml:space="preserve">YU, Kangkang, CADEAUX, Jack et SONG, Hua. Flexibility and quality in logistics and relationships. </w:t>
      </w:r>
      <w:r w:rsidRPr="00255F14">
        <w:rPr>
          <w:i/>
          <w:noProof/>
        </w:rPr>
        <w:t>Industrial Marketing Management</w:t>
      </w:r>
      <w:r w:rsidRPr="00255F14">
        <w:rPr>
          <w:noProof/>
        </w:rPr>
        <w:t xml:space="preserve"> [en ligne]. Elsevier Inc., 2017, Vol. 62, p. 211</w:t>
      </w:r>
      <w:r w:rsidRPr="00255F14">
        <w:rPr>
          <w:rFonts w:ascii="Cambria Math" w:hAnsi="Cambria Math" w:cs="Cambria Math"/>
          <w:noProof/>
        </w:rPr>
        <w:t>‑</w:t>
      </w:r>
      <w:r w:rsidRPr="00255F14">
        <w:rPr>
          <w:noProof/>
        </w:rPr>
        <w:t>225. DOI</w:t>
      </w:r>
      <w:r w:rsidRPr="00255F14">
        <w:rPr>
          <w:rFonts w:ascii="Calibri" w:hAnsi="Calibri" w:cs="Calibri"/>
          <w:noProof/>
        </w:rPr>
        <w:t> </w:t>
      </w:r>
      <w:r w:rsidRPr="00255F14">
        <w:rPr>
          <w:noProof/>
        </w:rPr>
        <w:t>10.1016/j.indmarman.2016.09.004.</w:t>
      </w:r>
      <w:r w:rsidRPr="00255F14">
        <w:fldChar w:fldCharType="end"/>
      </w:r>
    </w:p>
  </w:footnote>
  <w:footnote w:id="27">
    <w:p w14:paraId="0346E951" w14:textId="57FC586C" w:rsidR="00833E24" w:rsidRPr="00255F14" w:rsidRDefault="00833E24" w:rsidP="00255F14">
      <w:pPr>
        <w:pStyle w:val="Sinespaciado"/>
        <w:jc w:val="both"/>
        <w:rPr>
          <w:rFonts w:ascii="Arial" w:hAnsi="Arial" w:cs="Arial"/>
          <w:sz w:val="20"/>
          <w:szCs w:val="20"/>
        </w:rPr>
      </w:pPr>
      <w:r w:rsidRPr="00255F14">
        <w:rPr>
          <w:rStyle w:val="Refdenotaalpie"/>
          <w:rFonts w:ascii="Arial" w:hAnsi="Arial" w:cs="Arial"/>
          <w:sz w:val="20"/>
          <w:szCs w:val="20"/>
        </w:rPr>
        <w:footnoteRef/>
      </w:r>
      <w:r w:rsidRPr="00255F14">
        <w:rPr>
          <w:rFonts w:ascii="Arial" w:hAnsi="Arial" w:cs="Arial"/>
          <w:sz w:val="20"/>
          <w:szCs w:val="20"/>
        </w:rPr>
        <w:t xml:space="preserve"> Garga y Bambale, The Impact of Service Quality on Customer Patronage: Mediating Effects of Switching Cost and Customer Satisfaction. </w:t>
      </w:r>
      <w:r w:rsidRPr="00255F14">
        <w:rPr>
          <w:rFonts w:ascii="Arial" w:hAnsi="Arial" w:cs="Arial"/>
          <w:sz w:val="20"/>
          <w:szCs w:val="20"/>
          <w:lang w:val="es-ES"/>
        </w:rPr>
        <w:t xml:space="preserve">Citado por </w:t>
      </w:r>
      <w:r w:rsidRPr="00255F14">
        <w:rPr>
          <w:rFonts w:ascii="Arial" w:hAnsi="Arial" w:cs="Arial"/>
          <w:sz w:val="20"/>
          <w:szCs w:val="20"/>
        </w:rPr>
        <w:fldChar w:fldCharType="begin" w:fldLock="1"/>
      </w:r>
      <w:r w:rsidRPr="00255F14">
        <w:rPr>
          <w:rFonts w:ascii="Arial" w:hAnsi="Arial" w:cs="Arial"/>
          <w:sz w:val="20"/>
          <w:szCs w:val="20"/>
          <w:lang w:val="es-ES"/>
        </w:rPr>
        <w:instrText>ADDIN CSL_CITATION {"citationItems":[{"id":"ITEM-1","itemData":{"DOI":"10.35426/iav48n123.03","ISSN":"1870-6614","abstract":"La satisfacción es determinante para que una empresa internacional decida la contratación de servicios logísticos. Por lo cual, en la presente investigación se busca como objetivo identificar los factores que afectan a la satisfacción del cliente. Se utiliza un método cuantitativo a través de un análisis factorial y de mínimos cuadrados ordinarios. Los resultados indican que la satisfacción depende de factores como la calidad en el servicio, la lealtad y parcialmente de las tecnologías de la información y comunicación. Las limitaciones que se presentan el trabajo puede ser la disposición por parte de los encuestados al responder el instrumento de medición. Los hallazgos son útiles para las empresas que brindan servicios de logística en cuanto a desarrollar estrategias enfocadas a generar mayor confianza y, por lo tanto, lealtad del cliente. La originalidad y relevancia del estudio están en las aportaciones de un modelo para la toma de decisiones.","author":[{"dropping-particle":"","family":"Pelayo Maciel","given":"Jorge","non-dropping-particle":"","parse-names":false,"suffix":""},{"dropping-particle":"","family":"Ortiz Villavelazquez","given":"Ninfa Veaney","non-dropping-particle":"","parse-names":false,"suffix":""}],"container-title":"Investigación Administrativa","id":"ITEM-1","issued":{"date-parts":[["2019"]]},"page":"1-16","title":"La satisfacción en las empresas de logística internacional en Jalisco.","type":"article-journal","volume":"48"},"uris":["http://www.mendeley.com/documents/?uuid=c782b195-f5ee-4864-af5c-171b3829c960"]}],"mendeley":{"formattedCitation":"PELAYO MACIEL, Jorge et ORTIZ VILLAVELAZQUEZ, Ninfa Veaney. &lt;b&gt;La satisfacción en las empresas de logística internacional en Jalisco.&lt;/b&gt; &lt;i&gt;Investigación Administrativa&lt;/i&gt; [en ligne]. 2019, Vol. 48, p. 1</w:instrText>
      </w:r>
      <w:r w:rsidRPr="00255F14">
        <w:rPr>
          <w:rFonts w:ascii="Cambria Math" w:hAnsi="Cambria Math" w:cs="Cambria Math"/>
          <w:sz w:val="20"/>
          <w:szCs w:val="20"/>
          <w:lang w:val="es-ES"/>
        </w:rPr>
        <w:instrText>‑</w:instrText>
      </w:r>
      <w:r w:rsidRPr="00255F14">
        <w:rPr>
          <w:rFonts w:ascii="Arial" w:hAnsi="Arial" w:cs="Arial"/>
          <w:sz w:val="20"/>
          <w:szCs w:val="20"/>
          <w:lang w:val="es-ES"/>
        </w:rPr>
        <w:instrText>16. DOI 10.35426/iav48n123.03.","plainTextFormattedCitation":"PELAYO MACIEL, Jorge et ORTIZ VILLAVELAZQUEZ, Ninfa Veaney. La satisfacción en las empresas de logística internacional en Jalisco. Investigación Administrativa [en ligne]. 2019, Vol. 48, p. 1</w:instrText>
      </w:r>
      <w:r w:rsidRPr="00255F14">
        <w:rPr>
          <w:rFonts w:ascii="Cambria Math" w:hAnsi="Cambria Math" w:cs="Cambria Math"/>
          <w:sz w:val="20"/>
          <w:szCs w:val="20"/>
          <w:lang w:val="es-ES"/>
        </w:rPr>
        <w:instrText>‑</w:instrText>
      </w:r>
      <w:r w:rsidRPr="00255F14">
        <w:rPr>
          <w:rFonts w:ascii="Arial" w:hAnsi="Arial" w:cs="Arial"/>
          <w:sz w:val="20"/>
          <w:szCs w:val="20"/>
          <w:lang w:val="es-ES"/>
        </w:rPr>
        <w:instrText>16. DOI 10.35426/iav48n123.03.","previouslyFormattedCitation":"(Pelayo Maciel y Ortiz Villavelazquez 2019)"},"properties":{"noteIndex":26},"schema":"https://github.com/citation-style-language/schema/raw/master/csl-citation.json"}</w:instrText>
      </w:r>
      <w:r w:rsidRPr="00255F14">
        <w:rPr>
          <w:rFonts w:ascii="Arial" w:hAnsi="Arial" w:cs="Arial"/>
          <w:sz w:val="20"/>
          <w:szCs w:val="20"/>
        </w:rPr>
        <w:fldChar w:fldCharType="separate"/>
      </w:r>
      <w:r w:rsidRPr="00255F14">
        <w:rPr>
          <w:rFonts w:ascii="Arial" w:hAnsi="Arial" w:cs="Arial"/>
          <w:noProof/>
          <w:sz w:val="20"/>
          <w:szCs w:val="20"/>
          <w:lang w:val="es-ES"/>
        </w:rPr>
        <w:t xml:space="preserve">PELAYO MACIEL, Jorge et ORTIZ VILLAVELAZQUEZ, Ninfa Veaney. La satisfacción en las empresas de logística internacional en Jalisco. </w:t>
      </w:r>
      <w:r w:rsidRPr="00255F14">
        <w:rPr>
          <w:rFonts w:ascii="Arial" w:hAnsi="Arial" w:cs="Arial"/>
          <w:i/>
          <w:noProof/>
          <w:sz w:val="20"/>
          <w:szCs w:val="20"/>
        </w:rPr>
        <w:t>Investigación Administrativa</w:t>
      </w:r>
      <w:r w:rsidRPr="00255F14">
        <w:rPr>
          <w:rFonts w:ascii="Arial" w:hAnsi="Arial" w:cs="Arial"/>
          <w:noProof/>
          <w:sz w:val="20"/>
          <w:szCs w:val="20"/>
        </w:rPr>
        <w:t xml:space="preserve"> [en ligne]. 2019, Vol. 48, p. 1</w:t>
      </w:r>
      <w:r w:rsidRPr="00255F14">
        <w:rPr>
          <w:rFonts w:ascii="Cambria Math" w:hAnsi="Cambria Math" w:cs="Cambria Math"/>
          <w:noProof/>
          <w:sz w:val="20"/>
          <w:szCs w:val="20"/>
        </w:rPr>
        <w:t>‑</w:t>
      </w:r>
      <w:r w:rsidRPr="00255F14">
        <w:rPr>
          <w:rFonts w:ascii="Arial" w:hAnsi="Arial" w:cs="Arial"/>
          <w:noProof/>
          <w:sz w:val="20"/>
          <w:szCs w:val="20"/>
        </w:rPr>
        <w:t>16. DOI 10.35426/iav48n123.03.</w:t>
      </w:r>
      <w:r w:rsidRPr="00255F14">
        <w:rPr>
          <w:rFonts w:ascii="Arial" w:hAnsi="Arial" w:cs="Arial"/>
          <w:sz w:val="20"/>
          <w:szCs w:val="20"/>
        </w:rPr>
        <w:fldChar w:fldCharType="end"/>
      </w:r>
    </w:p>
  </w:footnote>
  <w:footnote w:id="28">
    <w:p w14:paraId="52717B14" w14:textId="0F3B2A0A" w:rsidR="00833E24" w:rsidRPr="00255F14" w:rsidRDefault="00833E24" w:rsidP="00255F14">
      <w:pPr>
        <w:pStyle w:val="Textonotapie"/>
        <w:jc w:val="both"/>
        <w:rPr>
          <w:rFonts w:cs="Arial"/>
          <w:lang w:val="es-ES"/>
        </w:rPr>
      </w:pPr>
      <w:r w:rsidRPr="00255F14">
        <w:rPr>
          <w:rStyle w:val="Refdenotaalpie"/>
          <w:rFonts w:cs="Arial"/>
        </w:rPr>
        <w:footnoteRef/>
      </w:r>
      <w:r w:rsidRPr="00255F14">
        <w:rPr>
          <w:rFonts w:cs="Arial"/>
        </w:rPr>
        <w:t xml:space="preserve"> TORRES </w:t>
      </w:r>
      <w:r w:rsidRPr="00255F14">
        <w:rPr>
          <w:rFonts w:cs="Arial"/>
          <w:i/>
          <w:iCs/>
        </w:rPr>
        <w:t>et al</w:t>
      </w:r>
      <w:r w:rsidRPr="00255F14">
        <w:rPr>
          <w:rFonts w:cs="Arial"/>
        </w:rPr>
        <w:t xml:space="preserve">, Customer satisfaction and loyalty: start with the product, culminate with the brand Citado por </w:t>
      </w:r>
      <w:r w:rsidRPr="00255F14">
        <w:rPr>
          <w:rFonts w:cs="Arial"/>
        </w:rPr>
        <w:fldChar w:fldCharType="begin" w:fldLock="1"/>
      </w:r>
      <w:r w:rsidRPr="00255F14">
        <w:rPr>
          <w:rFonts w:cs="Arial"/>
        </w:rPr>
        <w:instrText>ADDIN CSL_CITATION {"citationItems":[{"id":"ITEM-1","itemData":{"DOI":"10.5295/cdg.150556am","ISSN":"19882157","abstract":"Traditionally, the literature has defined \"innovation \" as an aspect necessary for economic and competitive development of companies and / or industries. It has been considered a decisive factor for wealth creation and growth of economies. This paper intends to carry out an approach to the concept of \"innovation in retailing\", identifying its nature and scope, and defining associations with traditional variables in marketing research such as the benefits and costs of the relationship, consumer perceived satisfaction and loyalty towards the establishment. A theoretical model is proposed and investigated through an empirical study conducted on a sample of 300 consumers, customers of two retail food establishments, ranked supermarkets and hypermarkets. For the analysis of the data obtained and in order to estimate the structural model, use was made of the technique of partial least squares regression (PLS) and the software used was Smart PLS (version 3.0). The analysis of the results demonstrates the relationship between ICT and innovation in retail, and of the latter with the benefits / sacrifices effect chain of the relationship, and satisfaction. Additionally, the outcomes of the study also confirm the relationship between customer satisfaction and loyalty towards the establishment.","author":[{"dropping-particle":"","family":"García","given":"Antonio Marín","non-dropping-particle":"","parse-names":false,"suffix":""},{"dropping-particle":"","family":"Gil-Saura","given":"Irene","non-dropping-particle":"","parse-names":false,"suffix":""}],"container-title":"Cuadernos de Gestion","id":"ITEM-1","issue":"2","issued":{"date-parts":[["2017"]]},"page":"109-134","title":"Innovar en el comercio minorista: Influencia de las TIC y sus efectos en la satisfacción del cliente","type":"article-journal","volume":"17"},"uris":["http://www.mendeley.com/documents/?uuid=a7771a91-0e50-46b4-ab79-092bc6b551b5"]}],"mendeley":{"formattedCitation":"GARCÍA, Antonio Marín et GIL-SAURA, Irene. &lt;b&gt;Innovar en el comercio minorista: Influencia de las TIC y sus efectos en la satisfacción del cliente&lt;/b&gt;. &lt;i&gt;Cuadernos de Gestion&lt;/i&gt; [en ligne]. 2017, Vol. 17, n° 2, p. 109</w:instrText>
      </w:r>
      <w:r w:rsidRPr="00255F14">
        <w:rPr>
          <w:rFonts w:ascii="Cambria Math" w:hAnsi="Cambria Math" w:cs="Cambria Math"/>
        </w:rPr>
        <w:instrText>‑</w:instrText>
      </w:r>
      <w:r w:rsidRPr="00255F14">
        <w:rPr>
          <w:rFonts w:cs="Arial"/>
        </w:rPr>
        <w:instrText>134. DOI 10.5295/cdg.150556am.","plainTextFormattedCitation":"GARCÍA, Antonio Marín et GIL-SAURA, Irene. Innovar en el comercio minorista: Influencia de las TIC y sus efectos en la satisfacción del cliente. Cuadernos de Gestion [en ligne]. 2017, Vol. 17, n° 2, p. 109</w:instrText>
      </w:r>
      <w:r w:rsidRPr="00255F14">
        <w:rPr>
          <w:rFonts w:ascii="Cambria Math" w:hAnsi="Cambria Math" w:cs="Cambria Math"/>
        </w:rPr>
        <w:instrText>‑</w:instrText>
      </w:r>
      <w:r w:rsidRPr="00255F14">
        <w:rPr>
          <w:rFonts w:cs="Arial"/>
        </w:rPr>
        <w:instrText>134. DOI 10.5295/cdg.150556am.","previouslyFormattedCitation":"(García y Gil-Saura 2017)"},"properties":{"noteIndex":27},"schema":"https://github.com/citation-style-language/schema/raw/master/csl-citation.json"}</w:instrText>
      </w:r>
      <w:r w:rsidRPr="00255F14">
        <w:rPr>
          <w:rFonts w:cs="Arial"/>
        </w:rPr>
        <w:fldChar w:fldCharType="separate"/>
      </w:r>
      <w:r w:rsidRPr="00255F14">
        <w:rPr>
          <w:rFonts w:cs="Arial"/>
          <w:noProof/>
        </w:rPr>
        <w:t xml:space="preserve">GARCÍA, Antonio Marín et GIL-SAURA, Irene. </w:t>
      </w:r>
      <w:r w:rsidRPr="00255F14">
        <w:rPr>
          <w:rFonts w:cs="Arial"/>
          <w:noProof/>
          <w:lang w:val="es-ES"/>
        </w:rPr>
        <w:t xml:space="preserve">Innovar en el comercio minorista: Influencia de las TIC y sus efectos en la satisfacción del cliente. </w:t>
      </w:r>
      <w:r w:rsidRPr="00255F14">
        <w:rPr>
          <w:rFonts w:cs="Arial"/>
          <w:i/>
          <w:noProof/>
          <w:lang w:val="es-ES"/>
        </w:rPr>
        <w:t>Cuadernos de Gestion</w:t>
      </w:r>
      <w:r w:rsidRPr="00255F14">
        <w:rPr>
          <w:rFonts w:cs="Arial"/>
          <w:noProof/>
          <w:lang w:val="es-ES"/>
        </w:rPr>
        <w:t xml:space="preserve"> [en ligne]. 2017, Vol. 17, n° 2, p. 109</w:t>
      </w:r>
      <w:r w:rsidRPr="00255F14">
        <w:rPr>
          <w:rFonts w:ascii="Cambria Math" w:hAnsi="Cambria Math" w:cs="Cambria Math"/>
          <w:noProof/>
          <w:lang w:val="es-ES"/>
        </w:rPr>
        <w:t>‑</w:t>
      </w:r>
      <w:r w:rsidRPr="00255F14">
        <w:rPr>
          <w:rFonts w:cs="Arial"/>
          <w:noProof/>
          <w:lang w:val="es-ES"/>
        </w:rPr>
        <w:t>134. DOI 10.5295/cdg.150556am.</w:t>
      </w:r>
      <w:r w:rsidRPr="00255F14">
        <w:rPr>
          <w:rFonts w:cs="Arial"/>
        </w:rPr>
        <w:fldChar w:fldCharType="end"/>
      </w:r>
    </w:p>
  </w:footnote>
  <w:footnote w:id="29">
    <w:p w14:paraId="1FA64B23" w14:textId="20FD8937"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SN":"1027-2127","author":[{"dropping-particle":"","family":"Nápoles","given":"Lisney Yanet","non-dropping-particle":"","parse-names":false,"suffix":""},{"dropping-particle":"","family":"Nápoles","given":"Pedro","non-dropping-particle":"","parse-names":false,"suffix":""},{"dropping-particle":"","family":"García","given":"Tamayo","non-dropping-particle":"","parse-names":false,"suffix":""},{"dropping-particle":"","family":"Pino","given":"Mayra Moreno","non-dropping-particle":"","parse-names":false,"suffix":""}],"container-title":"Ciencias Holguín","id":"ITEM-1","issue":"2","issued":{"date-parts":[["2016"]]},"page":"1-16","title":"Medición y mejora de la satisfacción del cliente interno en instituciones universitarias","type":"article-journal","volume":"22"},"uris":["http://www.mendeley.com/documents/?uuid=dc1fe060-e83b-4415-8761-d29c884c93a3"]}],"mendeley":{"formattedCitation":"NÁPOLES, Lisney Yanet, NÁPOLES, Pedro, GARCÍA, Tamayo, et al. &lt;b&gt;Medición y mejora de la satisfacción del cliente interno en instituciones universitarias&lt;/b&gt;. &lt;i&gt;Ciencias Holguín&lt;/i&gt;. 2016, Vol. 22, n° 2, p. 1</w:instrText>
      </w:r>
      <w:r w:rsidRPr="00255F14">
        <w:rPr>
          <w:rFonts w:ascii="Cambria Math" w:hAnsi="Cambria Math" w:cs="Cambria Math"/>
          <w:lang w:val="es-ES"/>
        </w:rPr>
        <w:instrText>‑</w:instrText>
      </w:r>
      <w:r w:rsidRPr="00255F14">
        <w:rPr>
          <w:lang w:val="es-ES"/>
        </w:rPr>
        <w:instrText>16.","plainTextFormattedCitation":"N</w:instrText>
      </w:r>
      <w:r w:rsidRPr="00255F14">
        <w:rPr>
          <w:rFonts w:ascii="Calibri" w:hAnsi="Calibri" w:cs="Calibri"/>
          <w:lang w:val="es-ES"/>
        </w:rPr>
        <w:instrText>Á</w:instrText>
      </w:r>
      <w:r w:rsidRPr="00255F14">
        <w:rPr>
          <w:lang w:val="es-ES"/>
        </w:rPr>
        <w:instrText>POLES, Lisney Yanet, N</w:instrText>
      </w:r>
      <w:r w:rsidRPr="00255F14">
        <w:rPr>
          <w:rFonts w:ascii="Calibri" w:hAnsi="Calibri" w:cs="Calibri"/>
          <w:lang w:val="es-ES"/>
        </w:rPr>
        <w:instrText>Á</w:instrText>
      </w:r>
      <w:r w:rsidRPr="00255F14">
        <w:rPr>
          <w:lang w:val="es-ES"/>
        </w:rPr>
        <w:instrText>POLES, Pedro, GARC</w:instrText>
      </w:r>
      <w:r w:rsidRPr="00255F14">
        <w:rPr>
          <w:rFonts w:ascii="Calibri" w:hAnsi="Calibri" w:cs="Calibri"/>
          <w:lang w:val="es-ES"/>
        </w:rPr>
        <w:instrText>Í</w:instrText>
      </w:r>
      <w:r w:rsidRPr="00255F14">
        <w:rPr>
          <w:lang w:val="es-ES"/>
        </w:rPr>
        <w:instrText>A, Tamayo, et al. Medici</w:instrText>
      </w:r>
      <w:r w:rsidRPr="00255F14">
        <w:rPr>
          <w:rFonts w:ascii="Calibri" w:hAnsi="Calibri" w:cs="Calibri"/>
          <w:lang w:val="es-ES"/>
        </w:rPr>
        <w:instrText>ó</w:instrText>
      </w:r>
      <w:r w:rsidRPr="00255F14">
        <w:rPr>
          <w:lang w:val="es-ES"/>
        </w:rPr>
        <w:instrText>n y mejora de la satisfacci</w:instrText>
      </w:r>
      <w:r w:rsidRPr="00255F14">
        <w:rPr>
          <w:rFonts w:ascii="Calibri" w:hAnsi="Calibri" w:cs="Calibri"/>
          <w:lang w:val="es-ES"/>
        </w:rPr>
        <w:instrText>ó</w:instrText>
      </w:r>
      <w:r w:rsidRPr="00255F14">
        <w:rPr>
          <w:lang w:val="es-ES"/>
        </w:rPr>
        <w:instrText>n del cliente interno en instituciones universitarias. Ciencias Holguín. 2016, Vol. 22, n° 2, p. 1</w:instrText>
      </w:r>
      <w:r w:rsidRPr="00255F14">
        <w:rPr>
          <w:rFonts w:ascii="Cambria Math" w:hAnsi="Cambria Math" w:cs="Cambria Math"/>
          <w:lang w:val="es-ES"/>
        </w:rPr>
        <w:instrText>‑</w:instrText>
      </w:r>
      <w:r w:rsidRPr="00255F14">
        <w:rPr>
          <w:lang w:val="es-ES"/>
        </w:rPr>
        <w:instrText>16.","previouslyFormattedCitation":"(N</w:instrText>
      </w:r>
      <w:r w:rsidRPr="00255F14">
        <w:rPr>
          <w:rFonts w:ascii="Calibri" w:hAnsi="Calibri" w:cs="Calibri"/>
          <w:lang w:val="es-ES"/>
        </w:rPr>
        <w:instrText>á</w:instrText>
      </w:r>
      <w:r w:rsidRPr="00255F14">
        <w:rPr>
          <w:lang w:val="es-ES"/>
        </w:rPr>
        <w:instrText>poles et</w:instrText>
      </w:r>
      <w:r w:rsidRPr="00255F14">
        <w:rPr>
          <w:rFonts w:ascii="Calibri" w:hAnsi="Calibri" w:cs="Calibri"/>
          <w:lang w:val="es-ES"/>
        </w:rPr>
        <w:instrText> </w:instrText>
      </w:r>
      <w:r w:rsidRPr="00255F14">
        <w:rPr>
          <w:lang w:val="es-ES"/>
        </w:rPr>
        <w:instrText>al. 2016)"},"properties":{"noteIndex":28},"schema":"https://github.com/citation-style-language/schema/raw/master/csl-citation.json"}</w:instrText>
      </w:r>
      <w:r w:rsidRPr="00255F14">
        <w:fldChar w:fldCharType="separate"/>
      </w:r>
      <w:r w:rsidRPr="00255F14">
        <w:rPr>
          <w:noProof/>
          <w:lang w:val="es-ES"/>
        </w:rPr>
        <w:t xml:space="preserve">NÁPOLES, Lisney Yanet, NÁPOLES, Pedro, GARCÍA, Tamayo, et al. Medición y mejora de la satisfacción del cliente interno en instituciones universitarias. </w:t>
      </w:r>
      <w:r w:rsidRPr="00255F14">
        <w:rPr>
          <w:i/>
          <w:noProof/>
          <w:lang w:val="es-ES"/>
        </w:rPr>
        <w:t>Ciencias Holguín</w:t>
      </w:r>
      <w:r w:rsidRPr="00255F14">
        <w:rPr>
          <w:noProof/>
          <w:lang w:val="es-ES"/>
        </w:rPr>
        <w:t>. 2016, Vol. 22, n° 2, p. 1</w:t>
      </w:r>
      <w:r w:rsidRPr="00255F14">
        <w:rPr>
          <w:rFonts w:ascii="Cambria Math" w:hAnsi="Cambria Math" w:cs="Cambria Math"/>
          <w:noProof/>
          <w:lang w:val="es-ES"/>
        </w:rPr>
        <w:t>‑</w:t>
      </w:r>
      <w:r w:rsidRPr="00255F14">
        <w:rPr>
          <w:noProof/>
          <w:lang w:val="es-ES"/>
        </w:rPr>
        <w:t>16.</w:t>
      </w:r>
      <w:r w:rsidRPr="00255F14">
        <w:fldChar w:fldCharType="end"/>
      </w:r>
    </w:p>
  </w:footnote>
  <w:footnote w:id="30">
    <w:p w14:paraId="642A1B58" w14:textId="2EFBA921"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8050/revucvhacer.v7n3a9","ISSN":"23058552","author":[{"dropping-particle":"","family":"Espinoza Requejo","given":"Cinthy Catheryne","non-dropping-particle":"","parse-names":false,"suffix":""}],"container-title":"Ucv Hacer","id":"ITEM-1","issue":"3","issued":{"date-parts":[["2018"]]},"title":"Satisfacción del cliente externo sobre la calidad de atención en la escuela académico profesional de Turismo y Negocios de la Universidad Señor de Sipán – Pimentel","type":"article-journal","volume":"7"},"uris":["http://www.mendeley.com/documents/?uuid=f4f0c763-db01-4305-89a3-10e9a47d771d"]}],"mendeley":{"formattedCitation":"ESPINOZA REQUEJO, Cinthy Catheryne. &lt;b&gt;Satisfacción del cliente externo sobre la calidad de atención en la escuela académico profesional de Turismo y Negocios de la Universidad Señor de Sipán – Pimentel&lt;/b&gt;. &lt;i&gt;Ucv Hacer&lt;/i&gt; [en ligne]. 2018, Vol. 7, n° 3. DOI 10.18050/revucvhacer.v7n3a9.","plainTextFormattedCitation":"ESPINOZA REQUEJO, Cinthy Catheryne. Satisfacción del cliente externo sobre la calidad de atención en la escuela académico profesional de Turismo y Negocios de la Universidad Señor de Sipán – Pimentel. Ucv Hacer [en ligne]. 2018, Vol. 7, n° 3. DOI 10.18050/revucvhacer.v7n3a9.","previouslyFormattedCitation":"(Espinoza Requejo 2018)"},"properties":{"noteIndex":29},"schema":"https://github.com/citation-style-language/schema/raw/master/csl-citation.json"}</w:instrText>
      </w:r>
      <w:r w:rsidRPr="00255F14">
        <w:fldChar w:fldCharType="separate"/>
      </w:r>
      <w:r w:rsidRPr="00255F14">
        <w:rPr>
          <w:noProof/>
          <w:lang w:val="es-ES"/>
        </w:rPr>
        <w:t xml:space="preserve">ESPINOZA REQUEJO, Cinthy Catheryne. Satisfacción del cliente externo sobre la calidad de atención en la escuela académico profesional de Turismo y Negocios de la Universidad Señor de Sipán – Pimentel. </w:t>
      </w:r>
      <w:r w:rsidRPr="00255F14">
        <w:rPr>
          <w:i/>
          <w:noProof/>
          <w:lang w:val="es-ES"/>
        </w:rPr>
        <w:t>Ucv Hacer</w:t>
      </w:r>
      <w:r w:rsidRPr="00255F14">
        <w:rPr>
          <w:noProof/>
          <w:lang w:val="es-ES"/>
        </w:rPr>
        <w:t xml:space="preserve"> [en ligne]. 2018, Vol. 7, n° 3. DOI 10.18050/revucvhacer.v7n3a9.</w:t>
      </w:r>
      <w:r w:rsidRPr="00255F14">
        <w:fldChar w:fldCharType="end"/>
      </w:r>
    </w:p>
  </w:footnote>
  <w:footnote w:id="31">
    <w:p w14:paraId="01DE6F48" w14:textId="4F0B6F3B"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abstract":"Resumen: Las empresas actuales buscan relacionarse con sus clientes para elevar la satisfacción, la confianza y la lealtad, así el valor del cliente alcanza una dimensión real y contribuye de forma efectiva a la rentabilidad. En el presente trabajo se adopta como objetivo la compilación y análisis crítico de diferentes estudios centrados en la gestión de la relación con los clientes, su satisfacción y lealtad; y se reflexiona en torno a su repercusión en los resultados de la organización. Se concluye que el marketing relacional potencia el aprendizaje de la empresa acerca de sus clientes y como estos modifican la empresa, sus servicios y emergen como un valor agregado. Se visualiza que resulta menos costoso retener clientes que captar nuevos y como se alcanzan altos niveles de retención, potenciando la satisfacción y la calidad del servicio. Finalmente, se plantea cómo estas variables influyen en la retención y la lealtad.","author":[{"dropping-particle":"","family":"Tavira","given":"Enrique Guadarrama","non-dropping-particle":"","parse-names":false,"suffix":""},{"dropping-particle":"","family":"Mireya","given":"Elsa","non-dropping-particle":"","parse-names":false,"suffix":""},{"dropping-particle":"","family":"Estrada","given":"Rosales","non-dropping-particle":"","parse-names":false,"suffix":""}],"container-title":"Ciencia y Sociedad","id":"ITEM-1","issue":"2","issued":{"date-parts":[["2015"]]},"page":"307-340","title":"Art IV - Marketing relacional","type":"article-journal","volume":"40"},"uris":["http://www.mendeley.com/documents/?uuid=9b6cb3cd-e6cd-4fee-a853-6ea21997b982"]}],"mendeley":{"formattedCitation":"TAVIRA, Enrique Guadarrama, MIREYA, Elsa et ESTRADA, Rosales. &lt;b&gt;Art IV - Marketing relacional&lt;/b&gt;. &lt;i&gt;Ciencia y Sociedad&lt;/i&gt;. 2015, Vol. 40, n° 2, p. 307</w:instrText>
      </w:r>
      <w:r w:rsidRPr="00255F14">
        <w:rPr>
          <w:rFonts w:ascii="Cambria Math" w:hAnsi="Cambria Math" w:cs="Cambria Math"/>
          <w:lang w:val="es-ES"/>
        </w:rPr>
        <w:instrText>‑</w:instrText>
      </w:r>
      <w:r w:rsidRPr="00255F14">
        <w:rPr>
          <w:lang w:val="es-ES"/>
        </w:rPr>
        <w:instrText>340.","plainTextFormattedCitation":"TAVIRA, Enrique Guadarrama, MIREYA, Elsa et ESTRADA, Rosales. Art IV - Marketing relacional. Ciencia y Sociedad. 2015, Vol. 40, n° 2, p. 307</w:instrText>
      </w:r>
      <w:r w:rsidRPr="00255F14">
        <w:rPr>
          <w:rFonts w:ascii="Cambria Math" w:hAnsi="Cambria Math" w:cs="Cambria Math"/>
          <w:lang w:val="es-ES"/>
        </w:rPr>
        <w:instrText>‑</w:instrText>
      </w:r>
      <w:r w:rsidRPr="00255F14">
        <w:rPr>
          <w:lang w:val="es-ES"/>
        </w:rPr>
        <w:instrText>340.","previouslyFormattedCitation":"(Tavira, Mireya y Estrada 2015)"},"properties":{"noteIndex":30},"schema":"https://github.com/citation-style-language/schema/raw/master/csl-citation.json"}</w:instrText>
      </w:r>
      <w:r w:rsidRPr="00255F14">
        <w:fldChar w:fldCharType="separate"/>
      </w:r>
      <w:r w:rsidRPr="00255F14">
        <w:rPr>
          <w:noProof/>
          <w:lang w:val="es-ES"/>
        </w:rPr>
        <w:t xml:space="preserve">TAVIRA, Enrique Guadarrama, MIREYA, Elsa et ESTRADA, Rosales. Art IV - Marketing relacional. </w:t>
      </w:r>
      <w:r w:rsidRPr="00255F14">
        <w:rPr>
          <w:i/>
          <w:noProof/>
          <w:lang w:val="es-ES"/>
        </w:rPr>
        <w:t>Ciencia y Sociedad</w:t>
      </w:r>
      <w:r w:rsidRPr="00255F14">
        <w:rPr>
          <w:noProof/>
          <w:lang w:val="es-ES"/>
        </w:rPr>
        <w:t>. 2015, Vol. 40, n° 2, p. 307</w:t>
      </w:r>
      <w:r w:rsidRPr="00255F14">
        <w:rPr>
          <w:rFonts w:ascii="Cambria Math" w:hAnsi="Cambria Math" w:cs="Cambria Math"/>
          <w:noProof/>
          <w:lang w:val="es-ES"/>
        </w:rPr>
        <w:t>‑</w:t>
      </w:r>
      <w:r w:rsidRPr="00255F14">
        <w:rPr>
          <w:noProof/>
          <w:lang w:val="es-ES"/>
        </w:rPr>
        <w:t>340.</w:t>
      </w:r>
      <w:r w:rsidRPr="00255F14">
        <w:fldChar w:fldCharType="end"/>
      </w:r>
    </w:p>
  </w:footnote>
  <w:footnote w:id="32">
    <w:p w14:paraId="0665F8ED" w14:textId="162AB346" w:rsidR="00833E24" w:rsidRPr="00E24ABA"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7162/au.v4i2.57","ISSN":"2304-0335","abstract":"El objetivo de esta investigación es determinar la eficacia de la estrategia de marketing relacional para mejorar la fidelización de los clientes en el Centro de Aplicación Productos Unión. La investigación tiene un diseño preexperimental. Para la recolección de información se aplicó la Encuesta de Fidelización de Clientes, en una muestra de 216 bodegueros de Lima Metropolitana, en dos momentos: antes y después de la implementación de la estrategia de marketing relacional. La encuesta mide tres dimensiones de la fidelización de los clientes: compra, servicios y lealtad. Los resultados muestran que la fidelización de los clientes se incrementó después de la implementación de la estrategia de marketing relacional, teniendo como media del pretest = 59.82 y el postest = 93.25. Del mismo modo, se incrementaron las medias en las dimensiones compra (pretest = 29.14; postest = 47.70), servicios (pretest = 25.96; postest = 31.53), y lealtad (pretest = 3.78; postest = 9.49). La prueba “t de student” para el contraste de medias muestra que hubo un incremento significativo en la fidelización de los clientes (0.000), compra (0.000), servicios (0.000) y lealtad (0.000) a un nivel de confianza de 95%. En conclusión, la estrategia de marketing relacional mejora la fidelización de los clientes.","author":[{"dropping-particle":"","family":"Niño de Guzmán Miranda","given":"Juan Carlos","non-dropping-particle":"","parse-names":false,"suffix":""}],"container-title":"Apuntes Universitarios","id":"ITEM-1","issue":"2","issued":{"date-parts":[["2019","10","1"]]},"page":"25-42","title":"Estrategia de marketing relacional para lograr la fidelización de los clientes","type":"article-journal","volume":"4"},"uris":["http://www.mendeley.com/documents/?uuid=c62cd386-3b07-490b-9572-6e688a9b9d5a"]}],"mendeley":{"formattedCitation":"NIÑO DE GUZMÁN MIRANDA, Juan Carlos. &lt;b&gt;Estrategia de marketing relacional para lograr la fidelización de los clientes&lt;/b&gt;. &lt;i&gt;Apuntes Universitarios&lt;/i&gt; [en ligne]. Octobre 2019, Vol. 4, n° 2, p. 25</w:instrText>
      </w:r>
      <w:r w:rsidRPr="00255F14">
        <w:rPr>
          <w:rFonts w:ascii="Cambria Math" w:hAnsi="Cambria Math" w:cs="Cambria Math"/>
          <w:lang w:val="es-ES"/>
        </w:rPr>
        <w:instrText>‑</w:instrText>
      </w:r>
      <w:r w:rsidRPr="00255F14">
        <w:rPr>
          <w:lang w:val="es-ES"/>
        </w:rPr>
        <w:instrText>42. DOI</w:instrText>
      </w:r>
      <w:r w:rsidRPr="00255F14">
        <w:rPr>
          <w:rFonts w:ascii="Calibri" w:hAnsi="Calibri" w:cs="Calibri"/>
          <w:lang w:val="es-ES"/>
        </w:rPr>
        <w:instrText> </w:instrText>
      </w:r>
      <w:r w:rsidRPr="00255F14">
        <w:rPr>
          <w:lang w:val="es-ES"/>
        </w:rPr>
        <w:instrText>10.17162/au.v4i2.57.","manualFormatting":"NI</w:instrText>
      </w:r>
      <w:r w:rsidRPr="00255F14">
        <w:rPr>
          <w:rFonts w:ascii="Calibri" w:hAnsi="Calibri" w:cs="Calibri"/>
          <w:lang w:val="es-ES"/>
        </w:rPr>
        <w:instrText>Ñ</w:instrText>
      </w:r>
      <w:r w:rsidRPr="00255F14">
        <w:rPr>
          <w:lang w:val="es-ES"/>
        </w:rPr>
        <w:instrText>O DE GUZM</w:instrText>
      </w:r>
      <w:r w:rsidRPr="00255F14">
        <w:rPr>
          <w:rFonts w:ascii="Calibri" w:hAnsi="Calibri" w:cs="Calibri"/>
          <w:lang w:val="es-ES"/>
        </w:rPr>
        <w:instrText>Á</w:instrText>
      </w:r>
      <w:r w:rsidRPr="00255F14">
        <w:rPr>
          <w:lang w:val="es-ES"/>
        </w:rPr>
        <w:instrText>N MIRANDA, Juan Carlos. Estrategia de marketing relacional para lograr la fidelización de los clientes. Apuntes Universitarios [en linea]. Octobre 2019, Vol. 4, n° 2, p. 25\u001e42. DOI 10.17162/au.v4i2.57.","plainTextFormattedCitation":"NIÑO DE GUZMÁN MIRANDA, Juan Carlos. Estrategia de marketing relacional para lograr la fidelización de los clientes. Apuntes Universitarios [en ligne]. Octobre 2019, Vol. 4, n° 2, p. 25</w:instrText>
      </w:r>
      <w:r w:rsidRPr="00255F14">
        <w:rPr>
          <w:rFonts w:ascii="Cambria Math" w:hAnsi="Cambria Math" w:cs="Cambria Math"/>
          <w:lang w:val="es-ES"/>
        </w:rPr>
        <w:instrText>‑</w:instrText>
      </w:r>
      <w:r w:rsidRPr="00255F14">
        <w:rPr>
          <w:lang w:val="es-ES"/>
        </w:rPr>
        <w:instrText>42. DOI</w:instrText>
      </w:r>
      <w:r w:rsidRPr="00255F14">
        <w:rPr>
          <w:rFonts w:ascii="Calibri" w:hAnsi="Calibri" w:cs="Calibri"/>
          <w:lang w:val="es-ES"/>
        </w:rPr>
        <w:instrText> </w:instrText>
      </w:r>
      <w:r w:rsidRPr="00255F14">
        <w:rPr>
          <w:lang w:val="es-ES"/>
        </w:rPr>
        <w:instrText>10.17162/au.v4i2.57.","previouslyFormattedCitation":"(Ni</w:instrText>
      </w:r>
      <w:r w:rsidRPr="00255F14">
        <w:rPr>
          <w:rFonts w:ascii="Calibri" w:hAnsi="Calibri" w:cs="Calibri"/>
          <w:lang w:val="es-ES"/>
        </w:rPr>
        <w:instrText>ñ</w:instrText>
      </w:r>
      <w:r w:rsidRPr="00255F14">
        <w:rPr>
          <w:lang w:val="es-ES"/>
        </w:rPr>
        <w:instrText>o de Guzm</w:instrText>
      </w:r>
      <w:r w:rsidRPr="00255F14">
        <w:rPr>
          <w:rFonts w:ascii="Calibri" w:hAnsi="Calibri" w:cs="Calibri"/>
          <w:lang w:val="es-ES"/>
        </w:rPr>
        <w:instrText>á</w:instrText>
      </w:r>
      <w:r w:rsidRPr="00255F14">
        <w:rPr>
          <w:lang w:val="es-ES"/>
        </w:rPr>
        <w:instrText>n Miranda 2019)"},"properties":{"noteIndex":31},"schema":"https://github.com/citation-style-language/schema/raw/master/csl-citation.json"}</w:instrText>
      </w:r>
      <w:r w:rsidRPr="00255F14">
        <w:fldChar w:fldCharType="separate"/>
      </w:r>
      <w:r w:rsidRPr="00255F14">
        <w:rPr>
          <w:noProof/>
          <w:lang w:val="es-ES"/>
        </w:rPr>
        <w:t>NIÑO DE GUZMÁN MIRANDA, Juan Carlos. Estrategia de marketing relacional para lograr la fidelización de los clientes. Apuntes Universitarios [en linea]. Octobre 2019, Vol. 4, n° 2, p. 25</w:t>
      </w:r>
      <w:r w:rsidRPr="00255F14">
        <w:rPr>
          <w:noProof/>
          <w:lang w:val="es-ES"/>
        </w:rPr>
        <w:noBreakHyphen/>
        <w:t xml:space="preserve">42. </w:t>
      </w:r>
      <w:r w:rsidRPr="00E24ABA">
        <w:rPr>
          <w:noProof/>
          <w:lang w:val="es-ES"/>
        </w:rPr>
        <w:t>DOI 10.17162/au.v4i2.57.</w:t>
      </w:r>
      <w:r w:rsidRPr="00255F14">
        <w:fldChar w:fldCharType="end"/>
      </w:r>
    </w:p>
  </w:footnote>
  <w:footnote w:id="33">
    <w:p w14:paraId="4C29EBC5" w14:textId="518E4AC7" w:rsidR="00833E24" w:rsidRPr="00E24ABA" w:rsidRDefault="00833E24" w:rsidP="00255F14">
      <w:pPr>
        <w:pStyle w:val="Textonotapie"/>
        <w:jc w:val="both"/>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5585/remark.v15i2.3216","ISSN":"2177-5184","abstract":"O objetivo deste artigo foi entender como as ferramentas de Digital Analytics e seu poder de previso sobre o desempenho atuam na anlise do mercado automobilstico brasileiro. Foram selecionadas as 10 empresas automobilsticas presentes no Brasil com as maiores vendas e coletou-se dados destas pginas durante o perodo de dois meses, por meio de ferramentas de Digital Analytics. Optou-se pela tcnica multivariada de regresso linear mltipla, analisando-se a relao das variveis independentes (atributos coletados) com a dependente (vendas). Como resultado, verificou-se que algumas ferramentas possuem um conjunto melhor de parmetros que explicam as vendas das montadoras. Dos sete softwares de Digital Analytics observados, seis apresentaram significncia no poder de explicao. Esta pesquisa teve caracterstica exclusivamente quantitativa, na qual as variveis independentes que foram significativas para este estudo puderam ser agrupadas em: Mdias Sociais e No Mdias Sociais, prevalecendo uma maior concentrao de variveis No Mdias Sociais.","author":[{"dropping-particle":"","family":"Kimura","given":"Roger Kenji","non-dropping-particle":"","parse-names":false,"suffix":""},{"dropping-particle":"","family":"Pinochet","given":"Luis Hernan Contreras","non-dropping-particle":"","parse-names":false,"suffix":""},{"dropping-particle":"de","family":"Azevedo","given":"Marcia Carvalho","non-dropping-particle":"","parse-names":false,"suffix":""}],"container-title":"Revista Brasileira de Marketing","id":"ITEM-1","issue":"2","issued":{"date-parts":[["2016","6","8"]]},"page":"220-236","title":"Ferramentas de Digital Analytics e seu Poder de Previsão sobre o Desempenho: Uma Análise do Mercado Automobilístico Brasileiro","type":"article-journal","volume":"15"},"uris":["http://www.mendeley.com/documents/?uuid=a8444cd5-d797-47ea-af44-667c1b8eb0ab"]}],"mendeley":{"formattedCitation":"KIMURA, Roger Kenji, PINOCHET, Luis Hernan Contreras et AZEVEDO, Marcia Carvalho de. &lt;b&gt;Ferramentas de Digital Analytics e seu Poder de Previsão sobre o Desempenho: Uma Análise do Mercado Automobilístico Brasileiro&lt;/b&gt;. &lt;i&gt;Revista Brasileira de Marketing&lt;/i&gt; [en ligne]. Juin 2016, Vol. 15, n° 2, p. 220</w:instrText>
      </w:r>
      <w:r w:rsidRPr="00E24ABA">
        <w:rPr>
          <w:rFonts w:ascii="Cambria Math" w:hAnsi="Cambria Math" w:cs="Cambria Math"/>
          <w:lang w:val="es-ES"/>
        </w:rPr>
        <w:instrText>‑</w:instrText>
      </w:r>
      <w:r w:rsidRPr="00E24ABA">
        <w:rPr>
          <w:lang w:val="es-ES"/>
        </w:rPr>
        <w:instrText>236. DOI</w:instrText>
      </w:r>
      <w:r w:rsidRPr="00E24ABA">
        <w:rPr>
          <w:rFonts w:ascii="Calibri" w:hAnsi="Calibri" w:cs="Calibri"/>
          <w:lang w:val="es-ES"/>
        </w:rPr>
        <w:instrText> </w:instrText>
      </w:r>
      <w:r w:rsidRPr="00E24ABA">
        <w:rPr>
          <w:lang w:val="es-ES"/>
        </w:rPr>
        <w:instrText>10.5585/remark.v15i2.3216.","manualFormatting":"KIMURA, Roger Kenji, PINOCHET, Luis Hernan Contreras et AZEVEDO, Marcia Carvalho de. Ferramentas de Digital Analytics e seu Poder de Previs</w:instrText>
      </w:r>
      <w:r w:rsidRPr="00E24ABA">
        <w:rPr>
          <w:rFonts w:ascii="Calibri" w:hAnsi="Calibri" w:cs="Calibri"/>
          <w:lang w:val="es-ES"/>
        </w:rPr>
        <w:instrText>ã</w:instrText>
      </w:r>
      <w:r w:rsidRPr="00E24ABA">
        <w:rPr>
          <w:lang w:val="es-ES"/>
        </w:rPr>
        <w:instrText>o sobre o Desempenho: Uma Análise do Mercado Automobilístico Brasileiro. Revista Brasileira de Marketing [en linea]. Juin 2016, Vol. 15, n° 2, p. 220\u001e236. DOI 10.5585/remark.v15i2.3216.","plainTextFormattedCitation":"KIMURA, Roger Kenji, PINOCHET, Luis Hernan Contreras et AZEVEDO, Marcia Carvalho de. Ferramentas de Digital Analytics e seu Poder de Previsão sobre o Desempenho: Uma Análise do Mercado Automobilístico Brasileiro. Revista Brasileira de Marketing [en ligne]. Juin 2016, Vol. 15, n° 2, p. 220</w:instrText>
      </w:r>
      <w:r w:rsidRPr="00E24ABA">
        <w:rPr>
          <w:rFonts w:ascii="Cambria Math" w:hAnsi="Cambria Math" w:cs="Cambria Math"/>
          <w:lang w:val="es-ES"/>
        </w:rPr>
        <w:instrText>‑</w:instrText>
      </w:r>
      <w:r w:rsidRPr="00E24ABA">
        <w:rPr>
          <w:lang w:val="es-ES"/>
        </w:rPr>
        <w:instrText>236. DOI 10.5585/remark.v15i2.3216.","previouslyFormattedCitation":"(Kimura, Pinochet y Azevedo 2016)"},"properties":{"noteIndex":32},"schema":"https://github.com/citation-style-language/schema/raw/master/csl-citation.json"}</w:instrText>
      </w:r>
      <w:r w:rsidRPr="00255F14">
        <w:fldChar w:fldCharType="separate"/>
      </w:r>
      <w:r w:rsidRPr="00E24ABA">
        <w:rPr>
          <w:noProof/>
          <w:lang w:val="es-ES"/>
        </w:rPr>
        <w:t xml:space="preserve">KIMURA, Roger Kenji, PINOCHET, Luis Hernan Contreras et AZEVEDO, Marcia Carvalho de. </w:t>
      </w:r>
      <w:r w:rsidRPr="00255F14">
        <w:rPr>
          <w:noProof/>
          <w:lang w:val="es-ES"/>
        </w:rPr>
        <w:t>Ferramentas de Digital Analytics e seu Poder de Previsão sobre o Desempenho: Uma Análise do Mercado Automobilístico Brasileiro. Revista Brasileira de Marketing [en linea]. Juin 2016, Vol. 15, n° 2, p. 220</w:t>
      </w:r>
      <w:r w:rsidRPr="00255F14">
        <w:rPr>
          <w:noProof/>
          <w:lang w:val="es-ES"/>
        </w:rPr>
        <w:noBreakHyphen/>
        <w:t xml:space="preserve">236. </w:t>
      </w:r>
      <w:r w:rsidRPr="00E24ABA">
        <w:rPr>
          <w:noProof/>
        </w:rPr>
        <w:t>DOI 10.5585/remark.v15i2.3216.</w:t>
      </w:r>
      <w:r w:rsidRPr="00255F14">
        <w:fldChar w:fldCharType="end"/>
      </w:r>
    </w:p>
  </w:footnote>
  <w:footnote w:id="34">
    <w:p w14:paraId="52AB58EE" w14:textId="46F9545E" w:rsidR="00833E24" w:rsidRPr="00E24ABA" w:rsidRDefault="00833E24" w:rsidP="00255F14">
      <w:pPr>
        <w:pStyle w:val="Textonotapie"/>
        <w:jc w:val="both"/>
      </w:pPr>
      <w:r w:rsidRPr="00255F14">
        <w:rPr>
          <w:rStyle w:val="Refdenotaalpie"/>
        </w:rPr>
        <w:footnoteRef/>
      </w:r>
      <w:r w:rsidRPr="00255F14">
        <w:t xml:space="preserve"> </w:t>
      </w:r>
      <w:r w:rsidRPr="00255F14">
        <w:fldChar w:fldCharType="begin" w:fldLock="1"/>
      </w:r>
      <w:r w:rsidRPr="00255F14">
        <w:instrText>ADDIN CSL_CITATION {"citationItems":[{"id":"ITEM-1","itemData":{"DOI":"10.5585/remark.v15i2.3216","ISSN":"2177-5184","abstract":"O objetivo deste artigo foi entender como as ferramentas de Digital Analytics e seu poder de previso sobre o desempenho atuam na anlise do mercado automobilstico brasileiro. Foram selecionadas as 10 empresas automobilsticas presentes no Brasil com as maiores vendas e coletou-se dados destas pginas durante o perodo de dois meses, por meio de ferramentas de Digital Analytics. Optou-se pela tcnica multivariada de regresso linear mltipla, analisando-se a relao das variveis independentes (atributos coletados) com a dependente (vendas). Como resultado, verificou-se que algumas ferramentas possuem um conjunto melhor de parmetros que explicam as vendas das montadoras. Dos sete softwares de Digital Analytics observados, seis apresentaram significncia no poder de explicao. Esta pesquisa teve caracterstica exclusivamente quantitativa, na qual as variveis independentes que foram significativas para este estudo puderam ser agrupadas em: Mdias Sociais e No Mdias Sociais, prevalecendo uma maior concentrao de variveis No Mdias Sociais.","author":[{"dropping-particle":"","family":"Kimura","given":"Roger Kenji","non-dropping-particle":"","parse-names":false,"suffix":""},{"dropping-particle":"","family":"Pinochet","given":"Luis Hernan Contreras","non-dropping-particle":"","parse-names":false,"suffix":""},{"dropping-particle":"de","family":"Azevedo","given":"Marcia Carvalho","non-dropping-particle":"","parse-names":false,"suffix":""}],"container-title":"Revista Brasileira de Marketing","id":"ITEM-1","issue":"2","issued":{"date-parts":[["2016","6","8"]]},"page":"220-236","title":"Ferramentas de Digital Analytics e seu Poder de Previsão sobre o Desempenho: Uma Análise do Mercado Automobilístico Brasileiro","type":"article-journal","volume":"15"},"uris":["http://www.mendeley.com/documents/?uuid=a8444cd5-d797-47ea-af44-667c1b8eb0ab"]}],"mendeley":{"formattedCitation":"&lt;i&gt;Ibid.&lt;/i&gt;","plainTextFormattedCitation":"Ibid.","previouslyFormattedCitation":"(Kimura, Pinochet y Azevedo 2016)"},"properties":{"noteIndex":33},"schema":"https://github.com/citation-style-language/schema/raw/master/csl-citation.json"}</w:instrText>
      </w:r>
      <w:r w:rsidRPr="00255F14">
        <w:fldChar w:fldCharType="separate"/>
      </w:r>
      <w:r w:rsidRPr="00255F14">
        <w:rPr>
          <w:i/>
          <w:noProof/>
        </w:rPr>
        <w:t>Ibid.</w:t>
      </w:r>
      <w:r w:rsidRPr="00255F14">
        <w:fldChar w:fldCharType="end"/>
      </w:r>
    </w:p>
  </w:footnote>
  <w:footnote w:id="35">
    <w:p w14:paraId="6456032D" w14:textId="0508ABFE" w:rsidR="00833E24" w:rsidRPr="00255F14" w:rsidRDefault="00833E24" w:rsidP="00255F14">
      <w:pPr>
        <w:pStyle w:val="Textonotapie"/>
        <w:jc w:val="both"/>
        <w:rPr>
          <w:lang w:val="es-ES"/>
        </w:rPr>
      </w:pPr>
      <w:r w:rsidRPr="00255F14">
        <w:rPr>
          <w:rStyle w:val="Refdenotaalpie"/>
        </w:rPr>
        <w:footnoteRef/>
      </w:r>
      <w:r w:rsidRPr="00255F14">
        <w:t xml:space="preserve"> </w:t>
      </w:r>
      <w:r w:rsidRPr="00255F14">
        <w:fldChar w:fldCharType="begin" w:fldLock="1"/>
      </w:r>
      <w:r w:rsidRPr="00255F14">
        <w:instrText>ADDIN CSL_CITATION {"citationItems":[{"id":"ITEM-1","itemData":{"DOI":"10.21158/01208160.n84.2018.1923","ISBN":"0000000189620","abstract":"El comercio ha introducido medios digitales que facilitan la comunicación con los clientes, con tecnologías basadas en Internet. En este artículo se busca analizar los factores que inciden en la probabilidad del conocimiento y uso de estrategias del marketing digital. Para ello se aplica una encuesta en el centro de Medellín –Colombia–, tanto a almacenes como a usuarios y la información recolectada se convierte en insumo de un análisis descriptivo e inferencial, con la estimación de modelos de regresión logística y Poisson, para establecer la relación entre diversas variables asociadas al usuario, como la ocupación y el uso de las redes sociales, con el conocimiento y uso de las estrategias del marketing digital de prendas de vestir, así como la incidencia sobre barreras observadas para ello. Se destaca que dicho canal no es eficaz para la compra, ya que es poco usado, sin embargo, la probabilidad de uso está asociada con las redes sociales y con algunos beneficios esperados.","author":[{"dropping-particle":"","family":"Arredondo","given":"Sara Londoño","non-dropping-particle":"","parse-names":false,"suffix":""}],"container-title":"Revista EAN","id":"ITEM-1","issue":"84","issued":{"date-parts":[["2018"]]},"page":"167-186","title":"Modelos estadísticos sobre la eficacia del marketing digital","type":"article-journal"},"uris":["http://www.mendeley.com/documents/?uuid=a3304339-2f3c-4fbb-9388-55f6b0b5a459"]}],"mendeley":{"formattedCitation":"ARREDONDO, Sara Londoño. &lt;b&gt;Modelos estadísticos sobre la eficacia del marketing digital&lt;/b&gt;. &lt;i&gt;Revista EAN&lt;/i&gt; [en ligne]. 2018, n° 84, p. 167</w:instrText>
      </w:r>
      <w:r w:rsidRPr="00255F14">
        <w:rPr>
          <w:rFonts w:ascii="Cambria Math" w:hAnsi="Cambria Math" w:cs="Cambria Math"/>
        </w:rPr>
        <w:instrText>‑</w:instrText>
      </w:r>
      <w:r w:rsidRPr="00255F14">
        <w:instrText>186. ISBN</w:instrText>
      </w:r>
      <w:r w:rsidRPr="00255F14">
        <w:rPr>
          <w:rFonts w:ascii="Calibri" w:hAnsi="Calibri" w:cs="Calibri"/>
        </w:rPr>
        <w:instrText> </w:instrText>
      </w:r>
      <w:r w:rsidRPr="00255F14">
        <w:instrText>0000000189620. DOI</w:instrText>
      </w:r>
      <w:r w:rsidRPr="00255F14">
        <w:rPr>
          <w:rFonts w:ascii="Calibri" w:hAnsi="Calibri" w:cs="Calibri"/>
        </w:rPr>
        <w:instrText> </w:instrText>
      </w:r>
      <w:r w:rsidRPr="00255F14">
        <w:instrText>10.21158/01208160.n84.2018.1923.","manualFormatting":"ARREDONDO, Sara Londo</w:instrText>
      </w:r>
      <w:r w:rsidRPr="00255F14">
        <w:rPr>
          <w:rFonts w:ascii="Calibri" w:hAnsi="Calibri" w:cs="Calibri"/>
        </w:rPr>
        <w:instrText>ñ</w:instrText>
      </w:r>
      <w:r w:rsidRPr="00255F14">
        <w:instrText>o. Modelos estad</w:instrText>
      </w:r>
      <w:r w:rsidRPr="00255F14">
        <w:rPr>
          <w:rFonts w:ascii="Calibri" w:hAnsi="Calibri" w:cs="Calibri"/>
        </w:rPr>
        <w:instrText>í</w:instrText>
      </w:r>
      <w:r w:rsidRPr="00255F14">
        <w:instrText>sticos sobre la eficacia del marketing digital. Revista EAN [en linea]. 2018, n° 84, p. 167\u001e186. ISBN 0000000189620. DOI 10.21158/01208160.n84.2018.1923.","plainTextFormattedCitation":"ARREDONDO, Sara Londoño. Modelos estadísticos sobre la eficacia del marketing digital. Revista EAN [en ligne]. 2018, n° 84, p. 167</w:instrText>
      </w:r>
      <w:r w:rsidRPr="00255F14">
        <w:rPr>
          <w:rFonts w:ascii="Cambria Math" w:hAnsi="Cambria Math" w:cs="Cambria Math"/>
        </w:rPr>
        <w:instrText>‑</w:instrText>
      </w:r>
      <w:r w:rsidRPr="00255F14">
        <w:instrText>186. ISBN</w:instrText>
      </w:r>
      <w:r w:rsidRPr="00255F14">
        <w:rPr>
          <w:rFonts w:ascii="Calibri" w:hAnsi="Calibri" w:cs="Calibri"/>
        </w:rPr>
        <w:instrText> </w:instrText>
      </w:r>
      <w:r w:rsidRPr="00255F14">
        <w:instrText>0000000189620. DOI</w:instrText>
      </w:r>
      <w:r w:rsidRPr="00255F14">
        <w:rPr>
          <w:rFonts w:ascii="Calibri" w:hAnsi="Calibri" w:cs="Calibri"/>
        </w:rPr>
        <w:instrText> </w:instrText>
      </w:r>
      <w:r w:rsidRPr="00255F14">
        <w:instrText>10.21158/01208160.n84.2018.1923.","previouslyFormattedCitation":"(Arredondo 2018)"},"properties":{"noteIndex":34},"schema":"https://github.com/citation-style-language/schema/raw/master/csl-citation.json"}</w:instrText>
      </w:r>
      <w:r w:rsidRPr="00255F14">
        <w:fldChar w:fldCharType="separate"/>
      </w:r>
      <w:r w:rsidRPr="00E24ABA">
        <w:rPr>
          <w:noProof/>
        </w:rPr>
        <w:t xml:space="preserve">ARREDONDO, Sara Londoño. Modelos estadísticos sobre la eficacia del marketing digital. </w:t>
      </w:r>
      <w:r w:rsidRPr="00255F14">
        <w:rPr>
          <w:noProof/>
          <w:lang w:val="es-ES"/>
        </w:rPr>
        <w:t>Revista EAN [en linea]. 2018, n° 84, p. 167</w:t>
      </w:r>
      <w:r w:rsidRPr="00255F14">
        <w:rPr>
          <w:noProof/>
          <w:lang w:val="es-ES"/>
        </w:rPr>
        <w:noBreakHyphen/>
        <w:t>186. ISBN 0000000189620. DOI 10.21158/01208160.n84.2018.1923.</w:t>
      </w:r>
      <w:r w:rsidRPr="00255F14">
        <w:fldChar w:fldCharType="end"/>
      </w:r>
    </w:p>
  </w:footnote>
  <w:footnote w:id="36">
    <w:p w14:paraId="7CA0D47F" w14:textId="6BE7FED9" w:rsidR="00833E24" w:rsidRPr="00E24ABA" w:rsidRDefault="00833E24" w:rsidP="00255F14">
      <w:pPr>
        <w:pStyle w:val="Textonotapie"/>
        <w:jc w:val="both"/>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1016/j.ijresmar.2016.11.006","ISSN":"01678116","abstract":"We develop and describe a framework for research in digital marketing that highlights the touchpoints in the marketing process as well as in the marketing strategy process where digital technologies are having and will have a significant impact. Using the framework we organize the developments and extant research around the elements and touchpoints comprising the framework and review the research literature in the broadly defined digital marketing space. We outline the evolving issues in and around the touchpoints and associated questions for future research. Finally, we integrate these identified questions and set a research agenda for future research in digital marketing to examine the issues from the perspective of the firm.","author":[{"dropping-particle":"","family":"Kannan","given":"P. K.","non-dropping-particle":"","parse-names":false,"suffix":""},{"dropping-particle":"","family":"Li","given":"Hongshuang “Alice”","non-dropping-particle":"","parse-names":false,"suffix":""}],"container-title":"International Journal of Research in Marketing","id":"ITEM-1","issue":"1","issued":{"date-parts":[["2017"]]},"page":"22-45","publisher":"Elsevier B.V","title":"Digital marketing: A framework, review and research agenda","type":"article-journal","volume":"34"},"uris":["http://www.mendeley.com/documents/?uuid=603cf49f-713e-4251-b07b-b546122a484e"]}],"mendeley":{"formattedCitation":"KANNAN, P. K. et LI, Hongshuang “Alice”. &lt;b&gt;Digital marketing: A framework, review and research agenda&lt;/b&gt;. &lt;i&gt;International Journal of Research in Marketing&lt;/i&gt; [en ligne]. Elsevier B.V, 2017, Vol. 34, n° 1, p. 22</w:instrText>
      </w:r>
      <w:r w:rsidRPr="00E24ABA">
        <w:rPr>
          <w:rFonts w:ascii="Cambria Math" w:hAnsi="Cambria Math" w:cs="Cambria Math"/>
          <w:lang w:val="es-ES"/>
        </w:rPr>
        <w:instrText>‑</w:instrText>
      </w:r>
      <w:r w:rsidRPr="00E24ABA">
        <w:rPr>
          <w:lang w:val="es-ES"/>
        </w:rPr>
        <w:instrText>45. DOI</w:instrText>
      </w:r>
      <w:r w:rsidRPr="00E24ABA">
        <w:rPr>
          <w:rFonts w:ascii="Calibri" w:hAnsi="Calibri" w:cs="Calibri"/>
          <w:lang w:val="es-ES"/>
        </w:rPr>
        <w:instrText> </w:instrText>
      </w:r>
      <w:r w:rsidRPr="00E24ABA">
        <w:rPr>
          <w:lang w:val="es-ES"/>
        </w:rPr>
        <w:instrText>10.1016/j.ijresmar.2016.11.006.","manualFormatting":"KANNAN, P. K. et LI, Hongshuang “Alice”. Digital marketing: A framework, review and research agenda. International Journal of Research in Marketing [en linea]. Elsevier B.V, 2017, Vol. 34, n° 1, p. 22\u001e45. DOI 10.1016/j.ijresmar.2016.11.006.","plainTextFormattedCitation":"KANNAN, P. K. et LI, Hongshuang “Alice”. Digital marketing: A framework, review and research agenda. International Journal of Research in Marketing [en ligne]. Elsevier B.V, 2017, Vol. 34, n° 1, p. 22</w:instrText>
      </w:r>
      <w:r w:rsidRPr="00E24ABA">
        <w:rPr>
          <w:rFonts w:ascii="Cambria Math" w:hAnsi="Cambria Math" w:cs="Cambria Math"/>
          <w:lang w:val="es-ES"/>
        </w:rPr>
        <w:instrText>‑</w:instrText>
      </w:r>
      <w:r w:rsidRPr="00E24ABA">
        <w:rPr>
          <w:lang w:val="es-ES"/>
        </w:rPr>
        <w:instrText>45. DOI</w:instrText>
      </w:r>
      <w:r w:rsidRPr="00E24ABA">
        <w:rPr>
          <w:rFonts w:ascii="Calibri" w:hAnsi="Calibri" w:cs="Calibri"/>
          <w:lang w:val="es-ES"/>
        </w:rPr>
        <w:instrText> </w:instrText>
      </w:r>
      <w:r w:rsidRPr="00E24ABA">
        <w:rPr>
          <w:lang w:val="es-ES"/>
        </w:rPr>
        <w:instrText>10.1016/j.ijresmar.2016.11.006.","previouslyFormattedCitation":"(Kannan y Li 2017)"},"properties":{"noteIndex":35},"schema":"https://github.com/citation-style-language/schema/raw/master/csl-citation.json"}</w:instrText>
      </w:r>
      <w:r w:rsidRPr="00255F14">
        <w:fldChar w:fldCharType="separate"/>
      </w:r>
      <w:r w:rsidRPr="00255F14">
        <w:rPr>
          <w:noProof/>
          <w:lang w:val="es-ES"/>
        </w:rPr>
        <w:t xml:space="preserve">KANNAN, P. K. et LI, Hongshuang “Alice”. </w:t>
      </w:r>
      <w:r w:rsidRPr="00E24ABA">
        <w:rPr>
          <w:noProof/>
        </w:rPr>
        <w:t>Digital marketing: A framework, review and research agenda. International Journal of Research in Marketing [en linea]. Elsevier B.V, 2017, Vol. 34, n° 1, p. 22</w:t>
      </w:r>
      <w:r w:rsidRPr="00E24ABA">
        <w:rPr>
          <w:noProof/>
        </w:rPr>
        <w:noBreakHyphen/>
        <w:t>45. DOI 10.1016/j.ijresmar.2016.11.006.</w:t>
      </w:r>
      <w:r w:rsidRPr="00255F14">
        <w:fldChar w:fldCharType="end"/>
      </w:r>
    </w:p>
  </w:footnote>
  <w:footnote w:id="37">
    <w:p w14:paraId="66968BB4" w14:textId="21BB6AB8" w:rsidR="00833E24" w:rsidRPr="00E24ABA" w:rsidRDefault="00833E24" w:rsidP="00255F14">
      <w:pPr>
        <w:pStyle w:val="Textonotapie"/>
        <w:jc w:val="both"/>
      </w:pPr>
      <w:r w:rsidRPr="00255F14">
        <w:rPr>
          <w:rStyle w:val="Refdenotaalpie"/>
        </w:rPr>
        <w:footnoteRef/>
      </w:r>
      <w:r w:rsidRPr="00255F14">
        <w:t xml:space="preserve"> </w:t>
      </w:r>
      <w:r w:rsidRPr="00255F14">
        <w:fldChar w:fldCharType="begin" w:fldLock="1"/>
      </w:r>
      <w:r w:rsidRPr="00255F14">
        <w:instrText>ADDIN CSL_CITATION {"citationItems":[{"id":"ITEM-1","itemData":{"DOI":"10.21158/01208160.n84.2018.1923","ISBN":"0000000189620","abstract":"El comercio ha introducido medios digitales que facilitan la comunicación con los clientes, con tecnologías basadas en Internet. En este artículo se busca analizar los factores que inciden en la probabilidad del conocimiento y uso de estrategias del marketing digital. Para ello se aplica una encuesta en el centro de Medellín –Colombia–, tanto a almacenes como a usuarios y la información recolectada se convierte en insumo de un análisis descriptivo e inferencial, con la estimación de modelos de regresión logística y Poisson, para establecer la relación entre diversas variables asociadas al usuario, como la ocupación y el uso de las redes sociales, con el conocimiento y uso de las estrategias del marketing digital de prendas de vestir, así como la incidencia sobre barreras observadas para ello. Se destaca que dicho canal no es eficaz para la compra, ya que es poco usado, sin embargo, la probabilidad de uso está asociada con las redes sociales y con algunos beneficios esperados.","author":[{"dropping-particle":"","family":"Arredondo","given":"Sara Londoño","non-dropping-particle":"","parse-names":false,"suffix":""}],"container-title":"Revista EAN","id":"ITEM-1","issue":"84","issued":{"date-parts":[["2018"]]},"page":"167-186","title":"Modelos estadísticos sobre la eficacia del marketing digital","type":"article-journal"},"uris":["http://www.mendeley.com/documents/?uuid=a3304339-2f3c-4fbb-9388-55f6b0b5a459"]}],"mendeley":{"formattedCitation":"ARREDONDO, Sara Londoño, &lt;i&gt;art. cit.&lt;/i&gt;","plainTextFormattedCitation":"ARREDONDO, Sara Londoño, art. cit.","previouslyFormattedCitation":"(Arredondo 2018)"},"properties":{"noteIndex":36},"schema":"https://github.com/citation-style-language/schema/raw/master/csl-citation.json"}</w:instrText>
      </w:r>
      <w:r w:rsidRPr="00255F14">
        <w:fldChar w:fldCharType="separate"/>
      </w:r>
      <w:r w:rsidRPr="00255F14">
        <w:rPr>
          <w:noProof/>
        </w:rPr>
        <w:t xml:space="preserve">ARREDONDO, Sara Londoño, </w:t>
      </w:r>
      <w:r w:rsidRPr="00255F14">
        <w:rPr>
          <w:i/>
          <w:noProof/>
        </w:rPr>
        <w:t>art. cit.</w:t>
      </w:r>
      <w:r w:rsidRPr="00255F14">
        <w:fldChar w:fldCharType="end"/>
      </w:r>
    </w:p>
  </w:footnote>
  <w:footnote w:id="38">
    <w:p w14:paraId="4AD41187" w14:textId="50DE25A3" w:rsidR="00833E24" w:rsidRPr="00255F14" w:rsidRDefault="00833E24" w:rsidP="00255F14">
      <w:pPr>
        <w:pStyle w:val="Textonotapie"/>
        <w:jc w:val="both"/>
        <w:rPr>
          <w:lang w:val="es-ES"/>
        </w:rPr>
      </w:pPr>
      <w:r w:rsidRPr="00255F14">
        <w:rPr>
          <w:rStyle w:val="Refdenotaalpie"/>
        </w:rPr>
        <w:footnoteRef/>
      </w:r>
      <w:r w:rsidRPr="00255F14">
        <w:t xml:space="preserve"> </w:t>
      </w:r>
      <w:r w:rsidRPr="00255F14">
        <w:fldChar w:fldCharType="begin" w:fldLock="1"/>
      </w:r>
      <w:r w:rsidRPr="00255F14">
        <w:instrText>ADDIN CSL_CITATION {"citationItems":[{"id":"ITEM-1","itemData":{"DOI":"10.17488/rmib.40.2.3","ISSN":"0188-9532","abstract":"Brain-computer interfaces (BCIs) are technology in development that attempt to establish interaction between individuals and their surroundings by modulating their neural activity. One of the most common strategies to modulate neural activity is motor imagery (MI). However, research on MI-based BCIs has been mostly carried out on the system related part, whereas the user-related part has been relatively ignored. Thus far, up to 30% of users cannot gain control of BCI, while the remaining ones reach modest performance. The exclusion of users in the system design has possibly led to this outcome. Therefore, the aim of this paper is to establish a mixed method based on interactive design principles and in line with (1) user-profile, (2) psychological and (3) neurophysiological factors, (4) BCI technical issues and (5) user-experience. Although some of these elements have been previously discussed, their integration and application are seldom considered during investigation.","author":[{"dropping-particle":"","family":"Alonso-Valerdi","given":"L.","non-dropping-particle":"","parse-names":false,"suffix":""},{"dropping-particle":"","family":"Mercado-García","given":"V.","non-dropping-particle":"","parse-names":false,"suffix":""}],"container-title":"Revista mexicana de ingeniería biomédica","id":"ITEM-1","issue":"2","issued":{"date-parts":[["2019"]]},"page":"1-12","title":"Towards designing Brain-Computer Interfaces in terms of User-Profiles, Neurophysiological Factors and User Experience","type":"article-journal","volume":"40"},"uris":["http://www.mendeley.com/documents/?uuid=f0957718-29d3-4e9a-a6b1-74c9a57fc2bd"]}],"mendeley":{"formattedCitation":"ALONSO-VALERDI, L. et MERCADO-GARCÍA, V. &lt;b&gt;Towards designing Brain-Computer Interfaces in terms of User-Profiles, Neurophysiological Factors and User Experience&lt;/b&gt;. &lt;i&gt;Revista mexicana de ingeniería biomédica&lt;/i&gt; [en ligne]. 2019, Vol. 40, n° 2, p. 1</w:instrText>
      </w:r>
      <w:r w:rsidRPr="00255F14">
        <w:rPr>
          <w:rFonts w:ascii="Cambria Math" w:hAnsi="Cambria Math" w:cs="Cambria Math"/>
        </w:rPr>
        <w:instrText>‑</w:instrText>
      </w:r>
      <w:r w:rsidRPr="00255F14">
        <w:instrText>12. DOI</w:instrText>
      </w:r>
      <w:r w:rsidRPr="00255F14">
        <w:rPr>
          <w:rFonts w:ascii="Calibri" w:hAnsi="Calibri" w:cs="Calibri"/>
        </w:rPr>
        <w:instrText> </w:instrText>
      </w:r>
      <w:r w:rsidRPr="00255F14">
        <w:instrText>10.17488/rmib.40.2.3.","manualFormatting":"ALONSO-VALERDI, L. et MERCADO-GARC</w:instrText>
      </w:r>
      <w:r w:rsidRPr="00255F14">
        <w:rPr>
          <w:rFonts w:ascii="Calibri" w:hAnsi="Calibri" w:cs="Calibri"/>
        </w:rPr>
        <w:instrText>Í</w:instrText>
      </w:r>
      <w:r w:rsidRPr="00255F14">
        <w:instrText>A, V. Towards designing Brain-Computer Interfaces in terms of User-Profiles, Neurophysiological Factors and User Experience. Revista mexicana de ingeniería biomédica [en linea]. 2019, Vol. 40, n° 2, p. 1\u001e12. DOI 10.17488/rmib.40.2.3.","plainTextFormattedCitation":"ALONSO-VALERDI, L. et MERCADO-GARCÍA, V. Towards designing Brain-Computer Interfaces in terms of User-Profiles, Neurophysiological Factors and User Experience. Revista mexicana de ingeniería biomédica [en ligne]. 2019, Vol. 40, n° 2, p. 1</w:instrText>
      </w:r>
      <w:r w:rsidRPr="00255F14">
        <w:rPr>
          <w:rFonts w:ascii="Cambria Math" w:hAnsi="Cambria Math" w:cs="Cambria Math"/>
        </w:rPr>
        <w:instrText>‑</w:instrText>
      </w:r>
      <w:r w:rsidRPr="00255F14">
        <w:instrText>12. DOI</w:instrText>
      </w:r>
      <w:r w:rsidRPr="00255F14">
        <w:rPr>
          <w:rFonts w:ascii="Calibri" w:hAnsi="Calibri" w:cs="Calibri"/>
        </w:rPr>
        <w:instrText> </w:instrText>
      </w:r>
      <w:r w:rsidRPr="00255F14">
        <w:instrText>10.17488/rmib.40.2.3.","previouslyFormattedCitation":"(Alonso-Valerdi y Mercado-García 2019)"},"properties":{"noteIndex":37},"schema":"https://github.com/citation-style-language/schema/raw/master/csl-citation.json"}</w:instrText>
      </w:r>
      <w:r w:rsidRPr="00255F14">
        <w:fldChar w:fldCharType="separate"/>
      </w:r>
      <w:r w:rsidRPr="00E24ABA">
        <w:rPr>
          <w:noProof/>
        </w:rPr>
        <w:t xml:space="preserve">ALONSO-VALERDI, L. et MERCADO-GARCÍA, V. Towards designing Brain-Computer Interfaces in terms of User-Profiles, Neurophysiological Factors and User Experience. </w:t>
      </w:r>
      <w:r w:rsidRPr="00255F14">
        <w:rPr>
          <w:noProof/>
          <w:lang w:val="es-ES"/>
        </w:rPr>
        <w:t>Revista mexicana de ingeniería biomédica [en linea]. 2019, Vol. 40, n° 2, p. 1</w:t>
      </w:r>
      <w:r w:rsidRPr="00255F14">
        <w:rPr>
          <w:noProof/>
          <w:lang w:val="es-ES"/>
        </w:rPr>
        <w:noBreakHyphen/>
        <w:t>12. DOI 10.17488/rmib.40.2.3.</w:t>
      </w:r>
      <w:r w:rsidRPr="00255F14">
        <w:fldChar w:fldCharType="end"/>
      </w:r>
    </w:p>
  </w:footnote>
  <w:footnote w:id="39">
    <w:p w14:paraId="6C94DE9C" w14:textId="79E9B999"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abstract":"Definición del concepto de sistema hipermedia, y algunos consejos para el diseño de información y navegación de estos sitemas.","author":[{"dropping-particle":"","family":"Hassan Montero","given":"Yusef","non-dropping-particle":"","parse-names":false,"suffix":""}],"container-title":"No Solo Usabilidad","id":"ITEM-1","issue":"1","issued":{"date-parts":[["2002"]]},"page":"1-15","title":"Diseño Hipermedia centrado en el usuario","type":"article-journal","volume":"2"},"uris":["http://www.mendeley.com/documents/?uuid=e085fc74-3bad-4b98-b0d3-4f3912ab419f"]}],"mendeley":{"formattedCitation":"HASSAN MONTERO, Yusef. &lt;b&gt;Diseño Hipermedia centrado en el usuario&lt;/b&gt;. &lt;i&gt;No Solo Usabilidad&lt;/i&gt;. 2002, Vol. 2, n° 1, p. 1</w:instrText>
      </w:r>
      <w:r w:rsidRPr="00255F14">
        <w:rPr>
          <w:rFonts w:ascii="Cambria Math" w:hAnsi="Cambria Math" w:cs="Cambria Math"/>
          <w:lang w:val="es-ES"/>
        </w:rPr>
        <w:instrText>‑</w:instrText>
      </w:r>
      <w:r w:rsidRPr="00255F14">
        <w:rPr>
          <w:lang w:val="es-ES"/>
        </w:rPr>
        <w:instrText>15.","plainTextFormattedCitation":"HASSAN MONTERO, Yusef. Dise</w:instrText>
      </w:r>
      <w:r w:rsidRPr="00255F14">
        <w:rPr>
          <w:rFonts w:ascii="Calibri" w:hAnsi="Calibri" w:cs="Calibri"/>
          <w:lang w:val="es-ES"/>
        </w:rPr>
        <w:instrText>ñ</w:instrText>
      </w:r>
      <w:r w:rsidRPr="00255F14">
        <w:rPr>
          <w:lang w:val="es-ES"/>
        </w:rPr>
        <w:instrText>o Hipermedia centrado en el usuario. No Solo Usabilidad. 2002, Vol. 2, n° 1, p. 1</w:instrText>
      </w:r>
      <w:r w:rsidRPr="00255F14">
        <w:rPr>
          <w:rFonts w:ascii="Cambria Math" w:hAnsi="Cambria Math" w:cs="Cambria Math"/>
          <w:lang w:val="es-ES"/>
        </w:rPr>
        <w:instrText>‑</w:instrText>
      </w:r>
      <w:r w:rsidRPr="00255F14">
        <w:rPr>
          <w:lang w:val="es-ES"/>
        </w:rPr>
        <w:instrText>15.","previouslyFormattedCitation":"(Hassan Montero 2002)"},"properties":{"noteIndex":38},"schema":"https://github.com/citation-style-language/schema/raw/master/csl-citation.json"}</w:instrText>
      </w:r>
      <w:r w:rsidRPr="00255F14">
        <w:fldChar w:fldCharType="separate"/>
      </w:r>
      <w:r w:rsidRPr="00255F14">
        <w:rPr>
          <w:noProof/>
          <w:lang w:val="es-ES"/>
        </w:rPr>
        <w:t xml:space="preserve">HASSAN MONTERO, Yusef. Diseño Hipermedia centrado en el usuario. </w:t>
      </w:r>
      <w:r w:rsidRPr="00255F14">
        <w:rPr>
          <w:i/>
          <w:noProof/>
          <w:lang w:val="es-ES"/>
        </w:rPr>
        <w:t>No Solo Usabilidad</w:t>
      </w:r>
      <w:r w:rsidRPr="00255F14">
        <w:rPr>
          <w:noProof/>
          <w:lang w:val="es-ES"/>
        </w:rPr>
        <w:t>. 2002, Vol. 2, n° 1, p. 1</w:t>
      </w:r>
      <w:r w:rsidRPr="00255F14">
        <w:rPr>
          <w:rFonts w:ascii="Cambria Math" w:hAnsi="Cambria Math" w:cs="Cambria Math"/>
          <w:noProof/>
          <w:lang w:val="es-ES"/>
        </w:rPr>
        <w:t>‑</w:t>
      </w:r>
      <w:r w:rsidRPr="00255F14">
        <w:rPr>
          <w:noProof/>
          <w:lang w:val="es-ES"/>
        </w:rPr>
        <w:t>15.</w:t>
      </w:r>
      <w:r w:rsidRPr="00255F14">
        <w:fldChar w:fldCharType="end"/>
      </w:r>
    </w:p>
  </w:footnote>
  <w:footnote w:id="40">
    <w:p w14:paraId="40B488D7" w14:textId="7E8C6BDB"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abstract":"Definición del concepto de sistema hipermedia, y algunos consejos para el diseño de información y navegación de estos sitemas.","author":[{"dropping-particle":"","family":"Hassan Montero","given":"Yusef","non-dropping-particle":"","parse-names":false,"suffix":""}],"container-title":"No Solo Usabilidad","id":"ITEM-1","issue":"1","issued":{"date-parts":[["2002"]]},"page":"1-15","title":"Diseño Hipermedia centrado en el usuario","type":"article-journal","volume":"2"},"uris":["http://www.mendeley.com/documents/?uuid=e085fc74-3bad-4b98-b0d3-4f3912ab419f"]}],"mendeley":{"formattedCitation":"&lt;i&gt;Ibid.&lt;/i&gt;","plainTextFormattedCitation":"Ibid.","previouslyFormattedCitation":"(Hassan Montero 2002)"},"properties":{"noteIndex":39},"schema":"https://github.com/citation-style-language/schema/raw/master/csl-citation.json"}</w:instrText>
      </w:r>
      <w:r w:rsidRPr="00255F14">
        <w:fldChar w:fldCharType="separate"/>
      </w:r>
      <w:r w:rsidRPr="00255F14">
        <w:rPr>
          <w:i/>
          <w:noProof/>
          <w:lang w:val="es-ES"/>
        </w:rPr>
        <w:t>Ibid.</w:t>
      </w:r>
      <w:r w:rsidRPr="00255F14">
        <w:fldChar w:fldCharType="end"/>
      </w:r>
    </w:p>
  </w:footnote>
  <w:footnote w:id="41">
    <w:p w14:paraId="3BC83C70" w14:textId="3C2DA62D"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BN":"1565923510","abstract":"Designing Connected Products: UX for the Consumer Internet of Things","author":[{"dropping-particle":"","family":"Fleming","given":"By Jennifer","non-dropping-particle":"","parse-names":false,"suffix":""}],"container-title":"Web Navigation: Designing the User Experience","id":"ITEM-1","issued":{"date-parts":[["2001"]]},"page":"1-77","title":"Interface and Interaction Design","type":"article-journal"},"uris":["http://www.mendeley.com/documents/?uuid=1c2ed3ad-70ba-41f0-9af9-a269b7f3a634"]}],"mendeley":{"formattedCitation":"FLEMING, By Jennifer. &lt;b&gt;Interface and Interaction Design&lt;/b&gt;. &lt;i&gt;Web Navigation: Designing the User Experience&lt;/i&gt; [en ligne]. 2001, p. 1</w:instrText>
      </w:r>
      <w:r w:rsidRPr="00255F14">
        <w:rPr>
          <w:rFonts w:ascii="Cambria Math" w:hAnsi="Cambria Math" w:cs="Cambria Math"/>
          <w:lang w:val="es-ES"/>
        </w:rPr>
        <w:instrText>‑</w:instrText>
      </w:r>
      <w:r w:rsidRPr="00255F14">
        <w:rPr>
          <w:lang w:val="es-ES"/>
        </w:rPr>
        <w:instrText>77. Disponible à : &lt;URL : https://www.oreilly.com/ideas/interface-and-interaction-design&gt;.","manualFormatting":"FLEMING, By Jennifer. Interface and Interaction Design. Web Navigation: Designing the User Experience [en linea]. 2001, p. 1\u001e77. Disponible à : .","plainTextFormattedCitation":"FLEMING, By Jennifer. Interface and Interaction Design. Web Navigation: Designing the User Experience [en ligne]. 2001, p. 1</w:instrText>
      </w:r>
      <w:r w:rsidRPr="00255F14">
        <w:rPr>
          <w:rFonts w:ascii="Cambria Math" w:hAnsi="Cambria Math" w:cs="Cambria Math"/>
          <w:lang w:val="es-ES"/>
        </w:rPr>
        <w:instrText>‑</w:instrText>
      </w:r>
      <w:r w:rsidRPr="00255F14">
        <w:rPr>
          <w:lang w:val="es-ES"/>
        </w:rPr>
        <w:instrText xml:space="preserve">77. Disponible </w:instrText>
      </w:r>
      <w:r w:rsidRPr="00255F14">
        <w:rPr>
          <w:rFonts w:ascii="Calibri" w:hAnsi="Calibri" w:cs="Calibri"/>
          <w:lang w:val="es-ES"/>
        </w:rPr>
        <w:instrText>à </w:instrText>
      </w:r>
      <w:r w:rsidRPr="00255F14">
        <w:rPr>
          <w:lang w:val="es-ES"/>
        </w:rPr>
        <w:instrText>: .","previouslyFormattedCitation":"(Fleming 2001)"},"properties":{"noteIndex":40},"schema":"https://github.com/citation-style-language/schema/raw/master/csl-citation.json"}</w:instrText>
      </w:r>
      <w:r w:rsidRPr="00255F14">
        <w:fldChar w:fldCharType="separate"/>
      </w:r>
      <w:r w:rsidRPr="00255F14">
        <w:rPr>
          <w:noProof/>
          <w:lang w:val="es-ES"/>
        </w:rPr>
        <w:t xml:space="preserve">FLEMING, By Jennifer. </w:t>
      </w:r>
      <w:r w:rsidRPr="00E24ABA">
        <w:rPr>
          <w:noProof/>
        </w:rPr>
        <w:t xml:space="preserve">Interface and Interaction Design. Web Navigation: Designing the User Experience [en linea]. </w:t>
      </w:r>
      <w:r w:rsidRPr="00255F14">
        <w:rPr>
          <w:noProof/>
          <w:lang w:val="es-ES"/>
        </w:rPr>
        <w:t>2001, p. 1</w:t>
      </w:r>
      <w:r w:rsidRPr="00255F14">
        <w:rPr>
          <w:noProof/>
          <w:lang w:val="es-ES"/>
        </w:rPr>
        <w:noBreakHyphen/>
        <w:t>77. Disponible à : &lt;URL : https://www.oreilly.com/ideas/interface-and-interaction-design&gt;.</w:t>
      </w:r>
      <w:r w:rsidRPr="00255F14">
        <w:fldChar w:fldCharType="end"/>
      </w:r>
    </w:p>
  </w:footnote>
  <w:footnote w:id="42">
    <w:p w14:paraId="5AE1B7B6" w14:textId="1C7CA44D"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http://dx.doi.org/10.24275/ETYPUAM/NE/502019/Buenrostro","ISSN":"2448-7481","abstract":"La incorporación de las TIC en las empresas, es considerada como un elemento que aumenta su competitividad a través de una mayor productividad, eficiencia y rentabilidad de la inversión. Pero su efecto depende de las características propias de la tecnología, de las condiciones del entorno, así como de las capacidades internas de las firmas. En el presente trabajo el objetivo es identificar cuáles son los factores internos de las Mipymes que inciden en la incorporación de las TIC dentro de sus actividades de producción, a partir de las etapas de propuestas por la ONU y Cepal, por medio de un modelo Probit, realizado con los datos de una encuesta aplicada a 1,006 empresas del estado de Aguascalientes. Los resultados muestran que las diferencias en la incorporación de las TIC se deben fundamentalmente a los conocimientos y capacidades de los trabajadores y directivos de las Mipymes y al equipamiento especializado, que se refleja en mayor flexibilidad para la incorporación de cambios en la organización","author":[{"dropping-particle":"","family":"Buenrostro","given":"Héctor","non-dropping-particle":"","parse-names":false,"suffix":""},{"dropping-particle":"","family":"Hernández","given":"María;","non-dropping-particle":"","parse-names":false,"suffix":""}],"container-title":"Economía Teoría Y Práctica","id":"ITEM-1","issued":{"date-parts":[["2019"]]},"page":"101-124","title":"La incorporación de las","type":"article-journal","volume":"27 número"},"uris":["http://www.mendeley.com/documents/?uuid=67da1351-64d6-4f5e-92d7-0dff869cd5f2"]}],"mendeley":{"formattedCitation":"BUENROSTRO, Héctor et HERNÁNDEZ, María; &lt;b&gt;La incorporación de las&lt;/b&gt;. &lt;i&gt;Economía Teoría Y Práctica&lt;/i&gt; [en ligne]. 2019, Vol. 27 número, p. 101</w:instrText>
      </w:r>
      <w:r w:rsidRPr="00255F14">
        <w:rPr>
          <w:rFonts w:ascii="Cambria Math" w:hAnsi="Cambria Math" w:cs="Cambria Math"/>
          <w:lang w:val="es-ES"/>
        </w:rPr>
        <w:instrText>‑</w:instrText>
      </w:r>
      <w:r w:rsidRPr="00255F14">
        <w:rPr>
          <w:lang w:val="es-ES"/>
        </w:rPr>
        <w:instrText>124. DOI</w:instrText>
      </w:r>
      <w:r w:rsidRPr="00255F14">
        <w:rPr>
          <w:rFonts w:ascii="Calibri" w:hAnsi="Calibri" w:cs="Calibri"/>
          <w:lang w:val="es-ES"/>
        </w:rPr>
        <w:instrText> </w:instrText>
      </w:r>
      <w:r w:rsidRPr="00255F14">
        <w:rPr>
          <w:lang w:val="es-ES"/>
        </w:rPr>
        <w:instrText>http://dx.doi.org/10.24275/ETYPUAM/NE/502019/Buenrostro.","plainTextFormattedCitation":"BUENROSTRO, Héctor et HERNÁNDEZ, María; La incorporación de las. Economía Teoría Y Práctica [en ligne]. 2019, Vol. 27 número, p. 101</w:instrText>
      </w:r>
      <w:r w:rsidRPr="00255F14">
        <w:rPr>
          <w:rFonts w:ascii="Cambria Math" w:hAnsi="Cambria Math" w:cs="Cambria Math"/>
          <w:lang w:val="es-ES"/>
        </w:rPr>
        <w:instrText>‑</w:instrText>
      </w:r>
      <w:r w:rsidRPr="00255F14">
        <w:rPr>
          <w:lang w:val="es-ES"/>
        </w:rPr>
        <w:instrText>124. DOI</w:instrText>
      </w:r>
      <w:r w:rsidRPr="00255F14">
        <w:rPr>
          <w:rFonts w:ascii="Calibri" w:hAnsi="Calibri" w:cs="Calibri"/>
          <w:lang w:val="es-ES"/>
        </w:rPr>
        <w:instrText> </w:instrText>
      </w:r>
      <w:r w:rsidRPr="00255F14">
        <w:rPr>
          <w:lang w:val="es-ES"/>
        </w:rPr>
        <w:instrText>http://dx.doi.org/10.24275/ETYPUAM/NE/502019/Buenrostro.","previouslyFormattedCitation":"(Buenrostro y Hernández 2019)"},"properties":{"noteIndex":41},"schema":"https://github.com/citation-style-language/schema/raw/master/csl-citation.json"}</w:instrText>
      </w:r>
      <w:r w:rsidRPr="00255F14">
        <w:fldChar w:fldCharType="separate"/>
      </w:r>
      <w:r w:rsidRPr="00255F14">
        <w:rPr>
          <w:noProof/>
          <w:lang w:val="es-ES"/>
        </w:rPr>
        <w:t xml:space="preserve">BUENROSTRO, Héctor et HERNÁNDEZ, María; La incorporación de las. </w:t>
      </w:r>
      <w:r w:rsidRPr="00255F14">
        <w:rPr>
          <w:i/>
          <w:noProof/>
          <w:lang w:val="es-ES"/>
        </w:rPr>
        <w:t>Economía Teoría Y Práctica</w:t>
      </w:r>
      <w:r w:rsidRPr="00255F14">
        <w:rPr>
          <w:noProof/>
          <w:lang w:val="es-ES"/>
        </w:rPr>
        <w:t xml:space="preserve"> [en ligne]. 2019, Vol. 27 número, p. 101</w:t>
      </w:r>
      <w:r w:rsidRPr="00255F14">
        <w:rPr>
          <w:rFonts w:ascii="Cambria Math" w:hAnsi="Cambria Math" w:cs="Cambria Math"/>
          <w:noProof/>
          <w:lang w:val="es-ES"/>
        </w:rPr>
        <w:t>‑</w:t>
      </w:r>
      <w:r w:rsidRPr="00255F14">
        <w:rPr>
          <w:noProof/>
          <w:lang w:val="es-ES"/>
        </w:rPr>
        <w:t>124. DOI</w:t>
      </w:r>
      <w:r w:rsidRPr="00255F14">
        <w:rPr>
          <w:rFonts w:ascii="Calibri" w:hAnsi="Calibri" w:cs="Calibri"/>
          <w:noProof/>
          <w:lang w:val="es-ES"/>
        </w:rPr>
        <w:t> </w:t>
      </w:r>
      <w:r w:rsidRPr="00255F14">
        <w:rPr>
          <w:noProof/>
          <w:lang w:val="es-ES"/>
        </w:rPr>
        <w:t>http://dx.doi.org/10.24275/ETYPUAM/NE/502019/Buenrostro.</w:t>
      </w:r>
      <w:r w:rsidRPr="00255F14">
        <w:fldChar w:fldCharType="end"/>
      </w:r>
    </w:p>
  </w:footnote>
  <w:footnote w:id="43">
    <w:p w14:paraId="6F210BC7" w14:textId="31E12A26" w:rsidR="00833E24" w:rsidRPr="00255F14" w:rsidRDefault="00833E24" w:rsidP="00255F14">
      <w:pPr>
        <w:pStyle w:val="Textonotapie"/>
        <w:jc w:val="both"/>
        <w:rPr>
          <w:lang w:val="es-ES"/>
        </w:rPr>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1590/0104-4060.57305","ISSN":"0104-4060","abstract":"RESUMEN El ámbito educativo ha incorporado gradualmente las oportunidades ofrecidas por las Tecnologías de la Información y Comunicación (TIC). Si bien este dato resulta positivo, desde el punto de vista organizativo, es necesario complementar la implantación de las TIC con una estrategia global e integradora que aporte coherencia entre los aspectos puramente tecnológicos y los modelos educativos, para alcanzar resultados superiores. El presente trabajo ofrece una revisión de la importancia de las TIC en el ámbito educativo, centrando la atención en la necesidad de ajuste estratégico en el contexto universitario, como elemento de mejora en la adaptación a las necesidades competitivas de las universidades. Para alcanzar este objetivo, se lleva a cabo una revisión de la literatura sobre las TIC y su impacto, se resumen las principales recomendaciones para su óptima utilización en el proceso de enseñanza aprendizaje y se ofrece una reflexión sobre el papel estratégico de estas herramientas.RESUMO O campo da educação tem incorporado gradualmente as oportunidades oferecidas pelas Tecnologias de Informação e Comunicação (TIC). Ainda que este dado seja positivo, do ponto de vista organizacional, é necessário complementar a implantação das TIC como uma estratégia global e integradora que traga coerência entre os aspectos puramente tecnológicos e os modelos educacionais, para alcançar melhores resultados. O presente trabalho oferece uma revisão da importância das TIC no âmbito educativo, centrando a atenção na necessidade de ajuste estratégico no contexto universitário, como elemento de melhora na adaptação às necessidades competitivas das universidades. Para alcançar este objetivo, leva-se a cabo uma revisão da literatura sobre as TIC e seu impacto, as principais recomendações são analisadas com vistas à melhor utilização no processo de ensino-aprendizagem e se oferece uma reflexão sobre o papel estratégico dessas ferramentas.ABSTRACT In recent years, the education sector has gradually incorporated the opportunities offered by the Information Technology and Communication (ICT). While this finding is positive, from an organizational perspective, it is needed to be complemented with a comprehensive and integrated strategy that brings coherence between purely technological aspects and educational models to achieve superior results. In this paper we provide a review of the importance of ICT in education, focusing on the need of strategic alignment on the university…","author":[{"dropping-particle":"","family":"Castel","given":"Ana Felicitas Gargallo","non-dropping-particle":"","parse-names":false,"suffix":""}],"container-title":"Educar em Revista","id":"ITEM-1","issue":"69","issued":{"date-parts":[["2018"]]},"page":"325-339","title":"La integración de las TIC en los procesos educativos y organizativos","type":"article-journal","volume":"34"},"uris":["http://www.mendeley.com/documents/?uuid=3dbba6c8-eae0-4df9-b87c-1d30730572b8"]}],"mendeley":{"formattedCitation":"CASTEL, Ana Felicitas Gargallo. &lt;b&gt;La integración de las TIC en los procesos educativos y organizativos&lt;/b&gt;. &lt;i&gt;Educar em Revista&lt;/i&gt; [en ligne]. 2018, Vol. 34, n° 69, p. 325</w:instrText>
      </w:r>
      <w:r w:rsidRPr="00E24ABA">
        <w:rPr>
          <w:rFonts w:ascii="Cambria Math" w:hAnsi="Cambria Math" w:cs="Cambria Math"/>
          <w:lang w:val="es-ES"/>
        </w:rPr>
        <w:instrText>‑</w:instrText>
      </w:r>
      <w:r w:rsidRPr="00E24ABA">
        <w:rPr>
          <w:lang w:val="es-ES"/>
        </w:rPr>
        <w:instrText>339. DOI</w:instrText>
      </w:r>
      <w:r w:rsidRPr="00E24ABA">
        <w:rPr>
          <w:rFonts w:ascii="Calibri" w:hAnsi="Calibri" w:cs="Calibri"/>
          <w:lang w:val="es-ES"/>
        </w:rPr>
        <w:instrText> </w:instrText>
      </w:r>
      <w:r w:rsidRPr="00E24ABA">
        <w:rPr>
          <w:lang w:val="es-ES"/>
        </w:rPr>
        <w:instrText>10.1590/0104-4060.57305.","manualFormatting":"CASTEL, Ana Felicitas Gargallo. La integraci</w:instrText>
      </w:r>
      <w:r w:rsidRPr="00E24ABA">
        <w:rPr>
          <w:rFonts w:ascii="Calibri" w:hAnsi="Calibri" w:cs="Calibri"/>
          <w:lang w:val="es-ES"/>
        </w:rPr>
        <w:instrText>ó</w:instrText>
      </w:r>
      <w:r w:rsidRPr="00E24ABA">
        <w:rPr>
          <w:lang w:val="es-ES"/>
        </w:rPr>
        <w:instrText>n de las TIC en los procesos educativos y organizativos. Educar em Revista [en linea]. 2018, Vol. 34, n° 69, p. 325\u001e339. DOI 10.1590/0104-4060.57305.","plainTextFormattedCitation":"CASTEL, Ana Felicitas Gargallo. La integración de las TIC en los procesos educativos y organizativos. Educar em Revista [en ligne]. 2018, Vol. 34, n° 69, p. 325</w:instrText>
      </w:r>
      <w:r w:rsidRPr="00E24ABA">
        <w:rPr>
          <w:rFonts w:ascii="Cambria Math" w:hAnsi="Cambria Math" w:cs="Cambria Math"/>
          <w:lang w:val="es-ES"/>
        </w:rPr>
        <w:instrText>‑</w:instrText>
      </w:r>
      <w:r w:rsidRPr="00E24ABA">
        <w:rPr>
          <w:lang w:val="es-ES"/>
        </w:rPr>
        <w:instrText>339. DOI</w:instrText>
      </w:r>
      <w:r w:rsidRPr="00E24ABA">
        <w:rPr>
          <w:rFonts w:ascii="Calibri" w:hAnsi="Calibri" w:cs="Calibri"/>
          <w:lang w:val="es-ES"/>
        </w:rPr>
        <w:instrText> </w:instrText>
      </w:r>
      <w:r w:rsidRPr="00E24ABA">
        <w:rPr>
          <w:lang w:val="es-ES"/>
        </w:rPr>
        <w:instrText>10.1590/0104-4060.57305.","previouslyFormattedCitation":"(Castel 2018)"},"properties":{"noteIndex":42},"schema":"https://github.com/citation-style-language/schema/raw/master/csl-citation.json"}</w:instrText>
      </w:r>
      <w:r w:rsidRPr="00255F14">
        <w:fldChar w:fldCharType="separate"/>
      </w:r>
      <w:r w:rsidRPr="00255F14">
        <w:rPr>
          <w:noProof/>
          <w:lang w:val="es-ES"/>
        </w:rPr>
        <w:t>CASTEL, Ana Felicitas Gargallo. La integración de las TIC en los procesos educativos y organizativos. Educar em Revista [en linea]. 2018, Vol. 34, n° 69, p. 325</w:t>
      </w:r>
      <w:r w:rsidRPr="00255F14">
        <w:rPr>
          <w:noProof/>
          <w:lang w:val="es-ES"/>
        </w:rPr>
        <w:noBreakHyphen/>
        <w:t>339. DOI 10.1590/0104-4060.57305.</w:t>
      </w:r>
      <w:r w:rsidRPr="00255F14">
        <w:fldChar w:fldCharType="end"/>
      </w:r>
    </w:p>
  </w:footnote>
  <w:footnote w:id="44">
    <w:p w14:paraId="3FBC4D18" w14:textId="6DDD3D56" w:rsidR="00833E24" w:rsidRPr="00255F14" w:rsidRDefault="00833E24" w:rsidP="00255F14">
      <w:pPr>
        <w:pStyle w:val="Textonotapie"/>
        <w:jc w:val="both"/>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18359/rfce.3142","ISSN":"1909-7719","abstract":"El propósito de este trabajo es presentar las tecnologías de información y comunicación que tienen potencial para permitir la inclusión de personas con discapacidad como clientes de los destinos turísticos. Las tecnologías fueron identificadas a través de la búsqueda de información en bases de datos académicas y páginas web de empresas proveedoras de tecnologías de información para personas en estado de discapacidad, indicando cómo pueden ser usadas en las actividades de la cadena de valor turística. Se encontró que las tecnologías usadas en los campos de entretenimiento, educación, salud y artefactos diseñados para facilitar la vida de personas con discapacidad, pueden ser utilizados en la industria turística, asistiéndolos en funciones mentales, sensoriales, de voz y habla, neuromusculoesqueléticas y de movimiento","author":[{"dropping-particle":"","family":"Rodríguez Moreno","given":"Diana Cristina","non-dropping-particle":"","parse-names":false,"suffix":""}],"container-title":"Revista Facultad de Ciencias Económicas","id":"ITEM-1","issue":"1","issued":{"date-parts":[["2017","11","8"]]},"page":"125-146","title":"Tecnologías de información y comunicación para el turismo inclusivo","type":"article-journal","volume":"26"},"uris":["http://www.mendeley.com/documents/?uuid=1e3e458d-9459-489e-9203-55010654a120"]}],"mendeley":{"formattedCitation":"RODRÍGUEZ MORENO, Diana Cristina. &lt;b&gt;Tecnologías de información y comunicación para el turismo inclusivo&lt;/b&gt;. &lt;i&gt;Revista Facultad de Ciencias Económicas&lt;/i&gt; [en ligne]. Novembre 2017, Vol. 26, n° 1, p. 125</w:instrText>
      </w:r>
      <w:r w:rsidRPr="00E24ABA">
        <w:rPr>
          <w:rFonts w:ascii="Cambria Math" w:hAnsi="Cambria Math" w:cs="Cambria Math"/>
          <w:lang w:val="es-ES"/>
        </w:rPr>
        <w:instrText>‑</w:instrText>
      </w:r>
      <w:r w:rsidRPr="00E24ABA">
        <w:rPr>
          <w:lang w:val="es-ES"/>
        </w:rPr>
        <w:instrText>146. DOI</w:instrText>
      </w:r>
      <w:r w:rsidRPr="00E24ABA">
        <w:rPr>
          <w:rFonts w:ascii="Calibri" w:hAnsi="Calibri" w:cs="Calibri"/>
          <w:lang w:val="es-ES"/>
        </w:rPr>
        <w:instrText> </w:instrText>
      </w:r>
      <w:r w:rsidRPr="00E24ABA">
        <w:rPr>
          <w:lang w:val="es-ES"/>
        </w:rPr>
        <w:instrText>10.18359/rfce.3142.","manualFormatting":"RODR</w:instrText>
      </w:r>
      <w:r w:rsidRPr="00E24ABA">
        <w:rPr>
          <w:rFonts w:ascii="Calibri" w:hAnsi="Calibri" w:cs="Calibri"/>
          <w:lang w:val="es-ES"/>
        </w:rPr>
        <w:instrText>Í</w:instrText>
      </w:r>
      <w:r w:rsidRPr="00E24ABA">
        <w:rPr>
          <w:lang w:val="es-ES"/>
        </w:rPr>
        <w:instrText>GUEZ MORENO, Diana Cristina. Tecnolog</w:instrText>
      </w:r>
      <w:r w:rsidRPr="00E24ABA">
        <w:rPr>
          <w:rFonts w:ascii="Calibri" w:hAnsi="Calibri" w:cs="Calibri"/>
          <w:lang w:val="es-ES"/>
        </w:rPr>
        <w:instrText>í</w:instrText>
      </w:r>
      <w:r w:rsidRPr="00E24ABA">
        <w:rPr>
          <w:lang w:val="es-ES"/>
        </w:rPr>
        <w:instrText>as de informaci</w:instrText>
      </w:r>
      <w:r w:rsidRPr="00E24ABA">
        <w:rPr>
          <w:rFonts w:ascii="Calibri" w:hAnsi="Calibri" w:cs="Calibri"/>
          <w:lang w:val="es-ES"/>
        </w:rPr>
        <w:instrText>ó</w:instrText>
      </w:r>
      <w:r w:rsidRPr="00E24ABA">
        <w:rPr>
          <w:lang w:val="es-ES"/>
        </w:rPr>
        <w:instrText>n y comunicación para el turismo inclusivo. Revista Facultad de Ciencias Económicas [en linea]. 2017, Vol. 26, n° 1, p. 125\u001e146. DOI 10.18359/rfce.3142.","plainTextFormattedCitation":"RODRÍGUEZ MORENO, Diana Cristina. Tecnologías de información y comunicación para el turismo inclusivo. Revista Facultad de Ciencias Económicas [en ligne]. Novembre 2017, Vol. 26, n° 1, p. 125</w:instrText>
      </w:r>
      <w:r w:rsidRPr="00E24ABA">
        <w:rPr>
          <w:rFonts w:ascii="Cambria Math" w:hAnsi="Cambria Math" w:cs="Cambria Math"/>
          <w:lang w:val="es-ES"/>
        </w:rPr>
        <w:instrText>‑</w:instrText>
      </w:r>
      <w:r w:rsidRPr="00E24ABA">
        <w:rPr>
          <w:lang w:val="es-ES"/>
        </w:rPr>
        <w:instrText>146. DOI</w:instrText>
      </w:r>
      <w:r w:rsidRPr="00E24ABA">
        <w:rPr>
          <w:rFonts w:ascii="Calibri" w:hAnsi="Calibri" w:cs="Calibri"/>
          <w:lang w:val="es-ES"/>
        </w:rPr>
        <w:instrText> </w:instrText>
      </w:r>
      <w:r w:rsidRPr="00E24ABA">
        <w:rPr>
          <w:lang w:val="es-ES"/>
        </w:rPr>
        <w:instrText>10.18359/rfce.3142.","previouslyFormattedCitation":"(Rodr</w:instrText>
      </w:r>
      <w:r w:rsidRPr="00E24ABA">
        <w:rPr>
          <w:rFonts w:ascii="Calibri" w:hAnsi="Calibri" w:cs="Calibri"/>
          <w:lang w:val="es-ES"/>
        </w:rPr>
        <w:instrText>í</w:instrText>
      </w:r>
      <w:r w:rsidRPr="00E24ABA">
        <w:rPr>
          <w:lang w:val="es-ES"/>
        </w:rPr>
        <w:instrText>guez Moreno 2017)"},"properties":{"noteIndex":43},"schema":"https://github.com/citation-style-language/schema/raw/master/csl-citation.json"}</w:instrText>
      </w:r>
      <w:r w:rsidRPr="00255F14">
        <w:fldChar w:fldCharType="separate"/>
      </w:r>
      <w:r w:rsidRPr="00255F14">
        <w:rPr>
          <w:noProof/>
          <w:lang w:val="es-ES"/>
        </w:rPr>
        <w:t xml:space="preserve">RODRÍGUEZ MORENO, Diana Cristina. Tecnologías de información y comunicación para el turismo inclusivo. Revista Facultad de Ciencias Económicas [en linea]. </w:t>
      </w:r>
      <w:r w:rsidRPr="00E24ABA">
        <w:rPr>
          <w:noProof/>
        </w:rPr>
        <w:t>2017, Vol. 26, n° 1, p. 125</w:t>
      </w:r>
      <w:r w:rsidRPr="00E24ABA">
        <w:rPr>
          <w:noProof/>
        </w:rPr>
        <w:noBreakHyphen/>
        <w:t xml:space="preserve">146. </w:t>
      </w:r>
      <w:r w:rsidRPr="00255F14">
        <w:rPr>
          <w:noProof/>
        </w:rPr>
        <w:t>DOI 10.18359/rfce.3142.</w:t>
      </w:r>
      <w:r w:rsidRPr="00255F14">
        <w:fldChar w:fldCharType="end"/>
      </w:r>
    </w:p>
  </w:footnote>
  <w:footnote w:id="45">
    <w:p w14:paraId="37B5F96B" w14:textId="3D6D4E8E" w:rsidR="00833E24" w:rsidRPr="00E24ABA" w:rsidRDefault="00833E24" w:rsidP="00255F14">
      <w:pPr>
        <w:pStyle w:val="Textonotapie"/>
        <w:jc w:val="both"/>
        <w:rPr>
          <w:lang w:val="es-ES"/>
        </w:rPr>
      </w:pPr>
      <w:r w:rsidRPr="00255F14">
        <w:rPr>
          <w:rStyle w:val="Refdenotaalpie"/>
        </w:rPr>
        <w:footnoteRef/>
      </w:r>
      <w:r w:rsidRPr="00255F14">
        <w:t xml:space="preserve"> </w:t>
      </w:r>
      <w:r w:rsidRPr="00255F14">
        <w:fldChar w:fldCharType="begin" w:fldLock="1"/>
      </w:r>
      <w:r w:rsidRPr="00255F14">
        <w:instrText>ADDIN CSL_CITATION {"citationItems":[{"id":"ITEM-1","itemData":{"DOI":"10.15359/ree.24-1.10","ISBN":"0000000339995","ISSN":"14094258","abstract":"The purpose of this research study was to learn how teachers promote the development of the transversal competence use of information and communication technologies (ICT) in future teachers of elementary education. The study took place in a teacher education school of the State of Mexico, using the case study method. Thirteen teachers were interviewed, as well as observations were made in their classes. Data analysis was done with the Atlas.ti program. In this study, it was found that the use of ICT by teachers encourages the students to be willing to use such technologies, not only as a mean of entertainment or socialization, but as a teaching resource to learn how to teach subjects related to the education of children in elementary school. The use of ICT makes classes more attractive, dynamic, and understandable; it promotes social interaction, the use of Internet for research purposes, self-regulated learning, and the development of learning networks. Students participating in this study demonstrated the achievement of this competence in the elaboration of their academic papers, the search for information on Internet, the use of educational software to learn math, the use of social networks, and blog design. It was found that, in spite that Mexico educational policies have, as a goal, the digital literacy of children and young people, actually, elementary and teacher education schools do not always have the conditions and technological resources to allow that both teachers and students develop the digital competences for their success in a knowledge-based society.","author":[{"dropping-particle":"","family":"Varela-Ordorica","given":"Sandra Araceli","non-dropping-particle":"","parse-names":false,"suffix":""},{"dropping-particle":"","family":"Valenzuela-González","given":"Jaime Ricardo","non-dropping-particle":"","parse-names":false,"suffix":""}],"container-title":"Revista Electronica Educare","id":"ITEM-1","issue":"1","issued":{"date-parts":[["2020"]]},"page":"1-20","title":"Use of information and communication technologies as a transversal competence in teacher training","type":"article-journal","volume":"24"},"uris":["http://www.mendeley.com/documents/?uuid=d580c46a-3e91-43f6-b818-8e281bbfe33a"]}],"mendeley":{"formattedCitation":"VARELA-ORDORICA, Sandra Araceli et VALENZUELA-GONZÁLEZ, Jaime Ricardo. &lt;b&gt;Use of information and communication technologies as a transversal competence in teacher training&lt;/b&gt;. &lt;i&gt;Revista Electronica Educare&lt;/i&gt; [en ligne]. 2020, Vol. 24, n° 1, p. 1</w:instrText>
      </w:r>
      <w:r w:rsidRPr="00255F14">
        <w:rPr>
          <w:rFonts w:ascii="Cambria Math" w:hAnsi="Cambria Math" w:cs="Cambria Math"/>
        </w:rPr>
        <w:instrText>‑</w:instrText>
      </w:r>
      <w:r w:rsidRPr="00255F14">
        <w:instrText>20. ISBN</w:instrText>
      </w:r>
      <w:r w:rsidRPr="00255F14">
        <w:rPr>
          <w:rFonts w:ascii="Calibri" w:hAnsi="Calibri" w:cs="Calibri"/>
        </w:rPr>
        <w:instrText> </w:instrText>
      </w:r>
      <w:r w:rsidRPr="00255F14">
        <w:instrText>0000000339995. DOI</w:instrText>
      </w:r>
      <w:r w:rsidRPr="00255F14">
        <w:rPr>
          <w:rFonts w:ascii="Calibri" w:hAnsi="Calibri" w:cs="Calibri"/>
        </w:rPr>
        <w:instrText> </w:instrText>
      </w:r>
      <w:r w:rsidRPr="00255F14">
        <w:instrText>10.15359/ree.24-1.10.","manualFormatting":"VARELA-ORDORICA, Sandra Araceli et VALENZUELA-GONZÁLEZ, Jaime Ricardo. Use of information and communication technologies as a transversal competence in teacher training. Revista Electronica Educare [en linea]. 2020, Vol. 24, n° 1, p. 1\u001e20. ISBN 0000000339995. DOI 10.15359/ree.24-1.10.","plainTextFormattedCitation":"VARELA-ORDORICA, Sandra Araceli et VALENZUELA-GONZÁLEZ, Jaime Ricardo. Use of information and communication technologies as a transversal competence in teacher training. Revista Electronica Educare [en ligne]. 2020, Vol. 24, n° 1, p. 1</w:instrText>
      </w:r>
      <w:r w:rsidRPr="00255F14">
        <w:rPr>
          <w:rFonts w:ascii="Cambria Math" w:hAnsi="Cambria Math" w:cs="Cambria Math"/>
        </w:rPr>
        <w:instrText>‑</w:instrText>
      </w:r>
      <w:r w:rsidRPr="00255F14">
        <w:instrText>20. ISBN</w:instrText>
      </w:r>
      <w:r w:rsidRPr="00255F14">
        <w:rPr>
          <w:rFonts w:ascii="Calibri" w:hAnsi="Calibri" w:cs="Calibri"/>
        </w:rPr>
        <w:instrText> </w:instrText>
      </w:r>
      <w:r w:rsidRPr="00255F14">
        <w:instrText>0000000339995. DOI</w:instrText>
      </w:r>
      <w:r w:rsidRPr="00255F14">
        <w:rPr>
          <w:rFonts w:ascii="Calibri" w:hAnsi="Calibri" w:cs="Calibri"/>
        </w:rPr>
        <w:instrText> </w:instrText>
      </w:r>
      <w:r w:rsidRPr="00255F14">
        <w:instrText>10.15359/ree.24-1.10.","previouslyFormattedCitation":"(Varela-Ordorica y Valenzuela-Gonz</w:instrText>
      </w:r>
      <w:r w:rsidRPr="00255F14">
        <w:rPr>
          <w:rFonts w:ascii="Calibri" w:hAnsi="Calibri" w:cs="Calibri"/>
        </w:rPr>
        <w:instrText>á</w:instrText>
      </w:r>
      <w:r w:rsidRPr="00255F14">
        <w:instrText>lez 2020)"},"properties":{"noteIndex":44},"schema":"https://github.com/citation-style-language/schema/raw/master/csl-citation.json"}</w:instrText>
      </w:r>
      <w:r w:rsidRPr="00255F14">
        <w:fldChar w:fldCharType="separate"/>
      </w:r>
      <w:r w:rsidRPr="00255F14">
        <w:rPr>
          <w:noProof/>
        </w:rPr>
        <w:t xml:space="preserve">VARELA-ORDORICA, Sandra Araceli et VALENZUELA-GONZÁLEZ, Jaime Ricardo. </w:t>
      </w:r>
      <w:r w:rsidRPr="00E24ABA">
        <w:rPr>
          <w:noProof/>
        </w:rPr>
        <w:t xml:space="preserve">Use of information and communication technologies as a transversal competence in teacher training. </w:t>
      </w:r>
      <w:r w:rsidRPr="00255F14">
        <w:rPr>
          <w:noProof/>
          <w:lang w:val="es-ES"/>
        </w:rPr>
        <w:t>Revista Electronica Educare [en linea]. 2020, Vol. 24, n° 1, p. 1</w:t>
      </w:r>
      <w:r w:rsidRPr="00255F14">
        <w:rPr>
          <w:noProof/>
          <w:lang w:val="es-ES"/>
        </w:rPr>
        <w:noBreakHyphen/>
        <w:t xml:space="preserve">20. ISBN 0000000339995. </w:t>
      </w:r>
      <w:r w:rsidRPr="00E24ABA">
        <w:rPr>
          <w:noProof/>
          <w:lang w:val="es-ES"/>
        </w:rPr>
        <w:t>DOI 10.15359/ree.24-1.10.</w:t>
      </w:r>
      <w:r w:rsidRPr="00255F14">
        <w:fldChar w:fldCharType="end"/>
      </w:r>
    </w:p>
  </w:footnote>
  <w:footnote w:id="46">
    <w:p w14:paraId="41A21985" w14:textId="7A686302" w:rsidR="00833E24" w:rsidRPr="00255F14" w:rsidRDefault="00833E24" w:rsidP="00255F14">
      <w:pPr>
        <w:pStyle w:val="Textonotapie"/>
        <w:jc w:val="both"/>
        <w:rPr>
          <w:rFonts w:cs="Arial"/>
          <w:lang w:val="es-ES"/>
        </w:rPr>
      </w:pPr>
      <w:r w:rsidRPr="00255F14">
        <w:rPr>
          <w:rStyle w:val="Refdenotaalpie"/>
          <w:rFonts w:cs="Arial"/>
        </w:rPr>
        <w:footnoteRef/>
      </w:r>
      <w:r w:rsidRPr="00255F14">
        <w:rPr>
          <w:rFonts w:cs="Arial"/>
        </w:rPr>
        <w:t xml:space="preserve"> FORRESTER, From the summary of the “Developing Strategy in a Networked World”, Citado por </w:t>
      </w:r>
      <w:r w:rsidRPr="00255F14">
        <w:rPr>
          <w:rFonts w:cs="Arial"/>
        </w:rPr>
        <w:fldChar w:fldCharType="begin" w:fldLock="1"/>
      </w:r>
      <w:r w:rsidRPr="00255F14">
        <w:rPr>
          <w:rFonts w:cs="Arial"/>
        </w:rPr>
        <w:instrText>ADDIN CSL_CITATION {"citationItems":[{"id":"ITEM-1","itemData":{"ISBN":"9780596529963","author":[{"dropping-particle":"","family":"Shuen","given":"Amy","non-dropping-particle":"","parse-names":false,"suffix":""}],"container-title":"Web 2.0 : A Strategy Guide","id":"ITEM-1","issued":{"date-parts":[["2008"]]},"page":"107-128","title":"Companies Capitalize Competences","type":"article-journal"},"uris":["http://www.mendeley.com/documents/?uuid=19344ddf-3f7f-447d-84a7-4b3ff26acd4b"]}],"mendeley":{"formattedCitation":"SHUEN, Amy. &lt;b&gt;Companies Capitalize Competences&lt;/b&gt;. &lt;i&gt;Web 2.0 : A Strategy Guide&lt;/i&gt; [en ligne]. 2008, p. 107</w:instrText>
      </w:r>
      <w:r w:rsidRPr="00255F14">
        <w:rPr>
          <w:rFonts w:ascii="Cambria Math" w:hAnsi="Cambria Math" w:cs="Cambria Math"/>
        </w:rPr>
        <w:instrText>‑</w:instrText>
      </w:r>
      <w:r w:rsidRPr="00255F14">
        <w:rPr>
          <w:rFonts w:cs="Arial"/>
        </w:rPr>
        <w:instrText>128. Disponible à : &lt;URL : http://www.oreillymedia.de/catalog/9780596529963/chapter/ch04.pdf&gt;.","manualFormatting":"SHUEN, Amy. Companies Capitalize Competences. Web 2.0 : A Strategy Guide [en linea]. 2008, p. 107\u001e128. Disponible à : .","plainTextFormattedCitation":"SHUEN, Amy. Companies Capitalize Competences. Web 2.0 : A Strategy Guide [en ligne]. 2008, p. 107</w:instrText>
      </w:r>
      <w:r w:rsidRPr="00255F14">
        <w:rPr>
          <w:rFonts w:ascii="Cambria Math" w:hAnsi="Cambria Math" w:cs="Cambria Math"/>
        </w:rPr>
        <w:instrText>‑</w:instrText>
      </w:r>
      <w:r w:rsidRPr="00255F14">
        <w:rPr>
          <w:rFonts w:cs="Arial"/>
        </w:rPr>
        <w:instrText>128. Disponible à : .","previouslyFormattedCitation":"(Shuen 2008)"},"properties":{"noteIndex":45},"schema":"https://github.com/citation-style-language/schema/raw/master/csl-citation.json"}</w:instrText>
      </w:r>
      <w:r w:rsidRPr="00255F14">
        <w:rPr>
          <w:rFonts w:cs="Arial"/>
        </w:rPr>
        <w:fldChar w:fldCharType="separate"/>
      </w:r>
      <w:r w:rsidRPr="00255F14">
        <w:rPr>
          <w:rFonts w:cs="Arial"/>
          <w:noProof/>
        </w:rPr>
        <w:t xml:space="preserve">SHUEN, Amy. Companies Capitalize Competences. </w:t>
      </w:r>
      <w:r w:rsidRPr="00255F14">
        <w:rPr>
          <w:rFonts w:cs="Arial"/>
          <w:i/>
          <w:noProof/>
        </w:rPr>
        <w:t>Web 2.0 : A Strategy Guide</w:t>
      </w:r>
      <w:r w:rsidRPr="00255F14">
        <w:rPr>
          <w:rFonts w:cs="Arial"/>
          <w:noProof/>
        </w:rPr>
        <w:t xml:space="preserve"> [en linea]. </w:t>
      </w:r>
      <w:r w:rsidRPr="00255F14">
        <w:rPr>
          <w:rFonts w:cs="Arial"/>
          <w:noProof/>
          <w:lang w:val="es-ES"/>
        </w:rPr>
        <w:t>2008, p. 107</w:t>
      </w:r>
      <w:r w:rsidRPr="00255F14">
        <w:rPr>
          <w:rFonts w:ascii="Cambria Math" w:hAnsi="Cambria Math" w:cs="Cambria Math"/>
          <w:noProof/>
          <w:lang w:val="es-ES"/>
        </w:rPr>
        <w:noBreakHyphen/>
      </w:r>
      <w:r w:rsidRPr="00255F14">
        <w:rPr>
          <w:rFonts w:cs="Arial"/>
          <w:noProof/>
          <w:lang w:val="es-ES"/>
        </w:rPr>
        <w:t>128. Disponible à : &lt;URL : http://www.oreillymedia.de/catalog/9780596529963/chapter/ch04.pdf&gt;.</w:t>
      </w:r>
      <w:r w:rsidRPr="00255F14">
        <w:rPr>
          <w:rFonts w:cs="Arial"/>
        </w:rPr>
        <w:fldChar w:fldCharType="end"/>
      </w:r>
    </w:p>
  </w:footnote>
  <w:footnote w:id="47">
    <w:p w14:paraId="7859DA4B" w14:textId="7BA56AB9"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5178/va.2014.127.1-18","ISSN":"1575-2844","abstract":"La presente investigación plantea la evaluación de la interactividad y la participación en las páginas web de los principales diarios deportivos españoles de acuerdo a los datos de audiencia correspondientes al Estudio General de Medios (EGM). En concreto, se analizan los sitios web de Marca, As, Sport y Mundo Deportivo). Para ello se emplea un modelo de análisis compuesto por 36 indicadores organizados alrededor de ocho parámetros básicos, que miden aspectos como la interacción entre el medio de comunicación y el usuario, o la adaptación del medio a las herramientas propias de la Web 2.0, entre otros. Con ello se pretende averiguar si existe una relación entre el índice de audiencia del medio y el nivel de interactividad y participación de sus sitios web. Los resultados muestran que, efectivamente, los diarios con un mayor número de lectores son los que más han adaptado su página web a las necesidades de participación e interacción que demanda el usuario.","author":[{"dropping-particle":"","family":"Díaz del Campo Lozano","given":"Jesús","non-dropping-particle":"","parse-names":false,"suffix":""}],"container-title":"Vivat Academia","id":"ITEM-1","issue":"127","issued":{"date-parts":[["2014"]]},"page":"1","title":"Interactividad y participación en las páginas web de los principales diarios deportivos españoles","type":"article-journal","volume":"0"},"uris":["http://www.mendeley.com/documents/?uuid=31ba40b9-d396-4122-b9a0-2e95ace9988b"]}],"mendeley":{"formattedCitation":"DÍAZ DEL CAMPO LOZANO, Jesús. &lt;b&gt;Interactividad y participación en las páginas web de los principales diarios deportivos españoles&lt;/b&gt;. &lt;i&gt;Vivat Academia&lt;/i&gt; [en ligne]. 2014, Vol. 0, n° 127, p. 1. DOI 10.15178/va.2014.127.1-18.","manualFormatting":"DÍAZ DEL CAMPO LOZANO, Jesús. Interactividad y participación en las páginas web de los principales diarios deportivos españoles. Vivat Academia [en linea]. 2014, Vol. 0, n° 127, p. 1. DOI 10.15178/va.2014.127.1-18.","plainTextFormattedCitation":"DÍAZ DEL CAMPO LOZANO, Jesús. Interactividad y participación en las páginas web de los principales diarios deportivos españoles. Vivat Academia [en ligne]. 2014, Vol. 0, n° 127, p. 1. DOI 10.15178/va.2014.127.1-18.","previouslyFormattedCitation":"(Díaz del Campo Lozano 2014)"},"properties":{"noteIndex":46},"schema":"https://github.com/citation-style-language/schema/raw/master/csl-citation.json"}</w:instrText>
      </w:r>
      <w:r w:rsidRPr="00255F14">
        <w:fldChar w:fldCharType="separate"/>
      </w:r>
      <w:r w:rsidRPr="00255F14">
        <w:rPr>
          <w:noProof/>
          <w:lang w:val="es-ES"/>
        </w:rPr>
        <w:t>DÍAZ DEL CAMPO LOZANO, Jesús. Interactividad y participación en las páginas web de los principales diarios deportivos españoles. Vivat Academia [en linea]. 2014, Vol. 0, n° 127, p. 1. DOI 10.15178/va.2014.127.1-18.</w:t>
      </w:r>
      <w:r w:rsidRPr="00255F14">
        <w:fldChar w:fldCharType="end"/>
      </w:r>
    </w:p>
  </w:footnote>
  <w:footnote w:id="48">
    <w:p w14:paraId="0D7F2864" w14:textId="4915EFD3" w:rsidR="00833E24" w:rsidRPr="00255F14" w:rsidRDefault="00833E24" w:rsidP="00255F14">
      <w:pPr>
        <w:pStyle w:val="Textonotapie"/>
        <w:jc w:val="both"/>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24297/ijct.v16i7.6446","abstract":"Web 4.0 is a new evolution of the Web paradigm based on multiple models, technologies and social relationships. The concept of Web 4.0 is not totally clear and unanimous in literature, because it is composed by several dimensions. In this sense, this study uses a systematic review approach to clarify the concept of Web 4.0 and explore its various dimensions, analyzing if they have elements in common. The findings indicate that the number of studies published from 2009 to 2017 on this field significantly increased, having reached a peak in 2014. Furthermore, we identified five dimensions associated with the Web 4.0 paradigm, in which the terms â€œpervasive computingâ€</w:instrText>
      </w:r>
      <w:r w:rsidRPr="00255F14">
        <w:rPr>
          <w:rFonts w:ascii="Calibri" w:hAnsi="Calibri" w:cs="Calibri"/>
        </w:rPr>
        <w:instrText></w:instrText>
      </w:r>
      <w:r w:rsidRPr="00E24ABA">
        <w:rPr>
          <w:lang w:val="es-ES"/>
        </w:rPr>
        <w:instrText xml:space="preserve"> and </w:instrText>
      </w:r>
      <w:r w:rsidRPr="00E24ABA">
        <w:rPr>
          <w:rFonts w:ascii="Calibri" w:hAnsi="Calibri" w:cs="Calibri"/>
          <w:lang w:val="es-ES"/>
        </w:rPr>
        <w:instrText>â€œ</w:instrText>
      </w:r>
      <w:r w:rsidRPr="00E24ABA">
        <w:rPr>
          <w:lang w:val="es-ES"/>
        </w:rPr>
        <w:instrText>ubiquitous computing</w:instrText>
      </w:r>
      <w:r w:rsidRPr="00E24ABA">
        <w:rPr>
          <w:rFonts w:ascii="Calibri" w:hAnsi="Calibri" w:cs="Calibri"/>
          <w:lang w:val="es-ES"/>
        </w:rPr>
        <w:instrText>â€</w:instrText>
      </w:r>
      <w:r w:rsidRPr="00255F14">
        <w:rPr>
          <w:rFonts w:ascii="Calibri" w:hAnsi="Calibri" w:cs="Calibri"/>
        </w:rPr>
        <w:instrText></w:instrText>
      </w:r>
      <w:r w:rsidRPr="00E24ABA">
        <w:rPr>
          <w:lang w:val="es-ES"/>
        </w:rPr>
        <w:instrText xml:space="preserve"> are the most widely used in the literature. On the other side, terms such as â€œWeb 4.0â€</w:instrText>
      </w:r>
      <w:r w:rsidRPr="00255F14">
        <w:rPr>
          <w:rFonts w:ascii="Calibri" w:hAnsi="Calibri" w:cs="Calibri"/>
        </w:rPr>
        <w:instrText></w:instrText>
      </w:r>
      <w:r w:rsidRPr="00E24ABA">
        <w:rPr>
          <w:lang w:val="es-ES"/>
        </w:rPr>
        <w:instrText xml:space="preserve">, </w:instrText>
      </w:r>
      <w:r w:rsidRPr="00E24ABA">
        <w:rPr>
          <w:rFonts w:ascii="Calibri" w:hAnsi="Calibri" w:cs="Calibri"/>
          <w:lang w:val="es-ES"/>
        </w:rPr>
        <w:instrText>â€œ</w:instrText>
      </w:r>
      <w:r w:rsidRPr="00E24ABA">
        <w:rPr>
          <w:lang w:val="es-ES"/>
        </w:rPr>
        <w:instrText>symbiotic Web</w:instrText>
      </w:r>
      <w:r w:rsidRPr="00E24ABA">
        <w:rPr>
          <w:rFonts w:ascii="Calibri" w:hAnsi="Calibri" w:cs="Calibri"/>
          <w:lang w:val="es-ES"/>
        </w:rPr>
        <w:instrText>â€</w:instrText>
      </w:r>
      <w:r w:rsidRPr="00255F14">
        <w:rPr>
          <w:rFonts w:ascii="Calibri" w:hAnsi="Calibri" w:cs="Calibri"/>
        </w:rPr>
        <w:instrText></w:instrText>
      </w:r>
      <w:r w:rsidRPr="00E24ABA">
        <w:rPr>
          <w:lang w:val="es-ES"/>
        </w:rPr>
        <w:instrText xml:space="preserve"> and </w:instrText>
      </w:r>
      <w:r w:rsidRPr="00E24ABA">
        <w:rPr>
          <w:rFonts w:ascii="Calibri" w:hAnsi="Calibri" w:cs="Calibri"/>
          <w:lang w:val="es-ES"/>
        </w:rPr>
        <w:instrText>â€œ</w:instrText>
      </w:r>
      <w:r w:rsidRPr="00E24ABA">
        <w:rPr>
          <w:lang w:val="es-ES"/>
        </w:rPr>
        <w:instrText>Web social computing</w:instrText>
      </w:r>
      <w:r w:rsidRPr="00E24ABA">
        <w:rPr>
          <w:rFonts w:ascii="Calibri" w:hAnsi="Calibri" w:cs="Calibri"/>
          <w:lang w:val="es-ES"/>
        </w:rPr>
        <w:instrText>â€</w:instrText>
      </w:r>
      <w:r w:rsidRPr="00255F14">
        <w:rPr>
          <w:rFonts w:ascii="Calibri" w:hAnsi="Calibri" w:cs="Calibri"/>
        </w:rPr>
        <w:instrText></w:instrText>
      </w:r>
      <w:r w:rsidRPr="00E24ABA">
        <w:rPr>
          <w:lang w:val="es-ES"/>
        </w:rPr>
        <w:instrText xml:space="preserve"> are not often used.","author":[{"dropping-particle":"","family":"Almeida","given":"Fernando Luis","non-dropping-particle":"","parse-names":false,"suffix":""}],"container-title":"International Journal of Computers &amp; Technology","id":"ITEM-1","issue":"7","issued":{"date-parts":[["2017"]]},"page":"7040-7046","title":"Concept and Dimensions of Web 4.0","type":"article-journal","volume":"16"},"uris":["http://www.mendeley.com/documents/?uuid=0e242be6-e2e6-40b6-8eb9-61c19f0daf5b"]}],"mendeley":{"formattedCitation":"ALMEIDA, Fernando Luis. &lt;b&gt;Concept and Dimensions of Web 4.0&lt;/b&gt;. &lt;i&gt;International Journal of Computers &amp; Technology&lt;/i&gt; [en ligne]. 2017, Vol. 16, n° 7, p. 7040</w:instrText>
      </w:r>
      <w:r w:rsidRPr="00E24ABA">
        <w:rPr>
          <w:rFonts w:ascii="Cambria Math" w:hAnsi="Cambria Math" w:cs="Cambria Math"/>
          <w:lang w:val="es-ES"/>
        </w:rPr>
        <w:instrText>‑</w:instrText>
      </w:r>
      <w:r w:rsidRPr="00E24ABA">
        <w:rPr>
          <w:lang w:val="es-ES"/>
        </w:rPr>
        <w:instrText>7046. DOI 10.24297/ijct.v16i7.6446.","manualFormatting":"ALMEIDA, Fernando Luis. Concept and Dimensions of Web 4.0. International Journal of Computers &amp; Technology [en linea]. 2017, Vol. 16, n° 7, p. 7040\u001e7046. DOI 10.24297/ijct.v16i7.6446.","plainTextFormattedCitation":"ALMEIDA, Fernando Luis. Concept and Dimensions of Web 4.0. International Journal of Computers &amp; Technology [en ligne]. 2017, Vol. 16, n° 7, p. 7040</w:instrText>
      </w:r>
      <w:r w:rsidRPr="00E24ABA">
        <w:rPr>
          <w:rFonts w:ascii="Cambria Math" w:hAnsi="Cambria Math" w:cs="Cambria Math"/>
          <w:lang w:val="es-ES"/>
        </w:rPr>
        <w:instrText>‑</w:instrText>
      </w:r>
      <w:r w:rsidRPr="00E24ABA">
        <w:rPr>
          <w:lang w:val="es-ES"/>
        </w:rPr>
        <w:instrText>7046. DOI</w:instrText>
      </w:r>
      <w:r w:rsidRPr="00E24ABA">
        <w:rPr>
          <w:rFonts w:ascii="Calibri" w:hAnsi="Calibri" w:cs="Calibri"/>
          <w:lang w:val="es-ES"/>
        </w:rPr>
        <w:instrText> </w:instrText>
      </w:r>
      <w:r w:rsidRPr="00E24ABA">
        <w:rPr>
          <w:lang w:val="es-ES"/>
        </w:rPr>
        <w:instrText>10.24297/ijct.v16i7.6446.","previouslyFormattedCitation":"(Almeida 2017)"},"properties":{"noteIndex":47},"schema":"https://github.com/citation-style-language/schema/raw/master/csl-citation.json"}</w:instrText>
      </w:r>
      <w:r w:rsidRPr="00255F14">
        <w:fldChar w:fldCharType="separate"/>
      </w:r>
      <w:r w:rsidRPr="00255F14">
        <w:rPr>
          <w:noProof/>
          <w:lang w:val="es-ES"/>
        </w:rPr>
        <w:t xml:space="preserve">ALMEIDA, Fernando Luis. </w:t>
      </w:r>
      <w:r w:rsidRPr="00E24ABA">
        <w:rPr>
          <w:noProof/>
        </w:rPr>
        <w:t>Concept and Dimensions of Web 4.0. International Journal of Computers &amp; Technology [en linea]. 2017, Vol. 16, n° 7, p. 7040</w:t>
      </w:r>
      <w:r w:rsidRPr="00E24ABA">
        <w:rPr>
          <w:noProof/>
        </w:rPr>
        <w:noBreakHyphen/>
        <w:t xml:space="preserve">7046. </w:t>
      </w:r>
      <w:r w:rsidRPr="00255F14">
        <w:rPr>
          <w:noProof/>
        </w:rPr>
        <w:t>DOI 10.24297/ijct.v16i7.6446.</w:t>
      </w:r>
      <w:r w:rsidRPr="00255F14">
        <w:fldChar w:fldCharType="end"/>
      </w:r>
    </w:p>
  </w:footnote>
  <w:footnote w:id="49">
    <w:p w14:paraId="49675C99" w14:textId="3E2204AA" w:rsidR="00833E24" w:rsidRPr="00E24ABA" w:rsidRDefault="00833E24" w:rsidP="00255F14">
      <w:pPr>
        <w:pStyle w:val="Textonotapie"/>
        <w:jc w:val="both"/>
      </w:pPr>
      <w:r w:rsidRPr="00255F14">
        <w:rPr>
          <w:rStyle w:val="Refdenotaalpie"/>
        </w:rPr>
        <w:footnoteRef/>
      </w:r>
      <w:r w:rsidRPr="00255F14">
        <w:t xml:space="preserve"> </w:t>
      </w:r>
      <w:r w:rsidRPr="00255F14">
        <w:fldChar w:fldCharType="begin" w:fldLock="1"/>
      </w:r>
      <w:r w:rsidRPr="00255F14">
        <w:instrText>ADDIN CSL_CITATION {"citationItems":[{"id":"ITEM-1","itemData":{"DOI":"10.1109/SURV.2013.042313.00197","ISSN":"1553877X","abstract":"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 2014 IEEE.","author":[{"dropping-particle":"","family":"Perera","given":"Charith","non-dropping-particle":"","parse-names":false,"suffix":""},{"dropping-particle":"","family":"Zaslavsky","given":"Arkady","non-dropping-particle":"","parse-names":false,"suffix":""},{"dropping-particle":"","family":"Christen","given":"Peter","non-dropping-particle":"","parse-names":false,"suffix":""},{"dropping-particle":"","family":"Georgakopoulos","given":"Dimitrios","non-dropping-particle":"","parse-names":false,"suffix":""}],"container-title":"IEEE Communications Surveys and Tutorials","id":"ITEM-1","issue":"1","issued":{"date-parts":[["2014"]]},"page":"414-454","title":"Context aware computing for the internet of things: A survey","type":"article-journal","volume":"16"},"uris":["http://www.mendeley.com/documents/?uuid=ce3d40c2-e626-4eca-9d4e-2754c0bbc23a"]}],"mendeley":{"formattedCitation":"PERERA, Charith, ZASLAVSKY, Arkady, CHRISTEN, Peter, et al. &lt;b&gt;Context aware computing for the internet of things: A survey&lt;/b&gt;. &lt;i&gt;IEEE Communications Surveys and Tutorials&lt;/i&gt; [en ligne]. 2014, Vol. 16, n° 1, p. 414</w:instrText>
      </w:r>
      <w:r w:rsidRPr="00255F14">
        <w:rPr>
          <w:rFonts w:ascii="Cambria Math" w:hAnsi="Cambria Math" w:cs="Cambria Math"/>
        </w:rPr>
        <w:instrText>‑</w:instrText>
      </w:r>
      <w:r w:rsidRPr="00255F14">
        <w:instrText>454. DOI</w:instrText>
      </w:r>
      <w:r w:rsidRPr="00255F14">
        <w:rPr>
          <w:rFonts w:ascii="Calibri" w:hAnsi="Calibri" w:cs="Calibri"/>
        </w:rPr>
        <w:instrText> </w:instrText>
      </w:r>
      <w:r w:rsidRPr="00255F14">
        <w:instrText>10.1109/SURV.2013.042313.00197.","manualFormatting":"PERERA, Charith, ZASLAVSKY, Arkady, CHRISTEN, Peter, et al. Context aware computing for the internet of things: A survey. IEEE Communications Surveys and Tutorials [en linea]. 2014, Vol. 16, n° 1, p. 414\u001e454. DOI 10.1109/SURV.2013.042313.00197.","plainTextFormattedCitation":"PERERA, Charith, ZASLAVSKY, Arkady, CHRISTEN, Peter, et al. Context aware computing for the internet of things: A survey. IEEE Communications Surveys and Tutorials [en ligne]. 2014, Vol. 16, n° 1, p. 414</w:instrText>
      </w:r>
      <w:r w:rsidRPr="00255F14">
        <w:rPr>
          <w:rFonts w:ascii="Cambria Math" w:hAnsi="Cambria Math" w:cs="Cambria Math"/>
        </w:rPr>
        <w:instrText>‑</w:instrText>
      </w:r>
      <w:r w:rsidRPr="00255F14">
        <w:instrText>454. DOI</w:instrText>
      </w:r>
      <w:r w:rsidRPr="00255F14">
        <w:rPr>
          <w:rFonts w:ascii="Calibri" w:hAnsi="Calibri" w:cs="Calibri"/>
        </w:rPr>
        <w:instrText> </w:instrText>
      </w:r>
      <w:r w:rsidRPr="00255F14">
        <w:instrText>10.1109/SURV.2013.042313.00197.","previouslyFormattedCitation":"(Perera et</w:instrText>
      </w:r>
      <w:r w:rsidRPr="00255F14">
        <w:rPr>
          <w:rFonts w:ascii="Calibri" w:hAnsi="Calibri" w:cs="Calibri"/>
        </w:rPr>
        <w:instrText> </w:instrText>
      </w:r>
      <w:r w:rsidRPr="00255F14">
        <w:instrText>al. 2014)"},"properties":{"noteIndex":48},"schema":"https://github.com/citation-style-language/schema/raw/master/csl-citation.json"}</w:instrText>
      </w:r>
      <w:r w:rsidRPr="00255F14">
        <w:fldChar w:fldCharType="separate"/>
      </w:r>
      <w:r w:rsidRPr="00255F14">
        <w:rPr>
          <w:noProof/>
        </w:rPr>
        <w:t xml:space="preserve">PERERA, Charith, ZASLAVSKY, Arkady, CHRISTEN, Peter, et al. </w:t>
      </w:r>
      <w:r w:rsidRPr="00E24ABA">
        <w:rPr>
          <w:noProof/>
        </w:rPr>
        <w:t>Context aware computing for the internet of things: A survey. IEEE Communications Surveys and Tutorials [en linea]. 2014, Vol. 16, n° 1, p. 414</w:t>
      </w:r>
      <w:r w:rsidRPr="00E24ABA">
        <w:rPr>
          <w:noProof/>
        </w:rPr>
        <w:noBreakHyphen/>
        <w:t>454. DOI 10.1109/SURV.2013.042313.00197.</w:t>
      </w:r>
      <w:r w:rsidRPr="00255F14">
        <w:fldChar w:fldCharType="end"/>
      </w:r>
    </w:p>
  </w:footnote>
  <w:footnote w:id="50">
    <w:p w14:paraId="183C50AB" w14:textId="1E1E07D0" w:rsidR="00833E24" w:rsidRPr="00255F14" w:rsidRDefault="00833E24" w:rsidP="00255F14">
      <w:pPr>
        <w:pStyle w:val="Textonotapie"/>
        <w:jc w:val="both"/>
      </w:pPr>
      <w:r w:rsidRPr="00255F14">
        <w:rPr>
          <w:rStyle w:val="Refdenotaalpie"/>
        </w:rPr>
        <w:footnoteRef/>
      </w:r>
      <w:r w:rsidRPr="00255F14">
        <w:t xml:space="preserve"> </w:t>
      </w:r>
      <w:r w:rsidRPr="00255F14">
        <w:fldChar w:fldCharType="begin" w:fldLock="1"/>
      </w:r>
      <w:r w:rsidRPr="00255F14">
        <w:instrText>ADDIN CSL_CITATION {"citationItems":[{"id":"ITEM-1","itemData":{"DOI":"10.2498/cit.1002516","ISSN":"13301136","abstract":"2014 brought the 25&lt;sup&gt;th&lt;/sup&gt; anniversary of the World Wide Web. There is general agreement that it represents one of the most influential software applications in history and has transformed many diverse elements of human interaction. The global impact of the Web would naturally lead to speculation about the future of the technology and attempts to understand what has driven its evolution in the past and what will do so in the future. The definition of Web Science and its implementation in Web Observatories provide a viable mechanism for a more complete understanding of the technology and a paradigm for directing its future. Web Science also provides a powerful multi-disciplinary framework and compelling research opportunities.","author":[{"dropping-particle":"","family":"White","given":"Bebo","non-dropping-particle":"","parse-names":false,"suffix":""}],"container-title":"Journal of Computing and Information Technology","id":"ITEM-1","issue":"1","issued":{"date-parts":[["2015"]]},"page":"87-93","title":"Discovering the future of the web","type":"article-journal","volume":"23"},"uris":["http://www.mendeley.com/documents/?uuid=98cab146-0eb2-4868-9471-976d6df67988"]}],"mendeley":{"formattedCitation":"WHITE, Bebo. &lt;b&gt;Discovering the future of the web&lt;/b&gt;. &lt;i&gt;Journal of Computing and Information Technology&lt;/i&gt; [en ligne]. 2015, Vol. 23, n° 1, p. 87</w:instrText>
      </w:r>
      <w:r w:rsidRPr="00255F14">
        <w:rPr>
          <w:rFonts w:ascii="Cambria Math" w:hAnsi="Cambria Math" w:cs="Cambria Math"/>
        </w:rPr>
        <w:instrText>‑</w:instrText>
      </w:r>
      <w:r w:rsidRPr="00255F14">
        <w:instrText>93. DOI</w:instrText>
      </w:r>
      <w:r w:rsidRPr="00255F14">
        <w:rPr>
          <w:rFonts w:ascii="Calibri" w:hAnsi="Calibri" w:cs="Calibri"/>
        </w:rPr>
        <w:instrText> </w:instrText>
      </w:r>
      <w:r w:rsidRPr="00255F14">
        <w:instrText>10.2498/cit.1002516.","manualFormatting":"WHITE, Bebo. Discovering the future of the web. Journal of Computing and Information Technology [en</w:instrText>
      </w:r>
      <w:r w:rsidRPr="00255F14">
        <w:rPr>
          <w:rFonts w:ascii="Calibri" w:hAnsi="Calibri" w:cs="Calibri"/>
        </w:rPr>
        <w:instrText> </w:instrText>
      </w:r>
      <w:r w:rsidRPr="00255F14">
        <w:instrText>linea]. 2015, Vol.</w:instrText>
      </w:r>
      <w:r w:rsidRPr="00255F14">
        <w:rPr>
          <w:rFonts w:ascii="Calibri" w:hAnsi="Calibri" w:cs="Calibri"/>
        </w:rPr>
        <w:instrText> </w:instrText>
      </w:r>
      <w:r w:rsidRPr="00255F14">
        <w:instrText>23, n</w:instrText>
      </w:r>
      <w:r w:rsidRPr="00255F14">
        <w:rPr>
          <w:rFonts w:ascii="Calibri" w:hAnsi="Calibri" w:cs="Calibri"/>
        </w:rPr>
        <w:instrText>° </w:instrText>
      </w:r>
      <w:r w:rsidRPr="00255F14">
        <w:instrText>1, p.</w:instrText>
      </w:r>
      <w:r w:rsidRPr="00255F14">
        <w:rPr>
          <w:rFonts w:ascii="Calibri" w:hAnsi="Calibri" w:cs="Calibri"/>
        </w:rPr>
        <w:instrText> </w:instrText>
      </w:r>
      <w:r w:rsidRPr="00255F14">
        <w:instrText>87\u001e93. DOI 10.2498/cit.1002516.","plainTextFormattedCitation":"WHITE, Bebo. Discovering the future of the web. Journal of Computing and Information Technology [en ligne]. 2015, Vol. 23, n° 1, p. 87</w:instrText>
      </w:r>
      <w:r w:rsidRPr="00255F14">
        <w:rPr>
          <w:rFonts w:ascii="Cambria Math" w:hAnsi="Cambria Math" w:cs="Cambria Math"/>
        </w:rPr>
        <w:instrText>‑</w:instrText>
      </w:r>
      <w:r w:rsidRPr="00255F14">
        <w:instrText>93. DOI</w:instrText>
      </w:r>
      <w:r w:rsidRPr="00255F14">
        <w:rPr>
          <w:rFonts w:ascii="Calibri" w:hAnsi="Calibri" w:cs="Calibri"/>
        </w:rPr>
        <w:instrText> </w:instrText>
      </w:r>
      <w:r w:rsidRPr="00255F14">
        <w:instrText>10.2498/cit.1002516.","previouslyFormattedCitation":"(White 2015)"},"properties":{"noteIndex":49},"schema":"https://github.com/citation-style-language/schema/raw/master/csl-citation.json"}</w:instrText>
      </w:r>
      <w:r w:rsidRPr="00255F14">
        <w:fldChar w:fldCharType="separate"/>
      </w:r>
      <w:r w:rsidRPr="00E24ABA">
        <w:rPr>
          <w:noProof/>
        </w:rPr>
        <w:t>WHITE, Bebo. Discovering the future of the web. Journal of Computing and Information Technology [en linea]. 2015, Vol. 23, n° 1, p. 87</w:t>
      </w:r>
      <w:r w:rsidRPr="00E24ABA">
        <w:rPr>
          <w:noProof/>
        </w:rPr>
        <w:noBreakHyphen/>
        <w:t xml:space="preserve">93. </w:t>
      </w:r>
      <w:r w:rsidRPr="00255F14">
        <w:rPr>
          <w:noProof/>
        </w:rPr>
        <w:t>DOI 10.2498/cit.1002516.</w:t>
      </w:r>
      <w:r w:rsidRPr="00255F14">
        <w:fldChar w:fldCharType="end"/>
      </w:r>
    </w:p>
  </w:footnote>
  <w:footnote w:id="51">
    <w:p w14:paraId="58D5D62B" w14:textId="4833AF10" w:rsidR="00833E24" w:rsidRPr="00255F14" w:rsidRDefault="00833E24" w:rsidP="00255F14">
      <w:pPr>
        <w:pStyle w:val="Textonotapie"/>
        <w:jc w:val="both"/>
        <w:rPr>
          <w:lang w:val="es-ES"/>
        </w:rPr>
      </w:pPr>
      <w:r w:rsidRPr="00255F14">
        <w:rPr>
          <w:rStyle w:val="Refdenotaalpie"/>
        </w:rPr>
        <w:footnoteRef/>
      </w:r>
      <w:r w:rsidRPr="00255F14">
        <w:t xml:space="preserve"> </w:t>
      </w:r>
      <w:r w:rsidRPr="00255F14">
        <w:fldChar w:fldCharType="begin" w:fldLock="1"/>
      </w:r>
      <w:r w:rsidRPr="00255F14">
        <w:instrText>ADDIN CSL_CITATION {"citationItems":[{"id":"ITEM-1","itemData":{"DOI":"10.21158/01208160.n80.2016.1456","ISSN":"0120-8160","abstract":"                                                                         Rev.esc.adm.negEn los últimos años, el uso de la banca online ha venido aumentando considerablemente en Colombia, por lo cual el estudio de las páginas web de bancos, desde la perspectiva del usuario, se convierte en un tópico de especial interés en el ámbito del marketing digital. El objetivo de esta investigación consistió en explorar los atributos del diseño y arquitectura digital de sitios web de un conjunto de bancos, a fin de aportar información en gestión de marketing y comunicación digital. El diseño corresponde a un estudio exploratorio haciendo uso de la técnica análisis de codificación hermenéutica, mediante el software Atlas.Ti. Los resultados aportan evidencia con respecto a la influencia del tamaño de la letra, cantidad de texto, ilustraciones y la velocidad de  la navegación sobre la respuesta de los usuarios al momento de hacer uso de los servicios digitales.   ","author":[{"dropping-particle":"","family":"Leyva Vallejo","given":"Katherine","non-dropping-particle":"","parse-names":false,"suffix":""},{"dropping-particle":"","family":"Alarcón Barrera","given":"Lina","non-dropping-particle":"","parse-names":false,"suffix":""},{"dropping-particle":"","family":"Ortegón Cortázar","given":"Leonardo","non-dropping-particle":"","parse-names":false,"suffix":""}],"container-title":"Revista EAN","id":"ITEM-1","issue":"80","issued":{"date-parts":[["2016"]]},"page":"41","title":"Exploración del diseño y arquitectura web. Aplicación a páginas electrónicas del sector bancario desde la perspectiva del usuario","type":"article-journal"},"uris":["http://www.mendeley.com/documents/?uuid=7ca94a16-5c01-4202-9ee6-c6f790c670ad"]}],"mendeley":{"formattedCitation":"LEYVA VALLEJO, Katherine, ALARCÓN BARRERA, Lina et ORTEGÓN CORTÁZAR, Leonardo. &lt;b&gt;Exploración del diseño y arquitectura web. Aplicación a páginas electrónicas del sector bancario desde la perspectiva del usuario&lt;/b&gt;. &lt;i&gt;Revista EAN&lt;/i&gt; [en ligne]. 2016, n° 80, p. 41. DOI 10.21158/01208160.n80.2016.1456.","manualFormatting":"LEYVA VALLEJO, Katherine, ALARCÓN BARRERA, Lina et ORTEGÓN CORTÁZAR, Leonardo. Exploración del diseño y arquitectura web. Aplicación a páginas electrónicas del sector bancario desde la perspectiva del usuario. Revista EAN [en linea]. 2016, n° 80, p. 41. DOI 10.21158/01208160.n80.2016.1456.","plainTextFormattedCitation":"LEYVA VALLEJO, Katherine, ALARCÓN BARRERA, Lina et ORTEGÓN CORTÁZAR, Leonardo. Exploración del diseño y arquitectura web. Aplicación a páginas electrónicas del sector bancario desde la perspectiva del usuario. Revista EAN [en ligne]. 2016, n° 80, p. 41. DOI 10.21158/01208160.n80.2016.1456.","previouslyFormattedCitation":"(Leyva Vallejo, Alarcón Barrera y Ortegón Cortázar 2016)"},"properties":{"noteIndex":50},"schema":"https://github.com/citation-style-language/schema/raw/master/csl-citation.json"}</w:instrText>
      </w:r>
      <w:r w:rsidRPr="00255F14">
        <w:fldChar w:fldCharType="separate"/>
      </w:r>
      <w:r w:rsidRPr="00255F14">
        <w:rPr>
          <w:noProof/>
        </w:rPr>
        <w:t xml:space="preserve">LEYVA VALLEJO, Katherine, ALARCÓN BARRERA, Lina et ORTEGÓN CORTÁZAR, Leonardo. </w:t>
      </w:r>
      <w:r w:rsidRPr="00255F14">
        <w:rPr>
          <w:noProof/>
          <w:lang w:val="es-ES"/>
        </w:rPr>
        <w:t>Exploración del diseño y arquitectura web. Aplicación a páginas electrónicas del sector bancario desde la perspectiva del usuario. Revista EAN [en linea]. 2016, n° 80, p. 41. DOI 10.21158/01208160.n80.2016.1456.</w:t>
      </w:r>
      <w:r w:rsidRPr="00255F14">
        <w:fldChar w:fldCharType="end"/>
      </w:r>
    </w:p>
  </w:footnote>
  <w:footnote w:id="52">
    <w:p w14:paraId="4FB45A41" w14:textId="7E21A5A0" w:rsidR="00833E24" w:rsidRPr="00255F14" w:rsidRDefault="00833E24" w:rsidP="00255F14">
      <w:pPr>
        <w:pStyle w:val="Textonotapie"/>
        <w:jc w:val="both"/>
        <w:rPr>
          <w:lang w:val="es-ES"/>
        </w:rPr>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29019/enfoqueute.v8n1.142","ISSN":"1390-9363","abstract":"Este artículo presenta una revisión de la literatura referente al diseño web, específicamente a diseño web para dispositivos móviles. El objetivo de la revisión es identificar y analizar las principales estrategias y metodologías para el diseño en dispositivos con pantallas de tamaño pequeño. Tres estrategias aparecen consistentemente en la literatura revisada, a saber: Diseño responsivo, diseño adaptativo, y sitio móvil independiente. El análisis de estas estrategias pretende proveer un claro entendimiento de sus ventajas y desventajas, en términos de costos y experiencia de usuario.","author":[{"dropping-particle":"","family":"Cazañas","given":"Alex","non-dropping-particle":"","parse-names":false,"suffix":""},{"dropping-particle":"","family":"Parra","given":"Esther","non-dropping-particle":"","parse-names":false,"suffix":""}],"container-title":"Enfoque UTE","id":"ITEM-1","issue":"1","issued":{"date-parts":[["2017"]]},"page":"344-357","title":"Estrategias de diseño web para dispositivos móviles","type":"article-journal","volume":"8"},"uris":["http://www.mendeley.com/documents/?uuid=78553be8-4aec-4316-80ed-22b02037638e"]}],"mendeley":{"formattedCitation":"CAZAÑAS, Alex et PARRA, Esther. &lt;b&gt;Estrategias de diseño web para dispositivos móviles&lt;/b&gt;. &lt;i&gt;Enfoque UTE&lt;/i&gt; [en ligne]. 2017, Vol. 8, n° 1, p. 344</w:instrText>
      </w:r>
      <w:r w:rsidRPr="00E24ABA">
        <w:rPr>
          <w:rFonts w:ascii="Cambria Math" w:hAnsi="Cambria Math" w:cs="Cambria Math"/>
          <w:lang w:val="es-ES"/>
        </w:rPr>
        <w:instrText>‑</w:instrText>
      </w:r>
      <w:r w:rsidRPr="00E24ABA">
        <w:rPr>
          <w:lang w:val="es-ES"/>
        </w:rPr>
        <w:instrText>357. DOI</w:instrText>
      </w:r>
      <w:r w:rsidRPr="00E24ABA">
        <w:rPr>
          <w:rFonts w:ascii="Calibri" w:hAnsi="Calibri" w:cs="Calibri"/>
          <w:lang w:val="es-ES"/>
        </w:rPr>
        <w:instrText> </w:instrText>
      </w:r>
      <w:r w:rsidRPr="00E24ABA">
        <w:rPr>
          <w:lang w:val="es-ES"/>
        </w:rPr>
        <w:instrText>10.29019/enfoqueute.v8n1.142.","manualFormatting":"CAZA</w:instrText>
      </w:r>
      <w:r w:rsidRPr="00E24ABA">
        <w:rPr>
          <w:rFonts w:ascii="Calibri" w:hAnsi="Calibri" w:cs="Calibri"/>
          <w:lang w:val="es-ES"/>
        </w:rPr>
        <w:instrText>Ñ</w:instrText>
      </w:r>
      <w:r w:rsidRPr="00E24ABA">
        <w:rPr>
          <w:lang w:val="es-ES"/>
        </w:rPr>
        <w:instrText>AS, Alex et PARRA, Esther. Estrategias de dise</w:instrText>
      </w:r>
      <w:r w:rsidRPr="00E24ABA">
        <w:rPr>
          <w:rFonts w:ascii="Calibri" w:hAnsi="Calibri" w:cs="Calibri"/>
          <w:lang w:val="es-ES"/>
        </w:rPr>
        <w:instrText>ñ</w:instrText>
      </w:r>
      <w:r w:rsidRPr="00E24ABA">
        <w:rPr>
          <w:lang w:val="es-ES"/>
        </w:rPr>
        <w:instrText>o web para dispositivos m</w:instrText>
      </w:r>
      <w:r w:rsidRPr="00E24ABA">
        <w:rPr>
          <w:rFonts w:ascii="Calibri" w:hAnsi="Calibri" w:cs="Calibri"/>
          <w:lang w:val="es-ES"/>
        </w:rPr>
        <w:instrText>ó</w:instrText>
      </w:r>
      <w:r w:rsidRPr="00E24ABA">
        <w:rPr>
          <w:lang w:val="es-ES"/>
        </w:rPr>
        <w:instrText>viles. Enfoque UTE [en</w:instrText>
      </w:r>
      <w:r w:rsidRPr="00E24ABA">
        <w:rPr>
          <w:rFonts w:ascii="Calibri" w:hAnsi="Calibri" w:cs="Calibri"/>
          <w:lang w:val="es-ES"/>
        </w:rPr>
        <w:instrText> </w:instrText>
      </w:r>
      <w:r w:rsidRPr="00E24ABA">
        <w:rPr>
          <w:lang w:val="es-ES"/>
        </w:rPr>
        <w:instrText>linea]. 2017, Vol.</w:instrText>
      </w:r>
      <w:r w:rsidRPr="00E24ABA">
        <w:rPr>
          <w:rFonts w:ascii="Calibri" w:hAnsi="Calibri" w:cs="Calibri"/>
          <w:lang w:val="es-ES"/>
        </w:rPr>
        <w:instrText> </w:instrText>
      </w:r>
      <w:r w:rsidRPr="00E24ABA">
        <w:rPr>
          <w:lang w:val="es-ES"/>
        </w:rPr>
        <w:instrText>8, n</w:instrText>
      </w:r>
      <w:r w:rsidRPr="00E24ABA">
        <w:rPr>
          <w:rFonts w:ascii="Calibri" w:hAnsi="Calibri" w:cs="Calibri"/>
          <w:lang w:val="es-ES"/>
        </w:rPr>
        <w:instrText>° </w:instrText>
      </w:r>
      <w:r w:rsidRPr="00E24ABA">
        <w:rPr>
          <w:lang w:val="es-ES"/>
        </w:rPr>
        <w:instrText>1, p.</w:instrText>
      </w:r>
      <w:r w:rsidRPr="00E24ABA">
        <w:rPr>
          <w:rFonts w:ascii="Calibri" w:hAnsi="Calibri" w:cs="Calibri"/>
          <w:lang w:val="es-ES"/>
        </w:rPr>
        <w:instrText> </w:instrText>
      </w:r>
      <w:r w:rsidRPr="00E24ABA">
        <w:rPr>
          <w:lang w:val="es-ES"/>
        </w:rPr>
        <w:instrText>344\u001e357. DOI</w:instrText>
      </w:r>
      <w:r w:rsidRPr="00E24ABA">
        <w:rPr>
          <w:rFonts w:ascii="Calibri" w:hAnsi="Calibri" w:cs="Calibri"/>
          <w:lang w:val="es-ES"/>
        </w:rPr>
        <w:instrText> </w:instrText>
      </w:r>
      <w:r w:rsidRPr="00E24ABA">
        <w:rPr>
          <w:lang w:val="es-ES"/>
        </w:rPr>
        <w:instrText>10.29019/enfoqueute.v8n1.142.","plainTextFormattedCitation":"CAZAÑAS, Alex et PARRA, Esther. Estrategias de diseño web para dispositivos móviles. Enfoque UTE [en ligne]. 2017, Vol. 8, n° 1, p. 344</w:instrText>
      </w:r>
      <w:r w:rsidRPr="00E24ABA">
        <w:rPr>
          <w:rFonts w:ascii="Cambria Math" w:hAnsi="Cambria Math" w:cs="Cambria Math"/>
          <w:lang w:val="es-ES"/>
        </w:rPr>
        <w:instrText>‑</w:instrText>
      </w:r>
      <w:r w:rsidRPr="00E24ABA">
        <w:rPr>
          <w:lang w:val="es-ES"/>
        </w:rPr>
        <w:instrText>357. DOI</w:instrText>
      </w:r>
      <w:r w:rsidRPr="00E24ABA">
        <w:rPr>
          <w:rFonts w:ascii="Calibri" w:hAnsi="Calibri" w:cs="Calibri"/>
          <w:lang w:val="es-ES"/>
        </w:rPr>
        <w:instrText> </w:instrText>
      </w:r>
      <w:r w:rsidRPr="00E24ABA">
        <w:rPr>
          <w:lang w:val="es-ES"/>
        </w:rPr>
        <w:instrText>10.29019/enfoqueute.v8n1.142.","previouslyFormattedCitation":"(Cazañas y Parra 2017)"},"properties":{"noteIndex":51},"schema":"https://github.com/citation-style-language/schema/raw/master/csl-citation.json"}</w:instrText>
      </w:r>
      <w:r w:rsidRPr="00255F14">
        <w:fldChar w:fldCharType="separate"/>
      </w:r>
      <w:r w:rsidRPr="00255F14">
        <w:rPr>
          <w:noProof/>
          <w:lang w:val="es-ES"/>
        </w:rPr>
        <w:t>CAZAÑAS, Alex et PARRA, Esther. Estrategias de diseño web para dispositivos móviles. Enfoque UTE [en linea]. 2017, Vol. 8, n° 1, p. 344</w:t>
      </w:r>
      <w:r w:rsidRPr="00255F14">
        <w:rPr>
          <w:noProof/>
          <w:lang w:val="es-ES"/>
        </w:rPr>
        <w:noBreakHyphen/>
        <w:t>357. DOI 10.29019/enfoqueute.v8n1.142.</w:t>
      </w:r>
      <w:r w:rsidRPr="00255F14">
        <w:fldChar w:fldCharType="end"/>
      </w:r>
    </w:p>
  </w:footnote>
  <w:footnote w:id="53">
    <w:p w14:paraId="4EFA4BD4" w14:textId="29150BDC"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21158/01208160.n80.2016.1456","ISSN":"0120-8160","abstract":"                                                                         Rev.esc.adm.negEn los últimos años, el uso de la banca online ha venido aumentando considerablemente en Colombia, por lo cual el estudio de las páginas web de bancos, desde la perspectiva del usuario, se convierte en un tópico de especial interés en el ámbito del marketing digital. El objetivo de esta investigación consistió en explorar los atributos del diseño y arquitectura digital de sitios web de un conjunto de bancos, a fin de aportar información en gestión de marketing y comunicación digital. El diseño corresponde a un estudio exploratorio haciendo uso de la técnica análisis de codificación hermenéutica, mediante el software Atlas.Ti. Los resultados aportan evidencia con respecto a la influencia del tamaño de la letra, cantidad de texto, ilustraciones y la velocidad de  la navegación sobre la respuesta de los usuarios al momento de hacer uso de los servicios digitales.   ","author":[{"dropping-particle":"","family":"Leyva Vallejo","given":"Katherine","non-dropping-particle":"","parse-names":false,"suffix":""},{"dropping-particle":"","family":"Alarcón Barrera","given":"Lina","non-dropping-particle":"","parse-names":false,"suffix":""},{"dropping-particle":"","family":"Ortegón Cortázar","given":"Leonardo","non-dropping-particle":"","parse-names":false,"suffix":""}],"container-title":"Revista EAN","id":"ITEM-1","issue":"80","issued":{"date-parts":[["2016"]]},"page":"41","title":"Exploración del diseño y arquitectura web. Aplicación a páginas electrónicas del sector bancario desde la perspectiva del usuario","type":"article-journal"},"uris":["http://www.mendeley.com/documents/?uuid=7ca94a16-5c01-4202-9ee6-c6f790c670ad"]}],"mendeley":{"formattedCitation":"LEYVA VALLEJO, Katherine, ALARCÓN BARRERA, Lina et ORTEGÓN CORTÁZAR, Leonardo, &lt;i&gt;art. cit.&lt;/i&gt;","plainTextFormattedCitation":"LEYVA VALLEJO, Katherine, ALARCÓN BARRERA, Lina et ORTEGÓN CORTÁZAR, Leonardo, art. cit.","previouslyFormattedCitation":"(Leyva Vallejo, Alarcón Barrera y Ortegón Cortázar 2016)"},"properties":{"noteIndex":52},"schema":"https://github.com/citation-style-language/schema/raw/master/csl-citation.json"}</w:instrText>
      </w:r>
      <w:r w:rsidRPr="00255F14">
        <w:fldChar w:fldCharType="separate"/>
      </w:r>
      <w:r w:rsidRPr="00255F14">
        <w:rPr>
          <w:noProof/>
          <w:lang w:val="es-ES"/>
        </w:rPr>
        <w:t xml:space="preserve">LEYVA VALLEJO, Katherine, ALARCÓN BARRERA, Lina et ORTEGÓN CORTÁZAR, Leonardo, </w:t>
      </w:r>
      <w:r w:rsidRPr="00255F14">
        <w:rPr>
          <w:i/>
          <w:noProof/>
          <w:lang w:val="es-ES"/>
        </w:rPr>
        <w:t>art. cit.</w:t>
      </w:r>
      <w:r w:rsidRPr="00255F14">
        <w:fldChar w:fldCharType="end"/>
      </w:r>
    </w:p>
  </w:footnote>
  <w:footnote w:id="54">
    <w:p w14:paraId="400A2BD9" w14:textId="5E518BD0" w:rsidR="00833E24" w:rsidRPr="00E24ABA"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5446/innovar.v24n1spe.47547","ISSN":"0121-5051","abstract":"El código de respuesta rápida QR es una tecnología reciente en proceso de desarrollo y aplicación continua. Su carácter novedoso excusa el aún insuficiente conocimiento y aprovechamiento por el periodismo impreso, frente a su normalización en publicidad y marketing, dos sectores de la comunicación social en los que calan antes las tecnologías de visualización emergentes. La fase de expansión periodística del QR, en la que se encuentra ahora, comienza a ofrecer ejemplos de uso innovador para la industria editorial, los profesionales del periodismo en papel y los lectores. Esta investigación se justifica por el potencial info-comunicativo que brinda este sistema de visualización a un sector en crisis: el periodismo impreso. Los autores exponen los beneficios derivados de las sinergias entre el papel y lo audiovisual, gracias a las tecnologías de la información y la comunicación, más acordes con la misión de garantizar el derecho a la información, frente a los malos augurios que se le presuponen a la prensa. Para ello se basan en el estudio de casos, ejemplificados con cabeceras de referencia internacional, nacional y local. También es objetivo de este artículo contribuir a mitigar la escasa bibliografía académica y profesional sobre la aplicación de las tecnologías de visualización emergentes en el periodismo impreso, en concreto del código QR.","author":[{"dropping-particle":"","family":"Meneses Fernández","given":"María Dolores","non-dropping-particle":"","parse-names":false,"suffix":""},{"dropping-particle":"","family":"Martín Gutiérrez","given":"Jorge","non-dropping-particle":"","parse-names":false,"suffix":""},{"dropping-particle":"","family":"Álvarez Martín","given":"Esther","non-dropping-particle":"","parse-names":false,"suffix":""}],"container-title":"Innovar","id":"ITEM-1","issue":"1Spe","issued":{"date-parts":[["2014","2","1"]]},"page":"67-80","title":"Audiovisualización del papel. Usos del código QR para innovar en la industria periodística impresa","type":"article-journal","volume":"24"},"uris":["http://www.mendeley.com/documents/?uuid=d8517da6-9136-3c59-b057-315b673e05eb"]}],"mendeley":{"formattedCitation":"MENESES FERNÁNDEZ, María Dolores, MARTÍN GUTIÉRREZ, Jorge et ÁLVAREZ MARTÍN, Esther. &lt;b&gt;Audiovisualización del papel. Usos del código QR para innovar en la industria periodística impresa&lt;/b&gt;. &lt;i&gt;Innovar&lt;/i&gt; [en ligne]. Février 2014, Vol. 24, n° 1Spe, p. 67</w:instrText>
      </w:r>
      <w:r w:rsidRPr="00255F14">
        <w:rPr>
          <w:rFonts w:ascii="Cambria Math" w:hAnsi="Cambria Math" w:cs="Cambria Math"/>
          <w:lang w:val="es-ES"/>
        </w:rPr>
        <w:instrText>‑</w:instrText>
      </w:r>
      <w:r w:rsidRPr="00255F14">
        <w:rPr>
          <w:lang w:val="es-ES"/>
        </w:rPr>
        <w:instrText>80. DOI</w:instrText>
      </w:r>
      <w:r w:rsidRPr="00255F14">
        <w:rPr>
          <w:rFonts w:ascii="Calibri" w:hAnsi="Calibri" w:cs="Calibri"/>
          <w:lang w:val="es-ES"/>
        </w:rPr>
        <w:instrText> </w:instrText>
      </w:r>
      <w:r w:rsidRPr="00255F14">
        <w:rPr>
          <w:lang w:val="es-ES"/>
        </w:rPr>
        <w:instrText>10.15446/innovar.v24n1spe.47547.","manualFormatting":"MENESES FERNÁNDEZ, María Dolores, MARTÍN GUTIÉRREZ, Jorge et ÁLVAREZ MARTÍN, Esther. Audiovisualización del papel. Usos del código QR para innovar en la industria periodística impresa. Innovar [en linea]. Février 2014, Vol. 24, n° 1Spe, p. 67\u001e80. DOI 10.15446/innovar.v24n1spe.47547.","plainTextFormattedCitation":"MENESES FERNÁNDEZ, María Dolores, MARTÍN GUTIÉRREZ, Jorge et ÁLVAREZ MARTÍN, Esther. Audiovisualización del papel. Usos del código QR para innovar en la industria periodística impresa. Innovar [en ligne]. Février 2014, Vol. 24, n° 1Spe, p. 67</w:instrText>
      </w:r>
      <w:r w:rsidRPr="00255F14">
        <w:rPr>
          <w:rFonts w:ascii="Cambria Math" w:hAnsi="Cambria Math" w:cs="Cambria Math"/>
          <w:lang w:val="es-ES"/>
        </w:rPr>
        <w:instrText>‑</w:instrText>
      </w:r>
      <w:r w:rsidRPr="00255F14">
        <w:rPr>
          <w:lang w:val="es-ES"/>
        </w:rPr>
        <w:instrText>80. DOI</w:instrText>
      </w:r>
      <w:r w:rsidRPr="00255F14">
        <w:rPr>
          <w:rFonts w:ascii="Calibri" w:hAnsi="Calibri" w:cs="Calibri"/>
          <w:lang w:val="es-ES"/>
        </w:rPr>
        <w:instrText> </w:instrText>
      </w:r>
      <w:r w:rsidRPr="00255F14">
        <w:rPr>
          <w:lang w:val="es-ES"/>
        </w:rPr>
        <w:instrText>10.15446/innovar.v24n1spe.47547.","previouslyFormattedCitation":"(Meneses Fern</w:instrText>
      </w:r>
      <w:r w:rsidRPr="00255F14">
        <w:rPr>
          <w:rFonts w:ascii="Calibri" w:hAnsi="Calibri" w:cs="Calibri"/>
          <w:lang w:val="es-ES"/>
        </w:rPr>
        <w:instrText>á</w:instrText>
      </w:r>
      <w:r w:rsidRPr="00255F14">
        <w:rPr>
          <w:lang w:val="es-ES"/>
        </w:rPr>
        <w:instrText>ndez, Mart</w:instrText>
      </w:r>
      <w:r w:rsidRPr="00255F14">
        <w:rPr>
          <w:rFonts w:ascii="Calibri" w:hAnsi="Calibri" w:cs="Calibri"/>
          <w:lang w:val="es-ES"/>
        </w:rPr>
        <w:instrText>í</w:instrText>
      </w:r>
      <w:r w:rsidRPr="00255F14">
        <w:rPr>
          <w:lang w:val="es-ES"/>
        </w:rPr>
        <w:instrText>n Guti</w:instrText>
      </w:r>
      <w:r w:rsidRPr="00255F14">
        <w:rPr>
          <w:rFonts w:ascii="Calibri" w:hAnsi="Calibri" w:cs="Calibri"/>
          <w:lang w:val="es-ES"/>
        </w:rPr>
        <w:instrText>é</w:instrText>
      </w:r>
      <w:r w:rsidRPr="00255F14">
        <w:rPr>
          <w:lang w:val="es-ES"/>
        </w:rPr>
        <w:instrText xml:space="preserve">rrez y </w:instrText>
      </w:r>
      <w:r w:rsidRPr="00255F14">
        <w:rPr>
          <w:rFonts w:ascii="Calibri" w:hAnsi="Calibri" w:cs="Calibri"/>
          <w:lang w:val="es-ES"/>
        </w:rPr>
        <w:instrText>Á</w:instrText>
      </w:r>
      <w:r w:rsidRPr="00255F14">
        <w:rPr>
          <w:lang w:val="es-ES"/>
        </w:rPr>
        <w:instrText>lvarez Mart</w:instrText>
      </w:r>
      <w:r w:rsidRPr="00255F14">
        <w:rPr>
          <w:rFonts w:ascii="Calibri" w:hAnsi="Calibri" w:cs="Calibri"/>
          <w:lang w:val="es-ES"/>
        </w:rPr>
        <w:instrText>í</w:instrText>
      </w:r>
      <w:r w:rsidRPr="00255F14">
        <w:rPr>
          <w:lang w:val="es-ES"/>
        </w:rPr>
        <w:instrText>n 2014b)"},"properties":{"noteIndex":53},"schema":"https://github.com/citation-style-language/schema/raw/master/csl-citation.json"}</w:instrText>
      </w:r>
      <w:r w:rsidRPr="00255F14">
        <w:fldChar w:fldCharType="separate"/>
      </w:r>
      <w:r w:rsidRPr="00255F14">
        <w:rPr>
          <w:noProof/>
          <w:lang w:val="es-ES"/>
        </w:rPr>
        <w:t>MENESES FERNÁNDEZ, María Dolores, MARTÍN GUTIÉRREZ, Jorge et ÁLVAREZ MARTÍN, Esther. Audiovisualización del papel. Usos del código QR para innovar en la industria periodística impresa. Innovar [en linea]. Février 2014, Vol. 24, n° 1Spe, p. 67</w:t>
      </w:r>
      <w:r w:rsidRPr="00255F14">
        <w:rPr>
          <w:noProof/>
          <w:lang w:val="es-ES"/>
        </w:rPr>
        <w:noBreakHyphen/>
        <w:t xml:space="preserve">80. </w:t>
      </w:r>
      <w:r w:rsidRPr="00E24ABA">
        <w:rPr>
          <w:noProof/>
          <w:lang w:val="es-ES"/>
        </w:rPr>
        <w:t>DOI 10.15446/innovar.v24n1spe.47547.</w:t>
      </w:r>
      <w:r w:rsidRPr="00255F14">
        <w:fldChar w:fldCharType="end"/>
      </w:r>
    </w:p>
  </w:footnote>
  <w:footnote w:id="55">
    <w:p w14:paraId="2948BD3B" w14:textId="602167F8" w:rsidR="00833E24" w:rsidRPr="00E24ABA" w:rsidRDefault="00833E24" w:rsidP="00255F14">
      <w:pPr>
        <w:pStyle w:val="Textonotapie"/>
        <w:jc w:val="both"/>
        <w:rPr>
          <w:lang w:val="es-ES"/>
        </w:rPr>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DOI":"10.15446/innovar.v24n1spe.47547","ISSN":"0121-5051","abstract":"El código de respuesta rápida QR es una tecnología reciente en proceso de desarrollo y aplicación continua. Su carácter novedoso excusa el aún insuficiente conocimiento y aprovechamiento por el periodismo impreso, frente a su normalización en publicidad y marketing, dos sectores de la comunicación social en los que calan antes las tecnologías de visualización emergentes. La fase de expansión periodística del QR, en la que se encuentra ahora, comienza a ofrecer ejemplos de uso innovador para la industria editorial, los profesionales del periodismo en papel y los lectores. Esta investigación se justifica por el potencial info-comunicativo que brinda este sistema de visualización a un sector en crisis: el periodismo impreso. Los autores exponen los beneficios derivados de las sinergias entre el papel y lo audiovisual, gracias a las tecnologías de la información y la comunicación, más acordes con la misión de garantizar el derecho a la información, frente a los malos augurios que se le presuponen a la prensa. Para ello se basan en el estudio de casos, ejemplificados con cabeceras de referencia internacional, nacional y local. También es objetivo de este artículo contribuir a mitigar la escasa bibliografía académica y profesional sobre la aplicación de las tecnologías de visualización emergentes en el periodismo impreso, en concreto del código QR.","author":[{"dropping-particle":"","family":"Meneses Fernández","given":"María Dolores","non-dropping-particle":"","parse-names":false,"suffix":""},{"dropping-particle":"","family":"Martín Gutiérrez","given":"Jorge","non-dropping-particle":"","parse-names":false,"suffix":""},{"dropping-particle":"","family":"Álvarez Martín","given":"Esther","non-dropping-particle":"","parse-names":false,"suffix":""}],"container-title":"Innovar","id":"ITEM-1","issue":"1Spe","issued":{"date-parts":[["2014","2","1"]]},"page":"67-80","title":"Audiovisualización del papel. Usos del código QR para innovar en la industria periodística impresa","type":"article-journal","volume":"24"},"uris":["http://www.mendeley.com/documents/?uuid=d8517da6-9136-3c59-b057-315b673e05eb"]}],"mendeley":{"formattedCitation":"&lt;i&gt;Ibid.&lt;/i&gt;","plainTextFormattedCitation":"Ibid.","previouslyFormattedCitation":"(Meneses Fernández, Martín Gutiérrez y Álvarez Martín 2014b)"},"properties":{"noteIndex":54},"schema":"https://github.com/citation-style-language/schema/raw/master/csl-citation.json"}</w:instrText>
      </w:r>
      <w:r w:rsidRPr="00255F14">
        <w:fldChar w:fldCharType="separate"/>
      </w:r>
      <w:r w:rsidRPr="00E24ABA">
        <w:rPr>
          <w:i/>
          <w:noProof/>
          <w:lang w:val="es-ES"/>
        </w:rPr>
        <w:t>Ibid.</w:t>
      </w:r>
      <w:r w:rsidRPr="00255F14">
        <w:fldChar w:fldCharType="end"/>
      </w:r>
    </w:p>
  </w:footnote>
  <w:footnote w:id="56">
    <w:p w14:paraId="76762FC1" w14:textId="69C233E3" w:rsidR="00833E24" w:rsidRPr="00255F14" w:rsidRDefault="00833E24" w:rsidP="00255F14">
      <w:pPr>
        <w:pStyle w:val="Textonotapie"/>
        <w:jc w:val="both"/>
      </w:pPr>
      <w:r w:rsidRPr="00255F14">
        <w:rPr>
          <w:rStyle w:val="Refdenotaalpie"/>
        </w:rPr>
        <w:footnoteRef/>
      </w:r>
      <w:r w:rsidRPr="00E24ABA">
        <w:rPr>
          <w:lang w:val="es-ES"/>
        </w:rPr>
        <w:t xml:space="preserve"> </w:t>
      </w:r>
      <w:r w:rsidRPr="00255F14">
        <w:fldChar w:fldCharType="begin" w:fldLock="1"/>
      </w:r>
      <w:r w:rsidRPr="00E24ABA">
        <w:rPr>
          <w:lang w:val="es-ES"/>
        </w:rPr>
        <w:instrText>ADDIN CSL_CITATION {"citationItems":[{"id":"ITEM-1","itemData":{"author":[{"dropping-particle":"","family":"Schaefer","given":"Germar","non-dropping-particle":"","parse-names":false,"suffix":""},{"dropping-particle":"","family":"Gaede","given":"Jason","non-dropping-particle":"","parse-names":false,"suffix":""}],"container-title":"Echostar Technologies L.L.C., Englewood, CO (US)","id":"ITEM-1","issue":"12","issued":{"date-parts":[["2016"]]},"title":"PROVISION OF ALTERNATE CONTENT IN RESPONSE TO QR CODE","type":"article-journal","volume":"2"},"uris":["http://www.mendeley.com/documents/?uuid=d41322e5-da85-4282-bb90-0a06a1783061"]}],"mendeley":{"formattedCitation":"SCHAEFER, Germar et GAEDE, Jason. &lt;b&gt;PROVISION OF ALTERNATE CONTENT IN RESPONSE TO QR CODE&lt;/b&gt;. &lt;i&gt;Echostar Technologies L.L.C., Englewood, CO (US)&lt;/i&gt;. 2016, Vol. 2, n° 12.","plainTextFormattedCitation":"SCHAEFER, Germar et GAEDE, Jason. PROVISION OF ALTERNATE CONTENT IN RESPONSE TO QR CODE. Echostar Technologies L.L.C., Englewood, CO (US). 2016, Vol. 2, n° 12.","previouslyFormattedCitation":"(Schaefer y Gaede 2016)"},"properties":{"noteIndex":55},"schema":"https://github.com/citation-style-language/schema/raw/master/csl-citation.json"}</w:instrText>
      </w:r>
      <w:r w:rsidRPr="00255F14">
        <w:fldChar w:fldCharType="separate"/>
      </w:r>
      <w:r w:rsidRPr="00E24ABA">
        <w:rPr>
          <w:noProof/>
          <w:lang w:val="es-ES"/>
        </w:rPr>
        <w:t xml:space="preserve">SCHAEFER, Germar et GAEDE, Jason. </w:t>
      </w:r>
      <w:r w:rsidRPr="00255F14">
        <w:rPr>
          <w:noProof/>
        </w:rPr>
        <w:t xml:space="preserve">PROVISION OF ALTERNATE CONTENT IN RESPONSE TO QR CODE. </w:t>
      </w:r>
      <w:r w:rsidRPr="00255F14">
        <w:rPr>
          <w:i/>
          <w:noProof/>
        </w:rPr>
        <w:t>Echostar Technologies L.L.C., Englewood, CO (US)</w:t>
      </w:r>
      <w:r w:rsidRPr="00255F14">
        <w:rPr>
          <w:noProof/>
        </w:rPr>
        <w:t>. 2016, Vol. 2, n° 12.</w:t>
      </w:r>
      <w:r w:rsidRPr="00255F14">
        <w:fldChar w:fldCharType="end"/>
      </w:r>
    </w:p>
  </w:footnote>
  <w:footnote w:id="57">
    <w:p w14:paraId="423E1515" w14:textId="19A56889" w:rsidR="00833E24" w:rsidRPr="00255F14" w:rsidRDefault="00833E24" w:rsidP="00255F14">
      <w:pPr>
        <w:pStyle w:val="Textonotapie"/>
        <w:jc w:val="both"/>
        <w:rPr>
          <w:lang w:val="es-ES"/>
        </w:rPr>
      </w:pPr>
      <w:r w:rsidRPr="00255F14">
        <w:rPr>
          <w:rStyle w:val="Refdenotaalpie"/>
        </w:rPr>
        <w:footnoteRef/>
      </w:r>
      <w:r w:rsidRPr="00255F14">
        <w:t xml:space="preserve"> </w:t>
      </w:r>
      <w:r w:rsidRPr="00255F14">
        <w:fldChar w:fldCharType="begin" w:fldLock="1"/>
      </w:r>
      <w:r w:rsidRPr="00255F14">
        <w:instrText>ADDIN CSL_CITATION {"citationItems":[{"id":"ITEM-1","itemData":{"author":[{"dropping-particle":"","family":"Molnar","given":"Kalman","non-dropping-particle":"","parse-names":false,"suffix":""},{"dropping-particle":"","family":"Bakos","given":"Janos","non-dropping-particle":"","parse-names":false,"suffix":""}],"container-title":"PAYPAL, INC., San Jose, CA (US)","id":"ITEM-1","issue":"12","issued":{"date-parts":[["2016"]]},"page":"29-34","title":"Smartphone Login Using Qr-Code","type":"article-journal","volume":"2"},"uris":["http://www.mendeley.com/documents/?uuid=c661658c-d230-44ba-90a5-5dcf87018aef"]}],"mendeley":{"formattedCitation":"MOLNAR, Kalman et BAKOS, Janos. &lt;b&gt;Smartphone Login Using Qr-Code&lt;/b&gt;. &lt;i&gt;PAYPAL, INC., San Jose, CA (US)&lt;/i&gt;. 2016, Vol. 2, n° 12, p. 29</w:instrText>
      </w:r>
      <w:r w:rsidRPr="00255F14">
        <w:rPr>
          <w:rFonts w:ascii="Cambria Math" w:hAnsi="Cambria Math" w:cs="Cambria Math"/>
        </w:rPr>
        <w:instrText>‑</w:instrText>
      </w:r>
      <w:r w:rsidRPr="00255F14">
        <w:instrText>34.","plainTextFormattedCitation":"MOLNAR, Kalman et BAKOS, Janos. Smartphone Login Using Qr-Code. PAYPAL, INC., San Jose, CA (US). 2016, Vol. 2, n° 12, p. 29</w:instrText>
      </w:r>
      <w:r w:rsidRPr="00255F14">
        <w:rPr>
          <w:rFonts w:ascii="Cambria Math" w:hAnsi="Cambria Math" w:cs="Cambria Math"/>
        </w:rPr>
        <w:instrText>‑</w:instrText>
      </w:r>
      <w:r w:rsidRPr="00255F14">
        <w:instrText>34.","previouslyFormattedCitation":"(Molnar y Bakos 2016)"},"properties":{"noteIndex":56},"schema":"https://github.com/citation-style-language/schema/raw/master/csl-citation.json"}</w:instrText>
      </w:r>
      <w:r w:rsidRPr="00255F14">
        <w:fldChar w:fldCharType="separate"/>
      </w:r>
      <w:r w:rsidRPr="00255F14">
        <w:rPr>
          <w:noProof/>
        </w:rPr>
        <w:t xml:space="preserve">MOLNAR, Kalman et BAKOS, Janos. Smartphone Login Using Qr-Code. </w:t>
      </w:r>
      <w:r w:rsidRPr="00255F14">
        <w:rPr>
          <w:i/>
          <w:noProof/>
          <w:lang w:val="es-ES"/>
        </w:rPr>
        <w:t>PAYPAL, INC., San Jose, CA (US)</w:t>
      </w:r>
      <w:r w:rsidRPr="00255F14">
        <w:rPr>
          <w:noProof/>
          <w:lang w:val="es-ES"/>
        </w:rPr>
        <w:t>. 2016, Vol. 2, n° 12, p. 29</w:t>
      </w:r>
      <w:r w:rsidRPr="00255F14">
        <w:rPr>
          <w:rFonts w:ascii="Cambria Math" w:hAnsi="Cambria Math" w:cs="Cambria Math"/>
          <w:noProof/>
          <w:lang w:val="es-ES"/>
        </w:rPr>
        <w:t>‑</w:t>
      </w:r>
      <w:r w:rsidRPr="00255F14">
        <w:rPr>
          <w:noProof/>
          <w:lang w:val="es-ES"/>
        </w:rPr>
        <w:t>34.</w:t>
      </w:r>
      <w:r w:rsidRPr="00255F14">
        <w:fldChar w:fldCharType="end"/>
      </w:r>
    </w:p>
  </w:footnote>
  <w:footnote w:id="58">
    <w:p w14:paraId="097297CA" w14:textId="7244C739"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SN":"10121587","abstract":"The new current technological approach is the implementation of devices that allow us an immediate connection from anywhere. To make sense of these devices, the creation and development of multiple applications (apps) allow users to easily use tools that facilitate many aspects of their daily lives immediately. In this article we will review some of the functionality of these apps, of which universities can obtain a clear benefit.","author":[{"dropping-particle":"","family":"Barquero Cabrero","given":"Mario","non-dropping-particle":"","parse-names":false,"suffix":""}],"container-title":"Opcion","id":"ITEM-1","issue":"Special Issue 11","issued":{"date-parts":[["2016"]]},"page":"15-33","title":"Las apps como nuevo soporte de interacción entre la entidad universitaria y sus stakeholders","type":"article-journal","volume":"32"},"uris":["http://www.mendeley.com/documents/?uuid=06732ad2-b73e-417c-b7b3-e62d96cb984d"]}],"mendeley":{"formattedCitation":"BARQUERO CABRERO, Mario. &lt;b&gt;Las apps como nuevo soporte de interacción entre la entidad universitaria y sus stakeholders&lt;/b&gt;. &lt;i&gt;Opcion&lt;/i&gt;. 2016, Vol. 32, n° Special Issue 11, p. 15</w:instrText>
      </w:r>
      <w:r w:rsidRPr="00255F14">
        <w:rPr>
          <w:rFonts w:ascii="Cambria Math" w:hAnsi="Cambria Math" w:cs="Cambria Math"/>
          <w:lang w:val="es-ES"/>
        </w:rPr>
        <w:instrText>‑</w:instrText>
      </w:r>
      <w:r w:rsidRPr="00255F14">
        <w:rPr>
          <w:lang w:val="es-ES"/>
        </w:rPr>
        <w:instrText>33.","plainTextFormattedCitation":"BARQUERO CABRERO, Mario. Las apps como nuevo soporte de interacci</w:instrText>
      </w:r>
      <w:r w:rsidRPr="00255F14">
        <w:rPr>
          <w:rFonts w:ascii="Calibri" w:hAnsi="Calibri" w:cs="Calibri"/>
          <w:lang w:val="es-ES"/>
        </w:rPr>
        <w:instrText>ó</w:instrText>
      </w:r>
      <w:r w:rsidRPr="00255F14">
        <w:rPr>
          <w:lang w:val="es-ES"/>
        </w:rPr>
        <w:instrText>n entre la entidad universitaria y sus stakeholders. Opcion. 2016, Vol. 32, n° Special Issue 11, p. 15</w:instrText>
      </w:r>
      <w:r w:rsidRPr="00255F14">
        <w:rPr>
          <w:rFonts w:ascii="Cambria Math" w:hAnsi="Cambria Math" w:cs="Cambria Math"/>
          <w:lang w:val="es-ES"/>
        </w:rPr>
        <w:instrText>‑</w:instrText>
      </w:r>
      <w:r w:rsidRPr="00255F14">
        <w:rPr>
          <w:lang w:val="es-ES"/>
        </w:rPr>
        <w:instrText>33.","previouslyFormattedCitation":"(Barquero Cabrero 2016)"},"properties":{"noteIndex":57},"schema":"https://github.com/citation-style-language/schema/raw/master/csl-citation.json"}</w:instrText>
      </w:r>
      <w:r w:rsidRPr="00255F14">
        <w:fldChar w:fldCharType="separate"/>
      </w:r>
      <w:r w:rsidRPr="00255F14">
        <w:rPr>
          <w:noProof/>
          <w:lang w:val="es-ES"/>
        </w:rPr>
        <w:t xml:space="preserve">BARQUERO CABRERO, Mario. Las apps como nuevo soporte de interacción entre la entidad universitaria y sus stakeholders. </w:t>
      </w:r>
      <w:r w:rsidRPr="00255F14">
        <w:rPr>
          <w:i/>
          <w:noProof/>
          <w:lang w:val="es-ES"/>
        </w:rPr>
        <w:t>Opcion</w:t>
      </w:r>
      <w:r w:rsidRPr="00255F14">
        <w:rPr>
          <w:noProof/>
          <w:lang w:val="es-ES"/>
        </w:rPr>
        <w:t>. 2016, Vol. 32, n° Special Issue 11, p. 15</w:t>
      </w:r>
      <w:r w:rsidRPr="00255F14">
        <w:rPr>
          <w:rFonts w:ascii="Cambria Math" w:hAnsi="Cambria Math" w:cs="Cambria Math"/>
          <w:noProof/>
          <w:lang w:val="es-ES"/>
        </w:rPr>
        <w:t>‑</w:t>
      </w:r>
      <w:r w:rsidRPr="00255F14">
        <w:rPr>
          <w:noProof/>
          <w:lang w:val="es-ES"/>
        </w:rPr>
        <w:t>33.</w:t>
      </w:r>
      <w:r w:rsidRPr="00255F14">
        <w:fldChar w:fldCharType="end"/>
      </w:r>
    </w:p>
  </w:footnote>
  <w:footnote w:id="59">
    <w:p w14:paraId="408D26EF" w14:textId="416A1F65"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2804/revistas.urosario.edu.co/disertaciones/a.5106","ISSN":"1856-9536","abstract":"Las ciudades inteligentes (smart cities) representan la evolución natural de la urbe tradicional gracias a la aplicación de las nuevas tecnologías de la información y de la comunicación a sus procesos de funcionamiento cotidiano. En la actualidad, se están implantando infraestructuras y dispositivos dirigidos a un amplio marco de acción de muy variada influencia en donde eficiencia energética, accesibilidad, movilidad, reducción de la contaminación o recursos sostenibles son los ítems más repetidos. En este proceso de transformación integral de la ciudad, los ciudadanos y los contenidos que van dirigidos a ellos deberían ser prioritarios, sin embargo parecen estar ausentes en la gran mayoría de estudios e investigaciones al respecto. Este trabajo centra su atención en el análisis de las aplicaciones digitales de las ciudades españolas de Valencia, A Coruña y Burgos, pioneras en el área de las smart cities y sus contenidos, así como en las innovaciones que mejoran su integración en el nuevo ecosistema digital.","author":[{"dropping-particle":"","family":"Cabezuelo Lorenzo","given":"Francisco","non-dropping-particle":"","parse-names":false,"suffix":""},{"dropping-particle":"","family":"Barceló Ugarte","given":"Teresa","non-dropping-particle":"","parse-names":false,"suffix":""},{"dropping-particle":"","family":"Sánchez Martínez","given":"María","non-dropping-particle":"","parse-names":false,"suffix":""}],"container-title":"Disertaciones Anuario electrónico estudios de comunicación social","id":"ITEM-1","issue":"2","issued":{"date-parts":[["2017"]]},"page":"225","title":"Ciudades inteligentes y apps para la ciudadanía. Análisis de casos pioneros en España","type":"article-journal","volume":"10"},"uris":["http://www.mendeley.com/documents/?uuid=2d863f80-c9f4-4c3a-bcd3-002d6e0a87ad"]}],"mendeley":{"formattedCitation":"CABEZUELO LORENZO, Francisco, BARCELÓ UGARTE, Teresa et SÁNCHEZ MARTÍNEZ, María. &lt;b&gt;Ciudades inteligentes y apps para la ciudadanía. Análisis de casos pioneros en España&lt;/b&gt;. &lt;i&gt;Disertaciones Anuario electrónico estudios de comunicación social&lt;/i&gt; [en ligne]. 2017, Vol. 10, n° 2, p. 225. DOI 10.12804/revistas.urosario.edu.co/disertaciones/a.5106.","plainTextFormattedCitation":"CABEZUELO LORENZO, Francisco, BARCELÓ UGARTE, Teresa et SÁNCHEZ MARTÍNEZ, María. Ciudades inteligentes y apps para la ciudadanía. Análisis de casos pioneros en España. Disertaciones Anuario electrónico estudios de comunicación social [en ligne]. 2017, Vol. 10, n° 2, p. 225. DOI 10.12804/revistas.urosario.edu.co/disertaciones/a.5106.","previouslyFormattedCitation":"(Cabezuelo Lorenzo, Barceló Ugarte y Sánchez Martínez 2017)"},"properties":{"noteIndex":58},"schema":"https://github.com/citation-style-language/schema/raw/master/csl-citation.json"}</w:instrText>
      </w:r>
      <w:r w:rsidRPr="00255F14">
        <w:fldChar w:fldCharType="separate"/>
      </w:r>
      <w:r w:rsidRPr="00255F14">
        <w:rPr>
          <w:noProof/>
          <w:lang w:val="es-ES"/>
        </w:rPr>
        <w:t xml:space="preserve">CABEZUELO LORENZO, Francisco, BARCELÓ UGARTE, Teresa et SÁNCHEZ MARTÍNEZ, María. Ciudades inteligentes y apps para la ciudadanía. Análisis de casos pioneros en España. </w:t>
      </w:r>
      <w:r w:rsidRPr="00255F14">
        <w:rPr>
          <w:i/>
          <w:noProof/>
          <w:lang w:val="es-ES"/>
        </w:rPr>
        <w:t>Disertaciones Anuario electrónico estudios de comunicación social</w:t>
      </w:r>
      <w:r w:rsidRPr="00255F14">
        <w:rPr>
          <w:noProof/>
          <w:lang w:val="es-ES"/>
        </w:rPr>
        <w:t xml:space="preserve"> [en ligne]. 2017, Vol. 10, n° 2, p. 225. DOI 10.12804/revistas.urosario.edu.co/disertaciones/a.5106.</w:t>
      </w:r>
      <w:r w:rsidRPr="00255F14">
        <w:fldChar w:fldCharType="end"/>
      </w:r>
    </w:p>
  </w:footnote>
  <w:footnote w:id="60">
    <w:p w14:paraId="4F9E4CAB" w14:textId="4FF9755E" w:rsidR="00833E24" w:rsidRPr="00255F14" w:rsidRDefault="00833E24" w:rsidP="00255F14">
      <w:pPr>
        <w:pStyle w:val="Textonotapie"/>
        <w:jc w:val="both"/>
        <w:rPr>
          <w:lang w:val="es-ES"/>
        </w:rPr>
      </w:pPr>
      <w:r w:rsidRPr="00255F14">
        <w:rPr>
          <w:rStyle w:val="Refdenotaalpie"/>
        </w:rPr>
        <w:footnoteRef/>
      </w:r>
      <w:r w:rsidRPr="00255F14">
        <w:t xml:space="preserve"> </w:t>
      </w:r>
      <w:r w:rsidRPr="00255F14">
        <w:fldChar w:fldCharType="begin" w:fldLock="1"/>
      </w:r>
      <w:r w:rsidRPr="00255F14">
        <w:instrText>ADDIN CSL_CITATION {"citationItems":[{"id":"ITEM-1","itemData":{"DOI":"10.5294/pacla.2014.17.3.5","ISSN":"2027534X","abstract":"The Spanish press recently introduced its model for information mobility based on applications that attempt to take advantage of the characteristics and singularities of the Smartphone as a \"new medium\". This article examines the apps of the 20 mastheads most read in Spain to evaluate the extent to which they use that potential (basically multimedia integration, customization, geo-location and participation) as effectively as possible.","author":[{"dropping-particle":"","family":"Costa Sánchez","given":"Carmen","non-dropping-particle":"","parse-names":false,"suffix":""}],"container-title":"Palabra Clave","id":"ITEM-1","issue":"3","issued":{"date-parts":[["2014"]]},"page":"672-694","title":"The distinctive features of mobile media: Multimedia integration, customization, geo-localization and participation. A study of their presence in Spanish press apps","type":"article-journal","volume":"17"},"uris":["http://www.mendeley.com/documents/?uuid=020f65c5-5ea1-401b-9ade-ea7550a511f0"]}],"mendeley":{"formattedCitation":"COSTA SÁNCHEZ, Carmen. &lt;b&gt;The distinctive features of mobile media: Multimedia integration, customization, geo-localization and participation. A study of their presence in Spanish press apps&lt;/b&gt;. &lt;i&gt;Palabra Clave&lt;/i&gt; [en ligne]. 2014, Vol. 17, n° 3, p. 672</w:instrText>
      </w:r>
      <w:r w:rsidRPr="00255F14">
        <w:rPr>
          <w:rFonts w:ascii="Cambria Math" w:hAnsi="Cambria Math" w:cs="Cambria Math"/>
        </w:rPr>
        <w:instrText>‑</w:instrText>
      </w:r>
      <w:r w:rsidRPr="00255F14">
        <w:instrText>694. DOI</w:instrText>
      </w:r>
      <w:r w:rsidRPr="00255F14">
        <w:rPr>
          <w:rFonts w:ascii="Calibri" w:hAnsi="Calibri" w:cs="Calibri"/>
        </w:rPr>
        <w:instrText> </w:instrText>
      </w:r>
      <w:r w:rsidRPr="00255F14">
        <w:instrText>10.5294/pacla.2014.17.3.5.","plainTextFormattedCitation":"COSTA S</w:instrText>
      </w:r>
      <w:r w:rsidRPr="00255F14">
        <w:rPr>
          <w:rFonts w:ascii="Calibri" w:hAnsi="Calibri" w:cs="Calibri"/>
        </w:rPr>
        <w:instrText>Á</w:instrText>
      </w:r>
      <w:r w:rsidRPr="00255F14">
        <w:instrText>NCHEZ, Carmen. The distinctive features of mobile media: Multimedia integration, customization, geo-localization and participation. A study of their presence in Spanish press apps. Palabra Clave [en ligne]. 2014, Vol. 17, n° 3, p. 672</w:instrText>
      </w:r>
      <w:r w:rsidRPr="00255F14">
        <w:rPr>
          <w:rFonts w:ascii="Cambria Math" w:hAnsi="Cambria Math" w:cs="Cambria Math"/>
        </w:rPr>
        <w:instrText>‑</w:instrText>
      </w:r>
      <w:r w:rsidRPr="00255F14">
        <w:instrText>694. DOI</w:instrText>
      </w:r>
      <w:r w:rsidRPr="00255F14">
        <w:rPr>
          <w:rFonts w:ascii="Calibri" w:hAnsi="Calibri" w:cs="Calibri"/>
        </w:rPr>
        <w:instrText> </w:instrText>
      </w:r>
      <w:r w:rsidRPr="00255F14">
        <w:instrText>10.5294/pacla.2014.17.3.5.","previouslyFormattedCitation":"(Costa S</w:instrText>
      </w:r>
      <w:r w:rsidRPr="00255F14">
        <w:rPr>
          <w:rFonts w:ascii="Calibri" w:hAnsi="Calibri" w:cs="Calibri"/>
        </w:rPr>
        <w:instrText>á</w:instrText>
      </w:r>
      <w:r w:rsidRPr="00255F14">
        <w:instrText>nchez 2014)"},"properties":{"noteIndex":59},"schema":"https://github.com/citation-style-language/schema/raw/master/csl-citation.json"}</w:instrText>
      </w:r>
      <w:r w:rsidRPr="00255F14">
        <w:fldChar w:fldCharType="separate"/>
      </w:r>
      <w:r w:rsidRPr="00255F14">
        <w:rPr>
          <w:noProof/>
        </w:rPr>
        <w:t xml:space="preserve">COSTA SÁNCHEZ, Carmen. The distinctive features of mobile media: Multimedia integration, customization, geo-localization and participation. A study of their presence in Spanish press apps. </w:t>
      </w:r>
      <w:r w:rsidRPr="00255F14">
        <w:rPr>
          <w:i/>
          <w:noProof/>
        </w:rPr>
        <w:t>Palabra Clave</w:t>
      </w:r>
      <w:r w:rsidRPr="00255F14">
        <w:rPr>
          <w:noProof/>
        </w:rPr>
        <w:t xml:space="preserve"> [en ligne]. </w:t>
      </w:r>
      <w:r w:rsidRPr="00255F14">
        <w:rPr>
          <w:noProof/>
          <w:lang w:val="es-ES"/>
        </w:rPr>
        <w:t>2014, Vol. 17, n° 3, p. 672</w:t>
      </w:r>
      <w:r w:rsidRPr="00255F14">
        <w:rPr>
          <w:rFonts w:ascii="Cambria Math" w:hAnsi="Cambria Math" w:cs="Cambria Math"/>
          <w:noProof/>
          <w:lang w:val="es-ES"/>
        </w:rPr>
        <w:t>‑</w:t>
      </w:r>
      <w:r w:rsidRPr="00255F14">
        <w:rPr>
          <w:noProof/>
          <w:lang w:val="es-ES"/>
        </w:rPr>
        <w:t>694. DOI</w:t>
      </w:r>
      <w:r w:rsidRPr="00255F14">
        <w:rPr>
          <w:rFonts w:ascii="Calibri" w:hAnsi="Calibri" w:cs="Calibri"/>
          <w:noProof/>
          <w:lang w:val="es-ES"/>
        </w:rPr>
        <w:t> </w:t>
      </w:r>
      <w:r w:rsidRPr="00255F14">
        <w:rPr>
          <w:noProof/>
          <w:lang w:val="es-ES"/>
        </w:rPr>
        <w:t>10.5294/pacla.2014.17.3.5.</w:t>
      </w:r>
      <w:r w:rsidRPr="00255F14">
        <w:fldChar w:fldCharType="end"/>
      </w:r>
    </w:p>
  </w:footnote>
  <w:footnote w:id="61">
    <w:p w14:paraId="6AEE4E24" w14:textId="49222B9D" w:rsidR="00833E24" w:rsidRPr="00255F14" w:rsidRDefault="00833E24" w:rsidP="00255F14">
      <w:pPr>
        <w:pStyle w:val="Textonotapie"/>
        <w:jc w:val="both"/>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22305/ict-unpa.v5i2.71","ISSN":"1852-4516","abstract":"La usabilidad es considerada uno de los factores más importantes dentro de la calidad de un producto de software. Debido a esto es de interés poder contar con metodologías para medir la usabilidad de las aplicaciones. Los métodos de análisis de usabilidad que actualmente se utilizan, métodos clásicos, fueron desarrollados para aplicaciones de escritorio. Con la aparición, el uso masivo y el crecimiento de los dispositivos móviles, especialmente los Smartphones, la medición de usabilidad en aplicaciones móviles se tornó un tema de investigación. Los métodos y métricas actualmente utilizados para medir usabilidad pueden no ser directamente aplicables a este tipo de productos. Los estudios de usabilidad se han efectuado sobre diferentes contextos, recientemente se empezó a considerar la usabilidad en un contexto móvil. Este trabajo examina los métodos y las métricas utilizados para medir usabilidad y pretende analizar que desafíos existen al momento de realizar pruebas de usabilidad en aplicaciones móviles, donde el contexto que cambia continuamente pasa a tener un rol preponderante.","author":[{"dropping-particle":"","family":"Enriquez","given":"Juan Gabriel","non-dropping-particle":"","parse-names":false,"suffix":""},{"dropping-particle":"","family":"Casas","given":"Sandra Isabel","non-dropping-particle":"","parse-names":false,"suffix":""}],"container-title":"Informes Científicos Técnicos - UNPA","id":"ITEM-1","issue":"2","issued":{"date-parts":[["2014"]]},"page":"25-47","title":"Usabilidad en aplicaciones móviles","type":"article-journal","volume":"5"},"uris":["http://www.mendeley.com/documents/?uuid=2b851a65-52bd-49ce-a93b-5fd108918bf3"]}],"mendeley":{"formattedCitation":"ENRIQUEZ, Juan Gabriel et CASAS, Sandra Isabel. &lt;b&gt;Usabilidad en aplicaciones móviles&lt;/b&gt;. &lt;i&gt;Informes Científicos Técnicos - UNPA&lt;/i&gt; [en ligne]. 2014, Vol. 5, n° 2, p. 25</w:instrText>
      </w:r>
      <w:r w:rsidRPr="00255F14">
        <w:rPr>
          <w:rFonts w:ascii="Cambria Math" w:hAnsi="Cambria Math" w:cs="Cambria Math"/>
          <w:lang w:val="es-ES"/>
        </w:rPr>
        <w:instrText>‑</w:instrText>
      </w:r>
      <w:r w:rsidRPr="00255F14">
        <w:rPr>
          <w:lang w:val="es-ES"/>
        </w:rPr>
        <w:instrText>47. DOI</w:instrText>
      </w:r>
      <w:r w:rsidRPr="00255F14">
        <w:rPr>
          <w:rFonts w:ascii="Calibri" w:hAnsi="Calibri" w:cs="Calibri"/>
          <w:lang w:val="es-ES"/>
        </w:rPr>
        <w:instrText> </w:instrText>
      </w:r>
      <w:r w:rsidRPr="00255F14">
        <w:rPr>
          <w:lang w:val="es-ES"/>
        </w:rPr>
        <w:instrText>10.22305/ict-unpa.v5i2.71.","plainTextFormattedCitation":"ENRIQUEZ, Juan Gabriel et CASAS, Sandra Isabel. Usabilidad en aplicaciones m</w:instrText>
      </w:r>
      <w:r w:rsidRPr="00255F14">
        <w:rPr>
          <w:rFonts w:ascii="Calibri" w:hAnsi="Calibri" w:cs="Calibri"/>
          <w:lang w:val="es-ES"/>
        </w:rPr>
        <w:instrText>ó</w:instrText>
      </w:r>
      <w:r w:rsidRPr="00255F14">
        <w:rPr>
          <w:lang w:val="es-ES"/>
        </w:rPr>
        <w:instrText>viles. Informes Cient</w:instrText>
      </w:r>
      <w:r w:rsidRPr="00255F14">
        <w:rPr>
          <w:rFonts w:ascii="Calibri" w:hAnsi="Calibri" w:cs="Calibri"/>
          <w:lang w:val="es-ES"/>
        </w:rPr>
        <w:instrText>í</w:instrText>
      </w:r>
      <w:r w:rsidRPr="00255F14">
        <w:rPr>
          <w:lang w:val="es-ES"/>
        </w:rPr>
        <w:instrText>ficos T</w:instrText>
      </w:r>
      <w:r w:rsidRPr="00255F14">
        <w:rPr>
          <w:rFonts w:ascii="Calibri" w:hAnsi="Calibri" w:cs="Calibri"/>
          <w:lang w:val="es-ES"/>
        </w:rPr>
        <w:instrText>é</w:instrText>
      </w:r>
      <w:r w:rsidRPr="00255F14">
        <w:rPr>
          <w:lang w:val="es-ES"/>
        </w:rPr>
        <w:instrText>cnicos - UNPA [en</w:instrText>
      </w:r>
      <w:r w:rsidRPr="00255F14">
        <w:rPr>
          <w:rFonts w:ascii="Calibri" w:hAnsi="Calibri" w:cs="Calibri"/>
          <w:lang w:val="es-ES"/>
        </w:rPr>
        <w:instrText> </w:instrText>
      </w:r>
      <w:r w:rsidRPr="00255F14">
        <w:rPr>
          <w:lang w:val="es-ES"/>
        </w:rPr>
        <w:instrText>ligne]. 2014, Vol.</w:instrText>
      </w:r>
      <w:r w:rsidRPr="00255F14">
        <w:rPr>
          <w:rFonts w:ascii="Calibri" w:hAnsi="Calibri" w:cs="Calibri"/>
          <w:lang w:val="es-ES"/>
        </w:rPr>
        <w:instrText> </w:instrText>
      </w:r>
      <w:r w:rsidRPr="00255F14">
        <w:rPr>
          <w:lang w:val="es-ES"/>
        </w:rPr>
        <w:instrText>5, n</w:instrText>
      </w:r>
      <w:r w:rsidRPr="00255F14">
        <w:rPr>
          <w:rFonts w:ascii="Calibri" w:hAnsi="Calibri" w:cs="Calibri"/>
          <w:lang w:val="es-ES"/>
        </w:rPr>
        <w:instrText>° </w:instrText>
      </w:r>
      <w:r w:rsidRPr="00255F14">
        <w:rPr>
          <w:lang w:val="es-ES"/>
        </w:rPr>
        <w:instrText>2, p. 25</w:instrText>
      </w:r>
      <w:r w:rsidRPr="00255F14">
        <w:rPr>
          <w:rFonts w:ascii="Cambria Math" w:hAnsi="Cambria Math" w:cs="Cambria Math"/>
          <w:lang w:val="es-ES"/>
        </w:rPr>
        <w:instrText>‑</w:instrText>
      </w:r>
      <w:r w:rsidRPr="00255F14">
        <w:rPr>
          <w:lang w:val="es-ES"/>
        </w:rPr>
        <w:instrText>47. DOI</w:instrText>
      </w:r>
      <w:r w:rsidRPr="00255F14">
        <w:rPr>
          <w:rFonts w:ascii="Calibri" w:hAnsi="Calibri" w:cs="Calibri"/>
          <w:lang w:val="es-ES"/>
        </w:rPr>
        <w:instrText> </w:instrText>
      </w:r>
      <w:r w:rsidRPr="00255F14">
        <w:rPr>
          <w:lang w:val="es-ES"/>
        </w:rPr>
        <w:instrText>10.22305/ict-unpa.v5i2.71.","previouslyFormattedCitation":"(Enriquez y Casas 2014)"},"properties":{"noteIndex":60},"schema":"https://github.com/citation-style-language/schema/raw/master/csl-citation.json"}</w:instrText>
      </w:r>
      <w:r w:rsidRPr="00255F14">
        <w:fldChar w:fldCharType="separate"/>
      </w:r>
      <w:r w:rsidRPr="00255F14">
        <w:rPr>
          <w:noProof/>
          <w:lang w:val="es-ES"/>
        </w:rPr>
        <w:t xml:space="preserve">ENRIQUEZ, Juan Gabriel et CASAS, Sandra Isabel. Usabilidad en aplicaciones móviles. </w:t>
      </w:r>
      <w:r w:rsidRPr="00255F14">
        <w:rPr>
          <w:i/>
          <w:noProof/>
          <w:lang w:val="es-ES"/>
        </w:rPr>
        <w:t>Informes Científicos Técnicos - UNPA</w:t>
      </w:r>
      <w:r w:rsidRPr="00255F14">
        <w:rPr>
          <w:noProof/>
          <w:lang w:val="es-ES"/>
        </w:rPr>
        <w:t xml:space="preserve"> [en ligne]. </w:t>
      </w:r>
      <w:r w:rsidRPr="00255F14">
        <w:rPr>
          <w:noProof/>
        </w:rPr>
        <w:t>2014, Vol. 5, n° 2, p. 25</w:t>
      </w:r>
      <w:r w:rsidRPr="00255F14">
        <w:rPr>
          <w:rFonts w:ascii="Cambria Math" w:hAnsi="Cambria Math" w:cs="Cambria Math"/>
          <w:noProof/>
        </w:rPr>
        <w:t>‑</w:t>
      </w:r>
      <w:r w:rsidRPr="00255F14">
        <w:rPr>
          <w:noProof/>
        </w:rPr>
        <w:t>47. DOI</w:t>
      </w:r>
      <w:r w:rsidRPr="00255F14">
        <w:rPr>
          <w:rFonts w:ascii="Calibri" w:hAnsi="Calibri" w:cs="Calibri"/>
          <w:noProof/>
        </w:rPr>
        <w:t> </w:t>
      </w:r>
      <w:r w:rsidRPr="00255F14">
        <w:rPr>
          <w:noProof/>
        </w:rPr>
        <w:t>10.22305/ict-unpa.v5i2.71.</w:t>
      </w:r>
      <w:r w:rsidRPr="00255F14">
        <w:fldChar w:fldCharType="end"/>
      </w:r>
    </w:p>
  </w:footnote>
  <w:footnote w:id="62">
    <w:p w14:paraId="639F4BE1" w14:textId="30637A9E" w:rsidR="00833E24" w:rsidRPr="00255F14" w:rsidRDefault="00833E24" w:rsidP="00255F14">
      <w:pPr>
        <w:pStyle w:val="Textonotapie"/>
        <w:jc w:val="both"/>
        <w:rPr>
          <w:lang w:val="es-ES"/>
        </w:rPr>
      </w:pPr>
      <w:r w:rsidRPr="00255F14">
        <w:rPr>
          <w:rStyle w:val="Refdenotaalpie"/>
        </w:rPr>
        <w:footnoteRef/>
      </w:r>
      <w:r w:rsidRPr="00255F14">
        <w:t xml:space="preserve"> ROSTISLAV, Fojtik, Extreme Programming in development of specific software, Citado por </w:t>
      </w:r>
      <w:r w:rsidRPr="00255F14">
        <w:fldChar w:fldCharType="begin" w:fldLock="1"/>
      </w:r>
      <w:r w:rsidRPr="00255F14">
        <w:instrText>ADDIN CSL_CITATION {"citationItems":[{"id":"ITEM-1","itemData":{"ISBN":"0702118001","author":[{"dropping-particle":"","family":"Bravo Rodriguez","given":"Jonnathan Guillermo","non-dropping-particle":"","parse-names":false,"suffix":""}],"id":"ITEM-1","issued":{"date-parts":[["2016"]]},"title":"DESARROLLO DE UNA APLICACIÓN WEB EVALUANDO PROCESOS DE SOFTWARE MEDIANTE LA METODOLOGÍA XP","type":"article-journal"},"uris":["http://www.mendeley.com/documents/?uuid=3643701c-ab31-48af-b36d-cd0127c8457b"]}],"mendeley":{"formattedCitation":"BRAVO RODRIGUEZ, Jonnathan Guillermo. &lt;b&gt;DESARROLLO DE UNA APLICACIÓN WEB EVALUANDO PROCESOS DE SOFTWARE MEDIANTE LA METODOLOGÍA XP&lt;/b&gt;. 2016. ISBN 0702118001.","plainTextFormattedCitation":"BRAVO RODRIGUEZ, Jonnathan Guillermo. DESARROLLO DE UNA APLICACIÓN WEB EVALUANDO PROCESOS DE SOFTWARE MEDIANTE LA METODOLOGÍA XP. 2016. ISBN 0702118001.","previouslyFormattedCitation":"(Bravo Rodriguez 2016)"},"properties":{"noteIndex":61},"schema":"https://github.com/citation-style-language/schema/raw/master/csl-citation.json"}</w:instrText>
      </w:r>
      <w:r w:rsidRPr="00255F14">
        <w:fldChar w:fldCharType="separate"/>
      </w:r>
      <w:r w:rsidRPr="00255F14">
        <w:rPr>
          <w:noProof/>
        </w:rPr>
        <w:t xml:space="preserve">BRAVO RODRIGUEZ, Jonnathan Guillermo. </w:t>
      </w:r>
      <w:r w:rsidRPr="00255F14">
        <w:rPr>
          <w:noProof/>
          <w:lang w:val="es-ES"/>
        </w:rPr>
        <w:t>DESARROLLO DE UNA APLICACIÓN WEB EVALUANDO PROCESOS DE SOFTWARE MEDIANTE LA METODOLOGÍA XP. 2016. ISBN 0702118001.</w:t>
      </w:r>
      <w:r w:rsidRPr="00255F14">
        <w:fldChar w:fldCharType="end"/>
      </w:r>
    </w:p>
  </w:footnote>
  <w:footnote w:id="63">
    <w:p w14:paraId="7CE5C51C" w14:textId="2113E4E6"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ISSN":"1666-1680","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una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 The development of software is not an easy task. The proof for that is the fact that there are many methodological proposals that affect different dimensions of the development process. On one hand, we can find more traditional proposals, which are specially centred in the control of the process by rigorously setting the involved activities, the devices that are due to produce, and the tools and annotations that will be used. These proposals have demonstrated to be effective and necessary in a great number of projects, but also they ha…","author":[{"dropping-particle":"","family":"Penadés","given":"Letelier","non-dropping-particle":"","parse-names":false,"suffix":""},{"dropping-particle":"","family":"Torres","given":"Patricio","non-dropping-particle":"","parse-names":false,"suffix":""}],"container-title":"Técnica administrativa","id":"ITEM-1","issue":"26","issued":{"date-parts":[["2006"]]},"page":"1","title":"Métodologías ágiles para el desarrollo de software: eXtreme Programming (XP)","type":"article-journal","volume":"5"},"uris":["http://www.mendeley.com/documents/?uuid=dfeb7e8d-a8bd-4e6e-8832-d7462211e938"]}],"mendeley":{"formattedCitation":"PENADÉS, Letelier et TORRES, Patricio. &lt;b&gt;Métodologías ágiles para el desarrollo de software: eXtreme Programming (XP)&lt;/b&gt;. &lt;i&gt;Técnica administrativa&lt;/i&gt;. 2006, Vol. 5, n° 26, p. 1.","plainTextFormattedCitation":"PENADÉS, Letelier et TORRES, Patricio. Métodologías ágiles para el desarrollo de software: eXtreme Programming (XP). Técnica administrativa. 2006, Vol. 5, n° 26, p. 1.","previouslyFormattedCitation":"(Penadés y Torres 2006)"},"properties":{"noteIndex":62},"schema":"https://github.com/citation-style-language/schema/raw/master/csl-citation.json"}</w:instrText>
      </w:r>
      <w:r w:rsidRPr="00255F14">
        <w:fldChar w:fldCharType="separate"/>
      </w:r>
      <w:r w:rsidRPr="00255F14">
        <w:rPr>
          <w:noProof/>
          <w:lang w:val="es-ES"/>
        </w:rPr>
        <w:t xml:space="preserve">PENADÉS, Letelier et TORRES, Patricio. Métodologías ágiles para el desarrollo de software: eXtreme Programming (XP). </w:t>
      </w:r>
      <w:r w:rsidRPr="00255F14">
        <w:rPr>
          <w:i/>
          <w:noProof/>
          <w:lang w:val="es-ES"/>
        </w:rPr>
        <w:t>Técnica administrativa</w:t>
      </w:r>
      <w:r w:rsidRPr="00255F14">
        <w:rPr>
          <w:noProof/>
          <w:lang w:val="es-ES"/>
        </w:rPr>
        <w:t>. 2006, Vol. 5, n° 26, p. 1.</w:t>
      </w:r>
      <w:r w:rsidRPr="00255F14">
        <w:fldChar w:fldCharType="end"/>
      </w:r>
    </w:p>
  </w:footnote>
  <w:footnote w:id="64">
    <w:p w14:paraId="56EA5BE8" w14:textId="4F0E7957"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author":[{"dropping-particle":"","family":"Granadillo","given":"Efraín J. De La Hoz","non-dropping-particle":"","parse-names":false,"suffix":""},{"dropping-particle":"","family":"Polo","given":"Ludys C. López","non-dropping-particle":"","parse-names":false,"suffix":""}],"id":"ITEM-1","issued":{"date-parts":[["2017"]]},"page":"46-76","title":"con los clientes en empresas de consultoría Management model of relations with Resumen","type":"article-journal"},"uris":["http://www.mendeley.com/documents/?uuid=e94c8435-1022-4951-aab6-750b9c665f51"]}],"mendeley":{"formattedCitation":"GRANADILLO, Efraín J. De La Hoz et POLO, Ludys C. López. &lt;b&gt;con los clientes en empresas de consultoría Management model of relations with Resumen&lt;/b&gt;. 2017, p. 46</w:instrText>
      </w:r>
      <w:r w:rsidRPr="00255F14">
        <w:rPr>
          <w:rFonts w:ascii="Cambria Math" w:hAnsi="Cambria Math" w:cs="Cambria Math"/>
          <w:lang w:val="es-ES"/>
        </w:rPr>
        <w:instrText>‑</w:instrText>
      </w:r>
      <w:r w:rsidRPr="00255F14">
        <w:rPr>
          <w:lang w:val="es-ES"/>
        </w:rPr>
        <w:instrText>76.","plainTextFormattedCitation":"GRANADILLO, Efra</w:instrText>
      </w:r>
      <w:r w:rsidRPr="00255F14">
        <w:rPr>
          <w:rFonts w:ascii="Calibri" w:hAnsi="Calibri" w:cs="Calibri"/>
          <w:lang w:val="es-ES"/>
        </w:rPr>
        <w:instrText>í</w:instrText>
      </w:r>
      <w:r w:rsidRPr="00255F14">
        <w:rPr>
          <w:lang w:val="es-ES"/>
        </w:rPr>
        <w:instrText>n J. De La Hoz et POLO, Ludys C. L</w:instrText>
      </w:r>
      <w:r w:rsidRPr="00255F14">
        <w:rPr>
          <w:rFonts w:ascii="Calibri" w:hAnsi="Calibri" w:cs="Calibri"/>
          <w:lang w:val="es-ES"/>
        </w:rPr>
        <w:instrText>ó</w:instrText>
      </w:r>
      <w:r w:rsidRPr="00255F14">
        <w:rPr>
          <w:lang w:val="es-ES"/>
        </w:rPr>
        <w:instrText>pez. con los clientes en empresas de consultor</w:instrText>
      </w:r>
      <w:r w:rsidRPr="00255F14">
        <w:rPr>
          <w:rFonts w:ascii="Calibri" w:hAnsi="Calibri" w:cs="Calibri"/>
          <w:lang w:val="es-ES"/>
        </w:rPr>
        <w:instrText>í</w:instrText>
      </w:r>
      <w:r w:rsidRPr="00255F14">
        <w:rPr>
          <w:lang w:val="es-ES"/>
        </w:rPr>
        <w:instrText>a Management model of relations with Resumen. 2017, p.</w:instrText>
      </w:r>
      <w:r w:rsidRPr="00255F14">
        <w:rPr>
          <w:rFonts w:ascii="Calibri" w:hAnsi="Calibri" w:cs="Calibri"/>
          <w:lang w:val="es-ES"/>
        </w:rPr>
        <w:instrText> </w:instrText>
      </w:r>
      <w:r w:rsidRPr="00255F14">
        <w:rPr>
          <w:lang w:val="es-ES"/>
        </w:rPr>
        <w:instrText>46</w:instrText>
      </w:r>
      <w:r w:rsidRPr="00255F14">
        <w:rPr>
          <w:rFonts w:ascii="Cambria Math" w:hAnsi="Cambria Math" w:cs="Cambria Math"/>
          <w:lang w:val="es-ES"/>
        </w:rPr>
        <w:instrText>‑</w:instrText>
      </w:r>
      <w:r w:rsidRPr="00255F14">
        <w:rPr>
          <w:lang w:val="es-ES"/>
        </w:rPr>
        <w:instrText>76.","previouslyFormattedCitation":"(Granadillo y Polo 2017)"},"properties":{"noteIndex":63},"schema":"https://github.com/citation-style-language/schema/raw/master/csl-citation.json"}</w:instrText>
      </w:r>
      <w:r w:rsidRPr="00255F14">
        <w:fldChar w:fldCharType="separate"/>
      </w:r>
      <w:r w:rsidRPr="00255F14">
        <w:rPr>
          <w:noProof/>
          <w:lang w:val="es-ES"/>
        </w:rPr>
        <w:t>GRANADILLO, Efraín J. De La Hoz et POLO, Ludys C. López. con los clientes en empresas de consultoría Management model of relations with Resumen. 2017, p. 46</w:t>
      </w:r>
      <w:r w:rsidRPr="00255F14">
        <w:rPr>
          <w:rFonts w:ascii="Cambria Math" w:hAnsi="Cambria Math" w:cs="Cambria Math"/>
          <w:noProof/>
          <w:lang w:val="es-ES"/>
        </w:rPr>
        <w:t>‑</w:t>
      </w:r>
      <w:r w:rsidRPr="00255F14">
        <w:rPr>
          <w:noProof/>
          <w:lang w:val="es-ES"/>
        </w:rPr>
        <w:t>76.</w:t>
      </w:r>
      <w:r w:rsidRPr="00255F14">
        <w:fldChar w:fldCharType="end"/>
      </w:r>
    </w:p>
  </w:footnote>
  <w:footnote w:id="65">
    <w:p w14:paraId="72092464" w14:textId="50E8A8C6"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016/S0186-1042(15)72153-4","ISSN":"01861042","abstract":"Markets globalization and the strong competitiveness in the industrial sector, have made the fulfillment of clients' needs a strategic target for companies that compete for a market segment. In order to acquire this, a solid competitiveness is required in reference to service differentiation. It is important to remark that most of the time the client has a single opportunity to assess a service in terms of quality and satisfaction; in that sense, many organizations have developed mechanisms to evaluate quality service as a component of continuous enhancement. The present study proposes using a 15-item standard questionnaire by applying the Servperf model (Service Performance) proposed by Cronin and Taylor (1992), which collects client's impression of the quality of the service received. The investigation covered the five offices of Telcel's service centers in Hermosillo, Sonora. The purpose was to determine the factors that characterize client's satisfaction through quality service, applying the Servperf model to show if there is a positive relation between the service and the client's satisfaction.","author":[{"dropping-particle":"","family":"Ibarra Morales","given":"Luis Enrique","non-dropping-particle":"","parse-names":false,"suffix":""},{"dropping-particle":"","family":"Casas Medina","given":"Emma Vanessa","non-dropping-particle":"","parse-names":false,"suffix":""}],"container-title":"Contaduria y Administracion","id":"ITEM-1","issue":"1","issued":{"date-parts":[["2015"]]},"page":"229-260","publisher":"Elsevier","title":"Aplicación del modelo Servperf en los centros de atención Telcel, Hermosillo: Una medición de la calidad en el servicio","type":"article-journal","volume":"60"},"uris":["http://www.mendeley.com/documents/?uuid=2ac37d98-c348-45fb-9d24-14c64ba32d68"]}],"mendeley":{"formattedCitation":"IBARRA MORALES, Luis Enrique et CASAS MEDINA, Emma Vanessa. &lt;b&gt;Aplicación del modelo Servperf en los centros de atención Telcel, Hermosillo: Una medición de la calidad en el servicio&lt;/b&gt;. &lt;i&gt;Contaduria y Administracion&lt;/i&gt; [en ligne]. Elsevier, 2015, Vol. 60, n° 1, p. 229</w:instrText>
      </w:r>
      <w:r w:rsidRPr="00255F14">
        <w:rPr>
          <w:rFonts w:ascii="Cambria Math" w:hAnsi="Cambria Math" w:cs="Cambria Math"/>
          <w:lang w:val="es-ES"/>
        </w:rPr>
        <w:instrText>‑</w:instrText>
      </w:r>
      <w:r w:rsidRPr="00255F14">
        <w:rPr>
          <w:lang w:val="es-ES"/>
        </w:rPr>
        <w:instrText>260.","plainTextFormattedCitation":"IBARRA MORALES, Luis Enrique et CASAS MEDINA, Emma Vanessa. Aplicación del modelo Servperf en los centros de atención Telcel, Hermosillo: Una medición de la calidad en el servicio. Contaduria y Administracion [en ligne]. Elsevier, 2015, Vol. 60, n° 1, p. 229</w:instrText>
      </w:r>
      <w:r w:rsidRPr="00255F14">
        <w:rPr>
          <w:rFonts w:ascii="Cambria Math" w:hAnsi="Cambria Math" w:cs="Cambria Math"/>
          <w:lang w:val="es-ES"/>
        </w:rPr>
        <w:instrText>‑</w:instrText>
      </w:r>
      <w:r w:rsidRPr="00255F14">
        <w:rPr>
          <w:lang w:val="es-ES"/>
        </w:rPr>
        <w:instrText>260.","previouslyFormattedCitation":"(Ibarra Morales y Casas Medina 2015)"},"properties":{"noteIndex":64},"schema":"https://github.com/citation-style-language/schema/raw/master/csl-citation.json"}</w:instrText>
      </w:r>
      <w:r w:rsidRPr="00255F14">
        <w:fldChar w:fldCharType="separate"/>
      </w:r>
      <w:r w:rsidRPr="00255F14">
        <w:rPr>
          <w:noProof/>
          <w:lang w:val="es-ES"/>
        </w:rPr>
        <w:t xml:space="preserve">IBARRA MORALES, Luis Enrique et CASAS MEDINA, Emma Vanessa. Aplicación del modelo Servperf en los centros de atención Telcel, Hermosillo: Una medición de la calidad en el servicio. </w:t>
      </w:r>
      <w:r w:rsidRPr="00255F14">
        <w:rPr>
          <w:i/>
          <w:noProof/>
          <w:lang w:val="es-ES"/>
        </w:rPr>
        <w:t>Contaduria y Administracion</w:t>
      </w:r>
      <w:r w:rsidRPr="00255F14">
        <w:rPr>
          <w:noProof/>
          <w:lang w:val="es-ES"/>
        </w:rPr>
        <w:t xml:space="preserve"> [en ligne]. Elsevier, 2015, Vol. 60, n° 1, p. 229</w:t>
      </w:r>
      <w:r w:rsidRPr="00255F14">
        <w:rPr>
          <w:rFonts w:ascii="Cambria Math" w:hAnsi="Cambria Math" w:cs="Cambria Math"/>
          <w:noProof/>
          <w:lang w:val="es-ES"/>
        </w:rPr>
        <w:t>‑</w:t>
      </w:r>
      <w:r w:rsidRPr="00255F14">
        <w:rPr>
          <w:noProof/>
          <w:lang w:val="es-ES"/>
        </w:rPr>
        <w:t>260.</w:t>
      </w:r>
      <w:r w:rsidRPr="00255F14">
        <w:fldChar w:fldCharType="end"/>
      </w:r>
    </w:p>
  </w:footnote>
  <w:footnote w:id="66">
    <w:p w14:paraId="2B5202DB" w14:textId="58EFC737" w:rsidR="00833E24" w:rsidRPr="00255F14" w:rsidRDefault="00833E24" w:rsidP="00255F14">
      <w:pPr>
        <w:pStyle w:val="Textonotapie"/>
        <w:jc w:val="both"/>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6007/ijarbss/v7-i11/3506","abstract":"Banking sector strives to retain their customers by satisfying their needs and try to develop long term strategies in order to form satisfied and loyal customers base. Service quality and corporate image are significant elements contribute towards customer's satisfaction and loyalty. Therefore, current study attempts to investigate the relationship among Corporate Image, Service Quality, customer satisfaction and customer loyalty with the moderating impact of complaint handling. By adopting convenience sampling technique, data was collected through self-administered questionnaire from 213 banking sector customers. Hypothesized relationships in conceptual model were analyzed through statistical package for social sciences (SPSS). The findings unveiled that corporate image and service quality have a significant influence on customer loyalty via customer satisfaction. Moreover, moderating effect of complaint handling on the relationship of customer satisfaction and customer loyalty is evidenced from the current study. This study offers a greater understanding of the underlying * 1 Corresponding Author","author":[{"dropping-particle":"","family":"Iqbal","given":"Muhammad Shahid","non-dropping-particle":"","parse-names":false,"suffix":""},{"dropping-particle":"","family":"Hassan","given":"Masood Ul","non-dropping-particle":"","parse-names":false,"suffix":""},{"dropping-particle":"","family":"Sharif","given":"Shumaila","non-dropping-particle":"","parse-names":false,"suffix":""},{"dropping-particle":"","family":"Habibah","given":"Ume","non-dropping-particle":"","parse-names":false,"suffix":""}],"container-title":"International Journal of Academic Research in Business and Social Sciences","id":"ITEM-1","issue":"11","issued":{"date-parts":[["2017"]]},"page":"667-688","title":"Interrelationship among Corporate Image, Service Quality, Customer Satisfaction, and Customer Loyalty: Testing the moderating impact of Complaint Handling","type":"article-journal","volume":"7"},"uris":["http://www.mendeley.com/documents/?uuid=c0a7cf45-6d66-4432-ade6-b54d14df5eee"]}],"mendeley":{"formattedCitation":"IQBAL, Muhammad Shahid, HASSAN, Masood Ul, SHARIF, Shumaila, et al. &lt;b&gt;Interrelationship among Corporate Image, Service Quality, Customer Satisfaction, and Customer Loyalty: Testing the moderating impact of Complaint Handling&lt;/b&gt;. &lt;i&gt;International Journal of Academic Research in Business and Social Sciences&lt;/i&gt; [en ligne]. 2017, Vol. 7, n° 11, p. 667</w:instrText>
      </w:r>
      <w:r w:rsidRPr="00255F14">
        <w:rPr>
          <w:rFonts w:ascii="Cambria Math" w:hAnsi="Cambria Math" w:cs="Cambria Math"/>
          <w:lang w:val="es-ES"/>
        </w:rPr>
        <w:instrText>‑</w:instrText>
      </w:r>
      <w:r w:rsidRPr="00255F14">
        <w:rPr>
          <w:lang w:val="es-ES"/>
        </w:rPr>
        <w:instrText>688. DOI 10.6007/ijarbss/v7-i11/3506.","plainTextFormattedCitation":"IQBAL, Muhammad Shahid, HASSAN, Masood Ul, SHARIF, Shumaila, et al. Interrelationship among Corporate Image, Service Quality, Customer Satisfaction, and Customer Loyalty: Testing the moderating impact of Complaint Handling. International Journal of Academic Research in Business and Social Sciences [en ligne]. 2017, Vol. 7, n° 11, p. 667</w:instrText>
      </w:r>
      <w:r w:rsidRPr="00255F14">
        <w:rPr>
          <w:rFonts w:ascii="Cambria Math" w:hAnsi="Cambria Math" w:cs="Cambria Math"/>
          <w:lang w:val="es-ES"/>
        </w:rPr>
        <w:instrText>‑</w:instrText>
      </w:r>
      <w:r w:rsidRPr="00255F14">
        <w:rPr>
          <w:lang w:val="es-ES"/>
        </w:rPr>
        <w:instrText>688. DOI</w:instrText>
      </w:r>
      <w:r w:rsidRPr="00255F14">
        <w:rPr>
          <w:rFonts w:ascii="Calibri" w:hAnsi="Calibri" w:cs="Calibri"/>
          <w:lang w:val="es-ES"/>
        </w:rPr>
        <w:instrText> </w:instrText>
      </w:r>
      <w:r w:rsidRPr="00255F14">
        <w:rPr>
          <w:lang w:val="es-ES"/>
        </w:rPr>
        <w:instrText>10.6007/ijarbss/v7-i11/3506.","previouslyFormattedCitation":"(Iqbal et</w:instrText>
      </w:r>
      <w:r w:rsidRPr="00255F14">
        <w:rPr>
          <w:rFonts w:ascii="Calibri" w:hAnsi="Calibri" w:cs="Calibri"/>
          <w:lang w:val="es-ES"/>
        </w:rPr>
        <w:instrText> </w:instrText>
      </w:r>
      <w:r w:rsidRPr="00255F14">
        <w:rPr>
          <w:lang w:val="es-ES"/>
        </w:rPr>
        <w:instrText>al. 2017)"},"properties":{"noteIndex":65},"schema":"https://github.com/citation-style-language/schema/raw/master/csl-citation.json"}</w:instrText>
      </w:r>
      <w:r w:rsidRPr="00255F14">
        <w:fldChar w:fldCharType="separate"/>
      </w:r>
      <w:r w:rsidRPr="00255F14">
        <w:rPr>
          <w:noProof/>
          <w:lang w:val="es-ES"/>
        </w:rPr>
        <w:t xml:space="preserve">IQBAL, Muhammad Shahid, HASSAN, Masood Ul, SHARIF, Shumaila, et al. </w:t>
      </w:r>
      <w:r w:rsidRPr="00255F14">
        <w:rPr>
          <w:noProof/>
        </w:rPr>
        <w:t xml:space="preserve">Interrelationship among Corporate Image, Service Quality, Customer Satisfaction, and Customer Loyalty: Testing the moderating impact of Complaint Handling. </w:t>
      </w:r>
      <w:r w:rsidRPr="00255F14">
        <w:rPr>
          <w:i/>
          <w:noProof/>
        </w:rPr>
        <w:t>International Journal of Academic Research in Business and Social Sciences</w:t>
      </w:r>
      <w:r w:rsidRPr="00255F14">
        <w:rPr>
          <w:noProof/>
        </w:rPr>
        <w:t xml:space="preserve"> [en ligne]. 2017, Vol. 7, n° 11, p. 667</w:t>
      </w:r>
      <w:r w:rsidRPr="00255F14">
        <w:rPr>
          <w:rFonts w:ascii="Cambria Math" w:hAnsi="Cambria Math" w:cs="Cambria Math"/>
          <w:noProof/>
        </w:rPr>
        <w:t>‑</w:t>
      </w:r>
      <w:r w:rsidRPr="00255F14">
        <w:rPr>
          <w:noProof/>
        </w:rPr>
        <w:t>688. DOI</w:t>
      </w:r>
      <w:r w:rsidRPr="00255F14">
        <w:rPr>
          <w:rFonts w:ascii="Calibri" w:hAnsi="Calibri" w:cs="Calibri"/>
          <w:noProof/>
        </w:rPr>
        <w:t> </w:t>
      </w:r>
      <w:r w:rsidRPr="00255F14">
        <w:rPr>
          <w:noProof/>
        </w:rPr>
        <w:t>10.6007/ijarbss/v7-i11/3506.</w:t>
      </w:r>
      <w:r w:rsidRPr="00255F14">
        <w:fldChar w:fldCharType="end"/>
      </w:r>
    </w:p>
  </w:footnote>
  <w:footnote w:id="67">
    <w:p w14:paraId="28062016" w14:textId="498342F5" w:rsidR="00833E24" w:rsidRPr="00255F14" w:rsidRDefault="00833E24" w:rsidP="00255F14">
      <w:pPr>
        <w:pStyle w:val="Textonotapie"/>
        <w:jc w:val="both"/>
        <w:rPr>
          <w:lang w:val="es-ES"/>
        </w:rPr>
      </w:pPr>
      <w:r w:rsidRPr="00255F14">
        <w:rPr>
          <w:rStyle w:val="Refdenotaalpie"/>
        </w:rPr>
        <w:footnoteRef/>
      </w:r>
      <w:r w:rsidRPr="00255F14">
        <w:t xml:space="preserve"> </w:t>
      </w:r>
      <w:r w:rsidRPr="00255F14">
        <w:fldChar w:fldCharType="begin" w:fldLock="1"/>
      </w:r>
      <w:r w:rsidRPr="00255F14">
        <w:instrText>ADDIN CSL_CITATION {"citationItems":[{"id":"ITEM-1","itemData":{"DOI":"10.18050/revucvhacer.v7n3a9","ISSN":"23058552","author":[{"dropping-particle":"","family":"Espinoza Requejo","given":"Cinthy Catheryne","non-dropping-particle":"","parse-names":false,"suffix":""}],"container-title":"Ucv Hacer","id":"ITEM-1","issue":"3","issued":{"date-parts":[["2018"]]},"title":"Satisfacción del cliente externo sobre la calidad de atención en la escuela académico profesional de Turismo y Negocios de la Universidad Señor de Sipán – Pimentel","type":"article-journal","volume":"7"},"uris":["http://www.mendeley.com/documents/?uuid=f4f0c763-db01-4305-89a3-10e9a47d771d"]}],"mendeley":{"formattedCitation":"ESPINOZA REQUEJO, Cinthy Catheryne. &lt;b&gt;Satisfacción del cliente externo sobre la calidad de atención en la escuela académico profesional de Turismo y Negocios de la Universidad Señor de Sipán – Pimentel&lt;/b&gt;. &lt;i&gt;Ucv Hacer&lt;/i&gt; [en ligne]. 2018, Vol. 7, n° 3.","plainTextFormattedCitation":"ESPINOZA REQUEJO, Cinthy Catheryne. Satisfacción del cliente externo sobre la calidad de atención en la escuela académico profesional de Turismo y Negocios de la Universidad Señor de Sipán – Pimentel. Ucv Hacer [en ligne]. 2018, Vol. 7, n° 3.","previouslyFormattedCitation":"(Espinoza Requejo 2018)"},"properties":{"noteIndex":66},"schema":"https://github.com/citation-style-language/schema/raw/master/csl-citation.json"}</w:instrText>
      </w:r>
      <w:r w:rsidRPr="00255F14">
        <w:fldChar w:fldCharType="separate"/>
      </w:r>
      <w:r w:rsidRPr="00255F14">
        <w:rPr>
          <w:noProof/>
        </w:rPr>
        <w:t xml:space="preserve">ESPINOZA REQUEJO, Cinthy Catheryne. </w:t>
      </w:r>
      <w:r w:rsidRPr="00255F14">
        <w:rPr>
          <w:noProof/>
          <w:lang w:val="es-ES"/>
        </w:rPr>
        <w:t xml:space="preserve">Satisfacción del cliente externo sobre la calidad de atención en la escuela académico profesional de Turismo y Negocios de la Universidad Señor de Sipán – Pimentel. </w:t>
      </w:r>
      <w:r w:rsidRPr="00255F14">
        <w:rPr>
          <w:i/>
          <w:noProof/>
          <w:lang w:val="es-ES"/>
        </w:rPr>
        <w:t>Ucv Hacer</w:t>
      </w:r>
      <w:r w:rsidRPr="00255F14">
        <w:rPr>
          <w:noProof/>
          <w:lang w:val="es-ES"/>
        </w:rPr>
        <w:t xml:space="preserve"> [en ligne]. 2018, Vol. 7, n° 3.</w:t>
      </w:r>
      <w:r w:rsidRPr="00255F14">
        <w:fldChar w:fldCharType="end"/>
      </w:r>
    </w:p>
  </w:footnote>
  <w:footnote w:id="68">
    <w:p w14:paraId="1399F254" w14:textId="47D9C990"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15649/2346030x.425","ISSN":"2346-030X","abstract":"El servicio al cliente, en la actualidad, es un tema de relevancia en las organizaciones, de él depende la atracción y la retención de los clientes, sean internos o externos. Adicionalmente, la estrategia más importante con la que se puede comprometer la alta gerencia es la creación de una cultura de servicio al cliente en los colaboradores de la empresa, como lineamiento en la ejecución de sus actividades. El objetivo del presente artículo es presentar los resultados de una investigación orientada a reflexionar sobre el impacto del servicio al cliente en el incremento de la competitividad en las empresas de Valledupar, Colombia. El análisis se realiza desde una revisión bibliográfica de autores como: Chiavenato (2002), Gómez (2011) Najul (2011), Robbins (2010), David (2010), Pizzo (2013), entre otros. El tipo de investigación es descriptiva y no experimental, y se presentan los resultados desde una perspectiva reflexiva. El diseño de la investigación se basa en un trabajo de campo por observación directa en segmentos organizacionales, tales como almacenes de prendas de vestir, restaurantes, y centros de atención médica. Los resultados encontrados demuestran que la percepción sobre la poca cultura de servicio al cliente afecta la productividad y la economía de las organizaciones de Valledupar; sin embargo, se establecen modelos explícitos para la implementación de un servicio al cliente de calidad, así como el análisis de cómo influye el clima laboral de la organización en el éxito de esta estrategia.","author":[{"dropping-particle":"","family":"Daza Rodríguez","given":"María Eugenia","non-dropping-particle":"","parse-names":false,"suffix":""},{"dropping-particle":"","family":"Daza Porto","given":"Maritza Isabel","non-dropping-particle":"","parse-names":false,"suffix":""},{"dropping-particle":"","family":"Pérez Orozco","given":"Adith Bismarck","non-dropping-particle":"","parse-names":false,"suffix":""}],"container-title":"Aibi revista de investigación, administración e ingeniería","id":"ITEM-1","issue":"1","issued":{"date-parts":[["2017"]]},"page":"20-26","title":"Servicio al cliente: una estrategia gerencial para incrementar la competitividad organizacional en empresas de Valledupar (Colombia)","type":"article-journal","volume":"7"},"uris":["http://www.mendeley.com/documents/?uuid=c7d0c452-0b81-4381-b11b-664f5f22d5af"]}],"mendeley":{"formattedCitation":"DAZA RODRÍGUEZ, María Eugenia, DAZA PORTO, Maritza Isabel et PÉREZ OROZCO, Adith Bismarck. &lt;b&gt;Servicio al cliente: una estrategia gerencial para incrementar la competitividad organizacional en empresas de Valledupar (Colombia)&lt;/b&gt;. &lt;i&gt;Aibi revista de investigación, administración e ingeniería&lt;/i&gt; [en ligne]. 2017, Vol. 7, n° 1, p. 20</w:instrText>
      </w:r>
      <w:r w:rsidRPr="00255F14">
        <w:rPr>
          <w:rFonts w:ascii="Cambria Math" w:hAnsi="Cambria Math" w:cs="Cambria Math"/>
          <w:lang w:val="es-ES"/>
        </w:rPr>
        <w:instrText>‑</w:instrText>
      </w:r>
      <w:r w:rsidRPr="00255F14">
        <w:rPr>
          <w:lang w:val="es-ES"/>
        </w:rPr>
        <w:instrText>26.","plainTextFormattedCitation":"DAZA RODR</w:instrText>
      </w:r>
      <w:r w:rsidRPr="00255F14">
        <w:rPr>
          <w:rFonts w:ascii="Calibri" w:hAnsi="Calibri" w:cs="Calibri"/>
          <w:lang w:val="es-ES"/>
        </w:rPr>
        <w:instrText>Í</w:instrText>
      </w:r>
      <w:r w:rsidRPr="00255F14">
        <w:rPr>
          <w:lang w:val="es-ES"/>
        </w:rPr>
        <w:instrText>GUEZ, Mar</w:instrText>
      </w:r>
      <w:r w:rsidRPr="00255F14">
        <w:rPr>
          <w:rFonts w:ascii="Calibri" w:hAnsi="Calibri" w:cs="Calibri"/>
          <w:lang w:val="es-ES"/>
        </w:rPr>
        <w:instrText>í</w:instrText>
      </w:r>
      <w:r w:rsidRPr="00255F14">
        <w:rPr>
          <w:lang w:val="es-ES"/>
        </w:rPr>
        <w:instrText>a Eugenia, DAZA PORTO, Maritza Isabel et P</w:instrText>
      </w:r>
      <w:r w:rsidRPr="00255F14">
        <w:rPr>
          <w:rFonts w:ascii="Calibri" w:hAnsi="Calibri" w:cs="Calibri"/>
          <w:lang w:val="es-ES"/>
        </w:rPr>
        <w:instrText>É</w:instrText>
      </w:r>
      <w:r w:rsidRPr="00255F14">
        <w:rPr>
          <w:lang w:val="es-ES"/>
        </w:rPr>
        <w:instrText>REZ OROZCO, Adith Bismarck. Servicio al cliente: una estrategia gerencial para incrementar la competitividad organizacional en empresas de Valledupar (Colombia). Aibi revista de investigación, administración e ingeniería [en ligne]. 2017, Vol. 7, n° 1, p. 20</w:instrText>
      </w:r>
      <w:r w:rsidRPr="00255F14">
        <w:rPr>
          <w:rFonts w:ascii="Cambria Math" w:hAnsi="Cambria Math" w:cs="Cambria Math"/>
          <w:lang w:val="es-ES"/>
        </w:rPr>
        <w:instrText>‑</w:instrText>
      </w:r>
      <w:r w:rsidRPr="00255F14">
        <w:rPr>
          <w:lang w:val="es-ES"/>
        </w:rPr>
        <w:instrText>26.","previouslyFormattedCitation":"(Daza Rodríguez, Daza Porto y Pérez Orozco 2017)"},"properties":{"noteIndex":67},"schema":"https://github.com/citation-style-language/schema/raw/master/csl-citation.json"}</w:instrText>
      </w:r>
      <w:r w:rsidRPr="00255F14">
        <w:fldChar w:fldCharType="separate"/>
      </w:r>
      <w:r w:rsidRPr="00255F14">
        <w:rPr>
          <w:noProof/>
          <w:lang w:val="es-ES"/>
        </w:rPr>
        <w:t xml:space="preserve">DAZA RODRÍGUEZ, María Eugenia, DAZA PORTO, Maritza Isabel et PÉREZ OROZCO, Adith Bismarck. Servicio al cliente: una estrategia gerencial para incrementar la competitividad organizacional en empresas de Valledupar (Colombia). </w:t>
      </w:r>
      <w:r w:rsidRPr="00255F14">
        <w:rPr>
          <w:i/>
          <w:noProof/>
          <w:lang w:val="es-ES"/>
        </w:rPr>
        <w:t>Aibi revista de investigación, administración e ingeniería</w:t>
      </w:r>
      <w:r w:rsidRPr="00255F14">
        <w:rPr>
          <w:noProof/>
          <w:lang w:val="es-ES"/>
        </w:rPr>
        <w:t xml:space="preserve"> [en ligne]. 2017, Vol. 7, n° 1, p. 20</w:t>
      </w:r>
      <w:r w:rsidRPr="00255F14">
        <w:rPr>
          <w:rFonts w:ascii="Cambria Math" w:hAnsi="Cambria Math" w:cs="Cambria Math"/>
          <w:noProof/>
          <w:lang w:val="es-ES"/>
        </w:rPr>
        <w:t>‑</w:t>
      </w:r>
      <w:r w:rsidRPr="00255F14">
        <w:rPr>
          <w:noProof/>
          <w:lang w:val="es-ES"/>
        </w:rPr>
        <w:t>26.</w:t>
      </w:r>
      <w:r w:rsidRPr="00255F14">
        <w:fldChar w:fldCharType="end"/>
      </w:r>
    </w:p>
  </w:footnote>
  <w:footnote w:id="69">
    <w:p w14:paraId="173FE103" w14:textId="77777777" w:rsidR="00833E24" w:rsidRPr="00E24ABA" w:rsidRDefault="00833E24" w:rsidP="00255F14">
      <w:pPr>
        <w:pStyle w:val="Textonotapie"/>
        <w:jc w:val="both"/>
        <w:rPr>
          <w:lang w:val="es-ES"/>
        </w:rPr>
      </w:pPr>
      <w:r w:rsidRPr="00255F14">
        <w:rPr>
          <w:rStyle w:val="Refdenotaalpie"/>
        </w:rPr>
        <w:footnoteRef/>
      </w:r>
      <w:r w:rsidRPr="00E24ABA">
        <w:rPr>
          <w:lang w:val="es-ES"/>
        </w:rPr>
        <w:t xml:space="preserve"> </w:t>
      </w:r>
      <w:r w:rsidRPr="00E24ABA">
        <w:rPr>
          <w:rFonts w:cs="Arial"/>
          <w:color w:val="000000" w:themeColor="text1"/>
          <w:sz w:val="18"/>
          <w:szCs w:val="18"/>
          <w:lang w:val="es-ES"/>
        </w:rPr>
        <w:t>ZAYAS. Pedro. Paradigma Positivista. [En línea]. [citado 28 oct. 2018] Disponible en internet: &lt;</w:t>
      </w:r>
      <w:hyperlink r:id="rId1" w:history="1">
        <w:r w:rsidRPr="00E24ABA">
          <w:rPr>
            <w:rStyle w:val="Hipervnculo"/>
            <w:rFonts w:cs="Arial"/>
            <w:color w:val="000000" w:themeColor="text1"/>
            <w:sz w:val="18"/>
            <w:szCs w:val="18"/>
            <w:lang w:val="es-ES"/>
          </w:rPr>
          <w:t>http://www.eumed.net/libros-gratis/2010e/822/Paradigma%20positivista.htm</w:t>
        </w:r>
      </w:hyperlink>
      <w:r w:rsidRPr="00E24ABA">
        <w:rPr>
          <w:rStyle w:val="Hipervnculo"/>
          <w:rFonts w:cs="Arial"/>
          <w:color w:val="000000" w:themeColor="text1"/>
          <w:sz w:val="18"/>
          <w:szCs w:val="18"/>
          <w:lang w:val="es-ES"/>
        </w:rPr>
        <w:t>&gt;</w:t>
      </w:r>
      <w:r w:rsidRPr="00E24ABA">
        <w:rPr>
          <w:rFonts w:cs="Arial"/>
          <w:color w:val="000000" w:themeColor="text1"/>
          <w:sz w:val="18"/>
          <w:lang w:val="es-ES"/>
        </w:rPr>
        <w:t xml:space="preserve"> </w:t>
      </w:r>
    </w:p>
  </w:footnote>
  <w:footnote w:id="70">
    <w:p w14:paraId="352BB1F4" w14:textId="77777777" w:rsidR="00833E24" w:rsidRPr="00E24ABA" w:rsidRDefault="00833E24" w:rsidP="00255F14">
      <w:pPr>
        <w:pStyle w:val="Textonotapie"/>
        <w:jc w:val="both"/>
        <w:rPr>
          <w:rFonts w:cs="Arial"/>
          <w:i/>
          <w:sz w:val="18"/>
          <w:szCs w:val="18"/>
          <w:lang w:val="es-ES"/>
        </w:rPr>
      </w:pPr>
      <w:r w:rsidRPr="00255F14">
        <w:rPr>
          <w:rStyle w:val="Refdenotaalpie"/>
        </w:rPr>
        <w:footnoteRef/>
      </w:r>
      <w:r w:rsidRPr="00E24ABA">
        <w:rPr>
          <w:lang w:val="es-ES"/>
        </w:rPr>
        <w:t xml:space="preserve"> </w:t>
      </w:r>
      <w:r w:rsidRPr="00E24ABA">
        <w:rPr>
          <w:rFonts w:cs="Arial"/>
          <w:sz w:val="18"/>
          <w:szCs w:val="18"/>
          <w:lang w:val="es-ES"/>
        </w:rPr>
        <w:t xml:space="preserve">Aula método científico. </w:t>
      </w:r>
      <w:r w:rsidRPr="00E24ABA">
        <w:rPr>
          <w:rFonts w:cs="Arial"/>
          <w:color w:val="000000" w:themeColor="text1"/>
          <w:sz w:val="18"/>
          <w:szCs w:val="18"/>
          <w:lang w:val="es-ES"/>
        </w:rPr>
        <w:t>El método científico. [En línea]. [citado 28 oct. 2018] Disponible en internet: &lt;http://newton.cnice.mec.es/materiales_didacticos/mcientifico/aulametodocientifico.pdf&gt;</w:t>
      </w:r>
    </w:p>
  </w:footnote>
  <w:footnote w:id="71">
    <w:p w14:paraId="1FF6E244" w14:textId="174F2CBB" w:rsidR="00833E24" w:rsidRPr="00255F14"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DOI":"10.2307/j.ctt1v2xt4b.8","abstract":"El tercer capítulo de la parte de producción se dedica a la encuesta, una de las técnicas de investigación social más usada en el campo de la Sociología y de las Ciencias Sociales que ha trascendido el ámbito estricto de la investigación científica. Daremos cuenta de este instrumento fundamental del quehacer científico hablando de la encuesta como método de investigación donde se implican de forma coordinada múltiples técnicas específicas: el diseño de la muestra, la construcción del cuestionario, la medición y la construcción de índices y escalas, la entrevista, la codificación, la organización y seguimiento del trabajo de campo, la preparación de los datos para el análisis, las técnicas de análisis, el software de registro y de análisis, y la presentación de resultados. Tras una breve referencia histórica sobre los orígenes de la encuesta procederemos a su caracterización, establecemos las etapas de un proceso de encuesta, veremos sus diferentes tipos y destacaremos los aspectos relativos a la construcción del cuestionario (contexto del enunciado) y a su aplicación (contexto de la enunciación). Finalizaremos el capítulo dando cuenta de la idea de la calidad de la encuesta y presentando diversos ejemplos de encuestas.","author":[{"dropping-particle":"","family":"Ferrando","given":"Manuel García","non-dropping-particle":"","parse-names":false,"suffix":""}],"container-title":"Éxito","id":"ITEM-1","issued":{"date-parts":[["2017"]]},"page":"58-62","publisher":"Trama editorial","title":"LA ENCUESTA:","type":"chapter"},"uris":["http://www.mendeley.com/documents/?uuid=ed41f4c1-869e-483a-8d4c-81961221b0e2"]}],"mendeley":{"formattedCitation":"FERRANDO, Manuel García. &lt;b&gt;LA ENCUESTA:&lt;/b&gt;. Dans : &lt;i&gt;Éxito&lt;/i&gt; [en ligne]. [S. l.] : Trama editorial, 2017, p. 58</w:instrText>
      </w:r>
      <w:r w:rsidRPr="00255F14">
        <w:rPr>
          <w:rFonts w:ascii="Cambria Math" w:hAnsi="Cambria Math" w:cs="Cambria Math"/>
          <w:lang w:val="es-ES"/>
        </w:rPr>
        <w:instrText>‑</w:instrText>
      </w:r>
      <w:r w:rsidRPr="00255F14">
        <w:rPr>
          <w:lang w:val="es-ES"/>
        </w:rPr>
        <w:instrText>62. DOI</w:instrText>
      </w:r>
      <w:r w:rsidRPr="00255F14">
        <w:rPr>
          <w:rFonts w:ascii="Calibri" w:hAnsi="Calibri" w:cs="Calibri"/>
          <w:lang w:val="es-ES"/>
        </w:rPr>
        <w:instrText> </w:instrText>
      </w:r>
      <w:r w:rsidRPr="00255F14">
        <w:rPr>
          <w:lang w:val="es-ES"/>
        </w:rPr>
        <w:instrText>10.2307/j.ctt1v2xt4b.8.","plainTextFormattedCitation":"FERRANDO, Manuel Garc</w:instrText>
      </w:r>
      <w:r w:rsidRPr="00255F14">
        <w:rPr>
          <w:rFonts w:ascii="Calibri" w:hAnsi="Calibri" w:cs="Calibri"/>
          <w:lang w:val="es-ES"/>
        </w:rPr>
        <w:instrText>í</w:instrText>
      </w:r>
      <w:r w:rsidRPr="00255F14">
        <w:rPr>
          <w:lang w:val="es-ES"/>
        </w:rPr>
        <w:instrText>a. LA ENCUESTA:. Dans</w:instrText>
      </w:r>
      <w:r w:rsidRPr="00255F14">
        <w:rPr>
          <w:rFonts w:ascii="Calibri" w:hAnsi="Calibri" w:cs="Calibri"/>
          <w:lang w:val="es-ES"/>
        </w:rPr>
        <w:instrText> </w:instrText>
      </w:r>
      <w:r w:rsidRPr="00255F14">
        <w:rPr>
          <w:lang w:val="es-ES"/>
        </w:rPr>
        <w:instrText xml:space="preserve">: </w:instrText>
      </w:r>
      <w:r w:rsidRPr="00255F14">
        <w:rPr>
          <w:rFonts w:ascii="Calibri" w:hAnsi="Calibri" w:cs="Calibri"/>
          <w:lang w:val="es-ES"/>
        </w:rPr>
        <w:instrText>É</w:instrText>
      </w:r>
      <w:r w:rsidRPr="00255F14">
        <w:rPr>
          <w:lang w:val="es-ES"/>
        </w:rPr>
        <w:instrText>xito [en</w:instrText>
      </w:r>
      <w:r w:rsidRPr="00255F14">
        <w:rPr>
          <w:rFonts w:ascii="Calibri" w:hAnsi="Calibri" w:cs="Calibri"/>
          <w:lang w:val="es-ES"/>
        </w:rPr>
        <w:instrText> </w:instrText>
      </w:r>
      <w:r w:rsidRPr="00255F14">
        <w:rPr>
          <w:lang w:val="es-ES"/>
        </w:rPr>
        <w:instrText>ligne]. [S. l.]</w:instrText>
      </w:r>
      <w:r w:rsidRPr="00255F14">
        <w:rPr>
          <w:rFonts w:ascii="Calibri" w:hAnsi="Calibri" w:cs="Calibri"/>
          <w:lang w:val="es-ES"/>
        </w:rPr>
        <w:instrText> </w:instrText>
      </w:r>
      <w:r w:rsidRPr="00255F14">
        <w:rPr>
          <w:lang w:val="es-ES"/>
        </w:rPr>
        <w:instrText>: Trama editorial, 2017, p. 58</w:instrText>
      </w:r>
      <w:r w:rsidRPr="00255F14">
        <w:rPr>
          <w:rFonts w:ascii="Cambria Math" w:hAnsi="Cambria Math" w:cs="Cambria Math"/>
          <w:lang w:val="es-ES"/>
        </w:rPr>
        <w:instrText>‑</w:instrText>
      </w:r>
      <w:r w:rsidRPr="00255F14">
        <w:rPr>
          <w:lang w:val="es-ES"/>
        </w:rPr>
        <w:instrText>62. DOI</w:instrText>
      </w:r>
      <w:r w:rsidRPr="00255F14">
        <w:rPr>
          <w:rFonts w:ascii="Calibri" w:hAnsi="Calibri" w:cs="Calibri"/>
          <w:lang w:val="es-ES"/>
        </w:rPr>
        <w:instrText> </w:instrText>
      </w:r>
      <w:r w:rsidRPr="00255F14">
        <w:rPr>
          <w:lang w:val="es-ES"/>
        </w:rPr>
        <w:instrText>10.2307/j.ctt1v2xt4b.8.","previouslyFormattedCitation":"(Ferrando 2017)"},"properties":{"noteIndex":70},"schema":"https://github.com/citation-style-language/schema/raw/master/csl-citation.json"}</w:instrText>
      </w:r>
      <w:r w:rsidRPr="00255F14">
        <w:fldChar w:fldCharType="separate"/>
      </w:r>
      <w:r w:rsidRPr="00255F14">
        <w:rPr>
          <w:noProof/>
          <w:lang w:val="es-ES"/>
        </w:rPr>
        <w:t xml:space="preserve">FERRANDO, Manuel García. LA ENCUESTA:. Dans : </w:t>
      </w:r>
      <w:r w:rsidRPr="00255F14">
        <w:rPr>
          <w:i/>
          <w:noProof/>
          <w:lang w:val="es-ES"/>
        </w:rPr>
        <w:t>Éxito</w:t>
      </w:r>
      <w:r w:rsidRPr="00255F14">
        <w:rPr>
          <w:noProof/>
          <w:lang w:val="es-ES"/>
        </w:rPr>
        <w:t xml:space="preserve"> [en ligne]. [S. l.] : Trama editorial, 2017, p. 58</w:t>
      </w:r>
      <w:r w:rsidRPr="00255F14">
        <w:rPr>
          <w:rFonts w:ascii="Cambria Math" w:hAnsi="Cambria Math" w:cs="Cambria Math"/>
          <w:noProof/>
          <w:lang w:val="es-ES"/>
        </w:rPr>
        <w:t>‑</w:t>
      </w:r>
      <w:r w:rsidRPr="00255F14">
        <w:rPr>
          <w:noProof/>
          <w:lang w:val="es-ES"/>
        </w:rPr>
        <w:t>62. DOI</w:t>
      </w:r>
      <w:r w:rsidRPr="00255F14">
        <w:rPr>
          <w:rFonts w:ascii="Calibri" w:hAnsi="Calibri" w:cs="Calibri"/>
          <w:noProof/>
          <w:lang w:val="es-ES"/>
        </w:rPr>
        <w:t> </w:t>
      </w:r>
      <w:r w:rsidRPr="00255F14">
        <w:rPr>
          <w:noProof/>
          <w:lang w:val="es-ES"/>
        </w:rPr>
        <w:t>10.2307/j.ctt1v2xt4b.8.</w:t>
      </w:r>
      <w:r w:rsidRPr="00255F14">
        <w:fldChar w:fldCharType="end"/>
      </w:r>
    </w:p>
  </w:footnote>
  <w:footnote w:id="72">
    <w:p w14:paraId="39F004A3" w14:textId="7C5B5B6A" w:rsidR="00833E24" w:rsidRPr="00F65DDA" w:rsidRDefault="00833E24" w:rsidP="00255F14">
      <w:pPr>
        <w:pStyle w:val="Textonotapie"/>
        <w:jc w:val="both"/>
        <w:rPr>
          <w:lang w:val="es-ES"/>
        </w:rPr>
      </w:pPr>
      <w:r w:rsidRPr="00255F14">
        <w:rPr>
          <w:rStyle w:val="Refdenotaalpie"/>
        </w:rPr>
        <w:footnoteRef/>
      </w:r>
      <w:r w:rsidRPr="00255F14">
        <w:rPr>
          <w:lang w:val="es-ES"/>
        </w:rPr>
        <w:t xml:space="preserve"> </w:t>
      </w:r>
      <w:r w:rsidRPr="00255F14">
        <w:fldChar w:fldCharType="begin" w:fldLock="1"/>
      </w:r>
      <w:r w:rsidRPr="00255F14">
        <w:rPr>
          <w:lang w:val="es-ES"/>
        </w:rPr>
        <w:instrText>ADDIN CSL_CITATION {"citationItems":[{"id":"ITEM-1","itemData":{"abstract":"El cuestionario es un procedimiento considerado clásico en las ciencias sociales para la obtención y registro de datos. Su versatilidad permite utilizarlo como instrumento de investigación y como instrumento de evaluación de personas, procesos y programas de formación. Es una técnica de evaluación que puede abarcar aspectos cuantitativos y cualitativos. Su característica singular radica en que para registrar la información solicitada a los mismos sujetos, ésta tiene lugar de una forma menos profunda e impersonal, que el \"cara a cara\" de la entrevista. Al mismo tiempo,permite consultar a una población amplia de una manera rápida y económica.","author":[{"dropping-particle":"","family":"García","given":"Tomás","non-dropping-particle":"","parse-names":false,"suffix":""}],"container-title":"Página del proyecto de apoyo para profesionales de la formación (PROMETEO) de la Junta de Andalucía","id":"ITEM-1","issued":{"date-parts":[["2003"]]},"page":"28","title":"El cuestionario como instrumento de investigación/evaluación.","type":"article-journal"},"uris":["http://www.mendeley.com/documents/?uuid=9bfc5d09-86da-45bb-82a3-356f72f19b93"]}],"mendeley":{"formattedCitation":"GARCÍA, Tomás. &lt;b&gt;El cuestionario como instrumento de investigación/evaluación.&lt;/b&gt; &lt;i&gt;Página del proyecto de apoyo para profesionales de la formación (PROMETEO) de la Junta de Andalucía&lt;/i&gt; [en ligne]. 2003, p. 28. Disponible à : &lt;URL : http://www.univsantana.com/sociologia/El_Cuestionario.pdf&gt;.","plainTextFormattedCitation":"GARCÍA, Tomás. El cuestionario como instrumento de investigación/evaluación. Página del proyecto de apoyo para profesionales de la formación (PROMETEO) de la Junta de Andalucía [en ligne]. 2003, p. 28. Disponible à : .","previouslyFormattedCitation":"(García 2003)"},"properties":{"noteIndex":71},"schema":"https://github.com/citation-style-language/schema/raw/master/csl-citation.json"}</w:instrText>
      </w:r>
      <w:r w:rsidRPr="00255F14">
        <w:fldChar w:fldCharType="separate"/>
      </w:r>
      <w:r w:rsidRPr="00255F14">
        <w:rPr>
          <w:noProof/>
          <w:lang w:val="es-ES"/>
        </w:rPr>
        <w:t xml:space="preserve">GARCÍA, Tomás. El cuestionario como instrumento de investigación/evaluación. </w:t>
      </w:r>
      <w:r w:rsidRPr="00255F14">
        <w:rPr>
          <w:i/>
          <w:noProof/>
          <w:lang w:val="es-ES"/>
        </w:rPr>
        <w:t>Página del proyecto de apoyo para profesionales de la formación (PROMETEO) de la Junta de Andalucía</w:t>
      </w:r>
      <w:r w:rsidRPr="00255F14">
        <w:rPr>
          <w:noProof/>
          <w:lang w:val="es-ES"/>
        </w:rPr>
        <w:t xml:space="preserve"> [en ligne]. 2003, p. 28. Disponible à : &lt;URL : http://www.univsantana.com/sociologia/El_Cuestionario.pdf&gt;.</w:t>
      </w:r>
      <w:r w:rsidRPr="00255F14">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AB36ED" w14:textId="58AFA794" w:rsidR="00833E24" w:rsidRDefault="00833E24">
    <w:pPr>
      <w:pStyle w:val="Encabezado"/>
    </w:pPr>
  </w:p>
  <w:p w14:paraId="58695EC2" w14:textId="77777777" w:rsidR="006A3268" w:rsidRDefault="006A326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17A58" w14:textId="77777777" w:rsidR="00833E24" w:rsidRDefault="00833E2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D2889F" w14:textId="77777777" w:rsidR="00833E24" w:rsidRDefault="00833E2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85A79" w14:textId="77777777" w:rsidR="00833E24" w:rsidRDefault="00833E24">
    <w:pPr>
      <w:pStyle w:val="Textoindependiente"/>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DBA1D" w14:textId="6AE3EF8B" w:rsidR="00833E24" w:rsidRPr="00DE5162" w:rsidRDefault="00833E24" w:rsidP="00DE5162">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5670D4" w14:textId="24926EF2" w:rsidR="00833E24" w:rsidRDefault="00833E24">
    <w:pPr>
      <w:pStyle w:val="Textoindependiente"/>
      <w:spacing w:line="14" w:lineRule="auto"/>
      <w:rPr>
        <w:sz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F5C643" w14:textId="35BCA78B" w:rsidR="00833E24" w:rsidRDefault="00833E24">
    <w:pPr>
      <w:pStyle w:val="Textoindependiente"/>
      <w:spacing w:line="14" w:lineRule="auto"/>
      <w:rPr>
        <w:sz w:val="20"/>
      </w:rPr>
    </w:pPr>
    <w:r>
      <w:rPr>
        <w:noProof/>
      </w:rPr>
      <mc:AlternateContent>
        <mc:Choice Requires="wps">
          <w:drawing>
            <wp:anchor distT="0" distB="0" distL="114300" distR="114300" simplePos="0" relativeHeight="251657728" behindDoc="1" locked="0" layoutInCell="1" allowOverlap="1" wp14:anchorId="7B05FE53" wp14:editId="7D44068F">
              <wp:simplePos x="0" y="0"/>
              <wp:positionH relativeFrom="page">
                <wp:posOffset>323215</wp:posOffset>
              </wp:positionH>
              <wp:positionV relativeFrom="page">
                <wp:posOffset>187325</wp:posOffset>
              </wp:positionV>
              <wp:extent cx="437515" cy="139065"/>
              <wp:effectExtent l="0" t="0" r="1270" b="0"/>
              <wp:wrapNone/>
              <wp:docPr id="393" name="Cuadro de texto 3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515" cy="139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3CD89E" w14:textId="77777777" w:rsidR="00833E24" w:rsidRDefault="00833E24">
                          <w:pPr>
                            <w:spacing w:before="14"/>
                            <w:ind w:left="20"/>
                            <w:rPr>
                              <w:sz w:val="16"/>
                            </w:rPr>
                          </w:pPr>
                          <w:r>
                            <w:rPr>
                              <w:spacing w:val="-6"/>
                              <w:sz w:val="16"/>
                            </w:rPr>
                            <w:t>19/3/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05FE53" id="_x0000_t202" coordsize="21600,21600" o:spt="202" path="m,l,21600r21600,l21600,xe">
              <v:stroke joinstyle="miter"/>
              <v:path gradientshapeok="t" o:connecttype="rect"/>
            </v:shapetype>
            <v:shape id="Cuadro de texto 393" o:spid="_x0000_s1034" type="#_x0000_t202" style="position:absolute;margin-left:25.45pt;margin-top:14.75pt;width:34.45pt;height:10.9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" filled="f" stroked="f">
              <v:textbox inset="0,0,0,0">
                <w:txbxContent>
                  <w:p w14:paraId="063CD89E" w14:textId="77777777" w:rsidR="00833E24" w:rsidRDefault="00833E24">
                    <w:pPr>
                      <w:spacing w:before="14"/>
                      <w:ind w:left="20"/>
                      <w:rPr>
                        <w:sz w:val="16"/>
                      </w:rPr>
                    </w:pPr>
                    <w:r>
                      <w:rPr>
                        <w:spacing w:val="-6"/>
                        <w:sz w:val="16"/>
                      </w:rPr>
                      <w:t>19/3/2021</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2B0892" w14:textId="77777777" w:rsidR="00833E24" w:rsidRDefault="00833E24">
    <w:pPr>
      <w:pStyle w:val="Encabezado"/>
    </w:pPr>
  </w:p>
  <w:p w14:paraId="509D8AA3" w14:textId="77777777" w:rsidR="00833E24" w:rsidRDefault="00833E2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33AF3"/>
    <w:multiLevelType w:val="hybridMultilevel"/>
    <w:tmpl w:val="71BA8890"/>
    <w:lvl w:ilvl="0" w:tplc="A7785380">
      <w:start w:val="1"/>
      <w:numFmt w:val="decimal"/>
      <w:lvlText w:val="%1."/>
      <w:lvlJc w:val="left"/>
      <w:pPr>
        <w:ind w:left="605" w:hanging="496"/>
      </w:pPr>
      <w:rPr>
        <w:rFonts w:ascii="RobotoRegular" w:eastAsia="RobotoRegular" w:hAnsi="RobotoRegular" w:cs="RobotoRegular" w:hint="default"/>
        <w:color w:val="202024"/>
        <w:spacing w:val="-5"/>
        <w:w w:val="94"/>
        <w:sz w:val="24"/>
        <w:szCs w:val="24"/>
        <w:lang w:val="es-ES" w:eastAsia="en-US" w:bidi="ar-SA"/>
      </w:rPr>
    </w:lvl>
    <w:lvl w:ilvl="1" w:tplc="D6949248">
      <w:numFmt w:val="bullet"/>
      <w:lvlText w:val="•"/>
      <w:lvlJc w:val="left"/>
      <w:pPr>
        <w:ind w:left="1515" w:hanging="496"/>
      </w:pPr>
      <w:rPr>
        <w:lang w:val="es-ES" w:eastAsia="en-US" w:bidi="ar-SA"/>
      </w:rPr>
    </w:lvl>
    <w:lvl w:ilvl="2" w:tplc="5D422812">
      <w:numFmt w:val="bullet"/>
      <w:lvlText w:val="•"/>
      <w:lvlJc w:val="left"/>
      <w:pPr>
        <w:ind w:left="2431" w:hanging="496"/>
      </w:pPr>
      <w:rPr>
        <w:lang w:val="es-ES" w:eastAsia="en-US" w:bidi="ar-SA"/>
      </w:rPr>
    </w:lvl>
    <w:lvl w:ilvl="3" w:tplc="C3FE719E">
      <w:numFmt w:val="bullet"/>
      <w:lvlText w:val="•"/>
      <w:lvlJc w:val="left"/>
      <w:pPr>
        <w:ind w:left="3347" w:hanging="496"/>
      </w:pPr>
      <w:rPr>
        <w:lang w:val="es-ES" w:eastAsia="en-US" w:bidi="ar-SA"/>
      </w:rPr>
    </w:lvl>
    <w:lvl w:ilvl="4" w:tplc="2FB001F2">
      <w:numFmt w:val="bullet"/>
      <w:lvlText w:val="•"/>
      <w:lvlJc w:val="left"/>
      <w:pPr>
        <w:ind w:left="4263" w:hanging="496"/>
      </w:pPr>
      <w:rPr>
        <w:lang w:val="es-ES" w:eastAsia="en-US" w:bidi="ar-SA"/>
      </w:rPr>
    </w:lvl>
    <w:lvl w:ilvl="5" w:tplc="EB2A5032">
      <w:numFmt w:val="bullet"/>
      <w:lvlText w:val="•"/>
      <w:lvlJc w:val="left"/>
      <w:pPr>
        <w:ind w:left="5179" w:hanging="496"/>
      </w:pPr>
      <w:rPr>
        <w:lang w:val="es-ES" w:eastAsia="en-US" w:bidi="ar-SA"/>
      </w:rPr>
    </w:lvl>
    <w:lvl w:ilvl="6" w:tplc="1160D36C">
      <w:numFmt w:val="bullet"/>
      <w:lvlText w:val="•"/>
      <w:lvlJc w:val="left"/>
      <w:pPr>
        <w:ind w:left="6095" w:hanging="496"/>
      </w:pPr>
      <w:rPr>
        <w:lang w:val="es-ES" w:eastAsia="en-US" w:bidi="ar-SA"/>
      </w:rPr>
    </w:lvl>
    <w:lvl w:ilvl="7" w:tplc="7E60AA80">
      <w:numFmt w:val="bullet"/>
      <w:lvlText w:val="•"/>
      <w:lvlJc w:val="left"/>
      <w:pPr>
        <w:ind w:left="7011" w:hanging="496"/>
      </w:pPr>
      <w:rPr>
        <w:lang w:val="es-ES" w:eastAsia="en-US" w:bidi="ar-SA"/>
      </w:rPr>
    </w:lvl>
    <w:lvl w:ilvl="8" w:tplc="77F09EDC">
      <w:numFmt w:val="bullet"/>
      <w:lvlText w:val="•"/>
      <w:lvlJc w:val="left"/>
      <w:pPr>
        <w:ind w:left="7927" w:hanging="496"/>
      </w:pPr>
      <w:rPr>
        <w:lang w:val="es-ES" w:eastAsia="en-US" w:bidi="ar-SA"/>
      </w:rPr>
    </w:lvl>
  </w:abstractNum>
  <w:abstractNum w:abstractNumId="1" w15:restartNumberingAfterBreak="0">
    <w:nsid w:val="05053379"/>
    <w:multiLevelType w:val="hybridMultilevel"/>
    <w:tmpl w:val="2506BF0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91632A9"/>
    <w:multiLevelType w:val="multilevel"/>
    <w:tmpl w:val="7E32C048"/>
    <w:lvl w:ilvl="0">
      <w:start w:val="1"/>
      <w:numFmt w:val="decimal"/>
      <w:lvlText w:val="%1."/>
      <w:lvlJc w:val="left"/>
      <w:pPr>
        <w:ind w:left="720" w:hanging="720"/>
      </w:pPr>
      <w:rPr>
        <w:rFonts w:hint="default"/>
      </w:rPr>
    </w:lvl>
    <w:lvl w:ilvl="1">
      <w:start w:val="10"/>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76346"/>
    <w:multiLevelType w:val="hybridMultilevel"/>
    <w:tmpl w:val="69A08CD4"/>
    <w:lvl w:ilvl="0" w:tplc="08F861B8">
      <w:start w:val="10"/>
      <w:numFmt w:val="decimal"/>
      <w:lvlText w:val="%1."/>
      <w:lvlJc w:val="left"/>
      <w:pPr>
        <w:ind w:left="740" w:hanging="630"/>
      </w:pPr>
      <w:rPr>
        <w:rFonts w:ascii="Gill Sans MT" w:eastAsia="Gill Sans MT" w:hAnsi="Gill Sans MT" w:cs="Gill Sans MT" w:hint="default"/>
        <w:color w:val="202024"/>
        <w:w w:val="112"/>
        <w:sz w:val="24"/>
        <w:szCs w:val="24"/>
        <w:lang w:val="es-ES" w:eastAsia="en-US" w:bidi="ar-SA"/>
      </w:rPr>
    </w:lvl>
    <w:lvl w:ilvl="1" w:tplc="463262C4">
      <w:numFmt w:val="bullet"/>
      <w:lvlText w:val="•"/>
      <w:lvlJc w:val="left"/>
      <w:pPr>
        <w:ind w:left="1672" w:hanging="630"/>
      </w:pPr>
      <w:rPr>
        <w:rFonts w:hint="default"/>
        <w:lang w:val="es-ES" w:eastAsia="en-US" w:bidi="ar-SA"/>
      </w:rPr>
    </w:lvl>
    <w:lvl w:ilvl="2" w:tplc="651C5956">
      <w:numFmt w:val="bullet"/>
      <w:lvlText w:val="•"/>
      <w:lvlJc w:val="left"/>
      <w:pPr>
        <w:ind w:left="2604" w:hanging="630"/>
      </w:pPr>
      <w:rPr>
        <w:rFonts w:hint="default"/>
        <w:lang w:val="es-ES" w:eastAsia="en-US" w:bidi="ar-SA"/>
      </w:rPr>
    </w:lvl>
    <w:lvl w:ilvl="3" w:tplc="C406C52C">
      <w:numFmt w:val="bullet"/>
      <w:lvlText w:val="•"/>
      <w:lvlJc w:val="left"/>
      <w:pPr>
        <w:ind w:left="3536" w:hanging="630"/>
      </w:pPr>
      <w:rPr>
        <w:rFonts w:hint="default"/>
        <w:lang w:val="es-ES" w:eastAsia="en-US" w:bidi="ar-SA"/>
      </w:rPr>
    </w:lvl>
    <w:lvl w:ilvl="4" w:tplc="DB2E0820">
      <w:numFmt w:val="bullet"/>
      <w:lvlText w:val="•"/>
      <w:lvlJc w:val="left"/>
      <w:pPr>
        <w:ind w:left="4468" w:hanging="630"/>
      </w:pPr>
      <w:rPr>
        <w:rFonts w:hint="default"/>
        <w:lang w:val="es-ES" w:eastAsia="en-US" w:bidi="ar-SA"/>
      </w:rPr>
    </w:lvl>
    <w:lvl w:ilvl="5" w:tplc="F5BCE040">
      <w:numFmt w:val="bullet"/>
      <w:lvlText w:val="•"/>
      <w:lvlJc w:val="left"/>
      <w:pPr>
        <w:ind w:left="5400" w:hanging="630"/>
      </w:pPr>
      <w:rPr>
        <w:rFonts w:hint="default"/>
        <w:lang w:val="es-ES" w:eastAsia="en-US" w:bidi="ar-SA"/>
      </w:rPr>
    </w:lvl>
    <w:lvl w:ilvl="6" w:tplc="76306980">
      <w:numFmt w:val="bullet"/>
      <w:lvlText w:val="•"/>
      <w:lvlJc w:val="left"/>
      <w:pPr>
        <w:ind w:left="6332" w:hanging="630"/>
      </w:pPr>
      <w:rPr>
        <w:rFonts w:hint="default"/>
        <w:lang w:val="es-ES" w:eastAsia="en-US" w:bidi="ar-SA"/>
      </w:rPr>
    </w:lvl>
    <w:lvl w:ilvl="7" w:tplc="CACA481C">
      <w:numFmt w:val="bullet"/>
      <w:lvlText w:val="•"/>
      <w:lvlJc w:val="left"/>
      <w:pPr>
        <w:ind w:left="7264" w:hanging="630"/>
      </w:pPr>
      <w:rPr>
        <w:rFonts w:hint="default"/>
        <w:lang w:val="es-ES" w:eastAsia="en-US" w:bidi="ar-SA"/>
      </w:rPr>
    </w:lvl>
    <w:lvl w:ilvl="8" w:tplc="E74A8654">
      <w:numFmt w:val="bullet"/>
      <w:lvlText w:val="•"/>
      <w:lvlJc w:val="left"/>
      <w:pPr>
        <w:ind w:left="8196" w:hanging="630"/>
      </w:pPr>
      <w:rPr>
        <w:rFonts w:hint="default"/>
        <w:lang w:val="es-ES" w:eastAsia="en-US" w:bidi="ar-SA"/>
      </w:rPr>
    </w:lvl>
  </w:abstractNum>
  <w:abstractNum w:abstractNumId="4" w15:restartNumberingAfterBreak="0">
    <w:nsid w:val="115E7436"/>
    <w:multiLevelType w:val="hybridMultilevel"/>
    <w:tmpl w:val="7ABC20CA"/>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2F62D20"/>
    <w:multiLevelType w:val="multilevel"/>
    <w:tmpl w:val="E312EAB4"/>
    <w:lvl w:ilvl="0">
      <w:start w:val="1"/>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3E56FF"/>
    <w:multiLevelType w:val="hybridMultilevel"/>
    <w:tmpl w:val="89B2E1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82A3A40"/>
    <w:multiLevelType w:val="hybridMultilevel"/>
    <w:tmpl w:val="B89EF42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C4C569E"/>
    <w:multiLevelType w:val="hybridMultilevel"/>
    <w:tmpl w:val="715C744A"/>
    <w:lvl w:ilvl="0" w:tplc="93DE5760">
      <w:start w:val="16"/>
      <w:numFmt w:val="decimal"/>
      <w:lvlText w:val="%1."/>
      <w:lvlJc w:val="left"/>
      <w:pPr>
        <w:ind w:left="740" w:hanging="630"/>
      </w:pPr>
      <w:rPr>
        <w:rFonts w:ascii="Gill Sans MT" w:eastAsia="Gill Sans MT" w:hAnsi="Gill Sans MT" w:cs="Gill Sans MT" w:hint="default"/>
        <w:color w:val="202024"/>
        <w:w w:val="112"/>
        <w:sz w:val="24"/>
        <w:szCs w:val="24"/>
        <w:lang w:val="es-ES" w:eastAsia="en-US" w:bidi="ar-SA"/>
      </w:rPr>
    </w:lvl>
    <w:lvl w:ilvl="1" w:tplc="78D85AD6">
      <w:numFmt w:val="bullet"/>
      <w:lvlText w:val="•"/>
      <w:lvlJc w:val="left"/>
      <w:pPr>
        <w:ind w:left="1672" w:hanging="630"/>
      </w:pPr>
      <w:rPr>
        <w:rFonts w:hint="default"/>
        <w:lang w:val="es-ES" w:eastAsia="en-US" w:bidi="ar-SA"/>
      </w:rPr>
    </w:lvl>
    <w:lvl w:ilvl="2" w:tplc="53DA5E20">
      <w:numFmt w:val="bullet"/>
      <w:lvlText w:val="•"/>
      <w:lvlJc w:val="left"/>
      <w:pPr>
        <w:ind w:left="2604" w:hanging="630"/>
      </w:pPr>
      <w:rPr>
        <w:rFonts w:hint="default"/>
        <w:lang w:val="es-ES" w:eastAsia="en-US" w:bidi="ar-SA"/>
      </w:rPr>
    </w:lvl>
    <w:lvl w:ilvl="3" w:tplc="4D52A780">
      <w:numFmt w:val="bullet"/>
      <w:lvlText w:val="•"/>
      <w:lvlJc w:val="left"/>
      <w:pPr>
        <w:ind w:left="3536" w:hanging="630"/>
      </w:pPr>
      <w:rPr>
        <w:rFonts w:hint="default"/>
        <w:lang w:val="es-ES" w:eastAsia="en-US" w:bidi="ar-SA"/>
      </w:rPr>
    </w:lvl>
    <w:lvl w:ilvl="4" w:tplc="4EE07F64">
      <w:numFmt w:val="bullet"/>
      <w:lvlText w:val="•"/>
      <w:lvlJc w:val="left"/>
      <w:pPr>
        <w:ind w:left="4468" w:hanging="630"/>
      </w:pPr>
      <w:rPr>
        <w:rFonts w:hint="default"/>
        <w:lang w:val="es-ES" w:eastAsia="en-US" w:bidi="ar-SA"/>
      </w:rPr>
    </w:lvl>
    <w:lvl w:ilvl="5" w:tplc="A7D4F1AC">
      <w:numFmt w:val="bullet"/>
      <w:lvlText w:val="•"/>
      <w:lvlJc w:val="left"/>
      <w:pPr>
        <w:ind w:left="5400" w:hanging="630"/>
      </w:pPr>
      <w:rPr>
        <w:rFonts w:hint="default"/>
        <w:lang w:val="es-ES" w:eastAsia="en-US" w:bidi="ar-SA"/>
      </w:rPr>
    </w:lvl>
    <w:lvl w:ilvl="6" w:tplc="DD3E3D18">
      <w:numFmt w:val="bullet"/>
      <w:lvlText w:val="•"/>
      <w:lvlJc w:val="left"/>
      <w:pPr>
        <w:ind w:left="6332" w:hanging="630"/>
      </w:pPr>
      <w:rPr>
        <w:rFonts w:hint="default"/>
        <w:lang w:val="es-ES" w:eastAsia="en-US" w:bidi="ar-SA"/>
      </w:rPr>
    </w:lvl>
    <w:lvl w:ilvl="7" w:tplc="48F68E18">
      <w:numFmt w:val="bullet"/>
      <w:lvlText w:val="•"/>
      <w:lvlJc w:val="left"/>
      <w:pPr>
        <w:ind w:left="7264" w:hanging="630"/>
      </w:pPr>
      <w:rPr>
        <w:rFonts w:hint="default"/>
        <w:lang w:val="es-ES" w:eastAsia="en-US" w:bidi="ar-SA"/>
      </w:rPr>
    </w:lvl>
    <w:lvl w:ilvl="8" w:tplc="904C40A6">
      <w:numFmt w:val="bullet"/>
      <w:lvlText w:val="•"/>
      <w:lvlJc w:val="left"/>
      <w:pPr>
        <w:ind w:left="8196" w:hanging="630"/>
      </w:pPr>
      <w:rPr>
        <w:rFonts w:hint="default"/>
        <w:lang w:val="es-ES" w:eastAsia="en-US" w:bidi="ar-SA"/>
      </w:rPr>
    </w:lvl>
  </w:abstractNum>
  <w:abstractNum w:abstractNumId="9" w15:restartNumberingAfterBreak="0">
    <w:nsid w:val="281A2526"/>
    <w:multiLevelType w:val="hybridMultilevel"/>
    <w:tmpl w:val="C5A266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85214AA"/>
    <w:multiLevelType w:val="hybridMultilevel"/>
    <w:tmpl w:val="DA0EE55C"/>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35EB4235"/>
    <w:multiLevelType w:val="hybridMultilevel"/>
    <w:tmpl w:val="669CC51E"/>
    <w:lvl w:ilvl="0" w:tplc="04090013">
      <w:start w:val="1"/>
      <w:numFmt w:val="upperRoman"/>
      <w:lvlText w:val="%1."/>
      <w:lvlJc w:val="right"/>
      <w:pPr>
        <w:ind w:left="644"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4D02403"/>
    <w:multiLevelType w:val="hybridMultilevel"/>
    <w:tmpl w:val="A724967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9B62038"/>
    <w:multiLevelType w:val="multilevel"/>
    <w:tmpl w:val="80720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5B105E"/>
    <w:multiLevelType w:val="hybridMultilevel"/>
    <w:tmpl w:val="42D8A8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DF86B50"/>
    <w:multiLevelType w:val="hybridMultilevel"/>
    <w:tmpl w:val="378A1B0E"/>
    <w:lvl w:ilvl="0" w:tplc="50425388">
      <w:start w:val="1"/>
      <w:numFmt w:val="decimal"/>
      <w:lvlText w:val="%1."/>
      <w:lvlJc w:val="left"/>
      <w:pPr>
        <w:ind w:left="605" w:hanging="496"/>
      </w:pPr>
      <w:rPr>
        <w:rFonts w:ascii="RobotoRegular" w:eastAsia="RobotoRegular" w:hAnsi="RobotoRegular" w:cs="RobotoRegular" w:hint="default"/>
        <w:color w:val="202024"/>
        <w:spacing w:val="-5"/>
        <w:w w:val="83"/>
        <w:sz w:val="24"/>
        <w:szCs w:val="24"/>
        <w:lang w:val="es-ES" w:eastAsia="en-US" w:bidi="ar-SA"/>
      </w:rPr>
    </w:lvl>
    <w:lvl w:ilvl="1" w:tplc="DD4A0C10">
      <w:numFmt w:val="bullet"/>
      <w:lvlText w:val="•"/>
      <w:lvlJc w:val="left"/>
      <w:pPr>
        <w:ind w:left="1515" w:hanging="496"/>
      </w:pPr>
      <w:rPr>
        <w:rFonts w:hint="default"/>
        <w:lang w:val="es-ES" w:eastAsia="en-US" w:bidi="ar-SA"/>
      </w:rPr>
    </w:lvl>
    <w:lvl w:ilvl="2" w:tplc="3DBA7FD6">
      <w:numFmt w:val="bullet"/>
      <w:lvlText w:val="•"/>
      <w:lvlJc w:val="left"/>
      <w:pPr>
        <w:ind w:left="2431" w:hanging="496"/>
      </w:pPr>
      <w:rPr>
        <w:rFonts w:hint="default"/>
        <w:lang w:val="es-ES" w:eastAsia="en-US" w:bidi="ar-SA"/>
      </w:rPr>
    </w:lvl>
    <w:lvl w:ilvl="3" w:tplc="9CEA6CAA">
      <w:numFmt w:val="bullet"/>
      <w:lvlText w:val="•"/>
      <w:lvlJc w:val="left"/>
      <w:pPr>
        <w:ind w:left="3347" w:hanging="496"/>
      </w:pPr>
      <w:rPr>
        <w:rFonts w:hint="default"/>
        <w:lang w:val="es-ES" w:eastAsia="en-US" w:bidi="ar-SA"/>
      </w:rPr>
    </w:lvl>
    <w:lvl w:ilvl="4" w:tplc="236EB3FA">
      <w:numFmt w:val="bullet"/>
      <w:lvlText w:val="•"/>
      <w:lvlJc w:val="left"/>
      <w:pPr>
        <w:ind w:left="4263" w:hanging="496"/>
      </w:pPr>
      <w:rPr>
        <w:rFonts w:hint="default"/>
        <w:lang w:val="es-ES" w:eastAsia="en-US" w:bidi="ar-SA"/>
      </w:rPr>
    </w:lvl>
    <w:lvl w:ilvl="5" w:tplc="21146914">
      <w:numFmt w:val="bullet"/>
      <w:lvlText w:val="•"/>
      <w:lvlJc w:val="left"/>
      <w:pPr>
        <w:ind w:left="5179" w:hanging="496"/>
      </w:pPr>
      <w:rPr>
        <w:rFonts w:hint="default"/>
        <w:lang w:val="es-ES" w:eastAsia="en-US" w:bidi="ar-SA"/>
      </w:rPr>
    </w:lvl>
    <w:lvl w:ilvl="6" w:tplc="A90846AE">
      <w:numFmt w:val="bullet"/>
      <w:lvlText w:val="•"/>
      <w:lvlJc w:val="left"/>
      <w:pPr>
        <w:ind w:left="6095" w:hanging="496"/>
      </w:pPr>
      <w:rPr>
        <w:rFonts w:hint="default"/>
        <w:lang w:val="es-ES" w:eastAsia="en-US" w:bidi="ar-SA"/>
      </w:rPr>
    </w:lvl>
    <w:lvl w:ilvl="7" w:tplc="F8A09862">
      <w:numFmt w:val="bullet"/>
      <w:lvlText w:val="•"/>
      <w:lvlJc w:val="left"/>
      <w:pPr>
        <w:ind w:left="7011" w:hanging="496"/>
      </w:pPr>
      <w:rPr>
        <w:rFonts w:hint="default"/>
        <w:lang w:val="es-ES" w:eastAsia="en-US" w:bidi="ar-SA"/>
      </w:rPr>
    </w:lvl>
    <w:lvl w:ilvl="8" w:tplc="7CBCC5B4">
      <w:numFmt w:val="bullet"/>
      <w:lvlText w:val="•"/>
      <w:lvlJc w:val="left"/>
      <w:pPr>
        <w:ind w:left="7927" w:hanging="496"/>
      </w:pPr>
      <w:rPr>
        <w:rFonts w:hint="default"/>
        <w:lang w:val="es-ES" w:eastAsia="en-US" w:bidi="ar-SA"/>
      </w:rPr>
    </w:lvl>
  </w:abstractNum>
  <w:abstractNum w:abstractNumId="16" w15:restartNumberingAfterBreak="0">
    <w:nsid w:val="4F507049"/>
    <w:multiLevelType w:val="hybridMultilevel"/>
    <w:tmpl w:val="EE585ABE"/>
    <w:lvl w:ilvl="0" w:tplc="C2527798">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13C2AFD"/>
    <w:multiLevelType w:val="multilevel"/>
    <w:tmpl w:val="ABA21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1BC6805"/>
    <w:multiLevelType w:val="multilevel"/>
    <w:tmpl w:val="91028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1F3AF1"/>
    <w:multiLevelType w:val="multilevel"/>
    <w:tmpl w:val="C71862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754833"/>
    <w:multiLevelType w:val="hybridMultilevel"/>
    <w:tmpl w:val="E6DABEB4"/>
    <w:lvl w:ilvl="0" w:tplc="7E945FC4">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AE37697"/>
    <w:multiLevelType w:val="hybridMultilevel"/>
    <w:tmpl w:val="9166890E"/>
    <w:lvl w:ilvl="0" w:tplc="66B0D97A">
      <w:start w:val="13"/>
      <w:numFmt w:val="decimal"/>
      <w:lvlText w:val="%1."/>
      <w:lvlJc w:val="left"/>
      <w:pPr>
        <w:ind w:left="740" w:hanging="630"/>
      </w:pPr>
      <w:rPr>
        <w:rFonts w:ascii="Gill Sans MT" w:eastAsia="Gill Sans MT" w:hAnsi="Gill Sans MT" w:cs="Gill Sans MT" w:hint="default"/>
        <w:color w:val="202024"/>
        <w:w w:val="112"/>
        <w:sz w:val="24"/>
        <w:szCs w:val="24"/>
        <w:lang w:val="es-ES" w:eastAsia="en-US" w:bidi="ar-SA"/>
      </w:rPr>
    </w:lvl>
    <w:lvl w:ilvl="1" w:tplc="B53E9658">
      <w:numFmt w:val="bullet"/>
      <w:lvlText w:val="•"/>
      <w:lvlJc w:val="left"/>
      <w:pPr>
        <w:ind w:left="1672" w:hanging="630"/>
      </w:pPr>
      <w:rPr>
        <w:rFonts w:hint="default"/>
        <w:lang w:val="es-ES" w:eastAsia="en-US" w:bidi="ar-SA"/>
      </w:rPr>
    </w:lvl>
    <w:lvl w:ilvl="2" w:tplc="1592F5F8">
      <w:numFmt w:val="bullet"/>
      <w:lvlText w:val="•"/>
      <w:lvlJc w:val="left"/>
      <w:pPr>
        <w:ind w:left="2604" w:hanging="630"/>
      </w:pPr>
      <w:rPr>
        <w:rFonts w:hint="default"/>
        <w:lang w:val="es-ES" w:eastAsia="en-US" w:bidi="ar-SA"/>
      </w:rPr>
    </w:lvl>
    <w:lvl w:ilvl="3" w:tplc="F6106BFE">
      <w:numFmt w:val="bullet"/>
      <w:lvlText w:val="•"/>
      <w:lvlJc w:val="left"/>
      <w:pPr>
        <w:ind w:left="3536" w:hanging="630"/>
      </w:pPr>
      <w:rPr>
        <w:rFonts w:hint="default"/>
        <w:lang w:val="es-ES" w:eastAsia="en-US" w:bidi="ar-SA"/>
      </w:rPr>
    </w:lvl>
    <w:lvl w:ilvl="4" w:tplc="51EEA408">
      <w:numFmt w:val="bullet"/>
      <w:lvlText w:val="•"/>
      <w:lvlJc w:val="left"/>
      <w:pPr>
        <w:ind w:left="4468" w:hanging="630"/>
      </w:pPr>
      <w:rPr>
        <w:rFonts w:hint="default"/>
        <w:lang w:val="es-ES" w:eastAsia="en-US" w:bidi="ar-SA"/>
      </w:rPr>
    </w:lvl>
    <w:lvl w:ilvl="5" w:tplc="61FEB53C">
      <w:numFmt w:val="bullet"/>
      <w:lvlText w:val="•"/>
      <w:lvlJc w:val="left"/>
      <w:pPr>
        <w:ind w:left="5400" w:hanging="630"/>
      </w:pPr>
      <w:rPr>
        <w:rFonts w:hint="default"/>
        <w:lang w:val="es-ES" w:eastAsia="en-US" w:bidi="ar-SA"/>
      </w:rPr>
    </w:lvl>
    <w:lvl w:ilvl="6" w:tplc="43964DD6">
      <w:numFmt w:val="bullet"/>
      <w:lvlText w:val="•"/>
      <w:lvlJc w:val="left"/>
      <w:pPr>
        <w:ind w:left="6332" w:hanging="630"/>
      </w:pPr>
      <w:rPr>
        <w:rFonts w:hint="default"/>
        <w:lang w:val="es-ES" w:eastAsia="en-US" w:bidi="ar-SA"/>
      </w:rPr>
    </w:lvl>
    <w:lvl w:ilvl="7" w:tplc="58761902">
      <w:numFmt w:val="bullet"/>
      <w:lvlText w:val="•"/>
      <w:lvlJc w:val="left"/>
      <w:pPr>
        <w:ind w:left="7264" w:hanging="630"/>
      </w:pPr>
      <w:rPr>
        <w:rFonts w:hint="default"/>
        <w:lang w:val="es-ES" w:eastAsia="en-US" w:bidi="ar-SA"/>
      </w:rPr>
    </w:lvl>
    <w:lvl w:ilvl="8" w:tplc="D75EF024">
      <w:numFmt w:val="bullet"/>
      <w:lvlText w:val="•"/>
      <w:lvlJc w:val="left"/>
      <w:pPr>
        <w:ind w:left="8196" w:hanging="630"/>
      </w:pPr>
      <w:rPr>
        <w:rFonts w:hint="default"/>
        <w:lang w:val="es-ES" w:eastAsia="en-US" w:bidi="ar-SA"/>
      </w:rPr>
    </w:lvl>
  </w:abstractNum>
  <w:abstractNum w:abstractNumId="22" w15:restartNumberingAfterBreak="0">
    <w:nsid w:val="671A1001"/>
    <w:multiLevelType w:val="hybridMultilevel"/>
    <w:tmpl w:val="4CBEA2C8"/>
    <w:lvl w:ilvl="0" w:tplc="76285490">
      <w:start w:val="1"/>
      <w:numFmt w:val="decimal"/>
      <w:lvlText w:val="%1."/>
      <w:lvlJc w:val="left"/>
      <w:pPr>
        <w:ind w:left="605" w:hanging="495"/>
      </w:pPr>
      <w:rPr>
        <w:rFonts w:ascii="Gill Sans MT" w:eastAsia="Gill Sans MT" w:hAnsi="Gill Sans MT" w:cs="Gill Sans MT" w:hint="default"/>
        <w:color w:val="202024"/>
        <w:w w:val="112"/>
        <w:sz w:val="24"/>
        <w:szCs w:val="24"/>
        <w:lang w:val="es-ES" w:eastAsia="en-US" w:bidi="ar-SA"/>
      </w:rPr>
    </w:lvl>
    <w:lvl w:ilvl="1" w:tplc="761806A2">
      <w:numFmt w:val="bullet"/>
      <w:lvlText w:val="•"/>
      <w:lvlJc w:val="left"/>
      <w:pPr>
        <w:ind w:left="1546" w:hanging="495"/>
      </w:pPr>
      <w:rPr>
        <w:rFonts w:hint="default"/>
        <w:lang w:val="es-ES" w:eastAsia="en-US" w:bidi="ar-SA"/>
      </w:rPr>
    </w:lvl>
    <w:lvl w:ilvl="2" w:tplc="D23E4270">
      <w:numFmt w:val="bullet"/>
      <w:lvlText w:val="•"/>
      <w:lvlJc w:val="left"/>
      <w:pPr>
        <w:ind w:left="2492" w:hanging="495"/>
      </w:pPr>
      <w:rPr>
        <w:rFonts w:hint="default"/>
        <w:lang w:val="es-ES" w:eastAsia="en-US" w:bidi="ar-SA"/>
      </w:rPr>
    </w:lvl>
    <w:lvl w:ilvl="3" w:tplc="3CD8A81C">
      <w:numFmt w:val="bullet"/>
      <w:lvlText w:val="•"/>
      <w:lvlJc w:val="left"/>
      <w:pPr>
        <w:ind w:left="3438" w:hanging="495"/>
      </w:pPr>
      <w:rPr>
        <w:rFonts w:hint="default"/>
        <w:lang w:val="es-ES" w:eastAsia="en-US" w:bidi="ar-SA"/>
      </w:rPr>
    </w:lvl>
    <w:lvl w:ilvl="4" w:tplc="CEE23A66">
      <w:numFmt w:val="bullet"/>
      <w:lvlText w:val="•"/>
      <w:lvlJc w:val="left"/>
      <w:pPr>
        <w:ind w:left="4384" w:hanging="495"/>
      </w:pPr>
      <w:rPr>
        <w:rFonts w:hint="default"/>
        <w:lang w:val="es-ES" w:eastAsia="en-US" w:bidi="ar-SA"/>
      </w:rPr>
    </w:lvl>
    <w:lvl w:ilvl="5" w:tplc="E7E02AEE">
      <w:numFmt w:val="bullet"/>
      <w:lvlText w:val="•"/>
      <w:lvlJc w:val="left"/>
      <w:pPr>
        <w:ind w:left="5330" w:hanging="495"/>
      </w:pPr>
      <w:rPr>
        <w:rFonts w:hint="default"/>
        <w:lang w:val="es-ES" w:eastAsia="en-US" w:bidi="ar-SA"/>
      </w:rPr>
    </w:lvl>
    <w:lvl w:ilvl="6" w:tplc="3438BD5C">
      <w:numFmt w:val="bullet"/>
      <w:lvlText w:val="•"/>
      <w:lvlJc w:val="left"/>
      <w:pPr>
        <w:ind w:left="6276" w:hanging="495"/>
      </w:pPr>
      <w:rPr>
        <w:rFonts w:hint="default"/>
        <w:lang w:val="es-ES" w:eastAsia="en-US" w:bidi="ar-SA"/>
      </w:rPr>
    </w:lvl>
    <w:lvl w:ilvl="7" w:tplc="F140D9CE">
      <w:numFmt w:val="bullet"/>
      <w:lvlText w:val="•"/>
      <w:lvlJc w:val="left"/>
      <w:pPr>
        <w:ind w:left="7222" w:hanging="495"/>
      </w:pPr>
      <w:rPr>
        <w:rFonts w:hint="default"/>
        <w:lang w:val="es-ES" w:eastAsia="en-US" w:bidi="ar-SA"/>
      </w:rPr>
    </w:lvl>
    <w:lvl w:ilvl="8" w:tplc="6CC2B700">
      <w:numFmt w:val="bullet"/>
      <w:lvlText w:val="•"/>
      <w:lvlJc w:val="left"/>
      <w:pPr>
        <w:ind w:left="8168" w:hanging="495"/>
      </w:pPr>
      <w:rPr>
        <w:rFonts w:hint="default"/>
        <w:lang w:val="es-ES" w:eastAsia="en-US" w:bidi="ar-SA"/>
      </w:rPr>
    </w:lvl>
  </w:abstractNum>
  <w:abstractNum w:abstractNumId="23" w15:restartNumberingAfterBreak="0">
    <w:nsid w:val="68C3593F"/>
    <w:multiLevelType w:val="hybridMultilevel"/>
    <w:tmpl w:val="065E8C8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6FCF194D"/>
    <w:multiLevelType w:val="hybridMultilevel"/>
    <w:tmpl w:val="C78CE0CA"/>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71440CFC"/>
    <w:multiLevelType w:val="multilevel"/>
    <w:tmpl w:val="C23E751A"/>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5226EF7"/>
    <w:multiLevelType w:val="hybridMultilevel"/>
    <w:tmpl w:val="201AFF04"/>
    <w:lvl w:ilvl="0" w:tplc="D95A02E8">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7" w15:restartNumberingAfterBreak="0">
    <w:nsid w:val="771369D0"/>
    <w:multiLevelType w:val="multilevel"/>
    <w:tmpl w:val="46383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75008A5"/>
    <w:multiLevelType w:val="hybridMultilevel"/>
    <w:tmpl w:val="9B6273C2"/>
    <w:lvl w:ilvl="0" w:tplc="D95A02E8">
      <w:start w:val="1"/>
      <w:numFmt w:val="bullet"/>
      <w:lvlText w:val=""/>
      <w:lvlJc w:val="left"/>
      <w:pPr>
        <w:ind w:left="7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E91545C"/>
    <w:multiLevelType w:val="hybridMultilevel"/>
    <w:tmpl w:val="0F1E7384"/>
    <w:lvl w:ilvl="0" w:tplc="D95A02E8">
      <w:start w:val="1"/>
      <w:numFmt w:val="bullet"/>
      <w:lvlText w:val=""/>
      <w:lvlJc w:val="left"/>
      <w:pPr>
        <w:ind w:left="7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FC34262"/>
    <w:multiLevelType w:val="multilevel"/>
    <w:tmpl w:val="D222E648"/>
    <w:lvl w:ilvl="0">
      <w:start w:val="8"/>
      <w:numFmt w:val="decimal"/>
      <w:lvlText w:val="%1"/>
      <w:lvlJc w:val="left"/>
      <w:pPr>
        <w:ind w:left="4086" w:hanging="404"/>
      </w:pPr>
      <w:rPr>
        <w:rFonts w:hint="default"/>
        <w:lang w:val="es-ES" w:eastAsia="en-US" w:bidi="ar-SA"/>
      </w:rPr>
    </w:lvl>
    <w:lvl w:ilvl="1">
      <w:start w:val="1"/>
      <w:numFmt w:val="decimal"/>
      <w:lvlText w:val="%1.%2."/>
      <w:lvlJc w:val="left"/>
      <w:pPr>
        <w:ind w:left="4086" w:hanging="404"/>
      </w:pPr>
      <w:rPr>
        <w:rFonts w:ascii="Arial" w:eastAsia="Arial" w:hAnsi="Arial" w:cs="Arial" w:hint="default"/>
        <w:b/>
        <w:bCs/>
        <w:w w:val="99"/>
        <w:sz w:val="22"/>
        <w:szCs w:val="22"/>
        <w:lang w:val="es-ES" w:eastAsia="en-US" w:bidi="ar-SA"/>
      </w:rPr>
    </w:lvl>
    <w:lvl w:ilvl="2">
      <w:numFmt w:val="bullet"/>
      <w:lvlText w:val="•"/>
      <w:lvlJc w:val="left"/>
      <w:pPr>
        <w:ind w:left="5224" w:hanging="404"/>
      </w:pPr>
      <w:rPr>
        <w:rFonts w:hint="default"/>
        <w:lang w:val="es-ES" w:eastAsia="en-US" w:bidi="ar-SA"/>
      </w:rPr>
    </w:lvl>
    <w:lvl w:ilvl="3">
      <w:numFmt w:val="bullet"/>
      <w:lvlText w:val="•"/>
      <w:lvlJc w:val="left"/>
      <w:pPr>
        <w:ind w:left="5797" w:hanging="404"/>
      </w:pPr>
      <w:rPr>
        <w:rFonts w:hint="default"/>
        <w:lang w:val="es-ES" w:eastAsia="en-US" w:bidi="ar-SA"/>
      </w:rPr>
    </w:lvl>
    <w:lvl w:ilvl="4">
      <w:numFmt w:val="bullet"/>
      <w:lvlText w:val="•"/>
      <w:lvlJc w:val="left"/>
      <w:pPr>
        <w:ind w:left="6369" w:hanging="404"/>
      </w:pPr>
      <w:rPr>
        <w:rFonts w:hint="default"/>
        <w:lang w:val="es-ES" w:eastAsia="en-US" w:bidi="ar-SA"/>
      </w:rPr>
    </w:lvl>
    <w:lvl w:ilvl="5">
      <w:numFmt w:val="bullet"/>
      <w:lvlText w:val="•"/>
      <w:lvlJc w:val="left"/>
      <w:pPr>
        <w:ind w:left="6942" w:hanging="404"/>
      </w:pPr>
      <w:rPr>
        <w:rFonts w:hint="default"/>
        <w:lang w:val="es-ES" w:eastAsia="en-US" w:bidi="ar-SA"/>
      </w:rPr>
    </w:lvl>
    <w:lvl w:ilvl="6">
      <w:numFmt w:val="bullet"/>
      <w:lvlText w:val="•"/>
      <w:lvlJc w:val="left"/>
      <w:pPr>
        <w:ind w:left="7514" w:hanging="404"/>
      </w:pPr>
      <w:rPr>
        <w:rFonts w:hint="default"/>
        <w:lang w:val="es-ES" w:eastAsia="en-US" w:bidi="ar-SA"/>
      </w:rPr>
    </w:lvl>
    <w:lvl w:ilvl="7">
      <w:numFmt w:val="bullet"/>
      <w:lvlText w:val="•"/>
      <w:lvlJc w:val="left"/>
      <w:pPr>
        <w:ind w:left="8086" w:hanging="404"/>
      </w:pPr>
      <w:rPr>
        <w:rFonts w:hint="default"/>
        <w:lang w:val="es-ES" w:eastAsia="en-US" w:bidi="ar-SA"/>
      </w:rPr>
    </w:lvl>
    <w:lvl w:ilvl="8">
      <w:numFmt w:val="bullet"/>
      <w:lvlText w:val="•"/>
      <w:lvlJc w:val="left"/>
      <w:pPr>
        <w:ind w:left="8659" w:hanging="404"/>
      </w:pPr>
      <w:rPr>
        <w:rFonts w:hint="default"/>
        <w:lang w:val="es-ES" w:eastAsia="en-US" w:bidi="ar-SA"/>
      </w:rPr>
    </w:lvl>
  </w:abstractNum>
  <w:num w:numId="1">
    <w:abstractNumId w:val="16"/>
  </w:num>
  <w:num w:numId="2">
    <w:abstractNumId w:val="14"/>
  </w:num>
  <w:num w:numId="3">
    <w:abstractNumId w:val="12"/>
  </w:num>
  <w:num w:numId="4">
    <w:abstractNumId w:val="25"/>
  </w:num>
  <w:num w:numId="5">
    <w:abstractNumId w:val="5"/>
  </w:num>
  <w:num w:numId="6">
    <w:abstractNumId w:val="2"/>
  </w:num>
  <w:num w:numId="7">
    <w:abstractNumId w:val="1"/>
  </w:num>
  <w:num w:numId="8">
    <w:abstractNumId w:val="19"/>
  </w:num>
  <w:num w:numId="9">
    <w:abstractNumId w:val="10"/>
  </w:num>
  <w:num w:numId="10">
    <w:abstractNumId w:val="24"/>
  </w:num>
  <w:num w:numId="11">
    <w:abstractNumId w:val="23"/>
  </w:num>
  <w:num w:numId="12">
    <w:abstractNumId w:val="4"/>
  </w:num>
  <w:num w:numId="13">
    <w:abstractNumId w:val="7"/>
  </w:num>
  <w:num w:numId="14">
    <w:abstractNumId w:val="18"/>
  </w:num>
  <w:num w:numId="15">
    <w:abstractNumId w:val="13"/>
  </w:num>
  <w:num w:numId="16">
    <w:abstractNumId w:val="27"/>
  </w:num>
  <w:num w:numId="17">
    <w:abstractNumId w:val="9"/>
  </w:num>
  <w:num w:numId="18">
    <w:abstractNumId w:val="6"/>
  </w:num>
  <w:num w:numId="19">
    <w:abstractNumId w:val="0"/>
    <w:lvlOverride w:ilvl="0">
      <w:startOverride w:val="1"/>
    </w:lvlOverride>
    <w:lvlOverride w:ilvl="1"/>
    <w:lvlOverride w:ilvl="2"/>
    <w:lvlOverride w:ilvl="3"/>
    <w:lvlOverride w:ilvl="4"/>
    <w:lvlOverride w:ilvl="5"/>
    <w:lvlOverride w:ilvl="6"/>
    <w:lvlOverride w:ilvl="7"/>
    <w:lvlOverride w:ilvl="8"/>
  </w:num>
  <w:num w:numId="20">
    <w:abstractNumId w:val="15"/>
  </w:num>
  <w:num w:numId="21">
    <w:abstractNumId w:val="17"/>
  </w:num>
  <w:num w:numId="22">
    <w:abstractNumId w:val="11"/>
  </w:num>
  <w:num w:numId="23">
    <w:abstractNumId w:val="8"/>
  </w:num>
  <w:num w:numId="24">
    <w:abstractNumId w:val="21"/>
  </w:num>
  <w:num w:numId="25">
    <w:abstractNumId w:val="3"/>
  </w:num>
  <w:num w:numId="26">
    <w:abstractNumId w:val="22"/>
  </w:num>
  <w:num w:numId="27">
    <w:abstractNumId w:val="20"/>
  </w:num>
  <w:num w:numId="28">
    <w:abstractNumId w:val="26"/>
  </w:num>
  <w:num w:numId="29">
    <w:abstractNumId w:val="28"/>
  </w:num>
  <w:num w:numId="30">
    <w:abstractNumId w:val="29"/>
  </w:num>
  <w:num w:numId="3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gutterAtTop/>
  <w:defaultTabStop w:val="720"/>
  <w:hyphenationZone w:val="425"/>
  <w:characterSpacingControl w:val="doNotCompress"/>
  <w:hdrShapeDefaults>
    <o:shapedefaults v:ext="edit" spidmax="2066"/>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408E"/>
    <w:rsid w:val="00003490"/>
    <w:rsid w:val="00004744"/>
    <w:rsid w:val="00004E99"/>
    <w:rsid w:val="0000554A"/>
    <w:rsid w:val="00007586"/>
    <w:rsid w:val="00016948"/>
    <w:rsid w:val="00027C96"/>
    <w:rsid w:val="0003272A"/>
    <w:rsid w:val="00033390"/>
    <w:rsid w:val="000333C5"/>
    <w:rsid w:val="00033741"/>
    <w:rsid w:val="00037A30"/>
    <w:rsid w:val="00037B1B"/>
    <w:rsid w:val="000436FC"/>
    <w:rsid w:val="00046BB2"/>
    <w:rsid w:val="00051D22"/>
    <w:rsid w:val="00053507"/>
    <w:rsid w:val="00060404"/>
    <w:rsid w:val="000660DF"/>
    <w:rsid w:val="00075C66"/>
    <w:rsid w:val="00085A1C"/>
    <w:rsid w:val="00085D77"/>
    <w:rsid w:val="0009451A"/>
    <w:rsid w:val="00094905"/>
    <w:rsid w:val="000956B7"/>
    <w:rsid w:val="00096CD0"/>
    <w:rsid w:val="000A42BD"/>
    <w:rsid w:val="000A48AA"/>
    <w:rsid w:val="000A5178"/>
    <w:rsid w:val="000A576F"/>
    <w:rsid w:val="000A6201"/>
    <w:rsid w:val="000A7ADC"/>
    <w:rsid w:val="000B0C08"/>
    <w:rsid w:val="000B4AED"/>
    <w:rsid w:val="000B5249"/>
    <w:rsid w:val="000C22F5"/>
    <w:rsid w:val="000C3531"/>
    <w:rsid w:val="000C5854"/>
    <w:rsid w:val="000C59BD"/>
    <w:rsid w:val="000C6807"/>
    <w:rsid w:val="000C690E"/>
    <w:rsid w:val="000D14AF"/>
    <w:rsid w:val="000D571C"/>
    <w:rsid w:val="000D6317"/>
    <w:rsid w:val="000E1F95"/>
    <w:rsid w:val="000E4622"/>
    <w:rsid w:val="000F123E"/>
    <w:rsid w:val="000F174D"/>
    <w:rsid w:val="000F307F"/>
    <w:rsid w:val="000F3250"/>
    <w:rsid w:val="000F3B9F"/>
    <w:rsid w:val="0010693F"/>
    <w:rsid w:val="001109FB"/>
    <w:rsid w:val="00111EE2"/>
    <w:rsid w:val="001124E6"/>
    <w:rsid w:val="001136BC"/>
    <w:rsid w:val="00114130"/>
    <w:rsid w:val="001238AC"/>
    <w:rsid w:val="00127738"/>
    <w:rsid w:val="001278EE"/>
    <w:rsid w:val="00127D06"/>
    <w:rsid w:val="0013782E"/>
    <w:rsid w:val="00144187"/>
    <w:rsid w:val="001471F3"/>
    <w:rsid w:val="00153202"/>
    <w:rsid w:val="00154653"/>
    <w:rsid w:val="00155258"/>
    <w:rsid w:val="001566CF"/>
    <w:rsid w:val="00171C03"/>
    <w:rsid w:val="0017223F"/>
    <w:rsid w:val="001760AD"/>
    <w:rsid w:val="0018265A"/>
    <w:rsid w:val="00183155"/>
    <w:rsid w:val="001834D6"/>
    <w:rsid w:val="00184057"/>
    <w:rsid w:val="00187DF8"/>
    <w:rsid w:val="00193F23"/>
    <w:rsid w:val="001B0B39"/>
    <w:rsid w:val="001B3CF5"/>
    <w:rsid w:val="001D087E"/>
    <w:rsid w:val="001D0EFD"/>
    <w:rsid w:val="001D1EC8"/>
    <w:rsid w:val="001D66BB"/>
    <w:rsid w:val="001D67BC"/>
    <w:rsid w:val="001D6966"/>
    <w:rsid w:val="001E4304"/>
    <w:rsid w:val="001E6FB1"/>
    <w:rsid w:val="001E7EB4"/>
    <w:rsid w:val="001F1239"/>
    <w:rsid w:val="001F2B06"/>
    <w:rsid w:val="001F6CFF"/>
    <w:rsid w:val="00201AB2"/>
    <w:rsid w:val="00206424"/>
    <w:rsid w:val="002125C3"/>
    <w:rsid w:val="00212E87"/>
    <w:rsid w:val="00214150"/>
    <w:rsid w:val="00215757"/>
    <w:rsid w:val="00215873"/>
    <w:rsid w:val="00215896"/>
    <w:rsid w:val="00217DDF"/>
    <w:rsid w:val="00220CE6"/>
    <w:rsid w:val="002233F0"/>
    <w:rsid w:val="00223F2F"/>
    <w:rsid w:val="00224CA0"/>
    <w:rsid w:val="002272B5"/>
    <w:rsid w:val="00233485"/>
    <w:rsid w:val="0023732C"/>
    <w:rsid w:val="0024121E"/>
    <w:rsid w:val="00241822"/>
    <w:rsid w:val="00246C65"/>
    <w:rsid w:val="00255F14"/>
    <w:rsid w:val="0025654C"/>
    <w:rsid w:val="00265956"/>
    <w:rsid w:val="00266742"/>
    <w:rsid w:val="00271229"/>
    <w:rsid w:val="002729AA"/>
    <w:rsid w:val="00272F70"/>
    <w:rsid w:val="0028322D"/>
    <w:rsid w:val="00283885"/>
    <w:rsid w:val="0028637D"/>
    <w:rsid w:val="00286EA3"/>
    <w:rsid w:val="002938FE"/>
    <w:rsid w:val="002944D5"/>
    <w:rsid w:val="002B74B5"/>
    <w:rsid w:val="002C024E"/>
    <w:rsid w:val="002C0767"/>
    <w:rsid w:val="002C24A6"/>
    <w:rsid w:val="002C50BE"/>
    <w:rsid w:val="002C55EA"/>
    <w:rsid w:val="002C6725"/>
    <w:rsid w:val="002D3BC0"/>
    <w:rsid w:val="002D4758"/>
    <w:rsid w:val="002D4982"/>
    <w:rsid w:val="002D4BAB"/>
    <w:rsid w:val="002D6B38"/>
    <w:rsid w:val="002D782A"/>
    <w:rsid w:val="002D7A82"/>
    <w:rsid w:val="002E561F"/>
    <w:rsid w:val="002F371A"/>
    <w:rsid w:val="002F414C"/>
    <w:rsid w:val="002F45F6"/>
    <w:rsid w:val="002F5214"/>
    <w:rsid w:val="002F60BD"/>
    <w:rsid w:val="002F6D77"/>
    <w:rsid w:val="002F72E8"/>
    <w:rsid w:val="00301C9F"/>
    <w:rsid w:val="00306894"/>
    <w:rsid w:val="00313FCE"/>
    <w:rsid w:val="00335717"/>
    <w:rsid w:val="003402D2"/>
    <w:rsid w:val="0034110E"/>
    <w:rsid w:val="00341B70"/>
    <w:rsid w:val="0034269B"/>
    <w:rsid w:val="00344514"/>
    <w:rsid w:val="00345ADE"/>
    <w:rsid w:val="00347799"/>
    <w:rsid w:val="0035583B"/>
    <w:rsid w:val="00360F09"/>
    <w:rsid w:val="00364AD5"/>
    <w:rsid w:val="00367F4F"/>
    <w:rsid w:val="00371359"/>
    <w:rsid w:val="0038108C"/>
    <w:rsid w:val="00381340"/>
    <w:rsid w:val="00385C88"/>
    <w:rsid w:val="00386758"/>
    <w:rsid w:val="00386935"/>
    <w:rsid w:val="00387673"/>
    <w:rsid w:val="003948FD"/>
    <w:rsid w:val="003A2838"/>
    <w:rsid w:val="003A575E"/>
    <w:rsid w:val="003B2BD5"/>
    <w:rsid w:val="003C0AF8"/>
    <w:rsid w:val="003C410E"/>
    <w:rsid w:val="003C512C"/>
    <w:rsid w:val="003C624F"/>
    <w:rsid w:val="003D19C8"/>
    <w:rsid w:val="003D2A0E"/>
    <w:rsid w:val="003D2CEC"/>
    <w:rsid w:val="003D35B4"/>
    <w:rsid w:val="003D519A"/>
    <w:rsid w:val="003D6105"/>
    <w:rsid w:val="003E089A"/>
    <w:rsid w:val="003E2140"/>
    <w:rsid w:val="003E3C5F"/>
    <w:rsid w:val="003E50E8"/>
    <w:rsid w:val="003E5D62"/>
    <w:rsid w:val="003F1691"/>
    <w:rsid w:val="00402721"/>
    <w:rsid w:val="0040331E"/>
    <w:rsid w:val="004033F2"/>
    <w:rsid w:val="004049A1"/>
    <w:rsid w:val="0041392B"/>
    <w:rsid w:val="0041535F"/>
    <w:rsid w:val="004153F9"/>
    <w:rsid w:val="00415ABE"/>
    <w:rsid w:val="00416C6F"/>
    <w:rsid w:val="004201C2"/>
    <w:rsid w:val="00423700"/>
    <w:rsid w:val="0042577D"/>
    <w:rsid w:val="00435519"/>
    <w:rsid w:val="004429B0"/>
    <w:rsid w:val="0044707E"/>
    <w:rsid w:val="0045173E"/>
    <w:rsid w:val="00457E43"/>
    <w:rsid w:val="0046007F"/>
    <w:rsid w:val="00460413"/>
    <w:rsid w:val="004647E9"/>
    <w:rsid w:val="00465E23"/>
    <w:rsid w:val="00470CD4"/>
    <w:rsid w:val="00472392"/>
    <w:rsid w:val="00475D24"/>
    <w:rsid w:val="00480B75"/>
    <w:rsid w:val="00482893"/>
    <w:rsid w:val="00483719"/>
    <w:rsid w:val="00486A0C"/>
    <w:rsid w:val="00495127"/>
    <w:rsid w:val="004A0DF5"/>
    <w:rsid w:val="004A4999"/>
    <w:rsid w:val="004A652D"/>
    <w:rsid w:val="004A6CA5"/>
    <w:rsid w:val="004B03C9"/>
    <w:rsid w:val="004B164E"/>
    <w:rsid w:val="004B2223"/>
    <w:rsid w:val="004B4A15"/>
    <w:rsid w:val="004B615C"/>
    <w:rsid w:val="004B7943"/>
    <w:rsid w:val="004C1D62"/>
    <w:rsid w:val="004D04B6"/>
    <w:rsid w:val="004D0874"/>
    <w:rsid w:val="004D4273"/>
    <w:rsid w:val="004D4918"/>
    <w:rsid w:val="004D5ED1"/>
    <w:rsid w:val="004E177F"/>
    <w:rsid w:val="004E1903"/>
    <w:rsid w:val="004E1E27"/>
    <w:rsid w:val="004E1E39"/>
    <w:rsid w:val="004F3972"/>
    <w:rsid w:val="004F53AE"/>
    <w:rsid w:val="00500896"/>
    <w:rsid w:val="005031B9"/>
    <w:rsid w:val="005049E0"/>
    <w:rsid w:val="0051140A"/>
    <w:rsid w:val="00513192"/>
    <w:rsid w:val="00520FEC"/>
    <w:rsid w:val="00522941"/>
    <w:rsid w:val="005258BC"/>
    <w:rsid w:val="005279ED"/>
    <w:rsid w:val="005304BF"/>
    <w:rsid w:val="00532BCA"/>
    <w:rsid w:val="00535160"/>
    <w:rsid w:val="005354E2"/>
    <w:rsid w:val="005378B0"/>
    <w:rsid w:val="00537BD6"/>
    <w:rsid w:val="00537CC0"/>
    <w:rsid w:val="0054164D"/>
    <w:rsid w:val="00541CF5"/>
    <w:rsid w:val="00543540"/>
    <w:rsid w:val="00546159"/>
    <w:rsid w:val="00550B4D"/>
    <w:rsid w:val="00553068"/>
    <w:rsid w:val="005541B3"/>
    <w:rsid w:val="00565ED1"/>
    <w:rsid w:val="005670BC"/>
    <w:rsid w:val="0057409A"/>
    <w:rsid w:val="005744ED"/>
    <w:rsid w:val="005800DF"/>
    <w:rsid w:val="00582173"/>
    <w:rsid w:val="00584A48"/>
    <w:rsid w:val="00586903"/>
    <w:rsid w:val="00587425"/>
    <w:rsid w:val="005924BA"/>
    <w:rsid w:val="00593A7A"/>
    <w:rsid w:val="005970AA"/>
    <w:rsid w:val="005A181F"/>
    <w:rsid w:val="005A44E5"/>
    <w:rsid w:val="005B3DD9"/>
    <w:rsid w:val="005B6EC1"/>
    <w:rsid w:val="005B73CC"/>
    <w:rsid w:val="005C175C"/>
    <w:rsid w:val="005C3ADA"/>
    <w:rsid w:val="005C6987"/>
    <w:rsid w:val="005C6AB3"/>
    <w:rsid w:val="005C7F0C"/>
    <w:rsid w:val="005D11F3"/>
    <w:rsid w:val="005D3CE3"/>
    <w:rsid w:val="005D5AAD"/>
    <w:rsid w:val="005D6830"/>
    <w:rsid w:val="005E172A"/>
    <w:rsid w:val="005E39CD"/>
    <w:rsid w:val="005E593A"/>
    <w:rsid w:val="005E723A"/>
    <w:rsid w:val="005F48AB"/>
    <w:rsid w:val="005F4B2F"/>
    <w:rsid w:val="0060357A"/>
    <w:rsid w:val="006039CB"/>
    <w:rsid w:val="0060446D"/>
    <w:rsid w:val="0061059E"/>
    <w:rsid w:val="00611FFC"/>
    <w:rsid w:val="0061536E"/>
    <w:rsid w:val="006170F9"/>
    <w:rsid w:val="00621E29"/>
    <w:rsid w:val="006222E7"/>
    <w:rsid w:val="00624312"/>
    <w:rsid w:val="00630021"/>
    <w:rsid w:val="006329DE"/>
    <w:rsid w:val="006352EC"/>
    <w:rsid w:val="00635E4C"/>
    <w:rsid w:val="00643744"/>
    <w:rsid w:val="006437C9"/>
    <w:rsid w:val="006439E9"/>
    <w:rsid w:val="006471E2"/>
    <w:rsid w:val="0065043F"/>
    <w:rsid w:val="00656348"/>
    <w:rsid w:val="0066195B"/>
    <w:rsid w:val="00664431"/>
    <w:rsid w:val="0066472E"/>
    <w:rsid w:val="006649B8"/>
    <w:rsid w:val="0066533D"/>
    <w:rsid w:val="00670BF2"/>
    <w:rsid w:val="00672B04"/>
    <w:rsid w:val="00674987"/>
    <w:rsid w:val="00675479"/>
    <w:rsid w:val="00682AAE"/>
    <w:rsid w:val="00685C59"/>
    <w:rsid w:val="00692261"/>
    <w:rsid w:val="006A2C29"/>
    <w:rsid w:val="006A3268"/>
    <w:rsid w:val="006A4D49"/>
    <w:rsid w:val="006A717A"/>
    <w:rsid w:val="006C0A48"/>
    <w:rsid w:val="006C162B"/>
    <w:rsid w:val="006C66A0"/>
    <w:rsid w:val="006D005E"/>
    <w:rsid w:val="006D240C"/>
    <w:rsid w:val="006D3273"/>
    <w:rsid w:val="006D6D50"/>
    <w:rsid w:val="006E1411"/>
    <w:rsid w:val="006E2E08"/>
    <w:rsid w:val="006E43F8"/>
    <w:rsid w:val="006E6F44"/>
    <w:rsid w:val="006E7C59"/>
    <w:rsid w:val="006F08FE"/>
    <w:rsid w:val="006F1B25"/>
    <w:rsid w:val="006F678C"/>
    <w:rsid w:val="00710B95"/>
    <w:rsid w:val="00714CC5"/>
    <w:rsid w:val="00715526"/>
    <w:rsid w:val="00715890"/>
    <w:rsid w:val="00717BAE"/>
    <w:rsid w:val="00723AA9"/>
    <w:rsid w:val="00724E86"/>
    <w:rsid w:val="007250AE"/>
    <w:rsid w:val="00727002"/>
    <w:rsid w:val="00732386"/>
    <w:rsid w:val="0073563F"/>
    <w:rsid w:val="0073564A"/>
    <w:rsid w:val="007412FE"/>
    <w:rsid w:val="0074683E"/>
    <w:rsid w:val="00747186"/>
    <w:rsid w:val="007477FC"/>
    <w:rsid w:val="00747F0E"/>
    <w:rsid w:val="00751C70"/>
    <w:rsid w:val="00755A95"/>
    <w:rsid w:val="00760881"/>
    <w:rsid w:val="00763A92"/>
    <w:rsid w:val="00763AF6"/>
    <w:rsid w:val="0076551E"/>
    <w:rsid w:val="00765EF1"/>
    <w:rsid w:val="007679D3"/>
    <w:rsid w:val="00770030"/>
    <w:rsid w:val="007734CB"/>
    <w:rsid w:val="00773853"/>
    <w:rsid w:val="007740F9"/>
    <w:rsid w:val="0077451C"/>
    <w:rsid w:val="00774D20"/>
    <w:rsid w:val="0077551C"/>
    <w:rsid w:val="007875C8"/>
    <w:rsid w:val="007930D7"/>
    <w:rsid w:val="007A2794"/>
    <w:rsid w:val="007A37CE"/>
    <w:rsid w:val="007B3757"/>
    <w:rsid w:val="007B74E7"/>
    <w:rsid w:val="007C2687"/>
    <w:rsid w:val="007C70BA"/>
    <w:rsid w:val="007C77FC"/>
    <w:rsid w:val="007D2CF4"/>
    <w:rsid w:val="007D3C32"/>
    <w:rsid w:val="007D4766"/>
    <w:rsid w:val="007E2507"/>
    <w:rsid w:val="007E3D08"/>
    <w:rsid w:val="007F0036"/>
    <w:rsid w:val="007F1B05"/>
    <w:rsid w:val="007F296A"/>
    <w:rsid w:val="007F2D84"/>
    <w:rsid w:val="007F52D0"/>
    <w:rsid w:val="00805A8E"/>
    <w:rsid w:val="00805DE5"/>
    <w:rsid w:val="00805F6B"/>
    <w:rsid w:val="0080647C"/>
    <w:rsid w:val="00813E9C"/>
    <w:rsid w:val="00815265"/>
    <w:rsid w:val="00817448"/>
    <w:rsid w:val="00817937"/>
    <w:rsid w:val="00820005"/>
    <w:rsid w:val="00820C6C"/>
    <w:rsid w:val="0082709E"/>
    <w:rsid w:val="00831195"/>
    <w:rsid w:val="00831C83"/>
    <w:rsid w:val="00833E24"/>
    <w:rsid w:val="00842543"/>
    <w:rsid w:val="00847074"/>
    <w:rsid w:val="00857716"/>
    <w:rsid w:val="00860DBD"/>
    <w:rsid w:val="0086188B"/>
    <w:rsid w:val="008628A6"/>
    <w:rsid w:val="00871330"/>
    <w:rsid w:val="008769E9"/>
    <w:rsid w:val="00880842"/>
    <w:rsid w:val="00885E24"/>
    <w:rsid w:val="00892238"/>
    <w:rsid w:val="008941A2"/>
    <w:rsid w:val="00896080"/>
    <w:rsid w:val="008A275A"/>
    <w:rsid w:val="008A4BED"/>
    <w:rsid w:val="008B00B5"/>
    <w:rsid w:val="008B092A"/>
    <w:rsid w:val="008B0EDC"/>
    <w:rsid w:val="008B11CA"/>
    <w:rsid w:val="008C310F"/>
    <w:rsid w:val="008C4584"/>
    <w:rsid w:val="008C481F"/>
    <w:rsid w:val="008D1621"/>
    <w:rsid w:val="008E3FFF"/>
    <w:rsid w:val="0090225A"/>
    <w:rsid w:val="00905417"/>
    <w:rsid w:val="009067BC"/>
    <w:rsid w:val="00910170"/>
    <w:rsid w:val="00910EF5"/>
    <w:rsid w:val="0091223B"/>
    <w:rsid w:val="009132A0"/>
    <w:rsid w:val="00914527"/>
    <w:rsid w:val="00920614"/>
    <w:rsid w:val="00927DB9"/>
    <w:rsid w:val="00934B3C"/>
    <w:rsid w:val="00936AA1"/>
    <w:rsid w:val="0093744F"/>
    <w:rsid w:val="009422CC"/>
    <w:rsid w:val="00942E29"/>
    <w:rsid w:val="00943D8B"/>
    <w:rsid w:val="00944E42"/>
    <w:rsid w:val="0095084D"/>
    <w:rsid w:val="0095163F"/>
    <w:rsid w:val="00953123"/>
    <w:rsid w:val="00955248"/>
    <w:rsid w:val="009567AF"/>
    <w:rsid w:val="009647D7"/>
    <w:rsid w:val="00965E4E"/>
    <w:rsid w:val="00967879"/>
    <w:rsid w:val="00970BEF"/>
    <w:rsid w:val="00976688"/>
    <w:rsid w:val="00986DB3"/>
    <w:rsid w:val="0099300F"/>
    <w:rsid w:val="009A04F5"/>
    <w:rsid w:val="009A6FEF"/>
    <w:rsid w:val="009A7987"/>
    <w:rsid w:val="009B20BD"/>
    <w:rsid w:val="009B578C"/>
    <w:rsid w:val="009C2EC4"/>
    <w:rsid w:val="009C7B7E"/>
    <w:rsid w:val="009D01AC"/>
    <w:rsid w:val="009D4169"/>
    <w:rsid w:val="009D6AC2"/>
    <w:rsid w:val="009D70D7"/>
    <w:rsid w:val="009E30E2"/>
    <w:rsid w:val="009E563B"/>
    <w:rsid w:val="009F0683"/>
    <w:rsid w:val="009F0E37"/>
    <w:rsid w:val="009F4782"/>
    <w:rsid w:val="009F5BF2"/>
    <w:rsid w:val="009F6FCC"/>
    <w:rsid w:val="00A1472B"/>
    <w:rsid w:val="00A21DBF"/>
    <w:rsid w:val="00A24C58"/>
    <w:rsid w:val="00A2609C"/>
    <w:rsid w:val="00A27DDB"/>
    <w:rsid w:val="00A30C41"/>
    <w:rsid w:val="00A3267F"/>
    <w:rsid w:val="00A33269"/>
    <w:rsid w:val="00A3353A"/>
    <w:rsid w:val="00A34C68"/>
    <w:rsid w:val="00A35ADB"/>
    <w:rsid w:val="00A372CB"/>
    <w:rsid w:val="00A37339"/>
    <w:rsid w:val="00A40AB0"/>
    <w:rsid w:val="00A41FC7"/>
    <w:rsid w:val="00A4679B"/>
    <w:rsid w:val="00A5071B"/>
    <w:rsid w:val="00A51BAC"/>
    <w:rsid w:val="00A561D4"/>
    <w:rsid w:val="00A565A8"/>
    <w:rsid w:val="00A5700B"/>
    <w:rsid w:val="00A575AE"/>
    <w:rsid w:val="00A625E3"/>
    <w:rsid w:val="00A62620"/>
    <w:rsid w:val="00A63768"/>
    <w:rsid w:val="00A66C30"/>
    <w:rsid w:val="00A713C1"/>
    <w:rsid w:val="00A73EAF"/>
    <w:rsid w:val="00A81C69"/>
    <w:rsid w:val="00A829C9"/>
    <w:rsid w:val="00A82FF7"/>
    <w:rsid w:val="00A8311D"/>
    <w:rsid w:val="00A8759A"/>
    <w:rsid w:val="00A9543F"/>
    <w:rsid w:val="00A97D29"/>
    <w:rsid w:val="00AA0E85"/>
    <w:rsid w:val="00AA37BE"/>
    <w:rsid w:val="00AA5B78"/>
    <w:rsid w:val="00AA6507"/>
    <w:rsid w:val="00AB3110"/>
    <w:rsid w:val="00AB387E"/>
    <w:rsid w:val="00AB4D3F"/>
    <w:rsid w:val="00AC338B"/>
    <w:rsid w:val="00AC5BD6"/>
    <w:rsid w:val="00AD041C"/>
    <w:rsid w:val="00AD1988"/>
    <w:rsid w:val="00AD3204"/>
    <w:rsid w:val="00AD41F8"/>
    <w:rsid w:val="00AD4664"/>
    <w:rsid w:val="00AE4FCB"/>
    <w:rsid w:val="00AE599B"/>
    <w:rsid w:val="00AE7B3F"/>
    <w:rsid w:val="00AF02D9"/>
    <w:rsid w:val="00AF3149"/>
    <w:rsid w:val="00AF39C8"/>
    <w:rsid w:val="00AF73C2"/>
    <w:rsid w:val="00B000E7"/>
    <w:rsid w:val="00B01C4A"/>
    <w:rsid w:val="00B0722E"/>
    <w:rsid w:val="00B1262C"/>
    <w:rsid w:val="00B12702"/>
    <w:rsid w:val="00B218AB"/>
    <w:rsid w:val="00B23A34"/>
    <w:rsid w:val="00B25403"/>
    <w:rsid w:val="00B31844"/>
    <w:rsid w:val="00B31A95"/>
    <w:rsid w:val="00B335A3"/>
    <w:rsid w:val="00B4255C"/>
    <w:rsid w:val="00B46B61"/>
    <w:rsid w:val="00B51B56"/>
    <w:rsid w:val="00B52524"/>
    <w:rsid w:val="00B54A26"/>
    <w:rsid w:val="00B625D8"/>
    <w:rsid w:val="00B71133"/>
    <w:rsid w:val="00B72C01"/>
    <w:rsid w:val="00B735CD"/>
    <w:rsid w:val="00B808AC"/>
    <w:rsid w:val="00B80DC6"/>
    <w:rsid w:val="00B8443A"/>
    <w:rsid w:val="00B86C2C"/>
    <w:rsid w:val="00B914E0"/>
    <w:rsid w:val="00B9226B"/>
    <w:rsid w:val="00BA382E"/>
    <w:rsid w:val="00BA5885"/>
    <w:rsid w:val="00BA6741"/>
    <w:rsid w:val="00BA7486"/>
    <w:rsid w:val="00BC071B"/>
    <w:rsid w:val="00BC4BD9"/>
    <w:rsid w:val="00BC790D"/>
    <w:rsid w:val="00BC7F26"/>
    <w:rsid w:val="00BD7136"/>
    <w:rsid w:val="00BE4101"/>
    <w:rsid w:val="00BF3118"/>
    <w:rsid w:val="00BF3B5B"/>
    <w:rsid w:val="00BF53E3"/>
    <w:rsid w:val="00C00D03"/>
    <w:rsid w:val="00C01B9E"/>
    <w:rsid w:val="00C03D8D"/>
    <w:rsid w:val="00C058E1"/>
    <w:rsid w:val="00C05E1E"/>
    <w:rsid w:val="00C063E0"/>
    <w:rsid w:val="00C1134F"/>
    <w:rsid w:val="00C13721"/>
    <w:rsid w:val="00C1572F"/>
    <w:rsid w:val="00C17C48"/>
    <w:rsid w:val="00C17E4D"/>
    <w:rsid w:val="00C23551"/>
    <w:rsid w:val="00C30AF4"/>
    <w:rsid w:val="00C34AD6"/>
    <w:rsid w:val="00C34CF1"/>
    <w:rsid w:val="00C41689"/>
    <w:rsid w:val="00C4579B"/>
    <w:rsid w:val="00C50DD6"/>
    <w:rsid w:val="00C50F97"/>
    <w:rsid w:val="00C522E4"/>
    <w:rsid w:val="00C612D2"/>
    <w:rsid w:val="00C62E6E"/>
    <w:rsid w:val="00C64DD0"/>
    <w:rsid w:val="00C653EE"/>
    <w:rsid w:val="00C72DD5"/>
    <w:rsid w:val="00C73AF9"/>
    <w:rsid w:val="00C74C78"/>
    <w:rsid w:val="00C74F07"/>
    <w:rsid w:val="00C76459"/>
    <w:rsid w:val="00C827CE"/>
    <w:rsid w:val="00C83FE7"/>
    <w:rsid w:val="00C85105"/>
    <w:rsid w:val="00C922FD"/>
    <w:rsid w:val="00C9381E"/>
    <w:rsid w:val="00C9396E"/>
    <w:rsid w:val="00C941F5"/>
    <w:rsid w:val="00C94713"/>
    <w:rsid w:val="00C968DE"/>
    <w:rsid w:val="00CA1987"/>
    <w:rsid w:val="00CA1EB7"/>
    <w:rsid w:val="00CA2BF1"/>
    <w:rsid w:val="00CA3B9C"/>
    <w:rsid w:val="00CA5593"/>
    <w:rsid w:val="00CA62D9"/>
    <w:rsid w:val="00CB3B76"/>
    <w:rsid w:val="00CB5692"/>
    <w:rsid w:val="00CB71B9"/>
    <w:rsid w:val="00CC0A7E"/>
    <w:rsid w:val="00CC291A"/>
    <w:rsid w:val="00CC2DFC"/>
    <w:rsid w:val="00CC5403"/>
    <w:rsid w:val="00CC7D73"/>
    <w:rsid w:val="00CD215E"/>
    <w:rsid w:val="00CD3F53"/>
    <w:rsid w:val="00CE2A50"/>
    <w:rsid w:val="00CE2ACE"/>
    <w:rsid w:val="00CE74A5"/>
    <w:rsid w:val="00CF0930"/>
    <w:rsid w:val="00CF0D02"/>
    <w:rsid w:val="00D03C4D"/>
    <w:rsid w:val="00D143F3"/>
    <w:rsid w:val="00D16120"/>
    <w:rsid w:val="00D16D21"/>
    <w:rsid w:val="00D21BC7"/>
    <w:rsid w:val="00D22473"/>
    <w:rsid w:val="00D310A5"/>
    <w:rsid w:val="00D31CD9"/>
    <w:rsid w:val="00D335B4"/>
    <w:rsid w:val="00D36FD2"/>
    <w:rsid w:val="00D40127"/>
    <w:rsid w:val="00D505CF"/>
    <w:rsid w:val="00D5412B"/>
    <w:rsid w:val="00D555D5"/>
    <w:rsid w:val="00D57DDC"/>
    <w:rsid w:val="00D71DF2"/>
    <w:rsid w:val="00D71FC9"/>
    <w:rsid w:val="00D72008"/>
    <w:rsid w:val="00D72348"/>
    <w:rsid w:val="00D72FDB"/>
    <w:rsid w:val="00D73497"/>
    <w:rsid w:val="00D80059"/>
    <w:rsid w:val="00D8043A"/>
    <w:rsid w:val="00D82709"/>
    <w:rsid w:val="00D83E4E"/>
    <w:rsid w:val="00D86344"/>
    <w:rsid w:val="00D91EBA"/>
    <w:rsid w:val="00DA5683"/>
    <w:rsid w:val="00DB6102"/>
    <w:rsid w:val="00DB7048"/>
    <w:rsid w:val="00DD4432"/>
    <w:rsid w:val="00DD49DA"/>
    <w:rsid w:val="00DD657E"/>
    <w:rsid w:val="00DD66A4"/>
    <w:rsid w:val="00DE2215"/>
    <w:rsid w:val="00DE3480"/>
    <w:rsid w:val="00DE402C"/>
    <w:rsid w:val="00DE5162"/>
    <w:rsid w:val="00DF25C3"/>
    <w:rsid w:val="00DF29DB"/>
    <w:rsid w:val="00DF55B6"/>
    <w:rsid w:val="00E006EA"/>
    <w:rsid w:val="00E06932"/>
    <w:rsid w:val="00E06CB4"/>
    <w:rsid w:val="00E24ABA"/>
    <w:rsid w:val="00E24EE4"/>
    <w:rsid w:val="00E3331E"/>
    <w:rsid w:val="00E43A70"/>
    <w:rsid w:val="00E507E9"/>
    <w:rsid w:val="00E53C85"/>
    <w:rsid w:val="00E55B4B"/>
    <w:rsid w:val="00E614A8"/>
    <w:rsid w:val="00E66BDD"/>
    <w:rsid w:val="00E76593"/>
    <w:rsid w:val="00E855D4"/>
    <w:rsid w:val="00E85B45"/>
    <w:rsid w:val="00E86B7F"/>
    <w:rsid w:val="00E91126"/>
    <w:rsid w:val="00E92CAF"/>
    <w:rsid w:val="00E93871"/>
    <w:rsid w:val="00E968ED"/>
    <w:rsid w:val="00EA7DE8"/>
    <w:rsid w:val="00EB1FCC"/>
    <w:rsid w:val="00EB7FE0"/>
    <w:rsid w:val="00EC0C3A"/>
    <w:rsid w:val="00EC3727"/>
    <w:rsid w:val="00EC63CF"/>
    <w:rsid w:val="00EC6D58"/>
    <w:rsid w:val="00EC7E7D"/>
    <w:rsid w:val="00ED1345"/>
    <w:rsid w:val="00ED15FC"/>
    <w:rsid w:val="00ED6DA8"/>
    <w:rsid w:val="00EE0084"/>
    <w:rsid w:val="00EE19F1"/>
    <w:rsid w:val="00EE494D"/>
    <w:rsid w:val="00EE59F9"/>
    <w:rsid w:val="00EE5A83"/>
    <w:rsid w:val="00EE7995"/>
    <w:rsid w:val="00EF3A50"/>
    <w:rsid w:val="00EF3C4D"/>
    <w:rsid w:val="00EF49DA"/>
    <w:rsid w:val="00F12A21"/>
    <w:rsid w:val="00F15841"/>
    <w:rsid w:val="00F168E1"/>
    <w:rsid w:val="00F16DDA"/>
    <w:rsid w:val="00F17578"/>
    <w:rsid w:val="00F22F32"/>
    <w:rsid w:val="00F23467"/>
    <w:rsid w:val="00F25879"/>
    <w:rsid w:val="00F25C65"/>
    <w:rsid w:val="00F268B4"/>
    <w:rsid w:val="00F27FAE"/>
    <w:rsid w:val="00F30A77"/>
    <w:rsid w:val="00F3390C"/>
    <w:rsid w:val="00F4067E"/>
    <w:rsid w:val="00F40E25"/>
    <w:rsid w:val="00F46E65"/>
    <w:rsid w:val="00F50796"/>
    <w:rsid w:val="00F50835"/>
    <w:rsid w:val="00F52CC8"/>
    <w:rsid w:val="00F53EED"/>
    <w:rsid w:val="00F5408E"/>
    <w:rsid w:val="00F542B4"/>
    <w:rsid w:val="00F65C73"/>
    <w:rsid w:val="00F65DDA"/>
    <w:rsid w:val="00F673B9"/>
    <w:rsid w:val="00F6772C"/>
    <w:rsid w:val="00F67C32"/>
    <w:rsid w:val="00F70AE8"/>
    <w:rsid w:val="00F7140B"/>
    <w:rsid w:val="00F719A0"/>
    <w:rsid w:val="00F7429E"/>
    <w:rsid w:val="00F819C3"/>
    <w:rsid w:val="00F83DFF"/>
    <w:rsid w:val="00F85925"/>
    <w:rsid w:val="00F878BD"/>
    <w:rsid w:val="00F913B9"/>
    <w:rsid w:val="00F93339"/>
    <w:rsid w:val="00F93FB0"/>
    <w:rsid w:val="00F9401F"/>
    <w:rsid w:val="00F97FC6"/>
    <w:rsid w:val="00FA231E"/>
    <w:rsid w:val="00FA3B92"/>
    <w:rsid w:val="00FB1A4B"/>
    <w:rsid w:val="00FB2BA4"/>
    <w:rsid w:val="00FB70FC"/>
    <w:rsid w:val="00FB7A9A"/>
    <w:rsid w:val="00FC1B4A"/>
    <w:rsid w:val="00FC2189"/>
    <w:rsid w:val="00FC6ADE"/>
    <w:rsid w:val="00FC6F8B"/>
    <w:rsid w:val="00FD35F7"/>
    <w:rsid w:val="00FD69C5"/>
    <w:rsid w:val="00FD7506"/>
    <w:rsid w:val="00FD7D5D"/>
    <w:rsid w:val="00FE05C0"/>
    <w:rsid w:val="00FE57E0"/>
    <w:rsid w:val="00FE59E6"/>
    <w:rsid w:val="00FF2B6A"/>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66"/>
    <o:shapelayout v:ext="edit">
      <o:idmap v:ext="edit" data="1"/>
    </o:shapelayout>
  </w:shapeDefaults>
  <w:decimalSymbol w:val=","/>
  <w:listSeparator w:val=";"/>
  <w14:docId w14:val="585BFD2E"/>
  <w15:docId w15:val="{F7B0315C-3B71-4FCD-B0AD-F51E391A2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5C65"/>
    <w:rPr>
      <w:rFonts w:ascii="Arial" w:hAnsi="Arial"/>
      <w:sz w:val="24"/>
    </w:rPr>
  </w:style>
  <w:style w:type="paragraph" w:styleId="Ttulo1">
    <w:name w:val="heading 1"/>
    <w:basedOn w:val="Normal"/>
    <w:next w:val="Normal"/>
    <w:link w:val="Ttulo1Car"/>
    <w:uiPriority w:val="9"/>
    <w:qFormat/>
    <w:rsid w:val="00A9543F"/>
    <w:pPr>
      <w:keepNext/>
      <w:keepLines/>
      <w:spacing w:before="240" w:after="0"/>
      <w:outlineLvl w:val="0"/>
    </w:pPr>
    <w:rPr>
      <w:rFonts w:eastAsiaTheme="majorEastAsia" w:cstheme="majorBidi"/>
      <w:b/>
      <w:color w:val="000000" w:themeColor="text1"/>
      <w:szCs w:val="32"/>
    </w:rPr>
  </w:style>
  <w:style w:type="paragraph" w:styleId="Ttulo2">
    <w:name w:val="heading 2"/>
    <w:basedOn w:val="Normal"/>
    <w:next w:val="Normal"/>
    <w:link w:val="Ttulo2Car"/>
    <w:uiPriority w:val="9"/>
    <w:unhideWhenUsed/>
    <w:qFormat/>
    <w:rsid w:val="000660DF"/>
    <w:pPr>
      <w:keepNext/>
      <w:keepLines/>
      <w:spacing w:before="40" w:after="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715526"/>
    <w:pPr>
      <w:keepNext/>
      <w:keepLines/>
      <w:spacing w:before="40" w:after="0"/>
      <w:outlineLvl w:val="2"/>
    </w:pPr>
    <w:rPr>
      <w:rFonts w:eastAsiaTheme="majorEastAsia" w:cstheme="majorBidi"/>
      <w:b/>
      <w:color w:val="000000" w:themeColor="text1"/>
      <w:szCs w:val="24"/>
    </w:rPr>
  </w:style>
  <w:style w:type="paragraph" w:styleId="Ttulo4">
    <w:name w:val="heading 4"/>
    <w:basedOn w:val="Normal"/>
    <w:next w:val="Normal"/>
    <w:link w:val="Ttulo4Car"/>
    <w:uiPriority w:val="9"/>
    <w:unhideWhenUsed/>
    <w:qFormat/>
    <w:rsid w:val="00C00D03"/>
    <w:pPr>
      <w:keepNext/>
      <w:keepLines/>
      <w:spacing w:before="40" w:after="0"/>
      <w:outlineLvl w:val="3"/>
    </w:pPr>
    <w:rPr>
      <w:rFonts w:asciiTheme="majorHAnsi" w:eastAsiaTheme="majorEastAsia" w:hAnsiTheme="majorHAnsi" w:cstheme="majorBidi"/>
      <w:i/>
      <w:iCs/>
      <w:color w:val="2F5496" w:themeColor="accent1" w:themeShade="BF"/>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F5408E"/>
    <w:pPr>
      <w:spacing w:after="0" w:line="240" w:lineRule="auto"/>
    </w:pPr>
  </w:style>
  <w:style w:type="paragraph" w:styleId="Ttulo">
    <w:name w:val="Title"/>
    <w:basedOn w:val="Normal"/>
    <w:next w:val="Normal"/>
    <w:link w:val="TtuloCar"/>
    <w:uiPriority w:val="10"/>
    <w:qFormat/>
    <w:rsid w:val="00FB2BA4"/>
    <w:pPr>
      <w:spacing w:after="0" w:line="240" w:lineRule="auto"/>
      <w:contextualSpacing/>
      <w:jc w:val="center"/>
    </w:pPr>
    <w:rPr>
      <w:rFonts w:eastAsiaTheme="majorEastAsia" w:cstheme="majorBidi"/>
      <w:b/>
      <w:spacing w:val="-10"/>
      <w:kern w:val="28"/>
      <w:sz w:val="28"/>
      <w:szCs w:val="56"/>
    </w:rPr>
  </w:style>
  <w:style w:type="character" w:customStyle="1" w:styleId="TtuloCar">
    <w:name w:val="Título Car"/>
    <w:basedOn w:val="Fuentedeprrafopredeter"/>
    <w:link w:val="Ttulo"/>
    <w:uiPriority w:val="10"/>
    <w:rsid w:val="00FB2BA4"/>
    <w:rPr>
      <w:rFonts w:ascii="Arial" w:eastAsiaTheme="majorEastAsia" w:hAnsi="Arial" w:cstheme="majorBidi"/>
      <w:b/>
      <w:spacing w:val="-10"/>
      <w:kern w:val="28"/>
      <w:sz w:val="28"/>
      <w:szCs w:val="56"/>
      <w:lang w:val="es-ES"/>
    </w:rPr>
  </w:style>
  <w:style w:type="paragraph" w:styleId="TDC1">
    <w:name w:val="toc 1"/>
    <w:basedOn w:val="Normal"/>
    <w:next w:val="Normal"/>
    <w:autoRedefine/>
    <w:uiPriority w:val="39"/>
    <w:unhideWhenUsed/>
    <w:rsid w:val="008A275A"/>
    <w:pPr>
      <w:tabs>
        <w:tab w:val="right" w:pos="8828"/>
      </w:tabs>
      <w:spacing w:after="240" w:line="360" w:lineRule="auto"/>
      <w:ind w:right="851"/>
    </w:pPr>
    <w:rPr>
      <w:rFonts w:cs="Arial"/>
      <w:b/>
      <w:bCs/>
      <w:iCs/>
      <w:caps/>
      <w:noProof/>
      <w:szCs w:val="24"/>
    </w:rPr>
  </w:style>
  <w:style w:type="paragraph" w:styleId="TDC2">
    <w:name w:val="toc 2"/>
    <w:basedOn w:val="Normal"/>
    <w:next w:val="Normal"/>
    <w:autoRedefine/>
    <w:uiPriority w:val="39"/>
    <w:unhideWhenUsed/>
    <w:rsid w:val="0035583B"/>
    <w:pPr>
      <w:tabs>
        <w:tab w:val="right" w:pos="8828"/>
      </w:tabs>
      <w:spacing w:after="240" w:line="360" w:lineRule="auto"/>
      <w:ind w:right="851"/>
    </w:pPr>
    <w:rPr>
      <w:b/>
      <w:bCs/>
    </w:rPr>
  </w:style>
  <w:style w:type="paragraph" w:styleId="TDC3">
    <w:name w:val="toc 3"/>
    <w:basedOn w:val="Normal"/>
    <w:next w:val="Normal"/>
    <w:autoRedefine/>
    <w:uiPriority w:val="39"/>
    <w:unhideWhenUsed/>
    <w:rsid w:val="000660DF"/>
    <w:pPr>
      <w:spacing w:after="0"/>
      <w:ind w:left="440"/>
    </w:pPr>
    <w:rPr>
      <w:sz w:val="20"/>
      <w:szCs w:val="20"/>
    </w:rPr>
  </w:style>
  <w:style w:type="paragraph" w:styleId="TDC4">
    <w:name w:val="toc 4"/>
    <w:basedOn w:val="Normal"/>
    <w:next w:val="Normal"/>
    <w:autoRedefine/>
    <w:uiPriority w:val="39"/>
    <w:unhideWhenUsed/>
    <w:rsid w:val="000660DF"/>
    <w:pPr>
      <w:spacing w:after="0"/>
      <w:ind w:left="660"/>
    </w:pPr>
    <w:rPr>
      <w:sz w:val="20"/>
      <w:szCs w:val="20"/>
    </w:rPr>
  </w:style>
  <w:style w:type="paragraph" w:styleId="TDC5">
    <w:name w:val="toc 5"/>
    <w:basedOn w:val="Normal"/>
    <w:next w:val="Normal"/>
    <w:autoRedefine/>
    <w:uiPriority w:val="39"/>
    <w:unhideWhenUsed/>
    <w:rsid w:val="000660DF"/>
    <w:pPr>
      <w:spacing w:after="0"/>
      <w:ind w:left="880"/>
    </w:pPr>
    <w:rPr>
      <w:sz w:val="20"/>
      <w:szCs w:val="20"/>
    </w:rPr>
  </w:style>
  <w:style w:type="paragraph" w:styleId="TDC6">
    <w:name w:val="toc 6"/>
    <w:basedOn w:val="Normal"/>
    <w:next w:val="Normal"/>
    <w:autoRedefine/>
    <w:uiPriority w:val="39"/>
    <w:unhideWhenUsed/>
    <w:rsid w:val="000660DF"/>
    <w:pPr>
      <w:spacing w:after="0"/>
      <w:ind w:left="1100"/>
    </w:pPr>
    <w:rPr>
      <w:sz w:val="20"/>
      <w:szCs w:val="20"/>
    </w:rPr>
  </w:style>
  <w:style w:type="paragraph" w:styleId="TDC7">
    <w:name w:val="toc 7"/>
    <w:basedOn w:val="Normal"/>
    <w:next w:val="Normal"/>
    <w:autoRedefine/>
    <w:uiPriority w:val="39"/>
    <w:unhideWhenUsed/>
    <w:rsid w:val="000660DF"/>
    <w:pPr>
      <w:spacing w:after="0"/>
      <w:ind w:left="1320"/>
    </w:pPr>
    <w:rPr>
      <w:sz w:val="20"/>
      <w:szCs w:val="20"/>
    </w:rPr>
  </w:style>
  <w:style w:type="paragraph" w:styleId="TDC8">
    <w:name w:val="toc 8"/>
    <w:basedOn w:val="Normal"/>
    <w:next w:val="Normal"/>
    <w:autoRedefine/>
    <w:uiPriority w:val="39"/>
    <w:unhideWhenUsed/>
    <w:rsid w:val="000660DF"/>
    <w:pPr>
      <w:spacing w:after="0"/>
      <w:ind w:left="1540"/>
    </w:pPr>
    <w:rPr>
      <w:sz w:val="20"/>
      <w:szCs w:val="20"/>
    </w:rPr>
  </w:style>
  <w:style w:type="paragraph" w:styleId="TDC9">
    <w:name w:val="toc 9"/>
    <w:basedOn w:val="Normal"/>
    <w:next w:val="Normal"/>
    <w:autoRedefine/>
    <w:uiPriority w:val="39"/>
    <w:unhideWhenUsed/>
    <w:rsid w:val="000660DF"/>
    <w:pPr>
      <w:spacing w:after="0"/>
      <w:ind w:left="1760"/>
    </w:pPr>
    <w:rPr>
      <w:sz w:val="20"/>
      <w:szCs w:val="20"/>
    </w:rPr>
  </w:style>
  <w:style w:type="character" w:customStyle="1" w:styleId="Ttulo1Car">
    <w:name w:val="Título 1 Car"/>
    <w:basedOn w:val="Fuentedeprrafopredeter"/>
    <w:link w:val="Ttulo1"/>
    <w:uiPriority w:val="9"/>
    <w:rsid w:val="00A9543F"/>
    <w:rPr>
      <w:rFonts w:ascii="Arial" w:eastAsiaTheme="majorEastAsia" w:hAnsi="Arial" w:cstheme="majorBidi"/>
      <w:b/>
      <w:color w:val="000000" w:themeColor="text1"/>
      <w:sz w:val="24"/>
      <w:szCs w:val="32"/>
    </w:rPr>
  </w:style>
  <w:style w:type="paragraph" w:styleId="TtuloTDC">
    <w:name w:val="TOC Heading"/>
    <w:basedOn w:val="Ttulo1"/>
    <w:next w:val="Normal"/>
    <w:uiPriority w:val="39"/>
    <w:unhideWhenUsed/>
    <w:qFormat/>
    <w:rsid w:val="000660DF"/>
    <w:pPr>
      <w:outlineLvl w:val="9"/>
    </w:pPr>
    <w:rPr>
      <w:lang w:val="es-CO" w:eastAsia="es-CO"/>
    </w:rPr>
  </w:style>
  <w:style w:type="character" w:styleId="Hipervnculo">
    <w:name w:val="Hyperlink"/>
    <w:basedOn w:val="Fuentedeprrafopredeter"/>
    <w:uiPriority w:val="99"/>
    <w:unhideWhenUsed/>
    <w:rsid w:val="000660DF"/>
    <w:rPr>
      <w:color w:val="0563C1" w:themeColor="hyperlink"/>
      <w:u w:val="single"/>
    </w:rPr>
  </w:style>
  <w:style w:type="character" w:customStyle="1" w:styleId="Ttulo2Car">
    <w:name w:val="Título 2 Car"/>
    <w:basedOn w:val="Fuentedeprrafopredeter"/>
    <w:link w:val="Ttulo2"/>
    <w:uiPriority w:val="9"/>
    <w:rsid w:val="000660DF"/>
    <w:rPr>
      <w:rFonts w:ascii="Arial" w:eastAsiaTheme="majorEastAsia" w:hAnsi="Arial" w:cstheme="majorBidi"/>
      <w:b/>
      <w:color w:val="000000" w:themeColor="text1"/>
      <w:sz w:val="24"/>
      <w:szCs w:val="26"/>
    </w:rPr>
  </w:style>
  <w:style w:type="paragraph" w:styleId="Prrafodelista">
    <w:name w:val="List Paragraph"/>
    <w:aliases w:val="Epígrafo"/>
    <w:basedOn w:val="Normal"/>
    <w:next w:val="Normal"/>
    <w:autoRedefine/>
    <w:uiPriority w:val="1"/>
    <w:qFormat/>
    <w:rsid w:val="00246C65"/>
    <w:pPr>
      <w:spacing w:before="120" w:line="360" w:lineRule="auto"/>
      <w:contextualSpacing/>
      <w:jc w:val="center"/>
    </w:pPr>
    <w:rPr>
      <w:bCs/>
      <w:lang w:val="es-ES"/>
    </w:rPr>
  </w:style>
  <w:style w:type="character" w:customStyle="1" w:styleId="Ttulo3Car">
    <w:name w:val="Título 3 Car"/>
    <w:basedOn w:val="Fuentedeprrafopredeter"/>
    <w:link w:val="Ttulo3"/>
    <w:uiPriority w:val="9"/>
    <w:rsid w:val="00715526"/>
    <w:rPr>
      <w:rFonts w:ascii="Arial" w:eastAsiaTheme="majorEastAsia" w:hAnsi="Arial" w:cstheme="majorBidi"/>
      <w:b/>
      <w:color w:val="000000" w:themeColor="text1"/>
      <w:sz w:val="24"/>
      <w:szCs w:val="24"/>
    </w:rPr>
  </w:style>
  <w:style w:type="table" w:customStyle="1" w:styleId="Tablaconcuadrcula4-nfasis61">
    <w:name w:val="Tabla con cuadrícula 4 - Énfasis 61"/>
    <w:basedOn w:val="Tablanormal"/>
    <w:uiPriority w:val="49"/>
    <w:rsid w:val="00715526"/>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5oscura-nfasis61">
    <w:name w:val="Tabla con cuadrícula 5 oscura - Énfasis 61"/>
    <w:basedOn w:val="Tablanormal"/>
    <w:uiPriority w:val="50"/>
    <w:rsid w:val="0071552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Encabezado">
    <w:name w:val="header"/>
    <w:basedOn w:val="Normal"/>
    <w:link w:val="EncabezadoCar"/>
    <w:uiPriority w:val="99"/>
    <w:unhideWhenUsed/>
    <w:rsid w:val="0071552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15526"/>
  </w:style>
  <w:style w:type="paragraph" w:styleId="Piedepgina">
    <w:name w:val="footer"/>
    <w:basedOn w:val="Normal"/>
    <w:link w:val="PiedepginaCar"/>
    <w:uiPriority w:val="99"/>
    <w:unhideWhenUsed/>
    <w:qFormat/>
    <w:rsid w:val="007155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15526"/>
  </w:style>
  <w:style w:type="paragraph" w:styleId="Descripcin">
    <w:name w:val="caption"/>
    <w:basedOn w:val="Normal"/>
    <w:next w:val="Normal"/>
    <w:uiPriority w:val="35"/>
    <w:unhideWhenUsed/>
    <w:qFormat/>
    <w:rsid w:val="00EB1FCC"/>
    <w:pPr>
      <w:spacing w:after="0" w:line="240" w:lineRule="auto"/>
      <w:jc w:val="center"/>
    </w:pPr>
    <w:rPr>
      <w:i/>
      <w:iCs/>
      <w:color w:val="44546A" w:themeColor="text2"/>
      <w:sz w:val="18"/>
      <w:szCs w:val="18"/>
    </w:rPr>
  </w:style>
  <w:style w:type="paragraph" w:styleId="Textonotapie">
    <w:name w:val="footnote text"/>
    <w:basedOn w:val="Normal"/>
    <w:link w:val="TextonotapieCar"/>
    <w:uiPriority w:val="99"/>
    <w:unhideWhenUsed/>
    <w:rsid w:val="00223F2F"/>
    <w:pPr>
      <w:spacing w:after="0" w:line="240" w:lineRule="auto"/>
    </w:pPr>
    <w:rPr>
      <w:sz w:val="20"/>
      <w:szCs w:val="20"/>
    </w:rPr>
  </w:style>
  <w:style w:type="character" w:customStyle="1" w:styleId="TextonotapieCar">
    <w:name w:val="Texto nota pie Car"/>
    <w:basedOn w:val="Fuentedeprrafopredeter"/>
    <w:link w:val="Textonotapie"/>
    <w:uiPriority w:val="99"/>
    <w:rsid w:val="00223F2F"/>
    <w:rPr>
      <w:sz w:val="20"/>
      <w:szCs w:val="20"/>
      <w:lang w:val="es-ES"/>
    </w:rPr>
  </w:style>
  <w:style w:type="character" w:styleId="Refdenotaalpie">
    <w:name w:val="footnote reference"/>
    <w:basedOn w:val="Fuentedeprrafopredeter"/>
    <w:uiPriority w:val="99"/>
    <w:semiHidden/>
    <w:unhideWhenUsed/>
    <w:rsid w:val="00223F2F"/>
    <w:rPr>
      <w:vertAlign w:val="superscript"/>
    </w:rPr>
  </w:style>
  <w:style w:type="paragraph" w:styleId="Tabladeilustraciones">
    <w:name w:val="table of figures"/>
    <w:basedOn w:val="Normal"/>
    <w:next w:val="Normal"/>
    <w:uiPriority w:val="99"/>
    <w:unhideWhenUsed/>
    <w:rsid w:val="006E7C59"/>
    <w:pPr>
      <w:spacing w:after="0"/>
      <w:ind w:left="440" w:hanging="440"/>
    </w:pPr>
    <w:rPr>
      <w:rFonts w:cstheme="minorHAnsi"/>
      <w:smallCaps/>
      <w:sz w:val="20"/>
      <w:szCs w:val="20"/>
    </w:rPr>
  </w:style>
  <w:style w:type="paragraph" w:styleId="Textodeglobo">
    <w:name w:val="Balloon Text"/>
    <w:basedOn w:val="Normal"/>
    <w:link w:val="TextodegloboCar"/>
    <w:uiPriority w:val="99"/>
    <w:semiHidden/>
    <w:unhideWhenUsed/>
    <w:rsid w:val="001F123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1239"/>
    <w:rPr>
      <w:rFonts w:ascii="Tahoma" w:hAnsi="Tahoma" w:cs="Tahoma"/>
      <w:sz w:val="16"/>
      <w:szCs w:val="16"/>
      <w:lang w:val="es-ES"/>
    </w:rPr>
  </w:style>
  <w:style w:type="character" w:styleId="Refdecomentario">
    <w:name w:val="annotation reference"/>
    <w:basedOn w:val="Fuentedeprrafopredeter"/>
    <w:uiPriority w:val="99"/>
    <w:semiHidden/>
    <w:unhideWhenUsed/>
    <w:rsid w:val="001F1239"/>
    <w:rPr>
      <w:sz w:val="16"/>
      <w:szCs w:val="16"/>
    </w:rPr>
  </w:style>
  <w:style w:type="paragraph" w:styleId="Textocomentario">
    <w:name w:val="annotation text"/>
    <w:basedOn w:val="Normal"/>
    <w:link w:val="TextocomentarioCar"/>
    <w:uiPriority w:val="99"/>
    <w:semiHidden/>
    <w:unhideWhenUsed/>
    <w:rsid w:val="001F12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F1239"/>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1F1239"/>
    <w:rPr>
      <w:b/>
      <w:bCs/>
    </w:rPr>
  </w:style>
  <w:style w:type="character" w:customStyle="1" w:styleId="AsuntodelcomentarioCar">
    <w:name w:val="Asunto del comentario Car"/>
    <w:basedOn w:val="TextocomentarioCar"/>
    <w:link w:val="Asuntodelcomentario"/>
    <w:uiPriority w:val="99"/>
    <w:semiHidden/>
    <w:rsid w:val="001F1239"/>
    <w:rPr>
      <w:b/>
      <w:bCs/>
      <w:sz w:val="20"/>
      <w:szCs w:val="20"/>
      <w:lang w:val="es-ES"/>
    </w:rPr>
  </w:style>
  <w:style w:type="character" w:styleId="Textodelmarcadordeposicin">
    <w:name w:val="Placeholder Text"/>
    <w:basedOn w:val="Fuentedeprrafopredeter"/>
    <w:uiPriority w:val="99"/>
    <w:semiHidden/>
    <w:rsid w:val="00E43A70"/>
    <w:rPr>
      <w:color w:val="808080"/>
    </w:rPr>
  </w:style>
  <w:style w:type="table" w:styleId="Tablaconcuadrcula">
    <w:name w:val="Table Grid"/>
    <w:basedOn w:val="Tablanormal"/>
    <w:uiPriority w:val="39"/>
    <w:rsid w:val="00233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final">
    <w:name w:val="endnote reference"/>
    <w:basedOn w:val="Fuentedeprrafopredeter"/>
    <w:uiPriority w:val="99"/>
    <w:semiHidden/>
    <w:unhideWhenUsed/>
    <w:rsid w:val="00DA5683"/>
    <w:rPr>
      <w:vertAlign w:val="superscript"/>
    </w:rPr>
  </w:style>
  <w:style w:type="character" w:styleId="Textoennegrita">
    <w:name w:val="Strong"/>
    <w:basedOn w:val="Fuentedeprrafopredeter"/>
    <w:uiPriority w:val="22"/>
    <w:qFormat/>
    <w:rsid w:val="009B578C"/>
    <w:rPr>
      <w:b/>
      <w:bCs/>
    </w:rPr>
  </w:style>
  <w:style w:type="paragraph" w:styleId="Textoindependiente">
    <w:name w:val="Body Text"/>
    <w:basedOn w:val="Normal"/>
    <w:link w:val="TextoindependienteCar"/>
    <w:uiPriority w:val="1"/>
    <w:unhideWhenUsed/>
    <w:qFormat/>
    <w:rsid w:val="00500896"/>
    <w:pPr>
      <w:widowControl w:val="0"/>
      <w:autoSpaceDE w:val="0"/>
      <w:autoSpaceDN w:val="0"/>
      <w:spacing w:after="0" w:line="240" w:lineRule="auto"/>
    </w:pPr>
    <w:rPr>
      <w:rFonts w:eastAsia="Arial" w:cs="Arial"/>
      <w:szCs w:val="24"/>
    </w:rPr>
  </w:style>
  <w:style w:type="character" w:customStyle="1" w:styleId="TextoindependienteCar">
    <w:name w:val="Texto independiente Car"/>
    <w:basedOn w:val="Fuentedeprrafopredeter"/>
    <w:link w:val="Textoindependiente"/>
    <w:uiPriority w:val="1"/>
    <w:semiHidden/>
    <w:rsid w:val="00500896"/>
    <w:rPr>
      <w:rFonts w:ascii="Arial" w:eastAsia="Arial" w:hAnsi="Arial" w:cs="Arial"/>
      <w:sz w:val="24"/>
      <w:szCs w:val="24"/>
      <w:lang w:val="es-ES"/>
    </w:rPr>
  </w:style>
  <w:style w:type="character" w:customStyle="1" w:styleId="Ttulo4Car">
    <w:name w:val="Título 4 Car"/>
    <w:basedOn w:val="Fuentedeprrafopredeter"/>
    <w:link w:val="Ttulo4"/>
    <w:uiPriority w:val="9"/>
    <w:rsid w:val="00C00D03"/>
    <w:rPr>
      <w:rFonts w:asciiTheme="majorHAnsi" w:eastAsiaTheme="majorEastAsia" w:hAnsiTheme="majorHAnsi" w:cstheme="majorBidi"/>
      <w:i/>
      <w:iCs/>
      <w:color w:val="2F5496" w:themeColor="accent1" w:themeShade="BF"/>
      <w:lang w:val="es-CO"/>
    </w:rPr>
  </w:style>
  <w:style w:type="character" w:styleId="Mencinsinresolver">
    <w:name w:val="Unresolved Mention"/>
    <w:basedOn w:val="Fuentedeprrafopredeter"/>
    <w:uiPriority w:val="99"/>
    <w:semiHidden/>
    <w:unhideWhenUsed/>
    <w:rsid w:val="00C00D03"/>
    <w:rPr>
      <w:color w:val="605E5C"/>
      <w:shd w:val="clear" w:color="auto" w:fill="E1DFDD"/>
    </w:rPr>
  </w:style>
  <w:style w:type="table" w:styleId="Tablaconcuadrcula4-nfasis3">
    <w:name w:val="Grid Table 4 Accent 3"/>
    <w:basedOn w:val="Tablanormal"/>
    <w:uiPriority w:val="49"/>
    <w:rsid w:val="00037A3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normal1">
    <w:name w:val="Plain Table 1"/>
    <w:basedOn w:val="Tablanormal"/>
    <w:uiPriority w:val="41"/>
    <w:rsid w:val="00037A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clara">
    <w:name w:val="Grid Table Light"/>
    <w:basedOn w:val="Tablanormal"/>
    <w:uiPriority w:val="40"/>
    <w:rsid w:val="00F97F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
    <w:name w:val="TableGrid"/>
    <w:rsid w:val="00EE0084"/>
    <w:pPr>
      <w:spacing w:after="0" w:line="240" w:lineRule="auto"/>
    </w:pPr>
    <w:rPr>
      <w:rFonts w:eastAsiaTheme="minorEastAsia"/>
      <w:lang w:val="es-ES" w:eastAsia="es-ES"/>
    </w:rPr>
    <w:tblPr>
      <w:tblCellMar>
        <w:top w:w="0" w:type="dxa"/>
        <w:left w:w="0" w:type="dxa"/>
        <w:bottom w:w="0" w:type="dxa"/>
        <w:right w:w="0" w:type="dxa"/>
      </w:tblCellMar>
    </w:tblPr>
  </w:style>
  <w:style w:type="table" w:customStyle="1" w:styleId="TableNormal">
    <w:name w:val="Table Normal"/>
    <w:uiPriority w:val="2"/>
    <w:semiHidden/>
    <w:unhideWhenUsed/>
    <w:qFormat/>
    <w:rsid w:val="00587425"/>
    <w:pPr>
      <w:widowControl w:val="0"/>
      <w:autoSpaceDE w:val="0"/>
      <w:autoSpaceDN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0333C5"/>
    <w:pPr>
      <w:widowControl w:val="0"/>
      <w:autoSpaceDE w:val="0"/>
      <w:autoSpaceDN w:val="0"/>
      <w:spacing w:after="0" w:line="240" w:lineRule="auto"/>
      <w:ind w:left="110"/>
    </w:pPr>
    <w:rPr>
      <w:rFonts w:eastAsia="Arial" w:cs="Arial"/>
      <w:sz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76836">
      <w:bodyDiv w:val="1"/>
      <w:marLeft w:val="0"/>
      <w:marRight w:val="0"/>
      <w:marTop w:val="0"/>
      <w:marBottom w:val="0"/>
      <w:divBdr>
        <w:top w:val="none" w:sz="0" w:space="0" w:color="auto"/>
        <w:left w:val="none" w:sz="0" w:space="0" w:color="auto"/>
        <w:bottom w:val="none" w:sz="0" w:space="0" w:color="auto"/>
        <w:right w:val="none" w:sz="0" w:space="0" w:color="auto"/>
      </w:divBdr>
    </w:div>
    <w:div w:id="219707962">
      <w:bodyDiv w:val="1"/>
      <w:marLeft w:val="0"/>
      <w:marRight w:val="0"/>
      <w:marTop w:val="0"/>
      <w:marBottom w:val="0"/>
      <w:divBdr>
        <w:top w:val="none" w:sz="0" w:space="0" w:color="auto"/>
        <w:left w:val="none" w:sz="0" w:space="0" w:color="auto"/>
        <w:bottom w:val="none" w:sz="0" w:space="0" w:color="auto"/>
        <w:right w:val="none" w:sz="0" w:space="0" w:color="auto"/>
      </w:divBdr>
    </w:div>
    <w:div w:id="259457072">
      <w:bodyDiv w:val="1"/>
      <w:marLeft w:val="0"/>
      <w:marRight w:val="0"/>
      <w:marTop w:val="0"/>
      <w:marBottom w:val="0"/>
      <w:divBdr>
        <w:top w:val="none" w:sz="0" w:space="0" w:color="auto"/>
        <w:left w:val="none" w:sz="0" w:space="0" w:color="auto"/>
        <w:bottom w:val="none" w:sz="0" w:space="0" w:color="auto"/>
        <w:right w:val="none" w:sz="0" w:space="0" w:color="auto"/>
      </w:divBdr>
    </w:div>
    <w:div w:id="271086845">
      <w:bodyDiv w:val="1"/>
      <w:marLeft w:val="0"/>
      <w:marRight w:val="0"/>
      <w:marTop w:val="0"/>
      <w:marBottom w:val="0"/>
      <w:divBdr>
        <w:top w:val="none" w:sz="0" w:space="0" w:color="auto"/>
        <w:left w:val="none" w:sz="0" w:space="0" w:color="auto"/>
        <w:bottom w:val="none" w:sz="0" w:space="0" w:color="auto"/>
        <w:right w:val="none" w:sz="0" w:space="0" w:color="auto"/>
      </w:divBdr>
    </w:div>
    <w:div w:id="283196350">
      <w:bodyDiv w:val="1"/>
      <w:marLeft w:val="0"/>
      <w:marRight w:val="0"/>
      <w:marTop w:val="0"/>
      <w:marBottom w:val="0"/>
      <w:divBdr>
        <w:top w:val="none" w:sz="0" w:space="0" w:color="auto"/>
        <w:left w:val="none" w:sz="0" w:space="0" w:color="auto"/>
        <w:bottom w:val="none" w:sz="0" w:space="0" w:color="auto"/>
        <w:right w:val="none" w:sz="0" w:space="0" w:color="auto"/>
      </w:divBdr>
    </w:div>
    <w:div w:id="293560508">
      <w:bodyDiv w:val="1"/>
      <w:marLeft w:val="0"/>
      <w:marRight w:val="0"/>
      <w:marTop w:val="0"/>
      <w:marBottom w:val="0"/>
      <w:divBdr>
        <w:top w:val="none" w:sz="0" w:space="0" w:color="auto"/>
        <w:left w:val="none" w:sz="0" w:space="0" w:color="auto"/>
        <w:bottom w:val="none" w:sz="0" w:space="0" w:color="auto"/>
        <w:right w:val="none" w:sz="0" w:space="0" w:color="auto"/>
      </w:divBdr>
    </w:div>
    <w:div w:id="305859137">
      <w:bodyDiv w:val="1"/>
      <w:marLeft w:val="0"/>
      <w:marRight w:val="0"/>
      <w:marTop w:val="0"/>
      <w:marBottom w:val="0"/>
      <w:divBdr>
        <w:top w:val="none" w:sz="0" w:space="0" w:color="auto"/>
        <w:left w:val="none" w:sz="0" w:space="0" w:color="auto"/>
        <w:bottom w:val="none" w:sz="0" w:space="0" w:color="auto"/>
        <w:right w:val="none" w:sz="0" w:space="0" w:color="auto"/>
      </w:divBdr>
    </w:div>
    <w:div w:id="365301968">
      <w:bodyDiv w:val="1"/>
      <w:marLeft w:val="0"/>
      <w:marRight w:val="0"/>
      <w:marTop w:val="0"/>
      <w:marBottom w:val="0"/>
      <w:divBdr>
        <w:top w:val="none" w:sz="0" w:space="0" w:color="auto"/>
        <w:left w:val="none" w:sz="0" w:space="0" w:color="auto"/>
        <w:bottom w:val="none" w:sz="0" w:space="0" w:color="auto"/>
        <w:right w:val="none" w:sz="0" w:space="0" w:color="auto"/>
      </w:divBdr>
    </w:div>
    <w:div w:id="445546312">
      <w:bodyDiv w:val="1"/>
      <w:marLeft w:val="0"/>
      <w:marRight w:val="0"/>
      <w:marTop w:val="0"/>
      <w:marBottom w:val="0"/>
      <w:divBdr>
        <w:top w:val="none" w:sz="0" w:space="0" w:color="auto"/>
        <w:left w:val="none" w:sz="0" w:space="0" w:color="auto"/>
        <w:bottom w:val="none" w:sz="0" w:space="0" w:color="auto"/>
        <w:right w:val="none" w:sz="0" w:space="0" w:color="auto"/>
      </w:divBdr>
    </w:div>
    <w:div w:id="746683849">
      <w:bodyDiv w:val="1"/>
      <w:marLeft w:val="0"/>
      <w:marRight w:val="0"/>
      <w:marTop w:val="0"/>
      <w:marBottom w:val="0"/>
      <w:divBdr>
        <w:top w:val="none" w:sz="0" w:space="0" w:color="auto"/>
        <w:left w:val="none" w:sz="0" w:space="0" w:color="auto"/>
        <w:bottom w:val="none" w:sz="0" w:space="0" w:color="auto"/>
        <w:right w:val="none" w:sz="0" w:space="0" w:color="auto"/>
      </w:divBdr>
    </w:div>
    <w:div w:id="788016936">
      <w:bodyDiv w:val="1"/>
      <w:marLeft w:val="0"/>
      <w:marRight w:val="0"/>
      <w:marTop w:val="0"/>
      <w:marBottom w:val="0"/>
      <w:divBdr>
        <w:top w:val="none" w:sz="0" w:space="0" w:color="auto"/>
        <w:left w:val="none" w:sz="0" w:space="0" w:color="auto"/>
        <w:bottom w:val="none" w:sz="0" w:space="0" w:color="auto"/>
        <w:right w:val="none" w:sz="0" w:space="0" w:color="auto"/>
      </w:divBdr>
    </w:div>
    <w:div w:id="827283218">
      <w:bodyDiv w:val="1"/>
      <w:marLeft w:val="0"/>
      <w:marRight w:val="0"/>
      <w:marTop w:val="0"/>
      <w:marBottom w:val="0"/>
      <w:divBdr>
        <w:top w:val="none" w:sz="0" w:space="0" w:color="auto"/>
        <w:left w:val="none" w:sz="0" w:space="0" w:color="auto"/>
        <w:bottom w:val="none" w:sz="0" w:space="0" w:color="auto"/>
        <w:right w:val="none" w:sz="0" w:space="0" w:color="auto"/>
      </w:divBdr>
    </w:div>
    <w:div w:id="853113950">
      <w:bodyDiv w:val="1"/>
      <w:marLeft w:val="0"/>
      <w:marRight w:val="0"/>
      <w:marTop w:val="0"/>
      <w:marBottom w:val="0"/>
      <w:divBdr>
        <w:top w:val="none" w:sz="0" w:space="0" w:color="auto"/>
        <w:left w:val="none" w:sz="0" w:space="0" w:color="auto"/>
        <w:bottom w:val="none" w:sz="0" w:space="0" w:color="auto"/>
        <w:right w:val="none" w:sz="0" w:space="0" w:color="auto"/>
      </w:divBdr>
    </w:div>
    <w:div w:id="893934196">
      <w:bodyDiv w:val="1"/>
      <w:marLeft w:val="0"/>
      <w:marRight w:val="0"/>
      <w:marTop w:val="0"/>
      <w:marBottom w:val="0"/>
      <w:divBdr>
        <w:top w:val="none" w:sz="0" w:space="0" w:color="auto"/>
        <w:left w:val="none" w:sz="0" w:space="0" w:color="auto"/>
        <w:bottom w:val="none" w:sz="0" w:space="0" w:color="auto"/>
        <w:right w:val="none" w:sz="0" w:space="0" w:color="auto"/>
      </w:divBdr>
    </w:div>
    <w:div w:id="930237945">
      <w:bodyDiv w:val="1"/>
      <w:marLeft w:val="0"/>
      <w:marRight w:val="0"/>
      <w:marTop w:val="0"/>
      <w:marBottom w:val="0"/>
      <w:divBdr>
        <w:top w:val="none" w:sz="0" w:space="0" w:color="auto"/>
        <w:left w:val="none" w:sz="0" w:space="0" w:color="auto"/>
        <w:bottom w:val="none" w:sz="0" w:space="0" w:color="auto"/>
        <w:right w:val="none" w:sz="0" w:space="0" w:color="auto"/>
      </w:divBdr>
    </w:div>
    <w:div w:id="950208956">
      <w:bodyDiv w:val="1"/>
      <w:marLeft w:val="0"/>
      <w:marRight w:val="0"/>
      <w:marTop w:val="0"/>
      <w:marBottom w:val="0"/>
      <w:divBdr>
        <w:top w:val="none" w:sz="0" w:space="0" w:color="auto"/>
        <w:left w:val="none" w:sz="0" w:space="0" w:color="auto"/>
        <w:bottom w:val="none" w:sz="0" w:space="0" w:color="auto"/>
        <w:right w:val="none" w:sz="0" w:space="0" w:color="auto"/>
      </w:divBdr>
    </w:div>
    <w:div w:id="1137407702">
      <w:bodyDiv w:val="1"/>
      <w:marLeft w:val="0"/>
      <w:marRight w:val="0"/>
      <w:marTop w:val="0"/>
      <w:marBottom w:val="0"/>
      <w:divBdr>
        <w:top w:val="none" w:sz="0" w:space="0" w:color="auto"/>
        <w:left w:val="none" w:sz="0" w:space="0" w:color="auto"/>
        <w:bottom w:val="none" w:sz="0" w:space="0" w:color="auto"/>
        <w:right w:val="none" w:sz="0" w:space="0" w:color="auto"/>
      </w:divBdr>
    </w:div>
    <w:div w:id="1159616595">
      <w:bodyDiv w:val="1"/>
      <w:marLeft w:val="0"/>
      <w:marRight w:val="0"/>
      <w:marTop w:val="0"/>
      <w:marBottom w:val="0"/>
      <w:divBdr>
        <w:top w:val="none" w:sz="0" w:space="0" w:color="auto"/>
        <w:left w:val="none" w:sz="0" w:space="0" w:color="auto"/>
        <w:bottom w:val="none" w:sz="0" w:space="0" w:color="auto"/>
        <w:right w:val="none" w:sz="0" w:space="0" w:color="auto"/>
      </w:divBdr>
    </w:div>
    <w:div w:id="1163862052">
      <w:bodyDiv w:val="1"/>
      <w:marLeft w:val="0"/>
      <w:marRight w:val="0"/>
      <w:marTop w:val="0"/>
      <w:marBottom w:val="0"/>
      <w:divBdr>
        <w:top w:val="none" w:sz="0" w:space="0" w:color="auto"/>
        <w:left w:val="none" w:sz="0" w:space="0" w:color="auto"/>
        <w:bottom w:val="none" w:sz="0" w:space="0" w:color="auto"/>
        <w:right w:val="none" w:sz="0" w:space="0" w:color="auto"/>
      </w:divBdr>
    </w:div>
    <w:div w:id="1418792754">
      <w:bodyDiv w:val="1"/>
      <w:marLeft w:val="0"/>
      <w:marRight w:val="0"/>
      <w:marTop w:val="0"/>
      <w:marBottom w:val="0"/>
      <w:divBdr>
        <w:top w:val="none" w:sz="0" w:space="0" w:color="auto"/>
        <w:left w:val="none" w:sz="0" w:space="0" w:color="auto"/>
        <w:bottom w:val="none" w:sz="0" w:space="0" w:color="auto"/>
        <w:right w:val="none" w:sz="0" w:space="0" w:color="auto"/>
      </w:divBdr>
    </w:div>
    <w:div w:id="1423257355">
      <w:bodyDiv w:val="1"/>
      <w:marLeft w:val="0"/>
      <w:marRight w:val="0"/>
      <w:marTop w:val="0"/>
      <w:marBottom w:val="0"/>
      <w:divBdr>
        <w:top w:val="none" w:sz="0" w:space="0" w:color="auto"/>
        <w:left w:val="none" w:sz="0" w:space="0" w:color="auto"/>
        <w:bottom w:val="none" w:sz="0" w:space="0" w:color="auto"/>
        <w:right w:val="none" w:sz="0" w:space="0" w:color="auto"/>
      </w:divBdr>
    </w:div>
    <w:div w:id="1482574347">
      <w:bodyDiv w:val="1"/>
      <w:marLeft w:val="0"/>
      <w:marRight w:val="0"/>
      <w:marTop w:val="0"/>
      <w:marBottom w:val="0"/>
      <w:divBdr>
        <w:top w:val="none" w:sz="0" w:space="0" w:color="auto"/>
        <w:left w:val="none" w:sz="0" w:space="0" w:color="auto"/>
        <w:bottom w:val="none" w:sz="0" w:space="0" w:color="auto"/>
        <w:right w:val="none" w:sz="0" w:space="0" w:color="auto"/>
      </w:divBdr>
    </w:div>
    <w:div w:id="1483237120">
      <w:bodyDiv w:val="1"/>
      <w:marLeft w:val="0"/>
      <w:marRight w:val="0"/>
      <w:marTop w:val="0"/>
      <w:marBottom w:val="0"/>
      <w:divBdr>
        <w:top w:val="none" w:sz="0" w:space="0" w:color="auto"/>
        <w:left w:val="none" w:sz="0" w:space="0" w:color="auto"/>
        <w:bottom w:val="none" w:sz="0" w:space="0" w:color="auto"/>
        <w:right w:val="none" w:sz="0" w:space="0" w:color="auto"/>
      </w:divBdr>
    </w:div>
    <w:div w:id="1697387527">
      <w:bodyDiv w:val="1"/>
      <w:marLeft w:val="0"/>
      <w:marRight w:val="0"/>
      <w:marTop w:val="0"/>
      <w:marBottom w:val="0"/>
      <w:divBdr>
        <w:top w:val="none" w:sz="0" w:space="0" w:color="auto"/>
        <w:left w:val="none" w:sz="0" w:space="0" w:color="auto"/>
        <w:bottom w:val="none" w:sz="0" w:space="0" w:color="auto"/>
        <w:right w:val="none" w:sz="0" w:space="0" w:color="auto"/>
      </w:divBdr>
    </w:div>
    <w:div w:id="1715275817">
      <w:bodyDiv w:val="1"/>
      <w:marLeft w:val="0"/>
      <w:marRight w:val="0"/>
      <w:marTop w:val="0"/>
      <w:marBottom w:val="0"/>
      <w:divBdr>
        <w:top w:val="none" w:sz="0" w:space="0" w:color="auto"/>
        <w:left w:val="none" w:sz="0" w:space="0" w:color="auto"/>
        <w:bottom w:val="none" w:sz="0" w:space="0" w:color="auto"/>
        <w:right w:val="none" w:sz="0" w:space="0" w:color="auto"/>
      </w:divBdr>
    </w:div>
    <w:div w:id="1735158804">
      <w:bodyDiv w:val="1"/>
      <w:marLeft w:val="0"/>
      <w:marRight w:val="0"/>
      <w:marTop w:val="0"/>
      <w:marBottom w:val="0"/>
      <w:divBdr>
        <w:top w:val="none" w:sz="0" w:space="0" w:color="auto"/>
        <w:left w:val="none" w:sz="0" w:space="0" w:color="auto"/>
        <w:bottom w:val="none" w:sz="0" w:space="0" w:color="auto"/>
        <w:right w:val="none" w:sz="0" w:space="0" w:color="auto"/>
      </w:divBdr>
    </w:div>
    <w:div w:id="1776752719">
      <w:bodyDiv w:val="1"/>
      <w:marLeft w:val="0"/>
      <w:marRight w:val="0"/>
      <w:marTop w:val="0"/>
      <w:marBottom w:val="0"/>
      <w:divBdr>
        <w:top w:val="none" w:sz="0" w:space="0" w:color="auto"/>
        <w:left w:val="none" w:sz="0" w:space="0" w:color="auto"/>
        <w:bottom w:val="none" w:sz="0" w:space="0" w:color="auto"/>
        <w:right w:val="none" w:sz="0" w:space="0" w:color="auto"/>
      </w:divBdr>
    </w:div>
    <w:div w:id="1847591284">
      <w:bodyDiv w:val="1"/>
      <w:marLeft w:val="0"/>
      <w:marRight w:val="0"/>
      <w:marTop w:val="0"/>
      <w:marBottom w:val="0"/>
      <w:divBdr>
        <w:top w:val="none" w:sz="0" w:space="0" w:color="auto"/>
        <w:left w:val="none" w:sz="0" w:space="0" w:color="auto"/>
        <w:bottom w:val="none" w:sz="0" w:space="0" w:color="auto"/>
        <w:right w:val="none" w:sz="0" w:space="0" w:color="auto"/>
      </w:divBdr>
    </w:div>
    <w:div w:id="2074810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header" Target="header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eader" Target="header2.xml"/><Relationship Id="rId47" Type="http://schemas.openxmlformats.org/officeDocument/2006/relationships/footer" Target="footer5.xml"/><Relationship Id="rId50" Type="http://schemas.openxmlformats.org/officeDocument/2006/relationships/header" Target="header6.xml"/><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45" Type="http://schemas.openxmlformats.org/officeDocument/2006/relationships/footer" Target="footer4.xml"/><Relationship Id="rId53" Type="http://schemas.openxmlformats.org/officeDocument/2006/relationships/footer" Target="footer8.xml"/><Relationship Id="rId58" Type="http://schemas.openxmlformats.org/officeDocument/2006/relationships/glossaryDocument" Target="glossary/document.xml"/><Relationship Id="rId5" Type="http://schemas.openxmlformats.org/officeDocument/2006/relationships/webSettings" Target="webSettings.xml"/><Relationship Id="rId19" Type="http://schemas.openxmlformats.org/officeDocument/2006/relationships/hyperlink" Target="https://es.wikipedia.org/wiki/Programaci%C3%B3n_extrema" TargetMode="External"/><Relationship Id="rId4" Type="http://schemas.openxmlformats.org/officeDocument/2006/relationships/settings" Target="settings.xml"/><Relationship Id="rId9" Type="http://schemas.openxmlformats.org/officeDocument/2006/relationships/hyperlink" Target="https://www.sinnaps.com/blog-gestion-proyectos/cronograma-online"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 Id="rId48" Type="http://schemas.openxmlformats.org/officeDocument/2006/relationships/header" Target="header5.xml"/><Relationship Id="rId56" Type="http://schemas.openxmlformats.org/officeDocument/2006/relationships/footer" Target="footer9.xml"/><Relationship Id="rId8" Type="http://schemas.openxmlformats.org/officeDocument/2006/relationships/footer" Target="footer1.xml"/><Relationship Id="rId51" Type="http://schemas.openxmlformats.org/officeDocument/2006/relationships/footer" Target="footer7.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4.xml"/><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6.xml"/><Relationship Id="rId57"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header" Target="header3.xml"/><Relationship Id="rId52" Type="http://schemas.openxmlformats.org/officeDocument/2006/relationships/header" Target="header7.xml"/></Relationships>
</file>

<file path=word/_rels/footnotes.xml.rels><?xml version="1.0" encoding="UTF-8" standalone="yes"?>
<Relationships xmlns="http://schemas.openxmlformats.org/package/2006/relationships"><Relationship Id="rId1" Type="http://schemas.openxmlformats.org/officeDocument/2006/relationships/hyperlink" Target="http://www.eumed.net/libros-gratis/2010e/822/Paradigma%20positivista.h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5CE71EF8A774DF99A78AE29C0DD348A"/>
        <w:category>
          <w:name w:val="General"/>
          <w:gallery w:val="placeholder"/>
        </w:category>
        <w:types>
          <w:type w:val="bbPlcHdr"/>
        </w:types>
        <w:behaviors>
          <w:behavior w:val="content"/>
        </w:behaviors>
        <w:guid w:val="{FD3CACA3-C21C-4E8C-9F63-BF1C35A5D09F}"/>
      </w:docPartPr>
      <w:docPartBody>
        <w:p w:rsidR="009E3FAA" w:rsidRDefault="009E3FAA" w:rsidP="009E3FAA">
          <w:pPr>
            <w:pStyle w:val="35CE71EF8A774DF99A78AE29C0DD348A"/>
          </w:pPr>
          <w:r w:rsidRPr="00ED17A6">
            <w:rPr>
              <w:rStyle w:val="Textodelmarcadordeposicin"/>
              <w:color w:val="FF0000"/>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RobotoRegular">
    <w:altName w:val="Arial"/>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Gill Sans MT">
    <w:altName w:val="Gill Sans MT"/>
    <w:panose1 w:val="020B0502020104020203"/>
    <w:charset w:val="00"/>
    <w:family w:val="swiss"/>
    <w:pitch w:val="variable"/>
    <w:sig w:usb0="00000003"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E3FAA"/>
    <w:rsid w:val="00006604"/>
    <w:rsid w:val="0002396A"/>
    <w:rsid w:val="0004015D"/>
    <w:rsid w:val="000404F6"/>
    <w:rsid w:val="000A05B8"/>
    <w:rsid w:val="000E1161"/>
    <w:rsid w:val="0013005A"/>
    <w:rsid w:val="00141E43"/>
    <w:rsid w:val="001478EC"/>
    <w:rsid w:val="0016462A"/>
    <w:rsid w:val="001B47B5"/>
    <w:rsid w:val="001F0B2B"/>
    <w:rsid w:val="00220B28"/>
    <w:rsid w:val="00230E16"/>
    <w:rsid w:val="002C72D9"/>
    <w:rsid w:val="002E7637"/>
    <w:rsid w:val="0032652B"/>
    <w:rsid w:val="0035398E"/>
    <w:rsid w:val="003939D7"/>
    <w:rsid w:val="0040330B"/>
    <w:rsid w:val="004069E0"/>
    <w:rsid w:val="00435D84"/>
    <w:rsid w:val="00465E58"/>
    <w:rsid w:val="00486438"/>
    <w:rsid w:val="00493A43"/>
    <w:rsid w:val="004C5A2F"/>
    <w:rsid w:val="005464C1"/>
    <w:rsid w:val="005514E5"/>
    <w:rsid w:val="005915E6"/>
    <w:rsid w:val="005D42AF"/>
    <w:rsid w:val="005E4520"/>
    <w:rsid w:val="005F5581"/>
    <w:rsid w:val="00610B05"/>
    <w:rsid w:val="00611656"/>
    <w:rsid w:val="00623ACE"/>
    <w:rsid w:val="00627C71"/>
    <w:rsid w:val="006629A6"/>
    <w:rsid w:val="00694AD6"/>
    <w:rsid w:val="00736653"/>
    <w:rsid w:val="007E4FC0"/>
    <w:rsid w:val="007F78B2"/>
    <w:rsid w:val="008007BB"/>
    <w:rsid w:val="00820D6C"/>
    <w:rsid w:val="00833194"/>
    <w:rsid w:val="00836F3D"/>
    <w:rsid w:val="00863D3B"/>
    <w:rsid w:val="008817BA"/>
    <w:rsid w:val="008F0F4A"/>
    <w:rsid w:val="00941BC1"/>
    <w:rsid w:val="009C240C"/>
    <w:rsid w:val="009E3FAA"/>
    <w:rsid w:val="00A2681D"/>
    <w:rsid w:val="00A6331D"/>
    <w:rsid w:val="00A7297F"/>
    <w:rsid w:val="00A8254D"/>
    <w:rsid w:val="00A949F6"/>
    <w:rsid w:val="00AB092C"/>
    <w:rsid w:val="00C3219F"/>
    <w:rsid w:val="00C42EAF"/>
    <w:rsid w:val="00C91894"/>
    <w:rsid w:val="00CB2064"/>
    <w:rsid w:val="00CE7184"/>
    <w:rsid w:val="00DA0C45"/>
    <w:rsid w:val="00DD1A6F"/>
    <w:rsid w:val="00DF59A5"/>
    <w:rsid w:val="00E96BB5"/>
    <w:rsid w:val="00F6689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9E3FAA"/>
    <w:rPr>
      <w:color w:val="808080"/>
    </w:rPr>
  </w:style>
  <w:style w:type="paragraph" w:customStyle="1" w:styleId="35CE71EF8A774DF99A78AE29C0DD348A">
    <w:name w:val="35CE71EF8A774DF99A78AE29C0DD348A"/>
    <w:rsid w:val="009E3F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700E0DC-F124-455A-AD42-CB3EAAE93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4</TotalTime>
  <Pages>1</Pages>
  <Words>18987</Words>
  <Characters>104429</Characters>
  <Application>Microsoft Office Word</Application>
  <DocSecurity>0</DocSecurity>
  <Lines>870</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yan Fernando Rivera Ramos</dc:creator>
  <cp:keywords/>
  <dc:description/>
  <cp:lastModifiedBy>Brayan Fernando Rivera Ramos</cp:lastModifiedBy>
  <cp:revision>19</cp:revision>
  <dcterms:created xsi:type="dcterms:W3CDTF">2021-05-26T04:25:00Z</dcterms:created>
  <dcterms:modified xsi:type="dcterms:W3CDTF">2021-07-1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205868-a69a-3345-8599-2067941c8ce1</vt:lpwstr>
  </property>
  <property fmtid="{D5CDD505-2E9C-101B-9397-08002B2CF9AE}" pid="4" name="Mendeley Citation Style_1">
    <vt:lpwstr>http://www.zotero.org/styles/inventaire-general-du-patrimoine-culturel-iso-690-full-note-with-ibid</vt:lpwstr>
  </property>
  <property fmtid="{D5CDD505-2E9C-101B-9397-08002B2CF9AE}" pid="5" name="Mendeley Recent Style Id 0_1">
    <vt:lpwstr>http://www.zotero.org/styles/apa-annotated-bibliography</vt:lpwstr>
  </property>
  <property fmtid="{D5CDD505-2E9C-101B-9397-08002B2CF9AE}" pid="6" name="Mendeley Recent Style Name 0_1">
    <vt:lpwstr>American Psychological Association 7th edition (annotated bibliography)</vt:lpwstr>
  </property>
  <property fmtid="{D5CDD505-2E9C-101B-9397-08002B2CF9AE}" pid="7" name="Mendeley Recent Style Id 1_1">
    <vt:lpwstr>http://www.zotero.org/styles/chicago-fullnote-bibliography</vt:lpwstr>
  </property>
  <property fmtid="{D5CDD505-2E9C-101B-9397-08002B2CF9AE}" pid="8" name="Mendeley Recent Style Name 1_1">
    <vt:lpwstr>Chicago Manual of Style 17th edition (full note)</vt:lpwstr>
  </property>
  <property fmtid="{D5CDD505-2E9C-101B-9397-08002B2CF9AE}" pid="9" name="Mendeley Recent Style Id 2_1">
    <vt:lpwstr>http://www.zotero.org/styles/chicago-fullnote-bibliography-with-ibid</vt:lpwstr>
  </property>
  <property fmtid="{D5CDD505-2E9C-101B-9397-08002B2CF9AE}" pid="10" name="Mendeley Recent Style Name 2_1">
    <vt:lpwstr>Chicago Manual of Style 17th edition (full note, with Ibid.)</vt:lpwstr>
  </property>
  <property fmtid="{D5CDD505-2E9C-101B-9397-08002B2CF9AE}" pid="11" name="Mendeley Recent Style Id 3_1">
    <vt:lpwstr>http://www.zotero.org/styles/chicago-note-bibliography-with-ibid</vt:lpwstr>
  </property>
  <property fmtid="{D5CDD505-2E9C-101B-9397-08002B2CF9AE}" pid="12" name="Mendeley Recent Style Name 3_1">
    <vt:lpwstr>Chicago Manual of Style 17th edition (note, with Ibid.)</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ute-ecole-de-gestion-de-geneve-iso-690</vt:lpwstr>
  </property>
  <property fmtid="{D5CDD505-2E9C-101B-9397-08002B2CF9AE}" pid="16" name="Mendeley Recent Style Name 5_1">
    <vt:lpwstr>Haute école de gestion de Genève - ISO-690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inventaire-general-du-patrimoine-culturel-iso-690-full-note-with-ibid</vt:lpwstr>
  </property>
  <property fmtid="{D5CDD505-2E9C-101B-9397-08002B2CF9AE}" pid="20" name="Mendeley Recent Style Name 7_1">
    <vt:lpwstr>Inventaire général du patrimoine culturel - ISO-690 (full note, with Ibid., Fren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uludag-universitesi-sosyal-bilimler-enstitusu-full-note-with-ibid</vt:lpwstr>
  </property>
  <property fmtid="{D5CDD505-2E9C-101B-9397-08002B2CF9AE}" pid="24" name="Mendeley Recent Style Name 9_1">
    <vt:lpwstr>Uludağ Üniversitesi - Sosyal Bilimler Enstitüsü (full note, with Ibid., Turkish)</vt:lpwstr>
  </property>
</Properties>
</file>